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A2AA0C" w14:textId="3D2C0D30" w:rsidR="00141D1B" w:rsidRPr="00813992" w:rsidRDefault="00C82356" w:rsidP="00141D1B">
      <w:pPr>
        <w:spacing w:line="259" w:lineRule="auto"/>
        <w:rPr>
          <w:iCs/>
          <w:lang w:val="id-ID"/>
        </w:rPr>
      </w:pPr>
      <w:bookmarkStart w:id="0" w:name="_Hlk186448136"/>
      <w:bookmarkEnd w:id="0"/>
      <w:r w:rsidRPr="00813992">
        <w:rPr>
          <w:rFonts w:ascii="Times New Roman"/>
          <w:noProof/>
          <w:sz w:val="28"/>
          <w:lang w:val="id-ID"/>
        </w:rPr>
        <w:drawing>
          <wp:anchor distT="0" distB="0" distL="114300" distR="114300" simplePos="0" relativeHeight="251834880" behindDoc="1" locked="0" layoutInCell="1" allowOverlap="1" wp14:anchorId="5E02B72A" wp14:editId="0DED0D7A">
            <wp:simplePos x="0" y="0"/>
            <wp:positionH relativeFrom="page">
              <wp:posOffset>6350</wp:posOffset>
            </wp:positionH>
            <wp:positionV relativeFrom="paragraph">
              <wp:posOffset>-856468</wp:posOffset>
            </wp:positionV>
            <wp:extent cx="5346700" cy="7645096"/>
            <wp:effectExtent l="0" t="0" r="6350" b="0"/>
            <wp:wrapNone/>
            <wp:docPr id="1394905354" name="Gambar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05354" name="Gambar 139490535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46700" cy="7645096"/>
                    </a:xfrm>
                    <a:prstGeom prst="rect">
                      <a:avLst/>
                    </a:prstGeom>
                  </pic:spPr>
                </pic:pic>
              </a:graphicData>
            </a:graphic>
            <wp14:sizeRelH relativeFrom="page">
              <wp14:pctWidth>0</wp14:pctWidth>
            </wp14:sizeRelH>
            <wp14:sizeRelV relativeFrom="page">
              <wp14:pctHeight>0</wp14:pctHeight>
            </wp14:sizeRelV>
          </wp:anchor>
        </w:drawing>
      </w:r>
      <w:r w:rsidR="00D11512" w:rsidRPr="00813992">
        <w:rPr>
          <w:rFonts w:ascii="Times New Roman"/>
          <w:sz w:val="28"/>
          <w:lang w:val="id-ID"/>
        </w:rPr>
        <w:br w:type="page"/>
      </w:r>
      <w:r w:rsidR="00141D1B" w:rsidRPr="00813992">
        <w:rPr>
          <w:lang w:val="id-ID"/>
        </w:rPr>
        <w:lastRenderedPageBreak/>
        <w:t>Masa Paskah 2025: “Mengingat, Percaya, dan Menjadi Saksi-Nya”</w:t>
      </w:r>
    </w:p>
    <w:p w14:paraId="3F62529F" w14:textId="439E177F" w:rsidR="00141D1B" w:rsidRPr="00813992" w:rsidRDefault="00141D1B" w:rsidP="00141D1B">
      <w:pPr>
        <w:spacing w:line="259" w:lineRule="auto"/>
        <w:rPr>
          <w:iCs/>
          <w:lang w:val="id-ID"/>
        </w:rPr>
      </w:pPr>
      <w:r w:rsidRPr="00813992">
        <w:rPr>
          <w:lang w:val="id-ID"/>
        </w:rPr>
        <w:t>Hak Cipta © 2024, LPP Sinode GKJ dan GKI SW Jateng</w:t>
      </w:r>
    </w:p>
    <w:p w14:paraId="3A086372" w14:textId="77777777" w:rsidR="00141D1B" w:rsidRPr="00813992" w:rsidRDefault="00141D1B" w:rsidP="00141D1B">
      <w:pPr>
        <w:spacing w:line="259" w:lineRule="auto"/>
        <w:rPr>
          <w:iCs/>
          <w:lang w:val="id-ID"/>
        </w:rPr>
      </w:pPr>
    </w:p>
    <w:p w14:paraId="6EDBE367" w14:textId="77777777" w:rsidR="00141D1B" w:rsidRPr="00813992" w:rsidRDefault="00141D1B" w:rsidP="00141D1B">
      <w:pPr>
        <w:spacing w:line="259" w:lineRule="auto"/>
        <w:rPr>
          <w:iCs/>
          <w:lang w:val="id-ID"/>
        </w:rPr>
      </w:pPr>
    </w:p>
    <w:p w14:paraId="04AFE234" w14:textId="77777777" w:rsidR="00141D1B" w:rsidRPr="00813992" w:rsidRDefault="00141D1B" w:rsidP="00141D1B">
      <w:pPr>
        <w:spacing w:line="259" w:lineRule="auto"/>
        <w:rPr>
          <w:iCs/>
          <w:lang w:val="id-ID"/>
        </w:rPr>
      </w:pPr>
    </w:p>
    <w:p w14:paraId="6A859B10" w14:textId="77777777" w:rsidR="00141D1B" w:rsidRPr="00813992" w:rsidRDefault="00141D1B" w:rsidP="00141D1B">
      <w:pPr>
        <w:spacing w:line="259" w:lineRule="auto"/>
        <w:rPr>
          <w:iCs/>
          <w:lang w:val="id-ID"/>
        </w:rPr>
      </w:pPr>
    </w:p>
    <w:p w14:paraId="229A9B2B" w14:textId="77777777" w:rsidR="00141D1B" w:rsidRPr="00813992" w:rsidRDefault="00141D1B" w:rsidP="00141D1B">
      <w:pPr>
        <w:spacing w:line="259" w:lineRule="auto"/>
        <w:rPr>
          <w:iCs/>
          <w:lang w:val="id-ID"/>
        </w:rPr>
      </w:pPr>
    </w:p>
    <w:p w14:paraId="203F78BF" w14:textId="77777777" w:rsidR="00141D1B" w:rsidRPr="00813992" w:rsidRDefault="00141D1B" w:rsidP="00141D1B">
      <w:pPr>
        <w:spacing w:line="259" w:lineRule="auto"/>
        <w:rPr>
          <w:iCs/>
          <w:lang w:val="id-ID"/>
        </w:rPr>
      </w:pPr>
    </w:p>
    <w:p w14:paraId="3E07ECBC" w14:textId="77777777" w:rsidR="00141D1B" w:rsidRPr="00813992" w:rsidRDefault="00141D1B" w:rsidP="00141D1B">
      <w:pPr>
        <w:spacing w:line="259" w:lineRule="auto"/>
        <w:rPr>
          <w:iCs/>
          <w:lang w:val="id-ID"/>
        </w:rPr>
      </w:pPr>
    </w:p>
    <w:p w14:paraId="5111CEB9" w14:textId="77777777" w:rsidR="00141D1B" w:rsidRPr="00813992" w:rsidRDefault="00141D1B" w:rsidP="00141D1B">
      <w:pPr>
        <w:spacing w:line="259" w:lineRule="auto"/>
        <w:rPr>
          <w:iCs/>
          <w:lang w:val="id-ID"/>
        </w:rPr>
      </w:pPr>
    </w:p>
    <w:p w14:paraId="333474A9" w14:textId="77777777" w:rsidR="00141D1B" w:rsidRPr="00813992" w:rsidRDefault="00141D1B" w:rsidP="00141D1B">
      <w:pPr>
        <w:spacing w:line="259" w:lineRule="auto"/>
        <w:rPr>
          <w:iCs/>
          <w:lang w:val="id-ID"/>
        </w:rPr>
      </w:pPr>
    </w:p>
    <w:p w14:paraId="7E6C4EFB" w14:textId="77777777" w:rsidR="00141D1B" w:rsidRPr="00813992" w:rsidRDefault="00141D1B" w:rsidP="00141D1B">
      <w:pPr>
        <w:spacing w:line="259" w:lineRule="auto"/>
        <w:rPr>
          <w:iCs/>
          <w:lang w:val="id-ID"/>
        </w:rPr>
      </w:pPr>
    </w:p>
    <w:p w14:paraId="1C1F005A" w14:textId="77777777" w:rsidR="00141D1B" w:rsidRPr="00813992" w:rsidRDefault="00141D1B" w:rsidP="00141D1B">
      <w:pPr>
        <w:spacing w:line="259" w:lineRule="auto"/>
        <w:rPr>
          <w:iCs/>
          <w:lang w:val="id-ID"/>
        </w:rPr>
      </w:pPr>
    </w:p>
    <w:p w14:paraId="6C5D3843" w14:textId="77777777" w:rsidR="00141D1B" w:rsidRPr="00813992" w:rsidRDefault="00141D1B" w:rsidP="00141D1B">
      <w:pPr>
        <w:spacing w:line="259" w:lineRule="auto"/>
        <w:rPr>
          <w:iCs/>
          <w:lang w:val="id-ID"/>
        </w:rPr>
      </w:pPr>
    </w:p>
    <w:p w14:paraId="4F444BB0" w14:textId="77777777" w:rsidR="00141D1B" w:rsidRPr="00813992" w:rsidRDefault="00141D1B" w:rsidP="00141D1B">
      <w:pPr>
        <w:spacing w:line="259" w:lineRule="auto"/>
        <w:rPr>
          <w:iCs/>
          <w:lang w:val="id-ID"/>
        </w:rPr>
      </w:pPr>
    </w:p>
    <w:p w14:paraId="0A1887C4" w14:textId="77777777" w:rsidR="00141D1B" w:rsidRPr="00813992" w:rsidRDefault="00141D1B" w:rsidP="00141D1B">
      <w:pPr>
        <w:spacing w:line="259" w:lineRule="auto"/>
        <w:rPr>
          <w:iCs/>
          <w:lang w:val="id-ID"/>
        </w:rPr>
      </w:pPr>
    </w:p>
    <w:p w14:paraId="6A1D2219" w14:textId="77777777" w:rsidR="00141D1B" w:rsidRPr="00813992" w:rsidRDefault="00141D1B" w:rsidP="00141D1B">
      <w:pPr>
        <w:spacing w:line="259" w:lineRule="auto"/>
        <w:rPr>
          <w:iCs/>
          <w:lang w:val="id-ID"/>
        </w:rPr>
      </w:pPr>
    </w:p>
    <w:p w14:paraId="7AB20640" w14:textId="77777777" w:rsidR="00141D1B" w:rsidRPr="00813992" w:rsidRDefault="00141D1B" w:rsidP="00141D1B">
      <w:pPr>
        <w:spacing w:line="259" w:lineRule="auto"/>
        <w:rPr>
          <w:iCs/>
          <w:lang w:val="id-ID"/>
        </w:rPr>
      </w:pPr>
    </w:p>
    <w:p w14:paraId="1AA6B80B" w14:textId="77777777" w:rsidR="00141D1B" w:rsidRPr="00813992" w:rsidRDefault="00141D1B" w:rsidP="00141D1B">
      <w:pPr>
        <w:spacing w:line="259" w:lineRule="auto"/>
        <w:jc w:val="center"/>
        <w:rPr>
          <w:iCs/>
          <w:lang w:val="id-ID"/>
        </w:rPr>
      </w:pPr>
    </w:p>
    <w:p w14:paraId="08EF3BF7" w14:textId="77777777" w:rsidR="00141D1B" w:rsidRPr="00813992" w:rsidRDefault="00141D1B" w:rsidP="00141D1B">
      <w:pPr>
        <w:spacing w:line="259" w:lineRule="auto"/>
        <w:jc w:val="center"/>
        <w:rPr>
          <w:iCs/>
          <w:lang w:val="id-ID"/>
        </w:rPr>
      </w:pPr>
    </w:p>
    <w:p w14:paraId="5CDC2E86" w14:textId="77777777" w:rsidR="00141D1B" w:rsidRPr="00813992" w:rsidRDefault="00141D1B" w:rsidP="00141D1B">
      <w:pPr>
        <w:spacing w:line="259" w:lineRule="auto"/>
        <w:jc w:val="center"/>
        <w:rPr>
          <w:iCs/>
          <w:lang w:val="id-ID"/>
        </w:rPr>
      </w:pPr>
    </w:p>
    <w:p w14:paraId="05F1A293" w14:textId="77777777" w:rsidR="00141D1B" w:rsidRPr="00813992" w:rsidRDefault="00141D1B" w:rsidP="00141D1B">
      <w:pPr>
        <w:spacing w:line="259" w:lineRule="auto"/>
        <w:jc w:val="center"/>
        <w:rPr>
          <w:iCs/>
          <w:lang w:val="id-ID"/>
        </w:rPr>
      </w:pPr>
    </w:p>
    <w:p w14:paraId="21F6975A" w14:textId="77777777" w:rsidR="00141D1B" w:rsidRPr="00813992" w:rsidRDefault="00141D1B" w:rsidP="00141D1B">
      <w:pPr>
        <w:spacing w:line="259" w:lineRule="auto"/>
        <w:jc w:val="center"/>
        <w:rPr>
          <w:iCs/>
          <w:lang w:val="id-ID"/>
        </w:rPr>
      </w:pPr>
    </w:p>
    <w:p w14:paraId="0C192925" w14:textId="77777777" w:rsidR="00141D1B" w:rsidRPr="00813992" w:rsidRDefault="00141D1B" w:rsidP="00141D1B">
      <w:pPr>
        <w:spacing w:line="259" w:lineRule="auto"/>
        <w:jc w:val="center"/>
        <w:rPr>
          <w:iCs/>
          <w:lang w:val="id-ID"/>
        </w:rPr>
      </w:pPr>
      <w:r w:rsidRPr="00813992">
        <w:rPr>
          <w:lang w:val="id-ID"/>
        </w:rPr>
        <w:t>Diterbitkan oleh:</w:t>
      </w:r>
    </w:p>
    <w:p w14:paraId="3C4C34ED" w14:textId="77777777" w:rsidR="00141D1B" w:rsidRPr="00813992" w:rsidRDefault="00141D1B" w:rsidP="00141D1B">
      <w:pPr>
        <w:spacing w:line="259" w:lineRule="auto"/>
        <w:jc w:val="center"/>
        <w:rPr>
          <w:b/>
          <w:iCs/>
          <w:lang w:val="id-ID"/>
        </w:rPr>
      </w:pPr>
      <w:r w:rsidRPr="00813992">
        <w:rPr>
          <w:b/>
          <w:lang w:val="id-ID"/>
        </w:rPr>
        <w:t>LPP SINODE GKJ &amp; GKI SW JATENG</w:t>
      </w:r>
    </w:p>
    <w:p w14:paraId="529742AF" w14:textId="77777777" w:rsidR="00141D1B" w:rsidRPr="00813992" w:rsidRDefault="00141D1B" w:rsidP="00141D1B">
      <w:pPr>
        <w:spacing w:line="259" w:lineRule="auto"/>
        <w:jc w:val="center"/>
        <w:rPr>
          <w:iCs/>
          <w:sz w:val="20"/>
          <w:lang w:val="id-ID"/>
        </w:rPr>
      </w:pPr>
      <w:r w:rsidRPr="00813992">
        <w:rPr>
          <w:sz w:val="20"/>
          <w:lang w:val="id-ID"/>
        </w:rPr>
        <w:t>Komplek LPP, Jl. Samirono Baru No. 77, Samirono, Caturtunggal, Kec. Depok, Kabupaten Sleman, Daerah Istimewa Yogyakarta 55281</w:t>
      </w:r>
    </w:p>
    <w:p w14:paraId="0FE62492" w14:textId="77777777" w:rsidR="00141D1B" w:rsidRPr="00813992" w:rsidRDefault="00141D1B" w:rsidP="00141D1B">
      <w:pPr>
        <w:spacing w:line="259" w:lineRule="auto"/>
        <w:jc w:val="center"/>
        <w:rPr>
          <w:iCs/>
          <w:sz w:val="20"/>
          <w:lang w:val="id-ID"/>
        </w:rPr>
      </w:pPr>
      <w:r w:rsidRPr="00813992">
        <w:rPr>
          <w:sz w:val="20"/>
          <w:lang w:val="id-ID"/>
        </w:rPr>
        <w:t>Telp.: (0274) 514721; Hp/WA: 089652520386</w:t>
      </w:r>
    </w:p>
    <w:p w14:paraId="0B15A539" w14:textId="77777777" w:rsidR="00141D1B" w:rsidRPr="00813992" w:rsidRDefault="00141D1B" w:rsidP="00141D1B">
      <w:pPr>
        <w:spacing w:line="259" w:lineRule="auto"/>
        <w:jc w:val="center"/>
        <w:rPr>
          <w:iCs/>
          <w:sz w:val="20"/>
          <w:lang w:val="id-ID"/>
        </w:rPr>
      </w:pPr>
      <w:r w:rsidRPr="00813992">
        <w:rPr>
          <w:sz w:val="20"/>
          <w:lang w:val="id-ID"/>
        </w:rPr>
        <w:t xml:space="preserve">E-mail: sekretariatlppsinode@gmail.com; info@lpps.or.id, </w:t>
      </w:r>
    </w:p>
    <w:p w14:paraId="58702750" w14:textId="77777777" w:rsidR="00141D1B" w:rsidRPr="00813992" w:rsidRDefault="00141D1B" w:rsidP="00141D1B">
      <w:pPr>
        <w:spacing w:line="259" w:lineRule="auto"/>
        <w:jc w:val="center"/>
        <w:rPr>
          <w:iCs/>
          <w:sz w:val="20"/>
          <w:lang w:val="id-ID"/>
        </w:rPr>
      </w:pPr>
      <w:r w:rsidRPr="00813992">
        <w:rPr>
          <w:sz w:val="20"/>
          <w:lang w:val="id-ID"/>
        </w:rPr>
        <w:t>Website: lpps.or.id</w:t>
      </w:r>
    </w:p>
    <w:p w14:paraId="61A11D53" w14:textId="77777777" w:rsidR="00141D1B" w:rsidRPr="00813992" w:rsidRDefault="00141D1B" w:rsidP="00141D1B">
      <w:pPr>
        <w:spacing w:line="259" w:lineRule="auto"/>
        <w:rPr>
          <w:iCs/>
          <w:lang w:val="id-ID"/>
        </w:rPr>
      </w:pPr>
    </w:p>
    <w:p w14:paraId="7CEEDD41" w14:textId="77777777" w:rsidR="00141D1B" w:rsidRPr="00813992" w:rsidRDefault="00141D1B" w:rsidP="00141D1B">
      <w:pPr>
        <w:spacing w:line="259" w:lineRule="auto"/>
        <w:rPr>
          <w:b/>
          <w:iCs/>
          <w:lang w:val="id-ID"/>
        </w:rPr>
      </w:pPr>
      <w:r w:rsidRPr="00813992">
        <w:rPr>
          <w:bCs/>
          <w:iCs/>
          <w:noProof/>
          <w:lang w:val="id-ID"/>
        </w:rPr>
        <mc:AlternateContent>
          <mc:Choice Requires="wps">
            <w:drawing>
              <wp:anchor distT="0" distB="0" distL="114300" distR="114300" simplePos="0" relativeHeight="251833856" behindDoc="0" locked="0" layoutInCell="1" allowOverlap="1" wp14:anchorId="244E6767" wp14:editId="6EE19648">
                <wp:simplePos x="0" y="0"/>
                <wp:positionH relativeFrom="margin">
                  <wp:posOffset>66675</wp:posOffset>
                </wp:positionH>
                <wp:positionV relativeFrom="paragraph">
                  <wp:posOffset>75565</wp:posOffset>
                </wp:positionV>
                <wp:extent cx="3990975" cy="247650"/>
                <wp:effectExtent l="0" t="0" r="28575" b="19050"/>
                <wp:wrapNone/>
                <wp:docPr id="187"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90975" cy="247650"/>
                        </a:xfrm>
                        <a:prstGeom prst="rect">
                          <a:avLst/>
                        </a:prstGeom>
                        <a:solidFill>
                          <a:sysClr val="window" lastClr="FFFFFF"/>
                        </a:solidFill>
                        <a:ln w="6350">
                          <a:solidFill>
                            <a:prstClr val="black"/>
                          </a:solidFill>
                        </a:ln>
                        <a:effectLst/>
                      </wps:spPr>
                      <wps:txbx>
                        <w:txbxContent>
                          <w:p w14:paraId="310FDB5F" w14:textId="77777777" w:rsidR="00141D1B" w:rsidRPr="00262291" w:rsidRDefault="00141D1B" w:rsidP="00141D1B">
                            <w:pPr>
                              <w:rPr>
                                <w:sz w:val="18"/>
                                <w:szCs w:val="18"/>
                              </w:rPr>
                            </w:pPr>
                            <w:r>
                              <w:rPr>
                                <w:sz w:val="18"/>
                                <w:szCs w:val="18"/>
                              </w:rPr>
                              <w:t>Ganti Ongkos cetak (belum termasuk ongkos kirim) R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4E6767" id="_x0000_t202" coordsize="21600,21600" o:spt="202" path="m,l,21600r21600,l21600,xe">
                <v:stroke joinstyle="miter"/>
                <v:path gradientshapeok="t" o:connecttype="rect"/>
              </v:shapetype>
              <v:shape id="Text Box 187" o:spid="_x0000_s1026" type="#_x0000_t202" style="position:absolute;margin-left:5.25pt;margin-top:5.95pt;width:314.25pt;height:19.5pt;z-index:251833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" fillcolor="window" strokeweight=".5pt">
                <v:path arrowok="t"/>
                <v:textbox>
                  <w:txbxContent>
                    <w:p w14:paraId="310FDB5F" w14:textId="77777777" w:rsidR="00141D1B" w:rsidRPr="00262291" w:rsidRDefault="00141D1B" w:rsidP="00141D1B">
                      <w:pPr>
                        <w:rPr>
                          <w:sz w:val="18"/>
                          <w:szCs w:val="18"/>
                        </w:rPr>
                      </w:pPr>
                      <w:r>
                        <w:rPr>
                          <w:sz w:val="18"/>
                          <w:szCs w:val="18"/>
                        </w:rPr>
                        <w:t>Ganti Ongkos cetak (belum termasuk ongkos kirim) Rp.  ………………………</w:t>
                      </w:r>
                    </w:p>
                  </w:txbxContent>
                </v:textbox>
                <w10:wrap anchorx="margin"/>
              </v:shape>
            </w:pict>
          </mc:Fallback>
        </mc:AlternateContent>
      </w:r>
    </w:p>
    <w:p w14:paraId="42560802" w14:textId="72AAFA3A" w:rsidR="00141D1B" w:rsidRPr="00813992" w:rsidRDefault="00141D1B">
      <w:pPr>
        <w:rPr>
          <w:rFonts w:ascii="Times New Roman"/>
          <w:sz w:val="28"/>
          <w:lang w:val="id-ID"/>
        </w:rPr>
      </w:pPr>
      <w:r w:rsidRPr="00813992">
        <w:rPr>
          <w:rFonts w:ascii="Times New Roman"/>
          <w:sz w:val="28"/>
          <w:lang w:val="id-ID"/>
        </w:rPr>
        <w:br w:type="page"/>
      </w:r>
    </w:p>
    <w:p w14:paraId="60BA387C" w14:textId="77777777" w:rsidR="00141D1B" w:rsidRPr="00813992" w:rsidRDefault="00141D1B">
      <w:pPr>
        <w:rPr>
          <w:rFonts w:ascii="Times New Roman"/>
          <w:sz w:val="28"/>
          <w:lang w:val="id-ID"/>
        </w:rPr>
        <w:sectPr w:rsidR="00141D1B" w:rsidRPr="00813992" w:rsidSect="004206E1">
          <w:pgSz w:w="8420" w:h="11907"/>
          <w:pgMar w:top="1338" w:right="958" w:bottom="919" w:left="981" w:header="714" w:footer="731" w:gutter="0"/>
          <w:cols w:space="720"/>
        </w:sectPr>
      </w:pPr>
    </w:p>
    <w:p w14:paraId="61F55E5E" w14:textId="77777777" w:rsidR="00141D1B" w:rsidRPr="00813992" w:rsidRDefault="00141D1B" w:rsidP="00141D1B">
      <w:pPr>
        <w:widowControl/>
        <w:autoSpaceDE/>
        <w:autoSpaceDN/>
        <w:jc w:val="center"/>
        <w:rPr>
          <w:rFonts w:ascii="Cooper Black" w:eastAsia="SimSun" w:hAnsi="Cooper Black" w:cs="SimSun"/>
          <w:sz w:val="28"/>
          <w:szCs w:val="32"/>
          <w:lang w:val="id-ID"/>
        </w:rPr>
      </w:pPr>
      <w:r w:rsidRPr="00813992">
        <w:rPr>
          <w:rFonts w:ascii="Cooper Black" w:eastAsia="SimSun" w:hAnsi="Cooper Black" w:cs="SimSun"/>
          <w:sz w:val="28"/>
          <w:szCs w:val="32"/>
          <w:lang w:val="id-ID"/>
        </w:rPr>
        <w:lastRenderedPageBreak/>
        <w:t>Kata Pengantar</w:t>
      </w:r>
    </w:p>
    <w:p w14:paraId="269B111B" w14:textId="77777777" w:rsidR="00141D1B" w:rsidRPr="00813992" w:rsidRDefault="00141D1B" w:rsidP="00141D1B">
      <w:pPr>
        <w:widowControl/>
        <w:autoSpaceDE/>
        <w:autoSpaceDN/>
        <w:rPr>
          <w:rFonts w:ascii="Cooper Black" w:eastAsia="SimSun" w:hAnsi="Cooper Black" w:cs="SimSun"/>
          <w:sz w:val="28"/>
          <w:szCs w:val="32"/>
          <w:lang w:val="id-ID"/>
        </w:rPr>
      </w:pPr>
    </w:p>
    <w:p w14:paraId="03222972" w14:textId="77777777" w:rsidR="00205D79" w:rsidRPr="00284CCE" w:rsidRDefault="00205D79" w:rsidP="00205D79">
      <w:pPr>
        <w:jc w:val="both"/>
      </w:pPr>
      <w:r w:rsidRPr="00284CCE">
        <w:t>Halo Sahabat LPP Sinode di mana pun berada,</w:t>
      </w:r>
    </w:p>
    <w:p w14:paraId="509CB468" w14:textId="77777777" w:rsidR="00205D79" w:rsidRPr="00284CCE" w:rsidRDefault="00205D79" w:rsidP="00205D79">
      <w:pPr>
        <w:ind w:firstLine="720"/>
        <w:jc w:val="both"/>
      </w:pPr>
      <w:r w:rsidRPr="00284CCE">
        <w:t>Dari kompleks LPP Sinode GKJ dan GKI SW Jateng di Samironobaru 77 Yogyakarta, kami mengucapkan Selamat Natal 2024 dan Tahun Baru 2025. Sambil menghayati Natal, kami menyampaikan kabar bahwa bahan Masa Paskah 2025 telah terbit. Tema Masa Paskah 2025 adalah “Mengingat, Percaya, dan Menjadi Saksi-Nya”. Tema ini merupakan pergumulan dari realitas hidup sehari-hari dengan diterangi sabda Allah. Kebangkitan-Nya menjadikan keberadaan kita benar-benar ada. Dengan demikian Yesus yang kita ikuti bukan sekadar kenangan masa lalu, namun tetap relevan sepanjang zaman (William Barclay, 2015). Ia bangkit berarti Ia ada dan bersama dengan umat-Nya. Melalui kebangkitan-Nya, umat menjadi kuat menghadapi kehidupan dalam berbagai dinamika dan perubahannya yang cepat.</w:t>
      </w:r>
    </w:p>
    <w:p w14:paraId="26C1EA41" w14:textId="77777777" w:rsidR="00205D79" w:rsidRPr="00284CCE" w:rsidRDefault="00205D79" w:rsidP="00205D79">
      <w:pPr>
        <w:ind w:firstLine="720"/>
        <w:jc w:val="both"/>
      </w:pPr>
      <w:r w:rsidRPr="00284CCE">
        <w:t>Bahan ini tersaji berkat kerja keras tim penulis. Mereka melakukan diskusi dan penyusunan bahan sejak bulan Agustus hingga Desember 2024. Atas kerja keras tim, kami ucapkan terima kasih. Adapun tim Masa Paskah 2025 adalah:</w:t>
      </w:r>
    </w:p>
    <w:p w14:paraId="75545583" w14:textId="77777777" w:rsidR="00205D79" w:rsidRDefault="00205D79" w:rsidP="00205D79">
      <w:pPr>
        <w:pStyle w:val="DaftarParagraf"/>
        <w:numPr>
          <w:ilvl w:val="0"/>
          <w:numId w:val="160"/>
        </w:numPr>
        <w:ind w:left="426" w:hanging="426"/>
      </w:pPr>
      <w:r>
        <w:t xml:space="preserve">Pdt. Erni Ratna Yunita – PWG GKJ </w:t>
      </w:r>
    </w:p>
    <w:p w14:paraId="3F616E56" w14:textId="77777777" w:rsidR="00205D79" w:rsidRDefault="00205D79" w:rsidP="00205D79">
      <w:pPr>
        <w:pStyle w:val="DaftarParagraf"/>
        <w:numPr>
          <w:ilvl w:val="0"/>
          <w:numId w:val="160"/>
        </w:numPr>
        <w:ind w:left="426" w:hanging="426"/>
      </w:pPr>
      <w:r>
        <w:t>Pdt. Sih El Mirmaningrum – PWG GKJ</w:t>
      </w:r>
    </w:p>
    <w:p w14:paraId="17D2BAE0" w14:textId="77777777" w:rsidR="00205D79" w:rsidRPr="00205D79" w:rsidRDefault="00205D79" w:rsidP="00205D79">
      <w:pPr>
        <w:pStyle w:val="DaftarParagraf"/>
        <w:numPr>
          <w:ilvl w:val="0"/>
          <w:numId w:val="160"/>
        </w:numPr>
        <w:ind w:left="426" w:hanging="426"/>
        <w:rPr>
          <w:spacing w:val="-6"/>
        </w:rPr>
      </w:pPr>
      <w:r w:rsidRPr="00205D79">
        <w:rPr>
          <w:spacing w:val="-6"/>
        </w:rPr>
        <w:t xml:space="preserve">Pdt. Woro Indiyas Tobing – Bidang Persekutuan GKI SW Jateng </w:t>
      </w:r>
    </w:p>
    <w:p w14:paraId="0A57F0DB" w14:textId="77777777" w:rsidR="00205D79" w:rsidRDefault="00205D79" w:rsidP="00205D79">
      <w:pPr>
        <w:pStyle w:val="DaftarParagraf"/>
        <w:numPr>
          <w:ilvl w:val="0"/>
          <w:numId w:val="160"/>
        </w:numPr>
        <w:ind w:left="426" w:hanging="426"/>
      </w:pPr>
      <w:r>
        <w:t>Pdt. Angga Prasetya – Bidang Persekutuan GKI SW Jateng</w:t>
      </w:r>
    </w:p>
    <w:p w14:paraId="6ABFADFD" w14:textId="77777777" w:rsidR="00205D79" w:rsidRDefault="00205D79" w:rsidP="00205D79">
      <w:pPr>
        <w:pStyle w:val="DaftarParagraf"/>
        <w:numPr>
          <w:ilvl w:val="0"/>
          <w:numId w:val="160"/>
        </w:numPr>
        <w:ind w:left="426" w:hanging="426"/>
      </w:pPr>
      <w:r>
        <w:t>Pdt. Hendra Kurniawan – GKJ Mergangsan</w:t>
      </w:r>
    </w:p>
    <w:p w14:paraId="5682B819" w14:textId="77777777" w:rsidR="00205D79" w:rsidRDefault="00205D79" w:rsidP="00205D79">
      <w:pPr>
        <w:pStyle w:val="DaftarParagraf"/>
        <w:numPr>
          <w:ilvl w:val="0"/>
          <w:numId w:val="160"/>
        </w:numPr>
        <w:ind w:left="426" w:hanging="426"/>
      </w:pPr>
      <w:r>
        <w:t>Pdt. Yatinem Kusno S.Si.Teol. – GKJ Baki</w:t>
      </w:r>
    </w:p>
    <w:p w14:paraId="6FDD7437" w14:textId="77777777" w:rsidR="00205D79" w:rsidRDefault="00205D79" w:rsidP="00205D79">
      <w:pPr>
        <w:pStyle w:val="DaftarParagraf"/>
        <w:numPr>
          <w:ilvl w:val="0"/>
          <w:numId w:val="160"/>
        </w:numPr>
        <w:ind w:left="426" w:hanging="426"/>
      </w:pPr>
      <w:r>
        <w:t>Pdt. Dwi Ariyanto S.Si., MM – GKJ Karangsari</w:t>
      </w:r>
    </w:p>
    <w:p w14:paraId="1DC059B8" w14:textId="77777777" w:rsidR="00205D79" w:rsidRDefault="00205D79" w:rsidP="00205D79">
      <w:pPr>
        <w:pStyle w:val="DaftarParagraf"/>
        <w:numPr>
          <w:ilvl w:val="0"/>
          <w:numId w:val="160"/>
        </w:numPr>
        <w:ind w:left="426" w:hanging="426"/>
      </w:pPr>
      <w:r>
        <w:t>Pdt. Setiaji Wiratmoko – GKJ Wonosobo</w:t>
      </w:r>
    </w:p>
    <w:p w14:paraId="773EA582" w14:textId="77777777" w:rsidR="00205D79" w:rsidRDefault="00205D79" w:rsidP="00205D79">
      <w:pPr>
        <w:pStyle w:val="DaftarParagraf"/>
        <w:numPr>
          <w:ilvl w:val="0"/>
          <w:numId w:val="160"/>
        </w:numPr>
        <w:ind w:left="426" w:hanging="426"/>
      </w:pPr>
      <w:r>
        <w:t>Pdt. Vicky Tri Samekto, S.Th – GKJ Sentolo</w:t>
      </w:r>
    </w:p>
    <w:p w14:paraId="396058E0" w14:textId="77777777" w:rsidR="00205D79" w:rsidRDefault="00205D79" w:rsidP="00205D79">
      <w:pPr>
        <w:pStyle w:val="DaftarParagraf"/>
        <w:numPr>
          <w:ilvl w:val="0"/>
          <w:numId w:val="160"/>
        </w:numPr>
        <w:ind w:left="426" w:hanging="426"/>
      </w:pPr>
      <w:r>
        <w:t>Pdt. Natasha Vanani Chrisdiana S.Si.Teol – GKJ Tlogosari</w:t>
      </w:r>
    </w:p>
    <w:p w14:paraId="403E4B89" w14:textId="77777777" w:rsidR="00205D79" w:rsidRDefault="00205D79" w:rsidP="00205D79">
      <w:pPr>
        <w:pStyle w:val="DaftarParagraf"/>
        <w:numPr>
          <w:ilvl w:val="0"/>
          <w:numId w:val="160"/>
        </w:numPr>
        <w:ind w:left="426" w:hanging="426"/>
      </w:pPr>
      <w:r>
        <w:t>Pdt. Didik Christian Adi Cahyono – GKJ Gandaria</w:t>
      </w:r>
    </w:p>
    <w:p w14:paraId="30E4AF85" w14:textId="77777777" w:rsidR="00205D79" w:rsidRDefault="00205D79" w:rsidP="00205D79">
      <w:pPr>
        <w:pStyle w:val="DaftarParagraf"/>
        <w:numPr>
          <w:ilvl w:val="0"/>
          <w:numId w:val="160"/>
        </w:numPr>
        <w:ind w:left="426" w:hanging="426"/>
      </w:pPr>
      <w:r>
        <w:t>Pdt. Keshia Hestkahayu Suranta – GKI Coyudan</w:t>
      </w:r>
    </w:p>
    <w:p w14:paraId="502E589B" w14:textId="77777777" w:rsidR="00205D79" w:rsidRDefault="00205D79" w:rsidP="00205D79">
      <w:pPr>
        <w:pStyle w:val="DaftarParagraf"/>
        <w:numPr>
          <w:ilvl w:val="0"/>
          <w:numId w:val="160"/>
        </w:numPr>
        <w:ind w:left="426" w:hanging="426"/>
      </w:pPr>
      <w:r>
        <w:t>Pdt. Riani Josephine – GKI Pondok Indah</w:t>
      </w:r>
    </w:p>
    <w:p w14:paraId="1D0A239A" w14:textId="77777777" w:rsidR="00205D79" w:rsidRDefault="00205D79" w:rsidP="00205D79">
      <w:pPr>
        <w:pStyle w:val="DaftarParagraf"/>
        <w:numPr>
          <w:ilvl w:val="0"/>
          <w:numId w:val="160"/>
        </w:numPr>
        <w:ind w:left="426" w:hanging="426"/>
      </w:pPr>
      <w:r>
        <w:t>Pdt. Fajar Junianto – GKI Pondok Tjandra Indah</w:t>
      </w:r>
    </w:p>
    <w:p w14:paraId="29049700" w14:textId="77777777" w:rsidR="00205D79" w:rsidRDefault="00205D79" w:rsidP="00205D79">
      <w:pPr>
        <w:pStyle w:val="DaftarParagraf"/>
        <w:numPr>
          <w:ilvl w:val="0"/>
          <w:numId w:val="160"/>
        </w:numPr>
        <w:ind w:left="426" w:hanging="426"/>
      </w:pPr>
      <w:r>
        <w:t>Pdt. Michael Suryajaya – GKI Seroja</w:t>
      </w:r>
    </w:p>
    <w:p w14:paraId="30219C7D" w14:textId="77777777" w:rsidR="00205D79" w:rsidRDefault="00205D79" w:rsidP="00205D79">
      <w:pPr>
        <w:pStyle w:val="DaftarParagraf"/>
        <w:numPr>
          <w:ilvl w:val="0"/>
          <w:numId w:val="160"/>
        </w:numPr>
        <w:ind w:left="426" w:hanging="426"/>
      </w:pPr>
      <w:r>
        <w:t>Pdt. Karsten Anyndia Putrikasih – GKI Purbalingga</w:t>
      </w:r>
    </w:p>
    <w:p w14:paraId="147D37D0" w14:textId="77777777" w:rsidR="00205D79" w:rsidRDefault="00205D79" w:rsidP="00205D79">
      <w:pPr>
        <w:pStyle w:val="DaftarParagraf"/>
        <w:numPr>
          <w:ilvl w:val="0"/>
          <w:numId w:val="160"/>
        </w:numPr>
        <w:ind w:left="426" w:hanging="426"/>
      </w:pPr>
      <w:r>
        <w:t>Pdt. Agung Prasetya Susanto – GKI Pengampon</w:t>
      </w:r>
    </w:p>
    <w:p w14:paraId="07CF2F87" w14:textId="22D2D638" w:rsidR="00205D79" w:rsidRPr="00205D79" w:rsidRDefault="00205D79" w:rsidP="00205D79">
      <w:pPr>
        <w:pStyle w:val="DaftarParagraf"/>
        <w:numPr>
          <w:ilvl w:val="0"/>
          <w:numId w:val="160"/>
        </w:numPr>
        <w:ind w:left="426" w:hanging="426"/>
        <w:rPr>
          <w:spacing w:val="-6"/>
        </w:rPr>
      </w:pPr>
      <w:r w:rsidRPr="00205D79">
        <w:rPr>
          <w:spacing w:val="-6"/>
        </w:rPr>
        <w:t>Pdt. Wisnu Sapto Nugroho – LPP Sinode GKJ dan GKI SW Jateng</w:t>
      </w:r>
    </w:p>
    <w:p w14:paraId="325F0C03" w14:textId="77777777" w:rsidR="00205D79" w:rsidRPr="00284CCE" w:rsidRDefault="00205D79" w:rsidP="00205D79">
      <w:pPr>
        <w:jc w:val="both"/>
      </w:pPr>
      <w:r w:rsidRPr="00284CCE">
        <w:lastRenderedPageBreak/>
        <w:t>Beberapa hal yang perlu kami sampaikan melalui pengantar ini antara lain:</w:t>
      </w:r>
    </w:p>
    <w:p w14:paraId="035C8AE3" w14:textId="77777777" w:rsidR="00205D79" w:rsidRPr="00284CCE" w:rsidRDefault="00205D79" w:rsidP="00205D79">
      <w:pPr>
        <w:pStyle w:val="DaftarParagraf"/>
        <w:widowControl/>
        <w:numPr>
          <w:ilvl w:val="0"/>
          <w:numId w:val="161"/>
        </w:numPr>
        <w:autoSpaceDE/>
        <w:autoSpaceDN/>
        <w:ind w:left="426" w:hanging="426"/>
        <w:contextualSpacing/>
      </w:pPr>
      <w:r w:rsidRPr="00284CCE">
        <w:t>Bahan-bahan yang disiapkan oleh tim perlu diolah kembali agar sesuai konteks setempat. Hal itu meliputi penggunaan lilin di awal ibadah, penyesuaian nyanyian, kontekstualisasi liturgi. Di sinilah peran gereja setempat sangat penting agar bahan menjadi hidup.</w:t>
      </w:r>
      <w:r>
        <w:t xml:space="preserve"> Kebiasaan-kebiasaan gereja setempat diberi ruang agar dikembangkan dengan pemaknaan yang sesuai dengan pergumulan setempat. </w:t>
      </w:r>
    </w:p>
    <w:p w14:paraId="1048D7FF" w14:textId="77777777" w:rsidR="00205D79" w:rsidRPr="00284CCE" w:rsidRDefault="00205D79" w:rsidP="00205D79">
      <w:pPr>
        <w:pStyle w:val="DaftarParagraf"/>
        <w:widowControl/>
        <w:numPr>
          <w:ilvl w:val="0"/>
          <w:numId w:val="161"/>
        </w:numPr>
        <w:autoSpaceDE/>
        <w:autoSpaceDN/>
        <w:ind w:left="426" w:hanging="426"/>
        <w:contextualSpacing/>
      </w:pPr>
      <w:r w:rsidRPr="00284CCE">
        <w:t>Pada Minggu Paskah terdapat formulir liturgis/pertelaan liturgi Perjamuan Kudus yang diambil dari liturgi lima yang sifatnya ekumenis. Gereja setempat dapat memanfaatkan atau mengganti sesuai kebiasaan masing-masing.</w:t>
      </w:r>
    </w:p>
    <w:p w14:paraId="55930796" w14:textId="77777777" w:rsidR="00205D79" w:rsidRDefault="00205D79" w:rsidP="00205D79">
      <w:pPr>
        <w:ind w:firstLine="360"/>
        <w:jc w:val="both"/>
      </w:pPr>
    </w:p>
    <w:p w14:paraId="0496D6F1" w14:textId="77777777" w:rsidR="00205D79" w:rsidRPr="00284CCE" w:rsidRDefault="00205D79" w:rsidP="00205D79">
      <w:pPr>
        <w:ind w:firstLine="360"/>
        <w:jc w:val="both"/>
      </w:pPr>
      <w:r w:rsidRPr="00284CCE">
        <w:t xml:space="preserve">Melalui pengantar ini, kami mengucapkan terima kasih atas dukungan kasih yang diberikan pada LPP Sinode baik dalam bentuk doa, daya dan dana. Semua dukungan itu sangat berarti bagi kehidupan lembaga ini.  Bagi gereja-gereja  yang telah memberikan persembahan, namun namanya belum tertera di buku ini, kami memohon kesediaannya untuk memberitahukan kepada kami. </w:t>
      </w:r>
    </w:p>
    <w:p w14:paraId="29C0A009" w14:textId="77777777" w:rsidR="00205D79" w:rsidRPr="00284CCE" w:rsidRDefault="00205D79" w:rsidP="00205D79">
      <w:pPr>
        <w:ind w:firstLine="360"/>
        <w:jc w:val="both"/>
      </w:pPr>
      <w:r w:rsidRPr="00284CCE">
        <w:t>Kami juga menyadari keterbatasan-keterbatasan kami dalam penyusunan bahan ini. Dengan gembira kami menerima masukan dari sahabat-sahabat agar dalam penyusunan bahan di masa mendatang menjadi lebih baik. Selamat mempersiapkan pelayanan di Masa Paskah 2025. Semoga melalui penghayatan Masa Paskah ini kita semua mengingat, semakin percaya pada Dia yang bangkit dan tetap bersemangat menjadi saksi-Nya.</w:t>
      </w:r>
    </w:p>
    <w:p w14:paraId="5DC853DB" w14:textId="77777777" w:rsidR="00205D79" w:rsidRPr="00284CCE" w:rsidRDefault="00205D79" w:rsidP="00205D79">
      <w:pPr>
        <w:jc w:val="both"/>
      </w:pPr>
    </w:p>
    <w:p w14:paraId="6945E98C" w14:textId="180509AA" w:rsidR="00205D79" w:rsidRPr="00284CCE" w:rsidRDefault="00205D79" w:rsidP="00205D79">
      <w:pPr>
        <w:jc w:val="both"/>
      </w:pPr>
      <w:r w:rsidRPr="00284CCE">
        <w:t>LPP Sinode, 25 Desember 202</w:t>
      </w:r>
      <w:r>
        <w:t>4</w:t>
      </w:r>
    </w:p>
    <w:p w14:paraId="6A9D329B" w14:textId="3A1D9CC4" w:rsidR="00141D1B" w:rsidRPr="00813992" w:rsidRDefault="00205D79" w:rsidP="00205D79">
      <w:pPr>
        <w:widowControl/>
        <w:autoSpaceDE/>
        <w:autoSpaceDN/>
        <w:rPr>
          <w:rFonts w:ascii="Cooper Black" w:eastAsia="SimSun" w:hAnsi="Cooper Black" w:cs="SimSun"/>
          <w:sz w:val="28"/>
          <w:szCs w:val="32"/>
          <w:lang w:val="id-ID"/>
        </w:rPr>
      </w:pPr>
      <w:r w:rsidRPr="00284CCE">
        <w:t>Pdt. Wisnu Sapto Nugroho</w:t>
      </w:r>
    </w:p>
    <w:p w14:paraId="261F546F" w14:textId="7A98413A" w:rsidR="00141D1B" w:rsidRPr="00813992" w:rsidRDefault="00141D1B" w:rsidP="009E1EDB">
      <w:pPr>
        <w:jc w:val="both"/>
        <w:rPr>
          <w:rFonts w:ascii="Cooper Black" w:eastAsia="SimSun" w:hAnsi="Cooper Black" w:cs="SimSun"/>
          <w:sz w:val="28"/>
          <w:szCs w:val="32"/>
          <w:lang w:val="id-ID"/>
        </w:rPr>
      </w:pPr>
      <w:r w:rsidRPr="00813992">
        <w:rPr>
          <w:rFonts w:ascii="Cooper Black" w:eastAsia="SimSun" w:hAnsi="Cooper Black" w:cs="SimSun"/>
          <w:sz w:val="28"/>
          <w:szCs w:val="32"/>
          <w:lang w:val="id-ID"/>
        </w:rPr>
        <w:br w:type="page"/>
      </w:r>
    </w:p>
    <w:p w14:paraId="7B18FE3C" w14:textId="73A899C0" w:rsidR="00141D1B" w:rsidRPr="00813992" w:rsidRDefault="00141D1B" w:rsidP="00141D1B">
      <w:pPr>
        <w:jc w:val="center"/>
        <w:rPr>
          <w:rFonts w:ascii="Cooper Black" w:eastAsia="SimSun" w:hAnsi="Cooper Black" w:cs="SimSun"/>
          <w:sz w:val="28"/>
          <w:szCs w:val="32"/>
          <w:lang w:val="id-ID"/>
        </w:rPr>
      </w:pPr>
      <w:r w:rsidRPr="00813992">
        <w:rPr>
          <w:rFonts w:ascii="Cooper Black" w:eastAsia="SimSun" w:hAnsi="Cooper Black" w:cs="SimSun"/>
          <w:sz w:val="28"/>
          <w:szCs w:val="32"/>
          <w:lang w:val="id-ID"/>
        </w:rPr>
        <w:lastRenderedPageBreak/>
        <w:t>Daftar Isi</w:t>
      </w:r>
    </w:p>
    <w:p w14:paraId="08DE50E4" w14:textId="77777777" w:rsidR="00141D1B" w:rsidRPr="00813992" w:rsidRDefault="00141D1B" w:rsidP="00141D1B">
      <w:pPr>
        <w:tabs>
          <w:tab w:val="right" w:leader="dot" w:pos="5812"/>
          <w:tab w:val="right" w:pos="6237"/>
        </w:tabs>
        <w:contextualSpacing/>
        <w:mirrorIndents/>
        <w:rPr>
          <w:lang w:val="id-ID"/>
        </w:rPr>
      </w:pPr>
      <w:r w:rsidRPr="00813992">
        <w:rPr>
          <w:lang w:val="id-ID"/>
        </w:rPr>
        <w:t>Kata Pengantar</w:t>
      </w:r>
      <w:r w:rsidRPr="00813992">
        <w:rPr>
          <w:lang w:val="id-ID"/>
        </w:rPr>
        <w:tab/>
      </w:r>
      <w:r w:rsidRPr="00813992">
        <w:rPr>
          <w:lang w:val="id-ID"/>
        </w:rPr>
        <w:tab/>
        <w:t>i</w:t>
      </w:r>
    </w:p>
    <w:p w14:paraId="53D1EF80" w14:textId="77777777" w:rsidR="00141D1B" w:rsidRPr="00813992" w:rsidRDefault="00141D1B" w:rsidP="00141D1B">
      <w:pPr>
        <w:tabs>
          <w:tab w:val="right" w:leader="dot" w:pos="5812"/>
          <w:tab w:val="right" w:pos="6237"/>
        </w:tabs>
        <w:contextualSpacing/>
        <w:mirrorIndents/>
        <w:rPr>
          <w:lang w:val="id-ID"/>
        </w:rPr>
      </w:pPr>
      <w:r w:rsidRPr="00813992">
        <w:rPr>
          <w:lang w:val="id-ID"/>
        </w:rPr>
        <w:t>Daftar Isi</w:t>
      </w:r>
      <w:r w:rsidRPr="00813992">
        <w:rPr>
          <w:lang w:val="id-ID"/>
        </w:rPr>
        <w:tab/>
      </w:r>
      <w:r w:rsidRPr="00813992">
        <w:rPr>
          <w:lang w:val="id-ID"/>
        </w:rPr>
        <w:tab/>
        <w:t>iii</w:t>
      </w:r>
    </w:p>
    <w:p w14:paraId="37DDF5F0" w14:textId="77777777" w:rsidR="00141D1B" w:rsidRPr="00813992" w:rsidRDefault="00141D1B" w:rsidP="00141D1B">
      <w:pPr>
        <w:tabs>
          <w:tab w:val="right" w:leader="dot" w:pos="5812"/>
          <w:tab w:val="right" w:pos="6237"/>
        </w:tabs>
        <w:contextualSpacing/>
        <w:mirrorIndents/>
        <w:rPr>
          <w:lang w:val="id-ID"/>
        </w:rPr>
      </w:pPr>
      <w:r w:rsidRPr="00813992">
        <w:rPr>
          <w:lang w:val="id-ID"/>
        </w:rPr>
        <w:t>Bahan Dasar</w:t>
      </w:r>
      <w:r w:rsidRPr="00813992">
        <w:rPr>
          <w:lang w:val="id-ID"/>
        </w:rPr>
        <w:tab/>
      </w:r>
      <w:r w:rsidRPr="00813992">
        <w:rPr>
          <w:lang w:val="id-ID"/>
        </w:rPr>
        <w:tab/>
        <w:t>1</w:t>
      </w:r>
    </w:p>
    <w:p w14:paraId="5930DC5E" w14:textId="77777777" w:rsidR="00141D1B" w:rsidRPr="00813992" w:rsidRDefault="00141D1B" w:rsidP="00141D1B">
      <w:pPr>
        <w:tabs>
          <w:tab w:val="right" w:pos="5812"/>
          <w:tab w:val="right" w:pos="6237"/>
        </w:tabs>
        <w:contextualSpacing/>
        <w:mirrorIndents/>
        <w:rPr>
          <w:lang w:val="id-ID"/>
        </w:rPr>
      </w:pPr>
    </w:p>
    <w:p w14:paraId="4282D65E" w14:textId="77777777" w:rsidR="00141D1B" w:rsidRPr="00813992" w:rsidRDefault="00141D1B" w:rsidP="00141D1B">
      <w:pPr>
        <w:tabs>
          <w:tab w:val="right" w:pos="5812"/>
          <w:tab w:val="right" w:pos="6237"/>
        </w:tabs>
        <w:contextualSpacing/>
        <w:mirrorIndents/>
        <w:rPr>
          <w:b/>
          <w:lang w:val="id-ID"/>
        </w:rPr>
      </w:pPr>
      <w:r w:rsidRPr="00813992">
        <w:rPr>
          <w:b/>
          <w:lang w:val="id-ID"/>
        </w:rPr>
        <w:t>Bahan Khotbah</w:t>
      </w:r>
    </w:p>
    <w:p w14:paraId="3066B448" w14:textId="2C767E94" w:rsidR="00141D1B" w:rsidRPr="00813992" w:rsidRDefault="00141D1B" w:rsidP="00141D1B">
      <w:pPr>
        <w:tabs>
          <w:tab w:val="right" w:leader="dot" w:pos="5812"/>
          <w:tab w:val="right" w:pos="6237"/>
        </w:tabs>
        <w:contextualSpacing/>
        <w:mirrorIndents/>
        <w:rPr>
          <w:lang w:val="id-ID"/>
        </w:rPr>
      </w:pPr>
      <w:r w:rsidRPr="00813992">
        <w:rPr>
          <w:lang w:val="id-ID"/>
        </w:rPr>
        <w:t>Khotbah Rabu Abu</w:t>
      </w:r>
      <w:r w:rsidRPr="00813992">
        <w:rPr>
          <w:lang w:val="id-ID"/>
        </w:rPr>
        <w:tab/>
      </w:r>
      <w:r w:rsidRPr="00813992">
        <w:rPr>
          <w:lang w:val="id-ID"/>
        </w:rPr>
        <w:tab/>
        <w:t>1</w:t>
      </w:r>
      <w:r w:rsidR="0055457F">
        <w:rPr>
          <w:lang w:val="id-ID"/>
        </w:rPr>
        <w:t>1</w:t>
      </w:r>
    </w:p>
    <w:p w14:paraId="6F1F09B7" w14:textId="0D2DA50F" w:rsidR="00141D1B" w:rsidRPr="00813992" w:rsidRDefault="00141D1B" w:rsidP="00141D1B">
      <w:pPr>
        <w:tabs>
          <w:tab w:val="right" w:leader="dot" w:pos="5812"/>
          <w:tab w:val="right" w:pos="6237"/>
        </w:tabs>
        <w:contextualSpacing/>
        <w:mirrorIndents/>
        <w:rPr>
          <w:lang w:val="id-ID"/>
        </w:rPr>
      </w:pPr>
      <w:r w:rsidRPr="00813992">
        <w:rPr>
          <w:lang w:val="id-ID"/>
        </w:rPr>
        <w:t xml:space="preserve">Khotbah Minggu </w:t>
      </w:r>
      <w:r w:rsidR="00747E72">
        <w:rPr>
          <w:lang w:val="id-ID"/>
        </w:rPr>
        <w:t>Pra-Paskah</w:t>
      </w:r>
      <w:r w:rsidRPr="00813992">
        <w:rPr>
          <w:lang w:val="id-ID"/>
        </w:rPr>
        <w:t xml:space="preserve"> 1</w:t>
      </w:r>
      <w:r w:rsidRPr="00813992">
        <w:rPr>
          <w:lang w:val="id-ID"/>
        </w:rPr>
        <w:tab/>
      </w:r>
      <w:r w:rsidRPr="00813992">
        <w:rPr>
          <w:lang w:val="id-ID"/>
        </w:rPr>
        <w:tab/>
        <w:t>2</w:t>
      </w:r>
      <w:r w:rsidR="0055457F">
        <w:rPr>
          <w:lang w:val="id-ID"/>
        </w:rPr>
        <w:t>1</w:t>
      </w:r>
    </w:p>
    <w:p w14:paraId="14C4B056" w14:textId="4C0FA557" w:rsidR="00141D1B" w:rsidRPr="00813992" w:rsidRDefault="00141D1B" w:rsidP="00141D1B">
      <w:pPr>
        <w:tabs>
          <w:tab w:val="right" w:leader="dot" w:pos="5812"/>
          <w:tab w:val="right" w:pos="6237"/>
        </w:tabs>
        <w:contextualSpacing/>
        <w:mirrorIndents/>
        <w:rPr>
          <w:lang w:val="id-ID"/>
        </w:rPr>
      </w:pPr>
      <w:r w:rsidRPr="00813992">
        <w:rPr>
          <w:lang w:val="id-ID"/>
        </w:rPr>
        <w:t xml:space="preserve">Khotbah Minggu </w:t>
      </w:r>
      <w:r w:rsidR="00747E72">
        <w:rPr>
          <w:lang w:val="id-ID"/>
        </w:rPr>
        <w:t>Pra-Paskah</w:t>
      </w:r>
      <w:r w:rsidRPr="00813992">
        <w:rPr>
          <w:lang w:val="id-ID"/>
        </w:rPr>
        <w:t xml:space="preserve"> 2</w:t>
      </w:r>
      <w:r w:rsidRPr="00813992">
        <w:rPr>
          <w:lang w:val="id-ID"/>
        </w:rPr>
        <w:tab/>
      </w:r>
      <w:r w:rsidRPr="00813992">
        <w:rPr>
          <w:lang w:val="id-ID"/>
        </w:rPr>
        <w:tab/>
        <w:t>3</w:t>
      </w:r>
      <w:r w:rsidR="0055457F">
        <w:rPr>
          <w:lang w:val="id-ID"/>
        </w:rPr>
        <w:t>1</w:t>
      </w:r>
    </w:p>
    <w:p w14:paraId="58AD9AA6" w14:textId="0EEBAB76" w:rsidR="00141D1B" w:rsidRPr="00813992" w:rsidRDefault="00141D1B" w:rsidP="00141D1B">
      <w:pPr>
        <w:tabs>
          <w:tab w:val="right" w:leader="dot" w:pos="5812"/>
          <w:tab w:val="right" w:pos="6237"/>
        </w:tabs>
        <w:contextualSpacing/>
        <w:mirrorIndents/>
        <w:rPr>
          <w:lang w:val="id-ID"/>
        </w:rPr>
      </w:pPr>
      <w:r w:rsidRPr="00813992">
        <w:rPr>
          <w:lang w:val="id-ID"/>
        </w:rPr>
        <w:t xml:space="preserve">Khotbah Minggu </w:t>
      </w:r>
      <w:r w:rsidR="00747E72">
        <w:rPr>
          <w:lang w:val="id-ID"/>
        </w:rPr>
        <w:t>Pra-Paskah</w:t>
      </w:r>
      <w:r w:rsidRPr="00813992">
        <w:rPr>
          <w:lang w:val="id-ID"/>
        </w:rPr>
        <w:t xml:space="preserve"> 3</w:t>
      </w:r>
      <w:r w:rsidRPr="00813992">
        <w:rPr>
          <w:lang w:val="id-ID"/>
        </w:rPr>
        <w:tab/>
      </w:r>
      <w:r w:rsidRPr="00813992">
        <w:rPr>
          <w:lang w:val="id-ID"/>
        </w:rPr>
        <w:tab/>
      </w:r>
      <w:r w:rsidR="0055457F">
        <w:rPr>
          <w:lang w:val="id-ID"/>
        </w:rPr>
        <w:t>39</w:t>
      </w:r>
    </w:p>
    <w:p w14:paraId="1712B01E" w14:textId="1D64C854" w:rsidR="00141D1B" w:rsidRPr="00813992" w:rsidRDefault="00141D1B" w:rsidP="00141D1B">
      <w:pPr>
        <w:tabs>
          <w:tab w:val="right" w:leader="dot" w:pos="5812"/>
          <w:tab w:val="right" w:pos="6237"/>
        </w:tabs>
        <w:contextualSpacing/>
        <w:mirrorIndents/>
        <w:rPr>
          <w:lang w:val="id-ID"/>
        </w:rPr>
      </w:pPr>
      <w:r w:rsidRPr="00813992">
        <w:rPr>
          <w:lang w:val="id-ID"/>
        </w:rPr>
        <w:t xml:space="preserve">Khotbah Minggu </w:t>
      </w:r>
      <w:r w:rsidR="00747E72">
        <w:rPr>
          <w:lang w:val="id-ID"/>
        </w:rPr>
        <w:t>Pra-Paskah</w:t>
      </w:r>
      <w:r w:rsidRPr="00813992">
        <w:rPr>
          <w:lang w:val="id-ID"/>
        </w:rPr>
        <w:t xml:space="preserve"> 4</w:t>
      </w:r>
      <w:r w:rsidRPr="00813992">
        <w:rPr>
          <w:lang w:val="id-ID"/>
        </w:rPr>
        <w:tab/>
      </w:r>
      <w:r w:rsidRPr="00813992">
        <w:rPr>
          <w:lang w:val="id-ID"/>
        </w:rPr>
        <w:tab/>
      </w:r>
      <w:r w:rsidR="0055457F">
        <w:rPr>
          <w:lang w:val="id-ID"/>
        </w:rPr>
        <w:t>47</w:t>
      </w:r>
    </w:p>
    <w:p w14:paraId="42FB3242" w14:textId="0AB0345F" w:rsidR="00141D1B" w:rsidRPr="00813992" w:rsidRDefault="00141D1B" w:rsidP="00141D1B">
      <w:pPr>
        <w:tabs>
          <w:tab w:val="right" w:leader="dot" w:pos="5812"/>
          <w:tab w:val="right" w:pos="6237"/>
        </w:tabs>
        <w:contextualSpacing/>
        <w:mirrorIndents/>
        <w:rPr>
          <w:lang w:val="id-ID"/>
        </w:rPr>
      </w:pPr>
      <w:r w:rsidRPr="00813992">
        <w:rPr>
          <w:lang w:val="id-ID"/>
        </w:rPr>
        <w:t xml:space="preserve">Khotbah Minggu </w:t>
      </w:r>
      <w:r w:rsidR="00747E72">
        <w:rPr>
          <w:lang w:val="id-ID"/>
        </w:rPr>
        <w:t>Pra-Paskah</w:t>
      </w:r>
      <w:r w:rsidRPr="00813992">
        <w:rPr>
          <w:lang w:val="id-ID"/>
        </w:rPr>
        <w:t xml:space="preserve"> 5 </w:t>
      </w:r>
      <w:r w:rsidRPr="00813992">
        <w:rPr>
          <w:lang w:val="id-ID"/>
        </w:rPr>
        <w:tab/>
      </w:r>
      <w:r w:rsidRPr="00813992">
        <w:rPr>
          <w:lang w:val="id-ID"/>
        </w:rPr>
        <w:tab/>
      </w:r>
      <w:r w:rsidR="0055457F">
        <w:rPr>
          <w:lang w:val="id-ID"/>
        </w:rPr>
        <w:t>59</w:t>
      </w:r>
    </w:p>
    <w:p w14:paraId="39C3F321" w14:textId="4227D138" w:rsidR="00141D1B" w:rsidRPr="00813992" w:rsidRDefault="00141D1B" w:rsidP="00141D1B">
      <w:pPr>
        <w:tabs>
          <w:tab w:val="right" w:leader="dot" w:pos="5812"/>
          <w:tab w:val="right" w:pos="6237"/>
        </w:tabs>
        <w:contextualSpacing/>
        <w:mirrorIndents/>
        <w:rPr>
          <w:lang w:val="id-ID"/>
        </w:rPr>
      </w:pPr>
      <w:r w:rsidRPr="00813992">
        <w:rPr>
          <w:lang w:val="id-ID"/>
        </w:rPr>
        <w:t xml:space="preserve">Khotbah Minggu </w:t>
      </w:r>
      <w:r w:rsidR="00747E72">
        <w:rPr>
          <w:lang w:val="id-ID"/>
        </w:rPr>
        <w:t>Pra-Paskah</w:t>
      </w:r>
      <w:r w:rsidRPr="00813992">
        <w:rPr>
          <w:lang w:val="id-ID"/>
        </w:rPr>
        <w:t xml:space="preserve"> 6</w:t>
      </w:r>
      <w:r w:rsidRPr="00813992">
        <w:rPr>
          <w:lang w:val="id-ID"/>
        </w:rPr>
        <w:tab/>
      </w:r>
      <w:r w:rsidRPr="00813992">
        <w:rPr>
          <w:lang w:val="id-ID"/>
        </w:rPr>
        <w:tab/>
      </w:r>
      <w:r w:rsidR="0055457F">
        <w:rPr>
          <w:lang w:val="id-ID"/>
        </w:rPr>
        <w:t>69</w:t>
      </w:r>
    </w:p>
    <w:p w14:paraId="2D531B12" w14:textId="74D2F9B1" w:rsidR="00141D1B" w:rsidRPr="00813992" w:rsidRDefault="00141D1B" w:rsidP="00141D1B">
      <w:pPr>
        <w:tabs>
          <w:tab w:val="right" w:leader="dot" w:pos="5812"/>
          <w:tab w:val="right" w:pos="6237"/>
        </w:tabs>
        <w:contextualSpacing/>
        <w:mirrorIndents/>
        <w:rPr>
          <w:lang w:val="id-ID"/>
        </w:rPr>
      </w:pPr>
      <w:r w:rsidRPr="00813992">
        <w:rPr>
          <w:lang w:val="id-ID"/>
        </w:rPr>
        <w:t>Khotbah Kamis Putih</w:t>
      </w:r>
      <w:r w:rsidRPr="00813992">
        <w:rPr>
          <w:lang w:val="id-ID"/>
        </w:rPr>
        <w:tab/>
      </w:r>
      <w:r w:rsidRPr="00813992">
        <w:rPr>
          <w:lang w:val="id-ID"/>
        </w:rPr>
        <w:tab/>
      </w:r>
      <w:r w:rsidR="0055457F">
        <w:rPr>
          <w:lang w:val="id-ID"/>
        </w:rPr>
        <w:t>77</w:t>
      </w:r>
    </w:p>
    <w:p w14:paraId="68425276" w14:textId="54C0F8BC" w:rsidR="00141D1B" w:rsidRPr="00813992" w:rsidRDefault="00141D1B" w:rsidP="00141D1B">
      <w:pPr>
        <w:tabs>
          <w:tab w:val="right" w:leader="dot" w:pos="5812"/>
          <w:tab w:val="right" w:pos="6237"/>
        </w:tabs>
        <w:contextualSpacing/>
        <w:mirrorIndents/>
        <w:rPr>
          <w:lang w:val="id-ID"/>
        </w:rPr>
      </w:pPr>
      <w:r w:rsidRPr="00813992">
        <w:rPr>
          <w:lang w:val="id-ID"/>
        </w:rPr>
        <w:t>Khotbah Jumat Agung</w:t>
      </w:r>
      <w:r w:rsidRPr="00813992">
        <w:rPr>
          <w:lang w:val="id-ID"/>
        </w:rPr>
        <w:tab/>
      </w:r>
      <w:r w:rsidRPr="00813992">
        <w:rPr>
          <w:lang w:val="id-ID"/>
        </w:rPr>
        <w:tab/>
      </w:r>
      <w:r w:rsidR="0055457F">
        <w:rPr>
          <w:lang w:val="id-ID"/>
        </w:rPr>
        <w:t>85</w:t>
      </w:r>
    </w:p>
    <w:p w14:paraId="5362594D" w14:textId="38B27C67" w:rsidR="00141D1B" w:rsidRPr="00813992" w:rsidRDefault="0055457F" w:rsidP="00141D1B">
      <w:pPr>
        <w:tabs>
          <w:tab w:val="right" w:leader="dot" w:pos="5812"/>
          <w:tab w:val="right" w:pos="6237"/>
        </w:tabs>
        <w:contextualSpacing/>
        <w:mirrorIndents/>
        <w:rPr>
          <w:lang w:val="id-ID"/>
        </w:rPr>
      </w:pPr>
      <w:r>
        <w:rPr>
          <w:lang w:val="id-ID"/>
        </w:rPr>
        <w:t>Khotbah</w:t>
      </w:r>
      <w:r w:rsidR="00141D1B" w:rsidRPr="00813992">
        <w:rPr>
          <w:lang w:val="id-ID"/>
        </w:rPr>
        <w:t xml:space="preserve"> Sabtu Sunyi</w:t>
      </w:r>
      <w:r w:rsidR="00141D1B" w:rsidRPr="00813992">
        <w:rPr>
          <w:lang w:val="id-ID"/>
        </w:rPr>
        <w:tab/>
      </w:r>
      <w:r w:rsidR="00141D1B" w:rsidRPr="00813992">
        <w:rPr>
          <w:lang w:val="id-ID"/>
        </w:rPr>
        <w:tab/>
      </w:r>
      <w:r>
        <w:rPr>
          <w:lang w:val="id-ID"/>
        </w:rPr>
        <w:t>93</w:t>
      </w:r>
    </w:p>
    <w:p w14:paraId="7F08B00B" w14:textId="038A0E3A" w:rsidR="00141D1B" w:rsidRPr="00813992" w:rsidRDefault="00141D1B" w:rsidP="00141D1B">
      <w:pPr>
        <w:tabs>
          <w:tab w:val="right" w:leader="dot" w:pos="5812"/>
          <w:tab w:val="right" w:pos="6237"/>
        </w:tabs>
        <w:contextualSpacing/>
        <w:mirrorIndents/>
        <w:rPr>
          <w:lang w:val="id-ID"/>
        </w:rPr>
      </w:pPr>
      <w:r w:rsidRPr="00813992">
        <w:rPr>
          <w:lang w:val="id-ID"/>
        </w:rPr>
        <w:t>Khotbah Minggu Paskah Pagi</w:t>
      </w:r>
      <w:r w:rsidRPr="00813992">
        <w:rPr>
          <w:lang w:val="id-ID"/>
        </w:rPr>
        <w:tab/>
      </w:r>
      <w:r w:rsidRPr="00813992">
        <w:rPr>
          <w:lang w:val="id-ID"/>
        </w:rPr>
        <w:tab/>
        <w:t>1</w:t>
      </w:r>
      <w:r w:rsidR="0055457F">
        <w:rPr>
          <w:lang w:val="id-ID"/>
        </w:rPr>
        <w:t>01</w:t>
      </w:r>
    </w:p>
    <w:p w14:paraId="0B56845E" w14:textId="435D8B56" w:rsidR="00141D1B" w:rsidRPr="00813992" w:rsidRDefault="00141D1B" w:rsidP="00141D1B">
      <w:pPr>
        <w:tabs>
          <w:tab w:val="right" w:leader="dot" w:pos="5812"/>
          <w:tab w:val="right" w:pos="6237"/>
        </w:tabs>
        <w:contextualSpacing/>
        <w:mirrorIndents/>
        <w:rPr>
          <w:lang w:val="id-ID"/>
        </w:rPr>
      </w:pPr>
      <w:r w:rsidRPr="00813992">
        <w:rPr>
          <w:lang w:val="id-ID"/>
        </w:rPr>
        <w:t xml:space="preserve">Khotbah Minggu Paskah Sore </w:t>
      </w:r>
      <w:r w:rsidRPr="00813992">
        <w:rPr>
          <w:lang w:val="id-ID"/>
        </w:rPr>
        <w:tab/>
      </w:r>
      <w:r w:rsidRPr="00813992">
        <w:rPr>
          <w:lang w:val="id-ID"/>
        </w:rPr>
        <w:tab/>
        <w:t>1</w:t>
      </w:r>
      <w:r w:rsidR="0055457F">
        <w:rPr>
          <w:lang w:val="id-ID"/>
        </w:rPr>
        <w:t>1</w:t>
      </w:r>
      <w:r w:rsidRPr="00813992">
        <w:rPr>
          <w:lang w:val="id-ID"/>
        </w:rPr>
        <w:t>1</w:t>
      </w:r>
    </w:p>
    <w:p w14:paraId="1120D30F" w14:textId="537B38D2" w:rsidR="00141D1B" w:rsidRPr="00813992" w:rsidRDefault="00141D1B" w:rsidP="00141D1B">
      <w:pPr>
        <w:tabs>
          <w:tab w:val="right" w:leader="dot" w:pos="5812"/>
          <w:tab w:val="right" w:pos="6237"/>
        </w:tabs>
        <w:contextualSpacing/>
        <w:mirrorIndents/>
        <w:rPr>
          <w:lang w:val="id-ID"/>
        </w:rPr>
      </w:pPr>
      <w:r w:rsidRPr="00813992">
        <w:rPr>
          <w:lang w:val="id-ID"/>
        </w:rPr>
        <w:t>Khotbah Minggu Paskah 2</w:t>
      </w:r>
      <w:r w:rsidRPr="00813992">
        <w:rPr>
          <w:lang w:val="id-ID"/>
        </w:rPr>
        <w:tab/>
      </w:r>
      <w:r w:rsidRPr="00813992">
        <w:rPr>
          <w:lang w:val="id-ID"/>
        </w:rPr>
        <w:tab/>
        <w:t>1</w:t>
      </w:r>
      <w:r w:rsidR="0055457F">
        <w:rPr>
          <w:lang w:val="id-ID"/>
        </w:rPr>
        <w:t>21</w:t>
      </w:r>
    </w:p>
    <w:p w14:paraId="334D8FD0" w14:textId="4584A273" w:rsidR="00141D1B" w:rsidRPr="00813992" w:rsidRDefault="00141D1B" w:rsidP="00141D1B">
      <w:pPr>
        <w:tabs>
          <w:tab w:val="right" w:leader="dot" w:pos="5812"/>
          <w:tab w:val="right" w:pos="6237"/>
        </w:tabs>
        <w:contextualSpacing/>
        <w:mirrorIndents/>
        <w:rPr>
          <w:lang w:val="id-ID"/>
        </w:rPr>
      </w:pPr>
      <w:r w:rsidRPr="00813992">
        <w:rPr>
          <w:lang w:val="id-ID"/>
        </w:rPr>
        <w:t>Khotbah Minggu Paskah 3</w:t>
      </w:r>
      <w:r w:rsidRPr="00813992">
        <w:rPr>
          <w:lang w:val="id-ID"/>
        </w:rPr>
        <w:tab/>
      </w:r>
      <w:r w:rsidRPr="00813992">
        <w:rPr>
          <w:lang w:val="id-ID"/>
        </w:rPr>
        <w:tab/>
        <w:t>1</w:t>
      </w:r>
      <w:r w:rsidR="0055457F">
        <w:rPr>
          <w:lang w:val="id-ID"/>
        </w:rPr>
        <w:t>31</w:t>
      </w:r>
    </w:p>
    <w:p w14:paraId="4192DC3B" w14:textId="76829259" w:rsidR="00141D1B" w:rsidRPr="00813992" w:rsidRDefault="00141D1B" w:rsidP="00141D1B">
      <w:pPr>
        <w:tabs>
          <w:tab w:val="right" w:leader="dot" w:pos="5812"/>
          <w:tab w:val="right" w:pos="6237"/>
        </w:tabs>
        <w:contextualSpacing/>
        <w:mirrorIndents/>
        <w:rPr>
          <w:lang w:val="id-ID"/>
        </w:rPr>
      </w:pPr>
      <w:r w:rsidRPr="00813992">
        <w:rPr>
          <w:lang w:val="id-ID"/>
        </w:rPr>
        <w:t>Khotbah Minggu Paskah 4</w:t>
      </w:r>
      <w:r w:rsidRPr="00813992">
        <w:rPr>
          <w:lang w:val="id-ID"/>
        </w:rPr>
        <w:tab/>
      </w:r>
      <w:r w:rsidRPr="00813992">
        <w:rPr>
          <w:lang w:val="id-ID"/>
        </w:rPr>
        <w:tab/>
        <w:t>1</w:t>
      </w:r>
      <w:r w:rsidR="0055457F">
        <w:rPr>
          <w:lang w:val="id-ID"/>
        </w:rPr>
        <w:t>39</w:t>
      </w:r>
    </w:p>
    <w:p w14:paraId="3A1789B8" w14:textId="7F2B9694" w:rsidR="00141D1B" w:rsidRPr="00813992" w:rsidRDefault="00141D1B" w:rsidP="00141D1B">
      <w:pPr>
        <w:tabs>
          <w:tab w:val="right" w:leader="dot" w:pos="5812"/>
          <w:tab w:val="right" w:pos="6237"/>
        </w:tabs>
        <w:contextualSpacing/>
        <w:mirrorIndents/>
        <w:rPr>
          <w:lang w:val="id-ID"/>
        </w:rPr>
      </w:pPr>
      <w:r w:rsidRPr="00813992">
        <w:rPr>
          <w:lang w:val="id-ID"/>
        </w:rPr>
        <w:t>Khotbah Minggu Paskah 5</w:t>
      </w:r>
      <w:r w:rsidRPr="00813992">
        <w:rPr>
          <w:lang w:val="id-ID"/>
        </w:rPr>
        <w:tab/>
      </w:r>
      <w:r w:rsidRPr="00813992">
        <w:rPr>
          <w:lang w:val="id-ID"/>
        </w:rPr>
        <w:tab/>
        <w:t>1</w:t>
      </w:r>
      <w:r w:rsidR="0055457F">
        <w:rPr>
          <w:lang w:val="id-ID"/>
        </w:rPr>
        <w:t>47</w:t>
      </w:r>
    </w:p>
    <w:p w14:paraId="340B19DB" w14:textId="77777777" w:rsidR="00141D1B" w:rsidRPr="00813992" w:rsidRDefault="00141D1B" w:rsidP="00141D1B">
      <w:pPr>
        <w:tabs>
          <w:tab w:val="right" w:pos="5812"/>
          <w:tab w:val="right" w:pos="6237"/>
        </w:tabs>
        <w:contextualSpacing/>
        <w:mirrorIndents/>
        <w:rPr>
          <w:lang w:val="id-ID"/>
        </w:rPr>
      </w:pPr>
    </w:p>
    <w:p w14:paraId="28EBC160" w14:textId="77777777" w:rsidR="00141D1B" w:rsidRPr="00813992" w:rsidRDefault="00141D1B" w:rsidP="00141D1B">
      <w:pPr>
        <w:tabs>
          <w:tab w:val="right" w:pos="5812"/>
          <w:tab w:val="right" w:pos="6237"/>
        </w:tabs>
        <w:contextualSpacing/>
        <w:mirrorIndents/>
        <w:rPr>
          <w:b/>
          <w:lang w:val="id-ID"/>
        </w:rPr>
      </w:pPr>
      <w:r w:rsidRPr="00813992">
        <w:rPr>
          <w:b/>
          <w:lang w:val="id-ID"/>
        </w:rPr>
        <w:t>Bahan Liturgi</w:t>
      </w:r>
    </w:p>
    <w:p w14:paraId="7766390B" w14:textId="080A3349"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Rabu Abu</w:t>
      </w:r>
      <w:r w:rsidR="00141D1B" w:rsidRPr="00813992">
        <w:rPr>
          <w:lang w:val="id-ID"/>
        </w:rPr>
        <w:tab/>
      </w:r>
      <w:r w:rsidR="00141D1B" w:rsidRPr="00813992">
        <w:rPr>
          <w:lang w:val="id-ID"/>
        </w:rPr>
        <w:tab/>
        <w:t>1</w:t>
      </w:r>
      <w:r w:rsidR="0055457F">
        <w:rPr>
          <w:lang w:val="id-ID"/>
        </w:rPr>
        <w:t>61</w:t>
      </w:r>
    </w:p>
    <w:p w14:paraId="27A74B8A" w14:textId="3B9A1585"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 xml:space="preserve">Minggu </w:t>
      </w:r>
      <w:r w:rsidR="00747E72">
        <w:rPr>
          <w:lang w:val="id-ID"/>
        </w:rPr>
        <w:t>Pra-Paskah</w:t>
      </w:r>
      <w:r w:rsidR="00141D1B" w:rsidRPr="00813992">
        <w:rPr>
          <w:lang w:val="id-ID"/>
        </w:rPr>
        <w:t xml:space="preserve"> 1</w:t>
      </w:r>
      <w:r w:rsidR="00141D1B" w:rsidRPr="00813992">
        <w:rPr>
          <w:lang w:val="id-ID"/>
        </w:rPr>
        <w:tab/>
      </w:r>
      <w:r w:rsidR="00141D1B" w:rsidRPr="00813992">
        <w:rPr>
          <w:lang w:val="id-ID"/>
        </w:rPr>
        <w:tab/>
        <w:t>1</w:t>
      </w:r>
      <w:r w:rsidR="0055457F">
        <w:rPr>
          <w:lang w:val="id-ID"/>
        </w:rPr>
        <w:t>69</w:t>
      </w:r>
    </w:p>
    <w:p w14:paraId="5809C061" w14:textId="0C8E708D"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 xml:space="preserve">Minggu </w:t>
      </w:r>
      <w:r w:rsidR="00747E72">
        <w:rPr>
          <w:lang w:val="id-ID"/>
        </w:rPr>
        <w:t>Pra-Paskah</w:t>
      </w:r>
      <w:r w:rsidR="00141D1B" w:rsidRPr="00813992">
        <w:rPr>
          <w:lang w:val="id-ID"/>
        </w:rPr>
        <w:t xml:space="preserve"> 2</w:t>
      </w:r>
      <w:r w:rsidR="00141D1B" w:rsidRPr="00813992">
        <w:rPr>
          <w:lang w:val="id-ID"/>
        </w:rPr>
        <w:tab/>
      </w:r>
      <w:r w:rsidR="00141D1B" w:rsidRPr="00813992">
        <w:rPr>
          <w:lang w:val="id-ID"/>
        </w:rPr>
        <w:tab/>
        <w:t>1</w:t>
      </w:r>
      <w:r w:rsidR="0055457F">
        <w:rPr>
          <w:lang w:val="id-ID"/>
        </w:rPr>
        <w:t>77</w:t>
      </w:r>
    </w:p>
    <w:p w14:paraId="09261B83" w14:textId="1121D0AF"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 xml:space="preserve">Minggu </w:t>
      </w:r>
      <w:r w:rsidR="00747E72">
        <w:rPr>
          <w:lang w:val="id-ID"/>
        </w:rPr>
        <w:t>Pra-Paskah</w:t>
      </w:r>
      <w:r w:rsidR="00141D1B" w:rsidRPr="00813992">
        <w:rPr>
          <w:lang w:val="id-ID"/>
        </w:rPr>
        <w:t xml:space="preserve"> 3</w:t>
      </w:r>
      <w:r w:rsidR="00141D1B" w:rsidRPr="00813992">
        <w:rPr>
          <w:lang w:val="id-ID"/>
        </w:rPr>
        <w:tab/>
      </w:r>
      <w:r w:rsidR="00141D1B" w:rsidRPr="00813992">
        <w:rPr>
          <w:lang w:val="id-ID"/>
        </w:rPr>
        <w:tab/>
      </w:r>
      <w:r w:rsidR="0055457F">
        <w:rPr>
          <w:lang w:val="id-ID"/>
        </w:rPr>
        <w:t>185</w:t>
      </w:r>
    </w:p>
    <w:p w14:paraId="15FA3501" w14:textId="5B6017AB"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 xml:space="preserve">Minggu </w:t>
      </w:r>
      <w:r w:rsidR="00747E72">
        <w:rPr>
          <w:lang w:val="id-ID"/>
        </w:rPr>
        <w:t>Pra-Paskah</w:t>
      </w:r>
      <w:r w:rsidR="00141D1B" w:rsidRPr="00813992">
        <w:rPr>
          <w:lang w:val="id-ID"/>
        </w:rPr>
        <w:t xml:space="preserve"> 4</w:t>
      </w:r>
      <w:r w:rsidR="00141D1B" w:rsidRPr="00813992">
        <w:rPr>
          <w:lang w:val="id-ID"/>
        </w:rPr>
        <w:tab/>
      </w:r>
      <w:r w:rsidR="00141D1B" w:rsidRPr="00813992">
        <w:rPr>
          <w:lang w:val="id-ID"/>
        </w:rPr>
        <w:tab/>
      </w:r>
      <w:r w:rsidR="0055457F">
        <w:rPr>
          <w:lang w:val="id-ID"/>
        </w:rPr>
        <w:t>193</w:t>
      </w:r>
    </w:p>
    <w:p w14:paraId="3AD0149F" w14:textId="063876EC"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 xml:space="preserve">Minggu </w:t>
      </w:r>
      <w:r w:rsidR="00747E72">
        <w:rPr>
          <w:lang w:val="id-ID"/>
        </w:rPr>
        <w:t>Pra-Paskah</w:t>
      </w:r>
      <w:r w:rsidR="00141D1B" w:rsidRPr="00813992">
        <w:rPr>
          <w:lang w:val="id-ID"/>
        </w:rPr>
        <w:t xml:space="preserve"> 5 </w:t>
      </w:r>
      <w:r w:rsidR="00141D1B" w:rsidRPr="00813992">
        <w:rPr>
          <w:lang w:val="id-ID"/>
        </w:rPr>
        <w:tab/>
      </w:r>
      <w:r w:rsidR="00141D1B" w:rsidRPr="00813992">
        <w:rPr>
          <w:lang w:val="id-ID"/>
        </w:rPr>
        <w:tab/>
      </w:r>
      <w:r w:rsidR="0055457F">
        <w:rPr>
          <w:lang w:val="id-ID"/>
        </w:rPr>
        <w:t>201</w:t>
      </w:r>
    </w:p>
    <w:p w14:paraId="5BB3E683" w14:textId="3ABA2E53"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 xml:space="preserve">Minggu </w:t>
      </w:r>
      <w:r w:rsidR="00747E72">
        <w:rPr>
          <w:lang w:val="id-ID"/>
        </w:rPr>
        <w:t>Pra-Paskah</w:t>
      </w:r>
      <w:r w:rsidR="00141D1B" w:rsidRPr="00813992">
        <w:rPr>
          <w:lang w:val="id-ID"/>
        </w:rPr>
        <w:t xml:space="preserve"> 6</w:t>
      </w:r>
      <w:r w:rsidR="00141D1B" w:rsidRPr="00813992">
        <w:rPr>
          <w:lang w:val="id-ID"/>
        </w:rPr>
        <w:tab/>
      </w:r>
      <w:r w:rsidR="00141D1B" w:rsidRPr="00813992">
        <w:rPr>
          <w:lang w:val="id-ID"/>
        </w:rPr>
        <w:tab/>
        <w:t>2</w:t>
      </w:r>
      <w:r w:rsidR="0055457F">
        <w:rPr>
          <w:lang w:val="id-ID"/>
        </w:rPr>
        <w:t>09</w:t>
      </w:r>
    </w:p>
    <w:p w14:paraId="1F9F05C2" w14:textId="12BB4BE5"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Kamis Putih</w:t>
      </w:r>
      <w:r w:rsidR="00141D1B" w:rsidRPr="00813992">
        <w:rPr>
          <w:lang w:val="id-ID"/>
        </w:rPr>
        <w:tab/>
      </w:r>
      <w:r w:rsidR="00141D1B" w:rsidRPr="00813992">
        <w:rPr>
          <w:lang w:val="id-ID"/>
        </w:rPr>
        <w:tab/>
        <w:t>2</w:t>
      </w:r>
      <w:r w:rsidR="0055457F">
        <w:rPr>
          <w:lang w:val="id-ID"/>
        </w:rPr>
        <w:t>17</w:t>
      </w:r>
    </w:p>
    <w:p w14:paraId="32ACB8F9" w14:textId="68E06A87"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Jumat Agung</w:t>
      </w:r>
      <w:r w:rsidR="00141D1B" w:rsidRPr="00813992">
        <w:rPr>
          <w:lang w:val="id-ID"/>
        </w:rPr>
        <w:tab/>
      </w:r>
      <w:r w:rsidR="00141D1B" w:rsidRPr="00813992">
        <w:rPr>
          <w:lang w:val="id-ID"/>
        </w:rPr>
        <w:tab/>
        <w:t>2</w:t>
      </w:r>
      <w:r w:rsidR="0055457F">
        <w:rPr>
          <w:lang w:val="id-ID"/>
        </w:rPr>
        <w:t>25</w:t>
      </w:r>
    </w:p>
    <w:p w14:paraId="2740E59A" w14:textId="4C3E566C"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Sabtu Sunyi</w:t>
      </w:r>
      <w:r w:rsidR="00141D1B" w:rsidRPr="00813992">
        <w:rPr>
          <w:lang w:val="id-ID"/>
        </w:rPr>
        <w:tab/>
      </w:r>
      <w:r w:rsidR="00141D1B" w:rsidRPr="00813992">
        <w:rPr>
          <w:lang w:val="id-ID"/>
        </w:rPr>
        <w:tab/>
        <w:t>2</w:t>
      </w:r>
      <w:r w:rsidR="0055457F">
        <w:rPr>
          <w:lang w:val="id-ID"/>
        </w:rPr>
        <w:t>31</w:t>
      </w:r>
    </w:p>
    <w:p w14:paraId="7FB500CF" w14:textId="4FDBCBA0"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Minggu Paskah Pagi</w:t>
      </w:r>
      <w:r w:rsidR="00141D1B" w:rsidRPr="00813992">
        <w:rPr>
          <w:lang w:val="id-ID"/>
        </w:rPr>
        <w:tab/>
      </w:r>
      <w:r w:rsidR="00141D1B" w:rsidRPr="00813992">
        <w:rPr>
          <w:lang w:val="id-ID"/>
        </w:rPr>
        <w:tab/>
        <w:t>2</w:t>
      </w:r>
      <w:r w:rsidR="0055457F">
        <w:rPr>
          <w:lang w:val="id-ID"/>
        </w:rPr>
        <w:t>39</w:t>
      </w:r>
    </w:p>
    <w:p w14:paraId="5DED0A6C" w14:textId="5CC31A7D"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 xml:space="preserve">Minggu Paskah Sore </w:t>
      </w:r>
      <w:r w:rsidR="00141D1B" w:rsidRPr="00813992">
        <w:rPr>
          <w:lang w:val="id-ID"/>
        </w:rPr>
        <w:tab/>
      </w:r>
      <w:r w:rsidR="00141D1B" w:rsidRPr="00813992">
        <w:rPr>
          <w:lang w:val="id-ID"/>
        </w:rPr>
        <w:tab/>
        <w:t>2</w:t>
      </w:r>
      <w:r w:rsidR="0055457F">
        <w:rPr>
          <w:lang w:val="id-ID"/>
        </w:rPr>
        <w:t>53</w:t>
      </w:r>
    </w:p>
    <w:p w14:paraId="69B5A993" w14:textId="6A84FA21"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Minggu Paskah 2</w:t>
      </w:r>
      <w:r w:rsidR="00141D1B" w:rsidRPr="00813992">
        <w:rPr>
          <w:lang w:val="id-ID"/>
        </w:rPr>
        <w:tab/>
      </w:r>
      <w:r w:rsidR="00141D1B" w:rsidRPr="00813992">
        <w:rPr>
          <w:lang w:val="id-ID"/>
        </w:rPr>
        <w:tab/>
        <w:t>2</w:t>
      </w:r>
      <w:r w:rsidR="0055457F">
        <w:rPr>
          <w:lang w:val="id-ID"/>
        </w:rPr>
        <w:t>63</w:t>
      </w:r>
    </w:p>
    <w:p w14:paraId="79374C28" w14:textId="6A94561D"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Minggu Paskah 3</w:t>
      </w:r>
      <w:r w:rsidR="00141D1B" w:rsidRPr="00813992">
        <w:rPr>
          <w:lang w:val="id-ID"/>
        </w:rPr>
        <w:tab/>
      </w:r>
      <w:r w:rsidR="00141D1B" w:rsidRPr="00813992">
        <w:rPr>
          <w:lang w:val="id-ID"/>
        </w:rPr>
        <w:tab/>
        <w:t>2</w:t>
      </w:r>
      <w:r w:rsidR="0055457F">
        <w:rPr>
          <w:lang w:val="id-ID"/>
        </w:rPr>
        <w:t>71</w:t>
      </w:r>
    </w:p>
    <w:p w14:paraId="59719FFA" w14:textId="5FB51FBE" w:rsidR="00141D1B" w:rsidRPr="00813992" w:rsidRDefault="00F641A7" w:rsidP="00141D1B">
      <w:pPr>
        <w:tabs>
          <w:tab w:val="right" w:leader="dot" w:pos="5812"/>
          <w:tab w:val="right" w:pos="6237"/>
        </w:tabs>
        <w:contextualSpacing/>
        <w:mirrorIndents/>
        <w:rPr>
          <w:lang w:val="id-ID"/>
        </w:rPr>
      </w:pPr>
      <w:r>
        <w:rPr>
          <w:lang w:val="id-ID"/>
        </w:rPr>
        <w:lastRenderedPageBreak/>
        <w:t xml:space="preserve">Liturgi </w:t>
      </w:r>
      <w:r w:rsidR="00141D1B" w:rsidRPr="00813992">
        <w:rPr>
          <w:lang w:val="id-ID"/>
        </w:rPr>
        <w:t>Minggu Paskah 4</w:t>
      </w:r>
      <w:r w:rsidR="00141D1B" w:rsidRPr="00813992">
        <w:rPr>
          <w:lang w:val="id-ID"/>
        </w:rPr>
        <w:tab/>
      </w:r>
      <w:r w:rsidR="00141D1B" w:rsidRPr="00813992">
        <w:rPr>
          <w:lang w:val="id-ID"/>
        </w:rPr>
        <w:tab/>
        <w:t>2</w:t>
      </w:r>
      <w:r w:rsidR="0055457F">
        <w:rPr>
          <w:lang w:val="id-ID"/>
        </w:rPr>
        <w:t>79</w:t>
      </w:r>
    </w:p>
    <w:p w14:paraId="771326FD" w14:textId="1E491959" w:rsidR="00141D1B" w:rsidRPr="00813992" w:rsidRDefault="00F641A7" w:rsidP="00141D1B">
      <w:pPr>
        <w:tabs>
          <w:tab w:val="right" w:leader="dot" w:pos="5812"/>
          <w:tab w:val="right" w:pos="6237"/>
        </w:tabs>
        <w:contextualSpacing/>
        <w:mirrorIndents/>
        <w:rPr>
          <w:lang w:val="id-ID"/>
        </w:rPr>
      </w:pPr>
      <w:r>
        <w:rPr>
          <w:lang w:val="id-ID"/>
        </w:rPr>
        <w:t xml:space="preserve">Liturgi </w:t>
      </w:r>
      <w:r w:rsidR="00141D1B" w:rsidRPr="00813992">
        <w:rPr>
          <w:lang w:val="id-ID"/>
        </w:rPr>
        <w:t>Minggu Paskah 5</w:t>
      </w:r>
      <w:r w:rsidR="00141D1B" w:rsidRPr="00813992">
        <w:rPr>
          <w:lang w:val="id-ID"/>
        </w:rPr>
        <w:tab/>
      </w:r>
      <w:r w:rsidR="00141D1B" w:rsidRPr="00813992">
        <w:rPr>
          <w:lang w:val="id-ID"/>
        </w:rPr>
        <w:tab/>
      </w:r>
      <w:r w:rsidR="0055457F">
        <w:rPr>
          <w:lang w:val="id-ID"/>
        </w:rPr>
        <w:t>287</w:t>
      </w:r>
    </w:p>
    <w:p w14:paraId="34CBAAB4" w14:textId="77777777" w:rsidR="00141D1B" w:rsidRPr="00813992" w:rsidRDefault="00141D1B" w:rsidP="00141D1B">
      <w:pPr>
        <w:tabs>
          <w:tab w:val="right" w:pos="5812"/>
          <w:tab w:val="right" w:pos="6237"/>
        </w:tabs>
        <w:contextualSpacing/>
        <w:mirrorIndents/>
        <w:rPr>
          <w:lang w:val="id-ID"/>
        </w:rPr>
      </w:pPr>
    </w:p>
    <w:p w14:paraId="61D35192" w14:textId="77777777" w:rsidR="0055457F" w:rsidRPr="00813992" w:rsidRDefault="0055457F" w:rsidP="0055457F">
      <w:pPr>
        <w:tabs>
          <w:tab w:val="right" w:pos="5812"/>
          <w:tab w:val="right" w:pos="6237"/>
        </w:tabs>
        <w:contextualSpacing/>
        <w:mirrorIndents/>
        <w:rPr>
          <w:b/>
          <w:lang w:val="id-ID"/>
        </w:rPr>
      </w:pPr>
      <w:r w:rsidRPr="00813992">
        <w:rPr>
          <w:b/>
          <w:lang w:val="id-ID"/>
        </w:rPr>
        <w:t>Bahan Kategorial</w:t>
      </w:r>
    </w:p>
    <w:p w14:paraId="02ED3658" w14:textId="2F7F3C86" w:rsidR="0055457F" w:rsidRPr="00813992" w:rsidRDefault="0055457F" w:rsidP="0055457F">
      <w:pPr>
        <w:tabs>
          <w:tab w:val="right" w:leader="dot" w:pos="5812"/>
          <w:tab w:val="right" w:pos="6237"/>
        </w:tabs>
        <w:contextualSpacing/>
        <w:mirrorIndents/>
        <w:rPr>
          <w:lang w:val="id-ID"/>
        </w:rPr>
      </w:pPr>
      <w:r w:rsidRPr="00813992">
        <w:rPr>
          <w:lang w:val="id-ID"/>
        </w:rPr>
        <w:t xml:space="preserve">Bahan Paskah Anak </w:t>
      </w:r>
      <w:r w:rsidRPr="00813992">
        <w:rPr>
          <w:lang w:val="id-ID"/>
        </w:rPr>
        <w:tab/>
      </w:r>
      <w:r w:rsidRPr="00813992">
        <w:rPr>
          <w:lang w:val="id-ID"/>
        </w:rPr>
        <w:tab/>
      </w:r>
      <w:r>
        <w:rPr>
          <w:lang w:val="id-ID"/>
        </w:rPr>
        <w:t>295</w:t>
      </w:r>
    </w:p>
    <w:p w14:paraId="614A7B73" w14:textId="3813863C" w:rsidR="0055457F" w:rsidRPr="00813992" w:rsidRDefault="0055457F" w:rsidP="0055457F">
      <w:pPr>
        <w:tabs>
          <w:tab w:val="right" w:leader="dot" w:pos="5812"/>
          <w:tab w:val="right" w:pos="6237"/>
        </w:tabs>
        <w:contextualSpacing/>
        <w:mirrorIndents/>
        <w:rPr>
          <w:lang w:val="id-ID"/>
        </w:rPr>
      </w:pPr>
      <w:r w:rsidRPr="00813992">
        <w:rPr>
          <w:lang w:val="id-ID"/>
        </w:rPr>
        <w:t xml:space="preserve">Bahan </w:t>
      </w:r>
      <w:r>
        <w:rPr>
          <w:lang w:val="id-ID"/>
        </w:rPr>
        <w:t xml:space="preserve">Paskah </w:t>
      </w:r>
      <w:r w:rsidRPr="00813992">
        <w:rPr>
          <w:lang w:val="id-ID"/>
        </w:rPr>
        <w:t xml:space="preserve">Remaja </w:t>
      </w:r>
      <w:r w:rsidRPr="00813992">
        <w:rPr>
          <w:lang w:val="id-ID"/>
        </w:rPr>
        <w:tab/>
      </w:r>
      <w:r w:rsidRPr="00813992">
        <w:rPr>
          <w:lang w:val="id-ID"/>
        </w:rPr>
        <w:tab/>
        <w:t>3</w:t>
      </w:r>
      <w:r>
        <w:rPr>
          <w:lang w:val="id-ID"/>
        </w:rPr>
        <w:t>01</w:t>
      </w:r>
    </w:p>
    <w:p w14:paraId="016ECE70" w14:textId="2AECFF32" w:rsidR="0055457F" w:rsidRPr="00813992" w:rsidRDefault="0055457F" w:rsidP="0055457F">
      <w:pPr>
        <w:tabs>
          <w:tab w:val="right" w:leader="dot" w:pos="5812"/>
          <w:tab w:val="right" w:pos="6237"/>
        </w:tabs>
        <w:contextualSpacing/>
        <w:mirrorIndents/>
        <w:rPr>
          <w:lang w:val="id-ID"/>
        </w:rPr>
      </w:pPr>
      <w:r w:rsidRPr="00813992">
        <w:rPr>
          <w:lang w:val="id-ID"/>
        </w:rPr>
        <w:t xml:space="preserve">Bahan Paskah Adiyuswa </w:t>
      </w:r>
      <w:r w:rsidRPr="00813992">
        <w:rPr>
          <w:lang w:val="id-ID"/>
        </w:rPr>
        <w:tab/>
      </w:r>
      <w:r w:rsidRPr="00813992">
        <w:rPr>
          <w:lang w:val="id-ID"/>
        </w:rPr>
        <w:tab/>
        <w:t>3</w:t>
      </w:r>
      <w:r>
        <w:rPr>
          <w:lang w:val="id-ID"/>
        </w:rPr>
        <w:t>11</w:t>
      </w:r>
    </w:p>
    <w:p w14:paraId="76523AE7" w14:textId="77777777" w:rsidR="0055457F" w:rsidRDefault="0055457F" w:rsidP="00141D1B">
      <w:pPr>
        <w:tabs>
          <w:tab w:val="right" w:pos="5812"/>
          <w:tab w:val="right" w:pos="6237"/>
        </w:tabs>
        <w:contextualSpacing/>
        <w:mirrorIndents/>
        <w:rPr>
          <w:b/>
          <w:lang w:val="id-ID"/>
        </w:rPr>
      </w:pPr>
    </w:p>
    <w:p w14:paraId="0460795C" w14:textId="12F25922" w:rsidR="00141D1B" w:rsidRPr="00813992" w:rsidRDefault="00141D1B" w:rsidP="00141D1B">
      <w:pPr>
        <w:tabs>
          <w:tab w:val="right" w:pos="5812"/>
          <w:tab w:val="right" w:pos="6237"/>
        </w:tabs>
        <w:contextualSpacing/>
        <w:mirrorIndents/>
        <w:rPr>
          <w:b/>
          <w:lang w:val="id-ID"/>
        </w:rPr>
      </w:pPr>
      <w:r w:rsidRPr="00813992">
        <w:rPr>
          <w:b/>
          <w:lang w:val="id-ID"/>
        </w:rPr>
        <w:t>Bahan PA Dewasa</w:t>
      </w:r>
    </w:p>
    <w:p w14:paraId="538967DF" w14:textId="4EE4D2FC" w:rsidR="00141D1B" w:rsidRPr="00813992" w:rsidRDefault="00141D1B" w:rsidP="00141D1B">
      <w:pPr>
        <w:tabs>
          <w:tab w:val="right" w:leader="dot" w:pos="5812"/>
          <w:tab w:val="right" w:pos="6237"/>
        </w:tabs>
        <w:contextualSpacing/>
        <w:mirrorIndents/>
        <w:rPr>
          <w:lang w:val="id-ID"/>
        </w:rPr>
      </w:pPr>
      <w:r w:rsidRPr="00813992">
        <w:rPr>
          <w:lang w:val="id-ID"/>
        </w:rPr>
        <w:t xml:space="preserve">Bahan PA </w:t>
      </w:r>
      <w:r w:rsidR="00747E72">
        <w:rPr>
          <w:lang w:val="id-ID"/>
        </w:rPr>
        <w:t>Pra-Paskah</w:t>
      </w:r>
      <w:r w:rsidRPr="00813992">
        <w:rPr>
          <w:lang w:val="id-ID"/>
        </w:rPr>
        <w:t xml:space="preserve"> 1</w:t>
      </w:r>
      <w:r w:rsidRPr="00813992">
        <w:rPr>
          <w:lang w:val="id-ID"/>
        </w:rPr>
        <w:tab/>
      </w:r>
      <w:r w:rsidRPr="00813992">
        <w:rPr>
          <w:lang w:val="id-ID"/>
        </w:rPr>
        <w:tab/>
        <w:t>317</w:t>
      </w:r>
    </w:p>
    <w:p w14:paraId="5962B252" w14:textId="61DE3DCB" w:rsidR="00141D1B" w:rsidRPr="00813992" w:rsidRDefault="00141D1B" w:rsidP="00141D1B">
      <w:pPr>
        <w:tabs>
          <w:tab w:val="right" w:leader="dot" w:pos="5812"/>
          <w:tab w:val="right" w:pos="6237"/>
        </w:tabs>
        <w:contextualSpacing/>
        <w:mirrorIndents/>
        <w:rPr>
          <w:lang w:val="id-ID"/>
        </w:rPr>
      </w:pPr>
      <w:r w:rsidRPr="00813992">
        <w:rPr>
          <w:lang w:val="id-ID"/>
        </w:rPr>
        <w:t xml:space="preserve">Bahan PA </w:t>
      </w:r>
      <w:r w:rsidR="00747E72">
        <w:rPr>
          <w:lang w:val="id-ID"/>
        </w:rPr>
        <w:t>Pra-Paskah</w:t>
      </w:r>
      <w:r w:rsidRPr="00813992">
        <w:rPr>
          <w:lang w:val="id-ID"/>
        </w:rPr>
        <w:t xml:space="preserve"> 2</w:t>
      </w:r>
      <w:r w:rsidRPr="00813992">
        <w:rPr>
          <w:lang w:val="id-ID"/>
        </w:rPr>
        <w:tab/>
      </w:r>
      <w:r w:rsidRPr="00813992">
        <w:rPr>
          <w:lang w:val="id-ID"/>
        </w:rPr>
        <w:tab/>
        <w:t>32</w:t>
      </w:r>
      <w:r w:rsidR="0055457F">
        <w:rPr>
          <w:lang w:val="id-ID"/>
        </w:rPr>
        <w:t>3</w:t>
      </w:r>
    </w:p>
    <w:p w14:paraId="3A5FEB9A" w14:textId="58C4C6EE" w:rsidR="00141D1B" w:rsidRPr="00813992" w:rsidRDefault="00141D1B" w:rsidP="00141D1B">
      <w:pPr>
        <w:tabs>
          <w:tab w:val="right" w:leader="dot" w:pos="5812"/>
          <w:tab w:val="right" w:pos="6237"/>
        </w:tabs>
        <w:contextualSpacing/>
        <w:mirrorIndents/>
        <w:rPr>
          <w:lang w:val="id-ID"/>
        </w:rPr>
      </w:pPr>
      <w:r w:rsidRPr="00813992">
        <w:rPr>
          <w:lang w:val="id-ID"/>
        </w:rPr>
        <w:t xml:space="preserve">Bahan PA </w:t>
      </w:r>
      <w:r w:rsidR="00747E72">
        <w:rPr>
          <w:lang w:val="id-ID"/>
        </w:rPr>
        <w:t>Pra-Paskah</w:t>
      </w:r>
      <w:r w:rsidRPr="00813992">
        <w:rPr>
          <w:lang w:val="id-ID"/>
        </w:rPr>
        <w:t xml:space="preserve"> 3</w:t>
      </w:r>
      <w:r w:rsidRPr="00813992">
        <w:rPr>
          <w:lang w:val="id-ID"/>
        </w:rPr>
        <w:tab/>
      </w:r>
      <w:r w:rsidRPr="00813992">
        <w:rPr>
          <w:lang w:val="id-ID"/>
        </w:rPr>
        <w:tab/>
        <w:t>32</w:t>
      </w:r>
      <w:r w:rsidR="0055457F">
        <w:rPr>
          <w:lang w:val="id-ID"/>
        </w:rPr>
        <w:t>7</w:t>
      </w:r>
    </w:p>
    <w:p w14:paraId="0CDE376F" w14:textId="4F40F6E8" w:rsidR="00141D1B" w:rsidRPr="00813992" w:rsidRDefault="00141D1B" w:rsidP="00141D1B">
      <w:pPr>
        <w:tabs>
          <w:tab w:val="right" w:leader="dot" w:pos="5812"/>
          <w:tab w:val="right" w:pos="6237"/>
        </w:tabs>
        <w:contextualSpacing/>
        <w:mirrorIndents/>
        <w:rPr>
          <w:lang w:val="id-ID"/>
        </w:rPr>
      </w:pPr>
      <w:r w:rsidRPr="00813992">
        <w:rPr>
          <w:lang w:val="id-ID"/>
        </w:rPr>
        <w:t xml:space="preserve">Bahan PA </w:t>
      </w:r>
      <w:r w:rsidR="00747E72">
        <w:rPr>
          <w:lang w:val="id-ID"/>
        </w:rPr>
        <w:t>Pra-Paskah</w:t>
      </w:r>
      <w:r w:rsidRPr="00813992">
        <w:rPr>
          <w:lang w:val="id-ID"/>
        </w:rPr>
        <w:t xml:space="preserve"> 4</w:t>
      </w:r>
      <w:r w:rsidRPr="00813992">
        <w:rPr>
          <w:lang w:val="id-ID"/>
        </w:rPr>
        <w:tab/>
      </w:r>
      <w:r w:rsidRPr="00813992">
        <w:rPr>
          <w:lang w:val="id-ID"/>
        </w:rPr>
        <w:tab/>
        <w:t>331</w:t>
      </w:r>
    </w:p>
    <w:p w14:paraId="4401518D" w14:textId="49BE1CE9" w:rsidR="00141D1B" w:rsidRPr="00813992" w:rsidRDefault="00141D1B" w:rsidP="00141D1B">
      <w:pPr>
        <w:tabs>
          <w:tab w:val="right" w:leader="dot" w:pos="5812"/>
          <w:tab w:val="right" w:pos="6237"/>
        </w:tabs>
        <w:contextualSpacing/>
        <w:mirrorIndents/>
        <w:rPr>
          <w:lang w:val="id-ID"/>
        </w:rPr>
      </w:pPr>
      <w:r w:rsidRPr="00813992">
        <w:rPr>
          <w:lang w:val="id-ID"/>
        </w:rPr>
        <w:t xml:space="preserve">Bahan PA </w:t>
      </w:r>
      <w:r w:rsidR="00747E72">
        <w:rPr>
          <w:lang w:val="id-ID"/>
        </w:rPr>
        <w:t>Pra-Paskah</w:t>
      </w:r>
      <w:r w:rsidRPr="00813992">
        <w:rPr>
          <w:lang w:val="id-ID"/>
        </w:rPr>
        <w:t xml:space="preserve"> 5</w:t>
      </w:r>
      <w:r w:rsidRPr="00813992">
        <w:rPr>
          <w:lang w:val="id-ID"/>
        </w:rPr>
        <w:tab/>
      </w:r>
      <w:r w:rsidRPr="00813992">
        <w:rPr>
          <w:lang w:val="id-ID"/>
        </w:rPr>
        <w:tab/>
        <w:t>335</w:t>
      </w:r>
    </w:p>
    <w:p w14:paraId="01A258DB" w14:textId="77777777" w:rsidR="00141D1B" w:rsidRPr="00813992" w:rsidRDefault="00141D1B" w:rsidP="00141D1B">
      <w:pPr>
        <w:tabs>
          <w:tab w:val="right" w:leader="dot" w:pos="5812"/>
          <w:tab w:val="right" w:pos="6237"/>
        </w:tabs>
        <w:contextualSpacing/>
        <w:mirrorIndents/>
        <w:rPr>
          <w:lang w:val="id-ID"/>
        </w:rPr>
      </w:pPr>
      <w:r w:rsidRPr="00813992">
        <w:rPr>
          <w:lang w:val="id-ID"/>
        </w:rPr>
        <w:t>Bahan PA Minggu Palma</w:t>
      </w:r>
      <w:r w:rsidRPr="00813992">
        <w:rPr>
          <w:lang w:val="id-ID"/>
        </w:rPr>
        <w:tab/>
      </w:r>
      <w:r w:rsidRPr="00813992">
        <w:rPr>
          <w:lang w:val="id-ID"/>
        </w:rPr>
        <w:tab/>
        <w:t>339</w:t>
      </w:r>
    </w:p>
    <w:p w14:paraId="074619A3" w14:textId="66871165" w:rsidR="00141D1B" w:rsidRPr="00813992" w:rsidRDefault="00141D1B" w:rsidP="00141D1B">
      <w:pPr>
        <w:tabs>
          <w:tab w:val="right" w:leader="dot" w:pos="5812"/>
          <w:tab w:val="right" w:pos="6237"/>
        </w:tabs>
        <w:contextualSpacing/>
        <w:mirrorIndents/>
        <w:rPr>
          <w:lang w:val="id-ID"/>
        </w:rPr>
      </w:pPr>
      <w:r w:rsidRPr="00813992">
        <w:rPr>
          <w:lang w:val="id-ID"/>
        </w:rPr>
        <w:t>Bahan PA Paskah 2</w:t>
      </w:r>
      <w:r w:rsidRPr="00813992">
        <w:rPr>
          <w:lang w:val="id-ID"/>
        </w:rPr>
        <w:tab/>
      </w:r>
      <w:r w:rsidRPr="00813992">
        <w:rPr>
          <w:lang w:val="id-ID"/>
        </w:rPr>
        <w:tab/>
        <w:t>34</w:t>
      </w:r>
      <w:r w:rsidR="0055457F">
        <w:rPr>
          <w:lang w:val="id-ID"/>
        </w:rPr>
        <w:t>3</w:t>
      </w:r>
    </w:p>
    <w:p w14:paraId="27523638" w14:textId="4F3DE87E" w:rsidR="00141D1B" w:rsidRPr="00813992" w:rsidRDefault="00141D1B" w:rsidP="00141D1B">
      <w:pPr>
        <w:tabs>
          <w:tab w:val="right" w:leader="dot" w:pos="5812"/>
          <w:tab w:val="right" w:pos="6237"/>
        </w:tabs>
        <w:contextualSpacing/>
        <w:mirrorIndents/>
        <w:rPr>
          <w:lang w:val="id-ID"/>
        </w:rPr>
      </w:pPr>
      <w:r w:rsidRPr="00813992">
        <w:rPr>
          <w:lang w:val="id-ID"/>
        </w:rPr>
        <w:t>Bahan PA Paskah 3</w:t>
      </w:r>
      <w:r w:rsidRPr="00813992">
        <w:rPr>
          <w:lang w:val="id-ID"/>
        </w:rPr>
        <w:tab/>
      </w:r>
      <w:r w:rsidRPr="00813992">
        <w:rPr>
          <w:lang w:val="id-ID"/>
        </w:rPr>
        <w:tab/>
        <w:t>3</w:t>
      </w:r>
      <w:r w:rsidR="0055457F">
        <w:rPr>
          <w:lang w:val="id-ID"/>
        </w:rPr>
        <w:t>49</w:t>
      </w:r>
    </w:p>
    <w:p w14:paraId="17F6B812" w14:textId="2F8A2CBF" w:rsidR="00141D1B" w:rsidRPr="00813992" w:rsidRDefault="00141D1B" w:rsidP="00141D1B">
      <w:pPr>
        <w:tabs>
          <w:tab w:val="right" w:leader="dot" w:pos="5812"/>
          <w:tab w:val="right" w:pos="6237"/>
        </w:tabs>
        <w:contextualSpacing/>
        <w:mirrorIndents/>
        <w:rPr>
          <w:lang w:val="id-ID"/>
        </w:rPr>
      </w:pPr>
      <w:r w:rsidRPr="00813992">
        <w:rPr>
          <w:lang w:val="id-ID"/>
        </w:rPr>
        <w:t>Bahan PA Paskah 4</w:t>
      </w:r>
      <w:r w:rsidRPr="00813992">
        <w:rPr>
          <w:lang w:val="id-ID"/>
        </w:rPr>
        <w:tab/>
      </w:r>
      <w:r w:rsidRPr="00813992">
        <w:rPr>
          <w:lang w:val="id-ID"/>
        </w:rPr>
        <w:tab/>
        <w:t>3</w:t>
      </w:r>
      <w:r w:rsidR="0055457F">
        <w:rPr>
          <w:lang w:val="id-ID"/>
        </w:rPr>
        <w:t>53</w:t>
      </w:r>
    </w:p>
    <w:p w14:paraId="6F004714" w14:textId="24ED33AC" w:rsidR="00141D1B" w:rsidRPr="00813992" w:rsidRDefault="00141D1B" w:rsidP="00141D1B">
      <w:pPr>
        <w:tabs>
          <w:tab w:val="right" w:leader="dot" w:pos="5812"/>
          <w:tab w:val="right" w:pos="6237"/>
        </w:tabs>
        <w:contextualSpacing/>
        <w:mirrorIndents/>
        <w:rPr>
          <w:lang w:val="id-ID"/>
        </w:rPr>
      </w:pPr>
      <w:r w:rsidRPr="00813992">
        <w:rPr>
          <w:lang w:val="id-ID"/>
        </w:rPr>
        <w:t>Bahan PA Paskah 5</w:t>
      </w:r>
      <w:r w:rsidRPr="00813992">
        <w:rPr>
          <w:lang w:val="id-ID"/>
        </w:rPr>
        <w:tab/>
      </w:r>
      <w:r w:rsidRPr="00813992">
        <w:rPr>
          <w:lang w:val="id-ID"/>
        </w:rPr>
        <w:tab/>
        <w:t>3</w:t>
      </w:r>
      <w:r w:rsidR="0055457F">
        <w:rPr>
          <w:lang w:val="id-ID"/>
        </w:rPr>
        <w:t>59</w:t>
      </w:r>
    </w:p>
    <w:p w14:paraId="78B3C179" w14:textId="77777777" w:rsidR="00141D1B" w:rsidRPr="00813992" w:rsidRDefault="00141D1B" w:rsidP="00141D1B">
      <w:pPr>
        <w:tabs>
          <w:tab w:val="right" w:leader="dot" w:pos="5812"/>
          <w:tab w:val="right" w:pos="6237"/>
        </w:tabs>
        <w:contextualSpacing/>
        <w:mirrorIndents/>
        <w:rPr>
          <w:lang w:val="id-ID"/>
        </w:rPr>
      </w:pPr>
    </w:p>
    <w:p w14:paraId="444CC58A" w14:textId="77777777" w:rsidR="00141D1B" w:rsidRPr="00813992" w:rsidRDefault="00141D1B" w:rsidP="00141D1B">
      <w:pPr>
        <w:tabs>
          <w:tab w:val="right" w:pos="5812"/>
          <w:tab w:val="right" w:pos="6237"/>
        </w:tabs>
        <w:contextualSpacing/>
        <w:mirrorIndents/>
        <w:rPr>
          <w:b/>
          <w:lang w:val="id-ID"/>
        </w:rPr>
      </w:pPr>
      <w:r w:rsidRPr="00813992">
        <w:rPr>
          <w:b/>
          <w:lang w:val="id-ID"/>
        </w:rPr>
        <w:t>Bahan Persekutuan Doa</w:t>
      </w:r>
    </w:p>
    <w:p w14:paraId="50430F61" w14:textId="4C7C3615" w:rsidR="00141D1B" w:rsidRPr="00813992" w:rsidRDefault="00141D1B" w:rsidP="00141D1B">
      <w:pPr>
        <w:tabs>
          <w:tab w:val="right" w:leader="dot" w:pos="5812"/>
          <w:tab w:val="right" w:pos="6237"/>
        </w:tabs>
        <w:contextualSpacing/>
        <w:mirrorIndents/>
        <w:rPr>
          <w:lang w:val="id-ID"/>
        </w:rPr>
      </w:pPr>
      <w:r w:rsidRPr="00813992">
        <w:rPr>
          <w:lang w:val="id-ID"/>
        </w:rPr>
        <w:t>Bahan Persekutuan Doa 1</w:t>
      </w:r>
      <w:r w:rsidRPr="00813992">
        <w:rPr>
          <w:lang w:val="id-ID"/>
        </w:rPr>
        <w:tab/>
      </w:r>
      <w:r w:rsidRPr="00813992">
        <w:rPr>
          <w:lang w:val="id-ID"/>
        </w:rPr>
        <w:tab/>
        <w:t>3</w:t>
      </w:r>
      <w:r w:rsidR="0055457F">
        <w:rPr>
          <w:lang w:val="id-ID"/>
        </w:rPr>
        <w:t>63</w:t>
      </w:r>
    </w:p>
    <w:p w14:paraId="37B1EAAF" w14:textId="21A7156F" w:rsidR="00141D1B" w:rsidRPr="00813992" w:rsidRDefault="00141D1B" w:rsidP="00141D1B">
      <w:pPr>
        <w:tabs>
          <w:tab w:val="right" w:leader="dot" w:pos="5812"/>
          <w:tab w:val="right" w:pos="6237"/>
        </w:tabs>
        <w:contextualSpacing/>
        <w:mirrorIndents/>
        <w:rPr>
          <w:lang w:val="id-ID"/>
        </w:rPr>
      </w:pPr>
      <w:r w:rsidRPr="00813992">
        <w:rPr>
          <w:lang w:val="id-ID"/>
        </w:rPr>
        <w:t>Bahan Persekutuan Doa 2</w:t>
      </w:r>
      <w:r w:rsidRPr="00813992">
        <w:rPr>
          <w:lang w:val="id-ID"/>
        </w:rPr>
        <w:tab/>
      </w:r>
      <w:r w:rsidRPr="00813992">
        <w:rPr>
          <w:lang w:val="id-ID"/>
        </w:rPr>
        <w:tab/>
        <w:t>3</w:t>
      </w:r>
      <w:r w:rsidR="0055457F">
        <w:rPr>
          <w:lang w:val="id-ID"/>
        </w:rPr>
        <w:t>69</w:t>
      </w:r>
    </w:p>
    <w:p w14:paraId="3F850B60" w14:textId="05B9BDCB" w:rsidR="00141D1B" w:rsidRPr="00813992" w:rsidRDefault="00141D1B" w:rsidP="00141D1B">
      <w:pPr>
        <w:tabs>
          <w:tab w:val="right" w:leader="dot" w:pos="5812"/>
          <w:tab w:val="right" w:pos="6237"/>
        </w:tabs>
        <w:contextualSpacing/>
        <w:mirrorIndents/>
        <w:rPr>
          <w:lang w:val="id-ID"/>
        </w:rPr>
      </w:pPr>
      <w:r w:rsidRPr="00813992">
        <w:rPr>
          <w:lang w:val="id-ID"/>
        </w:rPr>
        <w:t>Bahan Persekutuan Doa 3</w:t>
      </w:r>
      <w:r w:rsidRPr="00813992">
        <w:rPr>
          <w:lang w:val="id-ID"/>
        </w:rPr>
        <w:tab/>
      </w:r>
      <w:r w:rsidRPr="00813992">
        <w:rPr>
          <w:lang w:val="id-ID"/>
        </w:rPr>
        <w:tab/>
        <w:t>3</w:t>
      </w:r>
      <w:r w:rsidR="0055457F">
        <w:rPr>
          <w:lang w:val="id-ID"/>
        </w:rPr>
        <w:t>73</w:t>
      </w:r>
    </w:p>
    <w:p w14:paraId="6E122682" w14:textId="44836051" w:rsidR="00141D1B" w:rsidRPr="00813992" w:rsidRDefault="00141D1B" w:rsidP="00141D1B">
      <w:pPr>
        <w:tabs>
          <w:tab w:val="right" w:leader="dot" w:pos="5812"/>
          <w:tab w:val="right" w:pos="6237"/>
        </w:tabs>
        <w:contextualSpacing/>
        <w:mirrorIndents/>
        <w:rPr>
          <w:lang w:val="id-ID"/>
        </w:rPr>
      </w:pPr>
      <w:r w:rsidRPr="00813992">
        <w:rPr>
          <w:lang w:val="id-ID"/>
        </w:rPr>
        <w:t>Bahan Persekutuan Doa 4</w:t>
      </w:r>
      <w:r w:rsidRPr="00813992">
        <w:rPr>
          <w:lang w:val="id-ID"/>
        </w:rPr>
        <w:tab/>
      </w:r>
      <w:r w:rsidRPr="00813992">
        <w:rPr>
          <w:lang w:val="id-ID"/>
        </w:rPr>
        <w:tab/>
      </w:r>
      <w:r w:rsidR="0055457F">
        <w:rPr>
          <w:lang w:val="id-ID"/>
        </w:rPr>
        <w:t>379</w:t>
      </w:r>
    </w:p>
    <w:p w14:paraId="495C31C0" w14:textId="569F7E92" w:rsidR="00141D1B" w:rsidRPr="00813992" w:rsidRDefault="00141D1B" w:rsidP="00141D1B">
      <w:pPr>
        <w:tabs>
          <w:tab w:val="right" w:leader="dot" w:pos="5812"/>
          <w:tab w:val="right" w:pos="6237"/>
        </w:tabs>
        <w:contextualSpacing/>
        <w:mirrorIndents/>
        <w:rPr>
          <w:lang w:val="id-ID"/>
        </w:rPr>
      </w:pPr>
      <w:r w:rsidRPr="00813992">
        <w:rPr>
          <w:lang w:val="id-ID"/>
        </w:rPr>
        <w:t>Bahan Persekutuan Doa 5</w:t>
      </w:r>
      <w:r w:rsidRPr="00813992">
        <w:rPr>
          <w:lang w:val="id-ID"/>
        </w:rPr>
        <w:tab/>
      </w:r>
      <w:r w:rsidRPr="00813992">
        <w:rPr>
          <w:lang w:val="id-ID"/>
        </w:rPr>
        <w:tab/>
      </w:r>
      <w:r w:rsidR="0055457F">
        <w:rPr>
          <w:lang w:val="id-ID"/>
        </w:rPr>
        <w:t>383</w:t>
      </w:r>
    </w:p>
    <w:p w14:paraId="70ED7B92" w14:textId="3974D868" w:rsidR="00141D1B" w:rsidRPr="00813992" w:rsidRDefault="00141D1B" w:rsidP="00141D1B">
      <w:pPr>
        <w:tabs>
          <w:tab w:val="right" w:leader="dot" w:pos="5812"/>
          <w:tab w:val="right" w:pos="6237"/>
        </w:tabs>
        <w:contextualSpacing/>
        <w:mirrorIndents/>
        <w:rPr>
          <w:lang w:val="id-ID"/>
        </w:rPr>
      </w:pPr>
      <w:r w:rsidRPr="00813992">
        <w:rPr>
          <w:lang w:val="id-ID"/>
        </w:rPr>
        <w:t>Bahan Persekutuan Doa 6</w:t>
      </w:r>
      <w:r w:rsidRPr="00813992">
        <w:rPr>
          <w:lang w:val="id-ID"/>
        </w:rPr>
        <w:tab/>
      </w:r>
      <w:r w:rsidRPr="00813992">
        <w:rPr>
          <w:lang w:val="id-ID"/>
        </w:rPr>
        <w:tab/>
      </w:r>
      <w:r w:rsidR="0055457F">
        <w:rPr>
          <w:lang w:val="id-ID"/>
        </w:rPr>
        <w:t>387</w:t>
      </w:r>
    </w:p>
    <w:p w14:paraId="61AA94A9" w14:textId="77777777" w:rsidR="00141D1B" w:rsidRPr="00813992" w:rsidRDefault="00141D1B" w:rsidP="00141D1B">
      <w:pPr>
        <w:tabs>
          <w:tab w:val="right" w:pos="5812"/>
          <w:tab w:val="right" w:pos="6237"/>
        </w:tabs>
        <w:contextualSpacing/>
        <w:mirrorIndents/>
        <w:rPr>
          <w:lang w:val="id-ID"/>
        </w:rPr>
      </w:pPr>
    </w:p>
    <w:p w14:paraId="681604B6" w14:textId="77777777" w:rsidR="00141D1B" w:rsidRPr="00813992" w:rsidRDefault="00141D1B" w:rsidP="00141D1B">
      <w:pPr>
        <w:tabs>
          <w:tab w:val="right" w:pos="5812"/>
          <w:tab w:val="right" w:pos="6237"/>
        </w:tabs>
        <w:contextualSpacing/>
        <w:mirrorIndents/>
        <w:rPr>
          <w:b/>
          <w:lang w:val="id-ID"/>
        </w:rPr>
      </w:pPr>
      <w:r w:rsidRPr="00813992">
        <w:rPr>
          <w:b/>
          <w:lang w:val="id-ID"/>
        </w:rPr>
        <w:t>Bahan Sarasehan dan Alternatif Kegiatan</w:t>
      </w:r>
    </w:p>
    <w:p w14:paraId="2FBFBAD8" w14:textId="4DA66241" w:rsidR="00141D1B" w:rsidRPr="00813992" w:rsidRDefault="00141D1B" w:rsidP="00141D1B">
      <w:pPr>
        <w:tabs>
          <w:tab w:val="right" w:leader="dot" w:pos="5812"/>
          <w:tab w:val="right" w:pos="6237"/>
        </w:tabs>
        <w:contextualSpacing/>
        <w:mirrorIndents/>
        <w:rPr>
          <w:lang w:val="id-ID"/>
        </w:rPr>
      </w:pPr>
      <w:r w:rsidRPr="00813992">
        <w:rPr>
          <w:lang w:val="id-ID"/>
        </w:rPr>
        <w:t>Sarasehan</w:t>
      </w:r>
      <w:r w:rsidRPr="00813992">
        <w:rPr>
          <w:lang w:val="id-ID"/>
        </w:rPr>
        <w:tab/>
      </w:r>
      <w:r w:rsidRPr="00813992">
        <w:rPr>
          <w:lang w:val="id-ID"/>
        </w:rPr>
        <w:tab/>
      </w:r>
      <w:r w:rsidR="0055457F">
        <w:rPr>
          <w:lang w:val="id-ID"/>
        </w:rPr>
        <w:t>391</w:t>
      </w:r>
    </w:p>
    <w:p w14:paraId="696FCC8E" w14:textId="3E650B7A" w:rsidR="00141D1B" w:rsidRPr="00813992" w:rsidRDefault="00141D1B" w:rsidP="00141D1B">
      <w:pPr>
        <w:tabs>
          <w:tab w:val="right" w:leader="dot" w:pos="5812"/>
          <w:tab w:val="right" w:pos="6237"/>
        </w:tabs>
        <w:contextualSpacing/>
        <w:mirrorIndents/>
        <w:rPr>
          <w:lang w:val="id-ID"/>
        </w:rPr>
      </w:pPr>
      <w:r w:rsidRPr="00813992">
        <w:rPr>
          <w:lang w:val="id-ID"/>
        </w:rPr>
        <w:t>Alternatif Kegiatan</w:t>
      </w:r>
      <w:r w:rsidRPr="00813992">
        <w:rPr>
          <w:lang w:val="id-ID"/>
        </w:rPr>
        <w:tab/>
      </w:r>
      <w:r w:rsidRPr="00813992">
        <w:rPr>
          <w:lang w:val="id-ID"/>
        </w:rPr>
        <w:tab/>
        <w:t>4</w:t>
      </w:r>
      <w:r w:rsidR="00A774C1">
        <w:rPr>
          <w:lang w:val="id-ID"/>
        </w:rPr>
        <w:t>03</w:t>
      </w:r>
    </w:p>
    <w:p w14:paraId="28CF0135" w14:textId="37CD620C" w:rsidR="00141D1B" w:rsidRPr="00813992" w:rsidRDefault="00141D1B" w:rsidP="00141D1B">
      <w:pPr>
        <w:tabs>
          <w:tab w:val="right" w:leader="dot" w:pos="5812"/>
          <w:tab w:val="right" w:pos="6237"/>
        </w:tabs>
        <w:contextualSpacing/>
        <w:mirrorIndents/>
        <w:rPr>
          <w:lang w:val="id-ID"/>
        </w:rPr>
      </w:pPr>
      <w:r w:rsidRPr="00813992">
        <w:rPr>
          <w:lang w:val="id-ID"/>
        </w:rPr>
        <w:t>Lampiran Persembahan</w:t>
      </w:r>
      <w:r w:rsidRPr="00813992">
        <w:rPr>
          <w:lang w:val="id-ID"/>
        </w:rPr>
        <w:tab/>
      </w:r>
      <w:r w:rsidRPr="00813992">
        <w:rPr>
          <w:lang w:val="id-ID"/>
        </w:rPr>
        <w:tab/>
        <w:t>4</w:t>
      </w:r>
      <w:r w:rsidR="00A774C1">
        <w:rPr>
          <w:lang w:val="id-ID"/>
        </w:rPr>
        <w:t>25</w:t>
      </w:r>
    </w:p>
    <w:p w14:paraId="49D95574" w14:textId="77777777" w:rsidR="009D1673" w:rsidRPr="00813992" w:rsidRDefault="009D1673">
      <w:pPr>
        <w:rPr>
          <w:rFonts w:ascii="Times New Roman"/>
          <w:sz w:val="28"/>
          <w:lang w:val="id-ID"/>
        </w:rPr>
      </w:pPr>
    </w:p>
    <w:p w14:paraId="4BE1A007" w14:textId="77777777" w:rsidR="009D1673" w:rsidRPr="00813992" w:rsidRDefault="009D1673">
      <w:pPr>
        <w:rPr>
          <w:rFonts w:ascii="Times New Roman"/>
          <w:sz w:val="28"/>
          <w:lang w:val="id-ID"/>
        </w:rPr>
      </w:pPr>
      <w:r w:rsidRPr="00813992">
        <w:rPr>
          <w:rFonts w:ascii="Times New Roman"/>
          <w:sz w:val="28"/>
          <w:lang w:val="id-ID"/>
        </w:rPr>
        <w:br w:type="page"/>
      </w:r>
    </w:p>
    <w:p w14:paraId="28834DDC" w14:textId="77777777" w:rsidR="009D1673" w:rsidRPr="00813992" w:rsidRDefault="009D1673">
      <w:pPr>
        <w:rPr>
          <w:rFonts w:ascii="Times New Roman"/>
          <w:sz w:val="28"/>
          <w:lang w:val="id-ID"/>
        </w:rPr>
        <w:sectPr w:rsidR="009D1673" w:rsidRPr="00813992" w:rsidSect="00141D1B">
          <w:headerReference w:type="even" r:id="rId9"/>
          <w:headerReference w:type="default" r:id="rId10"/>
          <w:footerReference w:type="even" r:id="rId11"/>
          <w:footerReference w:type="default" r:id="rId12"/>
          <w:pgSz w:w="8420" w:h="11907"/>
          <w:pgMar w:top="1338" w:right="958" w:bottom="919" w:left="981" w:header="714" w:footer="731" w:gutter="0"/>
          <w:pgNumType w:fmt="lowerRoman" w:start="1"/>
          <w:cols w:space="720"/>
        </w:sectPr>
      </w:pPr>
    </w:p>
    <w:p w14:paraId="08365C65" w14:textId="08472CF4" w:rsidR="009D1673" w:rsidRPr="00813992" w:rsidRDefault="009D1673">
      <w:pPr>
        <w:rPr>
          <w:rFonts w:ascii="Times New Roman"/>
          <w:sz w:val="28"/>
          <w:lang w:val="id-ID"/>
        </w:rPr>
      </w:pPr>
      <w:r w:rsidRPr="00813992">
        <w:rPr>
          <w:noProof/>
          <w:lang w:val="id-ID"/>
        </w:rPr>
        <w:lastRenderedPageBreak/>
        <mc:AlternateContent>
          <mc:Choice Requires="wps">
            <w:drawing>
              <wp:anchor distT="0" distB="0" distL="114300" distR="114300" simplePos="0" relativeHeight="251840000" behindDoc="0" locked="0" layoutInCell="1" allowOverlap="1" wp14:anchorId="2D942F09" wp14:editId="41F595AE">
                <wp:simplePos x="0" y="0"/>
                <wp:positionH relativeFrom="margin">
                  <wp:align>right</wp:align>
                </wp:positionH>
                <wp:positionV relativeFrom="paragraph">
                  <wp:posOffset>2183765</wp:posOffset>
                </wp:positionV>
                <wp:extent cx="4105275" cy="1509823"/>
                <wp:effectExtent l="0" t="0" r="0" b="0"/>
                <wp:wrapNone/>
                <wp:docPr id="1073741876" name="Text Box 1073741876"/>
                <wp:cNvGraphicFramePr/>
                <a:graphic xmlns:a="http://schemas.openxmlformats.org/drawingml/2006/main">
                  <a:graphicData uri="http://schemas.microsoft.com/office/word/2010/wordprocessingShape">
                    <wps:wsp>
                      <wps:cNvSpPr txBox="1"/>
                      <wps:spPr>
                        <a:xfrm>
                          <a:off x="0" y="0"/>
                          <a:ext cx="4105275" cy="1509823"/>
                        </a:xfrm>
                        <a:prstGeom prst="rect">
                          <a:avLst/>
                        </a:prstGeom>
                        <a:noFill/>
                        <a:ln w="6350">
                          <a:noFill/>
                        </a:ln>
                      </wps:spPr>
                      <wps:txbx>
                        <w:txbxContent>
                          <w:p w14:paraId="040B7508" w14:textId="77777777" w:rsidR="009D1673" w:rsidRPr="00321324" w:rsidRDefault="009D1673" w:rsidP="009D1673">
                            <w:pPr>
                              <w:jc w:val="center"/>
                              <w:rPr>
                                <w:rFonts w:ascii="Cambria" w:hAnsi="Cambria"/>
                                <w:b/>
                                <w:sz w:val="24"/>
                              </w:rPr>
                            </w:pPr>
                            <w:r w:rsidRPr="00321324">
                              <w:rPr>
                                <w:rFonts w:ascii="Cambria" w:hAnsi="Cambria"/>
                                <w:b/>
                                <w:sz w:val="24"/>
                              </w:rPr>
                              <w:t>BAHAN DASAR</w:t>
                            </w:r>
                          </w:p>
                          <w:p w14:paraId="33092927" w14:textId="77777777" w:rsidR="009D1673" w:rsidRDefault="009D1673" w:rsidP="009D1673">
                            <w:pPr>
                              <w:jc w:val="center"/>
                              <w:rPr>
                                <w:rFonts w:ascii="Cambria" w:hAnsi="Cambria"/>
                                <w:b/>
                                <w:bCs/>
                                <w:sz w:val="32"/>
                              </w:rPr>
                            </w:pPr>
                            <w:r w:rsidRPr="00321324">
                              <w:rPr>
                                <w:rFonts w:ascii="Cambria" w:hAnsi="Cambria"/>
                                <w:b/>
                                <w:sz w:val="32"/>
                              </w:rPr>
                              <w:t>“</w:t>
                            </w:r>
                            <w:r>
                              <w:rPr>
                                <w:rFonts w:ascii="Cambria" w:hAnsi="Cambria"/>
                                <w:b/>
                                <w:bCs/>
                                <w:sz w:val="32"/>
                              </w:rPr>
                              <w:t>MENGINGAT, PERCAYA</w:t>
                            </w:r>
                          </w:p>
                          <w:p w14:paraId="6EC853F5" w14:textId="54CE3A47" w:rsidR="009D1673" w:rsidRPr="008B1E44" w:rsidRDefault="009D1673" w:rsidP="009D1673">
                            <w:pPr>
                              <w:jc w:val="center"/>
                              <w:rPr>
                                <w:rFonts w:ascii="Cambria" w:hAnsi="Cambria"/>
                                <w:b/>
                                <w:bCs/>
                                <w:sz w:val="32"/>
                                <w:lang w:val="id-ID"/>
                              </w:rPr>
                            </w:pPr>
                            <w:r>
                              <w:rPr>
                                <w:rFonts w:ascii="Cambria" w:hAnsi="Cambria"/>
                                <w:b/>
                                <w:bCs/>
                                <w:sz w:val="32"/>
                              </w:rPr>
                              <w:t>DAN MENJADI SAKSI-NYA</w:t>
                            </w:r>
                            <w:r w:rsidRPr="00321324">
                              <w:rPr>
                                <w:rFonts w:ascii="Cambria" w:hAnsi="Cambria"/>
                                <w:b/>
                                <w:sz w:val="32"/>
                              </w:rPr>
                              <w:t>”</w:t>
                            </w:r>
                          </w:p>
                          <w:p w14:paraId="1649D644" w14:textId="0FD5F60B" w:rsidR="009D1673" w:rsidRPr="00B2224B" w:rsidRDefault="009D1673" w:rsidP="009D1673">
                            <w:pPr>
                              <w:jc w:val="center"/>
                              <w:rPr>
                                <w:rFonts w:ascii="Cambria" w:hAnsi="Cambria"/>
                                <w:b/>
                              </w:rPr>
                            </w:pPr>
                            <w:r>
                              <w:rPr>
                                <w:rFonts w:ascii="Cambria" w:hAnsi="Cambria"/>
                                <w:b/>
                              </w:rPr>
                              <w:t>Masa Paska 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42F09" id="Text Box 1073741876" o:spid="_x0000_s1027" type="#_x0000_t202" style="position:absolute;margin-left:272.05pt;margin-top:171.95pt;width:323.25pt;height:118.9pt;z-index:251840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" filled="f" stroked="f" strokeweight=".5pt">
                <v:textbox>
                  <w:txbxContent>
                    <w:p w14:paraId="040B7508" w14:textId="77777777" w:rsidR="009D1673" w:rsidRPr="00321324" w:rsidRDefault="009D1673" w:rsidP="009D1673">
                      <w:pPr>
                        <w:jc w:val="center"/>
                        <w:rPr>
                          <w:rFonts w:ascii="Cambria" w:hAnsi="Cambria"/>
                          <w:b/>
                          <w:sz w:val="24"/>
                        </w:rPr>
                      </w:pPr>
                      <w:r w:rsidRPr="00321324">
                        <w:rPr>
                          <w:rFonts w:ascii="Cambria" w:hAnsi="Cambria"/>
                          <w:b/>
                          <w:sz w:val="24"/>
                        </w:rPr>
                        <w:t>BAHAN DASAR</w:t>
                      </w:r>
                    </w:p>
                    <w:p w14:paraId="33092927" w14:textId="77777777" w:rsidR="009D1673" w:rsidRDefault="009D1673" w:rsidP="009D1673">
                      <w:pPr>
                        <w:jc w:val="center"/>
                        <w:rPr>
                          <w:rFonts w:ascii="Cambria" w:hAnsi="Cambria"/>
                          <w:b/>
                          <w:bCs/>
                          <w:sz w:val="32"/>
                        </w:rPr>
                      </w:pPr>
                      <w:r w:rsidRPr="00321324">
                        <w:rPr>
                          <w:rFonts w:ascii="Cambria" w:hAnsi="Cambria"/>
                          <w:b/>
                          <w:sz w:val="32"/>
                        </w:rPr>
                        <w:t>“</w:t>
                      </w:r>
                      <w:r>
                        <w:rPr>
                          <w:rFonts w:ascii="Cambria" w:hAnsi="Cambria"/>
                          <w:b/>
                          <w:bCs/>
                          <w:sz w:val="32"/>
                        </w:rPr>
                        <w:t>MENGINGAT, PERCAYA</w:t>
                      </w:r>
                    </w:p>
                    <w:p w14:paraId="6EC853F5" w14:textId="54CE3A47" w:rsidR="009D1673" w:rsidRPr="008B1E44" w:rsidRDefault="009D1673" w:rsidP="009D1673">
                      <w:pPr>
                        <w:jc w:val="center"/>
                        <w:rPr>
                          <w:rFonts w:ascii="Cambria" w:hAnsi="Cambria"/>
                          <w:b/>
                          <w:bCs/>
                          <w:sz w:val="32"/>
                          <w:lang w:val="id-ID"/>
                        </w:rPr>
                      </w:pPr>
                      <w:r>
                        <w:rPr>
                          <w:rFonts w:ascii="Cambria" w:hAnsi="Cambria"/>
                          <w:b/>
                          <w:bCs/>
                          <w:sz w:val="32"/>
                        </w:rPr>
                        <w:t>DAN MENJADI SAKSI-NYA</w:t>
                      </w:r>
                      <w:r w:rsidRPr="00321324">
                        <w:rPr>
                          <w:rFonts w:ascii="Cambria" w:hAnsi="Cambria"/>
                          <w:b/>
                          <w:sz w:val="32"/>
                        </w:rPr>
                        <w:t>”</w:t>
                      </w:r>
                    </w:p>
                    <w:p w14:paraId="1649D644" w14:textId="0FD5F60B" w:rsidR="009D1673" w:rsidRPr="00B2224B" w:rsidRDefault="009D1673" w:rsidP="009D1673">
                      <w:pPr>
                        <w:jc w:val="center"/>
                        <w:rPr>
                          <w:rFonts w:ascii="Cambria" w:hAnsi="Cambria"/>
                          <w:b/>
                        </w:rPr>
                      </w:pPr>
                      <w:r>
                        <w:rPr>
                          <w:rFonts w:ascii="Cambria" w:hAnsi="Cambria"/>
                          <w:b/>
                        </w:rPr>
                        <w:t>Masa Paska 2025</w:t>
                      </w:r>
                    </w:p>
                  </w:txbxContent>
                </v:textbox>
                <w10:wrap anchorx="margin"/>
              </v:shape>
            </w:pict>
          </mc:Fallback>
        </mc:AlternateContent>
      </w:r>
      <w:r w:rsidRPr="00813992">
        <w:rPr>
          <w:rFonts w:ascii="Times New Roman"/>
          <w:sz w:val="28"/>
          <w:lang w:val="id-ID"/>
        </w:rPr>
        <w:br w:type="page"/>
      </w:r>
    </w:p>
    <w:p w14:paraId="2C990DA5" w14:textId="29C51153" w:rsidR="00141D1B" w:rsidRPr="00813992" w:rsidRDefault="00141D1B">
      <w:pPr>
        <w:rPr>
          <w:rFonts w:ascii="Times New Roman"/>
          <w:sz w:val="28"/>
          <w:lang w:val="id-ID"/>
        </w:rPr>
      </w:pPr>
      <w:r w:rsidRPr="00813992">
        <w:rPr>
          <w:rFonts w:ascii="Times New Roman"/>
          <w:sz w:val="28"/>
          <w:lang w:val="id-ID"/>
        </w:rPr>
        <w:lastRenderedPageBreak/>
        <w:br w:type="page"/>
      </w:r>
    </w:p>
    <w:p w14:paraId="2B45086B" w14:textId="77777777" w:rsidR="00141D1B" w:rsidRPr="00813992" w:rsidRDefault="00141D1B">
      <w:pPr>
        <w:rPr>
          <w:rFonts w:ascii="Times New Roman"/>
          <w:sz w:val="28"/>
          <w:lang w:val="id-ID"/>
        </w:rPr>
        <w:sectPr w:rsidR="00141D1B" w:rsidRPr="00813992" w:rsidSect="00141D1B">
          <w:headerReference w:type="even" r:id="rId13"/>
          <w:headerReference w:type="default" r:id="rId14"/>
          <w:footerReference w:type="even" r:id="rId15"/>
          <w:footerReference w:type="default" r:id="rId16"/>
          <w:pgSz w:w="8420" w:h="11907"/>
          <w:pgMar w:top="1338" w:right="958" w:bottom="919" w:left="981" w:header="714" w:footer="731" w:gutter="0"/>
          <w:pgNumType w:fmt="lowerRoman" w:start="1"/>
          <w:cols w:space="720"/>
        </w:sectPr>
      </w:pPr>
    </w:p>
    <w:p w14:paraId="425915C7" w14:textId="5F4628CB" w:rsidR="009D1673" w:rsidRPr="00813992" w:rsidRDefault="009D1673">
      <w:pPr>
        <w:rPr>
          <w:rFonts w:ascii="Times New Roman"/>
          <w:sz w:val="28"/>
          <w:lang w:val="id-ID"/>
        </w:rPr>
      </w:pPr>
      <w:r w:rsidRPr="00813992">
        <w:rPr>
          <w:noProof/>
          <w:lang w:val="id-ID"/>
        </w:rPr>
        <w:lastRenderedPageBreak/>
        <mc:AlternateContent>
          <mc:Choice Requires="wps">
            <w:drawing>
              <wp:anchor distT="45720" distB="45720" distL="114300" distR="114300" simplePos="0" relativeHeight="251837952" behindDoc="1" locked="0" layoutInCell="1" allowOverlap="1" wp14:anchorId="5767CA46" wp14:editId="2D424B46">
                <wp:simplePos x="0" y="0"/>
                <wp:positionH relativeFrom="page">
                  <wp:posOffset>2828925</wp:posOffset>
                </wp:positionH>
                <wp:positionV relativeFrom="paragraph">
                  <wp:posOffset>90170</wp:posOffset>
                </wp:positionV>
                <wp:extent cx="1880235" cy="1165225"/>
                <wp:effectExtent l="0" t="0" r="5715" b="0"/>
                <wp:wrapThrough wrapText="bothSides">
                  <wp:wrapPolygon edited="0">
                    <wp:start x="0" y="0"/>
                    <wp:lineTo x="0" y="21188"/>
                    <wp:lineTo x="21447" y="21188"/>
                    <wp:lineTo x="21447" y="0"/>
                    <wp:lineTo x="0" y="0"/>
                  </wp:wrapPolygon>
                </wp:wrapThrough>
                <wp:docPr id="209573008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0235" cy="1165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5A0035" w14:textId="77777777" w:rsidR="009D1673" w:rsidRDefault="009D1673" w:rsidP="009D1673">
                            <w:pPr>
                              <w:jc w:val="center"/>
                              <w:rPr>
                                <w:rFonts w:ascii="Cooper Black" w:eastAsia="SimSun" w:hAnsi="Cooper Black" w:cs="SimSun"/>
                                <w:sz w:val="28"/>
                                <w:szCs w:val="32"/>
                              </w:rPr>
                            </w:pPr>
                            <w:r w:rsidRPr="009D1673">
                              <w:rPr>
                                <w:rFonts w:ascii="Cooper Black" w:eastAsia="SimSun" w:hAnsi="Cooper Black" w:cs="SimSun"/>
                                <w:sz w:val="28"/>
                                <w:szCs w:val="32"/>
                              </w:rPr>
                              <w:t xml:space="preserve">Mengingat, Percaya, dan Menjadi Saksi-Nya </w:t>
                            </w:r>
                          </w:p>
                          <w:p w14:paraId="3F41C45F" w14:textId="11A84B36" w:rsidR="009D1673" w:rsidRPr="00055BA2" w:rsidRDefault="009D1673" w:rsidP="009D1673">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9174FD2" w14:textId="77777777" w:rsidR="009D1673" w:rsidRPr="00055BA2" w:rsidRDefault="009D1673" w:rsidP="009D1673">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67CA46" id="Text Box 8" o:spid="_x0000_s1028" type="#_x0000_t202" style="position:absolute;margin-left:222.75pt;margin-top:7.1pt;width:148.05pt;height:91.75pt;z-index:-2514785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" stroked="f">
                <v:textbox>
                  <w:txbxContent>
                    <w:p w14:paraId="005A0035" w14:textId="77777777" w:rsidR="009D1673" w:rsidRDefault="009D1673" w:rsidP="009D1673">
                      <w:pPr>
                        <w:jc w:val="center"/>
                        <w:rPr>
                          <w:rFonts w:ascii="Cooper Black" w:eastAsia="SimSun" w:hAnsi="Cooper Black" w:cs="SimSun"/>
                          <w:sz w:val="28"/>
                          <w:szCs w:val="32"/>
                        </w:rPr>
                      </w:pPr>
                      <w:r w:rsidRPr="009D1673">
                        <w:rPr>
                          <w:rFonts w:ascii="Cooper Black" w:eastAsia="SimSun" w:hAnsi="Cooper Black" w:cs="SimSun"/>
                          <w:sz w:val="28"/>
                          <w:szCs w:val="32"/>
                        </w:rPr>
                        <w:t xml:space="preserve">Mengingat, Percaya, dan Menjadi Saksi-Nya </w:t>
                      </w:r>
                    </w:p>
                    <w:p w14:paraId="3F41C45F" w14:textId="11A84B36" w:rsidR="009D1673" w:rsidRPr="00055BA2" w:rsidRDefault="009D1673" w:rsidP="009D1673">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9174FD2" w14:textId="77777777" w:rsidR="009D1673" w:rsidRPr="00055BA2" w:rsidRDefault="009D1673" w:rsidP="009D1673">
                      <w:pPr>
                        <w:jc w:val="center"/>
                        <w:rPr>
                          <w:rFonts w:ascii="Cooper Black" w:eastAsia="SimSun" w:hAnsi="Cooper Black" w:cs="SimSun"/>
                          <w:sz w:val="32"/>
                          <w:szCs w:val="36"/>
                          <w:lang w:val="id-ID"/>
                        </w:rPr>
                      </w:pPr>
                    </w:p>
                  </w:txbxContent>
                </v:textbox>
                <w10:wrap type="through" anchorx="page"/>
              </v:shape>
            </w:pict>
          </mc:Fallback>
        </mc:AlternateContent>
      </w:r>
      <w:r w:rsidRPr="00813992">
        <w:rPr>
          <w:noProof/>
          <w:lang w:val="id-ID"/>
        </w:rPr>
        <mc:AlternateContent>
          <mc:Choice Requires="wps">
            <w:drawing>
              <wp:anchor distT="0" distB="0" distL="0" distR="0" simplePos="0" relativeHeight="251836928" behindDoc="0" locked="0" layoutInCell="1" allowOverlap="1" wp14:anchorId="36A8DE50" wp14:editId="076561DB">
                <wp:simplePos x="0" y="0"/>
                <wp:positionH relativeFrom="margin">
                  <wp:posOffset>3175</wp:posOffset>
                </wp:positionH>
                <wp:positionV relativeFrom="paragraph">
                  <wp:posOffset>1270</wp:posOffset>
                </wp:positionV>
                <wp:extent cx="2229485" cy="1314450"/>
                <wp:effectExtent l="0" t="0" r="0" b="0"/>
                <wp:wrapNone/>
                <wp:docPr id="1174455940"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9485" cy="1314450"/>
                        </a:xfrm>
                        <a:prstGeom prst="rect">
                          <a:avLst/>
                        </a:prstGeom>
                        <a:solidFill>
                          <a:srgbClr val="E7E6E6"/>
                        </a:solidFill>
                      </wps:spPr>
                      <wps:txbx>
                        <w:txbxContent>
                          <w:p w14:paraId="0310C7CC" w14:textId="3DE8D5BB" w:rsidR="009D1673" w:rsidRPr="00CA6080" w:rsidRDefault="009D1673" w:rsidP="009D1673">
                            <w:pPr>
                              <w:spacing w:before="79"/>
                              <w:ind w:left="152"/>
                              <w:rPr>
                                <w:b/>
                                <w:color w:val="000000"/>
                              </w:rPr>
                            </w:pPr>
                            <w:r>
                              <w:rPr>
                                <w:b/>
                                <w:color w:val="000000"/>
                              </w:rPr>
                              <w:t>BAHAN DASAR</w:t>
                            </w:r>
                          </w:p>
                          <w:p w14:paraId="35CD8BDE" w14:textId="0BB29F1A" w:rsidR="009D1673" w:rsidRDefault="009D1673" w:rsidP="009D1673">
                            <w:pPr>
                              <w:spacing w:before="1" w:line="249" w:lineRule="exact"/>
                              <w:ind w:left="152"/>
                              <w:rPr>
                                <w:b/>
                                <w:color w:val="000000"/>
                              </w:rPr>
                            </w:pPr>
                            <w:r>
                              <w:rPr>
                                <w:b/>
                                <w:color w:val="000000"/>
                              </w:rPr>
                              <w:t>Masa Paskah 2025</w:t>
                            </w:r>
                          </w:p>
                          <w:p w14:paraId="297B8FD0" w14:textId="7589E4F8" w:rsidR="009D1673" w:rsidRDefault="009D1673" w:rsidP="009D1673">
                            <w:pPr>
                              <w:tabs>
                                <w:tab w:val="left" w:pos="3394"/>
                              </w:tabs>
                              <w:spacing w:line="226" w:lineRule="exact"/>
                              <w:ind w:left="122"/>
                              <w:rPr>
                                <w:i/>
                                <w:color w:val="000000"/>
                                <w:sz w:val="20"/>
                              </w:rPr>
                            </w:pPr>
                            <w:r>
                              <w:rPr>
                                <w:i/>
                                <w:color w:val="000000"/>
                                <w:sz w:val="20"/>
                                <w:u w:val="single" w:color="7E7E7E"/>
                              </w:rPr>
                              <w:t xml:space="preserve"> </w:t>
                            </w:r>
                            <w:r>
                              <w:rPr>
                                <w:i/>
                                <w:color w:val="000000"/>
                                <w:sz w:val="20"/>
                                <w:u w:val="single" w:color="7E7E7E"/>
                              </w:rPr>
                              <w:tab/>
                            </w:r>
                          </w:p>
                          <w:p w14:paraId="0448E6B9" w14:textId="77777777" w:rsidR="009D1673" w:rsidRDefault="009D1673" w:rsidP="009D1673">
                            <w:pPr>
                              <w:pStyle w:val="TeksIsi"/>
                              <w:spacing w:before="25"/>
                              <w:ind w:left="0"/>
                              <w:jc w:val="left"/>
                              <w:rPr>
                                <w:i/>
                                <w:color w:val="000000"/>
                                <w:sz w:val="20"/>
                              </w:rPr>
                            </w:pPr>
                          </w:p>
                          <w:p w14:paraId="035452E1" w14:textId="77777777" w:rsidR="009D1673" w:rsidRDefault="009D1673" w:rsidP="009D1673">
                            <w:pPr>
                              <w:ind w:left="1418" w:hanging="1266"/>
                              <w:rPr>
                                <w:color w:val="000000"/>
                                <w:spacing w:val="48"/>
                                <w:sz w:val="20"/>
                              </w:rPr>
                            </w:pPr>
                            <w:r>
                              <w:rPr>
                                <w:color w:val="000000"/>
                                <w:sz w:val="20"/>
                              </w:rPr>
                              <w:t>Bacaan 1:</w:t>
                            </w:r>
                            <w:r>
                              <w:rPr>
                                <w:color w:val="000000"/>
                                <w:spacing w:val="48"/>
                                <w:sz w:val="20"/>
                              </w:rPr>
                              <w:t xml:space="preserve"> </w:t>
                            </w:r>
                            <w:r>
                              <w:rPr>
                                <w:color w:val="000000"/>
                                <w:spacing w:val="48"/>
                                <w:sz w:val="20"/>
                              </w:rPr>
                              <w:tab/>
                            </w:r>
                          </w:p>
                          <w:p w14:paraId="47F4E093" w14:textId="51960540" w:rsidR="009D1673" w:rsidRPr="009D1673" w:rsidRDefault="009D1673" w:rsidP="009D1673">
                            <w:pPr>
                              <w:ind w:left="1418" w:hanging="1266"/>
                              <w:rPr>
                                <w:b/>
                                <w:bCs/>
                                <w:color w:val="000000"/>
                                <w:sz w:val="20"/>
                              </w:rPr>
                            </w:pPr>
                            <w:r w:rsidRPr="009D1673">
                              <w:rPr>
                                <w:b/>
                                <w:bCs/>
                                <w:color w:val="000000"/>
                                <w:sz w:val="20"/>
                              </w:rPr>
                              <w:t>Lukas 24:6-9</w:t>
                            </w:r>
                          </w:p>
                        </w:txbxContent>
                      </wps:txbx>
                      <wps:bodyPr wrap="square" lIns="0" tIns="0" rIns="0" bIns="0" rtlCol="0">
                        <a:noAutofit/>
                      </wps:bodyPr>
                    </wps:wsp>
                  </a:graphicData>
                </a:graphic>
                <wp14:sizeRelV relativeFrom="margin">
                  <wp14:pctHeight>0</wp14:pctHeight>
                </wp14:sizeRelV>
              </wp:anchor>
            </w:drawing>
          </mc:Choice>
          <mc:Fallback>
            <w:pict>
              <v:shape w14:anchorId="36A8DE50" id="Textbox 7" o:spid="_x0000_s1029" type="#_x0000_t202" style="position:absolute;margin-left:.25pt;margin-top:.1pt;width:175.55pt;height:103.5pt;z-index:251836928;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" fillcolor="#e7e6e6" stroked="f">
                <v:textbox inset="0,0,0,0">
                  <w:txbxContent>
                    <w:p w14:paraId="0310C7CC" w14:textId="3DE8D5BB" w:rsidR="009D1673" w:rsidRPr="00CA6080" w:rsidRDefault="009D1673" w:rsidP="009D1673">
                      <w:pPr>
                        <w:spacing w:before="79"/>
                        <w:ind w:left="152"/>
                        <w:rPr>
                          <w:b/>
                          <w:color w:val="000000"/>
                        </w:rPr>
                      </w:pPr>
                      <w:r>
                        <w:rPr>
                          <w:b/>
                          <w:color w:val="000000"/>
                        </w:rPr>
                        <w:t>BAHAN DASAR</w:t>
                      </w:r>
                    </w:p>
                    <w:p w14:paraId="35CD8BDE" w14:textId="0BB29F1A" w:rsidR="009D1673" w:rsidRDefault="009D1673" w:rsidP="009D1673">
                      <w:pPr>
                        <w:spacing w:before="1" w:line="249" w:lineRule="exact"/>
                        <w:ind w:left="152"/>
                        <w:rPr>
                          <w:b/>
                          <w:color w:val="000000"/>
                        </w:rPr>
                      </w:pPr>
                      <w:r>
                        <w:rPr>
                          <w:b/>
                          <w:color w:val="000000"/>
                        </w:rPr>
                        <w:t>Masa Paskah 2025</w:t>
                      </w:r>
                    </w:p>
                    <w:p w14:paraId="297B8FD0" w14:textId="7589E4F8" w:rsidR="009D1673" w:rsidRDefault="009D1673" w:rsidP="009D1673">
                      <w:pPr>
                        <w:tabs>
                          <w:tab w:val="left" w:pos="3394"/>
                        </w:tabs>
                        <w:spacing w:line="226" w:lineRule="exact"/>
                        <w:ind w:left="122"/>
                        <w:rPr>
                          <w:i/>
                          <w:color w:val="000000"/>
                          <w:sz w:val="20"/>
                        </w:rPr>
                      </w:pPr>
                      <w:r>
                        <w:rPr>
                          <w:i/>
                          <w:color w:val="000000"/>
                          <w:sz w:val="20"/>
                          <w:u w:val="single" w:color="7E7E7E"/>
                        </w:rPr>
                        <w:t xml:space="preserve"> </w:t>
                      </w:r>
                      <w:r>
                        <w:rPr>
                          <w:i/>
                          <w:color w:val="000000"/>
                          <w:sz w:val="20"/>
                          <w:u w:val="single" w:color="7E7E7E"/>
                        </w:rPr>
                        <w:tab/>
                      </w:r>
                    </w:p>
                    <w:p w14:paraId="0448E6B9" w14:textId="77777777" w:rsidR="009D1673" w:rsidRDefault="009D1673" w:rsidP="009D1673">
                      <w:pPr>
                        <w:pStyle w:val="TeksIsi"/>
                        <w:spacing w:before="25"/>
                        <w:ind w:left="0"/>
                        <w:jc w:val="left"/>
                        <w:rPr>
                          <w:i/>
                          <w:color w:val="000000"/>
                          <w:sz w:val="20"/>
                        </w:rPr>
                      </w:pPr>
                    </w:p>
                    <w:p w14:paraId="035452E1" w14:textId="77777777" w:rsidR="009D1673" w:rsidRDefault="009D1673" w:rsidP="009D1673">
                      <w:pPr>
                        <w:ind w:left="1418" w:hanging="1266"/>
                        <w:rPr>
                          <w:color w:val="000000"/>
                          <w:spacing w:val="48"/>
                          <w:sz w:val="20"/>
                        </w:rPr>
                      </w:pPr>
                      <w:r>
                        <w:rPr>
                          <w:color w:val="000000"/>
                          <w:sz w:val="20"/>
                        </w:rPr>
                        <w:t>Bacaan 1:</w:t>
                      </w:r>
                      <w:r>
                        <w:rPr>
                          <w:color w:val="000000"/>
                          <w:spacing w:val="48"/>
                          <w:sz w:val="20"/>
                        </w:rPr>
                        <w:t xml:space="preserve"> </w:t>
                      </w:r>
                      <w:r>
                        <w:rPr>
                          <w:color w:val="000000"/>
                          <w:spacing w:val="48"/>
                          <w:sz w:val="20"/>
                        </w:rPr>
                        <w:tab/>
                      </w:r>
                    </w:p>
                    <w:p w14:paraId="47F4E093" w14:textId="51960540" w:rsidR="009D1673" w:rsidRPr="009D1673" w:rsidRDefault="009D1673" w:rsidP="009D1673">
                      <w:pPr>
                        <w:ind w:left="1418" w:hanging="1266"/>
                        <w:rPr>
                          <w:b/>
                          <w:bCs/>
                          <w:color w:val="000000"/>
                          <w:sz w:val="20"/>
                        </w:rPr>
                      </w:pPr>
                      <w:r w:rsidRPr="009D1673">
                        <w:rPr>
                          <w:b/>
                          <w:bCs/>
                          <w:color w:val="000000"/>
                          <w:sz w:val="20"/>
                        </w:rPr>
                        <w:t>Lukas 24:6-9</w:t>
                      </w:r>
                    </w:p>
                  </w:txbxContent>
                </v:textbox>
                <w10:wrap anchorx="margin"/>
              </v:shape>
            </w:pict>
          </mc:Fallback>
        </mc:AlternateContent>
      </w:r>
    </w:p>
    <w:p w14:paraId="54FA7521" w14:textId="6305A966" w:rsidR="009D1673" w:rsidRPr="00813992" w:rsidRDefault="009D1673">
      <w:pPr>
        <w:rPr>
          <w:rFonts w:ascii="Times New Roman"/>
          <w:sz w:val="28"/>
          <w:lang w:val="id-ID"/>
        </w:rPr>
      </w:pPr>
    </w:p>
    <w:p w14:paraId="00FA309F" w14:textId="77777777" w:rsidR="009D1673" w:rsidRPr="00813992" w:rsidRDefault="009D1673">
      <w:pPr>
        <w:rPr>
          <w:rFonts w:ascii="Times New Roman"/>
          <w:sz w:val="28"/>
          <w:lang w:val="id-ID"/>
        </w:rPr>
      </w:pPr>
    </w:p>
    <w:p w14:paraId="2ED15EFD" w14:textId="77777777" w:rsidR="009D1673" w:rsidRPr="00813992" w:rsidRDefault="009D1673">
      <w:pPr>
        <w:rPr>
          <w:rFonts w:ascii="Times New Roman"/>
          <w:sz w:val="28"/>
          <w:lang w:val="id-ID"/>
        </w:rPr>
      </w:pPr>
    </w:p>
    <w:p w14:paraId="79402FEB" w14:textId="77777777" w:rsidR="009D1673" w:rsidRPr="00813992" w:rsidRDefault="009D1673">
      <w:pPr>
        <w:rPr>
          <w:rFonts w:ascii="Times New Roman"/>
          <w:sz w:val="28"/>
          <w:lang w:val="id-ID"/>
        </w:rPr>
      </w:pPr>
    </w:p>
    <w:p w14:paraId="4AC4CCCE" w14:textId="77777777" w:rsidR="009D1673" w:rsidRPr="00813992" w:rsidRDefault="009D1673">
      <w:pPr>
        <w:rPr>
          <w:rFonts w:ascii="Times New Roman"/>
          <w:sz w:val="28"/>
          <w:lang w:val="id-ID"/>
        </w:rPr>
      </w:pPr>
    </w:p>
    <w:p w14:paraId="28313CC6" w14:textId="77777777" w:rsidR="009D1673" w:rsidRPr="00813992" w:rsidRDefault="009D1673">
      <w:pPr>
        <w:rPr>
          <w:rFonts w:ascii="Times New Roman"/>
          <w:sz w:val="28"/>
          <w:lang w:val="id-ID"/>
        </w:rPr>
      </w:pPr>
    </w:p>
    <w:p w14:paraId="7423D1AF" w14:textId="77777777" w:rsidR="009D1673" w:rsidRPr="00813992" w:rsidRDefault="009D1673">
      <w:pPr>
        <w:rPr>
          <w:rFonts w:ascii="Times New Roman"/>
          <w:sz w:val="28"/>
          <w:lang w:val="id-ID"/>
        </w:rPr>
      </w:pPr>
    </w:p>
    <w:p w14:paraId="2563FBD8" w14:textId="6C33B8C5" w:rsidR="009D1673" w:rsidRPr="00813992" w:rsidRDefault="009D1673" w:rsidP="009D1673">
      <w:pPr>
        <w:jc w:val="center"/>
        <w:rPr>
          <w:rFonts w:cs="Times New Roman"/>
          <w:b/>
          <w:bCs/>
          <w:lang w:val="id-ID"/>
        </w:rPr>
      </w:pPr>
    </w:p>
    <w:p w14:paraId="144EE231" w14:textId="77777777" w:rsidR="009D1673" w:rsidRPr="00813992" w:rsidRDefault="009D1673" w:rsidP="009D1673">
      <w:pPr>
        <w:jc w:val="both"/>
        <w:rPr>
          <w:rFonts w:cs="Times New Roman"/>
          <w:b/>
          <w:bCs/>
          <w:lang w:val="id-ID"/>
        </w:rPr>
      </w:pPr>
      <w:r w:rsidRPr="00813992">
        <w:rPr>
          <w:rFonts w:cs="Times New Roman"/>
          <w:b/>
          <w:bCs/>
          <w:lang w:val="id-ID"/>
        </w:rPr>
        <w:t>Latar Belakang</w:t>
      </w:r>
    </w:p>
    <w:p w14:paraId="31483CF5" w14:textId="77777777" w:rsidR="009D1673" w:rsidRPr="00813992" w:rsidRDefault="009D1673" w:rsidP="009D1673">
      <w:pPr>
        <w:jc w:val="both"/>
        <w:rPr>
          <w:rFonts w:cs="Times New Roman"/>
          <w:lang w:val="id-ID"/>
        </w:rPr>
      </w:pPr>
      <w:r w:rsidRPr="00813992">
        <w:rPr>
          <w:rFonts w:cs="Times New Roman"/>
          <w:lang w:val="id-ID"/>
        </w:rPr>
        <w:t xml:space="preserve">Kebangkitan Tuhan Yesus merupakan dasar kehidupan umat. Dosa yang membuat manusia kehilangan pengharapan tidak berdaya. Ia yang bangkit adalah Allah yang berjaya atas maut. Atas dasar fakta itulah umat menjalani kehidupannya berdasar iman pada Kristus. Iman menjadikan umat beroleh peneguhan dari Allah sehingga mampu menjalani aneka tantangan dalam kehidupan sehari-hari. Aneka tantangan dialami umat baik dalam hidupnya sebagai pribadi, keluarga, pekerja, petani, pebisnis, pelajar, dan aneka rupa kehidupan lainnya. Pada Masa Paskah 2025 ini LPP Sinode GKJ dan GKI SW Jateng mengajak umat untuk menghayati rahmat Allah melalui peristiwa Kristus. Tema “Mengingat, Percaya dan Menjadi Saksi-Nya” menjadi sarana penghayatan. Gagasan dari tema ini berasal dari tulisan Pdt. Danny Purnama yang dimuat dalam Buku Dian Penuntun GKI. Melalui penghayatan bersama, umat diharap dapat mengisahkan kembali makna paskah melalui hidup berimannya pada Allah di dalam kehidupan sehari-hari. Bersama Tuhan Yesus yang bangkit, umat senantiasa mengingat karya Allah yang ajaib, percaya akan Dia yang adalah Allah dan menjadi saksi di tengah segala aktivitas kehidupannya.  </w:t>
      </w:r>
    </w:p>
    <w:p w14:paraId="3B573D99" w14:textId="77777777" w:rsidR="009D1673" w:rsidRPr="00813992" w:rsidRDefault="009D1673" w:rsidP="009D1673">
      <w:pPr>
        <w:jc w:val="both"/>
        <w:rPr>
          <w:rFonts w:cs="Times New Roman"/>
          <w:lang w:val="id-ID"/>
        </w:rPr>
      </w:pPr>
      <w:r w:rsidRPr="00813992">
        <w:rPr>
          <w:rFonts w:cs="Times New Roman"/>
          <w:lang w:val="id-ID"/>
        </w:rPr>
        <w:t xml:space="preserve"> </w:t>
      </w:r>
    </w:p>
    <w:p w14:paraId="496D6E10" w14:textId="77777777" w:rsidR="009D1673" w:rsidRPr="00813992" w:rsidRDefault="009D1673" w:rsidP="009D1673">
      <w:pPr>
        <w:jc w:val="both"/>
        <w:rPr>
          <w:rFonts w:cs="Times New Roman"/>
          <w:b/>
          <w:bCs/>
          <w:lang w:val="id-ID"/>
        </w:rPr>
      </w:pPr>
      <w:r w:rsidRPr="00813992">
        <w:rPr>
          <w:rFonts w:cs="Times New Roman"/>
          <w:b/>
          <w:bCs/>
          <w:lang w:val="id-ID"/>
        </w:rPr>
        <w:t>Mengingat, Percaya dan Bersaksi Tentang Kebangkitan Yesus</w:t>
      </w:r>
    </w:p>
    <w:p w14:paraId="06242745" w14:textId="77777777" w:rsidR="009D1673" w:rsidRPr="00813992" w:rsidRDefault="009D1673" w:rsidP="009E1EDB">
      <w:pPr>
        <w:ind w:firstLine="567"/>
        <w:jc w:val="both"/>
        <w:rPr>
          <w:rFonts w:cs="Times New Roman"/>
          <w:lang w:val="id-ID"/>
        </w:rPr>
      </w:pPr>
      <w:r w:rsidRPr="00813992">
        <w:rPr>
          <w:rFonts w:cs="Times New Roman"/>
          <w:lang w:val="id-ID"/>
        </w:rPr>
        <w:t xml:space="preserve">Kebangkitan Yesus adalah sebuah fakta. Namun demikian, sejak dari mulanya penyangkalan terhadap kebangkitan itu terjadi. Injil Matius 28:11-15 mengisahkan produksi hoaks dilakukan oleh agamawan dan penguasa guna menangkal berita kebangkitan </w:t>
      </w:r>
      <w:r w:rsidRPr="00813992">
        <w:rPr>
          <w:rFonts w:cs="Times New Roman"/>
          <w:lang w:val="id-ID"/>
        </w:rPr>
        <w:lastRenderedPageBreak/>
        <w:t xml:space="preserve">Yesus yang tersiar di tengah masyarakat.  William Barclay (2009) menyampaikan bahwa penciptaan berita dusta atau hoaks itu dilakukan oleh imam-imam kepala dan koleganya karena mereka takut pada wibawa Yesus </w:t>
      </w:r>
      <w:sdt>
        <w:sdtPr>
          <w:rPr>
            <w:rFonts w:cs="Times New Roman"/>
            <w:lang w:val="id-ID"/>
          </w:rPr>
          <w:id w:val="53287360"/>
          <w:citation/>
        </w:sdtPr>
        <w:sdtContent>
          <w:r w:rsidRPr="00813992">
            <w:rPr>
              <w:rFonts w:cs="Times New Roman"/>
              <w:lang w:val="id-ID"/>
            </w:rPr>
            <w:fldChar w:fldCharType="begin"/>
          </w:r>
          <w:r w:rsidRPr="00813992">
            <w:rPr>
              <w:rFonts w:cs="Times New Roman"/>
              <w:lang w:val="id-ID"/>
            </w:rPr>
            <w:instrText xml:space="preserve"> CITATION Wil09 \l 1033 </w:instrText>
          </w:r>
          <w:r w:rsidRPr="00813992">
            <w:rPr>
              <w:rFonts w:cs="Times New Roman"/>
              <w:lang w:val="id-ID"/>
            </w:rPr>
            <w:fldChar w:fldCharType="separate"/>
          </w:r>
          <w:r w:rsidRPr="00813992">
            <w:rPr>
              <w:rFonts w:cs="Times New Roman"/>
              <w:lang w:val="id-ID"/>
            </w:rPr>
            <w:t>(Barclay, 2009)</w:t>
          </w:r>
          <w:r w:rsidRPr="00813992">
            <w:rPr>
              <w:rFonts w:cs="Times New Roman"/>
              <w:lang w:val="id-ID"/>
            </w:rPr>
            <w:fldChar w:fldCharType="end"/>
          </w:r>
        </w:sdtContent>
      </w:sdt>
      <w:r w:rsidRPr="00813992">
        <w:rPr>
          <w:rFonts w:cs="Times New Roman"/>
          <w:lang w:val="id-ID"/>
        </w:rPr>
        <w:t>. Selanjutnya Barclay mengatakan pula bahwa tindakan imam-imam kepala mendapat dukungan dari penguasa Yahudi. Jika Yesus bangkit, penguasa Yahudi juga bisa  terguncang. Apalagi cara-cara untuk melenyapkan Yesus telah dilakukan dengan cara yang keji sejak mulanya. Maka dari itu, kabar hoaks diproduksi untuk menutupi semua kejahatan para agamawan dan penguasa. Hoaks di seputar kebangkitan Yesus menurut Injil Matius adalah dihembuskannya berita bahwa Yesus tidak bangkit. Mayat-Nya hilang dari kubur karena dicuri oleh murid-murid-Nya di waktu malam.</w:t>
      </w:r>
    </w:p>
    <w:p w14:paraId="3403322C" w14:textId="779139AB" w:rsidR="009D1673" w:rsidRPr="00813992" w:rsidRDefault="009D1673" w:rsidP="009E1EDB">
      <w:pPr>
        <w:ind w:firstLine="567"/>
        <w:jc w:val="both"/>
        <w:rPr>
          <w:rFonts w:cs="Times New Roman"/>
          <w:lang w:val="id-ID"/>
        </w:rPr>
      </w:pPr>
      <w:r w:rsidRPr="00813992">
        <w:rPr>
          <w:rFonts w:cs="Times New Roman"/>
          <w:lang w:val="id-ID"/>
        </w:rPr>
        <w:t xml:space="preserve">Pada masa kini, penyangkalan terhadap kebangkitan Tuhan Yesus juga masih terjadi. Manusia modern yang mengultuskan rasionalitas menyangsikan kebangkitan dengan dalil bahwa kebangkitan merupakan hal yang tidak dapat dinalar. Hironimus Resi dan Teresia Noiman Derung </w:t>
      </w:r>
      <w:sdt>
        <w:sdtPr>
          <w:rPr>
            <w:rFonts w:cs="Times New Roman"/>
            <w:lang w:val="id-ID"/>
          </w:rPr>
          <w:id w:val="-61879706"/>
          <w:citation/>
        </w:sdtPr>
        <w:sdtContent>
          <w:r w:rsidRPr="00813992">
            <w:rPr>
              <w:rFonts w:cs="Times New Roman"/>
              <w:lang w:val="id-ID"/>
            </w:rPr>
            <w:fldChar w:fldCharType="begin"/>
          </w:r>
          <w:r w:rsidRPr="00813992">
            <w:rPr>
              <w:rFonts w:cs="Times New Roman"/>
              <w:lang w:val="id-ID"/>
            </w:rPr>
            <w:instrText xml:space="preserve"> CITATION Hir24 \l 1033 </w:instrText>
          </w:r>
          <w:r w:rsidRPr="00813992">
            <w:rPr>
              <w:rFonts w:cs="Times New Roman"/>
              <w:lang w:val="id-ID"/>
            </w:rPr>
            <w:fldChar w:fldCharType="separate"/>
          </w:r>
          <w:r w:rsidRPr="00813992">
            <w:rPr>
              <w:rFonts w:cs="Times New Roman"/>
              <w:lang w:val="id-ID"/>
            </w:rPr>
            <w:t>(Hironimus Resi, 2024)</w:t>
          </w:r>
          <w:r w:rsidRPr="00813992">
            <w:rPr>
              <w:rFonts w:cs="Times New Roman"/>
              <w:lang w:val="id-ID"/>
            </w:rPr>
            <w:fldChar w:fldCharType="end"/>
          </w:r>
        </w:sdtContent>
      </w:sdt>
      <w:r w:rsidRPr="00813992">
        <w:rPr>
          <w:rFonts w:cs="Times New Roman"/>
          <w:lang w:val="id-ID"/>
        </w:rPr>
        <w:t xml:space="preserve"> menguraikan beberapa teori yang berisi tentang penyangkalan terhadap kebangkitan. Buku </w:t>
      </w:r>
      <w:r w:rsidRPr="00813992">
        <w:rPr>
          <w:rFonts w:cs="Times New Roman"/>
          <w:i/>
          <w:iCs/>
          <w:lang w:val="id-ID"/>
        </w:rPr>
        <w:t xml:space="preserve">Jesus The Man </w:t>
      </w:r>
      <w:r w:rsidRPr="00813992">
        <w:rPr>
          <w:rFonts w:cs="Times New Roman"/>
          <w:lang w:val="id-ID"/>
        </w:rPr>
        <w:t xml:space="preserve">tulisan Barbara Thiering menyampaikan bahwa Yesus tidak mati disalib. Sejatinya Ia hanya pingsan. Simon Magus Holzman menyampaikan pendapatnya bahwa kebangkitan Yesus itu hanyalah halusinasi para murid-Nya. Buku </w:t>
      </w:r>
      <w:r w:rsidRPr="00813992">
        <w:rPr>
          <w:rFonts w:cs="Times New Roman"/>
          <w:i/>
          <w:iCs/>
          <w:lang w:val="id-ID"/>
        </w:rPr>
        <w:t>What Really happen</w:t>
      </w:r>
      <w:r w:rsidR="0022219C" w:rsidRPr="00813992">
        <w:rPr>
          <w:rFonts w:cs="Times New Roman"/>
          <w:i/>
          <w:iCs/>
          <w:lang w:val="id-ID"/>
        </w:rPr>
        <w:t>e</w:t>
      </w:r>
      <w:r w:rsidRPr="00813992">
        <w:rPr>
          <w:rFonts w:cs="Times New Roman"/>
          <w:i/>
          <w:iCs/>
          <w:lang w:val="id-ID"/>
        </w:rPr>
        <w:t xml:space="preserve">d to Jesus </w:t>
      </w:r>
      <w:r w:rsidRPr="00813992">
        <w:rPr>
          <w:rFonts w:cs="Times New Roman"/>
          <w:lang w:val="id-ID"/>
        </w:rPr>
        <w:t xml:space="preserve">menyampaikan bahwa kebangkitan Yesus tidak memiliki dukungan sejarah yang kuat. Teori lain yang menyangkal kebangkitan didasarkan pada tesis bahwa kebangkitan merupakan sebuah peristiwa tidak masuk akal </w:t>
      </w:r>
      <w:sdt>
        <w:sdtPr>
          <w:rPr>
            <w:rFonts w:cs="Times New Roman"/>
            <w:lang w:val="id-ID"/>
          </w:rPr>
          <w:id w:val="1684016166"/>
          <w:citation/>
        </w:sdtPr>
        <w:sdtContent>
          <w:r w:rsidRPr="00813992">
            <w:rPr>
              <w:rFonts w:cs="Times New Roman"/>
              <w:lang w:val="id-ID"/>
            </w:rPr>
            <w:fldChar w:fldCharType="begin"/>
          </w:r>
          <w:r w:rsidRPr="00813992">
            <w:rPr>
              <w:rFonts w:cs="Times New Roman"/>
              <w:lang w:val="id-ID"/>
            </w:rPr>
            <w:instrText xml:space="preserve"> CITATION Woo05 \l 1033 </w:instrText>
          </w:r>
          <w:r w:rsidRPr="00813992">
            <w:rPr>
              <w:rFonts w:cs="Times New Roman"/>
              <w:lang w:val="id-ID"/>
            </w:rPr>
            <w:fldChar w:fldCharType="separate"/>
          </w:r>
          <w:r w:rsidRPr="00813992">
            <w:rPr>
              <w:rFonts w:cs="Times New Roman"/>
              <w:lang w:val="id-ID"/>
            </w:rPr>
            <w:t>(Kim, 2005)</w:t>
          </w:r>
          <w:r w:rsidRPr="00813992">
            <w:rPr>
              <w:rFonts w:cs="Times New Roman"/>
              <w:lang w:val="id-ID"/>
            </w:rPr>
            <w:fldChar w:fldCharType="end"/>
          </w:r>
        </w:sdtContent>
      </w:sdt>
      <w:r w:rsidRPr="00813992">
        <w:rPr>
          <w:rFonts w:cs="Times New Roman"/>
          <w:lang w:val="id-ID"/>
        </w:rPr>
        <w:t xml:space="preserve">. </w:t>
      </w:r>
    </w:p>
    <w:p w14:paraId="79A88CFC" w14:textId="3C6E892C" w:rsidR="009D1673" w:rsidRPr="00813992" w:rsidRDefault="009D1673" w:rsidP="009E1EDB">
      <w:pPr>
        <w:ind w:firstLine="567"/>
        <w:jc w:val="both"/>
        <w:rPr>
          <w:rFonts w:cs="Times New Roman"/>
          <w:lang w:val="id-ID"/>
        </w:rPr>
      </w:pPr>
      <w:r w:rsidRPr="00813992">
        <w:rPr>
          <w:rFonts w:cs="Times New Roman"/>
          <w:lang w:val="id-ID"/>
        </w:rPr>
        <w:t xml:space="preserve">Sebagai pengikut Yesus kita percaya pada kebangkitan. Keyakinan itu tertuang dalam Alkitab dan credo (pengakuan iman). Secara liturgis pengakuan iman akan kebangkitan Yesus senantiasa dibaharui pada ibadah Minggu. Salah satu credo yang paling dikenal yaitu Pengakuan Iman Rasuli. Keyakinan pada kebangkitan di Pengakuan Iman Rasuli didasarkan pada peristiwa Yesus: “Aku percaya pada Yesus Kristus...... yang menderita sengsara pada pemerintahan Pontius Pilatus, disalibkan, mati dan dikuburkan, turun ke dalam kerajaan maut. Pada hari ke-tiga bangkit pula dari antara orang mati....”.  Dengan memahami peristiwa Yesus secara </w:t>
      </w:r>
      <w:r w:rsidRPr="00813992">
        <w:rPr>
          <w:rFonts w:cs="Times New Roman"/>
          <w:lang w:val="id-ID"/>
        </w:rPr>
        <w:lastRenderedPageBreak/>
        <w:t xml:space="preserve">runtut, didapatlah keyakinan bahwa Ia benar-benar menderita pada zaman Pontius Pilatus berkuasa. Ia benar-banar mati melalui penyaliban. Kematian-Nya bukan karena pingsan atau pura-pura mati. Karena itu dikatakan dalam Pengakuan Iman bahwa Yesus masuk ke dalam alam maut </w:t>
      </w:r>
      <w:sdt>
        <w:sdtPr>
          <w:rPr>
            <w:rFonts w:cs="Times New Roman"/>
            <w:lang w:val="id-ID"/>
          </w:rPr>
          <w:id w:val="653034626"/>
          <w:citation/>
        </w:sdtPr>
        <w:sdtContent>
          <w:r w:rsidRPr="00813992">
            <w:rPr>
              <w:rFonts w:cs="Times New Roman"/>
              <w:lang w:val="id-ID"/>
            </w:rPr>
            <w:fldChar w:fldCharType="begin"/>
          </w:r>
          <w:r w:rsidRPr="00813992">
            <w:rPr>
              <w:rFonts w:cs="Times New Roman"/>
              <w:lang w:val="id-ID"/>
            </w:rPr>
            <w:instrText xml:space="preserve"> CITATION Har06 \l 1033 </w:instrText>
          </w:r>
          <w:r w:rsidRPr="00813992">
            <w:rPr>
              <w:rFonts w:cs="Times New Roman"/>
              <w:lang w:val="id-ID"/>
            </w:rPr>
            <w:fldChar w:fldCharType="separate"/>
          </w:r>
          <w:r w:rsidRPr="00813992">
            <w:rPr>
              <w:rFonts w:cs="Times New Roman"/>
              <w:lang w:val="id-ID"/>
            </w:rPr>
            <w:t>(Hadiwiyono, 2006)</w:t>
          </w:r>
          <w:r w:rsidRPr="00813992">
            <w:rPr>
              <w:rFonts w:cs="Times New Roman"/>
              <w:lang w:val="id-ID"/>
            </w:rPr>
            <w:fldChar w:fldCharType="end"/>
          </w:r>
        </w:sdtContent>
      </w:sdt>
      <w:r w:rsidRPr="00813992">
        <w:rPr>
          <w:rFonts w:cs="Times New Roman"/>
          <w:lang w:val="id-ID"/>
        </w:rPr>
        <w:t xml:space="preserve">. Di dalam kerajaan maut itu Yesus memberitakan Injil kepada mereka yang terpenjara (1 Petrus 3:18-22). Ia tidak kalah oleh maut </w:t>
      </w:r>
      <w:sdt>
        <w:sdtPr>
          <w:rPr>
            <w:rFonts w:cs="Times New Roman"/>
            <w:lang w:val="id-ID"/>
          </w:rPr>
          <w:id w:val="336505467"/>
          <w:citation/>
        </w:sdtPr>
        <w:sdtContent>
          <w:r w:rsidRPr="00813992">
            <w:rPr>
              <w:rFonts w:cs="Times New Roman"/>
              <w:lang w:val="id-ID"/>
            </w:rPr>
            <w:fldChar w:fldCharType="begin"/>
          </w:r>
          <w:r w:rsidRPr="00813992">
            <w:rPr>
              <w:rFonts w:cs="Times New Roman"/>
              <w:lang w:val="id-ID"/>
            </w:rPr>
            <w:instrText xml:space="preserve"> CITATION Ber92 \l 1033 </w:instrText>
          </w:r>
          <w:r w:rsidRPr="00813992">
            <w:rPr>
              <w:rFonts w:cs="Times New Roman"/>
              <w:lang w:val="id-ID"/>
            </w:rPr>
            <w:fldChar w:fldCharType="separate"/>
          </w:r>
          <w:r w:rsidRPr="00813992">
            <w:rPr>
              <w:rFonts w:cs="Times New Roman"/>
              <w:lang w:val="id-ID"/>
            </w:rPr>
            <w:t>(Boland, 1992)</w:t>
          </w:r>
          <w:r w:rsidRPr="00813992">
            <w:rPr>
              <w:rFonts w:cs="Times New Roman"/>
              <w:lang w:val="id-ID"/>
            </w:rPr>
            <w:fldChar w:fldCharType="end"/>
          </w:r>
        </w:sdtContent>
      </w:sdt>
      <w:r w:rsidRPr="00813992">
        <w:rPr>
          <w:rFonts w:cs="Times New Roman"/>
          <w:lang w:val="id-ID"/>
        </w:rPr>
        <w:t xml:space="preserve">. </w:t>
      </w:r>
    </w:p>
    <w:p w14:paraId="523598EE" w14:textId="610B85BB" w:rsidR="009D1673" w:rsidRPr="00813992" w:rsidRDefault="009D1673" w:rsidP="009E1EDB">
      <w:pPr>
        <w:ind w:firstLine="567"/>
        <w:jc w:val="both"/>
        <w:rPr>
          <w:rFonts w:cs="Times New Roman"/>
          <w:lang w:val="id-ID"/>
        </w:rPr>
      </w:pPr>
      <w:r w:rsidRPr="00813992">
        <w:rPr>
          <w:rFonts w:cs="Times New Roman"/>
          <w:lang w:val="id-ID"/>
        </w:rPr>
        <w:t xml:space="preserve">Credo atau pengakuan iman didasarkan pada berita Alkitab. Pada Masa Paskah tahun 2025 ini bacaan Minggu Paskah didasarkan pada Injil Lukas 24:1-12. Lukas yang adalah seorang dokter (tabib) mempersaksikan kebangkitan Yesus melalui tulisannya. Melalui kebangkitan Yesus, Lukas hendak menyampaikan pesan kepada dunia bahwa Yesus adalah Juru selamat bagi kehidupan. Di dalam Dia, dinyatakan bela rasa Kristus. Ia menyatakan belas kasih dan empati-Nya kepada dunia membutuhkan cinta kasih. Melalui tulisannya. Lukas hendak menyampaikan kebenaran yang diajarkan oleh Kristus, Sang Putra melalui tindakan-Nya membawa pendamaian melalui karya dan kebangkitan-Nya. </w:t>
      </w:r>
    </w:p>
    <w:p w14:paraId="6D38C630" w14:textId="195E496A" w:rsidR="009D1673" w:rsidRPr="00813992" w:rsidRDefault="009D1673" w:rsidP="009E1EDB">
      <w:pPr>
        <w:ind w:firstLine="567"/>
        <w:jc w:val="both"/>
        <w:rPr>
          <w:rFonts w:cs="Times New Roman"/>
          <w:lang w:val="id-ID"/>
        </w:rPr>
      </w:pPr>
      <w:r w:rsidRPr="00813992">
        <w:rPr>
          <w:rFonts w:cs="Times New Roman"/>
          <w:lang w:val="id-ID"/>
        </w:rPr>
        <w:t xml:space="preserve">Tjatur Herianto melakukan penelitian terhadap teks Lukas 23:56-24:12 dengan menggunakan pendekatan naratif. Berdasarkan teks itu, Herianto menyimpulkan bahwa peristiwa kebangkitan Yesus merupakan peristiwa yang adikodrati. Sebagai peristiwa adikodrati, peristiwa itu tidak dapat dijangkau oleh pikiran manusia. Kenyataan kebangkitan harus diterima dengan iman </w:t>
      </w:r>
      <w:bookmarkStart w:id="1" w:name="_Hlk173753866"/>
      <w:sdt>
        <w:sdtPr>
          <w:rPr>
            <w:rFonts w:cs="Times New Roman"/>
            <w:lang w:val="id-ID"/>
          </w:rPr>
          <w:id w:val="-935602357"/>
          <w:citation/>
        </w:sdtPr>
        <w:sdtContent>
          <w:r w:rsidRPr="00813992">
            <w:rPr>
              <w:rFonts w:cs="Times New Roman"/>
              <w:lang w:val="id-ID"/>
            </w:rPr>
            <w:fldChar w:fldCharType="begin"/>
          </w:r>
          <w:r w:rsidRPr="00813992">
            <w:rPr>
              <w:rFonts w:cs="Times New Roman"/>
              <w:lang w:val="id-ID"/>
            </w:rPr>
            <w:instrText xml:space="preserve"> CITATION Tja19 \l 1033 </w:instrText>
          </w:r>
          <w:r w:rsidRPr="00813992">
            <w:rPr>
              <w:rFonts w:cs="Times New Roman"/>
              <w:lang w:val="id-ID"/>
            </w:rPr>
            <w:fldChar w:fldCharType="separate"/>
          </w:r>
          <w:r w:rsidRPr="00813992">
            <w:rPr>
              <w:rFonts w:cs="Times New Roman"/>
              <w:lang w:val="id-ID"/>
            </w:rPr>
            <w:t>(Herianto, 2019)</w:t>
          </w:r>
          <w:r w:rsidRPr="00813992">
            <w:rPr>
              <w:rFonts w:cs="Times New Roman"/>
              <w:lang w:val="id-ID"/>
            </w:rPr>
            <w:fldChar w:fldCharType="end"/>
          </w:r>
        </w:sdtContent>
      </w:sdt>
      <w:bookmarkEnd w:id="1"/>
      <w:r w:rsidRPr="00813992">
        <w:rPr>
          <w:rFonts w:cs="Times New Roman"/>
          <w:lang w:val="id-ID"/>
        </w:rPr>
        <w:t xml:space="preserve">. Dengan ini, apakah pendapat para pemikir modernis yang berpijak pada nalar adalah benar? (bandingkan pandangan terkait kebangkitan pada halaman sebelumnya). Kita akan menemukan jawaban setelah memahami hasil tafsir teks secara naratif dari Herianto. Dalam peristiwa kebangkitan (Lukas 24:1-12), terdapat dua corak pemikiran para tokoh (para perempuan) dan Petrus. Para perempuan memikirkan apa yang dipikirkan oleh Allah. Mereka mendengarkan pernyataan dari dua orang muda yang menyatakan pada mereka bahwa Yesus sudah bangkit (Lukas 24:6). Ia tidak lagi ada di dalam kubur. Kosongnya kubur merupakan sebuah kenyataan bahwa Yesus bangkit. Para perempuan itu selanjutnya mengingat yang dikatakan Yesus saat mereka sama-sama di Galilea. Para perempuan berpikir dengan </w:t>
      </w:r>
      <w:r w:rsidRPr="00813992">
        <w:rPr>
          <w:rFonts w:cs="Times New Roman"/>
          <w:lang w:val="id-ID"/>
        </w:rPr>
        <w:lastRenderedPageBreak/>
        <w:t xml:space="preserve">iman. Proses beriman membuat mereka mengingat perkataan Yesus dan selanjutnya memberitakan kebangkitan Yesus. Petrus dan para murid lainnya belum berpikir seperti para perempuan tersebut. Harianto menyebut mereka memikirkan apa yang dipikirkan oleh manusia. Mereka berpikir tentang kemesiasan dari sudut pandang manusia Yahudi. Menurut mereka, Mesias tidak akan menderita, apalagi mati. Dengan cara berpikir demikian, mustahillah bila Yesus yang adalah Mesias akan mati. Petrus dan murid-murid lainnya lupa bahwa kehendak Allah lebih berkuasa daripada kehendak manusia. Dalam Kristus, Mesias mengalami penderitaan bahkan mati di salib. Namun, Ia bangkit pada hari ketiga </w:t>
      </w:r>
      <w:sdt>
        <w:sdtPr>
          <w:rPr>
            <w:rFonts w:cs="Times New Roman"/>
            <w:lang w:val="id-ID"/>
          </w:rPr>
          <w:id w:val="2018659080"/>
          <w:citation/>
        </w:sdtPr>
        <w:sdtContent>
          <w:r w:rsidRPr="00813992">
            <w:rPr>
              <w:rFonts w:cs="Times New Roman"/>
              <w:lang w:val="id-ID"/>
            </w:rPr>
            <w:fldChar w:fldCharType="begin"/>
          </w:r>
          <w:r w:rsidRPr="00813992">
            <w:rPr>
              <w:rFonts w:cs="Times New Roman"/>
              <w:lang w:val="id-ID"/>
            </w:rPr>
            <w:instrText xml:space="preserve"> CITATION Tja19 \l 1033 </w:instrText>
          </w:r>
          <w:r w:rsidRPr="00813992">
            <w:rPr>
              <w:rFonts w:cs="Times New Roman"/>
              <w:lang w:val="id-ID"/>
            </w:rPr>
            <w:fldChar w:fldCharType="separate"/>
          </w:r>
          <w:r w:rsidRPr="00813992">
            <w:rPr>
              <w:rFonts w:cs="Times New Roman"/>
              <w:lang w:val="id-ID"/>
            </w:rPr>
            <w:t>(Herianto, 2019)</w:t>
          </w:r>
          <w:r w:rsidRPr="00813992">
            <w:rPr>
              <w:rFonts w:cs="Times New Roman"/>
              <w:lang w:val="id-ID"/>
            </w:rPr>
            <w:fldChar w:fldCharType="end"/>
          </w:r>
        </w:sdtContent>
      </w:sdt>
      <w:r w:rsidRPr="00813992">
        <w:rPr>
          <w:rFonts w:cs="Times New Roman"/>
          <w:lang w:val="id-ID"/>
        </w:rPr>
        <w:t xml:space="preserve">. Herianto menegaskan bahwa kebangkitan dalam Lukas yang ditulis secara sistematik, dengan kerangka logika yang kuat memperkuat pengajaran kristiani. Kisah ini juga bisa menjadi sarana untuk menjangkau generasi kini yang cenderung memandang segala sesuatu harus selalu logis dan masuk akal </w:t>
      </w:r>
      <w:sdt>
        <w:sdtPr>
          <w:rPr>
            <w:rFonts w:cs="Times New Roman"/>
            <w:lang w:val="id-ID"/>
          </w:rPr>
          <w:id w:val="-1217194710"/>
          <w:citation/>
        </w:sdtPr>
        <w:sdtContent>
          <w:r w:rsidRPr="00813992">
            <w:rPr>
              <w:rFonts w:cs="Times New Roman"/>
              <w:lang w:val="id-ID"/>
            </w:rPr>
            <w:fldChar w:fldCharType="begin"/>
          </w:r>
          <w:r w:rsidRPr="00813992">
            <w:rPr>
              <w:rFonts w:cs="Times New Roman"/>
              <w:lang w:val="id-ID"/>
            </w:rPr>
            <w:instrText xml:space="preserve"> CITATION Tja19 \l 1033 </w:instrText>
          </w:r>
          <w:r w:rsidRPr="00813992">
            <w:rPr>
              <w:rFonts w:cs="Times New Roman"/>
              <w:lang w:val="id-ID"/>
            </w:rPr>
            <w:fldChar w:fldCharType="separate"/>
          </w:r>
          <w:r w:rsidRPr="00813992">
            <w:rPr>
              <w:rFonts w:cs="Times New Roman"/>
              <w:lang w:val="id-ID"/>
            </w:rPr>
            <w:t>(Herianto, 2019)</w:t>
          </w:r>
          <w:r w:rsidRPr="00813992">
            <w:rPr>
              <w:rFonts w:cs="Times New Roman"/>
              <w:lang w:val="id-ID"/>
            </w:rPr>
            <w:fldChar w:fldCharType="end"/>
          </w:r>
        </w:sdtContent>
      </w:sdt>
      <w:r w:rsidRPr="00813992">
        <w:rPr>
          <w:rFonts w:cs="Times New Roman"/>
          <w:lang w:val="id-ID"/>
        </w:rPr>
        <w:t xml:space="preserve">. Dengan demikian, setiap gerak mengingat, percaya dan menjadi saksi-Nya adalah proses yang tetap berpusat pada Kristus, Sang Penyelamat Kehidupan.  </w:t>
      </w:r>
    </w:p>
    <w:p w14:paraId="36181693" w14:textId="77777777" w:rsidR="009D1673" w:rsidRPr="00813992" w:rsidRDefault="009D1673" w:rsidP="009D1673">
      <w:pPr>
        <w:jc w:val="both"/>
        <w:rPr>
          <w:rFonts w:cs="Times New Roman"/>
          <w:lang w:val="id-ID"/>
        </w:rPr>
      </w:pPr>
    </w:p>
    <w:p w14:paraId="5526D80C" w14:textId="77777777" w:rsidR="009D1673" w:rsidRPr="00813992" w:rsidRDefault="009D1673" w:rsidP="009D1673">
      <w:pPr>
        <w:jc w:val="both"/>
        <w:rPr>
          <w:rFonts w:cs="Times New Roman"/>
          <w:b/>
          <w:bCs/>
          <w:lang w:val="id-ID"/>
        </w:rPr>
      </w:pPr>
      <w:r w:rsidRPr="00813992">
        <w:rPr>
          <w:rFonts w:cs="Times New Roman"/>
          <w:b/>
          <w:bCs/>
          <w:lang w:val="id-ID"/>
        </w:rPr>
        <w:t xml:space="preserve">Keteladanan Lukas </w:t>
      </w:r>
    </w:p>
    <w:p w14:paraId="4E3B2B9C" w14:textId="77777777" w:rsidR="009D1673" w:rsidRPr="00813992" w:rsidRDefault="009D1673" w:rsidP="009D1673">
      <w:pPr>
        <w:ind w:firstLine="720"/>
        <w:jc w:val="both"/>
        <w:rPr>
          <w:rFonts w:cs="Times New Roman"/>
          <w:lang w:val="id-ID"/>
        </w:rPr>
      </w:pPr>
      <w:r w:rsidRPr="00813992">
        <w:rPr>
          <w:rFonts w:cs="Times New Roman"/>
          <w:lang w:val="id-ID"/>
        </w:rPr>
        <w:t xml:space="preserve">Kalender liturgi tahun 2025 adalah Tahun C. Injil yang digunakan adalah Lukas. Oleh karena itu, penghayatan Masa Paskah ini akan menjadi hidup ketika dilakukan dengan menjadikan Lukas, penulis Injil sebagai teladan. Mengapa keteladanan Lukas menjadi inspirasi dalam penghayatan Masa Paskah ini? Lukas adalah seorang penulis Injil Lukas sekaligus Kisah Para Rasul. Tujuan penulisan dari dua kitab itu adalah dalam rangka meyakinkan Teofilus dan pembaca-pembaca lain yang rindu untuk mengalami kebenaran Yesus. Buah dari pengalaman kebenaran akan Kristus adalah kesetiaan pada Dia </w:t>
      </w:r>
      <w:sdt>
        <w:sdtPr>
          <w:rPr>
            <w:rFonts w:cs="Times New Roman"/>
            <w:lang w:val="id-ID"/>
          </w:rPr>
          <w:id w:val="804740730"/>
          <w:citation/>
        </w:sdtPr>
        <w:sdtContent>
          <w:r w:rsidRPr="00813992">
            <w:rPr>
              <w:rFonts w:cs="Times New Roman"/>
              <w:lang w:val="id-ID"/>
            </w:rPr>
            <w:fldChar w:fldCharType="begin"/>
          </w:r>
          <w:r w:rsidRPr="00813992">
            <w:rPr>
              <w:rFonts w:cs="Times New Roman"/>
              <w:lang w:val="id-ID"/>
            </w:rPr>
            <w:instrText xml:space="preserve"> CITATION Eko112 \l 1033 </w:instrText>
          </w:r>
          <w:r w:rsidRPr="00813992">
            <w:rPr>
              <w:rFonts w:cs="Times New Roman"/>
              <w:lang w:val="id-ID"/>
            </w:rPr>
            <w:fldChar w:fldCharType="separate"/>
          </w:r>
          <w:r w:rsidRPr="00813992">
            <w:rPr>
              <w:rFonts w:cs="Times New Roman"/>
              <w:lang w:val="id-ID"/>
            </w:rPr>
            <w:t>(Riyadi, 2011)</w:t>
          </w:r>
          <w:r w:rsidRPr="00813992">
            <w:rPr>
              <w:rFonts w:cs="Times New Roman"/>
              <w:lang w:val="id-ID"/>
            </w:rPr>
            <w:fldChar w:fldCharType="end"/>
          </w:r>
        </w:sdtContent>
      </w:sdt>
      <w:r w:rsidRPr="00813992">
        <w:rPr>
          <w:rFonts w:cs="Times New Roman"/>
          <w:lang w:val="id-ID"/>
        </w:rPr>
        <w:t xml:space="preserve">. </w:t>
      </w:r>
    </w:p>
    <w:p w14:paraId="4F04E50D" w14:textId="77777777" w:rsidR="009D1673" w:rsidRPr="00813992" w:rsidRDefault="009D1673" w:rsidP="009D1673">
      <w:pPr>
        <w:ind w:firstLine="720"/>
        <w:jc w:val="both"/>
        <w:rPr>
          <w:rFonts w:cs="Times New Roman"/>
          <w:lang w:val="id-ID"/>
        </w:rPr>
      </w:pPr>
      <w:r w:rsidRPr="00813992">
        <w:rPr>
          <w:rFonts w:cs="Times New Roman"/>
          <w:lang w:val="id-ID"/>
        </w:rPr>
        <w:t xml:space="preserve">Siapakah Lukas? Tradisi kuno menyebut bahwa Lukas, sang penulis Injil dan Kisah Para Rasul adalah seorang tabib yang beberapa kali menjadi kawan seperjalanan Paulus. Bukti-bukti bahwa Lukas teman seperjalanan Paulus tampak dalam Kisah Para Rasul 16:10-17, 20:5-15, 21:1-18; 27:1-28; 16 </w:t>
      </w:r>
      <w:sdt>
        <w:sdtPr>
          <w:rPr>
            <w:rFonts w:cs="Times New Roman"/>
            <w:lang w:val="id-ID"/>
          </w:rPr>
          <w:id w:val="1697428143"/>
          <w:citation/>
        </w:sdtPr>
        <w:sdtContent>
          <w:r w:rsidRPr="00813992">
            <w:rPr>
              <w:rFonts w:cs="Times New Roman"/>
              <w:lang w:val="id-ID"/>
            </w:rPr>
            <w:fldChar w:fldCharType="begin"/>
          </w:r>
          <w:r w:rsidRPr="00813992">
            <w:rPr>
              <w:rFonts w:cs="Times New Roman"/>
              <w:lang w:val="id-ID"/>
            </w:rPr>
            <w:instrText xml:space="preserve"> CITATION Eko112 \l 1033 </w:instrText>
          </w:r>
          <w:r w:rsidRPr="00813992">
            <w:rPr>
              <w:rFonts w:cs="Times New Roman"/>
              <w:lang w:val="id-ID"/>
            </w:rPr>
            <w:fldChar w:fldCharType="separate"/>
          </w:r>
          <w:r w:rsidRPr="00813992">
            <w:rPr>
              <w:rFonts w:cs="Times New Roman"/>
              <w:lang w:val="id-ID"/>
            </w:rPr>
            <w:t>(Riyadi, 2011)</w:t>
          </w:r>
          <w:r w:rsidRPr="00813992">
            <w:rPr>
              <w:rFonts w:cs="Times New Roman"/>
              <w:lang w:val="id-ID"/>
            </w:rPr>
            <w:fldChar w:fldCharType="end"/>
          </w:r>
        </w:sdtContent>
      </w:sdt>
      <w:r w:rsidRPr="00813992">
        <w:rPr>
          <w:rFonts w:cs="Times New Roman"/>
          <w:lang w:val="id-ID"/>
        </w:rPr>
        <w:t xml:space="preserve">.  Sebelum mengenal Tuhan Yesus, Lukas bukanlah orang Kristen. Lukas dikenal sebagai orang terpelajar yang peka terhadap </w:t>
      </w:r>
      <w:r w:rsidRPr="00813992">
        <w:rPr>
          <w:rFonts w:cs="Times New Roman"/>
          <w:lang w:val="id-ID"/>
        </w:rPr>
        <w:lastRenderedPageBreak/>
        <w:t xml:space="preserve">peristiwa-peristiwa kehidupan yang terjadi di dalam sejarah Kristiani dan paham kesusastraan Yunani. Sebagai seorang yang terpelajar, Lukas mampu mengadakan penyelidikan-penyelidikan data sejarah serta merefleksikannya dari sudut pandang iman Kristen </w:t>
      </w:r>
      <w:sdt>
        <w:sdtPr>
          <w:rPr>
            <w:rFonts w:cs="Times New Roman"/>
            <w:lang w:val="id-ID"/>
          </w:rPr>
          <w:id w:val="-260527804"/>
          <w:citation/>
        </w:sdtPr>
        <w:sdtContent>
          <w:r w:rsidRPr="00813992">
            <w:rPr>
              <w:rFonts w:cs="Times New Roman"/>
              <w:lang w:val="id-ID"/>
            </w:rPr>
            <w:fldChar w:fldCharType="begin"/>
          </w:r>
          <w:r w:rsidRPr="00813992">
            <w:rPr>
              <w:rFonts w:cs="Times New Roman"/>
              <w:lang w:val="id-ID"/>
            </w:rPr>
            <w:instrText xml:space="preserve"> CITATION Fer22 \l 1033 </w:instrText>
          </w:r>
          <w:r w:rsidRPr="00813992">
            <w:rPr>
              <w:rFonts w:cs="Times New Roman"/>
              <w:lang w:val="id-ID"/>
            </w:rPr>
            <w:fldChar w:fldCharType="separate"/>
          </w:r>
          <w:r w:rsidRPr="00813992">
            <w:rPr>
              <w:rFonts w:cs="Times New Roman"/>
              <w:lang w:val="id-ID"/>
            </w:rPr>
            <w:t>(Susanto, 2022)</w:t>
          </w:r>
          <w:r w:rsidRPr="00813992">
            <w:rPr>
              <w:rFonts w:cs="Times New Roman"/>
              <w:lang w:val="id-ID"/>
            </w:rPr>
            <w:fldChar w:fldCharType="end"/>
          </w:r>
        </w:sdtContent>
      </w:sdt>
      <w:r w:rsidRPr="00813992">
        <w:rPr>
          <w:rFonts w:cs="Times New Roman"/>
          <w:lang w:val="id-ID"/>
        </w:rPr>
        <w:t xml:space="preserve">. Lukas memperhatikan peristiwa Yesus dengan detail dan menjadi “penafsir” peristiwa-peristiwa yang terjadi dalam diri Yesus dari Nazaret dan murid-murid-Nya. Ia mampu menyusun peristiwa-peristiwa itu dalam satu kerangka yang utuh, dari awal kisah hidup Yesus hingga pasca Paskah </w:t>
      </w:r>
      <w:sdt>
        <w:sdtPr>
          <w:rPr>
            <w:rFonts w:cs="Times New Roman"/>
            <w:lang w:val="id-ID"/>
          </w:rPr>
          <w:id w:val="-1473969285"/>
          <w:citation/>
        </w:sdtPr>
        <w:sdtContent>
          <w:r w:rsidRPr="00813992">
            <w:rPr>
              <w:rFonts w:cs="Times New Roman"/>
              <w:lang w:val="id-ID"/>
            </w:rPr>
            <w:fldChar w:fldCharType="begin"/>
          </w:r>
          <w:r w:rsidRPr="00813992">
            <w:rPr>
              <w:rFonts w:cs="Times New Roman"/>
              <w:lang w:val="id-ID"/>
            </w:rPr>
            <w:instrText xml:space="preserve"> CITATION Fer22 \l 1033 </w:instrText>
          </w:r>
          <w:r w:rsidRPr="00813992">
            <w:rPr>
              <w:rFonts w:cs="Times New Roman"/>
              <w:lang w:val="id-ID"/>
            </w:rPr>
            <w:fldChar w:fldCharType="separate"/>
          </w:r>
          <w:r w:rsidRPr="00813992">
            <w:rPr>
              <w:rFonts w:cs="Times New Roman"/>
              <w:lang w:val="id-ID"/>
            </w:rPr>
            <w:t>(Susanto, 2022)</w:t>
          </w:r>
          <w:r w:rsidRPr="00813992">
            <w:rPr>
              <w:rFonts w:cs="Times New Roman"/>
              <w:lang w:val="id-ID"/>
            </w:rPr>
            <w:fldChar w:fldCharType="end"/>
          </w:r>
        </w:sdtContent>
      </w:sdt>
      <w:r w:rsidRPr="00813992">
        <w:rPr>
          <w:rFonts w:cs="Times New Roman"/>
          <w:lang w:val="id-ID"/>
        </w:rPr>
        <w:t xml:space="preserve">. Melalui Injil Lukas (buku pertama) dunia mendapat kabar gembira dari kisah pra kelahiran Yesus hingga kenaikan-Nya ke surga. Melalui buku kedua (Kisah Para Rasul) didapat kesaksian tentang kelahiran dan perkembangan gereja awal. </w:t>
      </w:r>
    </w:p>
    <w:p w14:paraId="09D3F459" w14:textId="77777777" w:rsidR="009D1673" w:rsidRPr="00813992" w:rsidRDefault="009D1673" w:rsidP="009D1673">
      <w:pPr>
        <w:ind w:firstLine="720"/>
        <w:jc w:val="both"/>
        <w:rPr>
          <w:rFonts w:cs="Times New Roman"/>
          <w:lang w:val="id-ID"/>
        </w:rPr>
      </w:pPr>
      <w:r w:rsidRPr="00813992">
        <w:rPr>
          <w:rFonts w:cs="Times New Roman"/>
          <w:lang w:val="id-ID"/>
        </w:rPr>
        <w:t xml:space="preserve">Lukas menuliskan kesaksiannya dengan maksud agar iman para pembacanya kokoh-kuat dan dapat dipercaya (Lukas 1:4). Semua itu dilakukan karena ia memahami bahwa situasi jemaat yang dilayaninya berjumpa dengan aneka pergumulan. Kabar baik yang disampaikan oleh Lukas diharap menjadi sumber peneguhan dan untuk menjawab persoalan-persoalan mereka </w:t>
      </w:r>
      <w:sdt>
        <w:sdtPr>
          <w:rPr>
            <w:rFonts w:cs="Times New Roman"/>
            <w:lang w:val="id-ID"/>
          </w:rPr>
          <w:id w:val="-543214721"/>
          <w:citation/>
        </w:sdtPr>
        <w:sdtContent>
          <w:r w:rsidRPr="00813992">
            <w:rPr>
              <w:rFonts w:cs="Times New Roman"/>
              <w:lang w:val="id-ID"/>
            </w:rPr>
            <w:fldChar w:fldCharType="begin"/>
          </w:r>
          <w:r w:rsidRPr="00813992">
            <w:rPr>
              <w:rFonts w:cs="Times New Roman"/>
              <w:lang w:val="id-ID"/>
            </w:rPr>
            <w:instrText xml:space="preserve"> CITATION Fer22 \l 1033 </w:instrText>
          </w:r>
          <w:r w:rsidRPr="00813992">
            <w:rPr>
              <w:rFonts w:cs="Times New Roman"/>
              <w:lang w:val="id-ID"/>
            </w:rPr>
            <w:fldChar w:fldCharType="separate"/>
          </w:r>
          <w:r w:rsidRPr="00813992">
            <w:rPr>
              <w:rFonts w:cs="Times New Roman"/>
              <w:lang w:val="id-ID"/>
            </w:rPr>
            <w:t>(Susanto, 2022)</w:t>
          </w:r>
          <w:r w:rsidRPr="00813992">
            <w:rPr>
              <w:rFonts w:cs="Times New Roman"/>
              <w:lang w:val="id-ID"/>
            </w:rPr>
            <w:fldChar w:fldCharType="end"/>
          </w:r>
        </w:sdtContent>
      </w:sdt>
      <w:r w:rsidRPr="00813992">
        <w:rPr>
          <w:rFonts w:cs="Times New Roman"/>
          <w:lang w:val="id-ID"/>
        </w:rPr>
        <w:t xml:space="preserve">. Susanto menyebutkan bahwa pengajaran iman yang ditulis oleh Lukas didasarkan pada ingatan yang pasti (bukan rekaan/khayalan), penyelidikan yang teliti (tidak sembrono) dan tradisi yang mantap (dapat dipercaya). Maka dari itu Lukas menunjukkan ajaran yang benar (= ortodoksi) yang dijamin oleh ingatan yang pasti akan peristiwa hidup Yesus dan sejarah gereja awal </w:t>
      </w:r>
      <w:sdt>
        <w:sdtPr>
          <w:rPr>
            <w:rFonts w:cs="Times New Roman"/>
            <w:lang w:val="id-ID"/>
          </w:rPr>
          <w:id w:val="-655529053"/>
          <w:citation/>
        </w:sdtPr>
        <w:sdtContent>
          <w:r w:rsidRPr="00813992">
            <w:rPr>
              <w:rFonts w:cs="Times New Roman"/>
              <w:lang w:val="id-ID"/>
            </w:rPr>
            <w:fldChar w:fldCharType="begin"/>
          </w:r>
          <w:r w:rsidRPr="00813992">
            <w:rPr>
              <w:rFonts w:cs="Times New Roman"/>
              <w:lang w:val="id-ID"/>
            </w:rPr>
            <w:instrText xml:space="preserve"> CITATION Fer22 \l 1033 </w:instrText>
          </w:r>
          <w:r w:rsidRPr="00813992">
            <w:rPr>
              <w:rFonts w:cs="Times New Roman"/>
              <w:lang w:val="id-ID"/>
            </w:rPr>
            <w:fldChar w:fldCharType="separate"/>
          </w:r>
          <w:r w:rsidRPr="00813992">
            <w:rPr>
              <w:rFonts w:cs="Times New Roman"/>
              <w:lang w:val="id-ID"/>
            </w:rPr>
            <w:t>(Susanto, 2022)</w:t>
          </w:r>
          <w:r w:rsidRPr="00813992">
            <w:rPr>
              <w:rFonts w:cs="Times New Roman"/>
              <w:lang w:val="id-ID"/>
            </w:rPr>
            <w:fldChar w:fldCharType="end"/>
          </w:r>
        </w:sdtContent>
      </w:sdt>
      <w:r w:rsidRPr="00813992">
        <w:rPr>
          <w:rFonts w:cs="Times New Roman"/>
          <w:lang w:val="id-ID"/>
        </w:rPr>
        <w:t xml:space="preserve">. Semoga latar belakang ini memantapkan umat untuk menghayati Masa Paskah dalam tema “Mengingat, Percaya, dan Menjadi Saksi-Nya”. </w:t>
      </w:r>
    </w:p>
    <w:p w14:paraId="2351BEE5" w14:textId="77777777" w:rsidR="009D1673" w:rsidRPr="00813992" w:rsidRDefault="009D1673" w:rsidP="009D1673">
      <w:pPr>
        <w:ind w:firstLine="720"/>
        <w:jc w:val="both"/>
        <w:rPr>
          <w:rFonts w:cs="Times New Roman"/>
          <w:lang w:val="id-ID"/>
        </w:rPr>
      </w:pPr>
    </w:p>
    <w:p w14:paraId="12151263" w14:textId="77777777" w:rsidR="009D1673" w:rsidRPr="00813992" w:rsidRDefault="009D1673" w:rsidP="009D1673">
      <w:pPr>
        <w:jc w:val="both"/>
        <w:rPr>
          <w:rFonts w:cs="Times New Roman"/>
          <w:lang w:val="id-ID"/>
        </w:rPr>
      </w:pPr>
    </w:p>
    <w:p w14:paraId="4D6F2679" w14:textId="77777777" w:rsidR="009D1673" w:rsidRPr="00813992" w:rsidRDefault="009D1673" w:rsidP="009D1673">
      <w:pPr>
        <w:jc w:val="both"/>
        <w:rPr>
          <w:rFonts w:cs="Times New Roman"/>
          <w:b/>
          <w:bCs/>
          <w:lang w:val="id-ID"/>
        </w:rPr>
      </w:pPr>
      <w:r w:rsidRPr="00813992">
        <w:rPr>
          <w:rFonts w:cs="Times New Roman"/>
          <w:b/>
          <w:bCs/>
          <w:lang w:val="id-ID"/>
        </w:rPr>
        <w:t>Sabda yang Meneguhkan di Masa Paskah 2025</w:t>
      </w:r>
    </w:p>
    <w:p w14:paraId="3C23C6E0" w14:textId="77777777" w:rsidR="009D1673" w:rsidRPr="00813992" w:rsidRDefault="009D1673" w:rsidP="009D1673">
      <w:pPr>
        <w:jc w:val="both"/>
        <w:rPr>
          <w:rFonts w:cs="Times New Roman"/>
          <w:lang w:val="id-ID"/>
        </w:rPr>
      </w:pPr>
      <w:r w:rsidRPr="00813992">
        <w:rPr>
          <w:rFonts w:cs="Times New Roman"/>
          <w:lang w:val="id-ID"/>
        </w:rPr>
        <w:tab/>
        <w:t xml:space="preserve">Supaya penghayatan Masa Paskah menjadi sebuah gerak hidup beriman bersama Tuhan dan sesama, pada Bahan Dasar Masa Paskah ini disampaikan pokok-pokok sabda yang akan digunakan sebagai sumber permenungan. </w:t>
      </w:r>
    </w:p>
    <w:p w14:paraId="43914DD3" w14:textId="77777777" w:rsidR="009D1673" w:rsidRPr="00813992" w:rsidRDefault="009D1673" w:rsidP="009D1673">
      <w:pPr>
        <w:jc w:val="both"/>
        <w:rPr>
          <w:rFonts w:cs="Times New Roman"/>
          <w:lang w:val="id-ID"/>
        </w:rPr>
      </w:pPr>
      <w:r w:rsidRPr="00813992">
        <w:rPr>
          <w:rFonts w:cs="Times New Roman"/>
          <w:lang w:val="id-ID"/>
        </w:rPr>
        <w:tab/>
        <w:t xml:space="preserve">Rabu Abu 2025 dilaksanakan pada tanggal 5 Maret 2025.  Yesaya 58:1-12, Mazmur 51:1-17, 2 Korintus 5:20b—6:10, Matius </w:t>
      </w:r>
      <w:r w:rsidRPr="00813992">
        <w:rPr>
          <w:rFonts w:cs="Times New Roman"/>
          <w:lang w:val="id-ID"/>
        </w:rPr>
        <w:lastRenderedPageBreak/>
        <w:t>6:1-6, 16-21 adalah bacaan leksionaris pada ibadah Rabu Abu. Pemberitaan tentang kerahiman Allah, cinta kasih dan pengampunan Allah dihayati melalui tiga disiplin spiritualitas yaitu doa, puasa dan beramal. Sebagai sebuah disiplin, spiritualitas itu nantinya diwujudkan dalam praktik harian selama Masa Paskah. Maka setelah ibadah Rabu Abu, umat mempraktikkan kehidupan dalam doa, berpuasa/berpantang dan beramal.</w:t>
      </w:r>
    </w:p>
    <w:p w14:paraId="38637850" w14:textId="39D77BD2" w:rsidR="009D1673" w:rsidRPr="00813992" w:rsidRDefault="009D1673" w:rsidP="009D1673">
      <w:pPr>
        <w:jc w:val="both"/>
        <w:rPr>
          <w:rFonts w:cs="Times New Roman"/>
          <w:lang w:val="id-ID"/>
        </w:rPr>
      </w:pPr>
      <w:r w:rsidRPr="00813992">
        <w:rPr>
          <w:rFonts w:cs="Times New Roman"/>
          <w:lang w:val="id-ID"/>
        </w:rPr>
        <w:tab/>
        <w:t xml:space="preserve">Tanggal  9 Maret 2025 gereja memasuki Minggu </w:t>
      </w:r>
      <w:r w:rsidR="00747E72">
        <w:rPr>
          <w:rFonts w:cs="Times New Roman"/>
          <w:lang w:val="id-ID"/>
        </w:rPr>
        <w:t>Pra-Paskah</w:t>
      </w:r>
      <w:r w:rsidRPr="00813992">
        <w:rPr>
          <w:rFonts w:cs="Times New Roman"/>
          <w:lang w:val="id-ID"/>
        </w:rPr>
        <w:t xml:space="preserve"> I. Ulangan 26:1-11, Mazmur 91:1-2, 9-16, Roma 10:8b-13, Lukas 4:1-13 merupakan bacaan leksionaris pada hari itu. Injil Lukas menuturkan kisah pencobaan di padang gurun. Yesus yang baru saja menjadi bagian dari manusia harus menghadapi pencobaan. Kuatnya cobaan </w:t>
      </w:r>
      <w:r w:rsidR="006A0165">
        <w:rPr>
          <w:rFonts w:cs="Times New Roman"/>
          <w:lang w:val="id-ID"/>
        </w:rPr>
        <w:t>Iblis</w:t>
      </w:r>
      <w:r w:rsidRPr="00813992">
        <w:rPr>
          <w:rFonts w:cs="Times New Roman"/>
          <w:lang w:val="id-ID"/>
        </w:rPr>
        <w:t xml:space="preserve"> tidak menggoyahkan kepercayaan-Nya pada Bapa. Umat diajak untuk berpegang teguh pada Allah supaya batinya teguh dalam menghadapi aneka godaan dunia. </w:t>
      </w:r>
    </w:p>
    <w:p w14:paraId="5B0B54AD" w14:textId="514AF832" w:rsidR="009D1673" w:rsidRPr="00813992" w:rsidRDefault="009D1673" w:rsidP="009D1673">
      <w:pPr>
        <w:jc w:val="both"/>
        <w:rPr>
          <w:rFonts w:cs="Times New Roman"/>
          <w:lang w:val="id-ID"/>
        </w:rPr>
      </w:pPr>
      <w:r w:rsidRPr="00813992">
        <w:rPr>
          <w:rFonts w:cs="Times New Roman"/>
          <w:lang w:val="id-ID"/>
        </w:rPr>
        <w:tab/>
        <w:t xml:space="preserve">Minggu </w:t>
      </w:r>
      <w:r w:rsidR="00747E72">
        <w:rPr>
          <w:rFonts w:cs="Times New Roman"/>
          <w:lang w:val="id-ID"/>
        </w:rPr>
        <w:t>Pra-Paskah</w:t>
      </w:r>
      <w:r w:rsidRPr="00813992">
        <w:rPr>
          <w:rFonts w:cs="Times New Roman"/>
          <w:lang w:val="id-ID"/>
        </w:rPr>
        <w:t xml:space="preserve"> II dilaksanakan pada tanggal 16 Maret 2025. Bacaan leksioanris yang digunakan adalah Kejadian 15:1-12, 17-18, Mazmur 27, Filipi 3:17—4:1, Lukas 13:31-35. Setelah Yesus dicobai oleh </w:t>
      </w:r>
      <w:r w:rsidR="006A0165">
        <w:rPr>
          <w:rFonts w:cs="Times New Roman"/>
          <w:lang w:val="id-ID"/>
        </w:rPr>
        <w:t>Iblis</w:t>
      </w:r>
      <w:r w:rsidRPr="00813992">
        <w:rPr>
          <w:rFonts w:cs="Times New Roman"/>
          <w:lang w:val="id-ID"/>
        </w:rPr>
        <w:t xml:space="preserve">, Ia mendapat berbagai ancaman. Orang-orang Farisi mengatakan pada-Nya bahwa Herodes hendak membunuhnya. Herodes memakai kekuasaan dengan cara jahat. Orang jahat tidak suka pada orang benar. Namun Yesus tidak gentar. Herodes tidak memiliki kuasa apa pun terhadap Yesus sebab Ia datang dalam nama Tuhan. </w:t>
      </w:r>
    </w:p>
    <w:p w14:paraId="5CBC52DA" w14:textId="2E8F0458" w:rsidR="009D1673" w:rsidRPr="00813992" w:rsidRDefault="009D1673" w:rsidP="009D1673">
      <w:pPr>
        <w:jc w:val="both"/>
        <w:rPr>
          <w:rFonts w:cs="Times New Roman"/>
          <w:lang w:val="id-ID"/>
        </w:rPr>
      </w:pPr>
      <w:r w:rsidRPr="00813992">
        <w:rPr>
          <w:rFonts w:cs="Times New Roman"/>
          <w:lang w:val="id-ID"/>
        </w:rPr>
        <w:tab/>
        <w:t xml:space="preserve">Bacaan Yesaya 55:1-9, Mazmur 63:1-8, 1 Korintus 10:1-13, Lukas 13:1-9 digunakan dalam ibadah Minggu </w:t>
      </w:r>
      <w:r w:rsidR="00747E72">
        <w:rPr>
          <w:rFonts w:cs="Times New Roman"/>
          <w:lang w:val="id-ID"/>
        </w:rPr>
        <w:t>Pra-Paskah</w:t>
      </w:r>
      <w:r w:rsidRPr="00813992">
        <w:rPr>
          <w:rFonts w:cs="Times New Roman"/>
          <w:lang w:val="id-ID"/>
        </w:rPr>
        <w:t xml:space="preserve"> III yang dilakukan pada tanggal 23 Maret 2023. Menghakimi orang lain atas dasar kesalahannya dilakukan banyak orang terhadap sesamanya. Yesus melarang murid-murid-Nya melakukan tindakan seperti itu. Semua orang bisa berada pada situasi “tidak baik-baik saja”. Mawas diri dan bertobat merupakan jalan yang harus dilalui supaya umat mengalami anugerah Allah dalam hidupnya.</w:t>
      </w:r>
    </w:p>
    <w:p w14:paraId="3FC36583" w14:textId="6D69AB95" w:rsidR="009D1673" w:rsidRPr="00813992" w:rsidRDefault="009D1673" w:rsidP="009D1673">
      <w:pPr>
        <w:jc w:val="both"/>
        <w:rPr>
          <w:rFonts w:cs="Times New Roman"/>
          <w:lang w:val="id-ID"/>
        </w:rPr>
      </w:pPr>
      <w:r w:rsidRPr="00813992">
        <w:rPr>
          <w:rFonts w:cs="Times New Roman"/>
          <w:lang w:val="id-ID"/>
        </w:rPr>
        <w:tab/>
        <w:t xml:space="preserve">Tanggal 30 Maret 2025 merupakan minggu </w:t>
      </w:r>
      <w:r w:rsidR="00747E72">
        <w:rPr>
          <w:rFonts w:cs="Times New Roman"/>
          <w:lang w:val="id-ID"/>
        </w:rPr>
        <w:t>Pra-Paskah</w:t>
      </w:r>
      <w:r w:rsidRPr="00813992">
        <w:rPr>
          <w:rFonts w:cs="Times New Roman"/>
          <w:lang w:val="id-ID"/>
        </w:rPr>
        <w:t xml:space="preserve"> IV. Bacaan yang digunakan adalah Yosua 5:9-12, Mazmur 32, 2 Korintus 5:16-21, Lukas 15:1-3, 11b-32. Lukas menyampaikan bahwa Allah yang penuh ampunan menerima setiap orang hidup dalam cinta kasih-Nya. Umat yang percaya kepada-Nya dipanggil </w:t>
      </w:r>
      <w:r w:rsidRPr="00813992">
        <w:rPr>
          <w:rFonts w:cs="Times New Roman"/>
          <w:lang w:val="id-ID"/>
        </w:rPr>
        <w:lastRenderedPageBreak/>
        <w:t>untuk hidup dalam penerimaan serta pengampunan.</w:t>
      </w:r>
    </w:p>
    <w:p w14:paraId="461A3725" w14:textId="77D68527" w:rsidR="009D1673" w:rsidRPr="00813992" w:rsidRDefault="009D1673" w:rsidP="009D1673">
      <w:pPr>
        <w:jc w:val="both"/>
        <w:rPr>
          <w:rFonts w:cs="Times New Roman"/>
          <w:lang w:val="id-ID"/>
        </w:rPr>
      </w:pPr>
      <w:r w:rsidRPr="00813992">
        <w:rPr>
          <w:rFonts w:cs="Times New Roman"/>
          <w:lang w:val="id-ID"/>
        </w:rPr>
        <w:tab/>
        <w:t xml:space="preserve">Peringatan akan kematian Kristus dihayati pada Minggu </w:t>
      </w:r>
      <w:r w:rsidR="00747E72">
        <w:rPr>
          <w:rFonts w:cs="Times New Roman"/>
          <w:lang w:val="id-ID"/>
        </w:rPr>
        <w:t>Pra-Paskah</w:t>
      </w:r>
      <w:r w:rsidRPr="00813992">
        <w:rPr>
          <w:rFonts w:cs="Times New Roman"/>
          <w:lang w:val="id-ID"/>
        </w:rPr>
        <w:t xml:space="preserve"> V. Bacaan leksionaris adalah Yesaya 43:16-21, Mazmur 126, Filipi 3:4b-14, Yohanes 12:1-8. Maria yang mengurapi Yesus dengan minyak dan menyeka dengan rambutnya menunjukkan ungkapan syukurnya yang mendalam pada Allah. Tindakan itu juga menjadi sarana mengingat kematian yang akan dialami Yesus. Kematian yang tak ternilai harganya, jauh lebih besar ketimbang harga minyak narwastu murni yang digunakan untuk mengurapi kaki Yesus. Minggu </w:t>
      </w:r>
      <w:r w:rsidR="00747E72">
        <w:rPr>
          <w:rFonts w:cs="Times New Roman"/>
          <w:lang w:val="id-ID"/>
        </w:rPr>
        <w:t>Pra-Paskah</w:t>
      </w:r>
      <w:r w:rsidRPr="00813992">
        <w:rPr>
          <w:rFonts w:cs="Times New Roman"/>
          <w:lang w:val="id-ID"/>
        </w:rPr>
        <w:t xml:space="preserve"> V akan dihayati pada tanggal 6 April 2025.</w:t>
      </w:r>
    </w:p>
    <w:p w14:paraId="76C25723" w14:textId="6DD9E7BE" w:rsidR="009D1673" w:rsidRPr="00813992" w:rsidRDefault="009D1673" w:rsidP="009D1673">
      <w:pPr>
        <w:jc w:val="both"/>
        <w:rPr>
          <w:rFonts w:cs="Times New Roman"/>
          <w:lang w:val="id-ID"/>
        </w:rPr>
      </w:pPr>
      <w:r w:rsidRPr="00813992">
        <w:rPr>
          <w:rFonts w:cs="Times New Roman"/>
          <w:lang w:val="id-ID"/>
        </w:rPr>
        <w:tab/>
        <w:t xml:space="preserve">Minggu Palmarum dilaksanakan pada tanggal 13 April 2025. Minggu ini juga dikenal sebagai Minggu </w:t>
      </w:r>
      <w:r w:rsidR="00747E72">
        <w:rPr>
          <w:rFonts w:cs="Times New Roman"/>
          <w:lang w:val="id-ID"/>
        </w:rPr>
        <w:t>Pra-Paskah</w:t>
      </w:r>
      <w:r w:rsidRPr="00813992">
        <w:rPr>
          <w:rFonts w:cs="Times New Roman"/>
          <w:lang w:val="id-ID"/>
        </w:rPr>
        <w:t xml:space="preserve"> VI.  Yesaya 50:4-9a, Mazmur 118:1-2, 19-29, Filipi 2:5-11, Lukas 19:28-40 menjadi bacaan di Minggu ini. Yesus Sang Raja damai masuk ke Yerusalem. Banyak orang menyambut-Nya. Secara alegoris, Ia masuk ke dalam kehidupan manusia. Apa yang dilakukan manusia zaman ini? Sifat tata liturgi Minggu Palmarum ditandai dengan 'suka' dan 'duka', 'pemuliaan' dan 'perendahan', 'penerimaan' dan 'penolakan' </w:t>
      </w:r>
      <w:sdt>
        <w:sdtPr>
          <w:rPr>
            <w:rFonts w:cs="Times New Roman"/>
            <w:lang w:val="id-ID"/>
          </w:rPr>
          <w:id w:val="-1571039746"/>
          <w:citation/>
        </w:sdtPr>
        <w:sdtContent>
          <w:r w:rsidRPr="00813992">
            <w:rPr>
              <w:rFonts w:cs="Times New Roman"/>
              <w:lang w:val="id-ID"/>
            </w:rPr>
            <w:fldChar w:fldCharType="begin"/>
          </w:r>
          <w:r w:rsidRPr="00813992">
            <w:rPr>
              <w:rFonts w:cs="Times New Roman"/>
              <w:lang w:val="id-ID"/>
            </w:rPr>
            <w:instrText xml:space="preserve"> CITATION Ter19 \l 1033 </w:instrText>
          </w:r>
          <w:r w:rsidRPr="00813992">
            <w:rPr>
              <w:rFonts w:cs="Times New Roman"/>
              <w:lang w:val="id-ID"/>
            </w:rPr>
            <w:fldChar w:fldCharType="separate"/>
          </w:r>
          <w:r w:rsidRPr="00813992">
            <w:rPr>
              <w:rFonts w:cs="Times New Roman"/>
              <w:lang w:val="id-ID"/>
            </w:rPr>
            <w:t>(Teresa, 2019)</w:t>
          </w:r>
          <w:r w:rsidRPr="00813992">
            <w:rPr>
              <w:rFonts w:cs="Times New Roman"/>
              <w:lang w:val="id-ID"/>
            </w:rPr>
            <w:fldChar w:fldCharType="end"/>
          </w:r>
        </w:sdtContent>
      </w:sdt>
      <w:r w:rsidRPr="00813992">
        <w:rPr>
          <w:rFonts w:cs="Times New Roman"/>
          <w:lang w:val="id-ID"/>
        </w:rPr>
        <w:t xml:space="preserve">. </w:t>
      </w:r>
    </w:p>
    <w:p w14:paraId="1895CB9C" w14:textId="77777777" w:rsidR="009D1673" w:rsidRPr="00813992" w:rsidRDefault="009D1673" w:rsidP="009D1673">
      <w:pPr>
        <w:jc w:val="both"/>
        <w:rPr>
          <w:rFonts w:cs="Times New Roman"/>
          <w:lang w:val="id-ID"/>
        </w:rPr>
      </w:pPr>
      <w:r w:rsidRPr="00813992">
        <w:rPr>
          <w:rFonts w:cs="Times New Roman"/>
          <w:lang w:val="id-ID"/>
        </w:rPr>
        <w:tab/>
        <w:t>Kamis Putih akan dihayati pada 17 April 2025. Berdasar Keluaran 12:1-14, Mazmur 116:1-2, 12-19, 1 Korintus 11:23-26, Yohanes 13:1-17, 31b-35 umat menghayati hidupnya di hadapan Allah yang berkenan membasuh dosa dunia. Kasih meruntuhkan jarak yang memisahkan antara Yesus dan murid-murid-Nya. Kehidupan semacam itulah yang dikehendaki oleh Yesus. Ia mengharap para murid-Nya saling mengasihi.</w:t>
      </w:r>
    </w:p>
    <w:p w14:paraId="45B0D6BF" w14:textId="77777777" w:rsidR="009D1673" w:rsidRPr="00813992" w:rsidRDefault="009D1673" w:rsidP="009D1673">
      <w:pPr>
        <w:jc w:val="both"/>
        <w:rPr>
          <w:rFonts w:cs="Times New Roman"/>
          <w:lang w:val="id-ID"/>
        </w:rPr>
      </w:pPr>
      <w:r w:rsidRPr="00813992">
        <w:rPr>
          <w:rFonts w:cs="Times New Roman"/>
          <w:lang w:val="id-ID"/>
        </w:rPr>
        <w:tab/>
        <w:t xml:space="preserve">Pada Jumat Agung yang dirayakan tanggal 18 April 2025 umat diajak menghayati bacaan-bacaan dari Yesaya 52:13—53:12, Mazmur 22, Ibrani 10:16-25, Yohanes 18:1—19:42. Yesus mengajarkan tentang kesetiaan. Semua jalan yang harus dilalui menuju kebangkitan dijalani dengan setia. Ia menghadapi kematian dengan sadar. Salib merupakan peristiwa yang kelam. Namun bukankah akhir dari segalanya. Hadapi salib dengan kasih dan tetap percaya pada penyertaan Bapa. </w:t>
      </w:r>
    </w:p>
    <w:p w14:paraId="2C2B2445" w14:textId="77777777" w:rsidR="009D1673" w:rsidRPr="00813992" w:rsidRDefault="009D1673" w:rsidP="009D1673">
      <w:pPr>
        <w:jc w:val="both"/>
        <w:rPr>
          <w:rFonts w:cs="Times New Roman"/>
          <w:lang w:val="id-ID"/>
        </w:rPr>
      </w:pPr>
      <w:r w:rsidRPr="00813992">
        <w:rPr>
          <w:rFonts w:cs="Times New Roman"/>
          <w:lang w:val="id-ID"/>
        </w:rPr>
        <w:tab/>
        <w:t xml:space="preserve">Sabtu Sunyi dihayati pada tanggal 19 April 2025. Bacaan leksionaris dari Ratapan 3:1-9, 19, Mazmur 31:1-4, 15-16, 1 Petrus 4:1-8, Matius 27:57-66. Ketenangan batin Yusuf dari Arimatea </w:t>
      </w:r>
      <w:r w:rsidRPr="00813992">
        <w:rPr>
          <w:rFonts w:cs="Times New Roman"/>
          <w:lang w:val="id-ID"/>
        </w:rPr>
        <w:lastRenderedPageBreak/>
        <w:t>membuatnya memiliki keberanian menghadap Pilatus dan meminta agar diizinkan untuk memakamkan Yesus dengan cara yang layak. Penghormatan pada Sang Guru dilakukannya bukan hanya saat Ia hidup, namun juga saat Sang Guru terbujur kaku. Menghargai kematian adalah salah satu wujud penghargaan pada kehidupan. Hal itu akan terjadi saat hati penuh keheningan.</w:t>
      </w:r>
    </w:p>
    <w:p w14:paraId="0E1B3E77" w14:textId="77777777" w:rsidR="009D1673" w:rsidRPr="00813992" w:rsidRDefault="009D1673" w:rsidP="009D1673">
      <w:pPr>
        <w:jc w:val="both"/>
        <w:rPr>
          <w:rFonts w:cs="Times New Roman"/>
          <w:lang w:val="id-ID"/>
        </w:rPr>
      </w:pPr>
      <w:r w:rsidRPr="00813992">
        <w:rPr>
          <w:rFonts w:cs="Times New Roman"/>
          <w:lang w:val="id-ID"/>
        </w:rPr>
        <w:tab/>
        <w:t xml:space="preserve">Mengingat, Percaya, dan Menjadi Saksi-Nya  merupakan puncak penghayatan di masa Paskah. Melalui Yesaya 65:17-25, Mazmur 118:1-2, 14-24, Kisah Para Rasul 10:34-43, Lukas 24:1-12. Kebangkitan Yesus membuka ingatan terhadap sabda yang sudah dikatakan-Nya. Mengingat adalah respons iman yang berakibat pada percaya. Orang-orang yang percaya pada karya kasih Allah diutus mempersaksikan pengalaman dikasihi Allah. </w:t>
      </w:r>
    </w:p>
    <w:p w14:paraId="46381513" w14:textId="77777777" w:rsidR="009D1673" w:rsidRPr="00813992" w:rsidRDefault="009D1673" w:rsidP="009D1673">
      <w:pPr>
        <w:jc w:val="both"/>
        <w:rPr>
          <w:rFonts w:cs="Times New Roman"/>
          <w:lang w:val="id-ID"/>
        </w:rPr>
      </w:pPr>
      <w:r w:rsidRPr="00813992">
        <w:rPr>
          <w:rFonts w:cs="Times New Roman"/>
          <w:lang w:val="id-ID"/>
        </w:rPr>
        <w:tab/>
        <w:t xml:space="preserve">Paskah Sore mengajak umat untuk semakin menghayati ingatan akan kebangkitan. Yesus dengan empati-Nya mendampingi murid-murid-Nya yang sedang berduka. Melalui bacaan Yesaya 25:6-9, Mazmur 114, 1 Korintus 5:6b-8, Lukas 24:13-49 umat diarahkan untuk mendekat pada Dia dan terbuka kepada Kristus. Ia memberikan peneguhan dan kelegaan. </w:t>
      </w:r>
    </w:p>
    <w:p w14:paraId="708D5C6E" w14:textId="77777777" w:rsidR="009D1673" w:rsidRPr="00813992" w:rsidRDefault="009D1673" w:rsidP="009D1673">
      <w:pPr>
        <w:jc w:val="both"/>
        <w:rPr>
          <w:rFonts w:cs="Times New Roman"/>
          <w:lang w:val="id-ID"/>
        </w:rPr>
      </w:pPr>
      <w:r w:rsidRPr="00813992">
        <w:rPr>
          <w:rFonts w:cs="Times New Roman"/>
          <w:lang w:val="id-ID"/>
        </w:rPr>
        <w:tab/>
        <w:t xml:space="preserve">Minggu, 27 April 2025 merupakan Minggu Paskah II. Leksionari minggu ini adalah  Kisah Para Rasul 5:27-32, Mazmur 118:14-29, Wahyu 1:4-8, Yohanes 20:19-31. Maksud Injil dicatat adalah supaya manusia percaya bahwa Yesus adalah Mesias yang melalui-Nya manusia beroleh hidup. Supaya manusia percaya, Tuhan Yesus berulang kali menampakkan diri kepada murid-murid-Nya. Disabilitas-Nya merupakan bukti bahwa Ia yang bangkit adalah Ia yang menderita dan mati di kayu salib. </w:t>
      </w:r>
    </w:p>
    <w:p w14:paraId="7A1FE2B1" w14:textId="77777777" w:rsidR="009D1673" w:rsidRPr="00813992" w:rsidRDefault="009D1673" w:rsidP="009D1673">
      <w:pPr>
        <w:jc w:val="both"/>
        <w:rPr>
          <w:rFonts w:cs="Times New Roman"/>
          <w:lang w:val="id-ID"/>
        </w:rPr>
      </w:pPr>
      <w:r w:rsidRPr="00813992">
        <w:rPr>
          <w:rFonts w:cs="Times New Roman"/>
          <w:lang w:val="id-ID"/>
        </w:rPr>
        <w:tab/>
        <w:t>Minggu Paskah III dihayati pada tanggal 4 Mei 2025. Kisah Para Rasul 9:1-20, Mazmur 30, Wahyu 5:11-14, Yohanes 21:1-19 menjadi dasar permenungan. Panggilan menjadi saksi Kristus diteguhkan melalui peristiwa Yesus yang menampakkan diri kepada murid-murid-Nya di pantai Danau Tiberias. Kisah ini menegaskan bahwa setiap profesi disertai Allah untuk mempersaksikan Dia, Allah yang beserta pada umat-Nya.</w:t>
      </w:r>
    </w:p>
    <w:p w14:paraId="34488E85" w14:textId="77777777" w:rsidR="009D1673" w:rsidRPr="00813992" w:rsidRDefault="009D1673" w:rsidP="009D1673">
      <w:pPr>
        <w:jc w:val="both"/>
        <w:rPr>
          <w:rFonts w:cs="Times New Roman"/>
          <w:lang w:val="id-ID"/>
        </w:rPr>
      </w:pPr>
      <w:r w:rsidRPr="00813992">
        <w:rPr>
          <w:rFonts w:cs="Times New Roman"/>
          <w:lang w:val="id-ID"/>
        </w:rPr>
        <w:tab/>
        <w:t xml:space="preserve">Minggu, 11 Mei 2025 adalah Minggu Paskah IV. Kisah Para Rasul 9:36-43, Mazmur 23, Wahyu7:9-17, Yohanes 10:22-30 menjadi bacaan leksionaris. Bersaksi tentang kemuliaan Allah bukanlah tanpa tantangan. Ada aneka hambatan yang dialami. </w:t>
      </w:r>
      <w:r w:rsidRPr="00813992">
        <w:rPr>
          <w:rFonts w:cs="Times New Roman"/>
          <w:lang w:val="id-ID"/>
        </w:rPr>
        <w:lastRenderedPageBreak/>
        <w:t>Yesus, mengalami penolakan dari orang-orang Yahudi. Namun Ia tetap mempersaksikan diri melalui pekerjaan-pekerjaan yang dilakukan-Nya bersama Sang Bapa.</w:t>
      </w:r>
    </w:p>
    <w:p w14:paraId="5E9065A6" w14:textId="77777777" w:rsidR="009D1673" w:rsidRPr="00813992" w:rsidRDefault="009D1673" w:rsidP="009D1673">
      <w:pPr>
        <w:jc w:val="both"/>
        <w:rPr>
          <w:rFonts w:cs="Times New Roman"/>
          <w:lang w:val="id-ID"/>
        </w:rPr>
      </w:pPr>
      <w:r w:rsidRPr="00813992">
        <w:rPr>
          <w:rFonts w:cs="Times New Roman"/>
          <w:lang w:val="id-ID"/>
        </w:rPr>
        <w:tab/>
        <w:t xml:space="preserve">Masa Paskah 2025 akan ditutup pada Minggu Paskah V yang dilakukan pada tanggal 18 Mei 2025. Kisah Para Rasul 11:1-18, Mazmur 148, Wahyu 21:1-6, Yohanes 13:31-35 menjadi sumber permenungan. Mengingat, percaya dan mempersaksikan tentang Kristus diwujudkan melalui tindakan nyata. Hidup dalam kasih merupakan praktik yang nyata untuk diwujudkan dalam kehidupan sehari-hari. Praktik itu dilandasi pada iman akan Kristus yang bangkit dari antara orang mati. </w:t>
      </w:r>
    </w:p>
    <w:p w14:paraId="64986945" w14:textId="77777777" w:rsidR="009D1673" w:rsidRPr="00813992" w:rsidRDefault="009D1673" w:rsidP="009D1673">
      <w:pPr>
        <w:jc w:val="both"/>
        <w:rPr>
          <w:rFonts w:cs="Times New Roman"/>
          <w:lang w:val="id-ID"/>
        </w:rPr>
      </w:pPr>
    </w:p>
    <w:p w14:paraId="460B5F59" w14:textId="77777777" w:rsidR="009D1673" w:rsidRPr="00813992" w:rsidRDefault="009D1673" w:rsidP="009D1673">
      <w:pPr>
        <w:jc w:val="both"/>
        <w:rPr>
          <w:rFonts w:cs="Times New Roman"/>
          <w:b/>
          <w:bCs/>
          <w:lang w:val="id-ID"/>
        </w:rPr>
      </w:pPr>
    </w:p>
    <w:p w14:paraId="3D55A6A9" w14:textId="77777777" w:rsidR="009D1673" w:rsidRPr="00813992" w:rsidRDefault="009D1673" w:rsidP="009D1673">
      <w:pPr>
        <w:jc w:val="both"/>
        <w:rPr>
          <w:rFonts w:cs="Times New Roman"/>
          <w:b/>
          <w:bCs/>
          <w:lang w:val="id-ID"/>
        </w:rPr>
      </w:pPr>
      <w:r w:rsidRPr="00813992">
        <w:rPr>
          <w:rFonts w:cs="Times New Roman"/>
          <w:b/>
          <w:bCs/>
          <w:lang w:val="id-ID"/>
        </w:rPr>
        <w:t xml:space="preserve">Penutup </w:t>
      </w:r>
    </w:p>
    <w:p w14:paraId="19E76642" w14:textId="77777777" w:rsidR="009D1673" w:rsidRPr="00813992" w:rsidRDefault="009D1673" w:rsidP="009D1673">
      <w:pPr>
        <w:jc w:val="both"/>
        <w:rPr>
          <w:rFonts w:cs="Times New Roman"/>
          <w:lang w:val="id-ID"/>
        </w:rPr>
      </w:pPr>
      <w:r w:rsidRPr="00813992">
        <w:rPr>
          <w:rFonts w:cs="Times New Roman"/>
          <w:lang w:val="id-ID"/>
        </w:rPr>
        <w:t xml:space="preserve">Rasul Paulus menyatakan dalam suratnya kepada jemaat Korintus: ”Dan Kristus telah mati untuk semua orang, supaya mereka yang hidup, tidak lagi hidup untuk dirinya sendiri, tetapi untuk Dia, yang telah mati dan telah dibangkitkan untuk mereka” (2 Kor. 5:15). Tuturan Rasul Paulus ini meneguhkan panggilan umat beriman untuk setia mengikut Dia. Semoga melalui aneka kegiatan di Masa Paskah 2025, umat semakin bertekun mengikut Tuhan Yesus. </w:t>
      </w:r>
    </w:p>
    <w:p w14:paraId="5D4AA2AE" w14:textId="54FC210F" w:rsidR="009D1673" w:rsidRPr="00813992" w:rsidRDefault="009D1673">
      <w:pPr>
        <w:rPr>
          <w:rFonts w:cs="Times New Roman"/>
          <w:lang w:val="id-ID"/>
        </w:rPr>
      </w:pPr>
      <w:r w:rsidRPr="00813992">
        <w:rPr>
          <w:rFonts w:cs="Times New Roman"/>
          <w:lang w:val="id-ID"/>
        </w:rPr>
        <w:br w:type="page"/>
      </w:r>
    </w:p>
    <w:sdt>
      <w:sdtPr>
        <w:rPr>
          <w:rFonts w:eastAsiaTheme="minorHAnsi" w:cs="Times New Roman"/>
          <w:b w:val="0"/>
          <w:bCs w:val="0"/>
          <w:kern w:val="2"/>
          <w:lang w:val="id-ID"/>
          <w14:ligatures w14:val="standardContextual"/>
        </w:rPr>
        <w:id w:val="1342053408"/>
        <w:docPartObj>
          <w:docPartGallery w:val="Bibliographies"/>
          <w:docPartUnique/>
        </w:docPartObj>
      </w:sdtPr>
      <w:sdtEndPr>
        <w:rPr>
          <w:rFonts w:eastAsia="Georgia"/>
          <w:kern w:val="0"/>
          <w14:ligatures w14:val="none"/>
        </w:rPr>
      </w:sdtEndPr>
      <w:sdtContent>
        <w:p w14:paraId="134FC99A" w14:textId="77777777" w:rsidR="009D1673" w:rsidRPr="00813992" w:rsidRDefault="009D1673" w:rsidP="009D1673">
          <w:pPr>
            <w:pStyle w:val="Judul1"/>
            <w:ind w:left="0"/>
            <w:rPr>
              <w:rFonts w:cs="Times New Roman"/>
              <w:b w:val="0"/>
              <w:bCs w:val="0"/>
              <w:lang w:val="id-ID"/>
            </w:rPr>
          </w:pPr>
          <w:r w:rsidRPr="00813992">
            <w:rPr>
              <w:rFonts w:cs="Times New Roman"/>
              <w:lang w:val="id-ID"/>
            </w:rPr>
            <w:t>Referensi</w:t>
          </w:r>
        </w:p>
        <w:sdt>
          <w:sdtPr>
            <w:rPr>
              <w:rFonts w:ascii="Georgia" w:eastAsia="Georgia" w:hAnsi="Georgia" w:cs="Georgia"/>
              <w:lang w:val="ms"/>
            </w:rPr>
            <w:id w:val="-573587230"/>
            <w:bibliography/>
          </w:sdtPr>
          <w:sdtContent>
            <w:p w14:paraId="76F5CAFF" w14:textId="77777777" w:rsidR="009D1673" w:rsidRPr="00813992" w:rsidRDefault="009D1673" w:rsidP="009D1673">
              <w:pPr>
                <w:pStyle w:val="Bibliografi"/>
                <w:ind w:left="720" w:hanging="720"/>
                <w:rPr>
                  <w:rFonts w:ascii="Georgia" w:hAnsi="Georgia"/>
                </w:rPr>
              </w:pPr>
              <w:r w:rsidRPr="00813992">
                <w:rPr>
                  <w:rFonts w:ascii="Georgia" w:hAnsi="Georgia"/>
                </w:rPr>
                <w:fldChar w:fldCharType="begin"/>
              </w:r>
              <w:r w:rsidRPr="00813992">
                <w:rPr>
                  <w:rFonts w:ascii="Georgia" w:hAnsi="Georgia"/>
                </w:rPr>
                <w:instrText>BIBLIOGRAPHY</w:instrText>
              </w:r>
              <w:r w:rsidRPr="00813992">
                <w:rPr>
                  <w:rFonts w:ascii="Georgia" w:hAnsi="Georgia"/>
                </w:rPr>
                <w:fldChar w:fldCharType="separate"/>
              </w:r>
              <w:r w:rsidRPr="00813992">
                <w:rPr>
                  <w:rFonts w:ascii="Georgia" w:hAnsi="Georgia"/>
                </w:rPr>
                <w:t xml:space="preserve">Barclay, W. (2009). </w:t>
              </w:r>
              <w:r w:rsidRPr="00813992">
                <w:rPr>
                  <w:rFonts w:ascii="Georgia" w:hAnsi="Georgia"/>
                  <w:i/>
                  <w:iCs/>
                </w:rPr>
                <w:t>Pemahaman Alkitab Setiap Hari: Injil Matius 11-28.</w:t>
              </w:r>
              <w:r w:rsidRPr="00813992">
                <w:rPr>
                  <w:rFonts w:ascii="Georgia" w:hAnsi="Georgia"/>
                </w:rPr>
                <w:t xml:space="preserve"> Jakarta: BPK Gunung Mulia.</w:t>
              </w:r>
            </w:p>
            <w:p w14:paraId="4E797F5D" w14:textId="77777777" w:rsidR="009D1673" w:rsidRPr="00813992" w:rsidRDefault="009D1673" w:rsidP="009D1673">
              <w:pPr>
                <w:pStyle w:val="Bibliografi"/>
                <w:ind w:left="720" w:hanging="720"/>
                <w:rPr>
                  <w:rFonts w:ascii="Georgia" w:hAnsi="Georgia"/>
                </w:rPr>
              </w:pPr>
              <w:r w:rsidRPr="00813992">
                <w:rPr>
                  <w:rFonts w:ascii="Georgia" w:hAnsi="Georgia"/>
                </w:rPr>
                <w:t xml:space="preserve">Boland, B. J. (1992). </w:t>
              </w:r>
              <w:r w:rsidRPr="00813992">
                <w:rPr>
                  <w:rFonts w:ascii="Georgia" w:hAnsi="Georgia"/>
                  <w:i/>
                  <w:iCs/>
                </w:rPr>
                <w:t>Intisari Iman Kristen.</w:t>
              </w:r>
              <w:r w:rsidRPr="00813992">
                <w:rPr>
                  <w:rFonts w:ascii="Georgia" w:hAnsi="Georgia"/>
                </w:rPr>
                <w:t xml:space="preserve"> Jakarta: BPK Gunung Mulia.</w:t>
              </w:r>
            </w:p>
            <w:p w14:paraId="2617EDD3" w14:textId="77777777" w:rsidR="009D1673" w:rsidRPr="00813992" w:rsidRDefault="009D1673" w:rsidP="009D1673">
              <w:pPr>
                <w:pStyle w:val="Bibliografi"/>
                <w:ind w:left="720" w:hanging="720"/>
                <w:rPr>
                  <w:rFonts w:ascii="Georgia" w:hAnsi="Georgia"/>
                </w:rPr>
              </w:pPr>
              <w:r w:rsidRPr="00813992">
                <w:rPr>
                  <w:rFonts w:ascii="Georgia" w:hAnsi="Georgia"/>
                </w:rPr>
                <w:t xml:space="preserve">Hadiwiyono, H. (2006). </w:t>
              </w:r>
              <w:r w:rsidRPr="00813992">
                <w:rPr>
                  <w:rFonts w:ascii="Georgia" w:hAnsi="Georgia"/>
                  <w:i/>
                  <w:iCs/>
                </w:rPr>
                <w:t>Inilah Sahadatku.</w:t>
              </w:r>
              <w:r w:rsidRPr="00813992">
                <w:rPr>
                  <w:rFonts w:ascii="Georgia" w:hAnsi="Georgia"/>
                </w:rPr>
                <w:t xml:space="preserve"> Jakarta: BPK Gunung Mulia.</w:t>
              </w:r>
            </w:p>
            <w:p w14:paraId="7F0B85B9" w14:textId="77777777" w:rsidR="009D1673" w:rsidRPr="00813992" w:rsidRDefault="009D1673" w:rsidP="009D1673">
              <w:pPr>
                <w:pStyle w:val="Bibliografi"/>
                <w:ind w:left="720" w:hanging="720"/>
                <w:rPr>
                  <w:rFonts w:ascii="Georgia" w:hAnsi="Georgia"/>
                </w:rPr>
              </w:pPr>
              <w:r w:rsidRPr="00813992">
                <w:rPr>
                  <w:rFonts w:ascii="Georgia" w:hAnsi="Georgia"/>
                </w:rPr>
                <w:t xml:space="preserve">Herianto, T. (2019). Kebangkitan Yesus: Na;isis Naratif Injil Lukas 23:56-24:12. </w:t>
              </w:r>
              <w:r w:rsidRPr="00813992">
                <w:rPr>
                  <w:rFonts w:ascii="Georgia" w:hAnsi="Georgia"/>
                  <w:i/>
                  <w:iCs/>
                </w:rPr>
                <w:t>Melintas Vol. 35, No. 1, 2019</w:t>
              </w:r>
              <w:r w:rsidRPr="00813992">
                <w:rPr>
                  <w:rFonts w:ascii="Georgia" w:hAnsi="Georgia"/>
                </w:rPr>
                <w:t>, 72.</w:t>
              </w:r>
            </w:p>
            <w:p w14:paraId="781614BF" w14:textId="77777777" w:rsidR="009D1673" w:rsidRPr="00813992" w:rsidRDefault="009D1673" w:rsidP="009D1673">
              <w:pPr>
                <w:pStyle w:val="Bibliografi"/>
                <w:ind w:left="720" w:hanging="720"/>
                <w:rPr>
                  <w:rFonts w:ascii="Georgia" w:hAnsi="Georgia"/>
                </w:rPr>
              </w:pPr>
              <w:r w:rsidRPr="00813992">
                <w:rPr>
                  <w:rFonts w:ascii="Georgia" w:hAnsi="Georgia"/>
                </w:rPr>
                <w:t xml:space="preserve">Hironimus Resi, T. N. (2024). Kebangkitan Yesus Menurut Injil Lukas 24:1-49 dan Implikasinya Bagi Gereja Masa Kini. </w:t>
              </w:r>
              <w:r w:rsidRPr="00813992">
                <w:rPr>
                  <w:rFonts w:ascii="Georgia" w:hAnsi="Georgia"/>
                  <w:i/>
                  <w:iCs/>
                </w:rPr>
                <w:t>JURNAL PENELITIAN PENDIDIKAN AGAMA KATOLIK V O L U M E 0 4 N O M O R 0 1 , M A R E T 2 0 2 4</w:t>
              </w:r>
              <w:r w:rsidRPr="00813992">
                <w:rPr>
                  <w:rFonts w:ascii="Georgia" w:hAnsi="Georgia"/>
                </w:rPr>
                <w:t>, 37.</w:t>
              </w:r>
            </w:p>
            <w:p w14:paraId="0226DE0C" w14:textId="77777777" w:rsidR="009D1673" w:rsidRPr="00813992" w:rsidRDefault="009D1673" w:rsidP="009D1673">
              <w:pPr>
                <w:pStyle w:val="Bibliografi"/>
                <w:ind w:left="720" w:hanging="720"/>
                <w:rPr>
                  <w:rFonts w:ascii="Georgia" w:hAnsi="Georgia"/>
                </w:rPr>
              </w:pPr>
              <w:r w:rsidRPr="00813992">
                <w:rPr>
                  <w:rFonts w:ascii="Georgia" w:hAnsi="Georgia"/>
                </w:rPr>
                <w:t xml:space="preserve">Kim, W. Y. (2005). </w:t>
              </w:r>
              <w:r w:rsidRPr="00813992">
                <w:rPr>
                  <w:rFonts w:ascii="Georgia" w:hAnsi="Georgia"/>
                  <w:i/>
                  <w:iCs/>
                </w:rPr>
                <w:t>Yesuslah Jawaban Kumpulan Khotbah.</w:t>
              </w:r>
              <w:r w:rsidRPr="00813992">
                <w:rPr>
                  <w:rFonts w:ascii="Georgia" w:hAnsi="Georgia"/>
                </w:rPr>
                <w:t xml:space="preserve"> Jakarta: BPK Gunung Mulia.</w:t>
              </w:r>
            </w:p>
            <w:p w14:paraId="2821332D" w14:textId="77777777" w:rsidR="009D1673" w:rsidRPr="00813992" w:rsidRDefault="009D1673" w:rsidP="009D1673">
              <w:pPr>
                <w:pStyle w:val="Bibliografi"/>
                <w:ind w:left="720" w:hanging="720"/>
                <w:rPr>
                  <w:rFonts w:ascii="Georgia" w:hAnsi="Georgia"/>
                </w:rPr>
              </w:pPr>
              <w:r w:rsidRPr="00813992">
                <w:rPr>
                  <w:rFonts w:ascii="Georgia" w:hAnsi="Georgia"/>
                </w:rPr>
                <w:t xml:space="preserve">Riyadi, E. (2011). </w:t>
              </w:r>
              <w:r w:rsidRPr="00813992">
                <w:rPr>
                  <w:rFonts w:ascii="Georgia" w:hAnsi="Georgia"/>
                  <w:i/>
                  <w:iCs/>
                </w:rPr>
                <w:t>Lukas: "Sungguh Orang Ini Adalah Anak Allah" Seri tahsir 4 Injil.</w:t>
              </w:r>
              <w:r w:rsidRPr="00813992">
                <w:rPr>
                  <w:rFonts w:ascii="Georgia" w:hAnsi="Georgia"/>
                </w:rPr>
                <w:t xml:space="preserve"> Yogyakarta: Kanisius.</w:t>
              </w:r>
            </w:p>
            <w:p w14:paraId="1CB4FD66" w14:textId="77777777" w:rsidR="009D1673" w:rsidRPr="00813992" w:rsidRDefault="009D1673" w:rsidP="009D1673">
              <w:pPr>
                <w:pStyle w:val="Bibliografi"/>
                <w:ind w:left="720" w:hanging="720"/>
                <w:rPr>
                  <w:rFonts w:ascii="Georgia" w:hAnsi="Georgia"/>
                </w:rPr>
              </w:pPr>
              <w:r w:rsidRPr="00813992">
                <w:rPr>
                  <w:rFonts w:ascii="Georgia" w:hAnsi="Georgia"/>
                </w:rPr>
                <w:t xml:space="preserve">Susanto, F. (2022). </w:t>
              </w:r>
              <w:r w:rsidRPr="00813992">
                <w:rPr>
                  <w:rFonts w:ascii="Georgia" w:hAnsi="Georgia"/>
                  <w:i/>
                  <w:iCs/>
                </w:rPr>
                <w:t>Injil Lukas: Mengenal Sang Teolog Keselamatan Yesus Kristus.</w:t>
              </w:r>
              <w:r w:rsidRPr="00813992">
                <w:rPr>
                  <w:rFonts w:ascii="Georgia" w:hAnsi="Georgia"/>
                </w:rPr>
                <w:t xml:space="preserve"> Jakarta: STF Driyarkara.</w:t>
              </w:r>
            </w:p>
            <w:p w14:paraId="6669F770" w14:textId="77777777" w:rsidR="009D1673" w:rsidRPr="00813992" w:rsidRDefault="009D1673" w:rsidP="009D1673">
              <w:pPr>
                <w:pStyle w:val="Bibliografi"/>
                <w:ind w:left="720" w:hanging="720"/>
                <w:rPr>
                  <w:rFonts w:ascii="Georgia" w:hAnsi="Georgia"/>
                </w:rPr>
              </w:pPr>
              <w:r w:rsidRPr="00813992">
                <w:rPr>
                  <w:rFonts w:ascii="Georgia" w:hAnsi="Georgia"/>
                </w:rPr>
                <w:t xml:space="preserve">Teresa. (2019). </w:t>
              </w:r>
              <w:r w:rsidRPr="00813992">
                <w:rPr>
                  <w:rFonts w:ascii="Georgia" w:hAnsi="Georgia"/>
                  <w:i/>
                  <w:iCs/>
                </w:rPr>
                <w:t>Minggu Palma.</w:t>
              </w:r>
              <w:r w:rsidRPr="00813992">
                <w:rPr>
                  <w:rFonts w:ascii="Georgia" w:hAnsi="Georgia"/>
                </w:rPr>
                <w:t xml:space="preserve"> Cikarang: https://parokicikarang.or.id/po-content/uploads/All_Post_Image/19_04_14_main.jpg.</w:t>
              </w:r>
            </w:p>
            <w:p w14:paraId="0A46652C" w14:textId="77777777" w:rsidR="009D1673" w:rsidRPr="00813992" w:rsidRDefault="009D1673" w:rsidP="009D1673">
              <w:pPr>
                <w:jc w:val="both"/>
                <w:rPr>
                  <w:rFonts w:cs="Times New Roman"/>
                  <w:lang w:val="id-ID"/>
                </w:rPr>
              </w:pPr>
              <w:r w:rsidRPr="00813992">
                <w:rPr>
                  <w:rFonts w:cs="Times New Roman"/>
                  <w:b/>
                  <w:bCs/>
                  <w:lang w:val="id-ID"/>
                </w:rPr>
                <w:fldChar w:fldCharType="end"/>
              </w:r>
            </w:p>
          </w:sdtContent>
        </w:sdt>
      </w:sdtContent>
    </w:sdt>
    <w:p w14:paraId="49A40886" w14:textId="77777777" w:rsidR="009D1673" w:rsidRPr="00813992" w:rsidRDefault="009D1673" w:rsidP="009D1673">
      <w:pPr>
        <w:jc w:val="both"/>
        <w:rPr>
          <w:rFonts w:cs="Times New Roman"/>
          <w:lang w:val="id-ID"/>
        </w:rPr>
      </w:pPr>
    </w:p>
    <w:p w14:paraId="0AB77CB6" w14:textId="77777777" w:rsidR="009D1673" w:rsidRPr="00813992" w:rsidRDefault="009D1673">
      <w:pPr>
        <w:rPr>
          <w:rFonts w:ascii="Times New Roman"/>
          <w:sz w:val="28"/>
          <w:lang w:val="id-ID"/>
        </w:rPr>
      </w:pPr>
      <w:r w:rsidRPr="00813992">
        <w:rPr>
          <w:rFonts w:ascii="Times New Roman"/>
          <w:sz w:val="28"/>
          <w:lang w:val="id-ID"/>
        </w:rPr>
        <w:br w:type="page"/>
      </w:r>
    </w:p>
    <w:p w14:paraId="61347F50" w14:textId="77777777" w:rsidR="009D1673" w:rsidRPr="00813992" w:rsidRDefault="009D1673">
      <w:pPr>
        <w:rPr>
          <w:rFonts w:ascii="Times New Roman"/>
          <w:sz w:val="28"/>
          <w:lang w:val="id-ID"/>
        </w:rPr>
        <w:sectPr w:rsidR="009D1673" w:rsidRPr="00813992" w:rsidSect="00141D1B">
          <w:headerReference w:type="even" r:id="rId17"/>
          <w:headerReference w:type="default" r:id="rId18"/>
          <w:footerReference w:type="even" r:id="rId19"/>
          <w:footerReference w:type="default" r:id="rId20"/>
          <w:pgSz w:w="8420" w:h="11907"/>
          <w:pgMar w:top="1338" w:right="958" w:bottom="919" w:left="981" w:header="714" w:footer="731" w:gutter="0"/>
          <w:pgNumType w:start="1"/>
          <w:cols w:space="720"/>
        </w:sectPr>
      </w:pPr>
    </w:p>
    <w:p w14:paraId="4CD6A2E8" w14:textId="1F000BD8" w:rsidR="009D1673" w:rsidRPr="00813992" w:rsidRDefault="009D1673">
      <w:pPr>
        <w:rPr>
          <w:rFonts w:ascii="Times New Roman"/>
          <w:sz w:val="28"/>
          <w:lang w:val="id-ID"/>
        </w:rPr>
      </w:pPr>
      <w:r w:rsidRPr="00813992">
        <w:rPr>
          <w:noProof/>
          <w:lang w:val="id-ID"/>
        </w:rPr>
        <w:lastRenderedPageBreak/>
        <mc:AlternateContent>
          <mc:Choice Requires="wps">
            <w:drawing>
              <wp:anchor distT="0" distB="0" distL="114300" distR="114300" simplePos="0" relativeHeight="251842048" behindDoc="0" locked="0" layoutInCell="1" allowOverlap="1" wp14:anchorId="5FD32B2B" wp14:editId="044DE527">
                <wp:simplePos x="0" y="0"/>
                <wp:positionH relativeFrom="margin">
                  <wp:align>center</wp:align>
                </wp:positionH>
                <wp:positionV relativeFrom="paragraph">
                  <wp:posOffset>2323465</wp:posOffset>
                </wp:positionV>
                <wp:extent cx="2755265" cy="120967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2755265" cy="1209675"/>
                        </a:xfrm>
                        <a:prstGeom prst="rect">
                          <a:avLst/>
                        </a:prstGeom>
                        <a:noFill/>
                        <a:ln w="6350">
                          <a:noFill/>
                        </a:ln>
                      </wps:spPr>
                      <wps:txbx>
                        <w:txbxContent>
                          <w:p w14:paraId="0F00EDE1" w14:textId="77777777" w:rsidR="009D1673" w:rsidRPr="008B1E44" w:rsidRDefault="009D1673" w:rsidP="009D1673">
                            <w:pPr>
                              <w:jc w:val="center"/>
                              <w:rPr>
                                <w:rFonts w:ascii="Cambria" w:hAnsi="Cambria"/>
                                <w:b/>
                                <w:sz w:val="32"/>
                              </w:rPr>
                            </w:pPr>
                            <w:r w:rsidRPr="008B1E44">
                              <w:rPr>
                                <w:rFonts w:ascii="Cambria" w:hAnsi="Cambria"/>
                                <w:b/>
                                <w:sz w:val="32"/>
                              </w:rPr>
                              <w:t>“BAHAN KHOTBAH”</w:t>
                            </w:r>
                          </w:p>
                          <w:p w14:paraId="31B28F3B" w14:textId="77777777" w:rsidR="009D1673" w:rsidRPr="008B1E44" w:rsidRDefault="009D1673" w:rsidP="009D1673">
                            <w:pPr>
                              <w:jc w:val="center"/>
                              <w:rPr>
                                <w:rFonts w:ascii="Cambria" w:hAnsi="Cambria"/>
                                <w:b/>
                                <w:sz w:val="24"/>
                              </w:rPr>
                            </w:pPr>
                            <w:r w:rsidRPr="008B1E44">
                              <w:rPr>
                                <w:rFonts w:ascii="Cambria" w:hAnsi="Cambria"/>
                                <w:b/>
                                <w:sz w:val="24"/>
                              </w:rPr>
                              <w:t>Bahan yang tersaji dalam buku ini</w:t>
                            </w:r>
                          </w:p>
                          <w:p w14:paraId="2A2D90A5" w14:textId="77777777" w:rsidR="009D1673" w:rsidRPr="008B1E44" w:rsidRDefault="009D1673" w:rsidP="009D1673">
                            <w:pPr>
                              <w:jc w:val="center"/>
                              <w:rPr>
                                <w:rFonts w:ascii="Cambria" w:hAnsi="Cambria"/>
                                <w:b/>
                                <w:sz w:val="24"/>
                              </w:rPr>
                            </w:pPr>
                            <w:r w:rsidRPr="008B1E44">
                              <w:rPr>
                                <w:rFonts w:ascii="Cambria" w:hAnsi="Cambria"/>
                                <w:b/>
                                <w:sz w:val="24"/>
                              </w:rPr>
                              <w:t>dapat diolah disesuaikan dengan kondisi dan kebutuhan gereja</w:t>
                            </w:r>
                          </w:p>
                          <w:p w14:paraId="3112C4FC" w14:textId="77777777" w:rsidR="009D1673" w:rsidRPr="008B1E44" w:rsidRDefault="009D1673" w:rsidP="009D1673">
                            <w:pPr>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D32B2B" id="Text Box 70" o:spid="_x0000_s1030" type="#_x0000_t202" style="position:absolute;margin-left:0;margin-top:182.95pt;width:216.95pt;height:95.25pt;z-index:2518420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" filled="f" stroked="f" strokeweight=".5pt">
                <v:textbox>
                  <w:txbxContent>
                    <w:p w14:paraId="0F00EDE1" w14:textId="77777777" w:rsidR="009D1673" w:rsidRPr="008B1E44" w:rsidRDefault="009D1673" w:rsidP="009D1673">
                      <w:pPr>
                        <w:jc w:val="center"/>
                        <w:rPr>
                          <w:rFonts w:ascii="Cambria" w:hAnsi="Cambria"/>
                          <w:b/>
                          <w:sz w:val="32"/>
                        </w:rPr>
                      </w:pPr>
                      <w:r w:rsidRPr="008B1E44">
                        <w:rPr>
                          <w:rFonts w:ascii="Cambria" w:hAnsi="Cambria"/>
                          <w:b/>
                          <w:sz w:val="32"/>
                        </w:rPr>
                        <w:t>“BAHAN KHOTBAH”</w:t>
                      </w:r>
                    </w:p>
                    <w:p w14:paraId="31B28F3B" w14:textId="77777777" w:rsidR="009D1673" w:rsidRPr="008B1E44" w:rsidRDefault="009D1673" w:rsidP="009D1673">
                      <w:pPr>
                        <w:jc w:val="center"/>
                        <w:rPr>
                          <w:rFonts w:ascii="Cambria" w:hAnsi="Cambria"/>
                          <w:b/>
                          <w:sz w:val="24"/>
                        </w:rPr>
                      </w:pPr>
                      <w:r w:rsidRPr="008B1E44">
                        <w:rPr>
                          <w:rFonts w:ascii="Cambria" w:hAnsi="Cambria"/>
                          <w:b/>
                          <w:sz w:val="24"/>
                        </w:rPr>
                        <w:t>Bahan yang tersaji dalam buku ini</w:t>
                      </w:r>
                    </w:p>
                    <w:p w14:paraId="2A2D90A5" w14:textId="77777777" w:rsidR="009D1673" w:rsidRPr="008B1E44" w:rsidRDefault="009D1673" w:rsidP="009D1673">
                      <w:pPr>
                        <w:jc w:val="center"/>
                        <w:rPr>
                          <w:rFonts w:ascii="Cambria" w:hAnsi="Cambria"/>
                          <w:b/>
                          <w:sz w:val="24"/>
                        </w:rPr>
                      </w:pPr>
                      <w:r w:rsidRPr="008B1E44">
                        <w:rPr>
                          <w:rFonts w:ascii="Cambria" w:hAnsi="Cambria"/>
                          <w:b/>
                          <w:sz w:val="24"/>
                        </w:rPr>
                        <w:t>dapat diolah disesuaikan dengan kondisi dan kebutuhan gereja</w:t>
                      </w:r>
                    </w:p>
                    <w:p w14:paraId="3112C4FC" w14:textId="77777777" w:rsidR="009D1673" w:rsidRPr="008B1E44" w:rsidRDefault="009D1673" w:rsidP="009D1673">
                      <w:pPr>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sidRPr="00813992">
        <w:rPr>
          <w:rFonts w:ascii="Times New Roman"/>
          <w:sz w:val="28"/>
          <w:lang w:val="id-ID"/>
        </w:rPr>
        <w:br w:type="page"/>
      </w:r>
    </w:p>
    <w:p w14:paraId="562B3A7E" w14:textId="3C3809A4" w:rsidR="00141D1B" w:rsidRPr="00813992" w:rsidRDefault="00141D1B">
      <w:pPr>
        <w:rPr>
          <w:rFonts w:ascii="Times New Roman"/>
          <w:sz w:val="28"/>
          <w:lang w:val="id-ID"/>
        </w:rPr>
      </w:pPr>
      <w:r w:rsidRPr="00813992">
        <w:rPr>
          <w:rFonts w:ascii="Times New Roman"/>
          <w:sz w:val="28"/>
          <w:lang w:val="id-ID"/>
        </w:rPr>
        <w:lastRenderedPageBreak/>
        <w:br w:type="page"/>
      </w:r>
    </w:p>
    <w:p w14:paraId="41C6F64E" w14:textId="77777777" w:rsidR="00141D1B" w:rsidRPr="00813992" w:rsidRDefault="00141D1B">
      <w:pPr>
        <w:rPr>
          <w:rFonts w:ascii="Times New Roman"/>
          <w:sz w:val="28"/>
          <w:lang w:val="id-ID"/>
        </w:rPr>
        <w:sectPr w:rsidR="00141D1B" w:rsidRPr="00813992" w:rsidSect="00141D1B">
          <w:headerReference w:type="even" r:id="rId21"/>
          <w:headerReference w:type="default" r:id="rId22"/>
          <w:footerReference w:type="even" r:id="rId23"/>
          <w:footerReference w:type="default" r:id="rId24"/>
          <w:pgSz w:w="8420" w:h="11907"/>
          <w:pgMar w:top="1338" w:right="958" w:bottom="919" w:left="981" w:header="714" w:footer="731" w:gutter="0"/>
          <w:pgNumType w:start="1"/>
          <w:cols w:space="720"/>
        </w:sectPr>
      </w:pPr>
    </w:p>
    <w:p w14:paraId="42D30773" w14:textId="0B8A4F0B" w:rsidR="009E1EDB" w:rsidRDefault="009E1EDB">
      <w:pPr>
        <w:rPr>
          <w:rFonts w:ascii="Times New Roman"/>
          <w:sz w:val="28"/>
          <w:lang w:val="id-ID"/>
        </w:rPr>
      </w:pPr>
      <w:r w:rsidRPr="00813992">
        <w:rPr>
          <w:noProof/>
          <w:lang w:val="id-ID"/>
        </w:rPr>
        <w:lastRenderedPageBreak/>
        <mc:AlternateContent>
          <mc:Choice Requires="wps">
            <w:drawing>
              <wp:anchor distT="0" distB="0" distL="0" distR="0" simplePos="0" relativeHeight="251829760" behindDoc="0" locked="0" layoutInCell="1" allowOverlap="1" wp14:anchorId="0E795DA9" wp14:editId="31BE5C53">
                <wp:simplePos x="0" y="0"/>
                <wp:positionH relativeFrom="margin">
                  <wp:posOffset>-3810</wp:posOffset>
                </wp:positionH>
                <wp:positionV relativeFrom="paragraph">
                  <wp:posOffset>1905</wp:posOffset>
                </wp:positionV>
                <wp:extent cx="2229485" cy="1314450"/>
                <wp:effectExtent l="0" t="0" r="0" b="0"/>
                <wp:wrapNone/>
                <wp:docPr id="693697693"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9485" cy="1314450"/>
                        </a:xfrm>
                        <a:prstGeom prst="rect">
                          <a:avLst/>
                        </a:prstGeom>
                        <a:solidFill>
                          <a:srgbClr val="E7E6E6"/>
                        </a:solidFill>
                      </wps:spPr>
                      <wps:txbx>
                        <w:txbxContent>
                          <w:p w14:paraId="04769957" w14:textId="77777777" w:rsidR="00141D1B" w:rsidRPr="00CA6080" w:rsidRDefault="00141D1B" w:rsidP="00141D1B">
                            <w:pPr>
                              <w:spacing w:before="79"/>
                              <w:ind w:left="152"/>
                              <w:rPr>
                                <w:b/>
                                <w:color w:val="000000"/>
                              </w:rPr>
                            </w:pPr>
                            <w:r w:rsidRPr="00CA6080">
                              <w:rPr>
                                <w:b/>
                                <w:color w:val="000000"/>
                                <w:spacing w:val="-2"/>
                              </w:rPr>
                              <w:t>KHOTBAH</w:t>
                            </w:r>
                          </w:p>
                          <w:p w14:paraId="54E547D1" w14:textId="77777777" w:rsidR="00141D1B" w:rsidRDefault="00141D1B" w:rsidP="00141D1B">
                            <w:pPr>
                              <w:spacing w:before="1" w:line="249" w:lineRule="exact"/>
                              <w:ind w:left="152"/>
                              <w:rPr>
                                <w:b/>
                                <w:color w:val="000000"/>
                              </w:rPr>
                            </w:pPr>
                            <w:r>
                              <w:rPr>
                                <w:b/>
                                <w:color w:val="000000"/>
                              </w:rPr>
                              <w:t>Rabu Abu</w:t>
                            </w:r>
                          </w:p>
                          <w:p w14:paraId="7B00F304" w14:textId="77777777" w:rsidR="00141D1B" w:rsidRDefault="00141D1B" w:rsidP="00141D1B">
                            <w:pPr>
                              <w:tabs>
                                <w:tab w:val="left" w:pos="3394"/>
                              </w:tabs>
                              <w:spacing w:line="226" w:lineRule="exact"/>
                              <w:ind w:left="122"/>
                              <w:rPr>
                                <w:i/>
                                <w:color w:val="000000"/>
                                <w:sz w:val="20"/>
                              </w:rPr>
                            </w:pPr>
                            <w:r>
                              <w:rPr>
                                <w:i/>
                                <w:color w:val="000000"/>
                                <w:sz w:val="20"/>
                                <w:u w:val="single" w:color="7E7E7E"/>
                              </w:rPr>
                              <w:t>5 Maret</w:t>
                            </w:r>
                            <w:r>
                              <w:rPr>
                                <w:i/>
                                <w:color w:val="000000"/>
                                <w:spacing w:val="-1"/>
                                <w:sz w:val="20"/>
                                <w:u w:val="single" w:color="7E7E7E"/>
                              </w:rPr>
                              <w:t xml:space="preserve"> </w:t>
                            </w:r>
                            <w:r>
                              <w:rPr>
                                <w:i/>
                                <w:color w:val="000000"/>
                                <w:sz w:val="20"/>
                                <w:u w:val="single" w:color="7E7E7E"/>
                              </w:rPr>
                              <w:t>2025</w:t>
                            </w:r>
                            <w:r>
                              <w:rPr>
                                <w:i/>
                                <w:color w:val="000000"/>
                                <w:sz w:val="20"/>
                                <w:u w:val="single" w:color="7E7E7E"/>
                              </w:rPr>
                              <w:tab/>
                            </w:r>
                          </w:p>
                          <w:p w14:paraId="6E77D557" w14:textId="77777777" w:rsidR="00141D1B" w:rsidRDefault="00141D1B" w:rsidP="00141D1B">
                            <w:pPr>
                              <w:pStyle w:val="TeksIsi"/>
                              <w:spacing w:before="25"/>
                              <w:ind w:left="0"/>
                              <w:jc w:val="left"/>
                              <w:rPr>
                                <w:i/>
                                <w:color w:val="000000"/>
                                <w:sz w:val="20"/>
                              </w:rPr>
                            </w:pPr>
                          </w:p>
                          <w:p w14:paraId="0640523C" w14:textId="77777777" w:rsidR="00141D1B" w:rsidRDefault="00141D1B" w:rsidP="00141D1B">
                            <w:pPr>
                              <w:ind w:left="1418" w:hanging="1266"/>
                              <w:rPr>
                                <w:color w:val="000000"/>
                                <w:sz w:val="20"/>
                              </w:rPr>
                            </w:pPr>
                            <w:r>
                              <w:rPr>
                                <w:color w:val="000000"/>
                                <w:sz w:val="20"/>
                              </w:rPr>
                              <w:t>Bacaan 1:</w:t>
                            </w:r>
                            <w:r>
                              <w:rPr>
                                <w:color w:val="000000"/>
                                <w:spacing w:val="48"/>
                                <w:sz w:val="20"/>
                              </w:rPr>
                              <w:t xml:space="preserve"> </w:t>
                            </w:r>
                            <w:r>
                              <w:rPr>
                                <w:color w:val="000000"/>
                                <w:spacing w:val="48"/>
                                <w:sz w:val="20"/>
                              </w:rPr>
                              <w:tab/>
                            </w:r>
                            <w:r w:rsidRPr="00D11512">
                              <w:rPr>
                                <w:color w:val="000000"/>
                                <w:sz w:val="20"/>
                              </w:rPr>
                              <w:t>Yesaya 58:1-12</w:t>
                            </w:r>
                          </w:p>
                          <w:p w14:paraId="6C9F835D" w14:textId="77777777" w:rsidR="00141D1B" w:rsidRDefault="00141D1B" w:rsidP="00141D1B">
                            <w:pPr>
                              <w:tabs>
                                <w:tab w:val="left" w:pos="1413"/>
                              </w:tabs>
                              <w:spacing w:before="4" w:line="226" w:lineRule="exact"/>
                              <w:ind w:left="1418" w:hanging="1266"/>
                              <w:rPr>
                                <w:color w:val="000000"/>
                                <w:sz w:val="20"/>
                              </w:rPr>
                            </w:pPr>
                            <w:r>
                              <w:rPr>
                                <w:color w:val="000000"/>
                                <w:spacing w:val="-2"/>
                                <w:sz w:val="20"/>
                              </w:rPr>
                              <w:t>Tanggapan:</w:t>
                            </w:r>
                            <w:r>
                              <w:rPr>
                                <w:color w:val="000000"/>
                                <w:sz w:val="20"/>
                              </w:rPr>
                              <w:tab/>
                            </w:r>
                            <w:r w:rsidRPr="00D11512">
                              <w:rPr>
                                <w:color w:val="000000"/>
                                <w:sz w:val="20"/>
                              </w:rPr>
                              <w:t>Mazmur 51:1-17</w:t>
                            </w:r>
                          </w:p>
                          <w:p w14:paraId="3E7F7023" w14:textId="77777777" w:rsidR="00141D1B" w:rsidRDefault="00141D1B" w:rsidP="00141D1B">
                            <w:pPr>
                              <w:spacing w:line="226" w:lineRule="exact"/>
                              <w:ind w:left="1418" w:hanging="1266"/>
                              <w:rPr>
                                <w:color w:val="000000"/>
                                <w:sz w:val="20"/>
                              </w:rPr>
                            </w:pPr>
                            <w:r>
                              <w:rPr>
                                <w:color w:val="000000"/>
                                <w:sz w:val="20"/>
                              </w:rPr>
                              <w:t>Bacaan 2:</w:t>
                            </w:r>
                            <w:r>
                              <w:rPr>
                                <w:color w:val="000000"/>
                                <w:spacing w:val="3"/>
                                <w:sz w:val="20"/>
                              </w:rPr>
                              <w:t xml:space="preserve"> </w:t>
                            </w:r>
                            <w:r>
                              <w:rPr>
                                <w:color w:val="000000"/>
                                <w:spacing w:val="3"/>
                                <w:sz w:val="20"/>
                              </w:rPr>
                              <w:tab/>
                            </w:r>
                            <w:r w:rsidRPr="00D11512">
                              <w:rPr>
                                <w:color w:val="000000"/>
                                <w:sz w:val="20"/>
                              </w:rPr>
                              <w:t>2 Korintus 5:20b—6:10</w:t>
                            </w:r>
                          </w:p>
                          <w:p w14:paraId="39FDB12D" w14:textId="77777777" w:rsidR="00141D1B" w:rsidRDefault="00141D1B" w:rsidP="00141D1B">
                            <w:pPr>
                              <w:spacing w:before="8"/>
                              <w:ind w:left="1418" w:hanging="1266"/>
                              <w:rPr>
                                <w:color w:val="000000"/>
                                <w:sz w:val="20"/>
                              </w:rPr>
                            </w:pPr>
                            <w:r>
                              <w:rPr>
                                <w:color w:val="000000"/>
                                <w:sz w:val="20"/>
                              </w:rPr>
                              <w:t>Injil:</w:t>
                            </w:r>
                            <w:r>
                              <w:rPr>
                                <w:color w:val="000000"/>
                                <w:sz w:val="20"/>
                              </w:rPr>
                              <w:tab/>
                            </w:r>
                            <w:r w:rsidRPr="00D11512">
                              <w:rPr>
                                <w:color w:val="000000"/>
                                <w:sz w:val="20"/>
                              </w:rPr>
                              <w:t>Matius 6:1-6, 16-21</w:t>
                            </w:r>
                          </w:p>
                        </w:txbxContent>
                      </wps:txbx>
                      <wps:bodyPr wrap="square" lIns="0" tIns="0" rIns="0" bIns="0" rtlCol="0">
                        <a:noAutofit/>
                      </wps:bodyPr>
                    </wps:wsp>
                  </a:graphicData>
                </a:graphic>
                <wp14:sizeRelV relativeFrom="margin">
                  <wp14:pctHeight>0</wp14:pctHeight>
                </wp14:sizeRelV>
              </wp:anchor>
            </w:drawing>
          </mc:Choice>
          <mc:Fallback>
            <w:pict>
              <v:shape w14:anchorId="0E795DA9" id="_x0000_s1031" type="#_x0000_t202" style="position:absolute;margin-left:-.3pt;margin-top:.15pt;width:175.55pt;height:103.5pt;z-index:251829760;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" fillcolor="#e7e6e6" stroked="f">
                <v:textbox inset="0,0,0,0">
                  <w:txbxContent>
                    <w:p w14:paraId="04769957" w14:textId="77777777" w:rsidR="00141D1B" w:rsidRPr="00CA6080" w:rsidRDefault="00141D1B" w:rsidP="00141D1B">
                      <w:pPr>
                        <w:spacing w:before="79"/>
                        <w:ind w:left="152"/>
                        <w:rPr>
                          <w:b/>
                          <w:color w:val="000000"/>
                        </w:rPr>
                      </w:pPr>
                      <w:r w:rsidRPr="00CA6080">
                        <w:rPr>
                          <w:b/>
                          <w:color w:val="000000"/>
                          <w:spacing w:val="-2"/>
                        </w:rPr>
                        <w:t>KHOTBAH</w:t>
                      </w:r>
                    </w:p>
                    <w:p w14:paraId="54E547D1" w14:textId="77777777" w:rsidR="00141D1B" w:rsidRDefault="00141D1B" w:rsidP="00141D1B">
                      <w:pPr>
                        <w:spacing w:before="1" w:line="249" w:lineRule="exact"/>
                        <w:ind w:left="152"/>
                        <w:rPr>
                          <w:b/>
                          <w:color w:val="000000"/>
                        </w:rPr>
                      </w:pPr>
                      <w:r>
                        <w:rPr>
                          <w:b/>
                          <w:color w:val="000000"/>
                        </w:rPr>
                        <w:t>Rabu Abu</w:t>
                      </w:r>
                    </w:p>
                    <w:p w14:paraId="7B00F304" w14:textId="77777777" w:rsidR="00141D1B" w:rsidRDefault="00141D1B" w:rsidP="00141D1B">
                      <w:pPr>
                        <w:tabs>
                          <w:tab w:val="left" w:pos="3394"/>
                        </w:tabs>
                        <w:spacing w:line="226" w:lineRule="exact"/>
                        <w:ind w:left="122"/>
                        <w:rPr>
                          <w:i/>
                          <w:color w:val="000000"/>
                          <w:sz w:val="20"/>
                        </w:rPr>
                      </w:pPr>
                      <w:r>
                        <w:rPr>
                          <w:i/>
                          <w:color w:val="000000"/>
                          <w:sz w:val="20"/>
                          <w:u w:val="single" w:color="7E7E7E"/>
                        </w:rPr>
                        <w:t>5 Maret</w:t>
                      </w:r>
                      <w:r>
                        <w:rPr>
                          <w:i/>
                          <w:color w:val="000000"/>
                          <w:spacing w:val="-1"/>
                          <w:sz w:val="20"/>
                          <w:u w:val="single" w:color="7E7E7E"/>
                        </w:rPr>
                        <w:t xml:space="preserve"> </w:t>
                      </w:r>
                      <w:r>
                        <w:rPr>
                          <w:i/>
                          <w:color w:val="000000"/>
                          <w:sz w:val="20"/>
                          <w:u w:val="single" w:color="7E7E7E"/>
                        </w:rPr>
                        <w:t>2025</w:t>
                      </w:r>
                      <w:r>
                        <w:rPr>
                          <w:i/>
                          <w:color w:val="000000"/>
                          <w:sz w:val="20"/>
                          <w:u w:val="single" w:color="7E7E7E"/>
                        </w:rPr>
                        <w:tab/>
                      </w:r>
                    </w:p>
                    <w:p w14:paraId="6E77D557" w14:textId="77777777" w:rsidR="00141D1B" w:rsidRDefault="00141D1B" w:rsidP="00141D1B">
                      <w:pPr>
                        <w:pStyle w:val="TeksIsi"/>
                        <w:spacing w:before="25"/>
                        <w:ind w:left="0"/>
                        <w:jc w:val="left"/>
                        <w:rPr>
                          <w:i/>
                          <w:color w:val="000000"/>
                          <w:sz w:val="20"/>
                        </w:rPr>
                      </w:pPr>
                    </w:p>
                    <w:p w14:paraId="0640523C" w14:textId="77777777" w:rsidR="00141D1B" w:rsidRDefault="00141D1B" w:rsidP="00141D1B">
                      <w:pPr>
                        <w:ind w:left="1418" w:hanging="1266"/>
                        <w:rPr>
                          <w:color w:val="000000"/>
                          <w:sz w:val="20"/>
                        </w:rPr>
                      </w:pPr>
                      <w:r>
                        <w:rPr>
                          <w:color w:val="000000"/>
                          <w:sz w:val="20"/>
                        </w:rPr>
                        <w:t>Bacaan 1:</w:t>
                      </w:r>
                      <w:r>
                        <w:rPr>
                          <w:color w:val="000000"/>
                          <w:spacing w:val="48"/>
                          <w:sz w:val="20"/>
                        </w:rPr>
                        <w:t xml:space="preserve"> </w:t>
                      </w:r>
                      <w:r>
                        <w:rPr>
                          <w:color w:val="000000"/>
                          <w:spacing w:val="48"/>
                          <w:sz w:val="20"/>
                        </w:rPr>
                        <w:tab/>
                      </w:r>
                      <w:r w:rsidRPr="00D11512">
                        <w:rPr>
                          <w:color w:val="000000"/>
                          <w:sz w:val="20"/>
                        </w:rPr>
                        <w:t>Yesaya 58:1-12</w:t>
                      </w:r>
                    </w:p>
                    <w:p w14:paraId="6C9F835D" w14:textId="77777777" w:rsidR="00141D1B" w:rsidRDefault="00141D1B" w:rsidP="00141D1B">
                      <w:pPr>
                        <w:tabs>
                          <w:tab w:val="left" w:pos="1413"/>
                        </w:tabs>
                        <w:spacing w:before="4" w:line="226" w:lineRule="exact"/>
                        <w:ind w:left="1418" w:hanging="1266"/>
                        <w:rPr>
                          <w:color w:val="000000"/>
                          <w:sz w:val="20"/>
                        </w:rPr>
                      </w:pPr>
                      <w:r>
                        <w:rPr>
                          <w:color w:val="000000"/>
                          <w:spacing w:val="-2"/>
                          <w:sz w:val="20"/>
                        </w:rPr>
                        <w:t>Tanggapan:</w:t>
                      </w:r>
                      <w:r>
                        <w:rPr>
                          <w:color w:val="000000"/>
                          <w:sz w:val="20"/>
                        </w:rPr>
                        <w:tab/>
                      </w:r>
                      <w:r w:rsidRPr="00D11512">
                        <w:rPr>
                          <w:color w:val="000000"/>
                          <w:sz w:val="20"/>
                        </w:rPr>
                        <w:t>Mazmur 51:1-17</w:t>
                      </w:r>
                    </w:p>
                    <w:p w14:paraId="3E7F7023" w14:textId="77777777" w:rsidR="00141D1B" w:rsidRDefault="00141D1B" w:rsidP="00141D1B">
                      <w:pPr>
                        <w:spacing w:line="226" w:lineRule="exact"/>
                        <w:ind w:left="1418" w:hanging="1266"/>
                        <w:rPr>
                          <w:color w:val="000000"/>
                          <w:sz w:val="20"/>
                        </w:rPr>
                      </w:pPr>
                      <w:r>
                        <w:rPr>
                          <w:color w:val="000000"/>
                          <w:sz w:val="20"/>
                        </w:rPr>
                        <w:t>Bacaan 2:</w:t>
                      </w:r>
                      <w:r>
                        <w:rPr>
                          <w:color w:val="000000"/>
                          <w:spacing w:val="3"/>
                          <w:sz w:val="20"/>
                        </w:rPr>
                        <w:t xml:space="preserve"> </w:t>
                      </w:r>
                      <w:r>
                        <w:rPr>
                          <w:color w:val="000000"/>
                          <w:spacing w:val="3"/>
                          <w:sz w:val="20"/>
                        </w:rPr>
                        <w:tab/>
                      </w:r>
                      <w:r w:rsidRPr="00D11512">
                        <w:rPr>
                          <w:color w:val="000000"/>
                          <w:sz w:val="20"/>
                        </w:rPr>
                        <w:t>2 Korintus 5:20b—6:10</w:t>
                      </w:r>
                    </w:p>
                    <w:p w14:paraId="39FDB12D" w14:textId="77777777" w:rsidR="00141D1B" w:rsidRDefault="00141D1B" w:rsidP="00141D1B">
                      <w:pPr>
                        <w:spacing w:before="8"/>
                        <w:ind w:left="1418" w:hanging="1266"/>
                        <w:rPr>
                          <w:color w:val="000000"/>
                          <w:sz w:val="20"/>
                        </w:rPr>
                      </w:pPr>
                      <w:r>
                        <w:rPr>
                          <w:color w:val="000000"/>
                          <w:sz w:val="20"/>
                        </w:rPr>
                        <w:t>Injil:</w:t>
                      </w:r>
                      <w:r>
                        <w:rPr>
                          <w:color w:val="000000"/>
                          <w:sz w:val="20"/>
                        </w:rPr>
                        <w:tab/>
                      </w:r>
                      <w:r w:rsidRPr="00D11512">
                        <w:rPr>
                          <w:color w:val="000000"/>
                          <w:sz w:val="20"/>
                        </w:rPr>
                        <w:t>Matius 6:1-6, 16-21</w:t>
                      </w:r>
                    </w:p>
                  </w:txbxContent>
                </v:textbox>
                <w10:wrap anchorx="margin"/>
              </v:shape>
            </w:pict>
          </mc:Fallback>
        </mc:AlternateContent>
      </w:r>
      <w:r w:rsidRPr="00813992">
        <w:rPr>
          <w:noProof/>
          <w:lang w:val="id-ID"/>
        </w:rPr>
        <mc:AlternateContent>
          <mc:Choice Requires="wps">
            <w:drawing>
              <wp:anchor distT="45720" distB="45720" distL="114300" distR="114300" simplePos="0" relativeHeight="251831808" behindDoc="1" locked="0" layoutInCell="1" allowOverlap="1" wp14:anchorId="459AC6D0" wp14:editId="099845E7">
                <wp:simplePos x="0" y="0"/>
                <wp:positionH relativeFrom="page">
                  <wp:posOffset>2886075</wp:posOffset>
                </wp:positionH>
                <wp:positionV relativeFrom="paragraph">
                  <wp:posOffset>143510</wp:posOffset>
                </wp:positionV>
                <wp:extent cx="1813560" cy="962025"/>
                <wp:effectExtent l="0" t="0" r="0" b="9525"/>
                <wp:wrapThrough wrapText="bothSides">
                  <wp:wrapPolygon edited="0">
                    <wp:start x="0" y="0"/>
                    <wp:lineTo x="0" y="21386"/>
                    <wp:lineTo x="21328" y="21386"/>
                    <wp:lineTo x="21328" y="0"/>
                    <wp:lineTo x="0" y="0"/>
                  </wp:wrapPolygon>
                </wp:wrapThrough>
                <wp:docPr id="165621694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962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4681A" w14:textId="244A9B6D" w:rsidR="00141D1B" w:rsidRPr="00055BA2" w:rsidRDefault="00141D1B" w:rsidP="00141D1B">
                            <w:pPr>
                              <w:jc w:val="center"/>
                              <w:rPr>
                                <w:rFonts w:ascii="Cooper Black" w:eastAsia="SimSun" w:hAnsi="Cooper Black" w:cs="SimSun"/>
                                <w:sz w:val="28"/>
                                <w:szCs w:val="32"/>
                              </w:rPr>
                            </w:pPr>
                            <w:r w:rsidRPr="009E1EDB">
                              <w:rPr>
                                <w:rFonts w:ascii="Cooper Black" w:eastAsia="SimSun" w:hAnsi="Cooper Black" w:cs="SimSun"/>
                                <w:sz w:val="28"/>
                                <w:szCs w:val="32"/>
                              </w:rPr>
                              <w:t>M</w:t>
                            </w:r>
                            <w:r w:rsidR="009E1EDB" w:rsidRPr="009E1EDB">
                              <w:rPr>
                                <w:rFonts w:ascii="Cooper Black" w:eastAsia="SimSun" w:hAnsi="Cooper Black" w:cs="SimSun"/>
                                <w:sz w:val="28"/>
                                <w:szCs w:val="32"/>
                              </w:rPr>
                              <w:t>e</w:t>
                            </w:r>
                            <w:r w:rsidR="009E1EDB">
                              <w:rPr>
                                <w:rFonts w:ascii="Cooper Black" w:eastAsia="SimSun" w:hAnsi="Cooper Black" w:cs="SimSun"/>
                                <w:sz w:val="28"/>
                                <w:szCs w:val="32"/>
                              </w:rPr>
                              <w:t>mbarui Hati dengan Mawas Diri</w:t>
                            </w:r>
                          </w:p>
                          <w:p w14:paraId="01CAB811" w14:textId="77777777" w:rsidR="00141D1B" w:rsidRPr="00055BA2" w:rsidRDefault="00141D1B" w:rsidP="00141D1B">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9041926" w14:textId="77777777" w:rsidR="00141D1B" w:rsidRPr="00055BA2" w:rsidRDefault="00141D1B" w:rsidP="00141D1B">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59AC6D0" id="_x0000_s1032" type="#_x0000_t202" style="position:absolute;margin-left:227.25pt;margin-top:11.3pt;width:142.8pt;height:75.75pt;z-index:-251484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" stroked="f">
                <v:textbox>
                  <w:txbxContent>
                    <w:p w14:paraId="7974681A" w14:textId="244A9B6D" w:rsidR="00141D1B" w:rsidRPr="00055BA2" w:rsidRDefault="00141D1B" w:rsidP="00141D1B">
                      <w:pPr>
                        <w:jc w:val="center"/>
                        <w:rPr>
                          <w:rFonts w:ascii="Cooper Black" w:eastAsia="SimSun" w:hAnsi="Cooper Black" w:cs="SimSun"/>
                          <w:sz w:val="28"/>
                          <w:szCs w:val="32"/>
                        </w:rPr>
                      </w:pPr>
                      <w:r w:rsidRPr="009E1EDB">
                        <w:rPr>
                          <w:rFonts w:ascii="Cooper Black" w:eastAsia="SimSun" w:hAnsi="Cooper Black" w:cs="SimSun"/>
                          <w:sz w:val="28"/>
                          <w:szCs w:val="32"/>
                        </w:rPr>
                        <w:t>M</w:t>
                      </w:r>
                      <w:r w:rsidR="009E1EDB" w:rsidRPr="009E1EDB">
                        <w:rPr>
                          <w:rFonts w:ascii="Cooper Black" w:eastAsia="SimSun" w:hAnsi="Cooper Black" w:cs="SimSun"/>
                          <w:sz w:val="28"/>
                          <w:szCs w:val="32"/>
                        </w:rPr>
                        <w:t>e</w:t>
                      </w:r>
                      <w:r w:rsidR="009E1EDB">
                        <w:rPr>
                          <w:rFonts w:ascii="Cooper Black" w:eastAsia="SimSun" w:hAnsi="Cooper Black" w:cs="SimSun"/>
                          <w:sz w:val="28"/>
                          <w:szCs w:val="32"/>
                        </w:rPr>
                        <w:t>mbarui Hati dengan Mawas Diri</w:t>
                      </w:r>
                    </w:p>
                    <w:p w14:paraId="01CAB811" w14:textId="77777777" w:rsidR="00141D1B" w:rsidRPr="00055BA2" w:rsidRDefault="00141D1B" w:rsidP="00141D1B">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9041926" w14:textId="77777777" w:rsidR="00141D1B" w:rsidRPr="00055BA2" w:rsidRDefault="00141D1B" w:rsidP="00141D1B">
                      <w:pPr>
                        <w:jc w:val="center"/>
                        <w:rPr>
                          <w:rFonts w:ascii="Cooper Black" w:eastAsia="SimSun" w:hAnsi="Cooper Black" w:cs="SimSun"/>
                          <w:sz w:val="32"/>
                          <w:szCs w:val="36"/>
                          <w:lang w:val="id-ID"/>
                        </w:rPr>
                      </w:pPr>
                    </w:p>
                  </w:txbxContent>
                </v:textbox>
                <w10:wrap type="through" anchorx="page"/>
              </v:shape>
            </w:pict>
          </mc:Fallback>
        </mc:AlternateContent>
      </w:r>
    </w:p>
    <w:p w14:paraId="6698FB43" w14:textId="158D77BF" w:rsidR="009E1EDB" w:rsidRDefault="009E1EDB">
      <w:pPr>
        <w:rPr>
          <w:rFonts w:ascii="Times New Roman"/>
          <w:sz w:val="28"/>
          <w:lang w:val="id-ID"/>
        </w:rPr>
      </w:pPr>
    </w:p>
    <w:p w14:paraId="1EFE827C" w14:textId="6E6FD660" w:rsidR="009E1EDB" w:rsidRDefault="009E1EDB">
      <w:pPr>
        <w:rPr>
          <w:rFonts w:ascii="Times New Roman"/>
          <w:sz w:val="28"/>
          <w:lang w:val="id-ID"/>
        </w:rPr>
      </w:pPr>
    </w:p>
    <w:p w14:paraId="57B0B5AC" w14:textId="77777777" w:rsidR="009E1EDB" w:rsidRDefault="009E1EDB">
      <w:pPr>
        <w:rPr>
          <w:rFonts w:ascii="Times New Roman"/>
          <w:sz w:val="28"/>
          <w:lang w:val="id-ID"/>
        </w:rPr>
      </w:pPr>
    </w:p>
    <w:p w14:paraId="1159DB22" w14:textId="67387691" w:rsidR="009E1EDB" w:rsidRDefault="009E1EDB">
      <w:pPr>
        <w:rPr>
          <w:rFonts w:ascii="Times New Roman"/>
          <w:sz w:val="28"/>
          <w:lang w:val="id-ID"/>
        </w:rPr>
      </w:pPr>
    </w:p>
    <w:p w14:paraId="71F5722F" w14:textId="77777777" w:rsidR="009E1EDB" w:rsidRDefault="009E1EDB">
      <w:pPr>
        <w:rPr>
          <w:rFonts w:ascii="Times New Roman"/>
          <w:sz w:val="28"/>
          <w:lang w:val="id-ID"/>
        </w:rPr>
      </w:pPr>
    </w:p>
    <w:p w14:paraId="23D72519" w14:textId="260C1BD8" w:rsidR="009E1EDB" w:rsidRDefault="009E1EDB">
      <w:pPr>
        <w:rPr>
          <w:rFonts w:ascii="Times New Roman"/>
          <w:sz w:val="28"/>
          <w:lang w:val="id-ID"/>
        </w:rPr>
      </w:pPr>
    </w:p>
    <w:p w14:paraId="0E365C49" w14:textId="77777777" w:rsidR="009E1EDB" w:rsidRDefault="009E1EDB" w:rsidP="009E1EDB">
      <w:pPr>
        <w:jc w:val="both"/>
        <w:rPr>
          <w:rFonts w:cs="Times New Roman"/>
          <w:b/>
          <w:bCs/>
        </w:rPr>
      </w:pPr>
      <w:bookmarkStart w:id="2" w:name="_Hlk184209096"/>
      <w:bookmarkEnd w:id="2"/>
    </w:p>
    <w:p w14:paraId="628187B9" w14:textId="77777777" w:rsidR="009E1EDB" w:rsidRDefault="009E1EDB" w:rsidP="009E1EDB">
      <w:pPr>
        <w:jc w:val="both"/>
        <w:rPr>
          <w:rFonts w:cs="Times New Roman"/>
          <w:b/>
          <w:bCs/>
        </w:rPr>
      </w:pPr>
    </w:p>
    <w:p w14:paraId="6ACE6F28" w14:textId="1370679B" w:rsidR="009E1EDB" w:rsidRPr="00AF7B9E" w:rsidRDefault="009E1EDB" w:rsidP="009E1EDB">
      <w:pPr>
        <w:jc w:val="both"/>
        <w:rPr>
          <w:rFonts w:cs="Times New Roman"/>
          <w:b/>
          <w:bCs/>
        </w:rPr>
      </w:pPr>
      <w:r w:rsidRPr="00AF7B9E">
        <w:rPr>
          <w:rFonts w:cs="Times New Roman"/>
          <w:b/>
          <w:bCs/>
        </w:rPr>
        <w:t>DASAR PEMIKIRAN</w:t>
      </w:r>
    </w:p>
    <w:p w14:paraId="7DF51997" w14:textId="77777777" w:rsidR="008B688A" w:rsidRDefault="008B688A" w:rsidP="009E1EDB">
      <w:pPr>
        <w:ind w:firstLine="567"/>
        <w:jc w:val="both"/>
        <w:rPr>
          <w:rFonts w:cs="Times New Roman"/>
        </w:rPr>
      </w:pPr>
    </w:p>
    <w:p w14:paraId="0C8B3C75" w14:textId="61C281A9" w:rsidR="009E1EDB" w:rsidRPr="00AF7B9E" w:rsidRDefault="009E1EDB" w:rsidP="009E1EDB">
      <w:pPr>
        <w:ind w:firstLine="567"/>
        <w:jc w:val="both"/>
        <w:rPr>
          <w:rFonts w:cs="Times New Roman"/>
        </w:rPr>
      </w:pPr>
      <w:r w:rsidRPr="00AF7B9E">
        <w:rPr>
          <w:rFonts w:cs="Times New Roman"/>
        </w:rPr>
        <w:t xml:space="preserve">Membarui hati dilakukan dengan kesadaran diri bahwa hati manusia perlu dibaharui. Seorang teolog dan ahli filsafat bernama Bonaventura yang hidup pada abad XIII menyatakan pentingnya meninjau hati nurani. Alasannya adalah karena manusia dengan segala kelemahannya bisa terjatuh dalam kesalahan dan dosa. Hati nurani merupakan kemampuan manusia untuk melihat ke dalam dirinya. Hati nurani mampu mendeteksi apa yang baik dan apa yang buruk. Bonaventura menjelaskan bahwa dalam hati nurani manusia terdapat dua bagian. Bagian pertama yaitu bagian dari hati nurani yang secara alamiah bisa sampai pada kebenaran-kebenaran mendasar dalam diri manusia. Bagian ini diisi dengan kebenaran karena adanya perintah-perintah moral. Contohnya: menghormati orang tua, hormat pada kehidupan. Bagian kedua adalah kemampuan di dalam hati nurani untuk menerapkan perintah-perintah moral di atas dan di dalam konteks kehidupan sehari-hari. Bagian dari hati nurani yang ke dua ini juga alamiah (seperti bagian pertama). Namun hal yang membedakan adalah pada bagian kedua, hati nurani bisa mengalami kesalahan. Ada berbagai penyebab yang membuat hati nurani bisa salah </w:t>
      </w:r>
      <w:r w:rsidRPr="00AF7B9E">
        <w:rPr>
          <w:rFonts w:cs="Times New Roman"/>
        </w:rPr>
        <w:fldChar w:fldCharType="begin" w:fldLock="1"/>
      </w:r>
      <w:r w:rsidRPr="00AF7B9E">
        <w:rPr>
          <w:rFonts w:cs="Times New Roman"/>
        </w:rPr>
        <w:instrText>ADDIN CSL_CITATION {"citationItems":[{"id":"ITEM-1","itemData":{"URL":"https://rumahfilsafat.com/2012/02/25/relativisme-dan-hati-nurani/","author":[{"dropping-particle":"","family":"Wattimena","given":"Reza A.A","non-dropping-particle":"","parse-names":false,"suffix":""}],"id":"ITEM-1","issued":{"date-parts":[["2012"]]},"title":"Relativisme dan Hati Nurani","type":"webpage"},"uris":["http://www.mendeley.com/documents/?uuid=7835a7a7-869f-4e53-b1ef-f10507d48080"]}],"mendeley":{"formattedCitation":"(Wattimena, 2012)","plainTextFormattedCitation":"(Wattimena, 2012)"},"properties":{"noteIndex":0},"schema":"https://github.com/citation-style-language/schema/raw/master/csl-citation.json"}</w:instrText>
      </w:r>
      <w:r w:rsidRPr="00AF7B9E">
        <w:rPr>
          <w:rFonts w:cs="Times New Roman"/>
        </w:rPr>
        <w:fldChar w:fldCharType="separate"/>
      </w:r>
      <w:r w:rsidRPr="00AF7B9E">
        <w:rPr>
          <w:rFonts w:cs="Times New Roman"/>
        </w:rPr>
        <w:t>(Wattimena, 2012)</w:t>
      </w:r>
      <w:r w:rsidRPr="00AF7B9E">
        <w:rPr>
          <w:rFonts w:cs="Times New Roman"/>
        </w:rPr>
        <w:fldChar w:fldCharType="end"/>
      </w:r>
      <w:r w:rsidRPr="00AF7B9E">
        <w:rPr>
          <w:rFonts w:cs="Times New Roman"/>
        </w:rPr>
        <w:t xml:space="preserve">. Pernyataan Bonaventura tersebut menyadarkan kita bahwa ungkapan “hati nurani tidak bisa salah” ternyata keliru. Berangkat dari situlah, pada Rabu Abu ini kita menghayati pentingnya membarui hati dengan mawas diri. Melalui Yesaya, Tuhan menghendaki umat-Nya merendahkan diri dan menundukkan kepala (Yes. 58:5). Merendahkan diri bermakna </w:t>
      </w:r>
      <w:r w:rsidRPr="00AF7B9E">
        <w:rPr>
          <w:rFonts w:cs="Times New Roman"/>
        </w:rPr>
        <w:lastRenderedPageBreak/>
        <w:t xml:space="preserve">membuka diri untuk menerima pembaruan. Keterbukaan diri pada pembaruan Allah dilakukan Daud (Mzm.51:1-17). Daud sadar akan pelanggarannya. Setiap pelanggaran bermula dari keinginan dalam hati, termasuk dari hati nurani. Buah dari pembaruan diri adalah kesiapan menjadi utusan Allah untuk membawa pendamaian. Salah satu upaya membarui hati dengan mawas diri adalah dengan bersedekah, berdoa dan berpuasa. Ritus itu harus dijalankan dengan rendah hati, bukan dengan kesombongan diri. Melalui ibadah Rabu Abu ini, umat diajak untuk membarui diri dengan mawas diri. </w:t>
      </w:r>
    </w:p>
    <w:p w14:paraId="549B0FC5" w14:textId="77777777" w:rsidR="009E1EDB" w:rsidRPr="00AF7B9E" w:rsidRDefault="009E1EDB" w:rsidP="009E1EDB">
      <w:pPr>
        <w:jc w:val="both"/>
        <w:rPr>
          <w:rFonts w:cs="Times New Roman"/>
        </w:rPr>
      </w:pPr>
    </w:p>
    <w:p w14:paraId="5BB8EC67" w14:textId="77777777" w:rsidR="009E1EDB" w:rsidRPr="00AF7B9E" w:rsidRDefault="009E1EDB" w:rsidP="009E1EDB">
      <w:pPr>
        <w:jc w:val="both"/>
        <w:rPr>
          <w:b/>
          <w:bCs/>
        </w:rPr>
      </w:pPr>
      <w:r w:rsidRPr="00AF7B9E">
        <w:rPr>
          <w:b/>
          <w:bCs/>
        </w:rPr>
        <w:t>TAFSIR LEKSIONARIS</w:t>
      </w:r>
    </w:p>
    <w:p w14:paraId="60522493" w14:textId="77777777" w:rsidR="009E1EDB" w:rsidRPr="00AF7B9E" w:rsidRDefault="009E1EDB" w:rsidP="009E1EDB">
      <w:pPr>
        <w:jc w:val="both"/>
        <w:rPr>
          <w:rFonts w:cs="Times New Roman"/>
        </w:rPr>
      </w:pPr>
    </w:p>
    <w:p w14:paraId="4A521097" w14:textId="77777777" w:rsidR="009E1EDB" w:rsidRPr="00AF7B9E" w:rsidRDefault="009E1EDB" w:rsidP="009E1EDB">
      <w:pPr>
        <w:jc w:val="both"/>
        <w:rPr>
          <w:rFonts w:cs="Times New Roman"/>
          <w:b/>
          <w:bCs/>
        </w:rPr>
      </w:pPr>
      <w:r w:rsidRPr="00AF7B9E">
        <w:rPr>
          <w:rFonts w:cs="Times New Roman"/>
          <w:b/>
          <w:bCs/>
        </w:rPr>
        <w:t>Yesaya 58:1-12</w:t>
      </w:r>
    </w:p>
    <w:p w14:paraId="49534DFE" w14:textId="77777777" w:rsidR="009E1EDB" w:rsidRPr="00AF7B9E" w:rsidRDefault="009E1EDB" w:rsidP="009E1EDB">
      <w:pPr>
        <w:ind w:firstLine="567"/>
        <w:jc w:val="both"/>
        <w:rPr>
          <w:rFonts w:eastAsia="Calibri" w:cs="Times New Roman"/>
        </w:rPr>
      </w:pPr>
      <w:r w:rsidRPr="00AF7B9E">
        <w:rPr>
          <w:rFonts w:eastAsia="Calibri" w:cs="Times New Roman"/>
        </w:rPr>
        <w:t xml:space="preserve">Berpuasa merupakan kebiasaan yang sudah ada sejak zaman Israel kuno. Orang Israel semakin merasakan pentingnya berpuasa sejak bangsa itu mengalami kejatuhan (tahun 586 SM). Zakaria 8:18-19 menyatakan bahwa waktu berpuasa dilakukan pada bulan keempat, kelima, ketujuh dan kesepuluh. Pada awalnya puasa dilakukan dengan penuh penghayatan. Nilai-nilai yang dihayati dalam puasa adalah kehidupan manusia bersama Allah dan sesamanya. Namun dalam perkembangannya puasa dijalankan sebagai sebuah ritual keagamaan semata. Ritual keagamaan yang dijalani tanpa penghayatan yang benar membuat nilai puasa hilang. Hilangnya nilai puasa membuat puasa menjadi sekadar rutinitas keagamaan. </w:t>
      </w:r>
    </w:p>
    <w:p w14:paraId="0F47CFD3" w14:textId="77777777" w:rsidR="009E1EDB" w:rsidRPr="00AF7B9E" w:rsidRDefault="009E1EDB" w:rsidP="009E1EDB">
      <w:pPr>
        <w:ind w:firstLine="567"/>
        <w:jc w:val="both"/>
        <w:rPr>
          <w:rFonts w:eastAsia="Calibri" w:cs="Times New Roman"/>
        </w:rPr>
      </w:pPr>
      <w:r w:rsidRPr="00AF7B9E">
        <w:rPr>
          <w:rFonts w:eastAsia="Calibri" w:cs="Times New Roman"/>
        </w:rPr>
        <w:t xml:space="preserve">Memperhatikan realitas tersebut, Tuhan menyatakan teguran pada Israel. Ia mengutus Yesaya bertanya pada Israel: apa arti puasamu? Tuhan melihat kesia-siaan puasa orang Israel. Puasa yang dilakukan tidak ada artinya lagi sebab selama berpuasa mereka tidak berlaku adil pada orang-orang lemah. Yang dimaksud dengan orang lemah adalah para buruh yang dipekerjakan. Para buruh itu telah bekerja keras. Namun mereka tidak mendapatkan hak yang mestinya menjadi hak mereka. Puasa yang dijalankan Israel telah batal. Batalnya puasa karena satu sama lain bertikai. Saat bertikai, mereka saling melecehkan, tidak saling menghormati. Jika dalam puasa mereka menahan haus dan lapar namun membiarkan hati, pikiran, kehidupan dipenuhi dengan </w:t>
      </w:r>
      <w:r w:rsidRPr="00AF7B9E">
        <w:rPr>
          <w:rFonts w:eastAsia="Calibri" w:cs="Times New Roman"/>
        </w:rPr>
        <w:lastRenderedPageBreak/>
        <w:t>amarah, dendam, kekerasan, penindasan, puasa yang dengan susah payah dilakukan itu tidak ada artinya. Ibadah puasa itu telah batal.</w:t>
      </w:r>
    </w:p>
    <w:p w14:paraId="0346EC42" w14:textId="77777777" w:rsidR="009E1EDB" w:rsidRPr="00AF7B9E" w:rsidRDefault="009E1EDB" w:rsidP="009E1EDB">
      <w:pPr>
        <w:ind w:firstLine="567"/>
        <w:jc w:val="both"/>
        <w:rPr>
          <w:rFonts w:eastAsia="Calibri" w:cs="Times New Roman"/>
        </w:rPr>
      </w:pPr>
      <w:r w:rsidRPr="00AF7B9E">
        <w:rPr>
          <w:rFonts w:eastAsia="Calibri" w:cs="Times New Roman"/>
        </w:rPr>
        <w:t xml:space="preserve">Melalui Yesaya pula Tuhan menyerukan pada Israel perihal puasa yang dikehendaki Tuhan. Puasa yang dikehendaki adalah membebaskan orang yang tertindas, memerhatikan yang lapar, tidak memiliki rumah, telanjang dan hidup dalam kehinaan serta hidup dalam keadilan (ayat 6-7). Ibadah tanpa menjalankan keadilan tidak memiliki nilai bagi Allah.  Memerhatikan hal ini, kita dapat melihat bahwa persoalan ketidakadilan tampaknya menjadi persoalan besar dalam kehidupan bersama orang-orang Israel dalam pembuangan. Hidup mereka jauh dari kerukunan. Menurut Yesaya, hilangnya kerukunan dalam hidup bersama itu terjadi karena di antara mereka tidak ada keadilan sosial. Dengan demikian, Tuhan mengehendaki bahwa puasa dijalankan dalam keseimbangan antara ritual dan gerak sosial. Semua tindakan itu berkaitan dengan hati manusia. Maka pada ayat 5, Yesaya mengatakan perlunya umat merendahkan diri, menundukkan kepala. Semua wujud praktik peribadatan dari dalam kerendahan hati. </w:t>
      </w:r>
    </w:p>
    <w:p w14:paraId="52E253AD" w14:textId="77777777" w:rsidR="009E1EDB" w:rsidRPr="00AF7B9E" w:rsidRDefault="009E1EDB" w:rsidP="009E1EDB">
      <w:pPr>
        <w:jc w:val="both"/>
        <w:rPr>
          <w:rFonts w:eastAsia="Calibri" w:cs="Times New Roman"/>
        </w:rPr>
      </w:pPr>
    </w:p>
    <w:p w14:paraId="4FB0FA6D" w14:textId="77777777" w:rsidR="009E1EDB" w:rsidRPr="00AF7B9E" w:rsidRDefault="009E1EDB" w:rsidP="009E1EDB">
      <w:pPr>
        <w:jc w:val="both"/>
        <w:rPr>
          <w:rFonts w:cs="Times New Roman"/>
          <w:b/>
          <w:bCs/>
        </w:rPr>
      </w:pPr>
      <w:r w:rsidRPr="00AF7B9E">
        <w:rPr>
          <w:rFonts w:cs="Times New Roman"/>
          <w:b/>
          <w:bCs/>
        </w:rPr>
        <w:t>Mazmur 51:1-17</w:t>
      </w:r>
    </w:p>
    <w:p w14:paraId="53840BA0" w14:textId="77777777" w:rsidR="009E1EDB" w:rsidRPr="00AF7B9E" w:rsidRDefault="009E1EDB" w:rsidP="009E1EDB">
      <w:pPr>
        <w:ind w:firstLine="567"/>
        <w:jc w:val="both"/>
        <w:rPr>
          <w:rFonts w:cs="Times New Roman"/>
        </w:rPr>
      </w:pPr>
      <w:r w:rsidRPr="00AF7B9E">
        <w:rPr>
          <w:rFonts w:cs="Times New Roman"/>
        </w:rPr>
        <w:t>Apa jadinya bila seorang  yang empunya kuasa mendapat teguran atas kesalahannya? Biasanya seorang penguasa akan tersinggung dan marah. Meskipun kesalahan telah dilakukan, ia tetap merasa benar. Bila penguasa-penguasa melakukan hal itu, Daud tidak demikian. Mazmur 51:1-17 berisi penghayatan Daud pada teguran Allah. Melalui nabi Natan Allah menegur Daud setelah ia menghampiri Betsyeba. Teguran nabi Natan itu membuat Daud menyesali dosa yang telah dilakukannya (ayat 1-2).</w:t>
      </w:r>
    </w:p>
    <w:p w14:paraId="35819EF1" w14:textId="77777777" w:rsidR="009E1EDB" w:rsidRPr="00AF7B9E" w:rsidRDefault="009E1EDB" w:rsidP="009E1EDB">
      <w:pPr>
        <w:ind w:firstLine="567"/>
        <w:jc w:val="both"/>
        <w:rPr>
          <w:rFonts w:cs="Times New Roman"/>
        </w:rPr>
      </w:pPr>
      <w:r w:rsidRPr="00AF7B9E">
        <w:rPr>
          <w:rFonts w:cs="Times New Roman"/>
        </w:rPr>
        <w:t>Ayat 3-10 berisi tentang pengakuan pemazmur dengan keadaan yang sedang dialaminya. Ia mengalami sakit yang diyakini karena dosanya kepada Allah dan sesama. Ia benar-benar mengalami akibat negatif dan terpuruk karena dosa. Di hadapan Allah yang maha kudus, pemazmur memohon ampunan.</w:t>
      </w:r>
    </w:p>
    <w:p w14:paraId="571FF551" w14:textId="77777777" w:rsidR="009E1EDB" w:rsidRPr="00AF7B9E" w:rsidRDefault="009E1EDB" w:rsidP="009E1EDB">
      <w:pPr>
        <w:ind w:firstLine="567"/>
        <w:jc w:val="both"/>
        <w:rPr>
          <w:rFonts w:cs="Times New Roman"/>
        </w:rPr>
      </w:pPr>
      <w:r w:rsidRPr="00AF7B9E">
        <w:rPr>
          <w:rFonts w:cs="Times New Roman"/>
        </w:rPr>
        <w:t xml:space="preserve">Ayat 11-17 berisi permohonan pemazmur agar Tuhan mengampuni segala pelanggarannya. Pengampunan Allah membawa pemazmur merasakan kedekatannya dengan Allah. Kedekatan itu membuatnya gembira dan membawanya pada </w:t>
      </w:r>
      <w:r w:rsidRPr="00AF7B9E">
        <w:rPr>
          <w:rFonts w:cs="Times New Roman"/>
        </w:rPr>
        <w:lastRenderedPageBreak/>
        <w:t>pengharapan kehidupan yang baru.</w:t>
      </w:r>
    </w:p>
    <w:p w14:paraId="77184130" w14:textId="77777777" w:rsidR="009E1EDB" w:rsidRPr="00AF7B9E" w:rsidRDefault="009E1EDB" w:rsidP="009E1EDB">
      <w:pPr>
        <w:ind w:firstLine="567"/>
        <w:jc w:val="both"/>
        <w:rPr>
          <w:rFonts w:cs="Times New Roman"/>
        </w:rPr>
      </w:pPr>
      <w:r w:rsidRPr="00AF7B9E">
        <w:rPr>
          <w:rFonts w:cs="Times New Roman"/>
        </w:rPr>
        <w:t xml:space="preserve">Daud mengalami pembaruan hati karena ia mau mawas diri. Sekiranya ia mau memarahi Natan, tentu saja sangat bisa. Kekuasaan yang ada padanya memungkinkan ia bertindak sewenang-wenang. Namun hati nuraninya terbuka pada kebenaran Allah. Karenanya, terhadap teguran Allah yang disampaikan melalui warga negaranya menjadikan Daud membaharui kehidupannya.  </w:t>
      </w:r>
    </w:p>
    <w:p w14:paraId="7889B922" w14:textId="77777777" w:rsidR="009E1EDB" w:rsidRPr="00AF7B9E" w:rsidRDefault="009E1EDB" w:rsidP="009E1EDB">
      <w:pPr>
        <w:rPr>
          <w:rFonts w:cs="Times New Roman"/>
        </w:rPr>
      </w:pPr>
    </w:p>
    <w:p w14:paraId="56904E27" w14:textId="77777777" w:rsidR="009E1EDB" w:rsidRPr="00AF7B9E" w:rsidRDefault="009E1EDB" w:rsidP="009E1EDB">
      <w:pPr>
        <w:jc w:val="both"/>
        <w:rPr>
          <w:rFonts w:cs="Times New Roman"/>
          <w:b/>
          <w:bCs/>
        </w:rPr>
      </w:pPr>
      <w:r w:rsidRPr="00AF7B9E">
        <w:rPr>
          <w:rFonts w:cs="Times New Roman"/>
          <w:b/>
          <w:bCs/>
        </w:rPr>
        <w:t>2 Korintus 5:20b—6:10</w:t>
      </w:r>
    </w:p>
    <w:p w14:paraId="7913114C" w14:textId="77777777" w:rsidR="009E1EDB" w:rsidRPr="00AF7B9E" w:rsidRDefault="009E1EDB" w:rsidP="009E1EDB">
      <w:pPr>
        <w:ind w:firstLine="567"/>
        <w:jc w:val="both"/>
      </w:pPr>
      <w:r w:rsidRPr="00AF7B9E">
        <w:t>Perseteruan bermula dari keinginan untuk memenuhi semua hasrat hati. Keinginan itu merupakan wujud dari egosentrisme. Semua itu ada di dalam kehidupan jemaat Korintus. Melihat perpecahan itu, Rasul Paulus menyampaikan dalam nama Kristus, biarlah dirimu didamaikan dengan Allah (2 Korintus 5:20b). Dalam Kristus, Allah merukunkan dunia dengan diri-Nya. Dirukunkannya manusia dengan diri-Nya, Tuhan menjadikan manusia sebagai mitra Allah untuk menjadi pemberita perdamaian. Untuk menegaskan panggilan Allah itu, dalam 2 Korintus 6:1-10, rasul Paulus menyampaikan bentuk pelayanan pendamaian yang mestinya dilakukan oleh orang-orang Korintus.</w:t>
      </w:r>
    </w:p>
    <w:p w14:paraId="60489B09" w14:textId="77777777" w:rsidR="009E1EDB" w:rsidRPr="00AF7B9E" w:rsidRDefault="009E1EDB" w:rsidP="009E1EDB">
      <w:pPr>
        <w:ind w:firstLine="567"/>
        <w:jc w:val="both"/>
      </w:pPr>
      <w:r w:rsidRPr="00AF7B9E">
        <w:t>Bentuk pelayanan pendamaian yang disampaikan Paulus berangkat dari keteladanannya saat melewati berbagai macam peristiwa. Di serang oleh alam dan peristiwa-peristiwa, dicederai orang-orang lain, didera dalam penderitaan, kesesakan dan kesukaran. Ia tidak melakukan pembalasan dengan bentuk kejahatan seperti yang telah diterimanya. Sebaliknya, ia tetap hidup dalam kemurnian, berjaga, berpuasa, sabar, bermurah hati, bersikap adil. Sikap semacam inilah yang mestinya dimiliki oleh orang-orang Kristen. Dengan sikap demikian, kehadiran orang-orang Kristen membawa berita keadilan dan perdamaian. Pendamaian Allah yang telah diterimanya diamalkan dalam kehidupan sehari-hari.</w:t>
      </w:r>
    </w:p>
    <w:p w14:paraId="5C708C99" w14:textId="77777777" w:rsidR="009E1EDB" w:rsidRPr="00AF7B9E" w:rsidRDefault="009E1EDB" w:rsidP="009E1EDB">
      <w:pPr>
        <w:jc w:val="both"/>
        <w:rPr>
          <w:rFonts w:cs="Times New Roman"/>
        </w:rPr>
      </w:pPr>
    </w:p>
    <w:p w14:paraId="679F498D" w14:textId="77777777" w:rsidR="009E1EDB" w:rsidRPr="00AF7B9E" w:rsidRDefault="009E1EDB" w:rsidP="009E1EDB">
      <w:pPr>
        <w:jc w:val="both"/>
        <w:rPr>
          <w:rFonts w:cs="Times New Roman"/>
          <w:b/>
          <w:bCs/>
        </w:rPr>
      </w:pPr>
      <w:r w:rsidRPr="00AF7B9E">
        <w:rPr>
          <w:rFonts w:cs="Times New Roman"/>
          <w:b/>
          <w:bCs/>
        </w:rPr>
        <w:t>Matius 6:1-6, 16-21</w:t>
      </w:r>
    </w:p>
    <w:p w14:paraId="64D58288" w14:textId="77777777" w:rsidR="009E1EDB" w:rsidRPr="00AF7B9E" w:rsidRDefault="009E1EDB" w:rsidP="009E1EDB">
      <w:pPr>
        <w:ind w:firstLine="567"/>
        <w:jc w:val="both"/>
        <w:rPr>
          <w:rFonts w:eastAsia="Calibri" w:cs="Times New Roman"/>
        </w:rPr>
      </w:pPr>
      <w:r w:rsidRPr="00AF7B9E">
        <w:rPr>
          <w:rFonts w:eastAsia="Calibri" w:cs="Times New Roman"/>
        </w:rPr>
        <w:t xml:space="preserve">Sebagai makhluk sosial, saling mengingatkan merupakan sebuah keniscayaan. Tanpa adanya kesediaan untuk saling mengingatkan, dunia akan rusak. Kerusakannya adalah karena </w:t>
      </w:r>
      <w:r w:rsidRPr="00AF7B9E">
        <w:rPr>
          <w:rFonts w:eastAsia="Calibri" w:cs="Times New Roman"/>
        </w:rPr>
        <w:lastRenderedPageBreak/>
        <w:t xml:space="preserve">setiap orang menjalani hidup dengan sesuka hati. Termasuk dalam hal menjalankan ritual keagamaan, manusia bisa menjalankannya sesuai selera dan keinginannya sendiri. </w:t>
      </w:r>
    </w:p>
    <w:p w14:paraId="34058FD4" w14:textId="77777777" w:rsidR="009E1EDB" w:rsidRPr="00AF7B9E" w:rsidRDefault="009E1EDB" w:rsidP="009E1EDB">
      <w:pPr>
        <w:ind w:firstLine="567"/>
        <w:jc w:val="both"/>
        <w:rPr>
          <w:rFonts w:eastAsia="Calibri" w:cs="Times New Roman"/>
        </w:rPr>
      </w:pPr>
      <w:r w:rsidRPr="00AF7B9E">
        <w:rPr>
          <w:rFonts w:eastAsia="Calibri" w:cs="Times New Roman"/>
        </w:rPr>
        <w:t xml:space="preserve">Memberi sedekah, berdoa dan berpuasa adalah tiga jenis ritual keagamaan orang Yahudi. Tindakan religius ini penting dan harus dilakukan dengan cermat. Dalam kotbah di bukit, Tuhan Yesus menyinggung kebiasaan orang-orang Yahudi menjalankan ritual keagamaan ini serta mengkritik kebiasaan menjalankan ritual keagamaan yang berfokus pada diri sendiri. Dan itulah yang terjadi dalam kehidupan beragama pada waktu itu. Pada ayat 2, Tuhan Yesus mengritik mereka yang menonjolkan tindakan kasih seperti orang-orang yang meniup sangkakala. Ia menamai orang-orang macam itu sebagai orang yang munafik. Murid-murid Yesus diharap tidak melalukan hal yang sama. Murid-murid Yesus harus melepaskan kecenderungan menonjolkan diri karena memberi sesuatu atau bersedekah pada orang lain. Allah melihat semua yang dilakukan oleh umat-Nya dan Ia akan memberikan ganjaran atas semua perbuatan umat yang dilakukan dengan ikhlas, tidak berfokus pada diri sendiri. Demikian juga dalam hal berdoa dan berpuasa. Doa dan puasa harus terhindar dari kepura-puraan atau demonstratif. Doa, puasa dan bersedekah yang dilakukan untuk menunjukkan kesalehan pada orang lain tidak akan mendapat ganjaran dari Tuhan.   </w:t>
      </w:r>
    </w:p>
    <w:p w14:paraId="3DE9CEAE" w14:textId="77777777" w:rsidR="009E1EDB" w:rsidRPr="00AF7B9E" w:rsidRDefault="009E1EDB" w:rsidP="009E1EDB">
      <w:pPr>
        <w:ind w:firstLine="567"/>
        <w:jc w:val="both"/>
        <w:rPr>
          <w:rFonts w:eastAsia="Calibri" w:cs="Times New Roman"/>
        </w:rPr>
      </w:pPr>
      <w:r w:rsidRPr="00AF7B9E">
        <w:rPr>
          <w:rFonts w:eastAsia="Calibri" w:cs="Times New Roman"/>
        </w:rPr>
        <w:t>Kritik Tuhan Yesus terhadap kebiasaan menjalankan agama yang berpusat pada diri sendiri sebenarnya menunjuk pada ajakan Tuhan Yesus agar manusia memiliki kemurnian hati. kemurnian hati menjauhkan diri dari keinginan-keinginan diri mendapat pujian dari sesama manusia. Kemurnian hati juga akan menjauhkan manusia dari keinginan mementingkan diri sendiri.</w:t>
      </w:r>
    </w:p>
    <w:p w14:paraId="4DAAB783" w14:textId="77777777" w:rsidR="009E1EDB" w:rsidRPr="00AF7B9E" w:rsidRDefault="009E1EDB" w:rsidP="009E1EDB">
      <w:pPr>
        <w:jc w:val="both"/>
        <w:rPr>
          <w:rFonts w:cs="Times New Roman"/>
          <w:b/>
          <w:bCs/>
        </w:rPr>
      </w:pPr>
    </w:p>
    <w:p w14:paraId="294EEF50" w14:textId="77777777" w:rsidR="009E1EDB" w:rsidRPr="00AF7B9E" w:rsidRDefault="009E1EDB" w:rsidP="009E1EDB">
      <w:pPr>
        <w:jc w:val="both"/>
        <w:rPr>
          <w:rFonts w:cs="Times New Roman"/>
          <w:b/>
          <w:bCs/>
        </w:rPr>
      </w:pPr>
      <w:r w:rsidRPr="00AF7B9E">
        <w:rPr>
          <w:rFonts w:cs="Times New Roman"/>
          <w:b/>
          <w:bCs/>
        </w:rPr>
        <w:t>PESAN YANG HENDAK DISAMPAIKAN</w:t>
      </w:r>
    </w:p>
    <w:p w14:paraId="543F97EB" w14:textId="77777777" w:rsidR="009E1EDB" w:rsidRPr="00AF7B9E" w:rsidRDefault="009E1EDB" w:rsidP="009E1EDB">
      <w:pPr>
        <w:jc w:val="both"/>
        <w:rPr>
          <w:rFonts w:cs="Times New Roman"/>
        </w:rPr>
      </w:pPr>
      <w:r w:rsidRPr="00AF7B9E">
        <w:rPr>
          <w:rFonts w:cs="Times New Roman"/>
        </w:rPr>
        <w:t xml:space="preserve">Banyak kali kita mendengar bahwa hati nurani tidak bisa salah. Bila dilihat lebih mendalam, ternyata ungkapan tersebut perlu dikoreksi. Hati nurani manusia melekat dalam diri manusia. Sebagaimana keberadaan manusia bisa melakukan kesalahan dan dosa, demikian pula dengan hati nurani. Membarui Hati dengan Mawas Diri merupakan ajakan pada umat untuk senantiasa menyadari keberadaan dirinya. Kesadaran itu membuat manusia </w:t>
      </w:r>
      <w:r w:rsidRPr="00AF7B9E">
        <w:rPr>
          <w:rFonts w:cs="Times New Roman"/>
        </w:rPr>
        <w:lastRenderedPageBreak/>
        <w:t xml:space="preserve">siap untuk membarui hati. Pembaruan hati dilakukan dengan mawas diri. Masa Paskah yang diawali dengan Rabu Abu menjadi hari di mana umat membuka diri untuk mawas diri melalui berdoa, berpuasa dan bersedekah. Berdoa merupakan tindakan menyatukan diri dengan Tuhan. Berpuasa adalah gerak untuk mendisiplin diri. Bersedekah adalah wujud kepedulian pada sesama. Dengan demikian, membarui hati mewujud dalam tindakan berelasi dengan Tuhan, diri sendiri dan sesama. </w:t>
      </w:r>
    </w:p>
    <w:p w14:paraId="26B3F3A1" w14:textId="77777777" w:rsidR="009E1EDB" w:rsidRPr="00AF7B9E" w:rsidRDefault="009E1EDB" w:rsidP="009E1EDB">
      <w:pPr>
        <w:jc w:val="both"/>
        <w:rPr>
          <w:rFonts w:cs="Times New Roman"/>
        </w:rPr>
      </w:pPr>
    </w:p>
    <w:p w14:paraId="6096387C" w14:textId="77777777" w:rsidR="009E1EDB" w:rsidRPr="00AF7B9E" w:rsidRDefault="009E1EDB" w:rsidP="009E1EDB">
      <w:pPr>
        <w:jc w:val="both"/>
        <w:rPr>
          <w:rFonts w:cs="Times New Roman"/>
        </w:rPr>
      </w:pPr>
    </w:p>
    <w:p w14:paraId="7E01D472" w14:textId="77777777" w:rsidR="009E1EDB" w:rsidRPr="00AF7B9E" w:rsidRDefault="009E1EDB" w:rsidP="009E1EDB">
      <w:pPr>
        <w:jc w:val="both"/>
        <w:rPr>
          <w:rFonts w:cs="Times New Roman"/>
          <w:b/>
          <w:bCs/>
        </w:rPr>
      </w:pPr>
      <w:r w:rsidRPr="00AF7B9E">
        <w:rPr>
          <w:rFonts w:cs="Times New Roman"/>
          <w:b/>
          <w:bCs/>
        </w:rPr>
        <w:t>KHOTBAH JANGKEP</w:t>
      </w:r>
    </w:p>
    <w:p w14:paraId="27400CBB" w14:textId="77777777" w:rsidR="009E1EDB" w:rsidRPr="00AF7B9E" w:rsidRDefault="009E1EDB" w:rsidP="009E1EDB">
      <w:pPr>
        <w:jc w:val="both"/>
        <w:rPr>
          <w:rFonts w:cs="Times New Roman"/>
          <w:b/>
          <w:bCs/>
        </w:rPr>
      </w:pPr>
    </w:p>
    <w:p w14:paraId="5F352A63" w14:textId="77777777" w:rsidR="009E1EDB" w:rsidRPr="00AF7B9E" w:rsidRDefault="009E1EDB" w:rsidP="009E1EDB">
      <w:pPr>
        <w:jc w:val="center"/>
        <w:rPr>
          <w:rFonts w:cs="Times New Roman"/>
          <w:b/>
          <w:bCs/>
        </w:rPr>
      </w:pPr>
      <w:bookmarkStart w:id="3" w:name="_Hlk186096689"/>
      <w:r w:rsidRPr="00AF7B9E">
        <w:rPr>
          <w:rFonts w:cs="Times New Roman"/>
          <w:b/>
          <w:bCs/>
        </w:rPr>
        <w:t>Membarui Hati dengan Mawas Diri</w:t>
      </w:r>
      <w:bookmarkEnd w:id="3"/>
    </w:p>
    <w:p w14:paraId="15A80A9C" w14:textId="77777777" w:rsidR="009E1EDB" w:rsidRPr="00AF7B9E" w:rsidRDefault="009E1EDB" w:rsidP="009E1EDB">
      <w:pPr>
        <w:jc w:val="both"/>
        <w:rPr>
          <w:rFonts w:cs="Times New Roman"/>
        </w:rPr>
      </w:pPr>
    </w:p>
    <w:p w14:paraId="6AABB2B3" w14:textId="77777777" w:rsidR="009E1EDB" w:rsidRPr="00AF7B9E" w:rsidRDefault="009E1EDB" w:rsidP="009E1EDB">
      <w:pPr>
        <w:jc w:val="both"/>
        <w:rPr>
          <w:rFonts w:cs="Times New Roman"/>
        </w:rPr>
      </w:pPr>
      <w:r w:rsidRPr="00AF7B9E">
        <w:rPr>
          <w:rFonts w:cs="Times New Roman"/>
        </w:rPr>
        <w:t>Saudara-saudari yang dikasihi Tuhan Yesus,</w:t>
      </w:r>
    </w:p>
    <w:p w14:paraId="57F3676D" w14:textId="77777777" w:rsidR="009E1EDB" w:rsidRPr="00AF7B9E" w:rsidRDefault="009E1EDB" w:rsidP="009E1EDB">
      <w:pPr>
        <w:jc w:val="both"/>
        <w:rPr>
          <w:rFonts w:cs="Times New Roman"/>
        </w:rPr>
      </w:pPr>
    </w:p>
    <w:p w14:paraId="2FD397BE" w14:textId="77777777" w:rsidR="009E1EDB" w:rsidRPr="00AF7B9E" w:rsidRDefault="009E1EDB" w:rsidP="009E1EDB">
      <w:pPr>
        <w:jc w:val="both"/>
        <w:rPr>
          <w:rFonts w:cs="Times New Roman"/>
        </w:rPr>
      </w:pPr>
      <w:r w:rsidRPr="00AF7B9E">
        <w:rPr>
          <w:rFonts w:cs="Times New Roman"/>
        </w:rPr>
        <w:tab/>
        <w:t xml:space="preserve">Hari ini kita memasuki masa Pra-Paskah. Masa ini diawali pada hari Rabu, yang kita kenal dengan sebutan Rabu Abu. Masa Pra-Paskah yang kita jalani ini akan berpuncak pada Minggu Paskah. Sebelum sampai di Minggu Paskah, kita diajak untuk menghayati hari-hari di sepanjang Pra-Paskah dengan hidup dalam pertobatan. Melalui pertobatan manusia membarui kehidupannya. Itu artinya ada perubahan hidup yang radikal. Perubahan dari hati yang lama menuju hati yang baru. </w:t>
      </w:r>
    </w:p>
    <w:p w14:paraId="63711103" w14:textId="77777777" w:rsidR="009E1EDB" w:rsidRPr="00AF7B9E" w:rsidRDefault="009E1EDB" w:rsidP="009E1EDB">
      <w:pPr>
        <w:ind w:firstLine="720"/>
        <w:jc w:val="both"/>
        <w:rPr>
          <w:rFonts w:cs="Times New Roman"/>
        </w:rPr>
      </w:pPr>
      <w:r w:rsidRPr="00AF7B9E">
        <w:rPr>
          <w:rFonts w:cs="Times New Roman"/>
        </w:rPr>
        <w:t xml:space="preserve">Membarui hati akan terwujud bila ada kesadaran dalam hati. Sadar bahwa hati manusia perlu dibaharui. Seorang teolog dan ahli filsafat bernama Bonaventura yang hidup pada abad XIII menyatakan pentingnya meninjau hati nurani. Alasannya adalah karena manusia dengan segala kelemahannya bisa terjatuh dalam kesalahan dan dosa. Hati nurani merupakan kemampuan manusia untuk melihat ke dalam dirinya. Hati nurani mampu mendeteksi apa yang baik dan apa yang buruk. Bonaventura menjelaskan bahwa dalam hati nurani manusia terdapat dua bagian. Bagian pertama yaitu bagian dari hati nurani yang secara alamiah bisa sampai pada kebenaran-kebenaran mendasar dalam diri manusia. Bagian ini diisi dengan kebenaran karena adanya perintah-perintah moral. Contohnya: menghormati orang tua, hormat pada kehidupan. Bagian kedua adalah kemampuan di dalam hati nurani </w:t>
      </w:r>
      <w:r w:rsidRPr="00AF7B9E">
        <w:rPr>
          <w:rFonts w:cs="Times New Roman"/>
        </w:rPr>
        <w:lastRenderedPageBreak/>
        <w:t>untuk menerapkan perintah-perintah moral di atas dan di dalam konteks kehidupan sehari-hari. Bagian dari hati nurani yang ke dua ini juga alamiah (seperti bagian pertama). Namun hal yang membedakan adalah pada bagian kedua, hati nurani bisa mengalami kesalahan. Ada berbagai penyebab yang membuat hati nurani bisa. Pernyataan Bonaventura tersebut menyadarkan kita bahwa ungkapan “hati nurani tidak bisa salah” ternyata keliru. Berangkat dari situlah, pada Rabu Abu ini kita menghayati pentingnya membarui hati dengan mawas diri dengan berdasar pada firman Tuhan. Firman Tuhan menjadi penerang batin. Adanya terang dalam batin menjadikan manusia terbuka untuk dibarui.</w:t>
      </w:r>
    </w:p>
    <w:p w14:paraId="03A69AC0" w14:textId="77777777" w:rsidR="009E1EDB" w:rsidRPr="00AF7B9E" w:rsidRDefault="009E1EDB" w:rsidP="009E1EDB">
      <w:pPr>
        <w:jc w:val="both"/>
        <w:rPr>
          <w:rFonts w:cs="Times New Roman"/>
        </w:rPr>
      </w:pPr>
    </w:p>
    <w:p w14:paraId="298B787D" w14:textId="77777777" w:rsidR="009E1EDB" w:rsidRPr="00AF7B9E" w:rsidRDefault="009E1EDB" w:rsidP="009E1EDB">
      <w:pPr>
        <w:jc w:val="both"/>
        <w:rPr>
          <w:rFonts w:cs="Times New Roman"/>
        </w:rPr>
      </w:pPr>
      <w:r w:rsidRPr="00AF7B9E">
        <w:rPr>
          <w:rFonts w:cs="Times New Roman"/>
        </w:rPr>
        <w:t>Saudara-saudari yang dikasihi Tuhan Yesus,</w:t>
      </w:r>
    </w:p>
    <w:p w14:paraId="669A2AD9" w14:textId="77777777" w:rsidR="009E1EDB" w:rsidRPr="00AF7B9E" w:rsidRDefault="009E1EDB" w:rsidP="009E1EDB">
      <w:pPr>
        <w:jc w:val="both"/>
        <w:rPr>
          <w:rFonts w:cs="Times New Roman"/>
        </w:rPr>
      </w:pPr>
      <w:r w:rsidRPr="00AF7B9E">
        <w:rPr>
          <w:rFonts w:cs="Times New Roman"/>
        </w:rPr>
        <w:tab/>
        <w:t xml:space="preserve">Keterbukaan manusia pada pembaruan hati diteladankan oleh Pemazmur. Mazmur 51:1-17 berisi penghayatan Daud pada teguran Allah. Melalui nabi Natan Allah menegur Daud setelah ia menghampiri Betsyeba. Teguran nabi Natan itu membuat Daud menyesali dosa yang telah dilakukannya. Pada ayat 3-10 dikisahkan pengakuan pemazmur dengan keadaan yang sedang dialaminya. Ia mengalami sakit yang diyakini karena dosanya kepada Allah dan sesama. Ia benar-benar mengalami akibat negatif dan terpuruk karena dosa. Di hadapan Allah yang maha kudus, pemazmur memohon ampunan. Pengampunan Allah membawanya mampu merasakan kedekatannya dengan Allah. Kedekatan itu membuatnya gembira dan membawanya pada pengharapan kehidupan yang baru. Daud mengalami pembaruan hati karena ia mau mawas diri. Sekiranya ia mau memarahi Natan, tentu saja sangat bisa. Kekuasaan yang ada padanya memungkinkan ia bertindak sewenang-wenang. Namun hati nuraninya terbuka pada kebenaran Allah. Karenanya, terhadap teguran Allah yang disampaikan melalui warga negaranya menjadikan Daud membaharui kehidupannya. </w:t>
      </w:r>
    </w:p>
    <w:p w14:paraId="436AC60F" w14:textId="77777777" w:rsidR="009E1EDB" w:rsidRPr="00AF7B9E" w:rsidRDefault="009E1EDB" w:rsidP="009E1EDB">
      <w:pPr>
        <w:jc w:val="both"/>
        <w:rPr>
          <w:rFonts w:cs="Times New Roman"/>
        </w:rPr>
      </w:pPr>
      <w:r w:rsidRPr="00AF7B9E">
        <w:rPr>
          <w:rFonts w:cs="Times New Roman"/>
        </w:rPr>
        <w:tab/>
        <w:t xml:space="preserve">Sebagai makhluk sosial, saling mengingatkan merupakan sebuah keniscayaan. Tanpa adanya kesediaan untuk saling mengingatkan, dunia akan rusak. Kerusakannya adalah karena setiap orang menjalani hidup dengan sesuka hati. Termasuk dalam hal menjalankan ritual keagamaan, manusia bisa menjalankannya </w:t>
      </w:r>
      <w:r w:rsidRPr="00AF7B9E">
        <w:rPr>
          <w:rFonts w:cs="Times New Roman"/>
        </w:rPr>
        <w:lastRenderedPageBreak/>
        <w:t xml:space="preserve">sesuai selera dan keinginannya sendiri. </w:t>
      </w:r>
    </w:p>
    <w:p w14:paraId="723D179F" w14:textId="77777777" w:rsidR="009E1EDB" w:rsidRDefault="009E1EDB" w:rsidP="009E1EDB">
      <w:pPr>
        <w:ind w:firstLine="720"/>
        <w:jc w:val="both"/>
        <w:rPr>
          <w:rFonts w:cs="Times New Roman"/>
        </w:rPr>
      </w:pPr>
      <w:r w:rsidRPr="00AF7B9E">
        <w:rPr>
          <w:rFonts w:cs="Times New Roman"/>
        </w:rPr>
        <w:t xml:space="preserve">Memberi sedekah, berdoa dan berpuasa adalah tiga jenis ritual keagamaan orang Yahudi. Tindakan religius ini penting dan harus dilakukan dengan cermat. Dalam khotbah di bukit, Tuhan Yesus menyinggung kebiasaan orang-orang Yahudi menjalankan ritual keagamaan ini serta mengritik kebiasaan menjalankan ritual keagamaan yang berfokus pada diri sendiri. </w:t>
      </w:r>
      <w:r>
        <w:rPr>
          <w:rFonts w:cs="Times New Roman"/>
        </w:rPr>
        <w:t>I</w:t>
      </w:r>
      <w:r w:rsidRPr="00AF7B9E">
        <w:rPr>
          <w:rFonts w:cs="Times New Roman"/>
        </w:rPr>
        <w:t xml:space="preserve">tulah yang terjadi dalam kehidupan beragama pada waktu itu. Pada ayat 2, Tuhan Yesus mengritik mereka yang menonjolkan tindakan kasih seperti orang-orang yang meniup sangkakala. Ia menamai orang-orang macam itu sebagai orang yang munafik. Murid-murid Yesus diharap tidak melalukan hal yang sama. Murid-murid Yesus harus melepaskan kecenderungan menonjolkan diri karena memberi sesuatu atau bersedekah pada orang lain. Allah melihat semua yang dilakukan oleh umat-Nya dan Ia akan memberikan ganjaran atas semua perbuatan umat yang dilakukan dengan ikhlas, tidak berfokus pada diri sendiri. Demikian juga dalam hal berdoa dan berpuasa. Doa dan puasa harus terhindar dari kepura-puraan atau demonstratif. Doa, puasa dan bersedekah yang dilakukan untuk menunjukkan kesalehan pada orang lain tidak akan mendapat ganjaran dari Tuhan.   </w:t>
      </w:r>
    </w:p>
    <w:p w14:paraId="2CC0175D" w14:textId="77777777" w:rsidR="009E1EDB" w:rsidRDefault="009E1EDB" w:rsidP="009E1EDB">
      <w:pPr>
        <w:ind w:firstLine="720"/>
        <w:jc w:val="both"/>
        <w:rPr>
          <w:rFonts w:cs="Times New Roman"/>
        </w:rPr>
      </w:pPr>
      <w:r w:rsidRPr="00AF7B9E">
        <w:rPr>
          <w:rFonts w:cs="Times New Roman"/>
        </w:rPr>
        <w:t>Kritik Tuhan Yesus terhadap kebiasaan menjalankan agama yang berpusat pada diri sendiri sebenarnya menunjuk pada ajakan Tuhan Yesus agar manusia memiliki kemurnian hati. kemurnian hati menjauhkan diri dari keinginan-keinginan diri mendapat pujian dari sesama manusia. Kemurnian hati juga akan menjauhkan manusia dari keinginan mementingkan diri sendiri.</w:t>
      </w:r>
    </w:p>
    <w:p w14:paraId="604D1423" w14:textId="77777777" w:rsidR="009E1EDB" w:rsidRDefault="009E1EDB" w:rsidP="009E1EDB">
      <w:pPr>
        <w:ind w:firstLine="720"/>
        <w:jc w:val="both"/>
        <w:rPr>
          <w:rFonts w:cs="Times New Roman"/>
        </w:rPr>
      </w:pPr>
      <w:r>
        <w:rPr>
          <w:rFonts w:cs="Times New Roman"/>
        </w:rPr>
        <w:t xml:space="preserve">Kritik Tuhan Yesus itu mengingatkan kita pada kritik Tuhan pada Israel ratusan tahun sebelum Yesus berkarya di dunia. </w:t>
      </w:r>
      <w:r w:rsidRPr="00AF7B9E">
        <w:rPr>
          <w:rFonts w:cs="Times New Roman"/>
        </w:rPr>
        <w:t xml:space="preserve">Berpuasa merupakan kebiasaan yang sudah ada sejak zaman Israel kuno. Orang Israel semakin merasakan pentingnya berpuasa sejak bangsa itu mengalami kejatuhan (tahun 586 SM). Zakaria 8:18-19 menyatakan bahwa waktu berpuasa dilakukan pada bulan keempat, kelima, ketujuh dan kesepuluh. Pada awalnya puasa dilakukan dengan penuh penghayatan. Nilai-nilai yang dihayati dalam puasa adalah kehidupan manusia bersama Allah dan sesamanya. Namun dalam perkembangannya puasa dijalankan sebagai sebuah ritual keagamaan semata. Ritual keagamaan yang </w:t>
      </w:r>
      <w:r w:rsidRPr="00AF7B9E">
        <w:rPr>
          <w:rFonts w:cs="Times New Roman"/>
        </w:rPr>
        <w:lastRenderedPageBreak/>
        <w:t xml:space="preserve">dijalani tanpa penghayatan yang benar membuat nilai puasa hilang. Hilangnya nilai puasa membuat puasa menjadi sekadar rutinitas keagamaan. </w:t>
      </w:r>
    </w:p>
    <w:p w14:paraId="080A7C41" w14:textId="77777777" w:rsidR="009E1EDB" w:rsidRDefault="009E1EDB" w:rsidP="009E1EDB">
      <w:pPr>
        <w:ind w:firstLine="720"/>
        <w:jc w:val="both"/>
        <w:rPr>
          <w:rFonts w:cs="Times New Roman"/>
        </w:rPr>
      </w:pPr>
      <w:r w:rsidRPr="00AF7B9E">
        <w:rPr>
          <w:rFonts w:cs="Times New Roman"/>
        </w:rPr>
        <w:t>Memperhatikan realitas tersebut, Tuhan menyatakan teguran pada Israel. Ia mengutus Yesaya bertanya pada Israel: apa arti puasamu? Tuhan melihat kesia-siaan puasa orang Israel. Puasa yang dilakukan tidak ada artinya lagi sebab selama berpuasa mereka tidak berlaku adil pada orang-orang lemah. Yang dimaksud dengan orang lemah adalah para buruh yang dipekerjakan. Para buruh itu telah bekerja keras. Namun mereka tidak mendapatkan hak yang mestinya menjadi hak mereka. Puasa yang dijalankan Israel telah batal. Batalnya puasa karena satu sama lain bertikai. Saat bertikai, mereka saling melecehkan, tidak saling menghormati. Jika dalam puasa mereka menahan haus dan lapar namun membiarkan hati, pikiran, kehidupan dipenuhi dengan amarah, dendam, kekerasan, penindasan, puasa yang dengan susah payah dilakukan itu tidak ada artinya. Ibadah puasa itu telah batal.</w:t>
      </w:r>
    </w:p>
    <w:p w14:paraId="154D6E8E" w14:textId="77777777" w:rsidR="009E1EDB" w:rsidRDefault="009E1EDB" w:rsidP="009E1EDB">
      <w:pPr>
        <w:ind w:firstLine="720"/>
        <w:jc w:val="both"/>
        <w:rPr>
          <w:rFonts w:cs="Times New Roman"/>
        </w:rPr>
      </w:pPr>
      <w:r w:rsidRPr="00AF7B9E">
        <w:rPr>
          <w:rFonts w:cs="Times New Roman"/>
        </w:rPr>
        <w:t>Melalui Yesaya pula Tuhan menyerukan pada Israel perihal puasa yang dikehendaki Tuhan. Puasa yang dikehendaki adalah membebaskan orang yang tertindas, memerhatikan yang lapar, tidak memiliki rumah, telanjang dan hidup dalam kehinaan serta hidup dalam keadilan. Ibadah tanpa menjalankan keadilan tidak memiliki nilai bagi Allah.  Memerhatikan hal ini, kita dapat melihat bahwa persoalan ketidakadilan tampaknya menjadi persoalan besar dalam kehidupan bersama orang-orang Israel dalam pembuangan. Hidup mereka jauh dari kerukunan. Menurut Yesaya, hilangnya kerukunan dalam hidup bersama itu terjadi karena di antara mereka tidak ada keadilan sosial. Dengan demikian, Tuhan mengehendaki bahwa puasa dijalankan dalam keseimbangan antara ritual dan gerak sosial. Semua tindakan itu berkaitan dengan hati manusia. Maka pada ayat 5, Yesaya mengatakan perlunya umat merendahkan diri, menundukkan kepala. Semua wujud praktik peribadatan dari dalam kerendahan hati.</w:t>
      </w:r>
    </w:p>
    <w:p w14:paraId="0108E88A" w14:textId="5697061E" w:rsidR="00141D1B" w:rsidRPr="00813992" w:rsidRDefault="009E1EDB" w:rsidP="009E1EDB">
      <w:pPr>
        <w:jc w:val="both"/>
        <w:rPr>
          <w:rFonts w:ascii="Times New Roman"/>
          <w:sz w:val="28"/>
          <w:lang w:val="id-ID"/>
        </w:rPr>
      </w:pPr>
      <w:r>
        <w:rPr>
          <w:rFonts w:cs="Times New Roman"/>
        </w:rPr>
        <w:t xml:space="preserve">Bila hari ini kita memasuki masa Pra-Paskah, kita semua diajak untuk hidup dengan berfokus pada Allah. Hidup yang kita jalani penuh dengan aneka dinamika. Kesalahan dan dosa dapat kita lakukan. Setiap peribadatan pada Allah juga bisa kehilangan kemurniannya. Hari ini kita diajak untuk </w:t>
      </w:r>
      <w:r w:rsidRPr="00933D54">
        <w:rPr>
          <w:rFonts w:cs="Times New Roman"/>
        </w:rPr>
        <w:t xml:space="preserve">membarui hati dengan </w:t>
      </w:r>
      <w:r w:rsidRPr="00933D54">
        <w:rPr>
          <w:rFonts w:cs="Times New Roman"/>
        </w:rPr>
        <w:lastRenderedPageBreak/>
        <w:t>mawas diri</w:t>
      </w:r>
      <w:r>
        <w:rPr>
          <w:rFonts w:cs="Times New Roman"/>
        </w:rPr>
        <w:t>. Mari kita menjalaninya dengan gembira dan menjadikan persiapan Paskah ini sebagai sarana untuk hidup dengan berfokus pada Allah. Amin.</w:t>
      </w:r>
      <w:r w:rsidR="00141D1B" w:rsidRPr="00813992">
        <w:rPr>
          <w:rFonts w:ascii="Times New Roman"/>
          <w:sz w:val="28"/>
          <w:lang w:val="id-ID"/>
        </w:rPr>
        <w:br w:type="page"/>
      </w:r>
    </w:p>
    <w:p w14:paraId="4DF6B0D2" w14:textId="536FE6CA" w:rsidR="000F00C6" w:rsidRPr="00813992" w:rsidRDefault="00CA6080">
      <w:pPr>
        <w:pStyle w:val="TeksIsi"/>
        <w:ind w:left="0"/>
        <w:jc w:val="left"/>
        <w:rPr>
          <w:rFonts w:ascii="Times New Roman"/>
          <w:sz w:val="28"/>
          <w:lang w:val="id-ID"/>
        </w:rPr>
      </w:pPr>
      <w:r w:rsidRPr="00813992">
        <w:rPr>
          <w:noProof/>
          <w:lang w:val="id-ID"/>
        </w:rPr>
        <w:lastRenderedPageBreak/>
        <mc:AlternateContent>
          <mc:Choice Requires="wps">
            <w:drawing>
              <wp:anchor distT="0" distB="0" distL="0" distR="0" simplePos="0" relativeHeight="251657728" behindDoc="0" locked="0" layoutInCell="1" allowOverlap="1" wp14:anchorId="26C0E55F" wp14:editId="2A3A747F">
                <wp:simplePos x="0" y="0"/>
                <wp:positionH relativeFrom="page">
                  <wp:posOffset>609600</wp:posOffset>
                </wp:positionH>
                <wp:positionV relativeFrom="paragraph">
                  <wp:posOffset>6351</wp:posOffset>
                </wp:positionV>
                <wp:extent cx="2229485" cy="137160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9485" cy="1371600"/>
                        </a:xfrm>
                        <a:prstGeom prst="rect">
                          <a:avLst/>
                        </a:prstGeom>
                        <a:solidFill>
                          <a:srgbClr val="E7E6E6"/>
                        </a:solidFill>
                      </wps:spPr>
                      <wps:txbx>
                        <w:txbxContent>
                          <w:p w14:paraId="7141FAEF" w14:textId="77777777" w:rsidR="000F00C6" w:rsidRPr="00CA6080" w:rsidRDefault="00903A77">
                            <w:pPr>
                              <w:spacing w:before="79"/>
                              <w:ind w:left="152"/>
                              <w:rPr>
                                <w:b/>
                                <w:color w:val="000000"/>
                              </w:rPr>
                            </w:pPr>
                            <w:r w:rsidRPr="00CA6080">
                              <w:rPr>
                                <w:b/>
                                <w:color w:val="000000"/>
                                <w:spacing w:val="-2"/>
                              </w:rPr>
                              <w:t>KHOTBAH</w:t>
                            </w:r>
                          </w:p>
                          <w:p w14:paraId="0B448E20" w14:textId="06C8C070" w:rsidR="000F00C6" w:rsidRDefault="00903A77">
                            <w:pPr>
                              <w:spacing w:before="1" w:line="249" w:lineRule="exact"/>
                              <w:ind w:left="152"/>
                              <w:rPr>
                                <w:b/>
                                <w:color w:val="000000"/>
                              </w:rPr>
                            </w:pPr>
                            <w:r w:rsidRPr="00CA6080">
                              <w:rPr>
                                <w:b/>
                                <w:color w:val="000000"/>
                              </w:rPr>
                              <w:t>Minggu</w:t>
                            </w:r>
                            <w:r w:rsidRPr="00CA6080">
                              <w:rPr>
                                <w:b/>
                                <w:color w:val="000000"/>
                                <w:spacing w:val="-3"/>
                              </w:rPr>
                              <w:t xml:space="preserve"> </w:t>
                            </w:r>
                            <w:r w:rsidR="00747E72">
                              <w:rPr>
                                <w:b/>
                                <w:color w:val="000000"/>
                              </w:rPr>
                              <w:t>Pra-Paskah</w:t>
                            </w:r>
                            <w:r w:rsidRPr="00CA6080">
                              <w:rPr>
                                <w:b/>
                                <w:color w:val="000000"/>
                                <w:spacing w:val="-2"/>
                              </w:rPr>
                              <w:t xml:space="preserve"> </w:t>
                            </w:r>
                            <w:r w:rsidRPr="00CA6080">
                              <w:rPr>
                                <w:b/>
                                <w:color w:val="000000"/>
                                <w:spacing w:val="-10"/>
                              </w:rPr>
                              <w:t>1</w:t>
                            </w:r>
                          </w:p>
                          <w:p w14:paraId="600D194C" w14:textId="77777777" w:rsidR="000F00C6" w:rsidRDefault="00903A77">
                            <w:pPr>
                              <w:tabs>
                                <w:tab w:val="left" w:pos="3394"/>
                              </w:tabs>
                              <w:spacing w:line="226" w:lineRule="exact"/>
                              <w:ind w:left="122"/>
                              <w:rPr>
                                <w:i/>
                                <w:color w:val="000000"/>
                                <w:sz w:val="20"/>
                              </w:rPr>
                            </w:pPr>
                            <w:r>
                              <w:rPr>
                                <w:i/>
                                <w:color w:val="000000"/>
                                <w:sz w:val="20"/>
                                <w:u w:val="single" w:color="7E7E7E"/>
                              </w:rPr>
                              <w:t>9 Maret</w:t>
                            </w:r>
                            <w:r>
                              <w:rPr>
                                <w:i/>
                                <w:color w:val="000000"/>
                                <w:spacing w:val="-1"/>
                                <w:sz w:val="20"/>
                                <w:u w:val="single" w:color="7E7E7E"/>
                              </w:rPr>
                              <w:t xml:space="preserve"> </w:t>
                            </w:r>
                            <w:r>
                              <w:rPr>
                                <w:i/>
                                <w:color w:val="000000"/>
                                <w:sz w:val="20"/>
                                <w:u w:val="single" w:color="7E7E7E"/>
                              </w:rPr>
                              <w:t xml:space="preserve">2025 </w:t>
                            </w:r>
                            <w:r>
                              <w:rPr>
                                <w:i/>
                                <w:color w:val="000000"/>
                                <w:spacing w:val="-2"/>
                                <w:sz w:val="20"/>
                                <w:u w:val="single" w:color="7E7E7E"/>
                              </w:rPr>
                              <w:t>(Ungu)</w:t>
                            </w:r>
                            <w:r>
                              <w:rPr>
                                <w:i/>
                                <w:color w:val="000000"/>
                                <w:sz w:val="20"/>
                                <w:u w:val="single" w:color="7E7E7E"/>
                              </w:rPr>
                              <w:tab/>
                            </w:r>
                          </w:p>
                          <w:p w14:paraId="719050DF" w14:textId="77777777" w:rsidR="000F00C6" w:rsidRDefault="000F00C6">
                            <w:pPr>
                              <w:pStyle w:val="TeksIsi"/>
                              <w:spacing w:before="25"/>
                              <w:ind w:left="0"/>
                              <w:jc w:val="left"/>
                              <w:rPr>
                                <w:i/>
                                <w:color w:val="000000"/>
                                <w:sz w:val="20"/>
                              </w:rPr>
                            </w:pPr>
                          </w:p>
                          <w:p w14:paraId="487B7A2A" w14:textId="51B50CBF" w:rsidR="000F00C6" w:rsidRDefault="00903A77" w:rsidP="00CA6080">
                            <w:pPr>
                              <w:ind w:left="1418" w:hanging="1266"/>
                              <w:rPr>
                                <w:color w:val="000000"/>
                                <w:sz w:val="20"/>
                              </w:rPr>
                            </w:pPr>
                            <w:r>
                              <w:rPr>
                                <w:color w:val="000000"/>
                                <w:sz w:val="20"/>
                              </w:rPr>
                              <w:t>Bacaan 1:</w:t>
                            </w:r>
                            <w:r>
                              <w:rPr>
                                <w:color w:val="000000"/>
                                <w:spacing w:val="48"/>
                                <w:sz w:val="20"/>
                              </w:rPr>
                              <w:t xml:space="preserve"> </w:t>
                            </w:r>
                            <w:r w:rsidR="00CA6080">
                              <w:rPr>
                                <w:color w:val="000000"/>
                                <w:spacing w:val="48"/>
                                <w:sz w:val="20"/>
                              </w:rPr>
                              <w:tab/>
                            </w:r>
                            <w:r>
                              <w:rPr>
                                <w:color w:val="000000"/>
                                <w:sz w:val="20"/>
                              </w:rPr>
                              <w:t>Ulangan</w:t>
                            </w:r>
                            <w:r>
                              <w:rPr>
                                <w:color w:val="000000"/>
                                <w:spacing w:val="1"/>
                                <w:sz w:val="20"/>
                              </w:rPr>
                              <w:t xml:space="preserve"> </w:t>
                            </w:r>
                            <w:r>
                              <w:rPr>
                                <w:color w:val="000000"/>
                                <w:sz w:val="20"/>
                              </w:rPr>
                              <w:t>26</w:t>
                            </w:r>
                            <w:r>
                              <w:rPr>
                                <w:color w:val="000000"/>
                                <w:spacing w:val="-4"/>
                                <w:sz w:val="20"/>
                              </w:rPr>
                              <w:t xml:space="preserve"> </w:t>
                            </w:r>
                            <w:r>
                              <w:rPr>
                                <w:color w:val="000000"/>
                                <w:sz w:val="20"/>
                              </w:rPr>
                              <w:t>:</w:t>
                            </w:r>
                            <w:r>
                              <w:rPr>
                                <w:color w:val="000000"/>
                                <w:spacing w:val="1"/>
                                <w:sz w:val="20"/>
                              </w:rPr>
                              <w:t xml:space="preserve"> </w:t>
                            </w:r>
                            <w:r>
                              <w:rPr>
                                <w:color w:val="000000"/>
                                <w:sz w:val="20"/>
                              </w:rPr>
                              <w:t>1-</w:t>
                            </w:r>
                            <w:r>
                              <w:rPr>
                                <w:color w:val="000000"/>
                                <w:spacing w:val="-5"/>
                                <w:sz w:val="20"/>
                              </w:rPr>
                              <w:t>11</w:t>
                            </w:r>
                          </w:p>
                          <w:p w14:paraId="440A808A" w14:textId="77777777" w:rsidR="000F00C6" w:rsidRDefault="00903A77" w:rsidP="00CA6080">
                            <w:pPr>
                              <w:tabs>
                                <w:tab w:val="left" w:pos="1413"/>
                              </w:tabs>
                              <w:spacing w:before="4" w:line="226" w:lineRule="exact"/>
                              <w:ind w:left="1418" w:hanging="1266"/>
                              <w:rPr>
                                <w:color w:val="000000"/>
                                <w:sz w:val="20"/>
                              </w:rPr>
                            </w:pPr>
                            <w:r>
                              <w:rPr>
                                <w:color w:val="000000"/>
                                <w:spacing w:val="-2"/>
                                <w:sz w:val="20"/>
                              </w:rPr>
                              <w:t>Tanggapan:</w:t>
                            </w:r>
                            <w:r>
                              <w:rPr>
                                <w:color w:val="000000"/>
                                <w:sz w:val="20"/>
                              </w:rPr>
                              <w:tab/>
                              <w:t>Mazmur</w:t>
                            </w:r>
                            <w:r>
                              <w:rPr>
                                <w:color w:val="000000"/>
                                <w:spacing w:val="-4"/>
                                <w:sz w:val="20"/>
                              </w:rPr>
                              <w:t xml:space="preserve"> </w:t>
                            </w:r>
                            <w:r>
                              <w:rPr>
                                <w:color w:val="000000"/>
                                <w:sz w:val="20"/>
                              </w:rPr>
                              <w:t>91:</w:t>
                            </w:r>
                            <w:r>
                              <w:rPr>
                                <w:color w:val="000000"/>
                                <w:spacing w:val="2"/>
                                <w:sz w:val="20"/>
                              </w:rPr>
                              <w:t xml:space="preserve"> </w:t>
                            </w:r>
                            <w:r>
                              <w:rPr>
                                <w:color w:val="000000"/>
                                <w:sz w:val="20"/>
                              </w:rPr>
                              <w:t>1-2,</w:t>
                            </w:r>
                            <w:r>
                              <w:rPr>
                                <w:color w:val="000000"/>
                                <w:spacing w:val="1"/>
                                <w:sz w:val="20"/>
                              </w:rPr>
                              <w:t xml:space="preserve"> </w:t>
                            </w:r>
                            <w:r>
                              <w:rPr>
                                <w:color w:val="000000"/>
                                <w:sz w:val="20"/>
                              </w:rPr>
                              <w:t>9-</w:t>
                            </w:r>
                            <w:r>
                              <w:rPr>
                                <w:color w:val="000000"/>
                                <w:spacing w:val="-5"/>
                                <w:sz w:val="20"/>
                              </w:rPr>
                              <w:t>16</w:t>
                            </w:r>
                          </w:p>
                          <w:p w14:paraId="61F1FB75" w14:textId="29B6E09E" w:rsidR="000F00C6" w:rsidRDefault="00903A77" w:rsidP="00CA6080">
                            <w:pPr>
                              <w:spacing w:line="226" w:lineRule="exact"/>
                              <w:ind w:left="1418" w:hanging="1266"/>
                              <w:rPr>
                                <w:color w:val="000000"/>
                                <w:sz w:val="20"/>
                              </w:rPr>
                            </w:pPr>
                            <w:r>
                              <w:rPr>
                                <w:color w:val="000000"/>
                                <w:sz w:val="20"/>
                              </w:rPr>
                              <w:t>Bacaan 2:</w:t>
                            </w:r>
                            <w:r>
                              <w:rPr>
                                <w:color w:val="000000"/>
                                <w:spacing w:val="3"/>
                                <w:sz w:val="20"/>
                              </w:rPr>
                              <w:t xml:space="preserve"> </w:t>
                            </w:r>
                            <w:r w:rsidR="00CA6080">
                              <w:rPr>
                                <w:color w:val="000000"/>
                                <w:spacing w:val="3"/>
                                <w:sz w:val="20"/>
                              </w:rPr>
                              <w:tab/>
                            </w:r>
                            <w:r>
                              <w:rPr>
                                <w:color w:val="000000"/>
                                <w:sz w:val="20"/>
                              </w:rPr>
                              <w:t>Roma</w:t>
                            </w:r>
                            <w:r>
                              <w:rPr>
                                <w:color w:val="000000"/>
                                <w:spacing w:val="-2"/>
                                <w:sz w:val="20"/>
                              </w:rPr>
                              <w:t xml:space="preserve"> </w:t>
                            </w:r>
                            <w:r>
                              <w:rPr>
                                <w:color w:val="000000"/>
                                <w:sz w:val="20"/>
                              </w:rPr>
                              <w:t>10</w:t>
                            </w:r>
                            <w:r>
                              <w:rPr>
                                <w:color w:val="000000"/>
                                <w:spacing w:val="-4"/>
                                <w:sz w:val="20"/>
                              </w:rPr>
                              <w:t xml:space="preserve"> </w:t>
                            </w:r>
                            <w:r>
                              <w:rPr>
                                <w:color w:val="000000"/>
                                <w:sz w:val="20"/>
                              </w:rPr>
                              <w:t>:</w:t>
                            </w:r>
                            <w:r>
                              <w:rPr>
                                <w:color w:val="000000"/>
                                <w:spacing w:val="1"/>
                                <w:sz w:val="20"/>
                              </w:rPr>
                              <w:t xml:space="preserve"> </w:t>
                            </w:r>
                            <w:r>
                              <w:rPr>
                                <w:color w:val="000000"/>
                                <w:sz w:val="20"/>
                              </w:rPr>
                              <w:t>8b-</w:t>
                            </w:r>
                            <w:r>
                              <w:rPr>
                                <w:color w:val="000000"/>
                                <w:spacing w:val="-7"/>
                                <w:sz w:val="20"/>
                              </w:rPr>
                              <w:t>13</w:t>
                            </w:r>
                          </w:p>
                          <w:p w14:paraId="1B48A2BB" w14:textId="67D3D015" w:rsidR="000F00C6" w:rsidRDefault="00903A77" w:rsidP="00CA6080">
                            <w:pPr>
                              <w:spacing w:before="8"/>
                              <w:ind w:left="1418" w:hanging="1266"/>
                              <w:rPr>
                                <w:color w:val="000000"/>
                                <w:sz w:val="20"/>
                              </w:rPr>
                            </w:pPr>
                            <w:r>
                              <w:rPr>
                                <w:color w:val="000000"/>
                                <w:sz w:val="20"/>
                              </w:rPr>
                              <w:t>Injil:</w:t>
                            </w:r>
                            <w:r w:rsidR="00CA6080">
                              <w:rPr>
                                <w:color w:val="000000"/>
                                <w:sz w:val="20"/>
                              </w:rPr>
                              <w:tab/>
                            </w:r>
                            <w:r>
                              <w:rPr>
                                <w:color w:val="000000"/>
                                <w:sz w:val="20"/>
                              </w:rPr>
                              <w:t>Lukas</w:t>
                            </w:r>
                            <w:r>
                              <w:rPr>
                                <w:color w:val="000000"/>
                                <w:spacing w:val="-1"/>
                                <w:sz w:val="20"/>
                              </w:rPr>
                              <w:t xml:space="preserve"> </w:t>
                            </w:r>
                            <w:r>
                              <w:rPr>
                                <w:color w:val="000000"/>
                                <w:sz w:val="20"/>
                              </w:rPr>
                              <w:t>4</w:t>
                            </w:r>
                            <w:r>
                              <w:rPr>
                                <w:color w:val="000000"/>
                                <w:spacing w:val="-2"/>
                                <w:sz w:val="20"/>
                              </w:rPr>
                              <w:t xml:space="preserve"> </w:t>
                            </w:r>
                            <w:r>
                              <w:rPr>
                                <w:color w:val="000000"/>
                                <w:sz w:val="20"/>
                              </w:rPr>
                              <w:t>:</w:t>
                            </w:r>
                            <w:r>
                              <w:rPr>
                                <w:color w:val="000000"/>
                                <w:spacing w:val="3"/>
                                <w:sz w:val="20"/>
                              </w:rPr>
                              <w:t xml:space="preserve"> </w:t>
                            </w:r>
                            <w:r>
                              <w:rPr>
                                <w:color w:val="000000"/>
                                <w:sz w:val="20"/>
                              </w:rPr>
                              <w:t>1-</w:t>
                            </w:r>
                            <w:r>
                              <w:rPr>
                                <w:color w:val="000000"/>
                                <w:spacing w:val="-5"/>
                                <w:sz w:val="20"/>
                              </w:rPr>
                              <w:t>13</w:t>
                            </w:r>
                          </w:p>
                        </w:txbxContent>
                      </wps:txbx>
                      <wps:bodyPr wrap="square" lIns="0" tIns="0" rIns="0" bIns="0" rtlCol="0">
                        <a:noAutofit/>
                      </wps:bodyPr>
                    </wps:wsp>
                  </a:graphicData>
                </a:graphic>
                <wp14:sizeRelV relativeFrom="margin">
                  <wp14:pctHeight>0</wp14:pctHeight>
                </wp14:sizeRelV>
              </wp:anchor>
            </w:drawing>
          </mc:Choice>
          <mc:Fallback>
            <w:pict>
              <v:shape w14:anchorId="26C0E55F" id="_x0000_s1033" type="#_x0000_t202" style="position:absolute;margin-left:48pt;margin-top:.5pt;width:175.55pt;height:108pt;z-index:251657728;visibility:visible;mso-wrap-style:square;mso-height-percent:0;mso-wrap-distance-left:0;mso-wrap-distance-top:0;mso-wrap-distance-right:0;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" fillcolor="#e7e6e6" stroked="f">
                <v:textbox inset="0,0,0,0">
                  <w:txbxContent>
                    <w:p w14:paraId="7141FAEF" w14:textId="77777777" w:rsidR="000F00C6" w:rsidRPr="00CA6080" w:rsidRDefault="00903A77">
                      <w:pPr>
                        <w:spacing w:before="79"/>
                        <w:ind w:left="152"/>
                        <w:rPr>
                          <w:b/>
                          <w:color w:val="000000"/>
                        </w:rPr>
                      </w:pPr>
                      <w:r w:rsidRPr="00CA6080">
                        <w:rPr>
                          <w:b/>
                          <w:color w:val="000000"/>
                          <w:spacing w:val="-2"/>
                        </w:rPr>
                        <w:t>KHOTBAH</w:t>
                      </w:r>
                    </w:p>
                    <w:p w14:paraId="0B448E20" w14:textId="06C8C070" w:rsidR="000F00C6" w:rsidRDefault="00903A77">
                      <w:pPr>
                        <w:spacing w:before="1" w:line="249" w:lineRule="exact"/>
                        <w:ind w:left="152"/>
                        <w:rPr>
                          <w:b/>
                          <w:color w:val="000000"/>
                        </w:rPr>
                      </w:pPr>
                      <w:r w:rsidRPr="00CA6080">
                        <w:rPr>
                          <w:b/>
                          <w:color w:val="000000"/>
                        </w:rPr>
                        <w:t>Minggu</w:t>
                      </w:r>
                      <w:r w:rsidRPr="00CA6080">
                        <w:rPr>
                          <w:b/>
                          <w:color w:val="000000"/>
                          <w:spacing w:val="-3"/>
                        </w:rPr>
                        <w:t xml:space="preserve"> </w:t>
                      </w:r>
                      <w:r w:rsidR="00747E72">
                        <w:rPr>
                          <w:b/>
                          <w:color w:val="000000"/>
                        </w:rPr>
                        <w:t>Pra-Paskah</w:t>
                      </w:r>
                      <w:r w:rsidRPr="00CA6080">
                        <w:rPr>
                          <w:b/>
                          <w:color w:val="000000"/>
                          <w:spacing w:val="-2"/>
                        </w:rPr>
                        <w:t xml:space="preserve"> </w:t>
                      </w:r>
                      <w:r w:rsidRPr="00CA6080">
                        <w:rPr>
                          <w:b/>
                          <w:color w:val="000000"/>
                          <w:spacing w:val="-10"/>
                        </w:rPr>
                        <w:t>1</w:t>
                      </w:r>
                    </w:p>
                    <w:p w14:paraId="600D194C" w14:textId="77777777" w:rsidR="000F00C6" w:rsidRDefault="00903A77">
                      <w:pPr>
                        <w:tabs>
                          <w:tab w:val="left" w:pos="3394"/>
                        </w:tabs>
                        <w:spacing w:line="226" w:lineRule="exact"/>
                        <w:ind w:left="122"/>
                        <w:rPr>
                          <w:i/>
                          <w:color w:val="000000"/>
                          <w:sz w:val="20"/>
                        </w:rPr>
                      </w:pPr>
                      <w:r>
                        <w:rPr>
                          <w:i/>
                          <w:color w:val="000000"/>
                          <w:sz w:val="20"/>
                          <w:u w:val="single" w:color="7E7E7E"/>
                        </w:rPr>
                        <w:t>9 Maret</w:t>
                      </w:r>
                      <w:r>
                        <w:rPr>
                          <w:i/>
                          <w:color w:val="000000"/>
                          <w:spacing w:val="-1"/>
                          <w:sz w:val="20"/>
                          <w:u w:val="single" w:color="7E7E7E"/>
                        </w:rPr>
                        <w:t xml:space="preserve"> </w:t>
                      </w:r>
                      <w:r>
                        <w:rPr>
                          <w:i/>
                          <w:color w:val="000000"/>
                          <w:sz w:val="20"/>
                          <w:u w:val="single" w:color="7E7E7E"/>
                        </w:rPr>
                        <w:t xml:space="preserve">2025 </w:t>
                      </w:r>
                      <w:r>
                        <w:rPr>
                          <w:i/>
                          <w:color w:val="000000"/>
                          <w:spacing w:val="-2"/>
                          <w:sz w:val="20"/>
                          <w:u w:val="single" w:color="7E7E7E"/>
                        </w:rPr>
                        <w:t>(Ungu)</w:t>
                      </w:r>
                      <w:r>
                        <w:rPr>
                          <w:i/>
                          <w:color w:val="000000"/>
                          <w:sz w:val="20"/>
                          <w:u w:val="single" w:color="7E7E7E"/>
                        </w:rPr>
                        <w:tab/>
                      </w:r>
                    </w:p>
                    <w:p w14:paraId="719050DF" w14:textId="77777777" w:rsidR="000F00C6" w:rsidRDefault="000F00C6">
                      <w:pPr>
                        <w:pStyle w:val="TeksIsi"/>
                        <w:spacing w:before="25"/>
                        <w:ind w:left="0"/>
                        <w:jc w:val="left"/>
                        <w:rPr>
                          <w:i/>
                          <w:color w:val="000000"/>
                          <w:sz w:val="20"/>
                        </w:rPr>
                      </w:pPr>
                    </w:p>
                    <w:p w14:paraId="487B7A2A" w14:textId="51B50CBF" w:rsidR="000F00C6" w:rsidRDefault="00903A77" w:rsidP="00CA6080">
                      <w:pPr>
                        <w:ind w:left="1418" w:hanging="1266"/>
                        <w:rPr>
                          <w:color w:val="000000"/>
                          <w:sz w:val="20"/>
                        </w:rPr>
                      </w:pPr>
                      <w:r>
                        <w:rPr>
                          <w:color w:val="000000"/>
                          <w:sz w:val="20"/>
                        </w:rPr>
                        <w:t>Bacaan 1:</w:t>
                      </w:r>
                      <w:r>
                        <w:rPr>
                          <w:color w:val="000000"/>
                          <w:spacing w:val="48"/>
                          <w:sz w:val="20"/>
                        </w:rPr>
                        <w:t xml:space="preserve"> </w:t>
                      </w:r>
                      <w:r w:rsidR="00CA6080">
                        <w:rPr>
                          <w:color w:val="000000"/>
                          <w:spacing w:val="48"/>
                          <w:sz w:val="20"/>
                        </w:rPr>
                        <w:tab/>
                      </w:r>
                      <w:r>
                        <w:rPr>
                          <w:color w:val="000000"/>
                          <w:sz w:val="20"/>
                        </w:rPr>
                        <w:t>Ulangan</w:t>
                      </w:r>
                      <w:r>
                        <w:rPr>
                          <w:color w:val="000000"/>
                          <w:spacing w:val="1"/>
                          <w:sz w:val="20"/>
                        </w:rPr>
                        <w:t xml:space="preserve"> </w:t>
                      </w:r>
                      <w:r>
                        <w:rPr>
                          <w:color w:val="000000"/>
                          <w:sz w:val="20"/>
                        </w:rPr>
                        <w:t>26</w:t>
                      </w:r>
                      <w:r>
                        <w:rPr>
                          <w:color w:val="000000"/>
                          <w:spacing w:val="-4"/>
                          <w:sz w:val="20"/>
                        </w:rPr>
                        <w:t xml:space="preserve"> </w:t>
                      </w:r>
                      <w:r>
                        <w:rPr>
                          <w:color w:val="000000"/>
                          <w:sz w:val="20"/>
                        </w:rPr>
                        <w:t>:</w:t>
                      </w:r>
                      <w:r>
                        <w:rPr>
                          <w:color w:val="000000"/>
                          <w:spacing w:val="1"/>
                          <w:sz w:val="20"/>
                        </w:rPr>
                        <w:t xml:space="preserve"> </w:t>
                      </w:r>
                      <w:r>
                        <w:rPr>
                          <w:color w:val="000000"/>
                          <w:sz w:val="20"/>
                        </w:rPr>
                        <w:t>1-</w:t>
                      </w:r>
                      <w:r>
                        <w:rPr>
                          <w:color w:val="000000"/>
                          <w:spacing w:val="-5"/>
                          <w:sz w:val="20"/>
                        </w:rPr>
                        <w:t>11</w:t>
                      </w:r>
                    </w:p>
                    <w:p w14:paraId="440A808A" w14:textId="77777777" w:rsidR="000F00C6" w:rsidRDefault="00903A77" w:rsidP="00CA6080">
                      <w:pPr>
                        <w:tabs>
                          <w:tab w:val="left" w:pos="1413"/>
                        </w:tabs>
                        <w:spacing w:before="4" w:line="226" w:lineRule="exact"/>
                        <w:ind w:left="1418" w:hanging="1266"/>
                        <w:rPr>
                          <w:color w:val="000000"/>
                          <w:sz w:val="20"/>
                        </w:rPr>
                      </w:pPr>
                      <w:r>
                        <w:rPr>
                          <w:color w:val="000000"/>
                          <w:spacing w:val="-2"/>
                          <w:sz w:val="20"/>
                        </w:rPr>
                        <w:t>Tanggapan:</w:t>
                      </w:r>
                      <w:r>
                        <w:rPr>
                          <w:color w:val="000000"/>
                          <w:sz w:val="20"/>
                        </w:rPr>
                        <w:tab/>
                        <w:t>Mazmur</w:t>
                      </w:r>
                      <w:r>
                        <w:rPr>
                          <w:color w:val="000000"/>
                          <w:spacing w:val="-4"/>
                          <w:sz w:val="20"/>
                        </w:rPr>
                        <w:t xml:space="preserve"> </w:t>
                      </w:r>
                      <w:r>
                        <w:rPr>
                          <w:color w:val="000000"/>
                          <w:sz w:val="20"/>
                        </w:rPr>
                        <w:t>91:</w:t>
                      </w:r>
                      <w:r>
                        <w:rPr>
                          <w:color w:val="000000"/>
                          <w:spacing w:val="2"/>
                          <w:sz w:val="20"/>
                        </w:rPr>
                        <w:t xml:space="preserve"> </w:t>
                      </w:r>
                      <w:r>
                        <w:rPr>
                          <w:color w:val="000000"/>
                          <w:sz w:val="20"/>
                        </w:rPr>
                        <w:t>1-2,</w:t>
                      </w:r>
                      <w:r>
                        <w:rPr>
                          <w:color w:val="000000"/>
                          <w:spacing w:val="1"/>
                          <w:sz w:val="20"/>
                        </w:rPr>
                        <w:t xml:space="preserve"> </w:t>
                      </w:r>
                      <w:r>
                        <w:rPr>
                          <w:color w:val="000000"/>
                          <w:sz w:val="20"/>
                        </w:rPr>
                        <w:t>9-</w:t>
                      </w:r>
                      <w:r>
                        <w:rPr>
                          <w:color w:val="000000"/>
                          <w:spacing w:val="-5"/>
                          <w:sz w:val="20"/>
                        </w:rPr>
                        <w:t>16</w:t>
                      </w:r>
                    </w:p>
                    <w:p w14:paraId="61F1FB75" w14:textId="29B6E09E" w:rsidR="000F00C6" w:rsidRDefault="00903A77" w:rsidP="00CA6080">
                      <w:pPr>
                        <w:spacing w:line="226" w:lineRule="exact"/>
                        <w:ind w:left="1418" w:hanging="1266"/>
                        <w:rPr>
                          <w:color w:val="000000"/>
                          <w:sz w:val="20"/>
                        </w:rPr>
                      </w:pPr>
                      <w:r>
                        <w:rPr>
                          <w:color w:val="000000"/>
                          <w:sz w:val="20"/>
                        </w:rPr>
                        <w:t>Bacaan 2:</w:t>
                      </w:r>
                      <w:r>
                        <w:rPr>
                          <w:color w:val="000000"/>
                          <w:spacing w:val="3"/>
                          <w:sz w:val="20"/>
                        </w:rPr>
                        <w:t xml:space="preserve"> </w:t>
                      </w:r>
                      <w:r w:rsidR="00CA6080">
                        <w:rPr>
                          <w:color w:val="000000"/>
                          <w:spacing w:val="3"/>
                          <w:sz w:val="20"/>
                        </w:rPr>
                        <w:tab/>
                      </w:r>
                      <w:r>
                        <w:rPr>
                          <w:color w:val="000000"/>
                          <w:sz w:val="20"/>
                        </w:rPr>
                        <w:t>Roma</w:t>
                      </w:r>
                      <w:r>
                        <w:rPr>
                          <w:color w:val="000000"/>
                          <w:spacing w:val="-2"/>
                          <w:sz w:val="20"/>
                        </w:rPr>
                        <w:t xml:space="preserve"> </w:t>
                      </w:r>
                      <w:r>
                        <w:rPr>
                          <w:color w:val="000000"/>
                          <w:sz w:val="20"/>
                        </w:rPr>
                        <w:t>10</w:t>
                      </w:r>
                      <w:r>
                        <w:rPr>
                          <w:color w:val="000000"/>
                          <w:spacing w:val="-4"/>
                          <w:sz w:val="20"/>
                        </w:rPr>
                        <w:t xml:space="preserve"> </w:t>
                      </w:r>
                      <w:r>
                        <w:rPr>
                          <w:color w:val="000000"/>
                          <w:sz w:val="20"/>
                        </w:rPr>
                        <w:t>:</w:t>
                      </w:r>
                      <w:r>
                        <w:rPr>
                          <w:color w:val="000000"/>
                          <w:spacing w:val="1"/>
                          <w:sz w:val="20"/>
                        </w:rPr>
                        <w:t xml:space="preserve"> </w:t>
                      </w:r>
                      <w:r>
                        <w:rPr>
                          <w:color w:val="000000"/>
                          <w:sz w:val="20"/>
                        </w:rPr>
                        <w:t>8b-</w:t>
                      </w:r>
                      <w:r>
                        <w:rPr>
                          <w:color w:val="000000"/>
                          <w:spacing w:val="-7"/>
                          <w:sz w:val="20"/>
                        </w:rPr>
                        <w:t>13</w:t>
                      </w:r>
                    </w:p>
                    <w:p w14:paraId="1B48A2BB" w14:textId="67D3D015" w:rsidR="000F00C6" w:rsidRDefault="00903A77" w:rsidP="00CA6080">
                      <w:pPr>
                        <w:spacing w:before="8"/>
                        <w:ind w:left="1418" w:hanging="1266"/>
                        <w:rPr>
                          <w:color w:val="000000"/>
                          <w:sz w:val="20"/>
                        </w:rPr>
                      </w:pPr>
                      <w:r>
                        <w:rPr>
                          <w:color w:val="000000"/>
                          <w:sz w:val="20"/>
                        </w:rPr>
                        <w:t>Injil:</w:t>
                      </w:r>
                      <w:r w:rsidR="00CA6080">
                        <w:rPr>
                          <w:color w:val="000000"/>
                          <w:sz w:val="20"/>
                        </w:rPr>
                        <w:tab/>
                      </w:r>
                      <w:r>
                        <w:rPr>
                          <w:color w:val="000000"/>
                          <w:sz w:val="20"/>
                        </w:rPr>
                        <w:t>Lukas</w:t>
                      </w:r>
                      <w:r>
                        <w:rPr>
                          <w:color w:val="000000"/>
                          <w:spacing w:val="-1"/>
                          <w:sz w:val="20"/>
                        </w:rPr>
                        <w:t xml:space="preserve"> </w:t>
                      </w:r>
                      <w:r>
                        <w:rPr>
                          <w:color w:val="000000"/>
                          <w:sz w:val="20"/>
                        </w:rPr>
                        <w:t>4</w:t>
                      </w:r>
                      <w:r>
                        <w:rPr>
                          <w:color w:val="000000"/>
                          <w:spacing w:val="-2"/>
                          <w:sz w:val="20"/>
                        </w:rPr>
                        <w:t xml:space="preserve"> </w:t>
                      </w:r>
                      <w:r>
                        <w:rPr>
                          <w:color w:val="000000"/>
                          <w:sz w:val="20"/>
                        </w:rPr>
                        <w:t>:</w:t>
                      </w:r>
                      <w:r>
                        <w:rPr>
                          <w:color w:val="000000"/>
                          <w:spacing w:val="3"/>
                          <w:sz w:val="20"/>
                        </w:rPr>
                        <w:t xml:space="preserve"> </w:t>
                      </w:r>
                      <w:r>
                        <w:rPr>
                          <w:color w:val="000000"/>
                          <w:sz w:val="20"/>
                        </w:rPr>
                        <w:t>1-</w:t>
                      </w:r>
                      <w:r>
                        <w:rPr>
                          <w:color w:val="000000"/>
                          <w:spacing w:val="-5"/>
                          <w:sz w:val="20"/>
                        </w:rPr>
                        <w:t>13</w:t>
                      </w:r>
                    </w:p>
                  </w:txbxContent>
                </v:textbox>
                <w10:wrap anchorx="page"/>
              </v:shape>
            </w:pict>
          </mc:Fallback>
        </mc:AlternateContent>
      </w:r>
    </w:p>
    <w:p w14:paraId="0BEA4B1F" w14:textId="77777777" w:rsidR="000F00C6" w:rsidRPr="00813992" w:rsidRDefault="000F00C6">
      <w:pPr>
        <w:pStyle w:val="TeksIsi"/>
        <w:ind w:left="0"/>
        <w:jc w:val="left"/>
        <w:rPr>
          <w:rFonts w:ascii="Times New Roman"/>
          <w:sz w:val="28"/>
          <w:lang w:val="id-ID"/>
        </w:rPr>
      </w:pPr>
    </w:p>
    <w:p w14:paraId="503578AA" w14:textId="5C36FDDB" w:rsidR="000F00C6" w:rsidRPr="00813992" w:rsidRDefault="00903A77">
      <w:pPr>
        <w:pStyle w:val="Judul"/>
        <w:spacing w:line="242" w:lineRule="auto"/>
        <w:ind w:left="3992" w:right="378"/>
        <w:rPr>
          <w:lang w:val="id-ID"/>
        </w:rPr>
      </w:pPr>
      <w:r w:rsidRPr="00813992">
        <w:rPr>
          <w:color w:val="000000"/>
          <w:spacing w:val="-2"/>
          <w:lang w:val="id-ID"/>
        </w:rPr>
        <w:t xml:space="preserve">Menghadapi </w:t>
      </w:r>
      <w:r w:rsidRPr="00813992">
        <w:rPr>
          <w:color w:val="000000"/>
          <w:lang w:val="id-ID"/>
        </w:rPr>
        <w:t>Aneka</w:t>
      </w:r>
      <w:r w:rsidRPr="00813992">
        <w:rPr>
          <w:color w:val="000000"/>
          <w:spacing w:val="-18"/>
          <w:lang w:val="id-ID"/>
        </w:rPr>
        <w:t xml:space="preserve"> </w:t>
      </w:r>
      <w:r w:rsidRPr="00813992">
        <w:rPr>
          <w:color w:val="000000"/>
          <w:lang w:val="id-ID"/>
        </w:rPr>
        <w:t>Godaan</w:t>
      </w:r>
    </w:p>
    <w:p w14:paraId="2E62E694" w14:textId="77777777" w:rsidR="000F00C6" w:rsidRPr="00813992" w:rsidRDefault="00903A77">
      <w:pPr>
        <w:pStyle w:val="Judul"/>
        <w:spacing w:line="339" w:lineRule="exact"/>
        <w:ind w:firstLine="0"/>
        <w:rPr>
          <w:rFonts w:ascii="Wingdings 2" w:hAnsi="Wingdings 2"/>
          <w:lang w:val="id-ID"/>
        </w:rPr>
      </w:pPr>
      <w:r w:rsidRPr="00813992">
        <w:rPr>
          <w:rFonts w:ascii="Wingdings 2" w:hAnsi="Wingdings 2"/>
          <w:spacing w:val="-5"/>
          <w:lang w:val="id-ID"/>
        </w:rPr>
        <w:t></w:t>
      </w:r>
      <w:r w:rsidRPr="00813992">
        <w:rPr>
          <w:rFonts w:ascii="Constantia" w:hAnsi="Constantia"/>
          <w:spacing w:val="-5"/>
          <w:lang w:val="id-ID"/>
        </w:rPr>
        <w:t>0</w:t>
      </w:r>
      <w:r w:rsidRPr="00813992">
        <w:rPr>
          <w:rFonts w:ascii="Wingdings 2" w:hAnsi="Wingdings 2"/>
          <w:spacing w:val="-5"/>
          <w:lang w:val="id-ID"/>
        </w:rPr>
        <w:t></w:t>
      </w:r>
    </w:p>
    <w:p w14:paraId="233486EC" w14:textId="77777777" w:rsidR="000F00C6" w:rsidRPr="00813992" w:rsidRDefault="000F00C6">
      <w:pPr>
        <w:pStyle w:val="TeksIsi"/>
        <w:ind w:left="0"/>
        <w:jc w:val="left"/>
        <w:rPr>
          <w:rFonts w:ascii="Wingdings 2" w:hAnsi="Wingdings 2"/>
          <w:sz w:val="28"/>
          <w:lang w:val="id-ID"/>
        </w:rPr>
      </w:pPr>
    </w:p>
    <w:p w14:paraId="3128C654" w14:textId="77777777" w:rsidR="000F00C6" w:rsidRPr="00813992" w:rsidRDefault="000F00C6">
      <w:pPr>
        <w:pStyle w:val="TeksIsi"/>
        <w:ind w:left="0"/>
        <w:jc w:val="left"/>
        <w:rPr>
          <w:rFonts w:ascii="Wingdings 2" w:hAnsi="Wingdings 2"/>
          <w:sz w:val="28"/>
          <w:lang w:val="id-ID"/>
        </w:rPr>
      </w:pPr>
    </w:p>
    <w:p w14:paraId="044D6002" w14:textId="77777777" w:rsidR="000F00C6" w:rsidRPr="00813992" w:rsidRDefault="000F00C6" w:rsidP="00CA6080">
      <w:pPr>
        <w:pStyle w:val="TeksIsi"/>
        <w:ind w:left="0"/>
        <w:jc w:val="left"/>
        <w:rPr>
          <w:lang w:val="id-ID"/>
        </w:rPr>
      </w:pPr>
    </w:p>
    <w:p w14:paraId="2A5F6B13" w14:textId="77777777" w:rsidR="00CA6080" w:rsidRPr="00813992" w:rsidRDefault="00CA6080" w:rsidP="00CA6080">
      <w:pPr>
        <w:pStyle w:val="TeksIsi"/>
        <w:ind w:left="0"/>
        <w:jc w:val="left"/>
        <w:rPr>
          <w:lang w:val="id-ID"/>
        </w:rPr>
      </w:pPr>
    </w:p>
    <w:p w14:paraId="0C70942C" w14:textId="77777777" w:rsidR="00CA6080" w:rsidRPr="00813992" w:rsidRDefault="00CA6080" w:rsidP="00CA6080">
      <w:pPr>
        <w:pStyle w:val="TeksIsi"/>
        <w:ind w:left="0"/>
        <w:jc w:val="left"/>
        <w:rPr>
          <w:lang w:val="id-ID"/>
        </w:rPr>
      </w:pPr>
    </w:p>
    <w:p w14:paraId="2768D7E3" w14:textId="77777777" w:rsidR="000F00C6" w:rsidRPr="00813992" w:rsidRDefault="00903A77" w:rsidP="0064438F">
      <w:pPr>
        <w:pStyle w:val="Judul1"/>
        <w:ind w:left="0"/>
        <w:jc w:val="left"/>
        <w:rPr>
          <w:lang w:val="id-ID"/>
        </w:rPr>
      </w:pPr>
      <w:r w:rsidRPr="00813992">
        <w:rPr>
          <w:lang w:val="id-ID"/>
        </w:rPr>
        <w:t>DASAR</w:t>
      </w:r>
      <w:r w:rsidRPr="00813992">
        <w:rPr>
          <w:spacing w:val="-3"/>
          <w:lang w:val="id-ID"/>
        </w:rPr>
        <w:t xml:space="preserve"> </w:t>
      </w:r>
      <w:r w:rsidRPr="00813992">
        <w:rPr>
          <w:spacing w:val="-2"/>
          <w:lang w:val="id-ID"/>
        </w:rPr>
        <w:t>PEMIKIRAN</w:t>
      </w:r>
    </w:p>
    <w:p w14:paraId="4E642C84" w14:textId="77777777" w:rsidR="00CA6080" w:rsidRPr="00813992" w:rsidRDefault="00CA6080" w:rsidP="0064438F">
      <w:pPr>
        <w:pStyle w:val="TeksIsi"/>
        <w:ind w:firstLine="720"/>
        <w:rPr>
          <w:b/>
          <w:i/>
          <w:lang w:val="id-ID"/>
        </w:rPr>
      </w:pPr>
    </w:p>
    <w:p w14:paraId="0A003B81" w14:textId="77C2BA15" w:rsidR="00101A1F" w:rsidRPr="00813992" w:rsidRDefault="00CA6080" w:rsidP="00E77D7A">
      <w:pPr>
        <w:pStyle w:val="TeksIsi"/>
        <w:ind w:left="0" w:firstLine="720"/>
        <w:rPr>
          <w:spacing w:val="-7"/>
          <w:lang w:val="id-ID"/>
        </w:rPr>
      </w:pPr>
      <w:r w:rsidRPr="00813992">
        <w:rPr>
          <w:spacing w:val="-13"/>
          <w:lang w:val="id-ID"/>
        </w:rPr>
        <w:t>D</w:t>
      </w:r>
      <w:r w:rsidRPr="00813992">
        <w:rPr>
          <w:lang w:val="id-ID"/>
        </w:rPr>
        <w:t>i</w:t>
      </w:r>
      <w:r w:rsidRPr="00813992">
        <w:rPr>
          <w:spacing w:val="-14"/>
          <w:lang w:val="id-ID"/>
        </w:rPr>
        <w:t xml:space="preserve"> </w:t>
      </w:r>
      <w:r w:rsidRPr="00813992">
        <w:rPr>
          <w:lang w:val="id-ID"/>
        </w:rPr>
        <w:t>dalam</w:t>
      </w:r>
      <w:r w:rsidRPr="00813992">
        <w:rPr>
          <w:spacing w:val="-13"/>
          <w:lang w:val="id-ID"/>
        </w:rPr>
        <w:t xml:space="preserve"> </w:t>
      </w:r>
      <w:r w:rsidRPr="00813992">
        <w:rPr>
          <w:lang w:val="id-ID"/>
        </w:rPr>
        <w:t>perjalanan</w:t>
      </w:r>
      <w:r w:rsidRPr="00813992">
        <w:rPr>
          <w:spacing w:val="-13"/>
          <w:lang w:val="id-ID"/>
        </w:rPr>
        <w:t xml:space="preserve"> </w:t>
      </w:r>
      <w:r w:rsidRPr="00813992">
        <w:rPr>
          <w:lang w:val="id-ID"/>
        </w:rPr>
        <w:t>kehidupan</w:t>
      </w:r>
      <w:r w:rsidRPr="00813992">
        <w:rPr>
          <w:spacing w:val="-13"/>
          <w:lang w:val="id-ID"/>
        </w:rPr>
        <w:t xml:space="preserve"> </w:t>
      </w:r>
      <w:r w:rsidRPr="00813992">
        <w:rPr>
          <w:lang w:val="id-ID"/>
        </w:rPr>
        <w:t>yang</w:t>
      </w:r>
      <w:r w:rsidRPr="00813992">
        <w:rPr>
          <w:spacing w:val="-14"/>
          <w:lang w:val="id-ID"/>
        </w:rPr>
        <w:t xml:space="preserve"> </w:t>
      </w:r>
      <w:r w:rsidRPr="00813992">
        <w:rPr>
          <w:lang w:val="id-ID"/>
        </w:rPr>
        <w:t>kita</w:t>
      </w:r>
      <w:r w:rsidRPr="00813992">
        <w:rPr>
          <w:spacing w:val="-13"/>
          <w:lang w:val="id-ID"/>
        </w:rPr>
        <w:t xml:space="preserve"> </w:t>
      </w:r>
      <w:r w:rsidRPr="00813992">
        <w:rPr>
          <w:lang w:val="id-ID"/>
        </w:rPr>
        <w:t>jalani</w:t>
      </w:r>
      <w:r w:rsidR="00884C3B">
        <w:rPr>
          <w:spacing w:val="-13"/>
          <w:lang w:val="id-ID"/>
        </w:rPr>
        <w:t xml:space="preserve">,  cobaan atau godaan </w:t>
      </w:r>
      <w:r w:rsidRPr="00813992">
        <w:rPr>
          <w:lang w:val="id-ID"/>
        </w:rPr>
        <w:t>selalu ada</w:t>
      </w:r>
      <w:r w:rsidR="00101A1F" w:rsidRPr="00813992">
        <w:rPr>
          <w:lang w:val="id-ID"/>
        </w:rPr>
        <w:t>.</w:t>
      </w:r>
      <w:r w:rsidR="00FE522A">
        <w:rPr>
          <w:lang w:val="id-ID"/>
        </w:rPr>
        <w:t xml:space="preserve"> Men</w:t>
      </w:r>
      <w:r w:rsidR="00884C3B">
        <w:rPr>
          <w:lang w:val="id-ID"/>
        </w:rPr>
        <w:t>s</w:t>
      </w:r>
      <w:r w:rsidR="00FE522A">
        <w:rPr>
          <w:lang w:val="id-ID"/>
        </w:rPr>
        <w:t xml:space="preserve">yukuri hidup adalah salah satu cara untuk menghadapi cobaan. </w:t>
      </w:r>
      <w:r w:rsidR="00101A1F" w:rsidRPr="00813992">
        <w:rPr>
          <w:lang w:val="id-ID"/>
        </w:rPr>
        <w:t>J</w:t>
      </w:r>
      <w:r w:rsidRPr="00813992">
        <w:rPr>
          <w:lang w:val="id-ID"/>
        </w:rPr>
        <w:t>ika</w:t>
      </w:r>
      <w:r w:rsidRPr="00813992">
        <w:rPr>
          <w:spacing w:val="40"/>
          <w:lang w:val="id-ID"/>
        </w:rPr>
        <w:t xml:space="preserve"> </w:t>
      </w:r>
      <w:r w:rsidRPr="00813992">
        <w:rPr>
          <w:lang w:val="id-ID"/>
        </w:rPr>
        <w:t>kita</w:t>
      </w:r>
      <w:r w:rsidRPr="00813992">
        <w:rPr>
          <w:spacing w:val="-8"/>
          <w:lang w:val="id-ID"/>
        </w:rPr>
        <w:t xml:space="preserve"> </w:t>
      </w:r>
      <w:r w:rsidRPr="00813992">
        <w:rPr>
          <w:lang w:val="id-ID"/>
        </w:rPr>
        <w:t>tidak bisa mensyukuri hidup pemberian Tuhan ini, kita akan selalu merasa tidak puas dengan apa yang kita miliki/alami</w:t>
      </w:r>
      <w:r w:rsidR="00101A1F" w:rsidRPr="00813992">
        <w:rPr>
          <w:lang w:val="id-ID"/>
        </w:rPr>
        <w:t>.</w:t>
      </w:r>
      <w:r w:rsidRPr="00813992">
        <w:rPr>
          <w:lang w:val="id-ID"/>
        </w:rPr>
        <w:t xml:space="preserve"> </w:t>
      </w:r>
      <w:r w:rsidR="00FE522A">
        <w:rPr>
          <w:lang w:val="id-ID"/>
        </w:rPr>
        <w:t xml:space="preserve">Orang-orang yang merasa tidak puas mudah terjatuh dalam godaan. </w:t>
      </w:r>
      <w:r w:rsidR="00101A1F" w:rsidRPr="00813992">
        <w:rPr>
          <w:lang w:val="id-ID"/>
        </w:rPr>
        <w:t>D</w:t>
      </w:r>
      <w:r w:rsidRPr="00813992">
        <w:rPr>
          <w:lang w:val="id-ID"/>
        </w:rPr>
        <w:t xml:space="preserve">alam kitab </w:t>
      </w:r>
      <w:r w:rsidR="00101A1F" w:rsidRPr="00813992">
        <w:rPr>
          <w:lang w:val="id-ID"/>
        </w:rPr>
        <w:t>U</w:t>
      </w:r>
      <w:r w:rsidRPr="00813992">
        <w:rPr>
          <w:lang w:val="id-ID"/>
        </w:rPr>
        <w:t>langan Musa mengingatkan bangsa pilihan</w:t>
      </w:r>
      <w:r w:rsidR="00E77D7A">
        <w:rPr>
          <w:lang w:val="id-ID"/>
        </w:rPr>
        <w:t xml:space="preserve"> Allah</w:t>
      </w:r>
      <w:r w:rsidRPr="00813992">
        <w:rPr>
          <w:lang w:val="id-ID"/>
        </w:rPr>
        <w:t xml:space="preserve"> untuk bersyukur atas apa yang dialami</w:t>
      </w:r>
      <w:r w:rsidR="00E77D7A">
        <w:rPr>
          <w:lang w:val="id-ID"/>
        </w:rPr>
        <w:t>nya selama</w:t>
      </w:r>
      <w:r w:rsidRPr="00813992">
        <w:rPr>
          <w:lang w:val="id-ID"/>
        </w:rPr>
        <w:t xml:space="preserve"> dalam perjalana</w:t>
      </w:r>
      <w:r w:rsidR="00E77D7A">
        <w:rPr>
          <w:lang w:val="id-ID"/>
        </w:rPr>
        <w:t xml:space="preserve">n menuju </w:t>
      </w:r>
      <w:r w:rsidRPr="00813992">
        <w:rPr>
          <w:lang w:val="id-ID"/>
        </w:rPr>
        <w:t>negeri perjanjian. Dengan mengucap syukur umat</w:t>
      </w:r>
      <w:r w:rsidRPr="00813992">
        <w:rPr>
          <w:spacing w:val="40"/>
          <w:lang w:val="id-ID"/>
        </w:rPr>
        <w:t xml:space="preserve"> </w:t>
      </w:r>
      <w:r w:rsidRPr="00813992">
        <w:rPr>
          <w:lang w:val="id-ID"/>
        </w:rPr>
        <w:t xml:space="preserve">bisa </w:t>
      </w:r>
      <w:r w:rsidR="00FE522A">
        <w:rPr>
          <w:lang w:val="id-ID"/>
        </w:rPr>
        <w:t>ber</w:t>
      </w:r>
      <w:r w:rsidRPr="00813992">
        <w:rPr>
          <w:lang w:val="id-ID"/>
        </w:rPr>
        <w:t>fokus pada apa yang sudah Tuhan berikan, sehingga tidak tergoda untuk melakukan hal</w:t>
      </w:r>
      <w:r w:rsidRPr="00813992">
        <w:rPr>
          <w:spacing w:val="-13"/>
          <w:lang w:val="id-ID"/>
        </w:rPr>
        <w:t xml:space="preserve"> </w:t>
      </w:r>
      <w:r w:rsidRPr="00813992">
        <w:rPr>
          <w:lang w:val="id-ID"/>
        </w:rPr>
        <w:t>yang</w:t>
      </w:r>
      <w:r w:rsidRPr="00813992">
        <w:rPr>
          <w:spacing w:val="-13"/>
          <w:lang w:val="id-ID"/>
        </w:rPr>
        <w:t xml:space="preserve"> </w:t>
      </w:r>
      <w:r w:rsidRPr="00813992">
        <w:rPr>
          <w:lang w:val="id-ID"/>
        </w:rPr>
        <w:t>tidak</w:t>
      </w:r>
      <w:r w:rsidRPr="00813992">
        <w:rPr>
          <w:spacing w:val="-11"/>
          <w:lang w:val="id-ID"/>
        </w:rPr>
        <w:t xml:space="preserve"> </w:t>
      </w:r>
      <w:r w:rsidRPr="00813992">
        <w:rPr>
          <w:lang w:val="id-ID"/>
        </w:rPr>
        <w:t>seturut</w:t>
      </w:r>
      <w:r w:rsidRPr="00813992">
        <w:rPr>
          <w:spacing w:val="-13"/>
          <w:lang w:val="id-ID"/>
        </w:rPr>
        <w:t xml:space="preserve"> </w:t>
      </w:r>
      <w:r w:rsidRPr="00813992">
        <w:rPr>
          <w:lang w:val="id-ID"/>
        </w:rPr>
        <w:t>dengan</w:t>
      </w:r>
      <w:r w:rsidRPr="00813992">
        <w:rPr>
          <w:spacing w:val="-14"/>
          <w:lang w:val="id-ID"/>
        </w:rPr>
        <w:t xml:space="preserve"> </w:t>
      </w:r>
      <w:r w:rsidRPr="00813992">
        <w:rPr>
          <w:lang w:val="id-ID"/>
        </w:rPr>
        <w:t>kehendak-Nya.</w:t>
      </w:r>
      <w:r w:rsidRPr="00813992">
        <w:rPr>
          <w:spacing w:val="-7"/>
          <w:lang w:val="id-ID"/>
        </w:rPr>
        <w:t xml:space="preserve"> </w:t>
      </w:r>
    </w:p>
    <w:p w14:paraId="47CCADEF" w14:textId="67822796" w:rsidR="00813992" w:rsidRDefault="00101A1F" w:rsidP="0064438F">
      <w:pPr>
        <w:pStyle w:val="TeksIsi"/>
        <w:ind w:left="0" w:firstLine="851"/>
        <w:rPr>
          <w:lang w:val="id-ID"/>
        </w:rPr>
      </w:pPr>
      <w:r w:rsidRPr="00813992">
        <w:rPr>
          <w:lang w:val="id-ID"/>
        </w:rPr>
        <w:t>Perjalanan hidup orang percaya juga banyak kali berada dalam kondisi di</w:t>
      </w:r>
      <w:r w:rsidR="00CA6080" w:rsidRPr="00813992">
        <w:rPr>
          <w:lang w:val="id-ID"/>
        </w:rPr>
        <w:t xml:space="preserve"> </w:t>
      </w:r>
      <w:r w:rsidRPr="00813992">
        <w:rPr>
          <w:lang w:val="id-ID"/>
        </w:rPr>
        <w:t>mana mereka harus berjuang dengan keras. Dalam setiap tahap kehidupannya, mulai dari anak</w:t>
      </w:r>
      <w:r w:rsidR="00CA6080" w:rsidRPr="00813992">
        <w:rPr>
          <w:lang w:val="id-ID"/>
        </w:rPr>
        <w:t>-</w:t>
      </w:r>
      <w:r w:rsidRPr="00813992">
        <w:rPr>
          <w:lang w:val="id-ID"/>
        </w:rPr>
        <w:t xml:space="preserve">anak, remaja, dewasa bahkan lansia </w:t>
      </w:r>
      <w:r w:rsidR="00FE522A">
        <w:rPr>
          <w:lang w:val="id-ID"/>
        </w:rPr>
        <w:t xml:space="preserve">harus </w:t>
      </w:r>
      <w:r w:rsidR="00813992" w:rsidRPr="00813992">
        <w:rPr>
          <w:lang w:val="id-ID"/>
        </w:rPr>
        <w:t>berjuang keras dalam hidupnya.</w:t>
      </w:r>
      <w:r w:rsidRPr="00813992">
        <w:rPr>
          <w:lang w:val="id-ID"/>
        </w:rPr>
        <w:t xml:space="preserve"> </w:t>
      </w:r>
      <w:r w:rsidR="00FE522A">
        <w:rPr>
          <w:lang w:val="id-ID"/>
        </w:rPr>
        <w:t>Tanpa kerja keras, hidup tidak berjalan dengan baik. Karena terlalui sibuk bekerja, banyak orang melupakan Tuhan. Banyak pihak lupa, mestinya hidup yang dijalani se</w:t>
      </w:r>
      <w:r w:rsidR="00813992">
        <w:rPr>
          <w:lang w:val="id-ID"/>
        </w:rPr>
        <w:t>harus</w:t>
      </w:r>
      <w:r w:rsidR="00FE522A">
        <w:rPr>
          <w:lang w:val="id-ID"/>
        </w:rPr>
        <w:t>nya</w:t>
      </w:r>
      <w:r w:rsidR="00813992">
        <w:rPr>
          <w:lang w:val="id-ID"/>
        </w:rPr>
        <w:t xml:space="preserve"> selaras </w:t>
      </w:r>
      <w:r w:rsidR="00813992" w:rsidRPr="00813992">
        <w:rPr>
          <w:lang w:val="id-ID"/>
        </w:rPr>
        <w:t xml:space="preserve">baik </w:t>
      </w:r>
      <w:r w:rsidRPr="00813992">
        <w:rPr>
          <w:lang w:val="id-ID"/>
        </w:rPr>
        <w:t xml:space="preserve">dalam </w:t>
      </w:r>
      <w:r w:rsidR="00FE522A">
        <w:rPr>
          <w:lang w:val="id-ID"/>
        </w:rPr>
        <w:t xml:space="preserve">peribadatan </w:t>
      </w:r>
      <w:r w:rsidR="00884C3B">
        <w:rPr>
          <w:lang w:val="id-ID"/>
        </w:rPr>
        <w:t xml:space="preserve">(doa) dan </w:t>
      </w:r>
      <w:r w:rsidR="00FE522A">
        <w:rPr>
          <w:lang w:val="id-ID"/>
        </w:rPr>
        <w:t>pekerjaannya</w:t>
      </w:r>
      <w:r w:rsidR="00813992">
        <w:rPr>
          <w:lang w:val="id-ID"/>
        </w:rPr>
        <w:t>.</w:t>
      </w:r>
      <w:r w:rsidR="00FE522A">
        <w:rPr>
          <w:lang w:val="id-ID"/>
        </w:rPr>
        <w:t xml:space="preserve"> </w:t>
      </w:r>
      <w:r w:rsidR="00813992">
        <w:rPr>
          <w:lang w:val="id-ID"/>
        </w:rPr>
        <w:t>I</w:t>
      </w:r>
      <w:r w:rsidRPr="00813992">
        <w:rPr>
          <w:lang w:val="id-ID"/>
        </w:rPr>
        <w:t xml:space="preserve">badah sejati bukan hanya dalam ritual yang dijalankan </w:t>
      </w:r>
      <w:r w:rsidR="00813992">
        <w:rPr>
          <w:lang w:val="id-ID"/>
        </w:rPr>
        <w:t xml:space="preserve">namun </w:t>
      </w:r>
      <w:r w:rsidRPr="00813992">
        <w:rPr>
          <w:lang w:val="id-ID"/>
        </w:rPr>
        <w:t>juga dalam kehidupan keseharian</w:t>
      </w:r>
      <w:r w:rsidR="00813992">
        <w:rPr>
          <w:lang w:val="id-ID"/>
        </w:rPr>
        <w:t>.</w:t>
      </w:r>
      <w:r w:rsidRPr="00813992">
        <w:rPr>
          <w:lang w:val="id-ID"/>
        </w:rPr>
        <w:t xml:space="preserve"> </w:t>
      </w:r>
      <w:r w:rsidR="00813992">
        <w:rPr>
          <w:lang w:val="id-ID"/>
        </w:rPr>
        <w:t xml:space="preserve">Keselarasan tersebut </w:t>
      </w:r>
      <w:r w:rsidRPr="00813992">
        <w:rPr>
          <w:lang w:val="id-ID"/>
        </w:rPr>
        <w:t xml:space="preserve">bisa membuat umat </w:t>
      </w:r>
      <w:r w:rsidR="00813992">
        <w:rPr>
          <w:lang w:val="id-ID"/>
        </w:rPr>
        <w:t xml:space="preserve">mampu </w:t>
      </w:r>
      <w:r w:rsidRPr="00813992">
        <w:rPr>
          <w:lang w:val="id-ID"/>
        </w:rPr>
        <w:t>menahan diri dari aneka godaan yang menghadangnya</w:t>
      </w:r>
      <w:r w:rsidR="00813992">
        <w:rPr>
          <w:lang w:val="id-ID"/>
        </w:rPr>
        <w:t>.</w:t>
      </w:r>
      <w:r w:rsidRPr="00813992">
        <w:rPr>
          <w:lang w:val="id-ID"/>
        </w:rPr>
        <w:t xml:space="preserve"> </w:t>
      </w:r>
    </w:p>
    <w:p w14:paraId="57277642" w14:textId="1A25522A" w:rsidR="000F00C6" w:rsidRPr="00813992" w:rsidRDefault="00903A77" w:rsidP="0064438F">
      <w:pPr>
        <w:pStyle w:val="TeksIsi"/>
        <w:ind w:left="0" w:firstLine="851"/>
        <w:rPr>
          <w:lang w:val="id-ID"/>
        </w:rPr>
      </w:pPr>
      <w:r w:rsidRPr="00813992">
        <w:rPr>
          <w:lang w:val="id-ID"/>
        </w:rPr>
        <w:t xml:space="preserve">Di </w:t>
      </w:r>
      <w:r w:rsidR="00813992">
        <w:rPr>
          <w:lang w:val="id-ID"/>
        </w:rPr>
        <w:t>M</w:t>
      </w:r>
      <w:r w:rsidRPr="00813992">
        <w:rPr>
          <w:lang w:val="id-ID"/>
        </w:rPr>
        <w:t xml:space="preserve">inggu </w:t>
      </w:r>
      <w:r w:rsidR="00747E72">
        <w:rPr>
          <w:lang w:val="id-ID"/>
        </w:rPr>
        <w:t>Pra-Paskah</w:t>
      </w:r>
      <w:r w:rsidRPr="00813992">
        <w:rPr>
          <w:spacing w:val="40"/>
          <w:lang w:val="id-ID"/>
        </w:rPr>
        <w:t xml:space="preserve"> </w:t>
      </w:r>
      <w:r w:rsidRPr="00813992">
        <w:rPr>
          <w:lang w:val="id-ID"/>
        </w:rPr>
        <w:t xml:space="preserve">pertama ini kita juga diajak untuk </w:t>
      </w:r>
      <w:r w:rsidRPr="00813992">
        <w:rPr>
          <w:spacing w:val="-2"/>
          <w:lang w:val="id-ID"/>
        </w:rPr>
        <w:t>mengingat</w:t>
      </w:r>
      <w:r w:rsidRPr="00813992">
        <w:rPr>
          <w:spacing w:val="-4"/>
          <w:lang w:val="id-ID"/>
        </w:rPr>
        <w:t xml:space="preserve"> </w:t>
      </w:r>
      <w:r w:rsidRPr="00813992">
        <w:rPr>
          <w:spacing w:val="-2"/>
          <w:lang w:val="id-ID"/>
        </w:rPr>
        <w:t>Karya</w:t>
      </w:r>
      <w:r w:rsidRPr="00813992">
        <w:rPr>
          <w:spacing w:val="-7"/>
          <w:lang w:val="id-ID"/>
        </w:rPr>
        <w:t xml:space="preserve"> </w:t>
      </w:r>
      <w:r w:rsidRPr="00813992">
        <w:rPr>
          <w:spacing w:val="-2"/>
          <w:lang w:val="id-ID"/>
        </w:rPr>
        <w:t>Kristus,</w:t>
      </w:r>
      <w:r w:rsidRPr="00813992">
        <w:rPr>
          <w:spacing w:val="-5"/>
          <w:lang w:val="id-ID"/>
        </w:rPr>
        <w:t xml:space="preserve"> </w:t>
      </w:r>
      <w:r w:rsidRPr="00813992">
        <w:rPr>
          <w:spacing w:val="-2"/>
          <w:lang w:val="id-ID"/>
        </w:rPr>
        <w:t>ketika</w:t>
      </w:r>
      <w:r w:rsidRPr="00813992">
        <w:rPr>
          <w:spacing w:val="-7"/>
          <w:lang w:val="id-ID"/>
        </w:rPr>
        <w:t xml:space="preserve"> </w:t>
      </w:r>
      <w:r w:rsidRPr="00813992">
        <w:rPr>
          <w:spacing w:val="-2"/>
          <w:lang w:val="id-ID"/>
        </w:rPr>
        <w:t>mengawali</w:t>
      </w:r>
      <w:r w:rsidRPr="00813992">
        <w:rPr>
          <w:spacing w:val="1"/>
          <w:lang w:val="id-ID"/>
        </w:rPr>
        <w:t xml:space="preserve"> </w:t>
      </w:r>
      <w:r w:rsidR="00CA6080" w:rsidRPr="00813992">
        <w:rPr>
          <w:spacing w:val="-2"/>
          <w:lang w:val="id-ID"/>
        </w:rPr>
        <w:t>pelayanan-Nya</w:t>
      </w:r>
      <w:r w:rsidRPr="00813992">
        <w:rPr>
          <w:spacing w:val="-2"/>
          <w:lang w:val="id-ID"/>
        </w:rPr>
        <w:t>.</w:t>
      </w:r>
      <w:r w:rsidRPr="00813992">
        <w:rPr>
          <w:spacing w:val="6"/>
          <w:lang w:val="id-ID"/>
        </w:rPr>
        <w:t xml:space="preserve"> </w:t>
      </w:r>
      <w:r w:rsidRPr="00813992">
        <w:rPr>
          <w:spacing w:val="-2"/>
          <w:lang w:val="id-ID"/>
        </w:rPr>
        <w:t>Yesus</w:t>
      </w:r>
      <w:r w:rsidR="00CA6080" w:rsidRPr="00813992">
        <w:rPr>
          <w:lang w:val="id-ID"/>
        </w:rPr>
        <w:t xml:space="preserve"> </w:t>
      </w:r>
      <w:r w:rsidRPr="00813992">
        <w:rPr>
          <w:lang w:val="id-ID"/>
        </w:rPr>
        <w:lastRenderedPageBreak/>
        <w:t xml:space="preserve">harus menghadapi pencobaan. </w:t>
      </w:r>
      <w:r w:rsidR="00884C3B">
        <w:rPr>
          <w:lang w:val="id-ID"/>
        </w:rPr>
        <w:t>C</w:t>
      </w:r>
      <w:r w:rsidRPr="00813992">
        <w:rPr>
          <w:lang w:val="id-ID"/>
        </w:rPr>
        <w:t xml:space="preserve">obaan </w:t>
      </w:r>
      <w:r w:rsidR="00813992">
        <w:rPr>
          <w:lang w:val="id-ID"/>
        </w:rPr>
        <w:t xml:space="preserve">yang dihadapi-Nya </w:t>
      </w:r>
      <w:r w:rsidR="00CA6080" w:rsidRPr="00813992">
        <w:rPr>
          <w:lang w:val="id-ID"/>
        </w:rPr>
        <w:t>menyentuh</w:t>
      </w:r>
      <w:r w:rsidRPr="00813992">
        <w:rPr>
          <w:lang w:val="id-ID"/>
        </w:rPr>
        <w:t xml:space="preserve"> seluruh aspek </w:t>
      </w:r>
      <w:r w:rsidR="00813992">
        <w:rPr>
          <w:lang w:val="id-ID"/>
        </w:rPr>
        <w:t xml:space="preserve">hidup </w:t>
      </w:r>
      <w:r w:rsidRPr="00813992">
        <w:rPr>
          <w:lang w:val="id-ID"/>
        </w:rPr>
        <w:t xml:space="preserve">manusia. Kuatnya cobaan </w:t>
      </w:r>
      <w:r w:rsidR="006A0165">
        <w:rPr>
          <w:lang w:val="id-ID"/>
        </w:rPr>
        <w:t>Iblis</w:t>
      </w:r>
      <w:r w:rsidRPr="00813992">
        <w:rPr>
          <w:lang w:val="id-ID"/>
        </w:rPr>
        <w:t xml:space="preserve"> tidak menggoyahkan </w:t>
      </w:r>
      <w:r w:rsidR="00CA6080" w:rsidRPr="00813992">
        <w:rPr>
          <w:lang w:val="id-ID"/>
        </w:rPr>
        <w:t>kepercayaan</w:t>
      </w:r>
      <w:r w:rsidR="00813992">
        <w:rPr>
          <w:lang w:val="id-ID"/>
        </w:rPr>
        <w:t>-N</w:t>
      </w:r>
      <w:r w:rsidR="00CA6080" w:rsidRPr="00813992">
        <w:rPr>
          <w:lang w:val="id-ID"/>
        </w:rPr>
        <w:t>ya</w:t>
      </w:r>
      <w:r w:rsidRPr="00813992">
        <w:rPr>
          <w:lang w:val="id-ID"/>
        </w:rPr>
        <w:t xml:space="preserve"> pada Bapa. Kesetiaan </w:t>
      </w:r>
      <w:r w:rsidR="00884C3B">
        <w:rPr>
          <w:lang w:val="id-ID"/>
        </w:rPr>
        <w:t>S</w:t>
      </w:r>
      <w:r w:rsidRPr="00813992">
        <w:rPr>
          <w:lang w:val="id-ID"/>
        </w:rPr>
        <w:t xml:space="preserve">ang Kristus </w:t>
      </w:r>
      <w:r w:rsidR="00813992">
        <w:rPr>
          <w:lang w:val="id-ID"/>
        </w:rPr>
        <w:t>pada S</w:t>
      </w:r>
      <w:r w:rsidRPr="00813992">
        <w:rPr>
          <w:lang w:val="id-ID"/>
        </w:rPr>
        <w:t>ang Bapa membuat Dia bisa bertahan dari berbagai macam godaan. Melalui bahan k</w:t>
      </w:r>
      <w:r w:rsidR="00884C3B">
        <w:rPr>
          <w:lang w:val="id-ID"/>
        </w:rPr>
        <w:t>h</w:t>
      </w:r>
      <w:r w:rsidRPr="00813992">
        <w:rPr>
          <w:lang w:val="id-ID"/>
        </w:rPr>
        <w:t>otbah minggu ini</w:t>
      </w:r>
      <w:r w:rsidR="00813992">
        <w:rPr>
          <w:lang w:val="id-ID"/>
        </w:rPr>
        <w:t xml:space="preserve">, </w:t>
      </w:r>
      <w:r w:rsidRPr="00813992">
        <w:rPr>
          <w:lang w:val="id-ID"/>
        </w:rPr>
        <w:t xml:space="preserve"> umat diajak untuk berpegang teguh pada Allah supaya hatinya teguh dalam menghadapi aneka godaan dunia sembari tetap bersyukur akan apa yang telah </w:t>
      </w:r>
      <w:r w:rsidR="00884C3B">
        <w:rPr>
          <w:lang w:val="id-ID"/>
        </w:rPr>
        <w:t>di</w:t>
      </w:r>
      <w:r w:rsidRPr="00813992">
        <w:rPr>
          <w:lang w:val="id-ID"/>
        </w:rPr>
        <w:t>terima</w:t>
      </w:r>
      <w:r w:rsidR="00884C3B">
        <w:rPr>
          <w:lang w:val="id-ID"/>
        </w:rPr>
        <w:t xml:space="preserve"> atau di</w:t>
      </w:r>
      <w:r w:rsidRPr="00813992">
        <w:rPr>
          <w:lang w:val="id-ID"/>
        </w:rPr>
        <w:t>alami dalam kehidupan ini.</w:t>
      </w:r>
    </w:p>
    <w:p w14:paraId="1FF0A2F0" w14:textId="77777777" w:rsidR="000F00C6" w:rsidRPr="00813992" w:rsidRDefault="000F00C6" w:rsidP="0064438F">
      <w:pPr>
        <w:pStyle w:val="TeksIsi"/>
        <w:ind w:left="0" w:firstLine="720"/>
        <w:jc w:val="left"/>
        <w:rPr>
          <w:lang w:val="id-ID"/>
        </w:rPr>
      </w:pPr>
    </w:p>
    <w:p w14:paraId="6DA7864F" w14:textId="77777777" w:rsidR="000F00C6" w:rsidRPr="00813992" w:rsidRDefault="000F00C6" w:rsidP="0064438F">
      <w:pPr>
        <w:pStyle w:val="TeksIsi"/>
        <w:spacing w:before="1"/>
        <w:ind w:left="0" w:firstLine="720"/>
        <w:jc w:val="left"/>
        <w:rPr>
          <w:lang w:val="id-ID"/>
        </w:rPr>
      </w:pPr>
    </w:p>
    <w:p w14:paraId="4ED87C95" w14:textId="77777777" w:rsidR="000F00C6" w:rsidRPr="00813992" w:rsidRDefault="00903A77" w:rsidP="0064438F">
      <w:pPr>
        <w:pStyle w:val="Judul1"/>
        <w:ind w:left="0"/>
        <w:rPr>
          <w:lang w:val="id-ID"/>
        </w:rPr>
      </w:pPr>
      <w:r w:rsidRPr="00813992">
        <w:rPr>
          <w:lang w:val="id-ID"/>
        </w:rPr>
        <w:t>TAFSIR</w:t>
      </w:r>
      <w:r w:rsidRPr="00813992">
        <w:rPr>
          <w:spacing w:val="-1"/>
          <w:lang w:val="id-ID"/>
        </w:rPr>
        <w:t xml:space="preserve"> </w:t>
      </w:r>
      <w:r w:rsidRPr="00813992">
        <w:rPr>
          <w:spacing w:val="-2"/>
          <w:lang w:val="id-ID"/>
        </w:rPr>
        <w:t>LEKSIONARIS</w:t>
      </w:r>
    </w:p>
    <w:p w14:paraId="623051F1" w14:textId="77777777" w:rsidR="000F00C6" w:rsidRPr="00813992" w:rsidRDefault="000F00C6" w:rsidP="0064438F">
      <w:pPr>
        <w:pStyle w:val="TeksIsi"/>
        <w:ind w:left="0" w:firstLine="720"/>
        <w:jc w:val="left"/>
        <w:rPr>
          <w:b/>
          <w:lang w:val="id-ID"/>
        </w:rPr>
      </w:pPr>
    </w:p>
    <w:p w14:paraId="72C48761" w14:textId="77777777" w:rsidR="000F00C6" w:rsidRPr="00813992" w:rsidRDefault="00903A77" w:rsidP="0064438F">
      <w:pPr>
        <w:pStyle w:val="Judul2"/>
        <w:spacing w:before="1"/>
        <w:ind w:left="0"/>
        <w:rPr>
          <w:lang w:val="id-ID"/>
        </w:rPr>
      </w:pPr>
      <w:r w:rsidRPr="00813992">
        <w:rPr>
          <w:lang w:val="id-ID"/>
        </w:rPr>
        <w:t>Ulangan</w:t>
      </w:r>
      <w:r w:rsidRPr="00813992">
        <w:rPr>
          <w:spacing w:val="1"/>
          <w:lang w:val="id-ID"/>
        </w:rPr>
        <w:t xml:space="preserve"> </w:t>
      </w:r>
      <w:r w:rsidRPr="00813992">
        <w:rPr>
          <w:lang w:val="id-ID"/>
        </w:rPr>
        <w:t>26 :</w:t>
      </w:r>
      <w:r w:rsidRPr="00813992">
        <w:rPr>
          <w:spacing w:val="-2"/>
          <w:lang w:val="id-ID"/>
        </w:rPr>
        <w:t xml:space="preserve"> </w:t>
      </w:r>
      <w:r w:rsidRPr="00813992">
        <w:rPr>
          <w:lang w:val="id-ID"/>
        </w:rPr>
        <w:t>1-</w:t>
      </w:r>
      <w:r w:rsidRPr="00813992">
        <w:rPr>
          <w:spacing w:val="-5"/>
          <w:lang w:val="id-ID"/>
        </w:rPr>
        <w:t>11</w:t>
      </w:r>
    </w:p>
    <w:p w14:paraId="07CDB2AB" w14:textId="77777777" w:rsidR="00D22E0E" w:rsidRDefault="00903A77" w:rsidP="0064438F">
      <w:pPr>
        <w:pStyle w:val="TeksIsi"/>
        <w:ind w:left="0" w:firstLine="851"/>
        <w:rPr>
          <w:lang w:val="id-ID"/>
        </w:rPr>
      </w:pPr>
      <w:r w:rsidRPr="00813992">
        <w:rPr>
          <w:lang w:val="id-ID"/>
        </w:rPr>
        <w:t xml:space="preserve">Teks </w:t>
      </w:r>
      <w:r w:rsidR="004B7CF9">
        <w:rPr>
          <w:lang w:val="id-ID"/>
        </w:rPr>
        <w:t>U</w:t>
      </w:r>
      <w:r w:rsidRPr="00813992">
        <w:rPr>
          <w:lang w:val="id-ID"/>
        </w:rPr>
        <w:t xml:space="preserve">langan </w:t>
      </w:r>
      <w:r w:rsidR="004B7CF9" w:rsidRPr="00813992">
        <w:rPr>
          <w:lang w:val="id-ID"/>
        </w:rPr>
        <w:t>26:1-</w:t>
      </w:r>
      <w:r w:rsidR="004B7CF9" w:rsidRPr="00813992">
        <w:rPr>
          <w:spacing w:val="-5"/>
          <w:lang w:val="id-ID"/>
        </w:rPr>
        <w:t>11</w:t>
      </w:r>
      <w:r w:rsidR="004B7CF9">
        <w:rPr>
          <w:spacing w:val="-5"/>
          <w:lang w:val="id-ID"/>
        </w:rPr>
        <w:t xml:space="preserve"> </w:t>
      </w:r>
      <w:r w:rsidRPr="00813992">
        <w:rPr>
          <w:lang w:val="id-ID"/>
        </w:rPr>
        <w:t>berisi tentang peraturan ritual yang harus dilakukan oleh bangsa Israel</w:t>
      </w:r>
      <w:r w:rsidR="004B7CF9">
        <w:rPr>
          <w:lang w:val="id-ID"/>
        </w:rPr>
        <w:t>.</w:t>
      </w:r>
      <w:r w:rsidRPr="00813992">
        <w:rPr>
          <w:lang w:val="id-ID"/>
        </w:rPr>
        <w:t xml:space="preserve"> </w:t>
      </w:r>
      <w:r w:rsidR="004B7CF9">
        <w:rPr>
          <w:lang w:val="id-ID"/>
        </w:rPr>
        <w:t xml:space="preserve">Peraturan itu </w:t>
      </w:r>
      <w:r w:rsidRPr="00813992">
        <w:rPr>
          <w:lang w:val="id-ID"/>
        </w:rPr>
        <w:t xml:space="preserve">berkaitan dengan persembahan. </w:t>
      </w:r>
      <w:r w:rsidR="004B7CF9">
        <w:rPr>
          <w:lang w:val="id-ID"/>
        </w:rPr>
        <w:t xml:space="preserve">Pada </w:t>
      </w:r>
      <w:r w:rsidRPr="00813992">
        <w:rPr>
          <w:lang w:val="id-ID"/>
        </w:rPr>
        <w:t xml:space="preserve">pasal 26 ini </w:t>
      </w:r>
      <w:r w:rsidR="004B7CF9">
        <w:rPr>
          <w:lang w:val="id-ID"/>
        </w:rPr>
        <w:t xml:space="preserve">dinyatakan </w:t>
      </w:r>
      <w:r w:rsidRPr="00813992">
        <w:rPr>
          <w:lang w:val="id-ID"/>
        </w:rPr>
        <w:t>ada dua jenis persembahan yang dibahas</w:t>
      </w:r>
      <w:r w:rsidR="004B7CF9">
        <w:rPr>
          <w:lang w:val="id-ID"/>
        </w:rPr>
        <w:t>.</w:t>
      </w:r>
      <w:r w:rsidRPr="00813992">
        <w:rPr>
          <w:lang w:val="id-ID"/>
        </w:rPr>
        <w:t xml:space="preserve"> </w:t>
      </w:r>
      <w:r w:rsidR="004B7CF9">
        <w:rPr>
          <w:i/>
          <w:iCs/>
          <w:lang w:val="id-ID"/>
        </w:rPr>
        <w:t xml:space="preserve">Pertama, </w:t>
      </w:r>
      <w:r w:rsidRPr="00813992">
        <w:rPr>
          <w:lang w:val="id-ID"/>
        </w:rPr>
        <w:t>persembahan hasil pertama</w:t>
      </w:r>
      <w:r w:rsidR="004B7CF9">
        <w:rPr>
          <w:lang w:val="id-ID"/>
        </w:rPr>
        <w:t xml:space="preserve"> </w:t>
      </w:r>
      <w:r w:rsidRPr="00813992">
        <w:rPr>
          <w:lang w:val="id-ID"/>
        </w:rPr>
        <w:t>(ayat 1-11)</w:t>
      </w:r>
      <w:r w:rsidR="004B7CF9">
        <w:rPr>
          <w:lang w:val="id-ID"/>
        </w:rPr>
        <w:t xml:space="preserve">. </w:t>
      </w:r>
      <w:r w:rsidR="004B7CF9">
        <w:rPr>
          <w:i/>
          <w:iCs/>
          <w:lang w:val="id-ID"/>
        </w:rPr>
        <w:t>kedua</w:t>
      </w:r>
      <w:r w:rsidRPr="00813992">
        <w:rPr>
          <w:lang w:val="id-ID"/>
        </w:rPr>
        <w:t xml:space="preserve"> persembahan persepuluhan (ayat 12-15).</w:t>
      </w:r>
      <w:r w:rsidR="00EC52C0">
        <w:rPr>
          <w:lang w:val="id-ID"/>
        </w:rPr>
        <w:t xml:space="preserve"> Umat diminta mempersembahkan hasil pertama setelah mereka masuk ke negeri yang dijanjikan Allah.</w:t>
      </w:r>
      <w:r w:rsidR="00D22E0E">
        <w:rPr>
          <w:lang w:val="id-ID"/>
        </w:rPr>
        <w:t xml:space="preserve"> Caranya adalah: setelah umat menuai hasil dari tanah yang mereka usahakan, setiap kepala keluarga meletakkan hasil persembahan ke dalam bakul dan membawanya kepada imam yang bertugas di tempat upacara (Serli Patasik 2020). Di tempat ibadat itu umat mengungkapkan pengakuan percaya sebagaimana ditulis pada ayat 5b-9. </w:t>
      </w:r>
    </w:p>
    <w:p w14:paraId="53F41FF9" w14:textId="673F118C" w:rsidR="00EC52C0" w:rsidRPr="00391AB9" w:rsidRDefault="00D22E0E" w:rsidP="00D22E0E">
      <w:pPr>
        <w:pStyle w:val="TeksIsi"/>
        <w:ind w:left="720"/>
        <w:rPr>
          <w:i/>
          <w:iCs/>
          <w:lang w:val="id-ID"/>
        </w:rPr>
      </w:pPr>
      <w:r w:rsidRPr="00391AB9">
        <w:rPr>
          <w:i/>
          <w:iCs/>
          <w:lang w:val="id-ID"/>
        </w:rPr>
        <w:t>Bapaku dahulu seorang Aram, seorang pengembara. Ia pergi ke Mesir dengan sedikit orang saja dan tinggal di sana sebagai</w:t>
      </w:r>
      <w:r w:rsidR="00E77D7A">
        <w:rPr>
          <w:i/>
          <w:iCs/>
          <w:lang w:val="id-ID"/>
        </w:rPr>
        <w:t xml:space="preserve"> pendatang.</w:t>
      </w:r>
      <w:r w:rsidRPr="00391AB9">
        <w:rPr>
          <w:i/>
          <w:iCs/>
          <w:lang w:val="id-ID"/>
        </w:rPr>
        <w:t xml:space="preserve"> </w:t>
      </w:r>
      <w:r w:rsidR="00E77D7A">
        <w:rPr>
          <w:i/>
          <w:iCs/>
          <w:lang w:val="id-ID"/>
        </w:rPr>
        <w:t>T</w:t>
      </w:r>
      <w:r w:rsidRPr="00391AB9">
        <w:rPr>
          <w:i/>
          <w:iCs/>
          <w:lang w:val="id-ID"/>
        </w:rPr>
        <w:t>etapi di sana ia menjadi suatu bangsa yang besar, kuat dan banyak jumlahnya. Ketika orang Mesir menganiaya dan menindas kami</w:t>
      </w:r>
      <w:r w:rsidR="00E77D7A">
        <w:rPr>
          <w:i/>
          <w:iCs/>
          <w:lang w:val="id-ID"/>
        </w:rPr>
        <w:t xml:space="preserve">, serta </w:t>
      </w:r>
      <w:r w:rsidRPr="00391AB9">
        <w:rPr>
          <w:i/>
          <w:iCs/>
          <w:lang w:val="id-ID"/>
        </w:rPr>
        <w:t>menyuruh kami melakukan pekerjaan yang berat, kami</w:t>
      </w:r>
      <w:r w:rsidR="00E77D7A">
        <w:rPr>
          <w:i/>
          <w:iCs/>
          <w:lang w:val="id-ID"/>
        </w:rPr>
        <w:t xml:space="preserve"> pun </w:t>
      </w:r>
      <w:r w:rsidRPr="00391AB9">
        <w:rPr>
          <w:i/>
          <w:iCs/>
          <w:lang w:val="id-ID"/>
        </w:rPr>
        <w:t>berseru kepada TUHAN, Allah nenek moyang kami</w:t>
      </w:r>
      <w:r w:rsidR="00E77D7A">
        <w:rPr>
          <w:i/>
          <w:iCs/>
          <w:lang w:val="id-ID"/>
        </w:rPr>
        <w:t>.</w:t>
      </w:r>
      <w:r w:rsidRPr="00391AB9">
        <w:rPr>
          <w:i/>
          <w:iCs/>
          <w:lang w:val="id-ID"/>
        </w:rPr>
        <w:t xml:space="preserve"> TUHAN mendengar suara kami dan melihat kesengsaraan dan kesukaran kami dan penindasan terhadap kami. TUHAN membawa kami keluar dari Mesir dengan tangan yang kuat dan lengan yang teracung, dengan </w:t>
      </w:r>
      <w:r w:rsidR="00D31BBB">
        <w:rPr>
          <w:i/>
          <w:iCs/>
          <w:lang w:val="id-ID"/>
        </w:rPr>
        <w:t xml:space="preserve">perbuatan yang dahsyat, </w:t>
      </w:r>
      <w:r w:rsidRPr="00391AB9">
        <w:rPr>
          <w:i/>
          <w:iCs/>
          <w:lang w:val="id-ID"/>
        </w:rPr>
        <w:t xml:space="preserve">serta </w:t>
      </w:r>
      <w:r w:rsidR="00D31BBB">
        <w:rPr>
          <w:i/>
          <w:iCs/>
          <w:lang w:val="id-ID"/>
        </w:rPr>
        <w:t xml:space="preserve">tanda dan </w:t>
      </w:r>
      <w:r w:rsidRPr="00391AB9">
        <w:rPr>
          <w:i/>
          <w:iCs/>
          <w:lang w:val="id-ID"/>
        </w:rPr>
        <w:t xml:space="preserve">mukjizat. Ia membawa kami ke tempat ini, dan </w:t>
      </w:r>
      <w:r w:rsidRPr="00391AB9">
        <w:rPr>
          <w:i/>
          <w:iCs/>
          <w:lang w:val="id-ID"/>
        </w:rPr>
        <w:lastRenderedPageBreak/>
        <w:t xml:space="preserve">memberikan kepada kami negeri ini, suatu negeri yang berlimpah-limpah susu dan madunya. </w:t>
      </w:r>
    </w:p>
    <w:p w14:paraId="379531D5" w14:textId="77777777" w:rsidR="00EC52C0" w:rsidRDefault="00EC52C0" w:rsidP="0064438F">
      <w:pPr>
        <w:pStyle w:val="TeksIsi"/>
        <w:ind w:left="0" w:firstLine="851"/>
        <w:rPr>
          <w:lang w:val="id-ID"/>
        </w:rPr>
      </w:pPr>
    </w:p>
    <w:p w14:paraId="7432AAB1" w14:textId="77777777" w:rsidR="00EC52C0" w:rsidRDefault="00EC52C0" w:rsidP="0064438F">
      <w:pPr>
        <w:pStyle w:val="TeksIsi"/>
        <w:ind w:left="0" w:firstLine="851"/>
        <w:rPr>
          <w:lang w:val="id-ID"/>
        </w:rPr>
      </w:pPr>
    </w:p>
    <w:p w14:paraId="7B40AB7E" w14:textId="74708EAA" w:rsidR="000F00C6" w:rsidRPr="00813992" w:rsidRDefault="00903A77" w:rsidP="0064438F">
      <w:pPr>
        <w:pStyle w:val="TeksIsi"/>
        <w:spacing w:before="2"/>
        <w:ind w:left="0" w:firstLine="851"/>
        <w:rPr>
          <w:lang w:val="id-ID"/>
        </w:rPr>
      </w:pPr>
      <w:r w:rsidRPr="00813992">
        <w:rPr>
          <w:lang w:val="id-ID"/>
        </w:rPr>
        <w:t>Jika dibandingkan dengan tradisi dan kebiasaan bangsa lain yang se</w:t>
      </w:r>
      <w:r w:rsidR="00CA6080" w:rsidRPr="00813992">
        <w:rPr>
          <w:lang w:val="id-ID"/>
        </w:rPr>
        <w:t>z</w:t>
      </w:r>
      <w:r w:rsidRPr="00813992">
        <w:rPr>
          <w:lang w:val="id-ID"/>
        </w:rPr>
        <w:t>aman, tradisi ulangan ini agak berbeda. Biasanya bangsa lain akan melakukan ritual untuk mengikat dirinya dengan tanah yang baru dikuasainya, bisa dengan cara mencium tanah atau ritual lain, namun inti ritualnya selalu berpusat pada tanah yang menjadi miliknya. Namun</w:t>
      </w:r>
      <w:r w:rsidRPr="00813992">
        <w:rPr>
          <w:spacing w:val="24"/>
          <w:lang w:val="id-ID"/>
        </w:rPr>
        <w:t xml:space="preserve"> </w:t>
      </w:r>
      <w:r w:rsidR="00D31BBB">
        <w:rPr>
          <w:spacing w:val="24"/>
          <w:lang w:val="id-ID"/>
        </w:rPr>
        <w:t xml:space="preserve">kitab </w:t>
      </w:r>
      <w:r w:rsidRPr="00813992">
        <w:rPr>
          <w:lang w:val="id-ID"/>
        </w:rPr>
        <w:t>Ulangan</w:t>
      </w:r>
      <w:r w:rsidRPr="00813992">
        <w:rPr>
          <w:spacing w:val="26"/>
          <w:lang w:val="id-ID"/>
        </w:rPr>
        <w:t xml:space="preserve"> </w:t>
      </w:r>
      <w:r w:rsidRPr="00813992">
        <w:rPr>
          <w:lang w:val="id-ID"/>
        </w:rPr>
        <w:t>berbeda.</w:t>
      </w:r>
      <w:r w:rsidRPr="00813992">
        <w:rPr>
          <w:spacing w:val="27"/>
          <w:lang w:val="id-ID"/>
        </w:rPr>
        <w:t xml:space="preserve"> </w:t>
      </w:r>
      <w:r w:rsidRPr="00813992">
        <w:rPr>
          <w:lang w:val="id-ID"/>
        </w:rPr>
        <w:t>Dalam</w:t>
      </w:r>
      <w:r w:rsidRPr="00813992">
        <w:rPr>
          <w:spacing w:val="27"/>
          <w:lang w:val="id-ID"/>
        </w:rPr>
        <w:t xml:space="preserve"> </w:t>
      </w:r>
      <w:r w:rsidR="00CA6080" w:rsidRPr="00813992">
        <w:rPr>
          <w:lang w:val="id-ID"/>
        </w:rPr>
        <w:t>liturgi</w:t>
      </w:r>
      <w:r w:rsidRPr="00813992">
        <w:rPr>
          <w:spacing w:val="28"/>
          <w:lang w:val="id-ID"/>
        </w:rPr>
        <w:t xml:space="preserve"> </w:t>
      </w:r>
      <w:r w:rsidRPr="00813992">
        <w:rPr>
          <w:lang w:val="id-ID"/>
        </w:rPr>
        <w:t>ini</w:t>
      </w:r>
      <w:r w:rsidRPr="00813992">
        <w:rPr>
          <w:spacing w:val="27"/>
          <w:lang w:val="id-ID"/>
        </w:rPr>
        <w:t xml:space="preserve"> </w:t>
      </w:r>
      <w:r w:rsidRPr="00813992">
        <w:rPr>
          <w:lang w:val="id-ID"/>
        </w:rPr>
        <w:t>pengakuan</w:t>
      </w:r>
      <w:r w:rsidRPr="00813992">
        <w:rPr>
          <w:spacing w:val="27"/>
          <w:lang w:val="id-ID"/>
        </w:rPr>
        <w:t xml:space="preserve"> </w:t>
      </w:r>
      <w:r w:rsidRPr="00813992">
        <w:rPr>
          <w:spacing w:val="-2"/>
          <w:lang w:val="id-ID"/>
        </w:rPr>
        <w:t>bahwa</w:t>
      </w:r>
      <w:r w:rsidR="00CA6080" w:rsidRPr="00813992">
        <w:rPr>
          <w:lang w:val="id-ID"/>
        </w:rPr>
        <w:t xml:space="preserve"> </w:t>
      </w:r>
      <w:r w:rsidRPr="00813992">
        <w:rPr>
          <w:lang w:val="id-ID"/>
        </w:rPr>
        <w:t>Tuhanlah yang memberikan tanah dan segala yang dihasilkannya</w:t>
      </w:r>
      <w:r w:rsidRPr="00813992">
        <w:rPr>
          <w:spacing w:val="-5"/>
          <w:lang w:val="id-ID"/>
        </w:rPr>
        <w:t xml:space="preserve"> </w:t>
      </w:r>
      <w:r w:rsidRPr="00813992">
        <w:rPr>
          <w:lang w:val="id-ID"/>
        </w:rPr>
        <w:t>diulang</w:t>
      </w:r>
      <w:r w:rsidRPr="00813992">
        <w:rPr>
          <w:spacing w:val="-1"/>
          <w:lang w:val="id-ID"/>
        </w:rPr>
        <w:t xml:space="preserve"> </w:t>
      </w:r>
      <w:r w:rsidRPr="00813992">
        <w:rPr>
          <w:lang w:val="id-ID"/>
        </w:rPr>
        <w:t>selama</w:t>
      </w:r>
      <w:r w:rsidRPr="00813992">
        <w:rPr>
          <w:spacing w:val="-5"/>
          <w:lang w:val="id-ID"/>
        </w:rPr>
        <w:t xml:space="preserve"> </w:t>
      </w:r>
      <w:r w:rsidRPr="00813992">
        <w:rPr>
          <w:lang w:val="id-ID"/>
        </w:rPr>
        <w:t>enam kali!</w:t>
      </w:r>
      <w:r w:rsidRPr="00813992">
        <w:rPr>
          <w:spacing w:val="-1"/>
          <w:lang w:val="id-ID"/>
        </w:rPr>
        <w:t xml:space="preserve"> </w:t>
      </w:r>
      <w:r w:rsidRPr="00813992">
        <w:rPr>
          <w:lang w:val="id-ID"/>
        </w:rPr>
        <w:t>(</w:t>
      </w:r>
      <w:r w:rsidR="00CA6080" w:rsidRPr="00813992">
        <w:rPr>
          <w:lang w:val="id-ID"/>
        </w:rPr>
        <w:t>ayat</w:t>
      </w:r>
      <w:r w:rsidRPr="00813992">
        <w:rPr>
          <w:lang w:val="id-ID"/>
        </w:rPr>
        <w:t xml:space="preserve"> 1,2,3,9,10 dan 11). Hal ini berarti bahwa menurut </w:t>
      </w:r>
      <w:r w:rsidR="00D31BBB">
        <w:rPr>
          <w:lang w:val="id-ID"/>
        </w:rPr>
        <w:t>kitab U</w:t>
      </w:r>
      <w:r w:rsidRPr="00813992">
        <w:rPr>
          <w:lang w:val="id-ID"/>
        </w:rPr>
        <w:t xml:space="preserve">langan, ritual dan </w:t>
      </w:r>
      <w:r w:rsidR="00CA6080" w:rsidRPr="00813992">
        <w:rPr>
          <w:lang w:val="id-ID"/>
        </w:rPr>
        <w:t>liturgi</w:t>
      </w:r>
      <w:r w:rsidRPr="00813992">
        <w:rPr>
          <w:lang w:val="id-ID"/>
        </w:rPr>
        <w:t xml:space="preserve"> yang harus dilakukan bertujuan untuk senantiasa mengingatkan Israel dari generasi ke generasi bahwa Tuhanlah yang memberikan tanah dan menyediakan kehidupan bagi mereka. Karena itu, sudah selayaknya mereka memberikan</w:t>
      </w:r>
      <w:r w:rsidRPr="00813992">
        <w:rPr>
          <w:spacing w:val="40"/>
          <w:lang w:val="id-ID"/>
        </w:rPr>
        <w:t xml:space="preserve"> </w:t>
      </w:r>
      <w:r w:rsidRPr="00813992">
        <w:rPr>
          <w:lang w:val="id-ID"/>
        </w:rPr>
        <w:t>persembahan dengan sukacita dan penuh ucapan syukur, karena apa yang Israel miliki pada dasarnya adalah pemberian TUHAN.</w:t>
      </w:r>
    </w:p>
    <w:p w14:paraId="7AFFFCED" w14:textId="77777777" w:rsidR="000F00C6" w:rsidRPr="00813992" w:rsidRDefault="000F00C6" w:rsidP="0064438F">
      <w:pPr>
        <w:pStyle w:val="TeksIsi"/>
        <w:spacing w:before="1"/>
        <w:ind w:left="0" w:firstLine="720"/>
        <w:jc w:val="left"/>
        <w:rPr>
          <w:lang w:val="id-ID"/>
        </w:rPr>
      </w:pPr>
    </w:p>
    <w:p w14:paraId="49970F8D" w14:textId="77777777" w:rsidR="000F00C6" w:rsidRPr="00813992" w:rsidRDefault="00903A77" w:rsidP="0064438F">
      <w:pPr>
        <w:pStyle w:val="Judul2"/>
        <w:ind w:left="0"/>
        <w:rPr>
          <w:lang w:val="id-ID"/>
        </w:rPr>
      </w:pPr>
      <w:r w:rsidRPr="00813992">
        <w:rPr>
          <w:lang w:val="id-ID"/>
        </w:rPr>
        <w:t>Mazmur 91</w:t>
      </w:r>
      <w:r w:rsidRPr="00813992">
        <w:rPr>
          <w:spacing w:val="2"/>
          <w:lang w:val="id-ID"/>
        </w:rPr>
        <w:t xml:space="preserve"> </w:t>
      </w:r>
      <w:r w:rsidRPr="00813992">
        <w:rPr>
          <w:lang w:val="id-ID"/>
        </w:rPr>
        <w:t>:</w:t>
      </w:r>
      <w:r w:rsidRPr="00813992">
        <w:rPr>
          <w:spacing w:val="-1"/>
          <w:lang w:val="id-ID"/>
        </w:rPr>
        <w:t xml:space="preserve"> </w:t>
      </w:r>
      <w:r w:rsidRPr="00813992">
        <w:rPr>
          <w:lang w:val="id-ID"/>
        </w:rPr>
        <w:t>1-2,</w:t>
      </w:r>
      <w:r w:rsidRPr="00813992">
        <w:rPr>
          <w:spacing w:val="-3"/>
          <w:lang w:val="id-ID"/>
        </w:rPr>
        <w:t xml:space="preserve"> </w:t>
      </w:r>
      <w:r w:rsidRPr="00813992">
        <w:rPr>
          <w:lang w:val="id-ID"/>
        </w:rPr>
        <w:t>9-</w:t>
      </w:r>
      <w:r w:rsidRPr="00813992">
        <w:rPr>
          <w:spacing w:val="-5"/>
          <w:lang w:val="id-ID"/>
        </w:rPr>
        <w:t>16</w:t>
      </w:r>
    </w:p>
    <w:p w14:paraId="433C6D03" w14:textId="6A7B28BC" w:rsidR="000F00C6" w:rsidRPr="00813992" w:rsidRDefault="00903A77" w:rsidP="00474F0B">
      <w:pPr>
        <w:pStyle w:val="TeksIsi"/>
        <w:ind w:left="0"/>
        <w:rPr>
          <w:lang w:val="id-ID"/>
        </w:rPr>
      </w:pPr>
      <w:r w:rsidRPr="00813992">
        <w:rPr>
          <w:lang w:val="id-ID"/>
        </w:rPr>
        <w:t xml:space="preserve">Mazmur ini mengungkapkan </w:t>
      </w:r>
      <w:r w:rsidR="006B1A2A">
        <w:rPr>
          <w:lang w:val="id-ID"/>
        </w:rPr>
        <w:t xml:space="preserve">keadaan aman bagi </w:t>
      </w:r>
      <w:r w:rsidRPr="00813992">
        <w:rPr>
          <w:lang w:val="id-ID"/>
        </w:rPr>
        <w:t>orang yang sepenuhnya mengandalkan Allah</w:t>
      </w:r>
      <w:r w:rsidR="006B1A2A">
        <w:rPr>
          <w:lang w:val="id-ID"/>
        </w:rPr>
        <w:t>.</w:t>
      </w:r>
      <w:r w:rsidR="00CA6080" w:rsidRPr="00813992">
        <w:rPr>
          <w:lang w:val="id-ID"/>
        </w:rPr>
        <w:t xml:space="preserve"> </w:t>
      </w:r>
      <w:r w:rsidR="006B1A2A">
        <w:rPr>
          <w:lang w:val="id-ID"/>
        </w:rPr>
        <w:t xml:space="preserve">Melalui mazmur ini </w:t>
      </w:r>
      <w:r w:rsidRPr="00813992">
        <w:rPr>
          <w:lang w:val="id-ID"/>
        </w:rPr>
        <w:t xml:space="preserve">kita di yakinkan bahwa </w:t>
      </w:r>
      <w:r w:rsidR="00CA6080" w:rsidRPr="00813992">
        <w:rPr>
          <w:lang w:val="id-ID"/>
        </w:rPr>
        <w:t>Allah</w:t>
      </w:r>
      <w:r w:rsidRPr="00813992">
        <w:rPr>
          <w:lang w:val="id-ID"/>
        </w:rPr>
        <w:t xml:space="preserve"> akan menjadi perlindungan kita</w:t>
      </w:r>
      <w:r w:rsidR="006B1A2A">
        <w:rPr>
          <w:lang w:val="id-ID"/>
        </w:rPr>
        <w:t xml:space="preserve">. Di dalam Dia, </w:t>
      </w:r>
      <w:r w:rsidRPr="00813992">
        <w:rPr>
          <w:lang w:val="id-ID"/>
        </w:rPr>
        <w:t xml:space="preserve">kita dapat mencari </w:t>
      </w:r>
      <w:r w:rsidR="00CA6080" w:rsidRPr="00813992">
        <w:rPr>
          <w:lang w:val="id-ID"/>
        </w:rPr>
        <w:t>perlindungan</w:t>
      </w:r>
      <w:r w:rsidR="006B1A2A">
        <w:rPr>
          <w:lang w:val="id-ID"/>
        </w:rPr>
        <w:t xml:space="preserve"> dari pada</w:t>
      </w:r>
      <w:r w:rsidR="00CA6080" w:rsidRPr="00813992">
        <w:rPr>
          <w:lang w:val="id-ID"/>
        </w:rPr>
        <w:t>-Nya</w:t>
      </w:r>
      <w:r w:rsidRPr="00813992">
        <w:rPr>
          <w:lang w:val="id-ID"/>
        </w:rPr>
        <w:t xml:space="preserve"> pada saat bahaya </w:t>
      </w:r>
      <w:r w:rsidR="006B1A2A">
        <w:rPr>
          <w:lang w:val="id-ID"/>
        </w:rPr>
        <w:t xml:space="preserve">mengancam kehidupan </w:t>
      </w:r>
      <w:r w:rsidRPr="00813992">
        <w:rPr>
          <w:lang w:val="id-ID"/>
        </w:rPr>
        <w:t xml:space="preserve">rohani </w:t>
      </w:r>
      <w:r w:rsidR="006B1A2A">
        <w:rPr>
          <w:lang w:val="id-ID"/>
        </w:rPr>
        <w:t xml:space="preserve">maupun </w:t>
      </w:r>
      <w:r w:rsidRPr="00813992">
        <w:rPr>
          <w:lang w:val="id-ID"/>
        </w:rPr>
        <w:t xml:space="preserve">jasmani. Keempat nama untuk </w:t>
      </w:r>
      <w:r w:rsidR="00CA6080" w:rsidRPr="00813992">
        <w:rPr>
          <w:lang w:val="id-ID"/>
        </w:rPr>
        <w:t>Allah</w:t>
      </w:r>
      <w:r w:rsidRPr="00813992">
        <w:rPr>
          <w:lang w:val="id-ID"/>
        </w:rPr>
        <w:t xml:space="preserve"> dalam Mazmur ini</w:t>
      </w:r>
      <w:r w:rsidR="006B1A2A">
        <w:rPr>
          <w:lang w:val="id-ID"/>
        </w:rPr>
        <w:t xml:space="preserve"> melukiskan cara Allah menyatakan perlindungan: </w:t>
      </w:r>
    </w:p>
    <w:p w14:paraId="002EEF4D" w14:textId="69E5ED52" w:rsidR="000F00C6" w:rsidRPr="00813992" w:rsidRDefault="00903A77" w:rsidP="0064438F">
      <w:pPr>
        <w:pStyle w:val="DaftarParagraf"/>
        <w:numPr>
          <w:ilvl w:val="0"/>
          <w:numId w:val="3"/>
        </w:numPr>
        <w:spacing w:before="1"/>
        <w:ind w:left="284" w:hanging="284"/>
        <w:rPr>
          <w:lang w:val="id-ID"/>
        </w:rPr>
      </w:pPr>
      <w:r w:rsidRPr="00813992">
        <w:rPr>
          <w:lang w:val="id-ID"/>
        </w:rPr>
        <w:t>Yang</w:t>
      </w:r>
      <w:r w:rsidRPr="00813992">
        <w:rPr>
          <w:spacing w:val="-2"/>
          <w:lang w:val="id-ID"/>
        </w:rPr>
        <w:t xml:space="preserve"> </w:t>
      </w:r>
      <w:r w:rsidR="00CA6080" w:rsidRPr="00813992">
        <w:rPr>
          <w:lang w:val="id-ID"/>
        </w:rPr>
        <w:t>Maha Tinggi</w:t>
      </w:r>
      <w:r w:rsidRPr="00813992">
        <w:rPr>
          <w:lang w:val="id-ID"/>
        </w:rPr>
        <w:t xml:space="preserve">: </w:t>
      </w:r>
      <w:r w:rsidR="00CA6080" w:rsidRPr="00813992">
        <w:rPr>
          <w:lang w:val="id-ID"/>
        </w:rPr>
        <w:t>menunjukkan</w:t>
      </w:r>
      <w:r w:rsidRPr="00813992">
        <w:rPr>
          <w:lang w:val="id-ID"/>
        </w:rPr>
        <w:t xml:space="preserve"> bahwa</w:t>
      </w:r>
      <w:r w:rsidRPr="00813992">
        <w:rPr>
          <w:spacing w:val="-1"/>
          <w:lang w:val="id-ID"/>
        </w:rPr>
        <w:t xml:space="preserve"> </w:t>
      </w:r>
      <w:r w:rsidRPr="00813992">
        <w:rPr>
          <w:lang w:val="id-ID"/>
        </w:rPr>
        <w:t>Ia</w:t>
      </w:r>
      <w:r w:rsidRPr="00813992">
        <w:rPr>
          <w:spacing w:val="-1"/>
          <w:lang w:val="id-ID"/>
        </w:rPr>
        <w:t xml:space="preserve"> </w:t>
      </w:r>
      <w:r w:rsidRPr="00813992">
        <w:rPr>
          <w:lang w:val="id-ID"/>
        </w:rPr>
        <w:t>lebih besar daripada ancaman apa saja yang kita hadapi</w:t>
      </w:r>
    </w:p>
    <w:p w14:paraId="239EFCF8" w14:textId="04A67688" w:rsidR="000F00C6" w:rsidRPr="00813992" w:rsidRDefault="00903A77" w:rsidP="0064438F">
      <w:pPr>
        <w:pStyle w:val="DaftarParagraf"/>
        <w:numPr>
          <w:ilvl w:val="0"/>
          <w:numId w:val="3"/>
        </w:numPr>
        <w:spacing w:before="1"/>
        <w:ind w:left="284" w:hanging="284"/>
        <w:rPr>
          <w:lang w:val="id-ID"/>
        </w:rPr>
      </w:pPr>
      <w:r w:rsidRPr="00813992">
        <w:rPr>
          <w:lang w:val="id-ID"/>
        </w:rPr>
        <w:t xml:space="preserve">Yang Mahakuasa: menekankan </w:t>
      </w:r>
      <w:r w:rsidR="00CA6080" w:rsidRPr="00813992">
        <w:rPr>
          <w:lang w:val="id-ID"/>
        </w:rPr>
        <w:t>kuasa-Nya</w:t>
      </w:r>
      <w:r w:rsidRPr="00813992">
        <w:rPr>
          <w:lang w:val="id-ID"/>
        </w:rPr>
        <w:t xml:space="preserve"> untuk menghadapi dan membinasakan setiap musuh</w:t>
      </w:r>
    </w:p>
    <w:p w14:paraId="255B7F14" w14:textId="13537B1B" w:rsidR="000F00C6" w:rsidRPr="00813992" w:rsidRDefault="00903A77" w:rsidP="0064438F">
      <w:pPr>
        <w:pStyle w:val="DaftarParagraf"/>
        <w:numPr>
          <w:ilvl w:val="0"/>
          <w:numId w:val="3"/>
        </w:numPr>
        <w:ind w:left="284" w:hanging="284"/>
        <w:rPr>
          <w:lang w:val="id-ID"/>
        </w:rPr>
      </w:pPr>
      <w:r w:rsidRPr="00813992">
        <w:rPr>
          <w:lang w:val="id-ID"/>
        </w:rPr>
        <w:t xml:space="preserve">TUHAN: meyakinkan kita bahwa </w:t>
      </w:r>
      <w:r w:rsidR="00CA6080" w:rsidRPr="00813992">
        <w:rPr>
          <w:lang w:val="id-ID"/>
        </w:rPr>
        <w:t>kehadiran-Nya</w:t>
      </w:r>
      <w:r w:rsidRPr="00813992">
        <w:rPr>
          <w:lang w:val="id-ID"/>
        </w:rPr>
        <w:t xml:space="preserve"> senantiasa bersama kita</w:t>
      </w:r>
    </w:p>
    <w:p w14:paraId="4226E0FB" w14:textId="73A58929" w:rsidR="000F00C6" w:rsidRPr="00813992" w:rsidRDefault="00903A77" w:rsidP="0064438F">
      <w:pPr>
        <w:pStyle w:val="DaftarParagraf"/>
        <w:numPr>
          <w:ilvl w:val="0"/>
          <w:numId w:val="3"/>
        </w:numPr>
        <w:ind w:left="284" w:hanging="284"/>
        <w:rPr>
          <w:lang w:val="id-ID"/>
        </w:rPr>
      </w:pPr>
      <w:r w:rsidRPr="00813992">
        <w:rPr>
          <w:lang w:val="id-ID"/>
        </w:rPr>
        <w:t>ALLAH</w:t>
      </w:r>
      <w:r w:rsidR="00CA6080" w:rsidRPr="00813992">
        <w:rPr>
          <w:lang w:val="id-ID"/>
        </w:rPr>
        <w:t>-</w:t>
      </w:r>
      <w:r w:rsidRPr="00813992">
        <w:rPr>
          <w:lang w:val="id-ID"/>
        </w:rPr>
        <w:t>Ku: mengungkapkan kebenaran bahwa</w:t>
      </w:r>
      <w:r w:rsidRPr="00813992">
        <w:rPr>
          <w:spacing w:val="40"/>
          <w:lang w:val="id-ID"/>
        </w:rPr>
        <w:t xml:space="preserve"> </w:t>
      </w:r>
      <w:r w:rsidR="00CA6080" w:rsidRPr="00813992">
        <w:rPr>
          <w:lang w:val="id-ID"/>
        </w:rPr>
        <w:t>Allah</w:t>
      </w:r>
      <w:r w:rsidRPr="00813992">
        <w:rPr>
          <w:lang w:val="id-ID"/>
        </w:rPr>
        <w:t xml:space="preserve"> telah memilih untuk bergaul secara intim dengan mereka yang mengandalkan </w:t>
      </w:r>
      <w:r w:rsidR="00CA6080" w:rsidRPr="00813992">
        <w:rPr>
          <w:lang w:val="id-ID"/>
        </w:rPr>
        <w:t>diri-Nya</w:t>
      </w:r>
      <w:r w:rsidRPr="00813992">
        <w:rPr>
          <w:lang w:val="id-ID"/>
        </w:rPr>
        <w:t>.</w:t>
      </w:r>
    </w:p>
    <w:p w14:paraId="6891D84B" w14:textId="77777777" w:rsidR="000F00C6" w:rsidRPr="00813992" w:rsidRDefault="000F00C6" w:rsidP="0064438F">
      <w:pPr>
        <w:pStyle w:val="TeksIsi"/>
        <w:ind w:left="0"/>
        <w:jc w:val="left"/>
        <w:rPr>
          <w:lang w:val="id-ID"/>
        </w:rPr>
      </w:pPr>
    </w:p>
    <w:p w14:paraId="3E23B0A7" w14:textId="77777777" w:rsidR="000F00C6" w:rsidRPr="00813992" w:rsidRDefault="00903A77" w:rsidP="0064438F">
      <w:pPr>
        <w:pStyle w:val="Judul2"/>
        <w:ind w:left="0"/>
        <w:rPr>
          <w:lang w:val="id-ID"/>
        </w:rPr>
      </w:pPr>
      <w:r w:rsidRPr="00813992">
        <w:rPr>
          <w:lang w:val="id-ID"/>
        </w:rPr>
        <w:lastRenderedPageBreak/>
        <w:t>Roma</w:t>
      </w:r>
      <w:r w:rsidRPr="00813992">
        <w:rPr>
          <w:spacing w:val="-2"/>
          <w:lang w:val="id-ID"/>
        </w:rPr>
        <w:t xml:space="preserve"> </w:t>
      </w:r>
      <w:r w:rsidRPr="00813992">
        <w:rPr>
          <w:lang w:val="id-ID"/>
        </w:rPr>
        <w:t>10 :</w:t>
      </w:r>
      <w:r w:rsidRPr="00813992">
        <w:rPr>
          <w:spacing w:val="-1"/>
          <w:lang w:val="id-ID"/>
        </w:rPr>
        <w:t xml:space="preserve"> </w:t>
      </w:r>
      <w:r w:rsidRPr="00813992">
        <w:rPr>
          <w:lang w:val="id-ID"/>
        </w:rPr>
        <w:t>8b</w:t>
      </w:r>
      <w:r w:rsidRPr="00813992">
        <w:rPr>
          <w:spacing w:val="-1"/>
          <w:lang w:val="id-ID"/>
        </w:rPr>
        <w:t xml:space="preserve"> </w:t>
      </w:r>
      <w:r w:rsidRPr="00813992">
        <w:rPr>
          <w:lang w:val="id-ID"/>
        </w:rPr>
        <w:t>-</w:t>
      </w:r>
      <w:r w:rsidRPr="00813992">
        <w:rPr>
          <w:spacing w:val="1"/>
          <w:lang w:val="id-ID"/>
        </w:rPr>
        <w:t xml:space="preserve"> </w:t>
      </w:r>
      <w:r w:rsidRPr="00813992">
        <w:rPr>
          <w:spacing w:val="-5"/>
          <w:lang w:val="id-ID"/>
        </w:rPr>
        <w:t>13</w:t>
      </w:r>
    </w:p>
    <w:p w14:paraId="115691F3" w14:textId="115E2464" w:rsidR="000F00C6" w:rsidRPr="00813992" w:rsidRDefault="00474F0B" w:rsidP="00474F0B">
      <w:pPr>
        <w:pStyle w:val="TeksIsi"/>
        <w:spacing w:before="1"/>
        <w:ind w:left="0"/>
        <w:rPr>
          <w:lang w:val="id-ID"/>
        </w:rPr>
      </w:pPr>
      <w:r>
        <w:rPr>
          <w:lang w:val="id-ID"/>
        </w:rPr>
        <w:t>J</w:t>
      </w:r>
      <w:r w:rsidRPr="00813992">
        <w:rPr>
          <w:lang w:val="id-ID"/>
        </w:rPr>
        <w:t>emaat Roma memang belum pernah dikunjungi oleh Rasul Paulus</w:t>
      </w:r>
      <w:r w:rsidR="00D83F8B">
        <w:rPr>
          <w:lang w:val="id-ID"/>
        </w:rPr>
        <w:t>.</w:t>
      </w:r>
      <w:r w:rsidRPr="00813992">
        <w:rPr>
          <w:lang w:val="id-ID"/>
        </w:rPr>
        <w:t xml:space="preserve"> </w:t>
      </w:r>
      <w:r w:rsidR="00D83F8B">
        <w:rPr>
          <w:lang w:val="id-ID"/>
        </w:rPr>
        <w:t>K</w:t>
      </w:r>
      <w:r w:rsidRPr="00813992">
        <w:rPr>
          <w:lang w:val="id-ID"/>
        </w:rPr>
        <w:t xml:space="preserve">arena itu </w:t>
      </w:r>
      <w:r w:rsidR="00D83F8B">
        <w:rPr>
          <w:lang w:val="id-ID"/>
        </w:rPr>
        <w:t>i</w:t>
      </w:r>
      <w:r w:rsidRPr="00813992">
        <w:rPr>
          <w:lang w:val="id-ID"/>
        </w:rPr>
        <w:t xml:space="preserve">a tidak mengenal jemaat Roma secara pribadi. </w:t>
      </w:r>
      <w:r w:rsidR="00D83F8B">
        <w:rPr>
          <w:lang w:val="id-ID"/>
        </w:rPr>
        <w:t>S</w:t>
      </w:r>
      <w:r w:rsidRPr="00813992">
        <w:rPr>
          <w:lang w:val="id-ID"/>
        </w:rPr>
        <w:t xml:space="preserve">urat </w:t>
      </w:r>
      <w:r w:rsidR="00D83F8B">
        <w:rPr>
          <w:lang w:val="id-ID"/>
        </w:rPr>
        <w:t xml:space="preserve">Roma </w:t>
      </w:r>
      <w:r w:rsidRPr="00813992">
        <w:rPr>
          <w:lang w:val="id-ID"/>
        </w:rPr>
        <w:t xml:space="preserve">berisi paparan teologi yang sangat sistematis dan bersifat lebih umum, </w:t>
      </w:r>
      <w:r w:rsidR="00CA6080" w:rsidRPr="00813992">
        <w:rPr>
          <w:lang w:val="id-ID"/>
        </w:rPr>
        <w:t>dibanding</w:t>
      </w:r>
      <w:r w:rsidRPr="00813992">
        <w:rPr>
          <w:lang w:val="id-ID"/>
        </w:rPr>
        <w:t xml:space="preserve"> surat Rasul Paulus lain yang biasanya merupakan </w:t>
      </w:r>
      <w:r w:rsidR="00CA6080" w:rsidRPr="00813992">
        <w:rPr>
          <w:lang w:val="id-ID"/>
        </w:rPr>
        <w:t>respons</w:t>
      </w:r>
      <w:r w:rsidRPr="00813992">
        <w:rPr>
          <w:lang w:val="id-ID"/>
        </w:rPr>
        <w:t xml:space="preserve"> dari permasalahan yang spesifik. Dalam bagian ini</w:t>
      </w:r>
      <w:r w:rsidR="00D83F8B">
        <w:rPr>
          <w:lang w:val="id-ID"/>
        </w:rPr>
        <w:t>,</w:t>
      </w:r>
      <w:r w:rsidRPr="00813992">
        <w:rPr>
          <w:lang w:val="id-ID"/>
        </w:rPr>
        <w:t xml:space="preserve"> Paulus menyoroti ketaatan ritual agamis para kaum Yahudi yang </w:t>
      </w:r>
      <w:r w:rsidR="00CA6080" w:rsidRPr="00813992">
        <w:rPr>
          <w:lang w:val="id-ID"/>
        </w:rPr>
        <w:t>hampir</w:t>
      </w:r>
      <w:r w:rsidRPr="00813992">
        <w:rPr>
          <w:lang w:val="id-ID"/>
        </w:rPr>
        <w:t xml:space="preserve"> mutlak</w:t>
      </w:r>
      <w:r w:rsidRPr="00813992">
        <w:rPr>
          <w:spacing w:val="5"/>
          <w:lang w:val="id-ID"/>
        </w:rPr>
        <w:t xml:space="preserve"> </w:t>
      </w:r>
      <w:r w:rsidRPr="00813992">
        <w:rPr>
          <w:lang w:val="id-ID"/>
        </w:rPr>
        <w:t>terhadap</w:t>
      </w:r>
      <w:r w:rsidRPr="00813992">
        <w:rPr>
          <w:spacing w:val="3"/>
          <w:lang w:val="id-ID"/>
        </w:rPr>
        <w:t xml:space="preserve"> </w:t>
      </w:r>
      <w:r w:rsidRPr="00813992">
        <w:rPr>
          <w:lang w:val="id-ID"/>
        </w:rPr>
        <w:t>hukum</w:t>
      </w:r>
      <w:r w:rsidR="00D83F8B">
        <w:rPr>
          <w:lang w:val="id-ID"/>
        </w:rPr>
        <w:t xml:space="preserve"> Taurat. Ketaatan itu membuat mereka</w:t>
      </w:r>
      <w:r w:rsidRPr="00813992">
        <w:rPr>
          <w:spacing w:val="-1"/>
          <w:lang w:val="id-ID"/>
        </w:rPr>
        <w:t xml:space="preserve"> </w:t>
      </w:r>
      <w:r w:rsidRPr="00813992">
        <w:rPr>
          <w:lang w:val="id-ID"/>
        </w:rPr>
        <w:t>menempatkan</w:t>
      </w:r>
      <w:r w:rsidRPr="00813992">
        <w:rPr>
          <w:spacing w:val="3"/>
          <w:lang w:val="id-ID"/>
        </w:rPr>
        <w:t xml:space="preserve"> </w:t>
      </w:r>
      <w:r w:rsidRPr="00813992">
        <w:rPr>
          <w:spacing w:val="-2"/>
          <w:lang w:val="id-ID"/>
        </w:rPr>
        <w:t>hukum</w:t>
      </w:r>
      <w:r w:rsidR="00375426" w:rsidRPr="00813992">
        <w:rPr>
          <w:lang w:val="id-ID"/>
        </w:rPr>
        <w:t xml:space="preserve"> </w:t>
      </w:r>
      <w:r w:rsidR="00D83F8B">
        <w:rPr>
          <w:lang w:val="id-ID"/>
        </w:rPr>
        <w:t xml:space="preserve">Taurat </w:t>
      </w:r>
      <w:r w:rsidRPr="00813992">
        <w:rPr>
          <w:lang w:val="id-ID"/>
        </w:rPr>
        <w:t>di atas segalanya. Menurut Rasul Paulus</w:t>
      </w:r>
      <w:r w:rsidR="00D74C7B" w:rsidRPr="00813992">
        <w:rPr>
          <w:lang w:val="id-ID"/>
        </w:rPr>
        <w:t>,</w:t>
      </w:r>
      <w:r w:rsidRPr="00813992">
        <w:rPr>
          <w:lang w:val="id-ID"/>
        </w:rPr>
        <w:t xml:space="preserve"> orang</w:t>
      </w:r>
      <w:r w:rsidRPr="00813992">
        <w:rPr>
          <w:spacing w:val="40"/>
          <w:lang w:val="id-ID"/>
        </w:rPr>
        <w:t xml:space="preserve"> </w:t>
      </w:r>
      <w:r w:rsidRPr="00813992">
        <w:rPr>
          <w:lang w:val="id-ID"/>
        </w:rPr>
        <w:t>Yahudi</w:t>
      </w:r>
      <w:r w:rsidRPr="00813992">
        <w:rPr>
          <w:spacing w:val="40"/>
          <w:lang w:val="id-ID"/>
        </w:rPr>
        <w:t xml:space="preserve"> </w:t>
      </w:r>
      <w:r w:rsidRPr="00813992">
        <w:rPr>
          <w:lang w:val="id-ID"/>
        </w:rPr>
        <w:t xml:space="preserve">ini salah fokus. Mereka bukannya berfokus pada kebenaran Allah, </w:t>
      </w:r>
      <w:r w:rsidR="00D83F8B">
        <w:rPr>
          <w:lang w:val="id-ID"/>
        </w:rPr>
        <w:t xml:space="preserve">namun </w:t>
      </w:r>
      <w:r w:rsidRPr="00813992">
        <w:rPr>
          <w:lang w:val="id-ID"/>
        </w:rPr>
        <w:t xml:space="preserve">justru pada kebenaran </w:t>
      </w:r>
      <w:r w:rsidR="00D83F8B">
        <w:rPr>
          <w:lang w:val="id-ID"/>
        </w:rPr>
        <w:t xml:space="preserve">mereka </w:t>
      </w:r>
      <w:r w:rsidRPr="00813992">
        <w:rPr>
          <w:lang w:val="id-ID"/>
        </w:rPr>
        <w:t>sendiri</w:t>
      </w:r>
      <w:r w:rsidR="00D83F8B">
        <w:rPr>
          <w:lang w:val="id-ID"/>
        </w:rPr>
        <w:t xml:space="preserve"> dengan mengatasnamakan Taurat</w:t>
      </w:r>
      <w:r w:rsidRPr="00813992">
        <w:rPr>
          <w:lang w:val="id-ID"/>
        </w:rPr>
        <w:t xml:space="preserve">. Rasul Paulus mengritik pada kehidupan </w:t>
      </w:r>
      <w:r w:rsidR="00D83F8B">
        <w:rPr>
          <w:lang w:val="id-ID"/>
        </w:rPr>
        <w:t xml:space="preserve">beragama </w:t>
      </w:r>
      <w:r w:rsidRPr="00813992">
        <w:rPr>
          <w:lang w:val="id-ID"/>
        </w:rPr>
        <w:t xml:space="preserve">orang </w:t>
      </w:r>
      <w:r w:rsidR="00D83F8B">
        <w:rPr>
          <w:lang w:val="id-ID"/>
        </w:rPr>
        <w:t>Yahudi.</w:t>
      </w:r>
      <w:r w:rsidRPr="00813992">
        <w:rPr>
          <w:lang w:val="id-ID"/>
        </w:rPr>
        <w:t xml:space="preserve"> </w:t>
      </w:r>
      <w:r w:rsidR="00D83F8B">
        <w:rPr>
          <w:lang w:val="id-ID"/>
        </w:rPr>
        <w:t xml:space="preserve">Mereka beragama bukan berpusat pada Allah, namun </w:t>
      </w:r>
      <w:r w:rsidRPr="00813992">
        <w:rPr>
          <w:lang w:val="id-ID"/>
        </w:rPr>
        <w:t>pada ritual</w:t>
      </w:r>
      <w:r w:rsidR="00D83F8B">
        <w:rPr>
          <w:lang w:val="id-ID"/>
        </w:rPr>
        <w:t xml:space="preserve"> semata.</w:t>
      </w:r>
      <w:r w:rsidRPr="00813992">
        <w:rPr>
          <w:lang w:val="id-ID"/>
        </w:rPr>
        <w:t xml:space="preserve"> </w:t>
      </w:r>
      <w:r w:rsidR="00D83F8B">
        <w:rPr>
          <w:lang w:val="id-ID"/>
        </w:rPr>
        <w:t>Menurut Paulus, ritual m</w:t>
      </w:r>
      <w:r w:rsidRPr="00813992">
        <w:rPr>
          <w:lang w:val="id-ID"/>
        </w:rPr>
        <w:t xml:space="preserve">estinya disertai dengan spiritual </w:t>
      </w:r>
      <w:r w:rsidR="00D83F8B">
        <w:rPr>
          <w:lang w:val="id-ID"/>
        </w:rPr>
        <w:t xml:space="preserve">dan </w:t>
      </w:r>
      <w:r w:rsidRPr="00813992">
        <w:rPr>
          <w:lang w:val="id-ID"/>
        </w:rPr>
        <w:t>integritas.</w:t>
      </w:r>
    </w:p>
    <w:p w14:paraId="4129BED7" w14:textId="77777777" w:rsidR="000F00C6" w:rsidRPr="00813992" w:rsidRDefault="000F00C6" w:rsidP="0064438F">
      <w:pPr>
        <w:pStyle w:val="TeksIsi"/>
        <w:spacing w:before="1"/>
        <w:ind w:left="0"/>
        <w:jc w:val="left"/>
        <w:rPr>
          <w:lang w:val="id-ID"/>
        </w:rPr>
      </w:pPr>
    </w:p>
    <w:p w14:paraId="5703106D" w14:textId="77777777" w:rsidR="00375426" w:rsidRPr="00813992" w:rsidRDefault="00375426" w:rsidP="0064438F">
      <w:pPr>
        <w:pStyle w:val="Judul2"/>
        <w:ind w:left="0"/>
        <w:rPr>
          <w:lang w:val="id-ID"/>
        </w:rPr>
      </w:pPr>
    </w:p>
    <w:p w14:paraId="798B1458" w14:textId="76AF6474" w:rsidR="000F00C6" w:rsidRPr="00813992" w:rsidRDefault="00903A77" w:rsidP="0064438F">
      <w:pPr>
        <w:pStyle w:val="Judul2"/>
        <w:ind w:left="0"/>
        <w:rPr>
          <w:lang w:val="id-ID"/>
        </w:rPr>
      </w:pPr>
      <w:r w:rsidRPr="00813992">
        <w:rPr>
          <w:lang w:val="id-ID"/>
        </w:rPr>
        <w:t>Lukas</w:t>
      </w:r>
      <w:r w:rsidRPr="00813992">
        <w:rPr>
          <w:spacing w:val="-1"/>
          <w:lang w:val="id-ID"/>
        </w:rPr>
        <w:t xml:space="preserve"> </w:t>
      </w:r>
      <w:r w:rsidRPr="00813992">
        <w:rPr>
          <w:lang w:val="id-ID"/>
        </w:rPr>
        <w:t>4</w:t>
      </w:r>
      <w:r w:rsidR="003761A9">
        <w:rPr>
          <w:spacing w:val="1"/>
          <w:lang w:val="id-ID"/>
        </w:rPr>
        <w:t>:</w:t>
      </w:r>
      <w:r w:rsidRPr="00813992">
        <w:rPr>
          <w:lang w:val="id-ID"/>
        </w:rPr>
        <w:t>1-</w:t>
      </w:r>
      <w:r w:rsidRPr="00813992">
        <w:rPr>
          <w:spacing w:val="-5"/>
          <w:lang w:val="id-ID"/>
        </w:rPr>
        <w:t>13</w:t>
      </w:r>
    </w:p>
    <w:p w14:paraId="5DB75C8B" w14:textId="77777777" w:rsidR="003761A9" w:rsidRDefault="003761A9" w:rsidP="00375426">
      <w:pPr>
        <w:pStyle w:val="TeksIsi"/>
        <w:ind w:left="0" w:firstLine="851"/>
        <w:rPr>
          <w:lang w:val="id-ID"/>
        </w:rPr>
      </w:pPr>
      <w:r>
        <w:rPr>
          <w:lang w:val="id-ID"/>
        </w:rPr>
        <w:t>Beberapa ahli tafsir menyatakan bahwa n</w:t>
      </w:r>
      <w:r w:rsidRPr="00813992">
        <w:rPr>
          <w:lang w:val="id-ID"/>
        </w:rPr>
        <w:t xml:space="preserve">arasi tiga pencobaan </w:t>
      </w:r>
      <w:r>
        <w:rPr>
          <w:lang w:val="id-ID"/>
        </w:rPr>
        <w:t xml:space="preserve">yang dialami Yesus </w:t>
      </w:r>
      <w:r w:rsidRPr="00813992">
        <w:rPr>
          <w:lang w:val="id-ID"/>
        </w:rPr>
        <w:t>ini berasal dari tradisi pra – Lukas</w:t>
      </w:r>
      <w:r>
        <w:rPr>
          <w:lang w:val="id-ID"/>
        </w:rPr>
        <w:t xml:space="preserve">. </w:t>
      </w:r>
      <w:r w:rsidRPr="00813992">
        <w:rPr>
          <w:lang w:val="id-ID"/>
        </w:rPr>
        <w:t>Lukas menukar tata urutan yang disajikan Matius di pencobaan kedua</w:t>
      </w:r>
      <w:r w:rsidRPr="00813992">
        <w:rPr>
          <w:spacing w:val="-1"/>
          <w:lang w:val="id-ID"/>
        </w:rPr>
        <w:t xml:space="preserve"> </w:t>
      </w:r>
      <w:r w:rsidRPr="00813992">
        <w:rPr>
          <w:lang w:val="id-ID"/>
        </w:rPr>
        <w:t>dan</w:t>
      </w:r>
      <w:r w:rsidRPr="00813992">
        <w:rPr>
          <w:spacing w:val="-4"/>
          <w:lang w:val="id-ID"/>
        </w:rPr>
        <w:t xml:space="preserve"> </w:t>
      </w:r>
      <w:r w:rsidRPr="00813992">
        <w:rPr>
          <w:lang w:val="id-ID"/>
        </w:rPr>
        <w:t>ketiga</w:t>
      </w:r>
      <w:r w:rsidRPr="00813992">
        <w:rPr>
          <w:spacing w:val="-1"/>
          <w:lang w:val="id-ID"/>
        </w:rPr>
        <w:t xml:space="preserve"> </w:t>
      </w:r>
      <w:r w:rsidRPr="00813992">
        <w:rPr>
          <w:lang w:val="id-ID"/>
        </w:rPr>
        <w:t>untuk memberikan</w:t>
      </w:r>
      <w:r w:rsidRPr="00813992">
        <w:rPr>
          <w:spacing w:val="-4"/>
          <w:lang w:val="id-ID"/>
        </w:rPr>
        <w:t xml:space="preserve"> </w:t>
      </w:r>
      <w:r w:rsidRPr="00813992">
        <w:rPr>
          <w:lang w:val="id-ID"/>
        </w:rPr>
        <w:t>titik</w:t>
      </w:r>
      <w:r w:rsidRPr="00813992">
        <w:rPr>
          <w:spacing w:val="-2"/>
          <w:lang w:val="id-ID"/>
        </w:rPr>
        <w:t xml:space="preserve"> </w:t>
      </w:r>
      <w:r w:rsidRPr="00813992">
        <w:rPr>
          <w:lang w:val="id-ID"/>
        </w:rPr>
        <w:t>berat</w:t>
      </w:r>
      <w:r w:rsidRPr="00813992">
        <w:rPr>
          <w:spacing w:val="-1"/>
          <w:lang w:val="id-ID"/>
        </w:rPr>
        <w:t xml:space="preserve"> </w:t>
      </w:r>
      <w:r w:rsidRPr="00813992">
        <w:rPr>
          <w:lang w:val="id-ID"/>
        </w:rPr>
        <w:t>pada pencobaan di Bait Allah. Pencobaan – pencobaan ini</w:t>
      </w:r>
      <w:r w:rsidRPr="00813992">
        <w:rPr>
          <w:spacing w:val="40"/>
          <w:lang w:val="id-ID"/>
        </w:rPr>
        <w:t xml:space="preserve"> </w:t>
      </w:r>
      <w:r w:rsidRPr="00813992">
        <w:rPr>
          <w:lang w:val="id-ID"/>
        </w:rPr>
        <w:t xml:space="preserve">sebenarnya memiliki dampak individual dan komunal. </w:t>
      </w:r>
    </w:p>
    <w:p w14:paraId="42401BCE" w14:textId="77777777" w:rsidR="003761A9" w:rsidRDefault="00903A77" w:rsidP="00375426">
      <w:pPr>
        <w:pStyle w:val="TeksIsi"/>
        <w:ind w:left="0" w:firstLine="851"/>
        <w:rPr>
          <w:lang w:val="id-ID"/>
        </w:rPr>
      </w:pPr>
      <w:r w:rsidRPr="00813992">
        <w:rPr>
          <w:lang w:val="id-ID"/>
        </w:rPr>
        <w:t xml:space="preserve">Pencobaan </w:t>
      </w:r>
      <w:r w:rsidR="003761A9">
        <w:rPr>
          <w:lang w:val="id-ID"/>
        </w:rPr>
        <w:t xml:space="preserve">pertama </w:t>
      </w:r>
      <w:r w:rsidRPr="00813992">
        <w:rPr>
          <w:lang w:val="id-ID"/>
        </w:rPr>
        <w:t>mengubah batu menjadi Roti</w:t>
      </w:r>
      <w:r w:rsidR="003761A9">
        <w:rPr>
          <w:lang w:val="id-ID"/>
        </w:rPr>
        <w:t>.</w:t>
      </w:r>
      <w:r w:rsidRPr="00813992">
        <w:rPr>
          <w:lang w:val="id-ID"/>
        </w:rPr>
        <w:t xml:space="preserve"> </w:t>
      </w:r>
      <w:r w:rsidR="003761A9">
        <w:rPr>
          <w:lang w:val="id-ID"/>
        </w:rPr>
        <w:t>S</w:t>
      </w:r>
      <w:r w:rsidRPr="00813992">
        <w:rPr>
          <w:lang w:val="id-ID"/>
        </w:rPr>
        <w:t xml:space="preserve">aat </w:t>
      </w:r>
      <w:r w:rsidR="003761A9">
        <w:rPr>
          <w:lang w:val="id-ID"/>
        </w:rPr>
        <w:t xml:space="preserve">itu Yesus lapar. Godaan mengubah batu menjadi roti </w:t>
      </w:r>
      <w:r w:rsidRPr="00813992">
        <w:rPr>
          <w:lang w:val="id-ID"/>
        </w:rPr>
        <w:t xml:space="preserve">adalah pencobaan untuk menyalahgunakan kuasa keilahian yang dimiliki Yesus (ay 3-4). Jawaban </w:t>
      </w:r>
      <w:r w:rsidR="00D74C7B" w:rsidRPr="00813992">
        <w:rPr>
          <w:lang w:val="id-ID"/>
        </w:rPr>
        <w:t>Yesus</w:t>
      </w:r>
      <w:r w:rsidRPr="00813992">
        <w:rPr>
          <w:lang w:val="id-ID"/>
        </w:rPr>
        <w:t xml:space="preserve"> pada pencobaan ini adalah kutipan dari Ulangan 8:3</w:t>
      </w:r>
      <w:r w:rsidR="003761A9">
        <w:rPr>
          <w:lang w:val="id-ID"/>
        </w:rPr>
        <w:t>.</w:t>
      </w:r>
      <w:r w:rsidRPr="00813992">
        <w:rPr>
          <w:lang w:val="id-ID"/>
        </w:rPr>
        <w:t xml:space="preserve"> </w:t>
      </w:r>
      <w:r w:rsidR="003761A9">
        <w:rPr>
          <w:lang w:val="id-ID"/>
        </w:rPr>
        <w:t>N</w:t>
      </w:r>
      <w:r w:rsidRPr="00813992">
        <w:rPr>
          <w:lang w:val="id-ID"/>
        </w:rPr>
        <w:t xml:space="preserve">amun </w:t>
      </w:r>
      <w:r w:rsidR="003761A9">
        <w:rPr>
          <w:lang w:val="id-ID"/>
        </w:rPr>
        <w:t xml:space="preserve">dalam Lukas </w:t>
      </w:r>
      <w:r w:rsidRPr="00813992">
        <w:rPr>
          <w:lang w:val="id-ID"/>
        </w:rPr>
        <w:t xml:space="preserve">tidak seperti </w:t>
      </w:r>
      <w:r w:rsidR="003761A9">
        <w:rPr>
          <w:lang w:val="id-ID"/>
        </w:rPr>
        <w:t xml:space="preserve">dalam </w:t>
      </w:r>
      <w:r w:rsidRPr="00813992">
        <w:rPr>
          <w:lang w:val="id-ID"/>
        </w:rPr>
        <w:t>Matius yang mengutip secara lengkap</w:t>
      </w:r>
      <w:r w:rsidR="003761A9">
        <w:rPr>
          <w:lang w:val="id-ID"/>
        </w:rPr>
        <w:t>.</w:t>
      </w:r>
      <w:r w:rsidRPr="00813992">
        <w:rPr>
          <w:lang w:val="id-ID"/>
        </w:rPr>
        <w:t xml:space="preserve"> Lukas hanya menyajikan kalimat</w:t>
      </w:r>
      <w:r w:rsidR="003761A9">
        <w:rPr>
          <w:lang w:val="id-ID"/>
        </w:rPr>
        <w:t xml:space="preserve"> </w:t>
      </w:r>
      <w:r w:rsidRPr="00813992">
        <w:rPr>
          <w:i/>
          <w:lang w:val="id-ID"/>
        </w:rPr>
        <w:t xml:space="preserve">”Manusia hidup bukan dari Roti saja” </w:t>
      </w:r>
      <w:r w:rsidRPr="00813992">
        <w:rPr>
          <w:lang w:val="id-ID"/>
        </w:rPr>
        <w:t>(ay</w:t>
      </w:r>
      <w:r w:rsidR="003761A9">
        <w:rPr>
          <w:lang w:val="id-ID"/>
        </w:rPr>
        <w:t>.</w:t>
      </w:r>
      <w:r w:rsidRPr="00813992">
        <w:rPr>
          <w:lang w:val="id-ID"/>
        </w:rPr>
        <w:t xml:space="preserve">4). Kalimat ini </w:t>
      </w:r>
      <w:r w:rsidR="003761A9">
        <w:rPr>
          <w:lang w:val="id-ID"/>
        </w:rPr>
        <w:t>t</w:t>
      </w:r>
      <w:r w:rsidRPr="00813992">
        <w:rPr>
          <w:lang w:val="id-ID"/>
        </w:rPr>
        <w:t>ampaknya sengaja dipotong untuk membuat pembaca bertanya:</w:t>
      </w:r>
      <w:r w:rsidR="003761A9">
        <w:rPr>
          <w:lang w:val="id-ID"/>
        </w:rPr>
        <w:t xml:space="preserve"> </w:t>
      </w:r>
      <w:r w:rsidRPr="00813992">
        <w:rPr>
          <w:lang w:val="id-ID"/>
        </w:rPr>
        <w:t xml:space="preserve">”lalu manusia hidup dari apa lagi selain </w:t>
      </w:r>
      <w:r w:rsidR="003761A9">
        <w:rPr>
          <w:lang w:val="id-ID"/>
        </w:rPr>
        <w:t>r</w:t>
      </w:r>
      <w:r w:rsidRPr="00813992">
        <w:rPr>
          <w:lang w:val="id-ID"/>
        </w:rPr>
        <w:t xml:space="preserve">oti?”. </w:t>
      </w:r>
      <w:r w:rsidR="003761A9">
        <w:rPr>
          <w:lang w:val="id-ID"/>
        </w:rPr>
        <w:t xml:space="preserve"> </w:t>
      </w:r>
      <w:r w:rsidRPr="00813992">
        <w:rPr>
          <w:lang w:val="id-ID"/>
        </w:rPr>
        <w:t xml:space="preserve">Pertanyaan </w:t>
      </w:r>
      <w:r w:rsidR="003761A9">
        <w:rPr>
          <w:lang w:val="id-ID"/>
        </w:rPr>
        <w:t xml:space="preserve">dari para </w:t>
      </w:r>
      <w:r w:rsidRPr="00813992">
        <w:rPr>
          <w:lang w:val="id-ID"/>
        </w:rPr>
        <w:t>pembaca inilah yang akan dijawab Lukas di</w:t>
      </w:r>
      <w:r w:rsidR="00375426" w:rsidRPr="00813992">
        <w:rPr>
          <w:lang w:val="id-ID"/>
        </w:rPr>
        <w:t xml:space="preserve"> </w:t>
      </w:r>
      <w:r w:rsidRPr="00813992">
        <w:rPr>
          <w:lang w:val="id-ID"/>
        </w:rPr>
        <w:t>22:19</w:t>
      </w:r>
      <w:r w:rsidR="003761A9">
        <w:rPr>
          <w:lang w:val="id-ID"/>
        </w:rPr>
        <w:t xml:space="preserve">. Di situ dinyatakan </w:t>
      </w:r>
      <w:r w:rsidRPr="00813992">
        <w:rPr>
          <w:lang w:val="id-ID"/>
        </w:rPr>
        <w:t xml:space="preserve">bahwa tubuh Yesus lah yang diserahkan bagai roti yang terpecah menjadi tebusan. </w:t>
      </w:r>
    </w:p>
    <w:p w14:paraId="7862E641" w14:textId="02B96AB7" w:rsidR="00C61CD9" w:rsidRDefault="00903A77" w:rsidP="00375426">
      <w:pPr>
        <w:pStyle w:val="TeksIsi"/>
        <w:ind w:left="0" w:firstLine="851"/>
        <w:rPr>
          <w:lang w:val="id-ID"/>
        </w:rPr>
      </w:pPr>
      <w:r w:rsidRPr="00813992">
        <w:rPr>
          <w:lang w:val="id-ID"/>
        </w:rPr>
        <w:t>Pencobaan selanjutnya (ay</w:t>
      </w:r>
      <w:r w:rsidR="003761A9">
        <w:rPr>
          <w:lang w:val="id-ID"/>
        </w:rPr>
        <w:t>.</w:t>
      </w:r>
      <w:r w:rsidRPr="00813992">
        <w:rPr>
          <w:lang w:val="id-ID"/>
        </w:rPr>
        <w:t>5-8)</w:t>
      </w:r>
      <w:r w:rsidR="00C61CD9">
        <w:rPr>
          <w:lang w:val="id-ID"/>
        </w:rPr>
        <w:t xml:space="preserve">. </w:t>
      </w:r>
      <w:r w:rsidR="006A0165">
        <w:rPr>
          <w:lang w:val="id-ID"/>
        </w:rPr>
        <w:t>Iblis</w:t>
      </w:r>
      <w:r w:rsidR="00C61CD9">
        <w:rPr>
          <w:lang w:val="id-ID"/>
        </w:rPr>
        <w:t xml:space="preserve"> membawa Yesus ke </w:t>
      </w:r>
      <w:r w:rsidR="00C61CD9" w:rsidRPr="00C61CD9">
        <w:rPr>
          <w:lang w:val="id-ID"/>
        </w:rPr>
        <w:lastRenderedPageBreak/>
        <w:t>suatu tempat yang tinggi</w:t>
      </w:r>
      <w:r w:rsidR="00C61CD9">
        <w:rPr>
          <w:lang w:val="id-ID"/>
        </w:rPr>
        <w:t>. D</w:t>
      </w:r>
      <w:r w:rsidR="00C61CD9" w:rsidRPr="00C61CD9">
        <w:rPr>
          <w:lang w:val="id-ID"/>
        </w:rPr>
        <w:t>alam sekejap mata ia memperlihatkan kepada-Nya semua kerajaan dunia</w:t>
      </w:r>
      <w:r w:rsidR="00C61CD9">
        <w:rPr>
          <w:lang w:val="id-ID"/>
        </w:rPr>
        <w:t>.</w:t>
      </w:r>
      <w:r w:rsidRPr="00813992">
        <w:rPr>
          <w:lang w:val="id-ID"/>
        </w:rPr>
        <w:t xml:space="preserve"> </w:t>
      </w:r>
      <w:r w:rsidR="006A0165">
        <w:rPr>
          <w:lang w:val="id-ID"/>
        </w:rPr>
        <w:t>Iblis</w:t>
      </w:r>
      <w:r w:rsidRPr="00813992">
        <w:rPr>
          <w:lang w:val="id-ID"/>
        </w:rPr>
        <w:t xml:space="preserve"> </w:t>
      </w:r>
      <w:r w:rsidR="00A45DA3" w:rsidRPr="00813992">
        <w:rPr>
          <w:lang w:val="id-ID"/>
        </w:rPr>
        <w:t>menunjukkan</w:t>
      </w:r>
      <w:r w:rsidRPr="00813992">
        <w:rPr>
          <w:lang w:val="id-ID"/>
        </w:rPr>
        <w:t xml:space="preserve"> kerajaan</w:t>
      </w:r>
      <w:r w:rsidR="00A45DA3" w:rsidRPr="00813992">
        <w:rPr>
          <w:lang w:val="id-ID"/>
        </w:rPr>
        <w:t>-</w:t>
      </w:r>
      <w:r w:rsidRPr="00813992">
        <w:rPr>
          <w:lang w:val="id-ID"/>
        </w:rPr>
        <w:t xml:space="preserve">kerajaan besar di dunia dan menawarkannya pada Yesus jika Ia bersedia menyembahnya. Di sini Lukas menyiratkan bahwa </w:t>
      </w:r>
      <w:r w:rsidR="006A0165">
        <w:rPr>
          <w:lang w:val="id-ID"/>
        </w:rPr>
        <w:t>Iblis</w:t>
      </w:r>
      <w:r w:rsidRPr="00813992">
        <w:rPr>
          <w:lang w:val="id-ID"/>
        </w:rPr>
        <w:t xml:space="preserve"> memiliki kuasa</w:t>
      </w:r>
      <w:r w:rsidRPr="00813992">
        <w:rPr>
          <w:spacing w:val="40"/>
          <w:lang w:val="id-ID"/>
        </w:rPr>
        <w:t xml:space="preserve"> </w:t>
      </w:r>
      <w:r w:rsidRPr="00813992">
        <w:rPr>
          <w:lang w:val="id-ID"/>
        </w:rPr>
        <w:t>atas kerajaan</w:t>
      </w:r>
      <w:r w:rsidR="00A45DA3" w:rsidRPr="00813992">
        <w:rPr>
          <w:lang w:val="id-ID"/>
        </w:rPr>
        <w:t>-</w:t>
      </w:r>
      <w:r w:rsidRPr="00813992">
        <w:rPr>
          <w:lang w:val="id-ID"/>
        </w:rPr>
        <w:t xml:space="preserve">kerajaan besar itu. Namun jawaban Yesus menyatakan bahwa hanya Allah saja yang patut disembah dan menerima bakti </w:t>
      </w:r>
      <w:r w:rsidR="00A45DA3" w:rsidRPr="00813992">
        <w:rPr>
          <w:lang w:val="id-ID"/>
        </w:rPr>
        <w:t>menunjukkan</w:t>
      </w:r>
      <w:r w:rsidRPr="00813992">
        <w:rPr>
          <w:lang w:val="id-ID"/>
        </w:rPr>
        <w:t xml:space="preserve"> bahwa Yesus mengambil alih kuasa </w:t>
      </w:r>
      <w:r w:rsidR="006A0165">
        <w:rPr>
          <w:lang w:val="id-ID"/>
        </w:rPr>
        <w:t>Iblis</w:t>
      </w:r>
      <w:r w:rsidRPr="00813992">
        <w:rPr>
          <w:lang w:val="id-ID"/>
        </w:rPr>
        <w:t xml:space="preserve"> atas kerajaan</w:t>
      </w:r>
      <w:r w:rsidR="00A45DA3" w:rsidRPr="00813992">
        <w:rPr>
          <w:lang w:val="id-ID"/>
        </w:rPr>
        <w:t>-</w:t>
      </w:r>
      <w:r w:rsidRPr="00813992">
        <w:rPr>
          <w:lang w:val="id-ID"/>
        </w:rPr>
        <w:t>kerajaan itu</w:t>
      </w:r>
      <w:r w:rsidR="006B2727">
        <w:rPr>
          <w:lang w:val="id-ID"/>
        </w:rPr>
        <w:t>.</w:t>
      </w:r>
      <w:r w:rsidRPr="00813992">
        <w:rPr>
          <w:lang w:val="id-ID"/>
        </w:rPr>
        <w:t xml:space="preserve"> Dia lebih berkuasa dari </w:t>
      </w:r>
      <w:r w:rsidR="006A0165">
        <w:rPr>
          <w:lang w:val="id-ID"/>
        </w:rPr>
        <w:t>Iblis</w:t>
      </w:r>
      <w:r w:rsidRPr="00813992">
        <w:rPr>
          <w:lang w:val="id-ID"/>
        </w:rPr>
        <w:t xml:space="preserve">. </w:t>
      </w:r>
    </w:p>
    <w:p w14:paraId="1729AB57" w14:textId="2B407C02" w:rsidR="000F00C6" w:rsidRPr="00813992" w:rsidRDefault="00903A77" w:rsidP="00375426">
      <w:pPr>
        <w:pStyle w:val="TeksIsi"/>
        <w:ind w:left="0" w:firstLine="851"/>
        <w:rPr>
          <w:lang w:val="id-ID"/>
        </w:rPr>
      </w:pPr>
      <w:r w:rsidRPr="00813992">
        <w:rPr>
          <w:lang w:val="id-ID"/>
        </w:rPr>
        <w:t>Pencobaan terakhir</w:t>
      </w:r>
      <w:r w:rsidR="00C61CD9">
        <w:rPr>
          <w:lang w:val="id-ID"/>
        </w:rPr>
        <w:t xml:space="preserve">, </w:t>
      </w:r>
      <w:r w:rsidR="006A0165">
        <w:rPr>
          <w:lang w:val="id-ID"/>
        </w:rPr>
        <w:t>Iblis</w:t>
      </w:r>
      <w:r w:rsidR="00C61CD9">
        <w:rPr>
          <w:lang w:val="id-ID"/>
        </w:rPr>
        <w:t xml:space="preserve"> membawa </w:t>
      </w:r>
      <w:r w:rsidR="00C61CD9" w:rsidRPr="00C61CD9">
        <w:rPr>
          <w:lang w:val="id-ID"/>
        </w:rPr>
        <w:t>Yesus ke Yerusalem dan menempatkan Dia di bubungan Bait All</w:t>
      </w:r>
      <w:r w:rsidR="00C61CD9">
        <w:rPr>
          <w:lang w:val="id-ID"/>
        </w:rPr>
        <w:t xml:space="preserve">ah </w:t>
      </w:r>
      <w:r w:rsidRPr="00813992">
        <w:rPr>
          <w:lang w:val="id-ID"/>
        </w:rPr>
        <w:t>(</w:t>
      </w:r>
      <w:r w:rsidR="00C61CD9">
        <w:rPr>
          <w:lang w:val="id-ID"/>
        </w:rPr>
        <w:t>ay.</w:t>
      </w:r>
      <w:r w:rsidRPr="00813992">
        <w:rPr>
          <w:lang w:val="id-ID"/>
        </w:rPr>
        <w:t>9-12)</w:t>
      </w:r>
      <w:r w:rsidR="00C61CD9">
        <w:rPr>
          <w:lang w:val="id-ID"/>
        </w:rPr>
        <w:t>.</w:t>
      </w:r>
      <w:r w:rsidRPr="00813992">
        <w:rPr>
          <w:lang w:val="id-ID"/>
        </w:rPr>
        <w:t xml:space="preserve"> Dengan membawa Yesus ke bubungan bait Allah dan </w:t>
      </w:r>
      <w:r w:rsidR="00A45DA3" w:rsidRPr="00813992">
        <w:rPr>
          <w:lang w:val="id-ID"/>
        </w:rPr>
        <w:t>meminta-Nya</w:t>
      </w:r>
      <w:r w:rsidRPr="00813992">
        <w:rPr>
          <w:lang w:val="id-ID"/>
        </w:rPr>
        <w:t xml:space="preserve"> menjatuhkan diri dari sana, </w:t>
      </w:r>
      <w:r w:rsidR="006A0165">
        <w:rPr>
          <w:lang w:val="id-ID"/>
        </w:rPr>
        <w:t>Iblis</w:t>
      </w:r>
      <w:r w:rsidRPr="00813992">
        <w:rPr>
          <w:lang w:val="id-ID"/>
        </w:rPr>
        <w:t xml:space="preserve"> menawarkan jalan pintas bagi Yesus</w:t>
      </w:r>
      <w:r w:rsidRPr="00813992">
        <w:rPr>
          <w:spacing w:val="72"/>
          <w:w w:val="150"/>
          <w:lang w:val="id-ID"/>
        </w:rPr>
        <w:t xml:space="preserve"> </w:t>
      </w:r>
      <w:r w:rsidRPr="00813992">
        <w:rPr>
          <w:lang w:val="id-ID"/>
        </w:rPr>
        <w:t>untuk</w:t>
      </w:r>
      <w:r w:rsidRPr="00813992">
        <w:rPr>
          <w:spacing w:val="75"/>
          <w:w w:val="150"/>
          <w:lang w:val="id-ID"/>
        </w:rPr>
        <w:t xml:space="preserve"> </w:t>
      </w:r>
      <w:r w:rsidRPr="00813992">
        <w:rPr>
          <w:lang w:val="id-ID"/>
        </w:rPr>
        <w:t>mendapatkan</w:t>
      </w:r>
      <w:r w:rsidRPr="00813992">
        <w:rPr>
          <w:spacing w:val="72"/>
          <w:w w:val="150"/>
          <w:lang w:val="id-ID"/>
        </w:rPr>
        <w:t xml:space="preserve"> </w:t>
      </w:r>
      <w:r w:rsidRPr="00813992">
        <w:rPr>
          <w:lang w:val="id-ID"/>
        </w:rPr>
        <w:t>pengakuan</w:t>
      </w:r>
      <w:r w:rsidRPr="00813992">
        <w:rPr>
          <w:spacing w:val="73"/>
          <w:w w:val="150"/>
          <w:lang w:val="id-ID"/>
        </w:rPr>
        <w:t xml:space="preserve"> </w:t>
      </w:r>
      <w:r w:rsidRPr="00813992">
        <w:rPr>
          <w:lang w:val="id-ID"/>
        </w:rPr>
        <w:t>atas</w:t>
      </w:r>
      <w:r w:rsidRPr="00813992">
        <w:rPr>
          <w:spacing w:val="72"/>
          <w:w w:val="150"/>
          <w:lang w:val="id-ID"/>
        </w:rPr>
        <w:t xml:space="preserve"> </w:t>
      </w:r>
      <w:r w:rsidRPr="00813992">
        <w:rPr>
          <w:spacing w:val="-2"/>
          <w:lang w:val="id-ID"/>
        </w:rPr>
        <w:t>kemesiasan</w:t>
      </w:r>
      <w:r w:rsidR="00A45DA3" w:rsidRPr="00813992">
        <w:rPr>
          <w:spacing w:val="-2"/>
          <w:lang w:val="id-ID"/>
        </w:rPr>
        <w:t>-</w:t>
      </w:r>
      <w:r w:rsidRPr="00813992">
        <w:rPr>
          <w:spacing w:val="-2"/>
          <w:lang w:val="id-ID"/>
        </w:rPr>
        <w:t>Nya</w:t>
      </w:r>
      <w:r w:rsidRPr="00813992">
        <w:rPr>
          <w:lang w:val="id-ID"/>
        </w:rPr>
        <w:t xml:space="preserve">. </w:t>
      </w:r>
      <w:r w:rsidR="006A0165">
        <w:rPr>
          <w:lang w:val="id-ID"/>
        </w:rPr>
        <w:t>Iblis</w:t>
      </w:r>
      <w:r w:rsidRPr="00813992">
        <w:rPr>
          <w:lang w:val="id-ID"/>
        </w:rPr>
        <w:t xml:space="preserve"> menggoda Yesus untuk melewatkan penderitaan dan kematian. Bayangkan jika Yesus benar</w:t>
      </w:r>
      <w:r w:rsidR="00A45DA3" w:rsidRPr="00813992">
        <w:rPr>
          <w:lang w:val="id-ID"/>
        </w:rPr>
        <w:t>-</w:t>
      </w:r>
      <w:r w:rsidRPr="00813992">
        <w:rPr>
          <w:lang w:val="id-ID"/>
        </w:rPr>
        <w:t xml:space="preserve">benar menjatuhkan diri di Bait </w:t>
      </w:r>
      <w:r w:rsidR="00A45DA3" w:rsidRPr="00813992">
        <w:rPr>
          <w:lang w:val="id-ID"/>
        </w:rPr>
        <w:t>Allah</w:t>
      </w:r>
      <w:r w:rsidR="006B2727">
        <w:rPr>
          <w:lang w:val="id-ID"/>
        </w:rPr>
        <w:t xml:space="preserve">. Tempat itu </w:t>
      </w:r>
      <w:r w:rsidRPr="00813992">
        <w:rPr>
          <w:lang w:val="id-ID"/>
        </w:rPr>
        <w:t xml:space="preserve">selalu penuh sesak dengan umat Yahudi dari seluruh penjuru </w:t>
      </w:r>
      <w:r w:rsidR="006B2727">
        <w:rPr>
          <w:lang w:val="id-ID"/>
        </w:rPr>
        <w:t>bumi. Me</w:t>
      </w:r>
      <w:r w:rsidRPr="00813992">
        <w:rPr>
          <w:lang w:val="id-ID"/>
        </w:rPr>
        <w:t>reka</w:t>
      </w:r>
      <w:r w:rsidRPr="00813992">
        <w:rPr>
          <w:spacing w:val="40"/>
          <w:lang w:val="id-ID"/>
        </w:rPr>
        <w:t xml:space="preserve"> </w:t>
      </w:r>
      <w:r w:rsidR="00A45DA3" w:rsidRPr="00813992">
        <w:rPr>
          <w:lang w:val="id-ID"/>
        </w:rPr>
        <w:t>melihat-Nya</w:t>
      </w:r>
      <w:r w:rsidRPr="00813992">
        <w:rPr>
          <w:lang w:val="id-ID"/>
        </w:rPr>
        <w:t xml:space="preserve"> diselamatkan oleh para malaikat</w:t>
      </w:r>
      <w:r w:rsidR="006B2727">
        <w:rPr>
          <w:lang w:val="id-ID"/>
        </w:rPr>
        <w:t>. Karena itu,</w:t>
      </w:r>
      <w:r w:rsidRPr="00813992">
        <w:rPr>
          <w:lang w:val="id-ID"/>
        </w:rPr>
        <w:t xml:space="preserve"> dengan segera Yesus dipercaya sebagai Mesias, dan jelas tidak perlu mati di kayu salib. Namun</w:t>
      </w:r>
      <w:r w:rsidRPr="00813992">
        <w:rPr>
          <w:spacing w:val="-2"/>
          <w:lang w:val="id-ID"/>
        </w:rPr>
        <w:t xml:space="preserve"> </w:t>
      </w:r>
      <w:r w:rsidRPr="00813992">
        <w:rPr>
          <w:lang w:val="id-ID"/>
        </w:rPr>
        <w:t xml:space="preserve">itu </w:t>
      </w:r>
      <w:r w:rsidR="00A45DA3" w:rsidRPr="00813992">
        <w:rPr>
          <w:lang w:val="id-ID"/>
        </w:rPr>
        <w:t>bukan</w:t>
      </w:r>
      <w:r w:rsidRPr="00813992">
        <w:rPr>
          <w:spacing w:val="-2"/>
          <w:lang w:val="id-ID"/>
        </w:rPr>
        <w:t xml:space="preserve"> </w:t>
      </w:r>
      <w:r w:rsidR="00A45DA3" w:rsidRPr="00813992">
        <w:rPr>
          <w:lang w:val="id-ID"/>
        </w:rPr>
        <w:t>jalan</w:t>
      </w:r>
      <w:r w:rsidR="006B2727">
        <w:rPr>
          <w:lang w:val="id-ID"/>
        </w:rPr>
        <w:t xml:space="preserve"> Yesus. I</w:t>
      </w:r>
      <w:r w:rsidRPr="00813992">
        <w:rPr>
          <w:lang w:val="id-ID"/>
        </w:rPr>
        <w:t>tu bukan</w:t>
      </w:r>
      <w:r w:rsidRPr="00813992">
        <w:rPr>
          <w:spacing w:val="-2"/>
          <w:lang w:val="id-ID"/>
        </w:rPr>
        <w:t xml:space="preserve"> </w:t>
      </w:r>
      <w:r w:rsidR="00A45DA3" w:rsidRPr="00813992">
        <w:rPr>
          <w:lang w:val="id-ID"/>
        </w:rPr>
        <w:t>pilihan-Nya</w:t>
      </w:r>
      <w:r w:rsidR="006B2727">
        <w:rPr>
          <w:lang w:val="id-ID"/>
        </w:rPr>
        <w:t>.</w:t>
      </w:r>
      <w:r w:rsidRPr="00813992">
        <w:rPr>
          <w:lang w:val="id-ID"/>
        </w:rPr>
        <w:t xml:space="preserve"> Ia tetap memilih jalan derita, jalan salib untuk menyatakan </w:t>
      </w:r>
      <w:r w:rsidR="00A45DA3" w:rsidRPr="00813992">
        <w:rPr>
          <w:spacing w:val="-2"/>
          <w:lang w:val="id-ID"/>
        </w:rPr>
        <w:t>cinta-Nya</w:t>
      </w:r>
      <w:r w:rsidRPr="00813992">
        <w:rPr>
          <w:spacing w:val="-2"/>
          <w:lang w:val="id-ID"/>
        </w:rPr>
        <w:t>.</w:t>
      </w:r>
    </w:p>
    <w:p w14:paraId="4FF4A634" w14:textId="77777777" w:rsidR="000F00C6" w:rsidRPr="00813992" w:rsidRDefault="000F00C6" w:rsidP="0064438F">
      <w:pPr>
        <w:pStyle w:val="TeksIsi"/>
        <w:spacing w:before="1"/>
        <w:ind w:left="0"/>
        <w:jc w:val="left"/>
        <w:rPr>
          <w:lang w:val="id-ID"/>
        </w:rPr>
      </w:pPr>
    </w:p>
    <w:p w14:paraId="7798EBC2" w14:textId="77777777" w:rsidR="000F00C6" w:rsidRPr="00813992" w:rsidRDefault="00903A77" w:rsidP="0064438F">
      <w:pPr>
        <w:pStyle w:val="Judul1"/>
        <w:ind w:left="0"/>
        <w:rPr>
          <w:lang w:val="id-ID"/>
        </w:rPr>
      </w:pPr>
      <w:r w:rsidRPr="00813992">
        <w:rPr>
          <w:lang w:val="id-ID"/>
        </w:rPr>
        <w:t>BERITA</w:t>
      </w:r>
      <w:r w:rsidRPr="00813992">
        <w:rPr>
          <w:spacing w:val="-8"/>
          <w:lang w:val="id-ID"/>
        </w:rPr>
        <w:t xml:space="preserve"> </w:t>
      </w:r>
      <w:r w:rsidRPr="00813992">
        <w:rPr>
          <w:lang w:val="id-ID"/>
        </w:rPr>
        <w:t>YANG</w:t>
      </w:r>
      <w:r w:rsidRPr="00813992">
        <w:rPr>
          <w:spacing w:val="-1"/>
          <w:lang w:val="id-ID"/>
        </w:rPr>
        <w:t xml:space="preserve"> </w:t>
      </w:r>
      <w:r w:rsidRPr="00813992">
        <w:rPr>
          <w:lang w:val="id-ID"/>
        </w:rPr>
        <w:t>AKAN</w:t>
      </w:r>
      <w:r w:rsidRPr="00813992">
        <w:rPr>
          <w:spacing w:val="-3"/>
          <w:lang w:val="id-ID"/>
        </w:rPr>
        <w:t xml:space="preserve"> </w:t>
      </w:r>
      <w:r w:rsidRPr="00813992">
        <w:rPr>
          <w:spacing w:val="-2"/>
          <w:lang w:val="id-ID"/>
        </w:rPr>
        <w:t>DISAMPAIKAN</w:t>
      </w:r>
    </w:p>
    <w:p w14:paraId="0DC5CB0F" w14:textId="1B4FBFD0" w:rsidR="00375426" w:rsidRPr="00813992" w:rsidRDefault="00903A77" w:rsidP="006B2727">
      <w:pPr>
        <w:pStyle w:val="TeksIsi"/>
        <w:ind w:left="0"/>
        <w:rPr>
          <w:lang w:val="id-ID"/>
        </w:rPr>
      </w:pPr>
      <w:r w:rsidRPr="00813992">
        <w:rPr>
          <w:lang w:val="id-ID"/>
        </w:rPr>
        <w:t>Selama manusia hidup di</w:t>
      </w:r>
      <w:r w:rsidR="006B2727">
        <w:rPr>
          <w:lang w:val="id-ID"/>
        </w:rPr>
        <w:t xml:space="preserve"> </w:t>
      </w:r>
      <w:r w:rsidRPr="00813992">
        <w:rPr>
          <w:lang w:val="id-ID"/>
        </w:rPr>
        <w:t>dunia ini, berbagai macam godaan akan datang silih berganti</w:t>
      </w:r>
      <w:r w:rsidR="006B2727">
        <w:rPr>
          <w:lang w:val="id-ID"/>
        </w:rPr>
        <w:t>.</w:t>
      </w:r>
      <w:r w:rsidRPr="00813992">
        <w:rPr>
          <w:lang w:val="id-ID"/>
        </w:rPr>
        <w:t xml:space="preserve"> </w:t>
      </w:r>
      <w:r w:rsidR="006B2727">
        <w:rPr>
          <w:lang w:val="id-ID"/>
        </w:rPr>
        <w:t>D</w:t>
      </w:r>
      <w:r w:rsidRPr="00813992">
        <w:rPr>
          <w:lang w:val="id-ID"/>
        </w:rPr>
        <w:t>engan terus mengingat</w:t>
      </w:r>
      <w:r w:rsidRPr="00813992">
        <w:rPr>
          <w:spacing w:val="40"/>
          <w:lang w:val="id-ID"/>
        </w:rPr>
        <w:t xml:space="preserve"> </w:t>
      </w:r>
      <w:r w:rsidRPr="00813992">
        <w:rPr>
          <w:lang w:val="id-ID"/>
        </w:rPr>
        <w:t>cinta kasih Allah seperti dalam kitab Ulangan</w:t>
      </w:r>
      <w:r w:rsidR="006B2727">
        <w:rPr>
          <w:lang w:val="id-ID"/>
        </w:rPr>
        <w:t>,</w:t>
      </w:r>
      <w:r w:rsidRPr="00813992">
        <w:rPr>
          <w:lang w:val="id-ID"/>
        </w:rPr>
        <w:t xml:space="preserve"> Umat akan dimampukan menghadapi aneka macam godaan yang ada. Terlebih dengan melihat</w:t>
      </w:r>
      <w:r w:rsidRPr="00813992">
        <w:rPr>
          <w:spacing w:val="-6"/>
          <w:lang w:val="id-ID"/>
        </w:rPr>
        <w:t xml:space="preserve"> </w:t>
      </w:r>
      <w:r w:rsidRPr="00813992">
        <w:rPr>
          <w:lang w:val="id-ID"/>
        </w:rPr>
        <w:t>karya</w:t>
      </w:r>
      <w:r w:rsidRPr="00813992">
        <w:rPr>
          <w:spacing w:val="-6"/>
          <w:lang w:val="id-ID"/>
        </w:rPr>
        <w:t xml:space="preserve"> </w:t>
      </w:r>
      <w:r w:rsidRPr="00813992">
        <w:rPr>
          <w:lang w:val="id-ID"/>
        </w:rPr>
        <w:t>Kristus dalam</w:t>
      </w:r>
      <w:r w:rsidRPr="00813992">
        <w:rPr>
          <w:spacing w:val="-3"/>
          <w:lang w:val="id-ID"/>
        </w:rPr>
        <w:t xml:space="preserve"> </w:t>
      </w:r>
      <w:r w:rsidRPr="00813992">
        <w:rPr>
          <w:lang w:val="id-ID"/>
        </w:rPr>
        <w:t>melewati berbagai macam godaan yang berat, umat memiliki teladan untuk bisa berjuang melawan godaan dalam kehidupan ini</w:t>
      </w:r>
      <w:r w:rsidR="00375426" w:rsidRPr="00813992">
        <w:rPr>
          <w:lang w:val="id-ID"/>
        </w:rPr>
        <w:t>.</w:t>
      </w:r>
    </w:p>
    <w:p w14:paraId="6AC63221" w14:textId="77777777" w:rsidR="00375426" w:rsidRPr="00813992" w:rsidRDefault="00375426" w:rsidP="00375426">
      <w:pPr>
        <w:pStyle w:val="TeksIsi"/>
        <w:ind w:left="0" w:firstLine="851"/>
        <w:rPr>
          <w:lang w:val="id-ID"/>
        </w:rPr>
      </w:pPr>
    </w:p>
    <w:p w14:paraId="4B36CE44" w14:textId="66CD3DBC" w:rsidR="000F00C6" w:rsidRPr="00813992" w:rsidRDefault="00903A77" w:rsidP="00375426">
      <w:pPr>
        <w:pStyle w:val="TeksIsi"/>
        <w:ind w:left="0"/>
        <w:rPr>
          <w:b/>
          <w:bCs/>
          <w:lang w:val="id-ID"/>
        </w:rPr>
      </w:pPr>
      <w:r w:rsidRPr="00813992">
        <w:rPr>
          <w:b/>
          <w:bCs/>
          <w:lang w:val="id-ID"/>
        </w:rPr>
        <w:t>KHOTBAH</w:t>
      </w:r>
      <w:r w:rsidRPr="00813992">
        <w:rPr>
          <w:b/>
          <w:bCs/>
          <w:spacing w:val="-4"/>
          <w:lang w:val="id-ID"/>
        </w:rPr>
        <w:t xml:space="preserve"> </w:t>
      </w:r>
      <w:r w:rsidRPr="00813992">
        <w:rPr>
          <w:b/>
          <w:bCs/>
          <w:spacing w:val="-2"/>
          <w:lang w:val="id-ID"/>
        </w:rPr>
        <w:t>JANGKEP</w:t>
      </w:r>
    </w:p>
    <w:p w14:paraId="1093E2F1" w14:textId="77777777" w:rsidR="000F00C6" w:rsidRPr="00813992" w:rsidRDefault="000F00C6" w:rsidP="0064438F">
      <w:pPr>
        <w:pStyle w:val="TeksIsi"/>
        <w:ind w:left="0"/>
        <w:jc w:val="left"/>
        <w:rPr>
          <w:b/>
          <w:lang w:val="id-ID"/>
        </w:rPr>
      </w:pPr>
    </w:p>
    <w:p w14:paraId="14760208" w14:textId="77777777" w:rsidR="000F00C6" w:rsidRPr="00813992" w:rsidRDefault="00903A77" w:rsidP="0064438F">
      <w:pPr>
        <w:pStyle w:val="Judul2"/>
        <w:ind w:left="0"/>
        <w:jc w:val="center"/>
        <w:rPr>
          <w:lang w:val="id-ID"/>
        </w:rPr>
      </w:pPr>
      <w:r w:rsidRPr="00813992">
        <w:rPr>
          <w:lang w:val="id-ID"/>
        </w:rPr>
        <w:t>“Menghadapi</w:t>
      </w:r>
      <w:r w:rsidRPr="00813992">
        <w:rPr>
          <w:spacing w:val="-4"/>
          <w:lang w:val="id-ID"/>
        </w:rPr>
        <w:t xml:space="preserve"> </w:t>
      </w:r>
      <w:r w:rsidRPr="00813992">
        <w:rPr>
          <w:lang w:val="id-ID"/>
        </w:rPr>
        <w:t>Aneka</w:t>
      </w:r>
      <w:r w:rsidRPr="00813992">
        <w:rPr>
          <w:spacing w:val="-5"/>
          <w:lang w:val="id-ID"/>
        </w:rPr>
        <w:t xml:space="preserve"> </w:t>
      </w:r>
      <w:r w:rsidRPr="00813992">
        <w:rPr>
          <w:spacing w:val="-2"/>
          <w:lang w:val="id-ID"/>
        </w:rPr>
        <w:t>Godaan”</w:t>
      </w:r>
    </w:p>
    <w:p w14:paraId="0E38B584" w14:textId="77777777" w:rsidR="000F00C6" w:rsidRPr="00813992" w:rsidRDefault="000F00C6" w:rsidP="0064438F">
      <w:pPr>
        <w:pStyle w:val="TeksIsi"/>
        <w:ind w:left="0"/>
        <w:jc w:val="left"/>
        <w:rPr>
          <w:b/>
          <w:lang w:val="id-ID"/>
        </w:rPr>
      </w:pPr>
    </w:p>
    <w:p w14:paraId="4CC64341" w14:textId="178CA6E5" w:rsidR="00A45DA3" w:rsidRPr="00813992" w:rsidRDefault="00903A77" w:rsidP="00A45DA3">
      <w:pPr>
        <w:pStyle w:val="TeksIsi"/>
        <w:ind w:left="0"/>
        <w:rPr>
          <w:i/>
          <w:iCs/>
          <w:lang w:val="id-ID"/>
        </w:rPr>
      </w:pPr>
      <w:r w:rsidRPr="00813992">
        <w:rPr>
          <w:i/>
          <w:iCs/>
          <w:lang w:val="id-ID"/>
        </w:rPr>
        <w:t>Jemaat yang terkasih di dalam Tuhan Yesus Kristus</w:t>
      </w:r>
      <w:r w:rsidR="00A45DA3" w:rsidRPr="00813992">
        <w:rPr>
          <w:i/>
          <w:iCs/>
          <w:lang w:val="id-ID"/>
        </w:rPr>
        <w:t>,</w:t>
      </w:r>
    </w:p>
    <w:p w14:paraId="0584A0C6" w14:textId="1674749D" w:rsidR="00C64B27" w:rsidRDefault="00903A77" w:rsidP="00A45DA3">
      <w:pPr>
        <w:pStyle w:val="TeksIsi"/>
        <w:ind w:left="0" w:firstLine="851"/>
        <w:rPr>
          <w:lang w:val="id-ID"/>
        </w:rPr>
      </w:pPr>
      <w:r w:rsidRPr="00813992">
        <w:rPr>
          <w:lang w:val="id-ID"/>
        </w:rPr>
        <w:t>Apakah</w:t>
      </w:r>
      <w:r w:rsidRPr="00813992">
        <w:rPr>
          <w:spacing w:val="44"/>
          <w:lang w:val="id-ID"/>
        </w:rPr>
        <w:t xml:space="preserve"> </w:t>
      </w:r>
      <w:r w:rsidRPr="00813992">
        <w:rPr>
          <w:lang w:val="id-ID"/>
        </w:rPr>
        <w:t>makanan</w:t>
      </w:r>
      <w:r w:rsidRPr="00813992">
        <w:rPr>
          <w:spacing w:val="44"/>
          <w:lang w:val="id-ID"/>
        </w:rPr>
        <w:t xml:space="preserve"> </w:t>
      </w:r>
      <w:r w:rsidRPr="00813992">
        <w:rPr>
          <w:lang w:val="id-ID"/>
        </w:rPr>
        <w:t>khas</w:t>
      </w:r>
      <w:r w:rsidRPr="00813992">
        <w:rPr>
          <w:spacing w:val="47"/>
          <w:lang w:val="id-ID"/>
        </w:rPr>
        <w:t xml:space="preserve"> </w:t>
      </w:r>
      <w:r w:rsidRPr="00813992">
        <w:rPr>
          <w:lang w:val="id-ID"/>
        </w:rPr>
        <w:t>didaerah</w:t>
      </w:r>
      <w:r w:rsidRPr="00813992">
        <w:rPr>
          <w:spacing w:val="50"/>
          <w:lang w:val="id-ID"/>
        </w:rPr>
        <w:t xml:space="preserve"> </w:t>
      </w:r>
      <w:r w:rsidRPr="00813992">
        <w:rPr>
          <w:lang w:val="id-ID"/>
        </w:rPr>
        <w:t>saudara?</w:t>
      </w:r>
      <w:r w:rsidRPr="00813992">
        <w:rPr>
          <w:spacing w:val="47"/>
          <w:lang w:val="id-ID"/>
        </w:rPr>
        <w:t xml:space="preserve"> </w:t>
      </w:r>
      <w:r w:rsidRPr="00813992">
        <w:rPr>
          <w:lang w:val="id-ID"/>
        </w:rPr>
        <w:t>Dawet</w:t>
      </w:r>
      <w:r w:rsidRPr="00813992">
        <w:rPr>
          <w:spacing w:val="43"/>
          <w:lang w:val="id-ID"/>
        </w:rPr>
        <w:t xml:space="preserve"> </w:t>
      </w:r>
      <w:r w:rsidRPr="00813992">
        <w:rPr>
          <w:spacing w:val="-4"/>
          <w:lang w:val="id-ID"/>
        </w:rPr>
        <w:t>ayu?</w:t>
      </w:r>
      <w:r w:rsidR="00327C73" w:rsidRPr="00813992">
        <w:rPr>
          <w:spacing w:val="-4"/>
          <w:lang w:val="id-ID"/>
        </w:rPr>
        <w:t xml:space="preserve"> </w:t>
      </w:r>
      <w:r w:rsidRPr="00813992">
        <w:rPr>
          <w:lang w:val="id-ID"/>
        </w:rPr>
        <w:t>Tempe mendoan? Ge</w:t>
      </w:r>
      <w:r w:rsidR="000B4E75">
        <w:rPr>
          <w:lang w:val="id-ID"/>
        </w:rPr>
        <w:t>tu</w:t>
      </w:r>
      <w:r w:rsidRPr="00813992">
        <w:rPr>
          <w:lang w:val="id-ID"/>
        </w:rPr>
        <w:t xml:space="preserve">k? Kripik </w:t>
      </w:r>
      <w:r w:rsidR="00FD4B69" w:rsidRPr="00813992">
        <w:rPr>
          <w:lang w:val="id-ID"/>
        </w:rPr>
        <w:t>talas</w:t>
      </w:r>
      <w:r w:rsidRPr="00813992">
        <w:rPr>
          <w:lang w:val="id-ID"/>
        </w:rPr>
        <w:t xml:space="preserve">? Bubur ayam? </w:t>
      </w:r>
      <w:r w:rsidR="00FD4B69" w:rsidRPr="00813992">
        <w:rPr>
          <w:lang w:val="id-ID"/>
        </w:rPr>
        <w:t>Ketoprak</w:t>
      </w:r>
      <w:r w:rsidRPr="00813992">
        <w:rPr>
          <w:lang w:val="id-ID"/>
        </w:rPr>
        <w:t xml:space="preserve">? </w:t>
      </w:r>
      <w:r w:rsidRPr="00813992">
        <w:rPr>
          <w:lang w:val="id-ID"/>
        </w:rPr>
        <w:lastRenderedPageBreak/>
        <w:t>Pecel,</w:t>
      </w:r>
      <w:r w:rsidR="00A45DA3" w:rsidRPr="00813992">
        <w:rPr>
          <w:lang w:val="id-ID"/>
        </w:rPr>
        <w:t xml:space="preserve"> </w:t>
      </w:r>
      <w:r w:rsidRPr="00813992">
        <w:rPr>
          <w:lang w:val="id-ID"/>
        </w:rPr>
        <w:t>babi</w:t>
      </w:r>
      <w:r w:rsidRPr="00813992">
        <w:rPr>
          <w:spacing w:val="-3"/>
          <w:lang w:val="id-ID"/>
        </w:rPr>
        <w:t xml:space="preserve"> </w:t>
      </w:r>
      <w:r w:rsidRPr="00813992">
        <w:rPr>
          <w:lang w:val="id-ID"/>
        </w:rPr>
        <w:t>kecap,</w:t>
      </w:r>
      <w:r w:rsidRPr="00813992">
        <w:rPr>
          <w:spacing w:val="-4"/>
          <w:lang w:val="id-ID"/>
        </w:rPr>
        <w:t xml:space="preserve"> </w:t>
      </w:r>
      <w:r w:rsidRPr="00813992">
        <w:rPr>
          <w:lang w:val="id-ID"/>
        </w:rPr>
        <w:t>sangsang?</w:t>
      </w:r>
      <w:r w:rsidR="00A45DA3" w:rsidRPr="00813992">
        <w:rPr>
          <w:lang w:val="id-ID"/>
        </w:rPr>
        <w:t xml:space="preserve"> </w:t>
      </w:r>
      <w:r w:rsidRPr="00813992">
        <w:rPr>
          <w:lang w:val="id-ID"/>
        </w:rPr>
        <w:t>Ada</w:t>
      </w:r>
      <w:r w:rsidRPr="00813992">
        <w:rPr>
          <w:spacing w:val="-4"/>
          <w:lang w:val="id-ID"/>
        </w:rPr>
        <w:t xml:space="preserve"> </w:t>
      </w:r>
      <w:r w:rsidRPr="00813992">
        <w:rPr>
          <w:lang w:val="id-ID"/>
        </w:rPr>
        <w:t>bermacam jenis makanan</w:t>
      </w:r>
      <w:r w:rsidRPr="00813992">
        <w:rPr>
          <w:spacing w:val="-4"/>
          <w:lang w:val="id-ID"/>
        </w:rPr>
        <w:t xml:space="preserve"> </w:t>
      </w:r>
      <w:r w:rsidRPr="00813992">
        <w:rPr>
          <w:lang w:val="id-ID"/>
        </w:rPr>
        <w:t>yang bisa menggoda selera kita</w:t>
      </w:r>
      <w:r w:rsidR="006B2727">
        <w:rPr>
          <w:lang w:val="id-ID"/>
        </w:rPr>
        <w:t>. A</w:t>
      </w:r>
      <w:r w:rsidRPr="00813992">
        <w:rPr>
          <w:lang w:val="id-ID"/>
        </w:rPr>
        <w:t>da makanan yang merupakan kudapan/ camilan ada makanan yang merupakan makanan utama/ menu besar.</w:t>
      </w:r>
      <w:r w:rsidR="00327C73" w:rsidRPr="00813992">
        <w:rPr>
          <w:lang w:val="id-ID"/>
        </w:rPr>
        <w:t xml:space="preserve"> </w:t>
      </w:r>
      <w:r w:rsidRPr="00813992">
        <w:rPr>
          <w:lang w:val="id-ID"/>
        </w:rPr>
        <w:t>M</w:t>
      </w:r>
      <w:r w:rsidR="006B2727">
        <w:rPr>
          <w:lang w:val="id-ID"/>
        </w:rPr>
        <w:t>akanan tersebut m</w:t>
      </w:r>
      <w:r w:rsidRPr="00813992">
        <w:rPr>
          <w:lang w:val="id-ID"/>
        </w:rPr>
        <w:t>enggoda selera kita bisa karena tampilan masakan yang menarik</w:t>
      </w:r>
      <w:r w:rsidR="006B2727">
        <w:rPr>
          <w:lang w:val="id-ID"/>
        </w:rPr>
        <w:t>.</w:t>
      </w:r>
      <w:r w:rsidRPr="00813992">
        <w:rPr>
          <w:lang w:val="id-ID"/>
        </w:rPr>
        <w:t xml:space="preserve"> </w:t>
      </w:r>
      <w:r w:rsidR="006B2727">
        <w:rPr>
          <w:lang w:val="id-ID"/>
        </w:rPr>
        <w:t>B</w:t>
      </w:r>
      <w:r w:rsidRPr="00813992">
        <w:rPr>
          <w:lang w:val="id-ID"/>
        </w:rPr>
        <w:t>isa karena aroma wangi masakannya</w:t>
      </w:r>
      <w:r w:rsidR="006B2727">
        <w:rPr>
          <w:lang w:val="id-ID"/>
        </w:rPr>
        <w:t>. B</w:t>
      </w:r>
      <w:r w:rsidRPr="00813992">
        <w:rPr>
          <w:lang w:val="id-ID"/>
        </w:rPr>
        <w:t>isa memang karena rasanya yang tak tertandingi</w:t>
      </w:r>
      <w:r w:rsidR="006B2727">
        <w:rPr>
          <w:lang w:val="id-ID"/>
        </w:rPr>
        <w:t>, hmm</w:t>
      </w:r>
      <w:r w:rsidRPr="00813992">
        <w:rPr>
          <w:lang w:val="id-ID"/>
        </w:rPr>
        <w:t>..</w:t>
      </w:r>
      <w:r w:rsidR="00FD4B69" w:rsidRPr="00813992">
        <w:rPr>
          <w:lang w:val="id-ID"/>
        </w:rPr>
        <w:t xml:space="preserve">. </w:t>
      </w:r>
      <w:r w:rsidRPr="00813992">
        <w:rPr>
          <w:lang w:val="id-ID"/>
        </w:rPr>
        <w:t>(</w:t>
      </w:r>
      <w:r w:rsidR="00FD4B69" w:rsidRPr="00813992">
        <w:rPr>
          <w:lang w:val="id-ID"/>
        </w:rPr>
        <w:t>silakan</w:t>
      </w:r>
      <w:r w:rsidRPr="00813992">
        <w:rPr>
          <w:lang w:val="id-ID"/>
        </w:rPr>
        <w:t xml:space="preserve"> bayangkan makanan</w:t>
      </w:r>
      <w:r w:rsidRPr="00813992">
        <w:rPr>
          <w:spacing w:val="-14"/>
          <w:lang w:val="id-ID"/>
        </w:rPr>
        <w:t xml:space="preserve"> </w:t>
      </w:r>
      <w:r w:rsidRPr="00813992">
        <w:rPr>
          <w:lang w:val="id-ID"/>
        </w:rPr>
        <w:t>kesukaan</w:t>
      </w:r>
      <w:r w:rsidRPr="00813992">
        <w:rPr>
          <w:spacing w:val="-13"/>
          <w:lang w:val="id-ID"/>
        </w:rPr>
        <w:t xml:space="preserve"> </w:t>
      </w:r>
      <w:r w:rsidRPr="00813992">
        <w:rPr>
          <w:lang w:val="id-ID"/>
        </w:rPr>
        <w:t>saudara)</w:t>
      </w:r>
      <w:r w:rsidR="006B2727">
        <w:rPr>
          <w:lang w:val="id-ID"/>
        </w:rPr>
        <w:t xml:space="preserve">. </w:t>
      </w:r>
    </w:p>
    <w:p w14:paraId="3F83EAC3" w14:textId="60FDD93F" w:rsidR="000F00C6" w:rsidRPr="00813992" w:rsidRDefault="006B2727" w:rsidP="00A45DA3">
      <w:pPr>
        <w:pStyle w:val="TeksIsi"/>
        <w:ind w:left="0" w:firstLine="851"/>
        <w:rPr>
          <w:lang w:val="id-ID"/>
        </w:rPr>
      </w:pPr>
      <w:r>
        <w:rPr>
          <w:lang w:val="id-ID"/>
        </w:rPr>
        <w:t xml:space="preserve">Berkait dengan makanan, </w:t>
      </w:r>
      <w:r w:rsidRPr="00813992">
        <w:rPr>
          <w:lang w:val="id-ID"/>
        </w:rPr>
        <w:t>ada</w:t>
      </w:r>
      <w:r w:rsidRPr="00813992">
        <w:rPr>
          <w:spacing w:val="-1"/>
          <w:lang w:val="id-ID"/>
        </w:rPr>
        <w:t xml:space="preserve"> </w:t>
      </w:r>
      <w:r w:rsidRPr="00813992">
        <w:rPr>
          <w:lang w:val="id-ID"/>
        </w:rPr>
        <w:t>yang</w:t>
      </w:r>
      <w:r w:rsidRPr="00813992">
        <w:rPr>
          <w:spacing w:val="-1"/>
          <w:lang w:val="id-ID"/>
        </w:rPr>
        <w:t xml:space="preserve"> </w:t>
      </w:r>
      <w:r w:rsidRPr="00813992">
        <w:rPr>
          <w:lang w:val="id-ID"/>
        </w:rPr>
        <w:t>menonjol rasa pedasnya</w:t>
      </w:r>
      <w:r>
        <w:rPr>
          <w:lang w:val="id-ID"/>
        </w:rPr>
        <w:t>. A</w:t>
      </w:r>
      <w:r w:rsidRPr="00813992">
        <w:rPr>
          <w:lang w:val="id-ID"/>
        </w:rPr>
        <w:t>da yang menonjol rasa gurihnya</w:t>
      </w:r>
      <w:r>
        <w:rPr>
          <w:lang w:val="id-ID"/>
        </w:rPr>
        <w:t>.</w:t>
      </w:r>
      <w:r w:rsidRPr="00813992">
        <w:rPr>
          <w:lang w:val="id-ID"/>
        </w:rPr>
        <w:t xml:space="preserve"> </w:t>
      </w:r>
      <w:r>
        <w:rPr>
          <w:lang w:val="id-ID"/>
        </w:rPr>
        <w:t>A</w:t>
      </w:r>
      <w:r w:rsidRPr="00813992">
        <w:rPr>
          <w:lang w:val="id-ID"/>
        </w:rPr>
        <w:t>da yang menonjol rasa manisnya</w:t>
      </w:r>
      <w:r>
        <w:rPr>
          <w:lang w:val="id-ID"/>
        </w:rPr>
        <w:t>.</w:t>
      </w:r>
      <w:r w:rsidRPr="00813992">
        <w:rPr>
          <w:lang w:val="id-ID"/>
        </w:rPr>
        <w:t xml:space="preserve"> </w:t>
      </w:r>
      <w:r>
        <w:rPr>
          <w:lang w:val="id-ID"/>
        </w:rPr>
        <w:t>A</w:t>
      </w:r>
      <w:r w:rsidRPr="00813992">
        <w:rPr>
          <w:lang w:val="id-ID"/>
        </w:rPr>
        <w:t xml:space="preserve">da </w:t>
      </w:r>
      <w:r>
        <w:rPr>
          <w:lang w:val="id-ID"/>
        </w:rPr>
        <w:t xml:space="preserve">pula </w:t>
      </w:r>
      <w:r w:rsidRPr="00813992">
        <w:rPr>
          <w:lang w:val="id-ID"/>
        </w:rPr>
        <w:t xml:space="preserve">yang </w:t>
      </w:r>
      <w:r>
        <w:rPr>
          <w:lang w:val="id-ID"/>
        </w:rPr>
        <w:t xml:space="preserve">merupakan </w:t>
      </w:r>
      <w:r w:rsidRPr="00813992">
        <w:rPr>
          <w:lang w:val="id-ID"/>
        </w:rPr>
        <w:t>perpaduan dari semuanya…</w:t>
      </w:r>
      <w:r w:rsidR="00FD4B69" w:rsidRPr="00813992">
        <w:rPr>
          <w:lang w:val="id-ID"/>
        </w:rPr>
        <w:t xml:space="preserve"> </w:t>
      </w:r>
      <w:r w:rsidRPr="00813992">
        <w:rPr>
          <w:lang w:val="id-ID"/>
        </w:rPr>
        <w:t>mak nyuss….</w:t>
      </w:r>
      <w:r w:rsidR="00327C73" w:rsidRPr="00813992">
        <w:rPr>
          <w:lang w:val="id-ID"/>
        </w:rPr>
        <w:t xml:space="preserve"> </w:t>
      </w:r>
      <w:r w:rsidR="00C64B27">
        <w:rPr>
          <w:lang w:val="id-ID"/>
        </w:rPr>
        <w:t>Pada saat k</w:t>
      </w:r>
      <w:r w:rsidRPr="00813992">
        <w:rPr>
          <w:lang w:val="id-ID"/>
        </w:rPr>
        <w:t>ondisi perut lapar</w:t>
      </w:r>
      <w:r w:rsidR="00C64B27">
        <w:rPr>
          <w:lang w:val="id-ID"/>
        </w:rPr>
        <w:t xml:space="preserve"> dan </w:t>
      </w:r>
      <w:r w:rsidRPr="00813992">
        <w:rPr>
          <w:lang w:val="id-ID"/>
        </w:rPr>
        <w:t xml:space="preserve">melihat nasi hangat yang </w:t>
      </w:r>
      <w:r w:rsidRPr="00C64B27">
        <w:rPr>
          <w:i/>
          <w:iCs/>
          <w:lang w:val="id-ID"/>
        </w:rPr>
        <w:t>mengebul</w:t>
      </w:r>
      <w:r w:rsidRPr="00813992">
        <w:rPr>
          <w:lang w:val="id-ID"/>
        </w:rPr>
        <w:t xml:space="preserve">, </w:t>
      </w:r>
      <w:r w:rsidR="00C64B27">
        <w:rPr>
          <w:lang w:val="id-ID"/>
        </w:rPr>
        <w:t xml:space="preserve">lalu </w:t>
      </w:r>
      <w:r w:rsidRPr="00813992">
        <w:rPr>
          <w:lang w:val="id-ID"/>
        </w:rPr>
        <w:t xml:space="preserve">ada sambal terasi plus ayam goreng hangat dan lalapan segar tentu akan menggoda selera kita untuk segera menyantapnya. Bayangkan kalau rasa lapar itu terjadi karena kita sudah berpuasa selama 40 hari! Tentu </w:t>
      </w:r>
      <w:r w:rsidR="00C64B27">
        <w:rPr>
          <w:lang w:val="id-ID"/>
        </w:rPr>
        <w:t xml:space="preserve">godaan </w:t>
      </w:r>
      <w:r w:rsidRPr="00813992">
        <w:rPr>
          <w:lang w:val="id-ID"/>
        </w:rPr>
        <w:t>akan semakin menggila</w:t>
      </w:r>
      <w:r w:rsidR="00C64B27">
        <w:rPr>
          <w:lang w:val="id-ID"/>
        </w:rPr>
        <w:t>.</w:t>
      </w:r>
      <w:r w:rsidRPr="00813992">
        <w:rPr>
          <w:lang w:val="id-ID"/>
        </w:rPr>
        <w:t xml:space="preserve"> </w:t>
      </w:r>
      <w:r w:rsidR="00C64B27">
        <w:rPr>
          <w:lang w:val="id-ID"/>
        </w:rPr>
        <w:t xml:space="preserve">Ada keinginan </w:t>
      </w:r>
      <w:r w:rsidRPr="00813992">
        <w:rPr>
          <w:lang w:val="id-ID"/>
        </w:rPr>
        <w:t>untuk segera menyantap makanan tersebut</w:t>
      </w:r>
      <w:r w:rsidR="00C64B27">
        <w:rPr>
          <w:lang w:val="id-ID"/>
        </w:rPr>
        <w:t xml:space="preserve"> dan melahapnya sampai kenyang. </w:t>
      </w:r>
    </w:p>
    <w:p w14:paraId="42D21B59" w14:textId="77777777" w:rsidR="000F00C6" w:rsidRPr="00813992" w:rsidRDefault="000F00C6" w:rsidP="0064438F">
      <w:pPr>
        <w:pStyle w:val="TeksIsi"/>
        <w:spacing w:before="1"/>
        <w:ind w:left="0" w:firstLine="851"/>
        <w:jc w:val="left"/>
        <w:rPr>
          <w:lang w:val="id-ID"/>
        </w:rPr>
      </w:pPr>
    </w:p>
    <w:p w14:paraId="116FFD60" w14:textId="09EB5152" w:rsidR="000F00C6" w:rsidRPr="00813992" w:rsidRDefault="00903A77" w:rsidP="0064438F">
      <w:pPr>
        <w:jc w:val="both"/>
        <w:rPr>
          <w:i/>
          <w:lang w:val="id-ID"/>
        </w:rPr>
      </w:pPr>
      <w:r w:rsidRPr="00813992">
        <w:rPr>
          <w:i/>
          <w:lang w:val="id-ID"/>
        </w:rPr>
        <w:t>Jemaat</w:t>
      </w:r>
      <w:r w:rsidRPr="00813992">
        <w:rPr>
          <w:i/>
          <w:spacing w:val="-2"/>
          <w:lang w:val="id-ID"/>
        </w:rPr>
        <w:t xml:space="preserve"> </w:t>
      </w:r>
      <w:r w:rsidRPr="00813992">
        <w:rPr>
          <w:i/>
          <w:lang w:val="id-ID"/>
        </w:rPr>
        <w:t>yang</w:t>
      </w:r>
      <w:r w:rsidRPr="00813992">
        <w:rPr>
          <w:i/>
          <w:spacing w:val="-2"/>
          <w:lang w:val="id-ID"/>
        </w:rPr>
        <w:t xml:space="preserve"> terkasih</w:t>
      </w:r>
      <w:r w:rsidR="00A45DA3" w:rsidRPr="00813992">
        <w:rPr>
          <w:i/>
          <w:spacing w:val="-2"/>
          <w:lang w:val="id-ID"/>
        </w:rPr>
        <w:t>,</w:t>
      </w:r>
    </w:p>
    <w:p w14:paraId="3AF0603F" w14:textId="5AC1736E" w:rsidR="00C64B27" w:rsidRPr="00813992" w:rsidRDefault="00903A77" w:rsidP="0064438F">
      <w:pPr>
        <w:pStyle w:val="TeksIsi"/>
        <w:ind w:left="0" w:firstLine="851"/>
        <w:rPr>
          <w:lang w:val="id-ID"/>
        </w:rPr>
      </w:pPr>
      <w:r w:rsidRPr="00813992">
        <w:rPr>
          <w:lang w:val="id-ID"/>
        </w:rPr>
        <w:t xml:space="preserve">Setelah </w:t>
      </w:r>
      <w:r w:rsidR="00C64B27">
        <w:rPr>
          <w:lang w:val="id-ID"/>
        </w:rPr>
        <w:t xml:space="preserve">Tuhan Yesus </w:t>
      </w:r>
      <w:r w:rsidRPr="00813992">
        <w:rPr>
          <w:lang w:val="id-ID"/>
        </w:rPr>
        <w:t xml:space="preserve">mengalami baptisan dan penuh dengan Roh Kudus, </w:t>
      </w:r>
      <w:r w:rsidR="00C64B27">
        <w:rPr>
          <w:lang w:val="id-ID"/>
        </w:rPr>
        <w:t xml:space="preserve">Ia </w:t>
      </w:r>
      <w:r w:rsidRPr="00813992">
        <w:rPr>
          <w:lang w:val="id-ID"/>
        </w:rPr>
        <w:t>memasuki periode baru di</w:t>
      </w:r>
      <w:r w:rsidR="00FD4B69" w:rsidRPr="00813992">
        <w:rPr>
          <w:lang w:val="id-ID"/>
        </w:rPr>
        <w:t xml:space="preserve"> </w:t>
      </w:r>
      <w:r w:rsidRPr="00813992">
        <w:rPr>
          <w:lang w:val="id-ID"/>
        </w:rPr>
        <w:t>padang gurun. 40 hari sang Kristus menjalani puasa sebelum mengawali karya pelayanannya. Setelah 40 hari berlalu Yesus memasuk</w:t>
      </w:r>
      <w:r w:rsidR="00FD4B69" w:rsidRPr="00813992">
        <w:rPr>
          <w:lang w:val="id-ID"/>
        </w:rPr>
        <w:t>i</w:t>
      </w:r>
      <w:r w:rsidRPr="00813992">
        <w:rPr>
          <w:lang w:val="id-ID"/>
        </w:rPr>
        <w:t xml:space="preserve"> masa ujian yang cukup berat dalam awal karyanya. Ujian itu berhubungan dengan kehidupan manusia</w:t>
      </w:r>
      <w:r w:rsidR="00C64B27">
        <w:rPr>
          <w:lang w:val="id-ID"/>
        </w:rPr>
        <w:t xml:space="preserve"> yang esensial</w:t>
      </w:r>
      <w:r w:rsidRPr="00813992">
        <w:rPr>
          <w:lang w:val="id-ID"/>
        </w:rPr>
        <w:t xml:space="preserve">, </w:t>
      </w:r>
      <w:r w:rsidR="00C64B27">
        <w:rPr>
          <w:lang w:val="id-ID"/>
        </w:rPr>
        <w:t>k</w:t>
      </w:r>
      <w:r w:rsidR="00C64B27" w:rsidRPr="00C64B27">
        <w:rPr>
          <w:lang w:val="id-ID"/>
        </w:rPr>
        <w:t xml:space="preserve">ebutuhan fisiologis, keamanan </w:t>
      </w:r>
      <w:r w:rsidR="00C64B27">
        <w:rPr>
          <w:lang w:val="id-ID"/>
        </w:rPr>
        <w:t xml:space="preserve">dan </w:t>
      </w:r>
      <w:r w:rsidR="00C64B27" w:rsidRPr="00C64B27">
        <w:rPr>
          <w:lang w:val="id-ID"/>
        </w:rPr>
        <w:t>keselamatan, harga diri, sosial, dan aktualisasi diri</w:t>
      </w:r>
      <w:r w:rsidR="00C64B27">
        <w:rPr>
          <w:lang w:val="id-ID"/>
        </w:rPr>
        <w:t>.</w:t>
      </w:r>
    </w:p>
    <w:p w14:paraId="68DA24C3" w14:textId="5B567766" w:rsidR="000F00C6" w:rsidRPr="00813992" w:rsidRDefault="00903A77" w:rsidP="0064438F">
      <w:pPr>
        <w:pStyle w:val="TeksIsi"/>
        <w:spacing w:before="2"/>
        <w:ind w:left="0" w:firstLine="851"/>
        <w:rPr>
          <w:lang w:val="id-ID"/>
        </w:rPr>
      </w:pPr>
      <w:r w:rsidRPr="00813992">
        <w:rPr>
          <w:lang w:val="id-ID"/>
        </w:rPr>
        <w:t>Ujian pertama</w:t>
      </w:r>
      <w:r w:rsidR="00FD4B69" w:rsidRPr="00813992">
        <w:rPr>
          <w:lang w:val="id-ID"/>
        </w:rPr>
        <w:t>,</w:t>
      </w:r>
      <w:r w:rsidRPr="00813992">
        <w:rPr>
          <w:lang w:val="id-ID"/>
        </w:rPr>
        <w:t xml:space="preserve"> </w:t>
      </w:r>
      <w:r w:rsidR="006A0165">
        <w:rPr>
          <w:lang w:val="id-ID"/>
        </w:rPr>
        <w:t>Iblis</w:t>
      </w:r>
      <w:r w:rsidRPr="00813992">
        <w:rPr>
          <w:lang w:val="id-ID"/>
        </w:rPr>
        <w:t xml:space="preserve"> mencoba memanfaatkan </w:t>
      </w:r>
      <w:r w:rsidR="00C64B27">
        <w:rPr>
          <w:lang w:val="id-ID"/>
        </w:rPr>
        <w:t xml:space="preserve">keadaan lapar  yang dialami </w:t>
      </w:r>
      <w:r w:rsidRPr="00813992">
        <w:rPr>
          <w:lang w:val="id-ID"/>
        </w:rPr>
        <w:t>Yesus</w:t>
      </w:r>
      <w:r w:rsidR="00C64B27">
        <w:rPr>
          <w:lang w:val="id-ID"/>
        </w:rPr>
        <w:t>.</w:t>
      </w:r>
      <w:r w:rsidRPr="00813992">
        <w:rPr>
          <w:lang w:val="id-ID"/>
        </w:rPr>
        <w:t xml:space="preserve"> </w:t>
      </w:r>
      <w:r w:rsidR="006A0165">
        <w:rPr>
          <w:lang w:val="id-ID"/>
        </w:rPr>
        <w:t>Iblis</w:t>
      </w:r>
      <w:r w:rsidR="00C64B27">
        <w:rPr>
          <w:lang w:val="id-ID"/>
        </w:rPr>
        <w:t xml:space="preserve"> </w:t>
      </w:r>
      <w:r w:rsidR="00FD4B69" w:rsidRPr="00813992">
        <w:rPr>
          <w:lang w:val="id-ID"/>
        </w:rPr>
        <w:t>menantang-Nya</w:t>
      </w:r>
      <w:r w:rsidRPr="00813992">
        <w:rPr>
          <w:lang w:val="id-ID"/>
        </w:rPr>
        <w:t xml:space="preserve"> untuk mengubah batu menjadi roti. </w:t>
      </w:r>
      <w:r w:rsidR="00C64B27">
        <w:rPr>
          <w:lang w:val="id-ID"/>
        </w:rPr>
        <w:t xml:space="preserve">Mari bayangkan bila hal itu terjadi pada kita. Apakah kita tahan terhadap godaan itu? Atau kita mencari alasan pembenaran agar bisa memenuhi kebutuhan? Terhadap tawaran </w:t>
      </w:r>
      <w:r w:rsidR="006A0165">
        <w:rPr>
          <w:lang w:val="id-ID"/>
        </w:rPr>
        <w:t>Iblis</w:t>
      </w:r>
      <w:r w:rsidR="00C64B27">
        <w:rPr>
          <w:lang w:val="id-ID"/>
        </w:rPr>
        <w:t xml:space="preserve"> tersebut, </w:t>
      </w:r>
      <w:r w:rsidRPr="00813992">
        <w:rPr>
          <w:lang w:val="id-ID"/>
        </w:rPr>
        <w:t>Yesus</w:t>
      </w:r>
      <w:r w:rsidRPr="00813992">
        <w:rPr>
          <w:spacing w:val="29"/>
          <w:lang w:val="id-ID"/>
        </w:rPr>
        <w:t xml:space="preserve"> </w:t>
      </w:r>
      <w:r w:rsidRPr="00813992">
        <w:rPr>
          <w:lang w:val="id-ID"/>
        </w:rPr>
        <w:t>menolak</w:t>
      </w:r>
      <w:r w:rsidR="00C64B27">
        <w:rPr>
          <w:lang w:val="id-ID"/>
        </w:rPr>
        <w:t>nya</w:t>
      </w:r>
      <w:r w:rsidR="004E73A2">
        <w:rPr>
          <w:lang w:val="id-ID"/>
        </w:rPr>
        <w:t>. Ia</w:t>
      </w:r>
      <w:r w:rsidR="00C64B27">
        <w:rPr>
          <w:spacing w:val="35"/>
          <w:lang w:val="id-ID"/>
        </w:rPr>
        <w:t xml:space="preserve"> </w:t>
      </w:r>
      <w:r w:rsidRPr="00813992">
        <w:rPr>
          <w:lang w:val="id-ID"/>
        </w:rPr>
        <w:t>menegaskan</w:t>
      </w:r>
      <w:r w:rsidRPr="00813992">
        <w:rPr>
          <w:spacing w:val="31"/>
          <w:lang w:val="id-ID"/>
        </w:rPr>
        <w:t xml:space="preserve"> </w:t>
      </w:r>
      <w:r w:rsidRPr="00813992">
        <w:rPr>
          <w:lang w:val="id-ID"/>
        </w:rPr>
        <w:t>bahwa</w:t>
      </w:r>
      <w:r w:rsidRPr="00813992">
        <w:rPr>
          <w:spacing w:val="30"/>
          <w:lang w:val="id-ID"/>
        </w:rPr>
        <w:t xml:space="preserve"> </w:t>
      </w:r>
      <w:r w:rsidRPr="00813992">
        <w:rPr>
          <w:lang w:val="id-ID"/>
        </w:rPr>
        <w:t>manusia</w:t>
      </w:r>
      <w:r w:rsidRPr="00813992">
        <w:rPr>
          <w:spacing w:val="26"/>
          <w:lang w:val="id-ID"/>
        </w:rPr>
        <w:t xml:space="preserve"> </w:t>
      </w:r>
      <w:r w:rsidRPr="00813992">
        <w:rPr>
          <w:lang w:val="id-ID"/>
        </w:rPr>
        <w:t>hidup</w:t>
      </w:r>
      <w:r w:rsidRPr="00813992">
        <w:rPr>
          <w:spacing w:val="31"/>
          <w:lang w:val="id-ID"/>
        </w:rPr>
        <w:t xml:space="preserve"> </w:t>
      </w:r>
      <w:r w:rsidRPr="00813992">
        <w:rPr>
          <w:spacing w:val="-2"/>
          <w:lang w:val="id-ID"/>
        </w:rPr>
        <w:t>bukan</w:t>
      </w:r>
      <w:r w:rsidR="00327C73" w:rsidRPr="00813992">
        <w:rPr>
          <w:lang w:val="id-ID"/>
        </w:rPr>
        <w:t xml:space="preserve"> h</w:t>
      </w:r>
      <w:r w:rsidRPr="00813992">
        <w:rPr>
          <w:lang w:val="id-ID"/>
        </w:rPr>
        <w:t>anya dari roti saja, tetapi juga dari setiap firman yang keluar dari mulut Allah.</w:t>
      </w:r>
      <w:r w:rsidR="004E73A2">
        <w:rPr>
          <w:lang w:val="id-ID"/>
        </w:rPr>
        <w:t xml:space="preserve"> Apa makna perkataan itu? Tuhan </w:t>
      </w:r>
      <w:r w:rsidR="004E73A2" w:rsidRPr="004E73A2">
        <w:rPr>
          <w:lang w:val="id-ID"/>
        </w:rPr>
        <w:t>Yesus</w:t>
      </w:r>
      <w:r w:rsidR="004E73A2">
        <w:rPr>
          <w:lang w:val="id-ID"/>
        </w:rPr>
        <w:t xml:space="preserve"> mengajarkan bahwa </w:t>
      </w:r>
      <w:r w:rsidR="004E73A2" w:rsidRPr="004E73A2">
        <w:rPr>
          <w:lang w:val="id-ID"/>
        </w:rPr>
        <w:t>kelaparan</w:t>
      </w:r>
      <w:r w:rsidR="004E73A2">
        <w:rPr>
          <w:lang w:val="id-ID"/>
        </w:rPr>
        <w:t xml:space="preserve">, kekurangan dan penderitaan  tidak </w:t>
      </w:r>
      <w:r w:rsidR="004E73A2" w:rsidRPr="004E73A2">
        <w:rPr>
          <w:lang w:val="id-ID"/>
        </w:rPr>
        <w:t>boleh menjadi alasan untuk melanggar Firman</w:t>
      </w:r>
      <w:r w:rsidR="004E73A2">
        <w:rPr>
          <w:lang w:val="id-ID"/>
        </w:rPr>
        <w:t xml:space="preserve"> Allah</w:t>
      </w:r>
      <w:r w:rsidR="004E73A2" w:rsidRPr="004E73A2">
        <w:rPr>
          <w:lang w:val="id-ID"/>
        </w:rPr>
        <w:t xml:space="preserve">. </w:t>
      </w:r>
      <w:r w:rsidR="004E73A2">
        <w:rPr>
          <w:lang w:val="id-ID"/>
        </w:rPr>
        <w:t>K</w:t>
      </w:r>
      <w:r w:rsidR="004E73A2" w:rsidRPr="004E73A2">
        <w:rPr>
          <w:lang w:val="id-ID"/>
        </w:rPr>
        <w:t xml:space="preserve">etika manusia terpuruk di titik terlemah kelaparan, dia akan tetap kuat dan teguh bila berpegang pada </w:t>
      </w:r>
      <w:r w:rsidR="004E73A2">
        <w:rPr>
          <w:lang w:val="id-ID"/>
        </w:rPr>
        <w:t>f</w:t>
      </w:r>
      <w:r w:rsidR="004E73A2" w:rsidRPr="004E73A2">
        <w:rPr>
          <w:lang w:val="id-ID"/>
        </w:rPr>
        <w:t>irman</w:t>
      </w:r>
      <w:r w:rsidR="004E73A2">
        <w:rPr>
          <w:lang w:val="id-ID"/>
        </w:rPr>
        <w:t xml:space="preserve"> Allah</w:t>
      </w:r>
      <w:r w:rsidR="004E73A2" w:rsidRPr="004E73A2">
        <w:rPr>
          <w:lang w:val="id-ID"/>
        </w:rPr>
        <w:t xml:space="preserve">. Bahkan bukan hanya </w:t>
      </w:r>
      <w:r w:rsidR="004E73A2" w:rsidRPr="004E73A2">
        <w:rPr>
          <w:lang w:val="id-ID"/>
        </w:rPr>
        <w:lastRenderedPageBreak/>
        <w:t>pada saat lapar</w:t>
      </w:r>
      <w:r w:rsidR="004E73A2">
        <w:rPr>
          <w:lang w:val="id-ID"/>
        </w:rPr>
        <w:t>,</w:t>
      </w:r>
      <w:r w:rsidR="004E73A2" w:rsidRPr="004E73A2">
        <w:rPr>
          <w:lang w:val="id-ID"/>
        </w:rPr>
        <w:t xml:space="preserve"> </w:t>
      </w:r>
      <w:r w:rsidR="004E73A2">
        <w:rPr>
          <w:lang w:val="id-ID"/>
        </w:rPr>
        <w:t>f</w:t>
      </w:r>
      <w:r w:rsidR="004E73A2" w:rsidRPr="004E73A2">
        <w:rPr>
          <w:lang w:val="id-ID"/>
        </w:rPr>
        <w:t xml:space="preserve">irman </w:t>
      </w:r>
      <w:r w:rsidR="004E73A2">
        <w:rPr>
          <w:lang w:val="id-ID"/>
        </w:rPr>
        <w:t xml:space="preserve">Allah merupakan </w:t>
      </w:r>
      <w:r w:rsidR="004E73A2" w:rsidRPr="004E73A2">
        <w:rPr>
          <w:lang w:val="id-ID"/>
        </w:rPr>
        <w:t>senjata yang melindungi dan memberi kita kekuatan dalam menghadapi pelbagai bentuk pencobaan</w:t>
      </w:r>
      <w:r w:rsidR="004E73A2">
        <w:rPr>
          <w:lang w:val="id-ID"/>
        </w:rPr>
        <w:t xml:space="preserve">. Dengan berpegang pada firman Allah, </w:t>
      </w:r>
      <w:r w:rsidR="004E73A2" w:rsidRPr="004E73A2">
        <w:rPr>
          <w:lang w:val="id-ID"/>
        </w:rPr>
        <w:t xml:space="preserve">kita tak mudah dijatuhkan </w:t>
      </w:r>
      <w:r w:rsidR="006A0165">
        <w:rPr>
          <w:lang w:val="id-ID"/>
        </w:rPr>
        <w:t>Iblis</w:t>
      </w:r>
      <w:r w:rsidR="004E73A2" w:rsidRPr="004E73A2">
        <w:rPr>
          <w:lang w:val="id-ID"/>
        </w:rPr>
        <w:t xml:space="preserve"> dengan segala bujuk rayunya.</w:t>
      </w:r>
      <w:r w:rsidR="004E73A2">
        <w:rPr>
          <w:lang w:val="id-ID"/>
        </w:rPr>
        <w:t xml:space="preserve"> Tuhan Yesus mengajarkan pada kita bagaimana </w:t>
      </w:r>
      <w:r w:rsidR="004E73A2" w:rsidRPr="004E73A2">
        <w:rPr>
          <w:lang w:val="id-ID"/>
        </w:rPr>
        <w:t xml:space="preserve">menangkis setiap serangan pencobaan </w:t>
      </w:r>
      <w:r w:rsidR="006A0165">
        <w:rPr>
          <w:lang w:val="id-ID"/>
        </w:rPr>
        <w:t>Iblis</w:t>
      </w:r>
      <w:r w:rsidR="004E73A2" w:rsidRPr="004E73A2">
        <w:rPr>
          <w:lang w:val="id-ID"/>
        </w:rPr>
        <w:t xml:space="preserve"> yang ingin menjatuhka</w:t>
      </w:r>
      <w:r w:rsidR="004E73A2">
        <w:rPr>
          <w:lang w:val="id-ID"/>
        </w:rPr>
        <w:t xml:space="preserve">n </w:t>
      </w:r>
      <w:r w:rsidR="004E73A2" w:rsidRPr="004E73A2">
        <w:rPr>
          <w:lang w:val="id-ID"/>
        </w:rPr>
        <w:t xml:space="preserve">dengan mengingat dan berpegang pada  </w:t>
      </w:r>
      <w:r w:rsidR="004E73A2">
        <w:rPr>
          <w:lang w:val="id-ID"/>
        </w:rPr>
        <w:t>firman Allah.</w:t>
      </w:r>
    </w:p>
    <w:p w14:paraId="3F8A235F" w14:textId="787B0632" w:rsidR="004E73A2" w:rsidRDefault="00903A77" w:rsidP="0064438F">
      <w:pPr>
        <w:pStyle w:val="TeksIsi"/>
        <w:ind w:left="0" w:firstLine="851"/>
        <w:rPr>
          <w:lang w:val="id-ID"/>
        </w:rPr>
      </w:pPr>
      <w:r w:rsidRPr="00813992">
        <w:rPr>
          <w:lang w:val="id-ID"/>
        </w:rPr>
        <w:t>Ujian kedua</w:t>
      </w:r>
      <w:r w:rsidR="00FD4B69" w:rsidRPr="00813992">
        <w:rPr>
          <w:lang w:val="id-ID"/>
        </w:rPr>
        <w:t>,</w:t>
      </w:r>
      <w:r w:rsidRPr="00813992">
        <w:rPr>
          <w:lang w:val="id-ID"/>
        </w:rPr>
        <w:t xml:space="preserve"> </w:t>
      </w:r>
      <w:r w:rsidR="006A0165">
        <w:rPr>
          <w:lang w:val="id-ID"/>
        </w:rPr>
        <w:t>Iblis</w:t>
      </w:r>
      <w:r w:rsidRPr="00813992">
        <w:rPr>
          <w:lang w:val="id-ID"/>
        </w:rPr>
        <w:t xml:space="preserve"> membawa Yesus ke tempat tinggi dan menawarkan segala kerajaan dunia dengan syarat Yesus menyembahnya.</w:t>
      </w:r>
      <w:r w:rsidR="006A0165">
        <w:rPr>
          <w:lang w:val="id-ID"/>
        </w:rPr>
        <w:t xml:space="preserve"> </w:t>
      </w:r>
      <w:r w:rsidR="006A0165" w:rsidRPr="006A0165">
        <w:rPr>
          <w:lang w:val="id-ID"/>
        </w:rPr>
        <w:t xml:space="preserve">Menanggapi tawaran </w:t>
      </w:r>
      <w:r w:rsidR="006A0165">
        <w:rPr>
          <w:lang w:val="id-ID"/>
        </w:rPr>
        <w:t>Iblis</w:t>
      </w:r>
      <w:r w:rsidR="006A0165" w:rsidRPr="006A0165">
        <w:rPr>
          <w:lang w:val="id-ID"/>
        </w:rPr>
        <w:t>, Tuhan Yesus justru mengungkapkan tujuan keberadaan manusia dan seluruh ciptaan, yaitu untuk memuliakan Allah dan berbakti kepada-Nya. Tuhan Yesus berkata: ”Ada tertulis: Engkau harus menyembah Tuhan, Allahmu, dan hanya kepada Dia saja engkau berbakti!” (Luk. 4:8).</w:t>
      </w:r>
      <w:r w:rsidR="006A0165">
        <w:rPr>
          <w:lang w:val="id-ID"/>
        </w:rPr>
        <w:t xml:space="preserve"> Pernyataan Tuhan Yesus mengajarkan pada kita untuk senantiasa berpegang pada Allah. Mengikut Dia bukan berarti semua urusan kehidupan menjadi mudah dan beres. Mengikut Dia berarti berbakti dan taat. Bakti dan taat itulah yang memberikan peneguhan di tengah dunia yang penuh dengan tantangan dan godaan.</w:t>
      </w:r>
    </w:p>
    <w:p w14:paraId="675AE444" w14:textId="61E1DF6C" w:rsidR="006A0165" w:rsidRDefault="00903A77" w:rsidP="006A0165">
      <w:pPr>
        <w:pStyle w:val="TeksIsi"/>
        <w:ind w:left="0" w:firstLine="851"/>
        <w:rPr>
          <w:lang w:val="id-ID"/>
        </w:rPr>
      </w:pPr>
      <w:r w:rsidRPr="00813992">
        <w:rPr>
          <w:lang w:val="id-ID"/>
        </w:rPr>
        <w:t xml:space="preserve">Ujian ketiga </w:t>
      </w:r>
      <w:r w:rsidR="006A0165">
        <w:rPr>
          <w:lang w:val="id-ID"/>
        </w:rPr>
        <w:t>Iblis</w:t>
      </w:r>
      <w:r w:rsidRPr="00813992">
        <w:rPr>
          <w:lang w:val="id-ID"/>
        </w:rPr>
        <w:t xml:space="preserve"> membawa Yesus ke Yerusalem dan menatangnya untuk melemparkan diri dari puncak Bait </w:t>
      </w:r>
      <w:r w:rsidR="00FD4B69" w:rsidRPr="00813992">
        <w:rPr>
          <w:lang w:val="id-ID"/>
        </w:rPr>
        <w:t>Allah</w:t>
      </w:r>
      <w:r w:rsidRPr="00813992">
        <w:rPr>
          <w:lang w:val="id-ID"/>
        </w:rPr>
        <w:t xml:space="preserve"> untuk membuktikan bahwa malaikat akan </w:t>
      </w:r>
      <w:r w:rsidR="00FD4B69" w:rsidRPr="00813992">
        <w:rPr>
          <w:lang w:val="id-ID"/>
        </w:rPr>
        <w:t>menyelamatkan-Nya</w:t>
      </w:r>
      <w:r w:rsidRPr="00813992">
        <w:rPr>
          <w:lang w:val="id-ID"/>
        </w:rPr>
        <w:t xml:space="preserve">. Yesus menegaskan bahwa manusia tidak boleh mencobai Tuhan. </w:t>
      </w:r>
      <w:r w:rsidR="006A0165" w:rsidRPr="000B4E75">
        <w:rPr>
          <w:lang w:val="id-ID"/>
        </w:rPr>
        <w:t xml:space="preserve">Bait Suci adalah tempat paling suci dan paling menyatakan kehadiran Tuhan. </w:t>
      </w:r>
      <w:r w:rsidR="006A0165">
        <w:rPr>
          <w:lang w:val="id-ID"/>
        </w:rPr>
        <w:t>Iblis</w:t>
      </w:r>
      <w:r w:rsidR="006A0165" w:rsidRPr="000B4E75">
        <w:rPr>
          <w:lang w:val="id-ID"/>
        </w:rPr>
        <w:t xml:space="preserve"> menaruh Tuhan kesini untuk mengingatkan Dia bahwa Allah tidak akan meninggalkannya. </w:t>
      </w:r>
      <w:r w:rsidR="006A0165">
        <w:rPr>
          <w:lang w:val="id-ID"/>
        </w:rPr>
        <w:t>Iblis</w:t>
      </w:r>
      <w:r w:rsidR="006A0165" w:rsidRPr="000B4E75">
        <w:rPr>
          <w:lang w:val="id-ID"/>
        </w:rPr>
        <w:t xml:space="preserve"> memakai ini untuk membuktikan bahwa Allah tidak akan membiarkan Dia mati di Bait Suci.</w:t>
      </w:r>
      <w:r w:rsidR="006A0165">
        <w:rPr>
          <w:lang w:val="id-ID"/>
        </w:rPr>
        <w:t xml:space="preserve"> </w:t>
      </w:r>
      <w:r w:rsidR="006A0165" w:rsidRPr="00813992">
        <w:rPr>
          <w:lang w:val="id-ID"/>
        </w:rPr>
        <w:t xml:space="preserve">Yesus menegaskan bahwa hanya kepada Tuhan. Allahnya, manusia harus menyembah dan berbakti. </w:t>
      </w:r>
      <w:r w:rsidR="006A0165">
        <w:rPr>
          <w:lang w:val="id-ID"/>
        </w:rPr>
        <w:t>Dalam baktinya kepada Allah, manusia tidak bisa memaksakan kehendaknya pada Allah. Allah berhak untuk menolak permintaan manusia. Iblis menggoda manusia dengan menyatakan bahwa semua yang diinginkan manusia akan dipenuhi Allah. Godaan macam itu harus diwaspadai. Kedekatan umat dengan Allah bukan berarti membuat manusia bisa mengatur Allah!</w:t>
      </w:r>
    </w:p>
    <w:p w14:paraId="1D9401F6" w14:textId="24F3EA02" w:rsidR="000B4E75" w:rsidRDefault="000B4E75" w:rsidP="0064438F">
      <w:pPr>
        <w:pStyle w:val="TeksIsi"/>
        <w:ind w:left="0" w:firstLine="851"/>
        <w:rPr>
          <w:lang w:val="id-ID"/>
        </w:rPr>
      </w:pPr>
    </w:p>
    <w:p w14:paraId="191DCAFE" w14:textId="77777777" w:rsidR="000B4E75" w:rsidRDefault="000B4E75" w:rsidP="0064438F">
      <w:pPr>
        <w:pStyle w:val="TeksIsi"/>
        <w:ind w:left="0" w:firstLine="851"/>
        <w:rPr>
          <w:lang w:val="id-ID"/>
        </w:rPr>
      </w:pPr>
    </w:p>
    <w:p w14:paraId="74DE4265" w14:textId="0B2B6AA4" w:rsidR="006A0165" w:rsidRDefault="00903A77" w:rsidP="0064438F">
      <w:pPr>
        <w:pStyle w:val="TeksIsi"/>
        <w:ind w:left="0" w:firstLine="851"/>
        <w:rPr>
          <w:lang w:val="id-ID"/>
        </w:rPr>
      </w:pPr>
      <w:r w:rsidRPr="00813992">
        <w:rPr>
          <w:lang w:val="id-ID"/>
        </w:rPr>
        <w:lastRenderedPageBreak/>
        <w:t xml:space="preserve">Setelah mencoba segala cara, </w:t>
      </w:r>
      <w:r w:rsidR="006A0165">
        <w:rPr>
          <w:lang w:val="id-ID"/>
        </w:rPr>
        <w:t>Iblis</w:t>
      </w:r>
      <w:r w:rsidRPr="00813992">
        <w:rPr>
          <w:lang w:val="id-ID"/>
        </w:rPr>
        <w:t xml:space="preserve"> meninggalkan Yesus untuk sementara waktu, menunggu waktu yang lebih tepat untuk kembali.</w:t>
      </w:r>
      <w:r w:rsidR="006A0165">
        <w:rPr>
          <w:lang w:val="id-ID"/>
        </w:rPr>
        <w:t xml:space="preserve"> Sepanjang pelayanan Yesus, Iblis </w:t>
      </w:r>
      <w:r w:rsidRPr="00813992">
        <w:rPr>
          <w:lang w:val="id-ID"/>
        </w:rPr>
        <w:t xml:space="preserve"> </w:t>
      </w:r>
      <w:r w:rsidR="006A0165">
        <w:rPr>
          <w:lang w:val="id-ID"/>
        </w:rPr>
        <w:t>senantiasa tampil untuk terus mencobai Dia. Iblis masuk dalam diri Yudas (bdk.</w:t>
      </w:r>
      <w:r w:rsidR="00FD2735">
        <w:rPr>
          <w:lang w:val="id-ID"/>
        </w:rPr>
        <w:t xml:space="preserve"> </w:t>
      </w:r>
      <w:r w:rsidR="006A0165">
        <w:rPr>
          <w:lang w:val="id-ID"/>
        </w:rPr>
        <w:t xml:space="preserve">Luk.22:3). Iblis </w:t>
      </w:r>
      <w:r w:rsidR="00FD2735">
        <w:rPr>
          <w:lang w:val="id-ID"/>
        </w:rPr>
        <w:t xml:space="preserve">menguji kesetiaan murid-murid Yesus (bdk. Luk. 22:31-32). Semua bentuk godaan yang dilakukan Iblis terhadap Yesus juga dilakukan Iblis pada pengikut Yesus di zaman ini, bahkan di sepanjang masa. </w:t>
      </w:r>
    </w:p>
    <w:p w14:paraId="13C13AFD" w14:textId="6F8D2749" w:rsidR="000F00C6" w:rsidRPr="00813992" w:rsidRDefault="00903A77" w:rsidP="0064438F">
      <w:pPr>
        <w:pStyle w:val="TeksIsi"/>
        <w:ind w:left="0" w:firstLine="851"/>
        <w:rPr>
          <w:lang w:val="id-ID"/>
        </w:rPr>
      </w:pPr>
      <w:r w:rsidRPr="00813992">
        <w:rPr>
          <w:lang w:val="id-ID"/>
        </w:rPr>
        <w:t xml:space="preserve">Kisah ini </w:t>
      </w:r>
      <w:r w:rsidR="00FD4B69" w:rsidRPr="00813992">
        <w:rPr>
          <w:lang w:val="id-ID"/>
        </w:rPr>
        <w:t>menunjukkan</w:t>
      </w:r>
      <w:r w:rsidRPr="00813992">
        <w:rPr>
          <w:lang w:val="id-ID"/>
        </w:rPr>
        <w:t xml:space="preserve"> keteguhan dan</w:t>
      </w:r>
      <w:r w:rsidRPr="00813992">
        <w:rPr>
          <w:spacing w:val="40"/>
          <w:lang w:val="id-ID"/>
        </w:rPr>
        <w:t xml:space="preserve"> </w:t>
      </w:r>
      <w:r w:rsidRPr="00813992">
        <w:rPr>
          <w:lang w:val="id-ID"/>
        </w:rPr>
        <w:t xml:space="preserve">kepatuhan Yesus terhadap kehendak Allah. Juga penolakan Yesus terhadap upaya </w:t>
      </w:r>
      <w:r w:rsidR="006A0165">
        <w:rPr>
          <w:lang w:val="id-ID"/>
        </w:rPr>
        <w:t>Iblis</w:t>
      </w:r>
      <w:r w:rsidRPr="00813992">
        <w:rPr>
          <w:lang w:val="id-ID"/>
        </w:rPr>
        <w:t xml:space="preserve"> untuk memalingkan dari misi</w:t>
      </w:r>
      <w:r w:rsidR="00FD4B69" w:rsidRPr="00813992">
        <w:rPr>
          <w:lang w:val="id-ID"/>
        </w:rPr>
        <w:t>-</w:t>
      </w:r>
      <w:r w:rsidRPr="00813992">
        <w:rPr>
          <w:lang w:val="id-ID"/>
        </w:rPr>
        <w:t>Nya.</w:t>
      </w:r>
      <w:r w:rsidR="00FD2735">
        <w:rPr>
          <w:lang w:val="id-ID"/>
        </w:rPr>
        <w:t xml:space="preserve"> Tindakan Yesus menjadi teladan bagi kita agar bersiap diri mengantisipasi aneka godaan dalam seluruh perjalanan kehidupan. </w:t>
      </w:r>
    </w:p>
    <w:p w14:paraId="38B4D361" w14:textId="77777777" w:rsidR="00327C73" w:rsidRPr="00813992" w:rsidRDefault="00327C73" w:rsidP="0064438F">
      <w:pPr>
        <w:spacing w:before="2"/>
        <w:jc w:val="both"/>
        <w:rPr>
          <w:i/>
          <w:lang w:val="id-ID"/>
        </w:rPr>
      </w:pPr>
    </w:p>
    <w:p w14:paraId="7700AFD5" w14:textId="60946A09" w:rsidR="000F00C6" w:rsidRPr="00813992" w:rsidRDefault="00903A77" w:rsidP="0064438F">
      <w:pPr>
        <w:spacing w:before="2"/>
        <w:jc w:val="both"/>
        <w:rPr>
          <w:i/>
          <w:lang w:val="id-ID"/>
        </w:rPr>
      </w:pPr>
      <w:r w:rsidRPr="00813992">
        <w:rPr>
          <w:i/>
          <w:lang w:val="id-ID"/>
        </w:rPr>
        <w:t>Jemaat</w:t>
      </w:r>
      <w:r w:rsidRPr="00813992">
        <w:rPr>
          <w:i/>
          <w:spacing w:val="-7"/>
          <w:lang w:val="id-ID"/>
        </w:rPr>
        <w:t xml:space="preserve"> </w:t>
      </w:r>
      <w:r w:rsidRPr="00813992">
        <w:rPr>
          <w:i/>
          <w:lang w:val="id-ID"/>
        </w:rPr>
        <w:t>kekasih</w:t>
      </w:r>
      <w:r w:rsidRPr="00813992">
        <w:rPr>
          <w:i/>
          <w:spacing w:val="-2"/>
          <w:lang w:val="id-ID"/>
        </w:rPr>
        <w:t xml:space="preserve"> Kristus</w:t>
      </w:r>
    </w:p>
    <w:p w14:paraId="6899E35B" w14:textId="0820F909" w:rsidR="00FD2735" w:rsidRDefault="00FD2735" w:rsidP="00FD2735">
      <w:pPr>
        <w:pStyle w:val="TeksIsi"/>
        <w:ind w:left="0" w:firstLine="851"/>
        <w:rPr>
          <w:lang w:val="id-ID"/>
        </w:rPr>
      </w:pPr>
      <w:r>
        <w:rPr>
          <w:lang w:val="id-ID"/>
        </w:rPr>
        <w:t xml:space="preserve">Perjalanan kehidupan kita, digambarkan dalam perjalanan kehidupan umat Allah dari tanah perbudakan menuju tanah perjanjian. Di tengah perjalanan, Musa mengumpulkan umat di Moab. Saat itu </w:t>
      </w:r>
      <w:r w:rsidRPr="00813992">
        <w:rPr>
          <w:lang w:val="id-ID"/>
        </w:rPr>
        <w:t>mereka hendak memasuki tanah perjanjian</w:t>
      </w:r>
      <w:r>
        <w:rPr>
          <w:lang w:val="id-ID"/>
        </w:rPr>
        <w:t xml:space="preserve">. Kepada generasi yang tidak mengalami penderitaan perbudakan di Mesir, Musa menyampaikan kembali janji Allah bagi mereka. Selanjutnya </w:t>
      </w:r>
      <w:r w:rsidRPr="00813992">
        <w:rPr>
          <w:lang w:val="id-ID"/>
        </w:rPr>
        <w:t xml:space="preserve">Musa menyampaikan salah satu </w:t>
      </w:r>
      <w:r w:rsidR="00FD4B69" w:rsidRPr="00813992">
        <w:rPr>
          <w:lang w:val="id-ID"/>
        </w:rPr>
        <w:t>hukum</w:t>
      </w:r>
      <w:r>
        <w:rPr>
          <w:lang w:val="id-ID"/>
        </w:rPr>
        <w:t xml:space="preserve"> atau </w:t>
      </w:r>
      <w:r w:rsidRPr="00813992">
        <w:rPr>
          <w:lang w:val="id-ID"/>
        </w:rPr>
        <w:t>ketetapan</w:t>
      </w:r>
      <w:r>
        <w:rPr>
          <w:lang w:val="id-ID"/>
        </w:rPr>
        <w:t xml:space="preserve"> yang merupakan </w:t>
      </w:r>
      <w:r w:rsidRPr="00813992">
        <w:rPr>
          <w:lang w:val="id-ID"/>
        </w:rPr>
        <w:t xml:space="preserve">perintah Tuhan </w:t>
      </w:r>
      <w:r>
        <w:rPr>
          <w:lang w:val="id-ID"/>
        </w:rPr>
        <w:t>untuk Israel. Nantinya, di tanah perjanjian, m</w:t>
      </w:r>
      <w:r w:rsidRPr="00813992">
        <w:rPr>
          <w:lang w:val="id-ID"/>
        </w:rPr>
        <w:t>ereka harus memberi hasil pertama dari bumi</w:t>
      </w:r>
      <w:r>
        <w:rPr>
          <w:lang w:val="id-ID"/>
        </w:rPr>
        <w:t xml:space="preserve"> </w:t>
      </w:r>
      <w:r w:rsidRPr="00813992">
        <w:rPr>
          <w:lang w:val="id-ID"/>
        </w:rPr>
        <w:t xml:space="preserve">hasil </w:t>
      </w:r>
      <w:r>
        <w:rPr>
          <w:lang w:val="id-ID"/>
        </w:rPr>
        <w:t xml:space="preserve">panen </w:t>
      </w:r>
      <w:r w:rsidRPr="00813992">
        <w:rPr>
          <w:lang w:val="id-ID"/>
        </w:rPr>
        <w:t xml:space="preserve">yang terbaik. </w:t>
      </w:r>
      <w:r>
        <w:rPr>
          <w:lang w:val="id-ID"/>
        </w:rPr>
        <w:t xml:space="preserve">Di tanah perjanjian, mereka bukan budak lagi. Mereka akan bekerja mengusahakan tanah sebagai orang merdeka. Musa menasihatkan agar umat Allah memiliki mental merdeka, bukan mentalitas budak! </w:t>
      </w:r>
      <w:r w:rsidR="006403E8">
        <w:rPr>
          <w:lang w:val="id-ID"/>
        </w:rPr>
        <w:t xml:space="preserve">Untuk itu, </w:t>
      </w:r>
      <w:r w:rsidRPr="00813992">
        <w:rPr>
          <w:lang w:val="id-ID"/>
        </w:rPr>
        <w:t xml:space="preserve">Musa mengajak umat untuk </w:t>
      </w:r>
      <w:r w:rsidR="00FD4B69" w:rsidRPr="00813992">
        <w:rPr>
          <w:lang w:val="id-ID"/>
        </w:rPr>
        <w:t>selalu</w:t>
      </w:r>
      <w:r w:rsidRPr="00813992">
        <w:rPr>
          <w:lang w:val="id-ID"/>
        </w:rPr>
        <w:t xml:space="preserve"> mengingat bahwa apa mereka terima semuanya adalah kasih karunia Allah.</w:t>
      </w:r>
      <w:r w:rsidR="006403E8">
        <w:rPr>
          <w:lang w:val="id-ID"/>
        </w:rPr>
        <w:t xml:space="preserve"> Umat harus belajar bersyukur dan berterima kasih. </w:t>
      </w:r>
      <w:r w:rsidRPr="00813992">
        <w:rPr>
          <w:lang w:val="id-ID"/>
        </w:rPr>
        <w:t xml:space="preserve"> </w:t>
      </w:r>
    </w:p>
    <w:p w14:paraId="7898E1D2" w14:textId="1CE10F2B" w:rsidR="000F00C6" w:rsidRPr="00813992" w:rsidRDefault="006403E8" w:rsidP="00FD2735">
      <w:pPr>
        <w:pStyle w:val="TeksIsi"/>
        <w:ind w:left="0" w:firstLine="851"/>
        <w:rPr>
          <w:lang w:val="id-ID"/>
        </w:rPr>
      </w:pPr>
      <w:r>
        <w:rPr>
          <w:lang w:val="id-ID"/>
        </w:rPr>
        <w:t xml:space="preserve">Cara mengucap syukur dilakukan dengan ritus khusus.  </w:t>
      </w:r>
      <w:r w:rsidRPr="00813992">
        <w:rPr>
          <w:lang w:val="id-ID"/>
        </w:rPr>
        <w:t>Umat duduk bersama di meja pengucapan syukur</w:t>
      </w:r>
      <w:r>
        <w:rPr>
          <w:lang w:val="id-ID"/>
        </w:rPr>
        <w:t>.</w:t>
      </w:r>
      <w:r w:rsidRPr="00813992">
        <w:rPr>
          <w:lang w:val="id-ID"/>
        </w:rPr>
        <w:t xml:space="preserve"> </w:t>
      </w:r>
      <w:r>
        <w:rPr>
          <w:lang w:val="id-ID"/>
        </w:rPr>
        <w:t xml:space="preserve">Dalam perkumpulan tersebut umat </w:t>
      </w:r>
      <w:r w:rsidRPr="00813992">
        <w:rPr>
          <w:lang w:val="id-ID"/>
        </w:rPr>
        <w:t>melihat kembali identitas kehidupannya</w:t>
      </w:r>
      <w:r>
        <w:rPr>
          <w:lang w:val="id-ID"/>
        </w:rPr>
        <w:t>.</w:t>
      </w:r>
      <w:r w:rsidRPr="00813992">
        <w:rPr>
          <w:lang w:val="id-ID"/>
        </w:rPr>
        <w:t xml:space="preserve"> </w:t>
      </w:r>
      <w:r>
        <w:rPr>
          <w:lang w:val="id-ID"/>
        </w:rPr>
        <w:t xml:space="preserve">Mereka adalah bangsa </w:t>
      </w:r>
      <w:r w:rsidRPr="00813992">
        <w:rPr>
          <w:lang w:val="id-ID"/>
        </w:rPr>
        <w:t xml:space="preserve">pengembara yang </w:t>
      </w:r>
      <w:r>
        <w:rPr>
          <w:lang w:val="id-ID"/>
        </w:rPr>
        <w:t xml:space="preserve">telah </w:t>
      </w:r>
      <w:r w:rsidRPr="00813992">
        <w:rPr>
          <w:lang w:val="id-ID"/>
        </w:rPr>
        <w:t>melewati berbagai macam ujian dan godaan selama 40 tahun</w:t>
      </w:r>
      <w:r>
        <w:rPr>
          <w:lang w:val="id-ID"/>
        </w:rPr>
        <w:t xml:space="preserve"> di padang gurun. Mereka </w:t>
      </w:r>
      <w:r w:rsidRPr="00813992">
        <w:rPr>
          <w:lang w:val="id-ID"/>
        </w:rPr>
        <w:t>dituntun Tuhan keluar dari belenggu perbudakan menuju ke tanah perjanjian yang telah dipersiapkan Tuhan. Musa ingin ritual</w:t>
      </w:r>
      <w:r>
        <w:rPr>
          <w:lang w:val="id-ID"/>
        </w:rPr>
        <w:t xml:space="preserve"> persembahan yang dilakukan umat </w:t>
      </w:r>
      <w:r w:rsidRPr="00813992">
        <w:rPr>
          <w:lang w:val="id-ID"/>
        </w:rPr>
        <w:lastRenderedPageBreak/>
        <w:t>benar</w:t>
      </w:r>
      <w:r w:rsidR="00FD4B69" w:rsidRPr="00813992">
        <w:rPr>
          <w:spacing w:val="37"/>
          <w:lang w:val="id-ID"/>
        </w:rPr>
        <w:t>-</w:t>
      </w:r>
      <w:r w:rsidRPr="00813992">
        <w:rPr>
          <w:lang w:val="id-ID"/>
        </w:rPr>
        <w:t>benar</w:t>
      </w:r>
      <w:r w:rsidRPr="00813992">
        <w:rPr>
          <w:spacing w:val="37"/>
          <w:lang w:val="id-ID"/>
        </w:rPr>
        <w:t xml:space="preserve">  </w:t>
      </w:r>
      <w:r w:rsidRPr="00813992">
        <w:rPr>
          <w:lang w:val="id-ID"/>
        </w:rPr>
        <w:t>dipahami</w:t>
      </w:r>
      <w:r w:rsidRPr="00813992">
        <w:rPr>
          <w:spacing w:val="38"/>
          <w:lang w:val="id-ID"/>
        </w:rPr>
        <w:t xml:space="preserve">  </w:t>
      </w:r>
      <w:r w:rsidRPr="00813992">
        <w:rPr>
          <w:spacing w:val="-2"/>
          <w:lang w:val="id-ID"/>
        </w:rPr>
        <w:t>secara</w:t>
      </w:r>
      <w:r w:rsidR="00327C73" w:rsidRPr="00813992">
        <w:rPr>
          <w:lang w:val="id-ID"/>
        </w:rPr>
        <w:t xml:space="preserve"> </w:t>
      </w:r>
      <w:r w:rsidRPr="00813992">
        <w:rPr>
          <w:lang w:val="id-ID"/>
        </w:rPr>
        <w:t xml:space="preserve">mendalam sebagai ucapan syukur akan karya </w:t>
      </w:r>
      <w:r>
        <w:rPr>
          <w:lang w:val="id-ID"/>
        </w:rPr>
        <w:t>Tuhan, t</w:t>
      </w:r>
      <w:r w:rsidR="004206E1" w:rsidRPr="00813992">
        <w:rPr>
          <w:lang w:val="id-ID"/>
        </w:rPr>
        <w:t>idak</w:t>
      </w:r>
      <w:r w:rsidRPr="00813992">
        <w:rPr>
          <w:lang w:val="id-ID"/>
        </w:rPr>
        <w:t xml:space="preserve"> hanya sebatas ritual ibadah </w:t>
      </w:r>
      <w:r>
        <w:rPr>
          <w:lang w:val="id-ID"/>
        </w:rPr>
        <w:t>semata</w:t>
      </w:r>
      <w:r w:rsidRPr="00813992">
        <w:rPr>
          <w:lang w:val="id-ID"/>
        </w:rPr>
        <w:t>. Rasul</w:t>
      </w:r>
      <w:r w:rsidRPr="00813992">
        <w:rPr>
          <w:spacing w:val="-1"/>
          <w:lang w:val="id-ID"/>
        </w:rPr>
        <w:t xml:space="preserve"> </w:t>
      </w:r>
      <w:r w:rsidRPr="00813992">
        <w:rPr>
          <w:lang w:val="id-ID"/>
        </w:rPr>
        <w:t xml:space="preserve">Paulus </w:t>
      </w:r>
      <w:r>
        <w:rPr>
          <w:lang w:val="id-ID"/>
        </w:rPr>
        <w:t xml:space="preserve">kembali mengingatkan pesan Musa tersebut </w:t>
      </w:r>
      <w:r w:rsidRPr="00813992">
        <w:rPr>
          <w:lang w:val="id-ID"/>
        </w:rPr>
        <w:t>dalam</w:t>
      </w:r>
      <w:r w:rsidRPr="00813992">
        <w:rPr>
          <w:spacing w:val="-2"/>
          <w:lang w:val="id-ID"/>
        </w:rPr>
        <w:t xml:space="preserve"> </w:t>
      </w:r>
      <w:r w:rsidRPr="00813992">
        <w:rPr>
          <w:lang w:val="id-ID"/>
        </w:rPr>
        <w:t>Suratnya di kitab Roma 10:8b-13</w:t>
      </w:r>
      <w:r>
        <w:rPr>
          <w:lang w:val="id-ID"/>
        </w:rPr>
        <w:t>.</w:t>
      </w:r>
      <w:r w:rsidRPr="00813992">
        <w:rPr>
          <w:lang w:val="id-ID"/>
        </w:rPr>
        <w:t xml:space="preserve"> </w:t>
      </w:r>
      <w:r>
        <w:rPr>
          <w:lang w:val="id-ID"/>
        </w:rPr>
        <w:t xml:space="preserve">Ia </w:t>
      </w:r>
      <w:r w:rsidRPr="00813992">
        <w:rPr>
          <w:lang w:val="id-ID"/>
        </w:rPr>
        <w:t>menegaskan supaya kehidupan umat tidak hanya berhenti dalam kehidupan ritual ibadah saja, tetapi lebih mendalam</w:t>
      </w:r>
      <w:r>
        <w:rPr>
          <w:lang w:val="id-ID"/>
        </w:rPr>
        <w:t xml:space="preserve">, yaitu </w:t>
      </w:r>
      <w:r w:rsidRPr="00813992">
        <w:rPr>
          <w:lang w:val="id-ID"/>
        </w:rPr>
        <w:t xml:space="preserve">pada spiritualitas yang </w:t>
      </w:r>
      <w:r>
        <w:rPr>
          <w:lang w:val="id-ID"/>
        </w:rPr>
        <w:t>berpusat pada Allah.</w:t>
      </w:r>
    </w:p>
    <w:p w14:paraId="680E4FA1" w14:textId="77777777" w:rsidR="00327C73" w:rsidRPr="00813992" w:rsidRDefault="00327C73" w:rsidP="0064438F">
      <w:pPr>
        <w:spacing w:before="1"/>
        <w:jc w:val="both"/>
        <w:rPr>
          <w:i/>
          <w:lang w:val="id-ID"/>
        </w:rPr>
      </w:pPr>
    </w:p>
    <w:p w14:paraId="1C1C3F9C" w14:textId="69B53710" w:rsidR="000F00C6" w:rsidRPr="00813992" w:rsidRDefault="00903A77" w:rsidP="0064438F">
      <w:pPr>
        <w:spacing w:before="1"/>
        <w:jc w:val="both"/>
        <w:rPr>
          <w:i/>
          <w:lang w:val="id-ID"/>
        </w:rPr>
      </w:pPr>
      <w:r w:rsidRPr="00813992">
        <w:rPr>
          <w:i/>
          <w:lang w:val="id-ID"/>
        </w:rPr>
        <w:t>Jemaat</w:t>
      </w:r>
      <w:r w:rsidRPr="00813992">
        <w:rPr>
          <w:i/>
          <w:spacing w:val="-2"/>
          <w:lang w:val="id-ID"/>
        </w:rPr>
        <w:t xml:space="preserve"> </w:t>
      </w:r>
      <w:r w:rsidRPr="00813992">
        <w:rPr>
          <w:i/>
          <w:lang w:val="id-ID"/>
        </w:rPr>
        <w:t>yang</w:t>
      </w:r>
      <w:r w:rsidRPr="00813992">
        <w:rPr>
          <w:i/>
          <w:spacing w:val="-2"/>
          <w:lang w:val="id-ID"/>
        </w:rPr>
        <w:t xml:space="preserve"> terkasih</w:t>
      </w:r>
    </w:p>
    <w:p w14:paraId="02C10324" w14:textId="3528BCD5" w:rsidR="000F00C6" w:rsidRPr="00813992" w:rsidRDefault="00903A77" w:rsidP="0064438F">
      <w:pPr>
        <w:pStyle w:val="TeksIsi"/>
        <w:ind w:left="0" w:firstLine="851"/>
        <w:rPr>
          <w:lang w:val="id-ID"/>
        </w:rPr>
      </w:pPr>
      <w:r w:rsidRPr="00813992">
        <w:rPr>
          <w:lang w:val="id-ID"/>
        </w:rPr>
        <w:t>Pencobaan</w:t>
      </w:r>
      <w:r w:rsidR="004206E1" w:rsidRPr="00813992">
        <w:rPr>
          <w:lang w:val="id-ID"/>
        </w:rPr>
        <w:t>-</w:t>
      </w:r>
      <w:r w:rsidRPr="00813992">
        <w:rPr>
          <w:lang w:val="id-ID"/>
        </w:rPr>
        <w:t xml:space="preserve">pencobaan yang kita alami sepertinya tidak datang dari </w:t>
      </w:r>
      <w:r w:rsidR="004206E1" w:rsidRPr="00813992">
        <w:rPr>
          <w:lang w:val="id-ID"/>
        </w:rPr>
        <w:t>makhluk-makhluk</w:t>
      </w:r>
      <w:r w:rsidRPr="00813992">
        <w:rPr>
          <w:spacing w:val="-1"/>
          <w:lang w:val="id-ID"/>
        </w:rPr>
        <w:t xml:space="preserve"> </w:t>
      </w:r>
      <w:r w:rsidRPr="00813992">
        <w:rPr>
          <w:lang w:val="id-ID"/>
        </w:rPr>
        <w:t>misterius di padang</w:t>
      </w:r>
      <w:r w:rsidRPr="00813992">
        <w:rPr>
          <w:spacing w:val="-1"/>
          <w:lang w:val="id-ID"/>
        </w:rPr>
        <w:t xml:space="preserve"> </w:t>
      </w:r>
      <w:r w:rsidRPr="00813992">
        <w:rPr>
          <w:lang w:val="id-ID"/>
        </w:rPr>
        <w:t>gurun atau sejenisnya</w:t>
      </w:r>
      <w:r w:rsidR="006403E8">
        <w:rPr>
          <w:lang w:val="id-ID"/>
        </w:rPr>
        <w:t>.</w:t>
      </w:r>
      <w:r w:rsidRPr="00813992">
        <w:rPr>
          <w:lang w:val="id-ID"/>
        </w:rPr>
        <w:t xml:space="preserve"> </w:t>
      </w:r>
      <w:r w:rsidR="006403E8">
        <w:rPr>
          <w:lang w:val="id-ID"/>
        </w:rPr>
        <w:t>p</w:t>
      </w:r>
      <w:r w:rsidRPr="00813992">
        <w:rPr>
          <w:lang w:val="id-ID"/>
        </w:rPr>
        <w:t>encobaan</w:t>
      </w:r>
      <w:r w:rsidR="004206E1" w:rsidRPr="00813992">
        <w:rPr>
          <w:lang w:val="id-ID"/>
        </w:rPr>
        <w:t>-</w:t>
      </w:r>
      <w:r w:rsidRPr="00813992">
        <w:rPr>
          <w:lang w:val="id-ID"/>
        </w:rPr>
        <w:t xml:space="preserve">pencobaan </w:t>
      </w:r>
      <w:r w:rsidR="006403E8">
        <w:rPr>
          <w:lang w:val="id-ID"/>
        </w:rPr>
        <w:t xml:space="preserve">yang kita alami ada di </w:t>
      </w:r>
      <w:r w:rsidRPr="00813992">
        <w:rPr>
          <w:lang w:val="id-ID"/>
        </w:rPr>
        <w:t>seputar kebutuhan dasar manusia: kelaparan, rasa</w:t>
      </w:r>
      <w:r w:rsidRPr="00813992">
        <w:rPr>
          <w:spacing w:val="-1"/>
          <w:lang w:val="id-ID"/>
        </w:rPr>
        <w:t xml:space="preserve"> </w:t>
      </w:r>
      <w:r w:rsidRPr="00813992">
        <w:rPr>
          <w:lang w:val="id-ID"/>
        </w:rPr>
        <w:t>aman, kenyamanan, status, ambisi.</w:t>
      </w:r>
    </w:p>
    <w:p w14:paraId="0529D639" w14:textId="2DCD01A5" w:rsidR="000F00C6" w:rsidRPr="00813992" w:rsidRDefault="00903A77" w:rsidP="0064438F">
      <w:pPr>
        <w:jc w:val="both"/>
        <w:rPr>
          <w:b/>
          <w:i/>
          <w:lang w:val="id-ID"/>
        </w:rPr>
      </w:pPr>
      <w:r w:rsidRPr="00813992">
        <w:rPr>
          <w:lang w:val="id-ID"/>
        </w:rPr>
        <w:t>Kebutuhan</w:t>
      </w:r>
      <w:r w:rsidRPr="00813992">
        <w:rPr>
          <w:spacing w:val="39"/>
          <w:lang w:val="id-ID"/>
        </w:rPr>
        <w:t xml:space="preserve">  </w:t>
      </w:r>
      <w:r w:rsidRPr="00813992">
        <w:rPr>
          <w:lang w:val="id-ID"/>
        </w:rPr>
        <w:t>dasar</w:t>
      </w:r>
      <w:r w:rsidRPr="00813992">
        <w:rPr>
          <w:spacing w:val="40"/>
          <w:lang w:val="id-ID"/>
        </w:rPr>
        <w:t xml:space="preserve">  </w:t>
      </w:r>
      <w:r w:rsidRPr="00813992">
        <w:rPr>
          <w:lang w:val="id-ID"/>
        </w:rPr>
        <w:t>manusia</w:t>
      </w:r>
      <w:r w:rsidRPr="00813992">
        <w:rPr>
          <w:spacing w:val="40"/>
          <w:lang w:val="id-ID"/>
        </w:rPr>
        <w:t xml:space="preserve">  </w:t>
      </w:r>
      <w:r w:rsidRPr="00813992">
        <w:rPr>
          <w:lang w:val="id-ID"/>
        </w:rPr>
        <w:t>menurut</w:t>
      </w:r>
      <w:r w:rsidRPr="00813992">
        <w:rPr>
          <w:spacing w:val="41"/>
          <w:lang w:val="id-ID"/>
        </w:rPr>
        <w:t xml:space="preserve">  </w:t>
      </w:r>
      <w:r w:rsidRPr="00813992">
        <w:rPr>
          <w:b/>
          <w:i/>
          <w:lang w:val="id-ID"/>
        </w:rPr>
        <w:t>Abraham</w:t>
      </w:r>
      <w:r w:rsidRPr="00813992">
        <w:rPr>
          <w:b/>
          <w:i/>
          <w:spacing w:val="36"/>
          <w:lang w:val="id-ID"/>
        </w:rPr>
        <w:t xml:space="preserve">  </w:t>
      </w:r>
      <w:r w:rsidRPr="00813992">
        <w:rPr>
          <w:b/>
          <w:i/>
          <w:spacing w:val="-2"/>
          <w:lang w:val="id-ID"/>
        </w:rPr>
        <w:t>Maslow</w:t>
      </w:r>
      <w:r w:rsidR="00327C73" w:rsidRPr="00813992">
        <w:rPr>
          <w:b/>
          <w:i/>
          <w:spacing w:val="-2"/>
          <w:lang w:val="id-ID"/>
        </w:rPr>
        <w:t xml:space="preserve"> </w:t>
      </w:r>
      <w:r w:rsidR="00327C73" w:rsidRPr="00813992">
        <w:rPr>
          <w:bCs/>
          <w:iCs/>
          <w:spacing w:val="-2"/>
          <w:lang w:val="id-ID"/>
        </w:rPr>
        <w:t>a</w:t>
      </w:r>
      <w:r w:rsidRPr="00813992">
        <w:rPr>
          <w:lang w:val="id-ID"/>
        </w:rPr>
        <w:t>dalah</w:t>
      </w:r>
      <w:r w:rsidR="00327C73" w:rsidRPr="00813992">
        <w:rPr>
          <w:lang w:val="id-ID"/>
        </w:rPr>
        <w:t>:</w:t>
      </w:r>
    </w:p>
    <w:p w14:paraId="310BF6CA" w14:textId="77777777" w:rsidR="000F00C6" w:rsidRPr="00813992" w:rsidRDefault="00903A77" w:rsidP="00327C73">
      <w:pPr>
        <w:pStyle w:val="DaftarParagraf"/>
        <w:numPr>
          <w:ilvl w:val="0"/>
          <w:numId w:val="2"/>
        </w:numPr>
        <w:ind w:left="426" w:hanging="426"/>
        <w:rPr>
          <w:lang w:val="id-ID"/>
        </w:rPr>
      </w:pPr>
      <w:r w:rsidRPr="00813992">
        <w:rPr>
          <w:lang w:val="id-ID"/>
        </w:rPr>
        <w:t>Kebutuhan</w:t>
      </w:r>
      <w:r w:rsidRPr="00813992">
        <w:rPr>
          <w:spacing w:val="-3"/>
          <w:lang w:val="id-ID"/>
        </w:rPr>
        <w:t xml:space="preserve"> </w:t>
      </w:r>
      <w:r w:rsidRPr="00813992">
        <w:rPr>
          <w:lang w:val="id-ID"/>
        </w:rPr>
        <w:t>fisiologi</w:t>
      </w:r>
      <w:r w:rsidRPr="00813992">
        <w:rPr>
          <w:spacing w:val="-5"/>
          <w:lang w:val="id-ID"/>
        </w:rPr>
        <w:t xml:space="preserve"> </w:t>
      </w:r>
      <w:r w:rsidRPr="00813992">
        <w:rPr>
          <w:spacing w:val="-2"/>
          <w:lang w:val="id-ID"/>
        </w:rPr>
        <w:t>manusia</w:t>
      </w:r>
    </w:p>
    <w:p w14:paraId="3307720F" w14:textId="77777777" w:rsidR="000F00C6" w:rsidRPr="00813992" w:rsidRDefault="00903A77" w:rsidP="00327C73">
      <w:pPr>
        <w:pStyle w:val="DaftarParagraf"/>
        <w:numPr>
          <w:ilvl w:val="0"/>
          <w:numId w:val="2"/>
        </w:numPr>
        <w:ind w:left="426" w:hanging="426"/>
        <w:rPr>
          <w:lang w:val="id-ID"/>
        </w:rPr>
      </w:pPr>
      <w:r w:rsidRPr="00813992">
        <w:rPr>
          <w:lang w:val="id-ID"/>
        </w:rPr>
        <w:t>Kebutuhan</w:t>
      </w:r>
      <w:r w:rsidRPr="00813992">
        <w:rPr>
          <w:spacing w:val="-5"/>
          <w:lang w:val="id-ID"/>
        </w:rPr>
        <w:t xml:space="preserve"> </w:t>
      </w:r>
      <w:r w:rsidRPr="00813992">
        <w:rPr>
          <w:lang w:val="id-ID"/>
        </w:rPr>
        <w:t>rasa</w:t>
      </w:r>
      <w:r w:rsidRPr="00813992">
        <w:rPr>
          <w:spacing w:val="-2"/>
          <w:lang w:val="id-ID"/>
        </w:rPr>
        <w:t xml:space="preserve"> </w:t>
      </w:r>
      <w:r w:rsidRPr="00813992">
        <w:rPr>
          <w:spacing w:val="-4"/>
          <w:lang w:val="id-ID"/>
        </w:rPr>
        <w:t>aman</w:t>
      </w:r>
    </w:p>
    <w:p w14:paraId="3FAF78A6" w14:textId="77777777" w:rsidR="000F00C6" w:rsidRPr="00813992" w:rsidRDefault="00903A77" w:rsidP="00327C73">
      <w:pPr>
        <w:pStyle w:val="DaftarParagraf"/>
        <w:numPr>
          <w:ilvl w:val="0"/>
          <w:numId w:val="2"/>
        </w:numPr>
        <w:ind w:left="426" w:hanging="426"/>
        <w:rPr>
          <w:lang w:val="id-ID"/>
        </w:rPr>
      </w:pPr>
      <w:r w:rsidRPr="00813992">
        <w:rPr>
          <w:lang w:val="id-ID"/>
        </w:rPr>
        <w:t>Kebutuhan</w:t>
      </w:r>
      <w:r w:rsidRPr="00813992">
        <w:rPr>
          <w:spacing w:val="-3"/>
          <w:lang w:val="id-ID"/>
        </w:rPr>
        <w:t xml:space="preserve"> </w:t>
      </w:r>
      <w:r w:rsidRPr="00813992">
        <w:rPr>
          <w:lang w:val="id-ID"/>
        </w:rPr>
        <w:t>merasakan</w:t>
      </w:r>
      <w:r w:rsidRPr="00813992">
        <w:rPr>
          <w:spacing w:val="-2"/>
          <w:lang w:val="id-ID"/>
        </w:rPr>
        <w:t xml:space="preserve"> </w:t>
      </w:r>
      <w:r w:rsidRPr="00813992">
        <w:rPr>
          <w:lang w:val="id-ID"/>
        </w:rPr>
        <w:t>kasih</w:t>
      </w:r>
      <w:r w:rsidRPr="00813992">
        <w:rPr>
          <w:spacing w:val="-3"/>
          <w:lang w:val="id-ID"/>
        </w:rPr>
        <w:t xml:space="preserve"> </w:t>
      </w:r>
      <w:r w:rsidRPr="00813992">
        <w:rPr>
          <w:spacing w:val="-2"/>
          <w:lang w:val="id-ID"/>
        </w:rPr>
        <w:t>sayang</w:t>
      </w:r>
    </w:p>
    <w:p w14:paraId="49B451EB" w14:textId="77777777" w:rsidR="000F00C6" w:rsidRPr="00813992" w:rsidRDefault="00903A77" w:rsidP="00327C73">
      <w:pPr>
        <w:pStyle w:val="DaftarParagraf"/>
        <w:numPr>
          <w:ilvl w:val="0"/>
          <w:numId w:val="2"/>
        </w:numPr>
        <w:ind w:left="426" w:hanging="426"/>
        <w:rPr>
          <w:lang w:val="id-ID"/>
        </w:rPr>
      </w:pPr>
      <w:r w:rsidRPr="00813992">
        <w:rPr>
          <w:lang w:val="id-ID"/>
        </w:rPr>
        <w:t>Kebutuhan</w:t>
      </w:r>
      <w:r w:rsidRPr="00813992">
        <w:rPr>
          <w:spacing w:val="-6"/>
          <w:lang w:val="id-ID"/>
        </w:rPr>
        <w:t xml:space="preserve"> </w:t>
      </w:r>
      <w:r w:rsidRPr="00813992">
        <w:rPr>
          <w:lang w:val="id-ID"/>
        </w:rPr>
        <w:t>mendapatkan</w:t>
      </w:r>
      <w:r w:rsidRPr="00813992">
        <w:rPr>
          <w:spacing w:val="-5"/>
          <w:lang w:val="id-ID"/>
        </w:rPr>
        <w:t xml:space="preserve"> </w:t>
      </w:r>
      <w:r w:rsidRPr="00813992">
        <w:rPr>
          <w:spacing w:val="-2"/>
          <w:lang w:val="id-ID"/>
        </w:rPr>
        <w:t>pencapaian</w:t>
      </w:r>
    </w:p>
    <w:p w14:paraId="25B78781" w14:textId="77777777" w:rsidR="000F00C6" w:rsidRPr="00813992" w:rsidRDefault="00903A77" w:rsidP="00327C73">
      <w:pPr>
        <w:pStyle w:val="DaftarParagraf"/>
        <w:numPr>
          <w:ilvl w:val="0"/>
          <w:numId w:val="2"/>
        </w:numPr>
        <w:ind w:left="426" w:hanging="426"/>
        <w:rPr>
          <w:lang w:val="id-ID"/>
        </w:rPr>
      </w:pPr>
      <w:r w:rsidRPr="00813992">
        <w:rPr>
          <w:lang w:val="id-ID"/>
        </w:rPr>
        <w:t>Kebutuhan</w:t>
      </w:r>
      <w:r w:rsidRPr="00813992">
        <w:rPr>
          <w:spacing w:val="-5"/>
          <w:lang w:val="id-ID"/>
        </w:rPr>
        <w:t xml:space="preserve"> </w:t>
      </w:r>
      <w:r w:rsidRPr="00813992">
        <w:rPr>
          <w:lang w:val="id-ID"/>
        </w:rPr>
        <w:t>mengaktualisasikan</w:t>
      </w:r>
      <w:r w:rsidRPr="00813992">
        <w:rPr>
          <w:spacing w:val="-5"/>
          <w:lang w:val="id-ID"/>
        </w:rPr>
        <w:t xml:space="preserve"> </w:t>
      </w:r>
      <w:r w:rsidRPr="00813992">
        <w:rPr>
          <w:spacing w:val="-4"/>
          <w:lang w:val="id-ID"/>
        </w:rPr>
        <w:t>diri</w:t>
      </w:r>
    </w:p>
    <w:p w14:paraId="2FF48A55" w14:textId="77777777" w:rsidR="006403E8" w:rsidRDefault="006403E8" w:rsidP="0064438F">
      <w:pPr>
        <w:pStyle w:val="TeksIsi"/>
        <w:spacing w:before="1"/>
        <w:ind w:left="0"/>
        <w:rPr>
          <w:lang w:val="id-ID"/>
        </w:rPr>
      </w:pPr>
    </w:p>
    <w:p w14:paraId="0CD61F42" w14:textId="06E2BCE5" w:rsidR="000F00C6" w:rsidRDefault="00903A77" w:rsidP="0064438F">
      <w:pPr>
        <w:pStyle w:val="TeksIsi"/>
        <w:spacing w:before="1"/>
        <w:ind w:left="0"/>
        <w:rPr>
          <w:lang w:val="id-ID"/>
        </w:rPr>
      </w:pPr>
      <w:r w:rsidRPr="00813992">
        <w:rPr>
          <w:lang w:val="id-ID"/>
        </w:rPr>
        <w:t>Lima kebutuhan dasar tersebut selalu berusaha kita penuhi</w:t>
      </w:r>
      <w:r w:rsidR="006403E8">
        <w:rPr>
          <w:lang w:val="id-ID"/>
        </w:rPr>
        <w:t>. S</w:t>
      </w:r>
      <w:r w:rsidR="006403E8" w:rsidRPr="00813992">
        <w:rPr>
          <w:lang w:val="id-ID"/>
        </w:rPr>
        <w:t>upaya kebutuhan-kebutuhan itu bisa terpenuhi</w:t>
      </w:r>
      <w:r w:rsidR="006403E8">
        <w:rPr>
          <w:lang w:val="id-ID"/>
        </w:rPr>
        <w:t>,</w:t>
      </w:r>
      <w:r w:rsidR="006403E8" w:rsidRPr="00813992">
        <w:rPr>
          <w:lang w:val="id-ID"/>
        </w:rPr>
        <w:t xml:space="preserve"> </w:t>
      </w:r>
      <w:r w:rsidRPr="00813992">
        <w:rPr>
          <w:lang w:val="id-ID"/>
        </w:rPr>
        <w:t xml:space="preserve">kadang </w:t>
      </w:r>
      <w:r w:rsidR="00C11AFA">
        <w:rPr>
          <w:lang w:val="id-ID"/>
        </w:rPr>
        <w:t>kita terjebak pada keinginan untuk memenuhinya dengan</w:t>
      </w:r>
      <w:r w:rsidRPr="00813992">
        <w:rPr>
          <w:lang w:val="id-ID"/>
        </w:rPr>
        <w:t xml:space="preserve"> cara </w:t>
      </w:r>
      <w:r w:rsidR="00C11AFA">
        <w:rPr>
          <w:lang w:val="id-ID"/>
        </w:rPr>
        <w:t xml:space="preserve">yang </w:t>
      </w:r>
      <w:r w:rsidRPr="00813992">
        <w:rPr>
          <w:lang w:val="id-ID"/>
        </w:rPr>
        <w:t>instan.</w:t>
      </w:r>
      <w:r w:rsidR="004206E1" w:rsidRPr="00813992">
        <w:rPr>
          <w:lang w:val="id-ID"/>
        </w:rPr>
        <w:t xml:space="preserve"> K</w:t>
      </w:r>
      <w:r w:rsidRPr="00813992">
        <w:rPr>
          <w:lang w:val="id-ID"/>
        </w:rPr>
        <w:t>adang cara</w:t>
      </w:r>
      <w:r w:rsidR="004206E1" w:rsidRPr="00813992">
        <w:rPr>
          <w:lang w:val="id-ID"/>
        </w:rPr>
        <w:t>-</w:t>
      </w:r>
      <w:r w:rsidRPr="00813992">
        <w:rPr>
          <w:lang w:val="id-ID"/>
        </w:rPr>
        <w:t>cara tidak benar juga kita lakukan</w:t>
      </w:r>
      <w:r w:rsidR="00C11AFA">
        <w:rPr>
          <w:lang w:val="id-ID"/>
        </w:rPr>
        <w:t>.</w:t>
      </w:r>
      <w:r w:rsidR="004206E1" w:rsidRPr="00813992">
        <w:rPr>
          <w:lang w:val="id-ID"/>
        </w:rPr>
        <w:t xml:space="preserve"> </w:t>
      </w:r>
      <w:r w:rsidR="00C11AFA">
        <w:rPr>
          <w:lang w:val="id-ID"/>
        </w:rPr>
        <w:t xml:space="preserve">Ada banyak orang mengatakan </w:t>
      </w:r>
      <w:r w:rsidR="004206E1" w:rsidRPr="00813992">
        <w:rPr>
          <w:b/>
          <w:bCs/>
          <w:lang w:val="id-ID"/>
        </w:rPr>
        <w:t>“</w:t>
      </w:r>
      <w:r w:rsidRPr="00813992">
        <w:rPr>
          <w:b/>
          <w:i/>
          <w:lang w:val="id-ID"/>
        </w:rPr>
        <w:t>yang penting kebutuhan terpenuhi”</w:t>
      </w:r>
      <w:r w:rsidR="00C11AFA">
        <w:rPr>
          <w:b/>
          <w:i/>
          <w:lang w:val="id-ID"/>
        </w:rPr>
        <w:t>.</w:t>
      </w:r>
      <w:r w:rsidRPr="00813992">
        <w:rPr>
          <w:lang w:val="id-ID"/>
        </w:rPr>
        <w:t xml:space="preserve"> </w:t>
      </w:r>
      <w:r w:rsidR="00C11AFA">
        <w:rPr>
          <w:lang w:val="id-ID"/>
        </w:rPr>
        <w:t xml:space="preserve">Mengenai </w:t>
      </w:r>
      <w:r w:rsidRPr="00813992">
        <w:rPr>
          <w:lang w:val="id-ID"/>
        </w:rPr>
        <w:t>caranya</w:t>
      </w:r>
      <w:r w:rsidR="00C11AFA">
        <w:rPr>
          <w:lang w:val="id-ID"/>
        </w:rPr>
        <w:t>,</w:t>
      </w:r>
      <w:r w:rsidRPr="00813992">
        <w:rPr>
          <w:lang w:val="id-ID"/>
        </w:rPr>
        <w:t xml:space="preserve"> </w:t>
      </w:r>
      <w:r w:rsidR="00C11AFA">
        <w:rPr>
          <w:lang w:val="id-ID"/>
        </w:rPr>
        <w:t>ya.... terserah.....</w:t>
      </w:r>
      <w:r w:rsidRPr="00813992">
        <w:rPr>
          <w:lang w:val="id-ID"/>
        </w:rPr>
        <w:t xml:space="preserve"> (</w:t>
      </w:r>
      <w:r w:rsidR="004206E1" w:rsidRPr="00813992">
        <w:rPr>
          <w:i/>
          <w:lang w:val="id-ID"/>
        </w:rPr>
        <w:t>Pengkhotbah</w:t>
      </w:r>
      <w:r w:rsidRPr="00813992">
        <w:rPr>
          <w:i/>
          <w:lang w:val="id-ID"/>
        </w:rPr>
        <w:t xml:space="preserve"> bisa mencari contoh tindakan tersebut</w:t>
      </w:r>
      <w:r w:rsidR="00C11AFA">
        <w:rPr>
          <w:i/>
          <w:lang w:val="id-ID"/>
        </w:rPr>
        <w:t xml:space="preserve"> sesuai pengalaman</w:t>
      </w:r>
      <w:r w:rsidRPr="00813992">
        <w:rPr>
          <w:lang w:val="id-ID"/>
        </w:rPr>
        <w:t>)</w:t>
      </w:r>
      <w:r w:rsidR="00C11AFA">
        <w:rPr>
          <w:lang w:val="id-ID"/>
        </w:rPr>
        <w:t>.</w:t>
      </w:r>
    </w:p>
    <w:p w14:paraId="59281EE2" w14:textId="77777777" w:rsidR="00C11AFA" w:rsidRDefault="00C11AFA" w:rsidP="0064438F">
      <w:pPr>
        <w:pStyle w:val="TeksIsi"/>
        <w:spacing w:before="1"/>
        <w:ind w:left="0"/>
        <w:rPr>
          <w:lang w:val="id-ID"/>
        </w:rPr>
      </w:pPr>
    </w:p>
    <w:p w14:paraId="77A1B772" w14:textId="77777777" w:rsidR="00C11AFA" w:rsidRPr="00813992" w:rsidRDefault="00C11AFA" w:rsidP="00C11AFA">
      <w:pPr>
        <w:spacing w:before="1"/>
        <w:jc w:val="both"/>
        <w:rPr>
          <w:i/>
          <w:lang w:val="id-ID"/>
        </w:rPr>
      </w:pPr>
      <w:r w:rsidRPr="00813992">
        <w:rPr>
          <w:i/>
          <w:lang w:val="id-ID"/>
        </w:rPr>
        <w:t>Jemaat</w:t>
      </w:r>
      <w:r w:rsidRPr="00813992">
        <w:rPr>
          <w:i/>
          <w:spacing w:val="-2"/>
          <w:lang w:val="id-ID"/>
        </w:rPr>
        <w:t xml:space="preserve"> </w:t>
      </w:r>
      <w:r w:rsidRPr="00813992">
        <w:rPr>
          <w:i/>
          <w:lang w:val="id-ID"/>
        </w:rPr>
        <w:t>yang</w:t>
      </w:r>
      <w:r w:rsidRPr="00813992">
        <w:rPr>
          <w:i/>
          <w:spacing w:val="-2"/>
          <w:lang w:val="id-ID"/>
        </w:rPr>
        <w:t xml:space="preserve"> terkasih</w:t>
      </w:r>
    </w:p>
    <w:p w14:paraId="0D79CDB8" w14:textId="795614D1" w:rsidR="000F00C6" w:rsidRPr="00813992" w:rsidRDefault="00903A77" w:rsidP="004206E1">
      <w:pPr>
        <w:pStyle w:val="TeksIsi"/>
        <w:spacing w:before="1"/>
        <w:ind w:left="0" w:firstLine="851"/>
        <w:rPr>
          <w:lang w:val="id-ID"/>
        </w:rPr>
      </w:pPr>
      <w:r w:rsidRPr="00813992">
        <w:rPr>
          <w:lang w:val="id-ID"/>
        </w:rPr>
        <w:t xml:space="preserve">Belajar dari Firman Tuhan hari ini, beberapa hal bisa kita lakukan </w:t>
      </w:r>
      <w:r w:rsidR="004206E1" w:rsidRPr="00813992">
        <w:rPr>
          <w:lang w:val="id-ID"/>
        </w:rPr>
        <w:t>untuk</w:t>
      </w:r>
      <w:r w:rsidRPr="00813992">
        <w:rPr>
          <w:lang w:val="id-ID"/>
        </w:rPr>
        <w:t xml:space="preserve"> menghadapi berbagai macam godaan yang ada dalam hidup kita:</w:t>
      </w:r>
    </w:p>
    <w:p w14:paraId="1927DD66" w14:textId="20563215" w:rsidR="000F00C6" w:rsidRPr="00813992" w:rsidRDefault="00903A77" w:rsidP="0064438F">
      <w:pPr>
        <w:pStyle w:val="DaftarParagraf"/>
        <w:numPr>
          <w:ilvl w:val="0"/>
          <w:numId w:val="1"/>
        </w:numPr>
        <w:ind w:left="425" w:hanging="425"/>
        <w:rPr>
          <w:lang w:val="id-ID"/>
        </w:rPr>
      </w:pPr>
      <w:r w:rsidRPr="00813992">
        <w:rPr>
          <w:lang w:val="id-ID"/>
        </w:rPr>
        <w:t>Seperti yang Musa sampaikan kepada bangsa Israel: selalu mengingat dan bersyukur</w:t>
      </w:r>
      <w:r w:rsidR="00C11AFA">
        <w:rPr>
          <w:lang w:val="id-ID"/>
        </w:rPr>
        <w:t>lah</w:t>
      </w:r>
      <w:r w:rsidRPr="00813992">
        <w:rPr>
          <w:lang w:val="id-ID"/>
        </w:rPr>
        <w:t xml:space="preserve"> akan karya Allah dalam</w:t>
      </w:r>
      <w:r w:rsidR="00C11AFA">
        <w:rPr>
          <w:lang w:val="id-ID"/>
        </w:rPr>
        <w:t xml:space="preserve"> hidup</w:t>
      </w:r>
      <w:r w:rsidRPr="00813992">
        <w:rPr>
          <w:lang w:val="id-ID"/>
        </w:rPr>
        <w:t>. Syukuri apa yang kita miliki saat ini</w:t>
      </w:r>
      <w:r w:rsidR="00C11AFA">
        <w:rPr>
          <w:lang w:val="id-ID"/>
        </w:rPr>
        <w:t>.</w:t>
      </w:r>
      <w:r w:rsidRPr="00813992">
        <w:rPr>
          <w:lang w:val="id-ID"/>
        </w:rPr>
        <w:t xml:space="preserve"> </w:t>
      </w:r>
      <w:r w:rsidR="00C11AFA">
        <w:rPr>
          <w:lang w:val="id-ID"/>
        </w:rPr>
        <w:t>N</w:t>
      </w:r>
      <w:r w:rsidRPr="00813992">
        <w:rPr>
          <w:lang w:val="id-ID"/>
        </w:rPr>
        <w:t>ikmati</w:t>
      </w:r>
      <w:r w:rsidRPr="00813992">
        <w:rPr>
          <w:spacing w:val="80"/>
          <w:lang w:val="id-ID"/>
        </w:rPr>
        <w:t xml:space="preserve"> </w:t>
      </w:r>
      <w:r w:rsidRPr="00813992">
        <w:rPr>
          <w:lang w:val="id-ID"/>
        </w:rPr>
        <w:t>apa</w:t>
      </w:r>
      <w:r w:rsidRPr="00813992">
        <w:rPr>
          <w:spacing w:val="80"/>
          <w:lang w:val="id-ID"/>
        </w:rPr>
        <w:t xml:space="preserve"> </w:t>
      </w:r>
      <w:r w:rsidRPr="00813992">
        <w:rPr>
          <w:lang w:val="id-ID"/>
        </w:rPr>
        <w:t>yang</w:t>
      </w:r>
      <w:r w:rsidRPr="00813992">
        <w:rPr>
          <w:spacing w:val="80"/>
          <w:lang w:val="id-ID"/>
        </w:rPr>
        <w:t xml:space="preserve"> </w:t>
      </w:r>
      <w:r w:rsidRPr="00813992">
        <w:rPr>
          <w:lang w:val="id-ID"/>
        </w:rPr>
        <w:t>Tuhan</w:t>
      </w:r>
      <w:r w:rsidRPr="00813992">
        <w:rPr>
          <w:spacing w:val="80"/>
          <w:lang w:val="id-ID"/>
        </w:rPr>
        <w:t xml:space="preserve"> </w:t>
      </w:r>
      <w:r w:rsidRPr="00813992">
        <w:rPr>
          <w:lang w:val="id-ID"/>
        </w:rPr>
        <w:t>berikan</w:t>
      </w:r>
      <w:r w:rsidRPr="00813992">
        <w:rPr>
          <w:spacing w:val="80"/>
          <w:lang w:val="id-ID"/>
        </w:rPr>
        <w:t xml:space="preserve"> </w:t>
      </w:r>
      <w:r w:rsidRPr="00813992">
        <w:rPr>
          <w:lang w:val="id-ID"/>
        </w:rPr>
        <w:t>saat</w:t>
      </w:r>
      <w:r w:rsidRPr="00813992">
        <w:rPr>
          <w:spacing w:val="80"/>
          <w:lang w:val="id-ID"/>
        </w:rPr>
        <w:t xml:space="preserve"> </w:t>
      </w:r>
      <w:r w:rsidRPr="00813992">
        <w:rPr>
          <w:lang w:val="id-ID"/>
        </w:rPr>
        <w:t>ini</w:t>
      </w:r>
      <w:r w:rsidR="00C11AFA">
        <w:rPr>
          <w:lang w:val="id-ID"/>
        </w:rPr>
        <w:t xml:space="preserve">. Setiap wujud syukur </w:t>
      </w:r>
      <w:r w:rsidRPr="00813992">
        <w:rPr>
          <w:lang w:val="id-ID"/>
        </w:rPr>
        <w:t>akan</w:t>
      </w:r>
      <w:r w:rsidR="00327C73" w:rsidRPr="00813992">
        <w:rPr>
          <w:lang w:val="id-ID"/>
        </w:rPr>
        <w:t xml:space="preserve"> m</w:t>
      </w:r>
      <w:r w:rsidRPr="00813992">
        <w:rPr>
          <w:lang w:val="id-ID"/>
        </w:rPr>
        <w:t xml:space="preserve">embuat kita </w:t>
      </w:r>
      <w:r w:rsidRPr="00813992">
        <w:rPr>
          <w:lang w:val="id-ID"/>
        </w:rPr>
        <w:lastRenderedPageBreak/>
        <w:t>lebih bijaksana dalam menghadapi berbagai godaan dalam hidup kita</w:t>
      </w:r>
      <w:r w:rsidR="00327C73" w:rsidRPr="00813992">
        <w:rPr>
          <w:lang w:val="id-ID"/>
        </w:rPr>
        <w:t>.</w:t>
      </w:r>
    </w:p>
    <w:p w14:paraId="29654EAC" w14:textId="734620D6" w:rsidR="000F00C6" w:rsidRPr="00813992" w:rsidRDefault="00903A77" w:rsidP="0064438F">
      <w:pPr>
        <w:pStyle w:val="DaftarParagraf"/>
        <w:numPr>
          <w:ilvl w:val="0"/>
          <w:numId w:val="1"/>
        </w:numPr>
        <w:ind w:left="425" w:hanging="425"/>
        <w:rPr>
          <w:lang w:val="id-ID"/>
        </w:rPr>
      </w:pPr>
      <w:r w:rsidRPr="00813992">
        <w:rPr>
          <w:lang w:val="id-ID"/>
        </w:rPr>
        <w:t>Tetap setia dan teguh kepada kehendak Allah</w:t>
      </w:r>
      <w:r w:rsidR="00C11AFA">
        <w:rPr>
          <w:lang w:val="id-ID"/>
        </w:rPr>
        <w:t>.</w:t>
      </w:r>
      <w:r w:rsidRPr="00813992">
        <w:rPr>
          <w:lang w:val="id-ID"/>
        </w:rPr>
        <w:t xml:space="preserve"> </w:t>
      </w:r>
      <w:r w:rsidR="00C11AFA">
        <w:rPr>
          <w:lang w:val="id-ID"/>
        </w:rPr>
        <w:t xml:space="preserve">Kita belajar dari Tuhan Yesus </w:t>
      </w:r>
      <w:r w:rsidRPr="00813992">
        <w:rPr>
          <w:lang w:val="id-ID"/>
        </w:rPr>
        <w:t xml:space="preserve">yang berhasil melewati berbagai macam godaan dalam awal karya </w:t>
      </w:r>
      <w:r w:rsidR="004206E1" w:rsidRPr="00813992">
        <w:rPr>
          <w:lang w:val="id-ID"/>
        </w:rPr>
        <w:t>penyelamatan-Nya</w:t>
      </w:r>
      <w:r w:rsidRPr="00813992">
        <w:rPr>
          <w:lang w:val="id-ID"/>
        </w:rPr>
        <w:t>. Ingat</w:t>
      </w:r>
      <w:r w:rsidR="00C11AFA">
        <w:rPr>
          <w:lang w:val="id-ID"/>
        </w:rPr>
        <w:t>lah</w:t>
      </w:r>
      <w:r w:rsidRPr="00813992">
        <w:rPr>
          <w:lang w:val="id-ID"/>
        </w:rPr>
        <w:t xml:space="preserve"> </w:t>
      </w:r>
      <w:r w:rsidR="00C11AFA">
        <w:rPr>
          <w:lang w:val="id-ID"/>
        </w:rPr>
        <w:t xml:space="preserve">panggilan </w:t>
      </w:r>
      <w:r w:rsidRPr="00813992">
        <w:rPr>
          <w:lang w:val="id-ID"/>
        </w:rPr>
        <w:t>hidup kita</w:t>
      </w:r>
      <w:r w:rsidR="00C11AFA">
        <w:rPr>
          <w:lang w:val="id-ID"/>
        </w:rPr>
        <w:t xml:space="preserve">. Kita dipanggil untuk </w:t>
      </w:r>
      <w:r w:rsidRPr="00813992">
        <w:rPr>
          <w:lang w:val="id-ID"/>
        </w:rPr>
        <w:t>menjalankan damai sejahtera Kristus</w:t>
      </w:r>
      <w:r w:rsidR="00C11AFA">
        <w:rPr>
          <w:lang w:val="id-ID"/>
        </w:rPr>
        <w:t>.</w:t>
      </w:r>
      <w:r w:rsidRPr="00813992">
        <w:rPr>
          <w:lang w:val="id-ID"/>
        </w:rPr>
        <w:t xml:space="preserve"> </w:t>
      </w:r>
      <w:r w:rsidR="00C11AFA">
        <w:rPr>
          <w:lang w:val="id-ID"/>
        </w:rPr>
        <w:t>K</w:t>
      </w:r>
      <w:r w:rsidRPr="00813992">
        <w:rPr>
          <w:lang w:val="id-ID"/>
        </w:rPr>
        <w:t>etika keinginan untuk berbuat curang</w:t>
      </w:r>
      <w:r w:rsidR="00C11AFA">
        <w:rPr>
          <w:lang w:val="id-ID"/>
        </w:rPr>
        <w:t xml:space="preserve"> atau </w:t>
      </w:r>
      <w:r w:rsidRPr="00813992">
        <w:rPr>
          <w:lang w:val="id-ID"/>
        </w:rPr>
        <w:t xml:space="preserve">jahat </w:t>
      </w:r>
      <w:r w:rsidR="00C11AFA">
        <w:rPr>
          <w:lang w:val="id-ID"/>
        </w:rPr>
        <w:t xml:space="preserve">muncul dalam diri, </w:t>
      </w:r>
      <w:r w:rsidRPr="00813992">
        <w:rPr>
          <w:lang w:val="id-ID"/>
        </w:rPr>
        <w:t xml:space="preserve">kita bisa mengujinya apakah </w:t>
      </w:r>
      <w:r w:rsidR="00C11AFA">
        <w:rPr>
          <w:lang w:val="id-ID"/>
        </w:rPr>
        <w:t xml:space="preserve">keinginan itu </w:t>
      </w:r>
      <w:r w:rsidRPr="00813992">
        <w:rPr>
          <w:lang w:val="id-ID"/>
        </w:rPr>
        <w:t>layak di hadapan Tuhan? Apakah tindakan kita bisa membawa damai sejahtera?</w:t>
      </w:r>
      <w:r w:rsidR="00C11AFA">
        <w:rPr>
          <w:lang w:val="id-ID"/>
        </w:rPr>
        <w:t xml:space="preserve"> Ujilah segala sesuatu dengan didasarkan pada firman Tuhan! </w:t>
      </w:r>
    </w:p>
    <w:p w14:paraId="2E87F44D" w14:textId="23A01DE0" w:rsidR="000F00C6" w:rsidRPr="00813992" w:rsidRDefault="00903A77" w:rsidP="0064438F">
      <w:pPr>
        <w:pStyle w:val="DaftarParagraf"/>
        <w:numPr>
          <w:ilvl w:val="0"/>
          <w:numId w:val="1"/>
        </w:numPr>
        <w:spacing w:before="1"/>
        <w:ind w:left="425" w:hanging="425"/>
        <w:rPr>
          <w:lang w:val="id-ID"/>
        </w:rPr>
      </w:pPr>
      <w:r w:rsidRPr="00813992">
        <w:rPr>
          <w:lang w:val="id-ID"/>
        </w:rPr>
        <w:t>Jalani ibadah</w:t>
      </w:r>
      <w:r w:rsidR="00C11AFA">
        <w:rPr>
          <w:lang w:val="id-ID"/>
        </w:rPr>
        <w:t xml:space="preserve"> dengan tekun dan gembira.</w:t>
      </w:r>
      <w:r w:rsidRPr="00813992">
        <w:rPr>
          <w:lang w:val="id-ID"/>
        </w:rPr>
        <w:t xml:space="preserve"> </w:t>
      </w:r>
      <w:r w:rsidR="00C11AFA">
        <w:rPr>
          <w:lang w:val="id-ID"/>
        </w:rPr>
        <w:t>Ibadah yang dijalankan secara liturgis harus dialirkan dalam kehidupan nyata. I</w:t>
      </w:r>
      <w:r w:rsidRPr="00813992">
        <w:rPr>
          <w:lang w:val="id-ID"/>
        </w:rPr>
        <w:t>badah yang sejati adalah dalam keseharian hidup kita.</w:t>
      </w:r>
    </w:p>
    <w:p w14:paraId="30B40351" w14:textId="77777777" w:rsidR="000F00C6" w:rsidRPr="00813992" w:rsidRDefault="000F00C6">
      <w:pPr>
        <w:pStyle w:val="TeksIsi"/>
        <w:ind w:left="0"/>
        <w:jc w:val="left"/>
        <w:rPr>
          <w:lang w:val="id-ID"/>
        </w:rPr>
      </w:pPr>
    </w:p>
    <w:p w14:paraId="04F00FFF" w14:textId="152D96B4" w:rsidR="000F00C6" w:rsidRPr="00813992" w:rsidRDefault="00903A77" w:rsidP="0064438F">
      <w:pPr>
        <w:pStyle w:val="TeksIsi"/>
        <w:spacing w:before="1"/>
        <w:ind w:left="0"/>
        <w:rPr>
          <w:lang w:val="id-ID"/>
        </w:rPr>
      </w:pPr>
      <w:r w:rsidRPr="00813992">
        <w:rPr>
          <w:lang w:val="id-ID"/>
        </w:rPr>
        <w:t xml:space="preserve">Demikian </w:t>
      </w:r>
      <w:r w:rsidR="00C11AFA">
        <w:rPr>
          <w:lang w:val="id-ID"/>
        </w:rPr>
        <w:t>permenungan kita pada M</w:t>
      </w:r>
      <w:r w:rsidRPr="00813992">
        <w:rPr>
          <w:lang w:val="id-ID"/>
        </w:rPr>
        <w:t xml:space="preserve">inggu </w:t>
      </w:r>
      <w:r w:rsidR="00747E72">
        <w:rPr>
          <w:lang w:val="id-ID"/>
        </w:rPr>
        <w:t>Pra-Paskah</w:t>
      </w:r>
      <w:r w:rsidRPr="00813992">
        <w:rPr>
          <w:lang w:val="id-ID"/>
        </w:rPr>
        <w:t xml:space="preserve"> </w:t>
      </w:r>
      <w:r w:rsidR="00C11AFA">
        <w:rPr>
          <w:lang w:val="id-ID"/>
        </w:rPr>
        <w:t xml:space="preserve">pertama </w:t>
      </w:r>
      <w:r w:rsidRPr="00813992">
        <w:rPr>
          <w:lang w:val="id-ID"/>
        </w:rPr>
        <w:t xml:space="preserve">ini. Pertanyaan </w:t>
      </w:r>
      <w:r w:rsidR="004206E1" w:rsidRPr="00813992">
        <w:rPr>
          <w:lang w:val="id-ID"/>
        </w:rPr>
        <w:t>terakhir</w:t>
      </w:r>
      <w:r w:rsidRPr="00813992">
        <w:rPr>
          <w:lang w:val="id-ID"/>
        </w:rPr>
        <w:t>, apakah makanan kesukaan kita?</w:t>
      </w:r>
      <w:r w:rsidRPr="00813992">
        <w:rPr>
          <w:spacing w:val="-3"/>
          <w:lang w:val="id-ID"/>
        </w:rPr>
        <w:t xml:space="preserve"> </w:t>
      </w:r>
      <w:r w:rsidRPr="00813992">
        <w:rPr>
          <w:lang w:val="id-ID"/>
        </w:rPr>
        <w:t>Bisakah</w:t>
      </w:r>
      <w:r w:rsidRPr="00813992">
        <w:rPr>
          <w:spacing w:val="-1"/>
          <w:lang w:val="id-ID"/>
        </w:rPr>
        <w:t xml:space="preserve"> </w:t>
      </w:r>
      <w:r w:rsidRPr="00813992">
        <w:rPr>
          <w:lang w:val="id-ID"/>
        </w:rPr>
        <w:t>kita</w:t>
      </w:r>
      <w:r w:rsidR="00C11AFA">
        <w:rPr>
          <w:lang w:val="id-ID"/>
        </w:rPr>
        <w:t xml:space="preserve"> menahan diri dengan berpantang </w:t>
      </w:r>
      <w:r w:rsidRPr="00813992">
        <w:rPr>
          <w:lang w:val="id-ID"/>
        </w:rPr>
        <w:t>selama</w:t>
      </w:r>
      <w:r w:rsidRPr="00813992">
        <w:rPr>
          <w:spacing w:val="-4"/>
          <w:lang w:val="id-ID"/>
        </w:rPr>
        <w:t xml:space="preserve"> </w:t>
      </w:r>
      <w:r w:rsidRPr="00813992">
        <w:rPr>
          <w:lang w:val="id-ID"/>
        </w:rPr>
        <w:t xml:space="preserve">masa aksi puasa </w:t>
      </w:r>
      <w:r w:rsidR="00747E72">
        <w:rPr>
          <w:lang w:val="id-ID"/>
        </w:rPr>
        <w:t>Pra-Paskah</w:t>
      </w:r>
      <w:r w:rsidRPr="00813992">
        <w:rPr>
          <w:lang w:val="id-ID"/>
        </w:rPr>
        <w:t xml:space="preserve"> ini? Amin</w:t>
      </w:r>
    </w:p>
    <w:p w14:paraId="08A26DC0" w14:textId="77777777" w:rsidR="000F00C6" w:rsidRPr="00813992" w:rsidRDefault="000F00C6">
      <w:pPr>
        <w:pStyle w:val="TeksIsi"/>
        <w:ind w:left="0"/>
        <w:jc w:val="left"/>
        <w:rPr>
          <w:lang w:val="id-ID"/>
        </w:rPr>
      </w:pPr>
    </w:p>
    <w:p w14:paraId="5A59167F" w14:textId="3E1ED67A" w:rsidR="000F00C6" w:rsidRPr="00813992" w:rsidRDefault="00903A77" w:rsidP="00327C73">
      <w:pPr>
        <w:pStyle w:val="TeksIsi"/>
        <w:ind w:left="0"/>
        <w:jc w:val="right"/>
        <w:rPr>
          <w:spacing w:val="-2"/>
          <w:lang w:val="id-ID"/>
        </w:rPr>
      </w:pPr>
      <w:r w:rsidRPr="00813992">
        <w:rPr>
          <w:spacing w:val="-2"/>
          <w:lang w:val="id-ID"/>
        </w:rPr>
        <w:t>(</w:t>
      </w:r>
      <w:r w:rsidR="00327C73" w:rsidRPr="00813992">
        <w:rPr>
          <w:spacing w:val="-2"/>
          <w:lang w:val="id-ID"/>
        </w:rPr>
        <w:t>da</w:t>
      </w:r>
      <w:r w:rsidRPr="00813992">
        <w:rPr>
          <w:spacing w:val="-2"/>
          <w:lang w:val="id-ID"/>
        </w:rPr>
        <w:t>)</w:t>
      </w:r>
    </w:p>
    <w:p w14:paraId="4E0B6089" w14:textId="77777777" w:rsidR="0064438F" w:rsidRPr="00813992" w:rsidRDefault="0064438F" w:rsidP="0064438F">
      <w:pPr>
        <w:pStyle w:val="TeksIsi"/>
        <w:ind w:left="0"/>
        <w:rPr>
          <w:spacing w:val="-2"/>
          <w:lang w:val="id-ID"/>
        </w:rPr>
      </w:pPr>
    </w:p>
    <w:p w14:paraId="361FDEDD" w14:textId="7FB5997A" w:rsidR="0064438F" w:rsidRPr="00813992" w:rsidRDefault="0064438F">
      <w:pPr>
        <w:rPr>
          <w:spacing w:val="-2"/>
          <w:lang w:val="id-ID"/>
        </w:rPr>
      </w:pPr>
      <w:r w:rsidRPr="00813992">
        <w:rPr>
          <w:spacing w:val="-2"/>
          <w:lang w:val="id-ID"/>
        </w:rPr>
        <w:br w:type="page"/>
      </w:r>
    </w:p>
    <w:p w14:paraId="5A0D9CC7" w14:textId="500EB8E9" w:rsidR="000D13E4" w:rsidRPr="00813992" w:rsidRDefault="000D13E4" w:rsidP="000D13E4">
      <w:pPr>
        <w:rPr>
          <w:b/>
          <w:bCs/>
          <w:lang w:val="id-ID"/>
        </w:rPr>
      </w:pPr>
      <w:r w:rsidRPr="00813992">
        <w:rPr>
          <w:noProof/>
          <w:lang w:val="id-ID"/>
        </w:rPr>
        <w:lastRenderedPageBreak/>
        <mc:AlternateContent>
          <mc:Choice Requires="wps">
            <w:drawing>
              <wp:anchor distT="0" distB="0" distL="114300" distR="114300" simplePos="0" relativeHeight="251660800" behindDoc="1" locked="0" layoutInCell="1" allowOverlap="1" wp14:anchorId="52FE387E" wp14:editId="7BFDE7EC">
                <wp:simplePos x="0" y="0"/>
                <wp:positionH relativeFrom="column">
                  <wp:posOffset>15240</wp:posOffset>
                </wp:positionH>
                <wp:positionV relativeFrom="paragraph">
                  <wp:posOffset>-52705</wp:posOffset>
                </wp:positionV>
                <wp:extent cx="2229485" cy="132080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20800"/>
                        </a:xfrm>
                        <a:prstGeom prst="rect">
                          <a:avLst/>
                        </a:prstGeom>
                        <a:solidFill>
                          <a:schemeClr val="bg1">
                            <a:lumMod val="85000"/>
                          </a:schemeClr>
                        </a:solidFill>
                        <a:ln w="9525">
                          <a:noFill/>
                          <a:miter lim="800000"/>
                          <a:headEnd/>
                          <a:tailEnd/>
                        </a:ln>
                      </wps:spPr>
                      <wps:txbx>
                        <w:txbxContent>
                          <w:p w14:paraId="6D62514E" w14:textId="77777777" w:rsidR="000D13E4" w:rsidRPr="00B21F12" w:rsidRDefault="000D13E4" w:rsidP="000D13E4">
                            <w:pPr>
                              <w:rPr>
                                <w:b/>
                                <w:color w:val="000000" w:themeColor="text1"/>
                              </w:rPr>
                            </w:pPr>
                            <w:r w:rsidRPr="00B21F12">
                              <w:rPr>
                                <w:b/>
                                <w:color w:val="000000" w:themeColor="text1"/>
                              </w:rPr>
                              <w:t>KHOTBAH</w:t>
                            </w:r>
                          </w:p>
                          <w:p w14:paraId="6FD6160B" w14:textId="132517DC" w:rsidR="000D13E4" w:rsidRPr="00B21F12" w:rsidRDefault="000D13E4" w:rsidP="000D13E4">
                            <w:pPr>
                              <w:rPr>
                                <w:b/>
                                <w:color w:val="000000" w:themeColor="text1"/>
                              </w:rPr>
                            </w:pPr>
                            <w:r w:rsidRPr="00B21F12">
                              <w:rPr>
                                <w:b/>
                                <w:color w:val="000000" w:themeColor="text1"/>
                              </w:rPr>
                              <w:t xml:space="preserve">Minggu </w:t>
                            </w:r>
                            <w:r w:rsidR="00747E72">
                              <w:rPr>
                                <w:b/>
                                <w:color w:val="000000" w:themeColor="text1"/>
                              </w:rPr>
                              <w:t>Pra-Paskah</w:t>
                            </w:r>
                            <w:r w:rsidRPr="00B21F12">
                              <w:rPr>
                                <w:b/>
                                <w:color w:val="000000" w:themeColor="text1"/>
                              </w:rPr>
                              <w:t xml:space="preserve"> </w:t>
                            </w:r>
                            <w:r w:rsidR="00D34B95">
                              <w:rPr>
                                <w:b/>
                                <w:color w:val="000000" w:themeColor="text1"/>
                              </w:rPr>
                              <w:t>2</w:t>
                            </w:r>
                          </w:p>
                          <w:p w14:paraId="031895D1" w14:textId="77777777" w:rsidR="000D13E4" w:rsidRPr="00B21F12" w:rsidRDefault="000D13E4" w:rsidP="000D13E4">
                            <w:pPr>
                              <w:rPr>
                                <w:rFonts w:cs="Calibri"/>
                                <w:bCs/>
                                <w:i/>
                                <w:iCs/>
                                <w:color w:val="000000" w:themeColor="text1"/>
                                <w:sz w:val="20"/>
                                <w:szCs w:val="20"/>
                              </w:rPr>
                            </w:pPr>
                            <w:r w:rsidRPr="00B21F12">
                              <w:rPr>
                                <w:rFonts w:cs="Calibri"/>
                                <w:bCs/>
                                <w:i/>
                                <w:iCs/>
                                <w:color w:val="000000" w:themeColor="text1"/>
                                <w:sz w:val="20"/>
                                <w:szCs w:val="20"/>
                              </w:rPr>
                              <w:t>16 Maret 2025</w:t>
                            </w:r>
                          </w:p>
                          <w:p w14:paraId="6138231A" w14:textId="77777777" w:rsidR="000D13E4" w:rsidRDefault="000D13E4" w:rsidP="000D13E4">
                            <w:pPr>
                              <w:pBdr>
                                <w:top w:val="single" w:sz="4" w:space="1" w:color="7F7F7F"/>
                              </w:pBdr>
                              <w:rPr>
                                <w:rFonts w:cs="Calibri"/>
                                <w:bCs/>
                                <w:sz w:val="20"/>
                                <w:szCs w:val="20"/>
                              </w:rPr>
                            </w:pPr>
                          </w:p>
                          <w:p w14:paraId="41A794C8" w14:textId="77777777" w:rsidR="000D13E4" w:rsidRPr="003947AF" w:rsidRDefault="000D13E4" w:rsidP="000D13E4">
                            <w:pPr>
                              <w:ind w:left="1134" w:hanging="1134"/>
                              <w:rPr>
                                <w:sz w:val="20"/>
                                <w:szCs w:val="20"/>
                              </w:rPr>
                            </w:pPr>
                            <w:r w:rsidRPr="003947AF">
                              <w:rPr>
                                <w:rFonts w:cs="Calibri"/>
                                <w:bCs/>
                                <w:sz w:val="20"/>
                                <w:szCs w:val="20"/>
                              </w:rPr>
                              <w:t xml:space="preserve">Bacaan 1: </w:t>
                            </w:r>
                            <w:r w:rsidRPr="003947AF">
                              <w:rPr>
                                <w:rFonts w:cs="Calibri"/>
                                <w:bCs/>
                                <w:sz w:val="20"/>
                                <w:szCs w:val="20"/>
                              </w:rPr>
                              <w:tab/>
                            </w:r>
                            <w:r w:rsidRPr="003947AF">
                              <w:rPr>
                                <w:sz w:val="20"/>
                                <w:szCs w:val="20"/>
                              </w:rPr>
                              <w:t>Kejadian 15:1-12, 17-18</w:t>
                            </w:r>
                          </w:p>
                          <w:p w14:paraId="5503A28F" w14:textId="77777777" w:rsidR="000D13E4" w:rsidRPr="003947AF" w:rsidRDefault="000D13E4" w:rsidP="000D13E4">
                            <w:pPr>
                              <w:ind w:left="1134" w:hanging="1134"/>
                              <w:rPr>
                                <w:rFonts w:cs="Calibri Light"/>
                                <w:color w:val="000000"/>
                                <w:sz w:val="20"/>
                                <w:szCs w:val="20"/>
                              </w:rPr>
                            </w:pPr>
                            <w:r w:rsidRPr="003947AF">
                              <w:rPr>
                                <w:rFonts w:cs="Calibri"/>
                                <w:bCs/>
                                <w:sz w:val="20"/>
                                <w:szCs w:val="20"/>
                              </w:rPr>
                              <w:t>Tanggapan:</w:t>
                            </w:r>
                            <w:r w:rsidRPr="003947AF">
                              <w:rPr>
                                <w:rFonts w:cs="Calibri"/>
                                <w:bCs/>
                                <w:sz w:val="20"/>
                                <w:szCs w:val="20"/>
                              </w:rPr>
                              <w:tab/>
                            </w:r>
                            <w:r w:rsidRPr="003947AF">
                              <w:rPr>
                                <w:rFonts w:cs="Calibri Light"/>
                                <w:color w:val="000000"/>
                                <w:sz w:val="20"/>
                                <w:szCs w:val="20"/>
                              </w:rPr>
                              <w:t>M</w:t>
                            </w:r>
                            <w:r w:rsidRPr="003947AF">
                              <w:rPr>
                                <w:rFonts w:cs="Calibri Light"/>
                                <w:color w:val="000000"/>
                                <w:sz w:val="20"/>
                                <w:szCs w:val="20"/>
                                <w:lang w:val="id-ID"/>
                              </w:rPr>
                              <w:t>azmur</w:t>
                            </w:r>
                            <w:r w:rsidRPr="003947AF">
                              <w:rPr>
                                <w:rFonts w:cs="Calibri Light"/>
                                <w:color w:val="000000"/>
                                <w:sz w:val="20"/>
                                <w:szCs w:val="20"/>
                              </w:rPr>
                              <w:t xml:space="preserve"> 27</w:t>
                            </w:r>
                          </w:p>
                          <w:p w14:paraId="078022FE" w14:textId="77777777" w:rsidR="000D13E4" w:rsidRPr="003947AF" w:rsidRDefault="000D13E4" w:rsidP="000D13E4">
                            <w:pPr>
                              <w:ind w:left="1134" w:hanging="1134"/>
                              <w:rPr>
                                <w:rFonts w:cs="Calibri"/>
                                <w:bCs/>
                                <w:sz w:val="20"/>
                                <w:szCs w:val="20"/>
                              </w:rPr>
                            </w:pPr>
                            <w:r w:rsidRPr="003947AF">
                              <w:rPr>
                                <w:rFonts w:cs="Calibri"/>
                                <w:bCs/>
                                <w:sz w:val="20"/>
                                <w:szCs w:val="20"/>
                              </w:rPr>
                              <w:t>Bacaan 2:</w:t>
                            </w:r>
                            <w:r w:rsidRPr="003947AF">
                              <w:rPr>
                                <w:rFonts w:cs="Calibri"/>
                                <w:bCs/>
                                <w:sz w:val="20"/>
                                <w:szCs w:val="20"/>
                              </w:rPr>
                              <w:tab/>
                            </w:r>
                            <w:r w:rsidRPr="003947AF">
                              <w:rPr>
                                <w:sz w:val="20"/>
                                <w:szCs w:val="20"/>
                              </w:rPr>
                              <w:t>Filipi 3:17</w:t>
                            </w:r>
                            <w:r>
                              <w:rPr>
                                <w:sz w:val="20"/>
                                <w:szCs w:val="20"/>
                              </w:rPr>
                              <w:t>-</w:t>
                            </w:r>
                            <w:r w:rsidRPr="003947AF">
                              <w:rPr>
                                <w:sz w:val="20"/>
                                <w:szCs w:val="20"/>
                              </w:rPr>
                              <w:t>4:1</w:t>
                            </w:r>
                          </w:p>
                          <w:p w14:paraId="59CB11FC" w14:textId="77777777" w:rsidR="000D13E4" w:rsidRPr="003947AF" w:rsidRDefault="000D13E4" w:rsidP="000D13E4">
                            <w:pPr>
                              <w:ind w:left="1134" w:hanging="1134"/>
                              <w:rPr>
                                <w:rFonts w:cs="Calibri"/>
                                <w:bCs/>
                                <w:sz w:val="20"/>
                                <w:szCs w:val="20"/>
                              </w:rPr>
                            </w:pPr>
                            <w:r w:rsidRPr="003947AF">
                              <w:rPr>
                                <w:rFonts w:cs="Calibri"/>
                                <w:bCs/>
                                <w:sz w:val="20"/>
                                <w:szCs w:val="20"/>
                              </w:rPr>
                              <w:t>Injil:</w:t>
                            </w:r>
                            <w:r w:rsidRPr="003947AF">
                              <w:rPr>
                                <w:rFonts w:cs="Calibri"/>
                                <w:bCs/>
                                <w:sz w:val="20"/>
                                <w:szCs w:val="20"/>
                              </w:rPr>
                              <w:tab/>
                            </w:r>
                            <w:r w:rsidRPr="003947AF">
                              <w:rPr>
                                <w:sz w:val="20"/>
                                <w:szCs w:val="20"/>
                              </w:rPr>
                              <w:t>Lukas 13:31-35</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52FE387E" id="Text Box 2" o:spid="_x0000_s1034" type="#_x0000_t202" style="position:absolute;margin-left:1.2pt;margin-top:-4.15pt;width:175.55pt;height:104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" fillcolor="#d8d8d8 [2732]" stroked="f">
                <v:textbox>
                  <w:txbxContent>
                    <w:p w14:paraId="6D62514E" w14:textId="77777777" w:rsidR="000D13E4" w:rsidRPr="00B21F12" w:rsidRDefault="000D13E4" w:rsidP="000D13E4">
                      <w:pPr>
                        <w:rPr>
                          <w:b/>
                          <w:color w:val="000000" w:themeColor="text1"/>
                        </w:rPr>
                      </w:pPr>
                      <w:r w:rsidRPr="00B21F12">
                        <w:rPr>
                          <w:b/>
                          <w:color w:val="000000" w:themeColor="text1"/>
                        </w:rPr>
                        <w:t>KHOTBAH</w:t>
                      </w:r>
                    </w:p>
                    <w:p w14:paraId="6FD6160B" w14:textId="132517DC" w:rsidR="000D13E4" w:rsidRPr="00B21F12" w:rsidRDefault="000D13E4" w:rsidP="000D13E4">
                      <w:pPr>
                        <w:rPr>
                          <w:b/>
                          <w:color w:val="000000" w:themeColor="text1"/>
                        </w:rPr>
                      </w:pPr>
                      <w:r w:rsidRPr="00B21F12">
                        <w:rPr>
                          <w:b/>
                          <w:color w:val="000000" w:themeColor="text1"/>
                        </w:rPr>
                        <w:t xml:space="preserve">Minggu </w:t>
                      </w:r>
                      <w:r w:rsidR="00747E72">
                        <w:rPr>
                          <w:b/>
                          <w:color w:val="000000" w:themeColor="text1"/>
                        </w:rPr>
                        <w:t>Pra-Paskah</w:t>
                      </w:r>
                      <w:r w:rsidRPr="00B21F12">
                        <w:rPr>
                          <w:b/>
                          <w:color w:val="000000" w:themeColor="text1"/>
                        </w:rPr>
                        <w:t xml:space="preserve"> </w:t>
                      </w:r>
                      <w:r w:rsidR="00D34B95">
                        <w:rPr>
                          <w:b/>
                          <w:color w:val="000000" w:themeColor="text1"/>
                        </w:rPr>
                        <w:t>2</w:t>
                      </w:r>
                    </w:p>
                    <w:p w14:paraId="031895D1" w14:textId="77777777" w:rsidR="000D13E4" w:rsidRPr="00B21F12" w:rsidRDefault="000D13E4" w:rsidP="000D13E4">
                      <w:pPr>
                        <w:rPr>
                          <w:rFonts w:cs="Calibri"/>
                          <w:bCs/>
                          <w:i/>
                          <w:iCs/>
                          <w:color w:val="000000" w:themeColor="text1"/>
                          <w:sz w:val="20"/>
                          <w:szCs w:val="20"/>
                        </w:rPr>
                      </w:pPr>
                      <w:r w:rsidRPr="00B21F12">
                        <w:rPr>
                          <w:rFonts w:cs="Calibri"/>
                          <w:bCs/>
                          <w:i/>
                          <w:iCs/>
                          <w:color w:val="000000" w:themeColor="text1"/>
                          <w:sz w:val="20"/>
                          <w:szCs w:val="20"/>
                        </w:rPr>
                        <w:t>16 Maret 2025</w:t>
                      </w:r>
                    </w:p>
                    <w:p w14:paraId="6138231A" w14:textId="77777777" w:rsidR="000D13E4" w:rsidRDefault="000D13E4" w:rsidP="000D13E4">
                      <w:pPr>
                        <w:pBdr>
                          <w:top w:val="single" w:sz="4" w:space="1" w:color="7F7F7F"/>
                        </w:pBdr>
                        <w:rPr>
                          <w:rFonts w:cs="Calibri"/>
                          <w:bCs/>
                          <w:sz w:val="20"/>
                          <w:szCs w:val="20"/>
                        </w:rPr>
                      </w:pPr>
                    </w:p>
                    <w:p w14:paraId="41A794C8" w14:textId="77777777" w:rsidR="000D13E4" w:rsidRPr="003947AF" w:rsidRDefault="000D13E4" w:rsidP="000D13E4">
                      <w:pPr>
                        <w:ind w:left="1134" w:hanging="1134"/>
                        <w:rPr>
                          <w:sz w:val="20"/>
                          <w:szCs w:val="20"/>
                        </w:rPr>
                      </w:pPr>
                      <w:r w:rsidRPr="003947AF">
                        <w:rPr>
                          <w:rFonts w:cs="Calibri"/>
                          <w:bCs/>
                          <w:sz w:val="20"/>
                          <w:szCs w:val="20"/>
                        </w:rPr>
                        <w:t xml:space="preserve">Bacaan 1: </w:t>
                      </w:r>
                      <w:r w:rsidRPr="003947AF">
                        <w:rPr>
                          <w:rFonts w:cs="Calibri"/>
                          <w:bCs/>
                          <w:sz w:val="20"/>
                          <w:szCs w:val="20"/>
                        </w:rPr>
                        <w:tab/>
                      </w:r>
                      <w:r w:rsidRPr="003947AF">
                        <w:rPr>
                          <w:sz w:val="20"/>
                          <w:szCs w:val="20"/>
                        </w:rPr>
                        <w:t>Kejadian 15:1-12, 17-18</w:t>
                      </w:r>
                    </w:p>
                    <w:p w14:paraId="5503A28F" w14:textId="77777777" w:rsidR="000D13E4" w:rsidRPr="003947AF" w:rsidRDefault="000D13E4" w:rsidP="000D13E4">
                      <w:pPr>
                        <w:ind w:left="1134" w:hanging="1134"/>
                        <w:rPr>
                          <w:rFonts w:cs="Calibri Light"/>
                          <w:color w:val="000000"/>
                          <w:sz w:val="20"/>
                          <w:szCs w:val="20"/>
                        </w:rPr>
                      </w:pPr>
                      <w:r w:rsidRPr="003947AF">
                        <w:rPr>
                          <w:rFonts w:cs="Calibri"/>
                          <w:bCs/>
                          <w:sz w:val="20"/>
                          <w:szCs w:val="20"/>
                        </w:rPr>
                        <w:t>Tanggapan:</w:t>
                      </w:r>
                      <w:r w:rsidRPr="003947AF">
                        <w:rPr>
                          <w:rFonts w:cs="Calibri"/>
                          <w:bCs/>
                          <w:sz w:val="20"/>
                          <w:szCs w:val="20"/>
                        </w:rPr>
                        <w:tab/>
                      </w:r>
                      <w:r w:rsidRPr="003947AF">
                        <w:rPr>
                          <w:rFonts w:cs="Calibri Light"/>
                          <w:color w:val="000000"/>
                          <w:sz w:val="20"/>
                          <w:szCs w:val="20"/>
                        </w:rPr>
                        <w:t>M</w:t>
                      </w:r>
                      <w:r w:rsidRPr="003947AF">
                        <w:rPr>
                          <w:rFonts w:cs="Calibri Light"/>
                          <w:color w:val="000000"/>
                          <w:sz w:val="20"/>
                          <w:szCs w:val="20"/>
                          <w:lang w:val="id-ID"/>
                        </w:rPr>
                        <w:t>azmur</w:t>
                      </w:r>
                      <w:r w:rsidRPr="003947AF">
                        <w:rPr>
                          <w:rFonts w:cs="Calibri Light"/>
                          <w:color w:val="000000"/>
                          <w:sz w:val="20"/>
                          <w:szCs w:val="20"/>
                        </w:rPr>
                        <w:t xml:space="preserve"> 27</w:t>
                      </w:r>
                    </w:p>
                    <w:p w14:paraId="078022FE" w14:textId="77777777" w:rsidR="000D13E4" w:rsidRPr="003947AF" w:rsidRDefault="000D13E4" w:rsidP="000D13E4">
                      <w:pPr>
                        <w:ind w:left="1134" w:hanging="1134"/>
                        <w:rPr>
                          <w:rFonts w:cs="Calibri"/>
                          <w:bCs/>
                          <w:sz w:val="20"/>
                          <w:szCs w:val="20"/>
                        </w:rPr>
                      </w:pPr>
                      <w:r w:rsidRPr="003947AF">
                        <w:rPr>
                          <w:rFonts w:cs="Calibri"/>
                          <w:bCs/>
                          <w:sz w:val="20"/>
                          <w:szCs w:val="20"/>
                        </w:rPr>
                        <w:t>Bacaan 2:</w:t>
                      </w:r>
                      <w:r w:rsidRPr="003947AF">
                        <w:rPr>
                          <w:rFonts w:cs="Calibri"/>
                          <w:bCs/>
                          <w:sz w:val="20"/>
                          <w:szCs w:val="20"/>
                        </w:rPr>
                        <w:tab/>
                      </w:r>
                      <w:r w:rsidRPr="003947AF">
                        <w:rPr>
                          <w:sz w:val="20"/>
                          <w:szCs w:val="20"/>
                        </w:rPr>
                        <w:t>Filipi 3:17</w:t>
                      </w:r>
                      <w:r>
                        <w:rPr>
                          <w:sz w:val="20"/>
                          <w:szCs w:val="20"/>
                        </w:rPr>
                        <w:t>-</w:t>
                      </w:r>
                      <w:r w:rsidRPr="003947AF">
                        <w:rPr>
                          <w:sz w:val="20"/>
                          <w:szCs w:val="20"/>
                        </w:rPr>
                        <w:t>4:1</w:t>
                      </w:r>
                    </w:p>
                    <w:p w14:paraId="59CB11FC" w14:textId="77777777" w:rsidR="000D13E4" w:rsidRPr="003947AF" w:rsidRDefault="000D13E4" w:rsidP="000D13E4">
                      <w:pPr>
                        <w:ind w:left="1134" w:hanging="1134"/>
                        <w:rPr>
                          <w:rFonts w:cs="Calibri"/>
                          <w:bCs/>
                          <w:sz w:val="20"/>
                          <w:szCs w:val="20"/>
                        </w:rPr>
                      </w:pPr>
                      <w:r w:rsidRPr="003947AF">
                        <w:rPr>
                          <w:rFonts w:cs="Calibri"/>
                          <w:bCs/>
                          <w:sz w:val="20"/>
                          <w:szCs w:val="20"/>
                        </w:rPr>
                        <w:t>Injil:</w:t>
                      </w:r>
                      <w:r w:rsidRPr="003947AF">
                        <w:rPr>
                          <w:rFonts w:cs="Calibri"/>
                          <w:bCs/>
                          <w:sz w:val="20"/>
                          <w:szCs w:val="20"/>
                        </w:rPr>
                        <w:tab/>
                      </w:r>
                      <w:r w:rsidRPr="003947AF">
                        <w:rPr>
                          <w:sz w:val="20"/>
                          <w:szCs w:val="20"/>
                        </w:rPr>
                        <w:t>Lukas 13:31-35</w:t>
                      </w:r>
                    </w:p>
                  </w:txbxContent>
                </v:textbox>
              </v:shape>
            </w:pict>
          </mc:Fallback>
        </mc:AlternateContent>
      </w:r>
    </w:p>
    <w:p w14:paraId="0571D460" w14:textId="58777BD7" w:rsidR="000D13E4" w:rsidRPr="00813992" w:rsidRDefault="000D13E4" w:rsidP="000D13E4">
      <w:pPr>
        <w:rPr>
          <w:b/>
          <w:bCs/>
          <w:lang w:val="id-ID"/>
        </w:rPr>
      </w:pPr>
      <w:r w:rsidRPr="00813992">
        <w:rPr>
          <w:noProof/>
          <w:lang w:val="id-ID"/>
        </w:rPr>
        <mc:AlternateContent>
          <mc:Choice Requires="wps">
            <w:drawing>
              <wp:anchor distT="45720" distB="45720" distL="114300" distR="114300" simplePos="0" relativeHeight="251659776" behindDoc="1" locked="0" layoutInCell="1" allowOverlap="1" wp14:anchorId="500295CE" wp14:editId="40A92CA2">
                <wp:simplePos x="0" y="0"/>
                <wp:positionH relativeFrom="margin">
                  <wp:align>right</wp:align>
                </wp:positionH>
                <wp:positionV relativeFrom="paragraph">
                  <wp:posOffset>58420</wp:posOffset>
                </wp:positionV>
                <wp:extent cx="1813560" cy="809625"/>
                <wp:effectExtent l="0" t="0" r="0" b="9525"/>
                <wp:wrapThrough wrapText="bothSides">
                  <wp:wrapPolygon edited="0">
                    <wp:start x="0" y="0"/>
                    <wp:lineTo x="0" y="21346"/>
                    <wp:lineTo x="21328" y="21346"/>
                    <wp:lineTo x="21328" y="0"/>
                    <wp:lineTo x="0" y="0"/>
                  </wp:wrapPolygon>
                </wp:wrapThrough>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809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56B7CB" w14:textId="77777777" w:rsidR="000D13E4" w:rsidRPr="00055BA2" w:rsidRDefault="000D13E4" w:rsidP="000D13E4">
                            <w:pPr>
                              <w:jc w:val="center"/>
                              <w:rPr>
                                <w:rFonts w:ascii="Cooper Black" w:eastAsia="SimSun" w:hAnsi="Cooper Black" w:cs="SimSun"/>
                                <w:sz w:val="28"/>
                                <w:szCs w:val="32"/>
                              </w:rPr>
                            </w:pPr>
                            <w:r>
                              <w:rPr>
                                <w:rFonts w:ascii="Cooper Black" w:eastAsia="SimSun" w:hAnsi="Cooper Black" w:cs="SimSun"/>
                                <w:sz w:val="28"/>
                                <w:szCs w:val="32"/>
                              </w:rPr>
                              <w:t>Merengkuh Salib Sang Kristus</w:t>
                            </w:r>
                          </w:p>
                          <w:p w14:paraId="45D5A084" w14:textId="77777777" w:rsidR="000D13E4" w:rsidRPr="00055BA2" w:rsidRDefault="000D13E4" w:rsidP="000D13E4">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F7BC384" w14:textId="77777777" w:rsidR="000D13E4" w:rsidRPr="00055BA2" w:rsidRDefault="000D13E4" w:rsidP="000D13E4">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0295CE" id="_x0000_s1035" type="#_x0000_t202" style="position:absolute;margin-left:91.6pt;margin-top:4.6pt;width:142.8pt;height:63.75pt;z-index:-2516567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" stroked="f">
                <v:textbox>
                  <w:txbxContent>
                    <w:p w14:paraId="1C56B7CB" w14:textId="77777777" w:rsidR="000D13E4" w:rsidRPr="00055BA2" w:rsidRDefault="000D13E4" w:rsidP="000D13E4">
                      <w:pPr>
                        <w:jc w:val="center"/>
                        <w:rPr>
                          <w:rFonts w:ascii="Cooper Black" w:eastAsia="SimSun" w:hAnsi="Cooper Black" w:cs="SimSun"/>
                          <w:sz w:val="28"/>
                          <w:szCs w:val="32"/>
                        </w:rPr>
                      </w:pPr>
                      <w:r>
                        <w:rPr>
                          <w:rFonts w:ascii="Cooper Black" w:eastAsia="SimSun" w:hAnsi="Cooper Black" w:cs="SimSun"/>
                          <w:sz w:val="28"/>
                          <w:szCs w:val="32"/>
                        </w:rPr>
                        <w:t>Merengkuh Salib Sang Kristus</w:t>
                      </w:r>
                    </w:p>
                    <w:p w14:paraId="45D5A084" w14:textId="77777777" w:rsidR="000D13E4" w:rsidRPr="00055BA2" w:rsidRDefault="000D13E4" w:rsidP="000D13E4">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F7BC384" w14:textId="77777777" w:rsidR="000D13E4" w:rsidRPr="00055BA2" w:rsidRDefault="000D13E4" w:rsidP="000D13E4">
                      <w:pPr>
                        <w:jc w:val="center"/>
                        <w:rPr>
                          <w:rFonts w:ascii="Cooper Black" w:eastAsia="SimSun" w:hAnsi="Cooper Black" w:cs="SimSun"/>
                          <w:sz w:val="32"/>
                          <w:szCs w:val="36"/>
                          <w:lang w:val="id-ID"/>
                        </w:rPr>
                      </w:pPr>
                    </w:p>
                  </w:txbxContent>
                </v:textbox>
                <w10:wrap type="through" anchorx="margin"/>
              </v:shape>
            </w:pict>
          </mc:Fallback>
        </mc:AlternateContent>
      </w:r>
    </w:p>
    <w:p w14:paraId="7504A145" w14:textId="60DAF0DF" w:rsidR="000D13E4" w:rsidRPr="00813992" w:rsidRDefault="000D13E4" w:rsidP="000D13E4">
      <w:pPr>
        <w:rPr>
          <w:b/>
          <w:bCs/>
          <w:lang w:val="id-ID"/>
        </w:rPr>
      </w:pPr>
    </w:p>
    <w:p w14:paraId="527FBDE2" w14:textId="7FD50E8D" w:rsidR="000D13E4" w:rsidRPr="00813992" w:rsidRDefault="000D13E4" w:rsidP="000D13E4">
      <w:pPr>
        <w:rPr>
          <w:b/>
          <w:bCs/>
          <w:lang w:val="id-ID"/>
        </w:rPr>
      </w:pPr>
    </w:p>
    <w:p w14:paraId="042A5814" w14:textId="37FBF875" w:rsidR="000D13E4" w:rsidRPr="00813992" w:rsidRDefault="000D13E4" w:rsidP="000D13E4">
      <w:pPr>
        <w:rPr>
          <w:b/>
          <w:bCs/>
          <w:lang w:val="id-ID"/>
        </w:rPr>
      </w:pPr>
    </w:p>
    <w:p w14:paraId="731E7C99" w14:textId="77777777" w:rsidR="000D13E4" w:rsidRPr="00813992" w:rsidRDefault="000D13E4" w:rsidP="000D13E4">
      <w:pPr>
        <w:rPr>
          <w:b/>
          <w:bCs/>
          <w:lang w:val="id-ID"/>
        </w:rPr>
      </w:pPr>
    </w:p>
    <w:p w14:paraId="36097886" w14:textId="7BF3AA20" w:rsidR="000D13E4" w:rsidRPr="00813992" w:rsidRDefault="000D13E4" w:rsidP="000D13E4">
      <w:pPr>
        <w:rPr>
          <w:b/>
          <w:bCs/>
          <w:lang w:val="id-ID"/>
        </w:rPr>
      </w:pPr>
    </w:p>
    <w:p w14:paraId="485C1D10" w14:textId="04039ACF" w:rsidR="000D13E4" w:rsidRPr="00813992" w:rsidRDefault="000D13E4" w:rsidP="000D13E4">
      <w:pPr>
        <w:rPr>
          <w:b/>
          <w:bCs/>
          <w:lang w:val="id-ID"/>
        </w:rPr>
      </w:pPr>
    </w:p>
    <w:p w14:paraId="2849BA65" w14:textId="0707B38B" w:rsidR="000D13E4" w:rsidRPr="00813992" w:rsidRDefault="000D13E4" w:rsidP="000D13E4">
      <w:pPr>
        <w:rPr>
          <w:b/>
          <w:bCs/>
          <w:lang w:val="id-ID"/>
        </w:rPr>
      </w:pPr>
    </w:p>
    <w:p w14:paraId="6C6E0830" w14:textId="75D571B2" w:rsidR="000D13E4" w:rsidRPr="00813992" w:rsidRDefault="000D13E4" w:rsidP="000D13E4">
      <w:pPr>
        <w:rPr>
          <w:b/>
          <w:bCs/>
          <w:lang w:val="id-ID"/>
        </w:rPr>
      </w:pPr>
    </w:p>
    <w:p w14:paraId="43A96162" w14:textId="58D0E146" w:rsidR="000D13E4" w:rsidRPr="00813992" w:rsidRDefault="000D13E4" w:rsidP="000D13E4">
      <w:pPr>
        <w:rPr>
          <w:b/>
          <w:bCs/>
          <w:lang w:val="id-ID"/>
        </w:rPr>
      </w:pPr>
    </w:p>
    <w:p w14:paraId="796C54BB" w14:textId="47CFE4B0" w:rsidR="000D13E4" w:rsidRPr="00813992" w:rsidRDefault="000D13E4" w:rsidP="000D13E4">
      <w:pPr>
        <w:rPr>
          <w:rFonts w:ascii="Wingdings 2" w:hAnsi="Wingdings 2"/>
          <w:sz w:val="24"/>
          <w:szCs w:val="24"/>
          <w:lang w:val="id-ID"/>
        </w:rPr>
      </w:pPr>
      <w:r w:rsidRPr="00813992">
        <w:rPr>
          <w:b/>
          <w:bCs/>
          <w:lang w:val="id-ID"/>
        </w:rPr>
        <w:t>DASAR PEMIKIRAN</w:t>
      </w:r>
    </w:p>
    <w:p w14:paraId="4BFB7275" w14:textId="679F7514" w:rsidR="000D13E4" w:rsidRPr="00813992" w:rsidRDefault="000D13E4" w:rsidP="000D13E4">
      <w:pPr>
        <w:ind w:firstLine="851"/>
        <w:jc w:val="both"/>
        <w:rPr>
          <w:lang w:val="id-ID"/>
        </w:rPr>
      </w:pPr>
    </w:p>
    <w:p w14:paraId="0862DB55" w14:textId="6C08978A" w:rsidR="000D13E4" w:rsidRPr="00813992" w:rsidRDefault="000D13E4" w:rsidP="000D13E4">
      <w:pPr>
        <w:ind w:firstLine="851"/>
        <w:jc w:val="both"/>
        <w:rPr>
          <w:lang w:val="id-ID"/>
        </w:rPr>
      </w:pPr>
      <w:r w:rsidRPr="00813992">
        <w:rPr>
          <w:lang w:val="id-ID"/>
        </w:rPr>
        <w:t xml:space="preserve">Mengikut Yesus tidak memiliki jaminan bahwa hidup kita akan selalu menyenangkan dan dipenuhi dengan kenyamanan. Ada pepatah mengatakan semakin tinggi sebatang pohon itu tumbuh, maka semakin kencang pula angin yang meniupnya. </w:t>
      </w:r>
      <w:r w:rsidR="00563253">
        <w:rPr>
          <w:lang w:val="id-ID"/>
        </w:rPr>
        <w:t xml:space="preserve">Apabila kita berada dalam situasi seperti pohon yang terguncang oleh angin keras itu, </w:t>
      </w:r>
      <w:r w:rsidRPr="00813992">
        <w:rPr>
          <w:lang w:val="id-ID"/>
        </w:rPr>
        <w:t xml:space="preserve">bagaimana mengatasinya? Akankah kita bertahan dan berjuang atau meninggalkan-Nya? </w:t>
      </w:r>
    </w:p>
    <w:p w14:paraId="30EEB01A" w14:textId="0C6A1C31" w:rsidR="000D13E4" w:rsidRPr="00813992" w:rsidRDefault="000D13E4" w:rsidP="000D13E4">
      <w:pPr>
        <w:ind w:firstLine="851"/>
        <w:jc w:val="both"/>
        <w:rPr>
          <w:lang w:val="id-ID"/>
        </w:rPr>
      </w:pPr>
      <w:r w:rsidRPr="00813992">
        <w:rPr>
          <w:lang w:val="id-ID"/>
        </w:rPr>
        <w:t>Sebagai orang percaya kita telah menerima teladan nyata dari sang Kristus juru selamat kita. Melalui teladannya</w:t>
      </w:r>
      <w:r w:rsidR="00563253">
        <w:rPr>
          <w:lang w:val="id-ID"/>
        </w:rPr>
        <w:t>,</w:t>
      </w:r>
      <w:r w:rsidRPr="00813992">
        <w:rPr>
          <w:lang w:val="id-ID"/>
        </w:rPr>
        <w:t xml:space="preserve"> Kristus mengajak kita untuk bertahan dan berjuang. Ia mengajarkan </w:t>
      </w:r>
      <w:r w:rsidR="00563253">
        <w:rPr>
          <w:lang w:val="id-ID"/>
        </w:rPr>
        <w:t xml:space="preserve">kepada </w:t>
      </w:r>
      <w:r w:rsidRPr="00813992">
        <w:rPr>
          <w:lang w:val="id-ID"/>
        </w:rPr>
        <w:t>kita untuk berjuang tanpa henti. Apa</w:t>
      </w:r>
      <w:r w:rsidR="00563253">
        <w:rPr>
          <w:lang w:val="id-ID"/>
        </w:rPr>
        <w:t xml:space="preserve"> </w:t>
      </w:r>
      <w:r w:rsidRPr="00813992">
        <w:rPr>
          <w:lang w:val="id-ID"/>
        </w:rPr>
        <w:t>pun kenyataan yang datang silih berganti dalam kehidupan; baik pengalaman yang menyedihkan ataupun yang menyenangkan</w:t>
      </w:r>
      <w:r w:rsidR="00563253">
        <w:rPr>
          <w:lang w:val="id-ID"/>
        </w:rPr>
        <w:t>, semua harus dihadapi</w:t>
      </w:r>
      <w:r w:rsidRPr="00813992">
        <w:rPr>
          <w:lang w:val="id-ID"/>
        </w:rPr>
        <w:t xml:space="preserve">. Yesus mengajarkan </w:t>
      </w:r>
      <w:r w:rsidR="00563253">
        <w:rPr>
          <w:lang w:val="id-ID"/>
        </w:rPr>
        <w:t xml:space="preserve">kepada </w:t>
      </w:r>
      <w:r w:rsidRPr="00813992">
        <w:rPr>
          <w:lang w:val="id-ID"/>
        </w:rPr>
        <w:t xml:space="preserve">kita untuk tetap teguh, </w:t>
      </w:r>
      <w:r w:rsidR="00563253">
        <w:rPr>
          <w:lang w:val="id-ID"/>
        </w:rPr>
        <w:t xml:space="preserve">dan tetap </w:t>
      </w:r>
      <w:r w:rsidRPr="00813992">
        <w:rPr>
          <w:lang w:val="id-ID"/>
        </w:rPr>
        <w:t>bertahan</w:t>
      </w:r>
      <w:r w:rsidR="00563253">
        <w:rPr>
          <w:lang w:val="id-ID"/>
        </w:rPr>
        <w:t xml:space="preserve"> dengan meneladani-Nya</w:t>
      </w:r>
      <w:r w:rsidRPr="00813992">
        <w:rPr>
          <w:lang w:val="id-ID"/>
        </w:rPr>
        <w:t xml:space="preserve">. Meneladani Yesus berarti </w:t>
      </w:r>
      <w:r w:rsidR="00563253">
        <w:rPr>
          <w:lang w:val="id-ID"/>
        </w:rPr>
        <w:t xml:space="preserve">meniru </w:t>
      </w:r>
      <w:r w:rsidRPr="00813992">
        <w:rPr>
          <w:lang w:val="id-ID"/>
        </w:rPr>
        <w:t>keteguhan hati-Nya ketika menghadapi pencobaan hingga Ia menang. Yesus berani merengkuh jalan salib yang tidak mudah untuk dilalui.</w:t>
      </w:r>
    </w:p>
    <w:p w14:paraId="5DDCCC57" w14:textId="6302D63F" w:rsidR="000D13E4" w:rsidRPr="00813992" w:rsidRDefault="000D13E4" w:rsidP="000D13E4">
      <w:pPr>
        <w:ind w:firstLine="851"/>
        <w:jc w:val="both"/>
        <w:rPr>
          <w:lang w:val="id-ID"/>
        </w:rPr>
      </w:pPr>
      <w:r w:rsidRPr="00813992">
        <w:rPr>
          <w:lang w:val="id-ID"/>
        </w:rPr>
        <w:t xml:space="preserve">Merengkuh berarti </w:t>
      </w:r>
      <w:r w:rsidR="008F79ED">
        <w:rPr>
          <w:lang w:val="id-ID"/>
        </w:rPr>
        <w:t xml:space="preserve">tidak menjadi seteru salib (Fil.3:18). Perseteruan akan menjauhkan relasi. Sementara, merengkuh akan mempererat relasi. Merengkuh berarti </w:t>
      </w:r>
      <w:r w:rsidRPr="00813992">
        <w:rPr>
          <w:lang w:val="id-ID"/>
        </w:rPr>
        <w:t xml:space="preserve">mendekap atau mendekatkan sesuatu ke bagian dada. Merengkuh Salib Sang Kristus berarti mendekap, atau mendekatkan salib ke dada. Hal ini berarti mengajak kita untuk benar-benar memeluk salib itu dengan begitu erat agar tidak terlepas. Apakah ini hal yang mudah? Tentu </w:t>
      </w:r>
      <w:r w:rsidRPr="00813992">
        <w:rPr>
          <w:lang w:val="id-ID"/>
        </w:rPr>
        <w:lastRenderedPageBreak/>
        <w:t xml:space="preserve">saja tidak. Jika kita tidak benar-benar memiliki kekuatan dan keberanian pastilah kita akan menjauhkan salib tersebut. Salib merupakan lambang penderitaan, pengorbanan dan keselamatan. Siapakah yang berani merengkuhnya? Merengkuh Salib Sang Kristus berarti kita diajak untuk tetap hidup mendekap salib tersebut dengan erat sembari berjuang di tengah hidup yang penuh dengan pergumulan. </w:t>
      </w:r>
    </w:p>
    <w:p w14:paraId="356E9BBB" w14:textId="428F6A46" w:rsidR="000D13E4" w:rsidRPr="00813992" w:rsidRDefault="000D13E4" w:rsidP="000D13E4">
      <w:pPr>
        <w:ind w:firstLine="851"/>
        <w:jc w:val="both"/>
        <w:rPr>
          <w:lang w:val="id-ID"/>
        </w:rPr>
      </w:pPr>
      <w:r w:rsidRPr="00813992">
        <w:rPr>
          <w:lang w:val="id-ID"/>
        </w:rPr>
        <w:t>Kini, kita diundang kembali untuk merenungkan sejauh mana kita benar-benar mampu merengkuh salib itu? Ketika kita menjadi murid Yesus, setidaknya ada dua hal yang perlu diingat; pertama kita harus siap menghadapi berbagai pencobaan; Kedua, kita dipanggil untuk hidup dalam kerendahan hati. Pun dalam kondisi yang tidak mudah, namun kita diharapkan siap dengan segala konsekuensi yang ada. Lihatlah Kristus yang menang atas pencobaan yang dialami-Nya. Tidak selalu mudah menjalani hidup sebagai pengikut Kristus, pun Yesus dalam pelayanan-Nya harus mengalami banyak penderitaan hingga kematian menjadi akhir dari kehidupan-Nya.</w:t>
      </w:r>
    </w:p>
    <w:p w14:paraId="6F593151" w14:textId="77777777" w:rsidR="000D13E4" w:rsidRPr="00813992" w:rsidRDefault="000D13E4" w:rsidP="000D13E4">
      <w:pPr>
        <w:ind w:firstLine="851"/>
        <w:jc w:val="both"/>
        <w:rPr>
          <w:b/>
          <w:bCs/>
          <w:lang w:val="id-ID"/>
        </w:rPr>
      </w:pPr>
    </w:p>
    <w:p w14:paraId="62FC164E" w14:textId="77777777" w:rsidR="000D13E4" w:rsidRPr="00813992" w:rsidRDefault="000D13E4" w:rsidP="000D13E4">
      <w:pPr>
        <w:jc w:val="both"/>
        <w:rPr>
          <w:b/>
          <w:bCs/>
          <w:lang w:val="id-ID"/>
        </w:rPr>
      </w:pPr>
    </w:p>
    <w:p w14:paraId="4BC5EF34" w14:textId="1B5D3D0F" w:rsidR="000D13E4" w:rsidRPr="00813992" w:rsidRDefault="000D13E4" w:rsidP="000D13E4">
      <w:pPr>
        <w:jc w:val="both"/>
        <w:rPr>
          <w:b/>
          <w:bCs/>
          <w:lang w:val="id-ID"/>
        </w:rPr>
      </w:pPr>
      <w:r w:rsidRPr="00813992">
        <w:rPr>
          <w:b/>
          <w:bCs/>
          <w:lang w:val="id-ID"/>
        </w:rPr>
        <w:t>TAFSIR LEKSIONARIS</w:t>
      </w:r>
    </w:p>
    <w:p w14:paraId="56966D28" w14:textId="77777777" w:rsidR="000D13E4" w:rsidRPr="00813992" w:rsidRDefault="000D13E4" w:rsidP="000D13E4">
      <w:pPr>
        <w:jc w:val="both"/>
        <w:rPr>
          <w:rFonts w:cs="Calibri Light"/>
          <w:b/>
          <w:bCs/>
          <w:lang w:val="id-ID"/>
        </w:rPr>
      </w:pPr>
      <w:bookmarkStart w:id="4" w:name="_Hlk41761492"/>
    </w:p>
    <w:p w14:paraId="74CA7C5C" w14:textId="7BF08E77" w:rsidR="000D13E4" w:rsidRPr="00813992" w:rsidRDefault="000D13E4" w:rsidP="000D13E4">
      <w:pPr>
        <w:jc w:val="both"/>
        <w:rPr>
          <w:b/>
          <w:bCs/>
          <w:lang w:val="id-ID"/>
        </w:rPr>
      </w:pPr>
      <w:r w:rsidRPr="00813992">
        <w:rPr>
          <w:b/>
          <w:bCs/>
          <w:lang w:val="id-ID"/>
        </w:rPr>
        <w:t>Kejadian 15:1-12, 17-18</w:t>
      </w:r>
    </w:p>
    <w:p w14:paraId="1F6E8D35" w14:textId="68309A63" w:rsidR="000D13E4" w:rsidRPr="00813992" w:rsidRDefault="000D13E4" w:rsidP="000D13E4">
      <w:pPr>
        <w:pStyle w:val="NormalWeb"/>
        <w:shd w:val="clear" w:color="auto" w:fill="FFFFFF"/>
        <w:spacing w:before="0" w:beforeAutospacing="0" w:after="0" w:afterAutospacing="0"/>
        <w:ind w:firstLine="851"/>
        <w:jc w:val="both"/>
        <w:rPr>
          <w:rFonts w:ascii="Georgia" w:hAnsi="Georgia"/>
          <w:color w:val="111111"/>
          <w:sz w:val="22"/>
          <w:szCs w:val="22"/>
          <w:lang w:val="id-ID"/>
        </w:rPr>
      </w:pPr>
      <w:r w:rsidRPr="00813992">
        <w:rPr>
          <w:rFonts w:ascii="Georgia" w:hAnsi="Georgia"/>
          <w:color w:val="111111"/>
          <w:sz w:val="22"/>
          <w:szCs w:val="22"/>
          <w:lang w:val="id-ID"/>
        </w:rPr>
        <w:t xml:space="preserve">Abram dikenal dengan kesetiaannya kepada Tuhan. Ia merupakan sosok yang percaya (beriman) kepada </w:t>
      </w:r>
      <w:r w:rsidR="00563253">
        <w:rPr>
          <w:rFonts w:ascii="Georgia" w:hAnsi="Georgia"/>
          <w:color w:val="111111"/>
          <w:sz w:val="22"/>
          <w:szCs w:val="22"/>
          <w:lang w:val="id-ID"/>
        </w:rPr>
        <w:t>Tuhan.</w:t>
      </w:r>
      <w:r w:rsidRPr="00813992">
        <w:rPr>
          <w:rFonts w:ascii="Georgia" w:hAnsi="Georgia"/>
          <w:color w:val="111111"/>
          <w:sz w:val="22"/>
          <w:szCs w:val="22"/>
          <w:lang w:val="id-ID"/>
        </w:rPr>
        <w:t xml:space="preserve"> </w:t>
      </w:r>
      <w:r w:rsidR="00563253">
        <w:rPr>
          <w:rFonts w:ascii="Georgia" w:hAnsi="Georgia"/>
          <w:color w:val="111111"/>
          <w:sz w:val="22"/>
          <w:szCs w:val="22"/>
          <w:lang w:val="id-ID"/>
        </w:rPr>
        <w:t>Perjalanan hidup berimannya kita kenal melalui</w:t>
      </w:r>
      <w:r w:rsidRPr="00813992">
        <w:rPr>
          <w:rFonts w:ascii="Georgia" w:hAnsi="Georgia"/>
          <w:color w:val="111111"/>
          <w:sz w:val="22"/>
          <w:szCs w:val="22"/>
          <w:lang w:val="id-ID"/>
        </w:rPr>
        <w:t xml:space="preserve"> kepergiannya dari Ur-Kasdim menuju Tanah Perjanjian yang belum diketahuinya. Hal tersebut menjadi bukti yang tidak perlu diragukan lagi. Namun dalam teks ini Abram meragu dengan janji Tuhan akan keturunannya. Ia mempertanyakan janji Tuhan: 'Ya Tuhan ALLAH apakah yang akan Engkau berikan kepadaku? Aku akan meninggal tanpa mempunyai anak dan yang mewarisi rumahku ialah Eliezer, Orang Damsyik itu' (ay.2), demikian sanggahnya. Allah meresponsnya dan meyakinkan</w:t>
      </w:r>
      <w:r w:rsidR="00A83B52">
        <w:rPr>
          <w:rFonts w:ascii="Georgia" w:hAnsi="Georgia"/>
          <w:color w:val="111111"/>
          <w:sz w:val="22"/>
          <w:szCs w:val="22"/>
          <w:lang w:val="id-ID"/>
        </w:rPr>
        <w:t xml:space="preserve"> Abram </w:t>
      </w:r>
      <w:r w:rsidRPr="00813992">
        <w:rPr>
          <w:rFonts w:ascii="Georgia" w:hAnsi="Georgia"/>
          <w:color w:val="111111"/>
          <w:sz w:val="22"/>
          <w:szCs w:val="22"/>
          <w:lang w:val="id-ID"/>
        </w:rPr>
        <w:t xml:space="preserve">dengan mengajaknya melihat bintang-bintang di langit: 'Lihatlah ke langit dan hitunglah bintang-bintang... Demikianlah banyaknya nanti keturunanmu' (ay. 5). Tuhan meyakinkan Abram bahwa janji-Nya untuk membuat keturunannya seperti bintang di langit akan terpenuhi. </w:t>
      </w:r>
    </w:p>
    <w:p w14:paraId="010B7EEE" w14:textId="0749461A" w:rsidR="000D13E4" w:rsidRPr="00813992" w:rsidRDefault="000D13E4" w:rsidP="000D13E4">
      <w:pPr>
        <w:pStyle w:val="NormalWeb"/>
        <w:shd w:val="clear" w:color="auto" w:fill="FFFFFF"/>
        <w:spacing w:before="0" w:beforeAutospacing="0" w:after="0" w:afterAutospacing="0"/>
        <w:ind w:firstLine="851"/>
        <w:jc w:val="both"/>
        <w:rPr>
          <w:rFonts w:ascii="Georgia" w:hAnsi="Georgia"/>
          <w:color w:val="111111"/>
          <w:sz w:val="22"/>
          <w:szCs w:val="22"/>
          <w:lang w:val="id-ID"/>
        </w:rPr>
      </w:pPr>
      <w:r w:rsidRPr="00813992">
        <w:rPr>
          <w:rFonts w:ascii="Georgia" w:hAnsi="Georgia"/>
          <w:color w:val="111111"/>
          <w:sz w:val="22"/>
          <w:szCs w:val="22"/>
          <w:lang w:val="id-ID"/>
        </w:rPr>
        <w:lastRenderedPageBreak/>
        <w:t xml:space="preserve">Abram pun percaya dan mengambil hewan untuk disembelih dan dipersembahkan kepada Tuhan. Ayat 6: </w:t>
      </w:r>
      <w:r w:rsidR="00A83B52">
        <w:rPr>
          <w:rFonts w:ascii="Georgia" w:hAnsi="Georgia"/>
          <w:color w:val="111111"/>
          <w:sz w:val="22"/>
          <w:szCs w:val="22"/>
          <w:lang w:val="id-ID"/>
        </w:rPr>
        <w:t>“</w:t>
      </w:r>
      <w:r w:rsidRPr="00813992">
        <w:rPr>
          <w:rFonts w:ascii="Georgia" w:hAnsi="Georgia"/>
          <w:color w:val="111111"/>
          <w:sz w:val="22"/>
          <w:szCs w:val="22"/>
          <w:lang w:val="id-ID"/>
        </w:rPr>
        <w:t>Tuhan melihat dan memperhitungkan kepercayaan Abram sebagai kebenaran, sehingga orang benar dapat dikatakan adalah orang yang meletakkan dan memercayakan kehidupannya kepada Tuhan. Tanda atas janji Tuhan kepada Abram mewujud melalui perapian yang berasap dan suluh berapi yang melewati potongan-potongan daging itu</w:t>
      </w:r>
      <w:r w:rsidR="00A83B52">
        <w:rPr>
          <w:rFonts w:ascii="Georgia" w:hAnsi="Georgia"/>
          <w:color w:val="111111"/>
          <w:sz w:val="22"/>
          <w:szCs w:val="22"/>
          <w:lang w:val="id-ID"/>
        </w:rPr>
        <w:t>”</w:t>
      </w:r>
      <w:r w:rsidRPr="00813992">
        <w:rPr>
          <w:rFonts w:ascii="Georgia" w:hAnsi="Georgia"/>
          <w:color w:val="111111"/>
          <w:sz w:val="22"/>
          <w:szCs w:val="22"/>
          <w:lang w:val="id-ID"/>
        </w:rPr>
        <w:t>. Dengan Perjanjian tersebut, Tuhan memberikan jaminan pemeliharaan untuk Abraham dan keturunannya sampai akhir hayat.</w:t>
      </w:r>
    </w:p>
    <w:p w14:paraId="3111145A" w14:textId="77777777" w:rsidR="000D13E4" w:rsidRPr="00813992" w:rsidRDefault="000D13E4" w:rsidP="000D13E4">
      <w:pPr>
        <w:ind w:firstLine="851"/>
        <w:jc w:val="both"/>
        <w:rPr>
          <w:rFonts w:cs="Calibri Light"/>
          <w:b/>
          <w:bCs/>
          <w:lang w:val="id-ID"/>
        </w:rPr>
      </w:pPr>
    </w:p>
    <w:p w14:paraId="6AABF68D" w14:textId="0DEA11CF" w:rsidR="000D13E4" w:rsidRPr="00813992" w:rsidRDefault="000D13E4" w:rsidP="000D13E4">
      <w:pPr>
        <w:jc w:val="both"/>
        <w:rPr>
          <w:rFonts w:cs="Calibri Light"/>
          <w:b/>
          <w:bCs/>
          <w:lang w:val="id-ID"/>
        </w:rPr>
      </w:pPr>
      <w:r w:rsidRPr="00813992">
        <w:rPr>
          <w:rFonts w:cs="Calibri Light"/>
          <w:b/>
          <w:bCs/>
          <w:lang w:val="id-ID"/>
        </w:rPr>
        <w:t>Mazmur 27</w:t>
      </w:r>
    </w:p>
    <w:p w14:paraId="475606E8" w14:textId="562A49A3" w:rsidR="000D13E4" w:rsidRPr="00813992" w:rsidRDefault="000D13E4" w:rsidP="000D13E4">
      <w:pPr>
        <w:ind w:firstLine="851"/>
        <w:jc w:val="both"/>
        <w:rPr>
          <w:color w:val="000000" w:themeColor="text1"/>
          <w:lang w:val="id-ID"/>
        </w:rPr>
      </w:pPr>
      <w:r w:rsidRPr="00813992">
        <w:rPr>
          <w:color w:val="000000" w:themeColor="text1"/>
          <w:lang w:val="id-ID"/>
        </w:rPr>
        <w:t>Mazmur 27 merupakan sebuah afirmasi iman dari seorang yang sudah menerima penghiburan melalui penyembahan "diam di rumah Tuhan seumur hidupku." Dengan penuh keyakinan pemazmur menyatakan bahwa Tuhan adalah terang dan keselamatan serta benteng tempat berlindung. Pengakuan ini bukan tanpa alasan</w:t>
      </w:r>
      <w:r w:rsidR="00A83B52">
        <w:rPr>
          <w:color w:val="000000" w:themeColor="text1"/>
          <w:lang w:val="id-ID"/>
        </w:rPr>
        <w:t>.</w:t>
      </w:r>
      <w:r w:rsidRPr="00813992">
        <w:rPr>
          <w:color w:val="000000" w:themeColor="text1"/>
          <w:lang w:val="id-ID"/>
        </w:rPr>
        <w:t xml:space="preserve"> </w:t>
      </w:r>
      <w:r w:rsidR="00A83B52">
        <w:rPr>
          <w:color w:val="000000" w:themeColor="text1"/>
          <w:lang w:val="id-ID"/>
        </w:rPr>
        <w:t>A</w:t>
      </w:r>
      <w:r w:rsidRPr="00813992">
        <w:rPr>
          <w:color w:val="000000" w:themeColor="text1"/>
          <w:lang w:val="id-ID"/>
        </w:rPr>
        <w:t xml:space="preserve">da pengalaman-pengalaman pribadi yang diungkapkan seperti: menghadapi serangan pasukan musuh; dikepung oleh tentara, orang-orang berperang terhadap dia; dan ditinggalkan oleh ayah dan ibu. </w:t>
      </w:r>
    </w:p>
    <w:p w14:paraId="4A53D39D" w14:textId="1B3B4A0F" w:rsidR="000D13E4" w:rsidRPr="00813992" w:rsidRDefault="000D13E4" w:rsidP="000D13E4">
      <w:pPr>
        <w:ind w:firstLine="851"/>
        <w:jc w:val="both"/>
        <w:rPr>
          <w:color w:val="000000" w:themeColor="text1"/>
          <w:lang w:val="id-ID"/>
        </w:rPr>
      </w:pPr>
      <w:r w:rsidRPr="00813992">
        <w:rPr>
          <w:color w:val="000000" w:themeColor="text1"/>
          <w:lang w:val="id-ID"/>
        </w:rPr>
        <w:t>Di tengah pengalaman-pengalaman yang tidak menyenangkan tersebut Pemazmur tidak takut atau pesimistis</w:t>
      </w:r>
      <w:r w:rsidR="00A83B52">
        <w:rPr>
          <w:color w:val="000000" w:themeColor="text1"/>
          <w:lang w:val="id-ID"/>
        </w:rPr>
        <w:t>.</w:t>
      </w:r>
      <w:r w:rsidRPr="00813992">
        <w:rPr>
          <w:color w:val="000000" w:themeColor="text1"/>
          <w:lang w:val="id-ID"/>
        </w:rPr>
        <w:t xml:space="preserve"> Ia </w:t>
      </w:r>
      <w:r w:rsidR="00A83B52">
        <w:rPr>
          <w:color w:val="000000" w:themeColor="text1"/>
          <w:lang w:val="id-ID"/>
        </w:rPr>
        <w:t xml:space="preserve">malahan </w:t>
      </w:r>
      <w:r w:rsidRPr="00813992">
        <w:rPr>
          <w:color w:val="000000" w:themeColor="text1"/>
          <w:lang w:val="id-ID"/>
        </w:rPr>
        <w:t xml:space="preserve">memuji dan memohon kepada Tuhan. Dengan yakin ia mengungkapkan bahwa Tuhan akan melindunginya dan membuat musuh-musuhnya tergelincir dan jatuh. Ia tidak goyah dalam menghadapi tantangan yang ada. Karena ia tahu bahwa Tuhan akan melindunginya. Tuhan adalah perisai perlindungan yang dapat dipercaya, bersama Dia pastilah kita akan tenang dan memiliki kekuatan baru untuk berjuang. </w:t>
      </w:r>
    </w:p>
    <w:p w14:paraId="0CEA0601" w14:textId="77777777" w:rsidR="000D13E4" w:rsidRPr="00813992" w:rsidRDefault="000D13E4" w:rsidP="000D13E4">
      <w:pPr>
        <w:ind w:firstLine="851"/>
        <w:jc w:val="both"/>
        <w:rPr>
          <w:rFonts w:cs="Calibri Light"/>
          <w:b/>
          <w:bCs/>
          <w:lang w:val="id-ID"/>
        </w:rPr>
      </w:pPr>
    </w:p>
    <w:p w14:paraId="3CA4C47C" w14:textId="67B9F45C" w:rsidR="000D13E4" w:rsidRPr="00813992" w:rsidRDefault="000D13E4" w:rsidP="000D13E4">
      <w:pPr>
        <w:jc w:val="both"/>
        <w:rPr>
          <w:b/>
          <w:bCs/>
          <w:lang w:val="id-ID"/>
        </w:rPr>
      </w:pPr>
      <w:r w:rsidRPr="00813992">
        <w:rPr>
          <w:b/>
          <w:bCs/>
          <w:lang w:val="id-ID"/>
        </w:rPr>
        <w:t>Filipi 3:17- 4:1</w:t>
      </w:r>
    </w:p>
    <w:p w14:paraId="1ADAD45A" w14:textId="2AAEA776" w:rsidR="000D13E4" w:rsidRPr="00813992" w:rsidRDefault="000D13E4" w:rsidP="000D13E4">
      <w:pPr>
        <w:pStyle w:val="NormalWeb"/>
        <w:shd w:val="clear" w:color="auto" w:fill="FFFFFF"/>
        <w:spacing w:before="0" w:beforeAutospacing="0" w:after="0" w:afterAutospacing="0"/>
        <w:ind w:firstLine="851"/>
        <w:jc w:val="both"/>
        <w:rPr>
          <w:rFonts w:ascii="Georgia" w:hAnsi="Georgia" w:cs="Calibri Light"/>
          <w:sz w:val="22"/>
          <w:szCs w:val="22"/>
          <w:lang w:val="id-ID"/>
        </w:rPr>
      </w:pPr>
      <w:r w:rsidRPr="00813992">
        <w:rPr>
          <w:rFonts w:ascii="Georgia" w:hAnsi="Georgia" w:cs="Calibri Light"/>
          <w:sz w:val="22"/>
          <w:szCs w:val="22"/>
          <w:lang w:val="id-ID"/>
        </w:rPr>
        <w:t xml:space="preserve">Surat Filipi dikenal dengan surat </w:t>
      </w:r>
      <w:r w:rsidR="00A83B52">
        <w:rPr>
          <w:rFonts w:ascii="Georgia" w:hAnsi="Georgia" w:cs="Calibri Light"/>
          <w:sz w:val="22"/>
          <w:szCs w:val="22"/>
          <w:lang w:val="id-ID"/>
        </w:rPr>
        <w:t>s</w:t>
      </w:r>
      <w:r w:rsidRPr="00813992">
        <w:rPr>
          <w:rFonts w:ascii="Georgia" w:hAnsi="Georgia" w:cs="Calibri Light"/>
          <w:sz w:val="22"/>
          <w:szCs w:val="22"/>
          <w:lang w:val="id-ID"/>
        </w:rPr>
        <w:t>ukacita</w:t>
      </w:r>
      <w:r w:rsidR="00A83B52">
        <w:rPr>
          <w:rFonts w:ascii="Georgia" w:hAnsi="Georgia" w:cs="Calibri Light"/>
          <w:sz w:val="22"/>
          <w:szCs w:val="22"/>
          <w:lang w:val="id-ID"/>
        </w:rPr>
        <w:t>,</w:t>
      </w:r>
      <w:r w:rsidRPr="00813992">
        <w:rPr>
          <w:rFonts w:ascii="Georgia" w:hAnsi="Georgia" w:cs="Calibri Light"/>
          <w:sz w:val="22"/>
          <w:szCs w:val="22"/>
          <w:lang w:val="id-ID"/>
        </w:rPr>
        <w:t xml:space="preserve"> "Bersukacitalah senantiasa dalam Tuhan! Sekali lagi kukatakan: Bersukacitalah!" (Filipi 4:4). Bagian ini merupakan nasihat yang disampaikan oleh Paulus ke pada jemaat tersebut. Melalui surat ini, Paulus mengajak jemaat Filipi untuk mengikuti teladan yang telah diberikannya; yakni hidup dengan berdiri teguh dalam Tuhan. Paulus </w:t>
      </w:r>
      <w:r w:rsidRPr="00813992">
        <w:rPr>
          <w:rFonts w:ascii="Georgia" w:hAnsi="Georgia" w:cs="Calibri Light"/>
          <w:sz w:val="22"/>
          <w:szCs w:val="22"/>
          <w:lang w:val="id-ID"/>
        </w:rPr>
        <w:lastRenderedPageBreak/>
        <w:t xml:space="preserve">mengingatkan hendaknya jemaat Filipi tidak menjadi </w:t>
      </w:r>
      <w:r w:rsidR="008F79ED">
        <w:rPr>
          <w:rFonts w:ascii="Georgia" w:hAnsi="Georgia" w:cs="Calibri Light"/>
          <w:sz w:val="22"/>
          <w:szCs w:val="22"/>
          <w:lang w:val="id-ID"/>
        </w:rPr>
        <w:t>s</w:t>
      </w:r>
      <w:r w:rsidRPr="00813992">
        <w:rPr>
          <w:rFonts w:ascii="Georgia" w:hAnsi="Georgia" w:cs="Calibri Light"/>
          <w:sz w:val="22"/>
          <w:szCs w:val="22"/>
          <w:lang w:val="id-ID"/>
        </w:rPr>
        <w:t xml:space="preserve">eteru salib yang akhirnya binasa karena mementingkan perkara duniawi. Walaupun Filipi merupakan koloni Romawi, yang mendapatkan bayak keuntungan dan kebebasan sebagai koloni kekaisaran. </w:t>
      </w:r>
    </w:p>
    <w:p w14:paraId="581136B8" w14:textId="3FCC45BC" w:rsidR="000D13E4" w:rsidRPr="00813992" w:rsidRDefault="000D13E4" w:rsidP="000D13E4">
      <w:pPr>
        <w:pStyle w:val="NormalWeb"/>
        <w:shd w:val="clear" w:color="auto" w:fill="FFFFFF"/>
        <w:spacing w:before="0" w:beforeAutospacing="0" w:after="0" w:afterAutospacing="0"/>
        <w:ind w:firstLine="851"/>
        <w:jc w:val="both"/>
        <w:rPr>
          <w:rFonts w:ascii="Georgia" w:hAnsi="Georgia"/>
          <w:color w:val="111111"/>
          <w:sz w:val="22"/>
          <w:szCs w:val="22"/>
          <w:lang w:val="id-ID"/>
        </w:rPr>
      </w:pPr>
      <w:r w:rsidRPr="00813992">
        <w:rPr>
          <w:rFonts w:ascii="Georgia" w:hAnsi="Georgia" w:cs="Calibri Light"/>
          <w:sz w:val="22"/>
          <w:szCs w:val="22"/>
          <w:lang w:val="id-ID"/>
        </w:rPr>
        <w:t>Dengan ramah Paulus mengingatkan jemaat Filipi bahwa status kewarganegaraan mereka sejatinya adalah milik Allah/ Kerajaan S</w:t>
      </w:r>
      <w:r w:rsidR="00A83B52">
        <w:rPr>
          <w:rFonts w:ascii="Georgia" w:hAnsi="Georgia" w:cs="Calibri Light"/>
          <w:sz w:val="22"/>
          <w:szCs w:val="22"/>
          <w:lang w:val="id-ID"/>
        </w:rPr>
        <w:t>u</w:t>
      </w:r>
      <w:r w:rsidRPr="00813992">
        <w:rPr>
          <w:rFonts w:ascii="Georgia" w:hAnsi="Georgia" w:cs="Calibri Light"/>
          <w:sz w:val="22"/>
          <w:szCs w:val="22"/>
          <w:lang w:val="id-ID"/>
        </w:rPr>
        <w:t>rga. Orang Kristen adalah bagian dari koloni s</w:t>
      </w:r>
      <w:r w:rsidR="00A83B52">
        <w:rPr>
          <w:rFonts w:ascii="Georgia" w:hAnsi="Georgia" w:cs="Calibri Light"/>
          <w:sz w:val="22"/>
          <w:szCs w:val="22"/>
          <w:lang w:val="id-ID"/>
        </w:rPr>
        <w:t>u</w:t>
      </w:r>
      <w:r w:rsidRPr="00813992">
        <w:rPr>
          <w:rFonts w:ascii="Georgia" w:hAnsi="Georgia" w:cs="Calibri Light"/>
          <w:sz w:val="22"/>
          <w:szCs w:val="22"/>
          <w:lang w:val="id-ID"/>
        </w:rPr>
        <w:t xml:space="preserve">rgawi yang hanya menyembah Tuhan, maka orang Kristen haruslah berdiri teguh di dalam Tuhan (4:1), serta membangun pedoman hidup berdasarkan kasih karunia bukan melalui dasar hukum halal/haram yang ditentukan manusia. </w:t>
      </w:r>
    </w:p>
    <w:p w14:paraId="276D0943" w14:textId="77777777" w:rsidR="000D13E4" w:rsidRPr="00813992" w:rsidRDefault="000D13E4" w:rsidP="000D13E4">
      <w:pPr>
        <w:ind w:firstLine="851"/>
        <w:jc w:val="both"/>
        <w:rPr>
          <w:rFonts w:cs="Calibri Light"/>
          <w:lang w:val="id-ID"/>
        </w:rPr>
      </w:pPr>
    </w:p>
    <w:p w14:paraId="7FAC475A" w14:textId="77777777" w:rsidR="000D13E4" w:rsidRPr="00813992" w:rsidRDefault="000D13E4" w:rsidP="000D13E4">
      <w:pPr>
        <w:jc w:val="both"/>
        <w:rPr>
          <w:rFonts w:cs="Calibri Light"/>
          <w:b/>
          <w:bCs/>
          <w:lang w:val="id-ID"/>
        </w:rPr>
      </w:pPr>
      <w:r w:rsidRPr="00813992">
        <w:rPr>
          <w:b/>
          <w:bCs/>
          <w:lang w:val="id-ID"/>
        </w:rPr>
        <w:t>Lukas 13:31-35</w:t>
      </w:r>
    </w:p>
    <w:p w14:paraId="471674A2" w14:textId="55ACB7EF" w:rsidR="000D13E4" w:rsidRPr="00813992" w:rsidRDefault="000D13E4" w:rsidP="000D13E4">
      <w:pPr>
        <w:ind w:firstLine="851"/>
        <w:jc w:val="both"/>
        <w:rPr>
          <w:rFonts w:eastAsia="Times New Roman" w:cs="Poppins"/>
          <w:color w:val="000000" w:themeColor="text1"/>
          <w:lang w:val="id-ID"/>
        </w:rPr>
      </w:pPr>
      <w:r w:rsidRPr="00813992">
        <w:rPr>
          <w:rFonts w:eastAsia="Times New Roman" w:cs="Poppins"/>
          <w:color w:val="000000" w:themeColor="text1"/>
          <w:lang w:val="id-ID"/>
        </w:rPr>
        <w:t xml:space="preserve">Sulit untuk menjelaskan maksud orang Farisi ketika memberi peringatan kepada Yesus. Jika dicermati, ini merupakan peringatan atau ancaman yang nyata. Yesus mengabaikan peringatan dari orang Farisi, untuk meninggalkan Galilea karena ancaman Herodes, penguasa Romawi di wilayah tersebut. </w:t>
      </w:r>
      <w:r w:rsidR="00A83B52">
        <w:rPr>
          <w:rFonts w:eastAsia="Times New Roman" w:cs="Poppins"/>
          <w:color w:val="000000" w:themeColor="text1"/>
          <w:lang w:val="id-ID"/>
        </w:rPr>
        <w:t>R</w:t>
      </w:r>
      <w:r w:rsidRPr="00813992">
        <w:rPr>
          <w:rFonts w:eastAsia="Times New Roman" w:cs="Poppins"/>
          <w:color w:val="000000" w:themeColor="text1"/>
          <w:lang w:val="id-ID"/>
        </w:rPr>
        <w:t>espons Yesus</w:t>
      </w:r>
      <w:r w:rsidR="00A83B52">
        <w:rPr>
          <w:rFonts w:eastAsia="Times New Roman" w:cs="Poppins"/>
          <w:color w:val="000000" w:themeColor="text1"/>
          <w:lang w:val="id-ID"/>
        </w:rPr>
        <w:t xml:space="preserve"> menunjukkan</w:t>
      </w:r>
      <w:r w:rsidRPr="00813992">
        <w:rPr>
          <w:rFonts w:eastAsia="Times New Roman" w:cs="Poppins"/>
          <w:color w:val="000000" w:themeColor="text1"/>
          <w:lang w:val="id-ID"/>
        </w:rPr>
        <w:t xml:space="preserve"> </w:t>
      </w:r>
      <w:r w:rsidR="00A83B52">
        <w:rPr>
          <w:rFonts w:eastAsia="Times New Roman" w:cs="Poppins"/>
          <w:color w:val="000000" w:themeColor="text1"/>
          <w:lang w:val="id-ID"/>
        </w:rPr>
        <w:t xml:space="preserve">bahwa </w:t>
      </w:r>
      <w:r w:rsidRPr="00813992">
        <w:rPr>
          <w:rFonts w:eastAsia="Times New Roman" w:cs="Poppins"/>
          <w:color w:val="000000" w:themeColor="text1"/>
          <w:lang w:val="id-ID"/>
        </w:rPr>
        <w:t>Ia menggunakan ancaman tersebut untuk menjelaskan hakikat kematian-Nya</w:t>
      </w:r>
      <w:r w:rsidR="00A83B52">
        <w:rPr>
          <w:rFonts w:eastAsia="Times New Roman" w:cs="Poppins"/>
          <w:color w:val="000000" w:themeColor="text1"/>
          <w:lang w:val="id-ID"/>
        </w:rPr>
        <w:t>.</w:t>
      </w:r>
      <w:r w:rsidRPr="00813992">
        <w:rPr>
          <w:rFonts w:eastAsia="Times New Roman" w:cs="Poppins"/>
          <w:color w:val="000000" w:themeColor="text1"/>
          <w:lang w:val="id-ID"/>
        </w:rPr>
        <w:t xml:space="preserve"> </w:t>
      </w:r>
      <w:r w:rsidR="00A83B52">
        <w:rPr>
          <w:rFonts w:eastAsia="Times New Roman" w:cs="Poppins"/>
          <w:color w:val="000000" w:themeColor="text1"/>
          <w:lang w:val="id-ID"/>
        </w:rPr>
        <w:t xml:space="preserve">Jalan kematian Yesus adalah </w:t>
      </w:r>
      <w:r w:rsidRPr="00813992">
        <w:rPr>
          <w:rFonts w:eastAsia="Times New Roman" w:cs="Poppins"/>
          <w:color w:val="000000" w:themeColor="text1"/>
          <w:lang w:val="id-ID"/>
        </w:rPr>
        <w:t>bagian dari misi-Nya. Kematian</w:t>
      </w:r>
      <w:r w:rsidR="00A83B52">
        <w:rPr>
          <w:rFonts w:eastAsia="Times New Roman" w:cs="Poppins"/>
          <w:color w:val="000000" w:themeColor="text1"/>
          <w:lang w:val="id-ID"/>
        </w:rPr>
        <w:t xml:space="preserve"> Yesus </w:t>
      </w:r>
      <w:r w:rsidRPr="00813992">
        <w:rPr>
          <w:rFonts w:eastAsia="Times New Roman" w:cs="Poppins"/>
          <w:color w:val="000000" w:themeColor="text1"/>
          <w:lang w:val="id-ID"/>
        </w:rPr>
        <w:t xml:space="preserve">tidak ada hubungannya dengan ancaman Herodes, sebaliknya kematian-Nya adalah penyempurnaan dari pelayanan-Nya. </w:t>
      </w:r>
    </w:p>
    <w:p w14:paraId="438545AA" w14:textId="77F5AECD" w:rsidR="000D13E4" w:rsidRPr="00813992" w:rsidRDefault="000D13E4" w:rsidP="000D13E4">
      <w:pPr>
        <w:shd w:val="clear" w:color="auto" w:fill="FFFFFF"/>
        <w:ind w:firstLine="851"/>
        <w:jc w:val="both"/>
        <w:rPr>
          <w:rFonts w:eastAsia="Times New Roman" w:cs="Poppins"/>
          <w:color w:val="000000" w:themeColor="text1"/>
          <w:lang w:val="id-ID"/>
        </w:rPr>
      </w:pPr>
      <w:r w:rsidRPr="00813992">
        <w:rPr>
          <w:rFonts w:eastAsia="Times New Roman" w:cs="Poppins"/>
          <w:color w:val="000000" w:themeColor="text1"/>
          <w:lang w:val="id-ID"/>
        </w:rPr>
        <w:t>Selanjutnya, Yesus menubuatkan bahwa kota Yerusalem akan dihukum oleh Allah karena menolak menerima-Nya sebagai Mesias (bandingkan; Mat</w:t>
      </w:r>
      <w:r w:rsidR="00A83B52">
        <w:rPr>
          <w:rFonts w:eastAsia="Times New Roman" w:cs="Poppins"/>
          <w:color w:val="000000" w:themeColor="text1"/>
          <w:lang w:val="id-ID"/>
        </w:rPr>
        <w:t>.</w:t>
      </w:r>
      <w:r w:rsidRPr="00813992">
        <w:rPr>
          <w:rFonts w:eastAsia="Times New Roman" w:cs="Poppins"/>
          <w:color w:val="000000" w:themeColor="text1"/>
          <w:lang w:val="id-ID"/>
        </w:rPr>
        <w:t>23:27-39). Pertama-tama Yesus menyampaikan dakwaan atas Yerusalem dengan sebutan "kota yang membunuh para nabi dan melempari batu orang-orang yang diutus kepadanya" (ayat 34). Ini menjadi ironi yang sangat berat, bagaimanapun kota Yerusalem merupakan tempat "yang dipilih Tuhan Allahmu, dari antara segala sukumu untuk membuat nama-Nya diam di sana" (Ulangan 12: 5). Dengan kata lain bahwa kota tempat tinggal Allah malahan menjadi pusat perlawanan yang begitu keras terhadap Allah. Namun setelah dakwaan tersebut Yesus mengungkapkan kerinduan-Nya untuk melindungi anak-anak Israel seperti induk ayam yang melindungi anak-anaknya. Kendati demikian hukuman diumumkan di ayat 35: ditinggalkan dan menjadi sunyi.</w:t>
      </w:r>
    </w:p>
    <w:p w14:paraId="3A7F107D" w14:textId="77777777" w:rsidR="000D13E4" w:rsidRPr="00813992" w:rsidRDefault="000D13E4" w:rsidP="000D13E4">
      <w:pPr>
        <w:jc w:val="both"/>
        <w:rPr>
          <w:b/>
          <w:bCs/>
          <w:lang w:val="id-ID"/>
        </w:rPr>
      </w:pPr>
    </w:p>
    <w:p w14:paraId="50C5AAFE" w14:textId="77777777" w:rsidR="000D13E4" w:rsidRPr="00813992" w:rsidRDefault="000D13E4" w:rsidP="000D13E4">
      <w:pPr>
        <w:jc w:val="both"/>
        <w:rPr>
          <w:b/>
          <w:bCs/>
          <w:lang w:val="id-ID"/>
        </w:rPr>
      </w:pPr>
    </w:p>
    <w:p w14:paraId="6ACE6A4A" w14:textId="37A85B5C" w:rsidR="000D13E4" w:rsidRPr="00813992" w:rsidRDefault="000D13E4" w:rsidP="000D13E4">
      <w:pPr>
        <w:jc w:val="both"/>
        <w:rPr>
          <w:b/>
          <w:bCs/>
          <w:lang w:val="id-ID"/>
        </w:rPr>
      </w:pPr>
      <w:r w:rsidRPr="00813992">
        <w:rPr>
          <w:b/>
          <w:bCs/>
          <w:lang w:val="id-ID"/>
        </w:rPr>
        <w:t>BERITA YANG AKAN DISAMPAIKAN</w:t>
      </w:r>
      <w:bookmarkEnd w:id="4"/>
    </w:p>
    <w:p w14:paraId="5A34EDD7" w14:textId="10FB5D8E" w:rsidR="000D13E4" w:rsidRPr="00813992" w:rsidRDefault="000D13E4" w:rsidP="00A83B52">
      <w:pPr>
        <w:shd w:val="clear" w:color="auto" w:fill="FFFFFF"/>
        <w:jc w:val="both"/>
        <w:rPr>
          <w:rFonts w:eastAsia="Times New Roman" w:cs="Poppins"/>
          <w:color w:val="000000" w:themeColor="text1"/>
          <w:lang w:val="id-ID"/>
        </w:rPr>
      </w:pPr>
      <w:r w:rsidRPr="00813992">
        <w:rPr>
          <w:rFonts w:eastAsia="Times New Roman" w:cs="Poppins"/>
          <w:color w:val="000000" w:themeColor="text1"/>
          <w:lang w:val="id-ID"/>
        </w:rPr>
        <w:t xml:space="preserve">Sepanjang masa </w:t>
      </w:r>
      <w:r w:rsidR="00747E72">
        <w:rPr>
          <w:rFonts w:eastAsia="Times New Roman" w:cs="Poppins"/>
          <w:color w:val="000000" w:themeColor="text1"/>
          <w:lang w:val="id-ID"/>
        </w:rPr>
        <w:t>Pra-Paskah</w:t>
      </w:r>
      <w:r w:rsidRPr="00813992">
        <w:rPr>
          <w:rFonts w:eastAsia="Times New Roman" w:cs="Poppins"/>
          <w:color w:val="000000" w:themeColor="text1"/>
          <w:lang w:val="id-ID"/>
        </w:rPr>
        <w:t xml:space="preserve"> kita diajak untuk mempersiapkan diri menghayati dan mengalami salib Yesus. Bacaan-bacaan ini mengingatkan kita juga sebagai anak-anak Allah; apakah sudah mengarahkan hidup kita kepada Kristus atau malah kisah ironisnya Yerusalem juga terjadi dalam kehidupan kita. Yesus mengundang kita untuk berjuang dengan rendah hati dan berani menghadapi setiap tantangan yang ada dalam hidup ini. Maka bersiaplah merengkuh salib Kristus</w:t>
      </w:r>
      <w:r w:rsidR="008F79ED">
        <w:rPr>
          <w:rFonts w:eastAsia="Times New Roman" w:cs="Poppins"/>
          <w:color w:val="000000" w:themeColor="text1"/>
          <w:lang w:val="id-ID"/>
        </w:rPr>
        <w:t xml:space="preserve"> dengan tidak menjadi seteru salin Kristus (Fil.3:18). </w:t>
      </w:r>
    </w:p>
    <w:p w14:paraId="3B9549BE" w14:textId="77777777" w:rsidR="000D13E4" w:rsidRPr="00813992" w:rsidRDefault="000D13E4" w:rsidP="000D13E4">
      <w:pPr>
        <w:ind w:firstLine="851"/>
        <w:jc w:val="both"/>
        <w:rPr>
          <w:b/>
          <w:bCs/>
          <w:lang w:val="id-ID"/>
        </w:rPr>
      </w:pPr>
    </w:p>
    <w:p w14:paraId="57BE207E" w14:textId="77777777" w:rsidR="006A4686" w:rsidRPr="00813992" w:rsidRDefault="006A4686" w:rsidP="000D13E4">
      <w:pPr>
        <w:jc w:val="both"/>
        <w:rPr>
          <w:b/>
          <w:bCs/>
          <w:lang w:val="id-ID"/>
        </w:rPr>
      </w:pPr>
    </w:p>
    <w:p w14:paraId="0E41EFF3" w14:textId="3F69C52D" w:rsidR="000D13E4" w:rsidRPr="00813992" w:rsidRDefault="000D13E4" w:rsidP="000D13E4">
      <w:pPr>
        <w:jc w:val="both"/>
        <w:rPr>
          <w:rFonts w:cs="Tahoma"/>
          <w:b/>
          <w:bCs/>
          <w:lang w:val="id-ID"/>
        </w:rPr>
      </w:pPr>
      <w:r w:rsidRPr="00813992">
        <w:rPr>
          <w:b/>
          <w:bCs/>
          <w:lang w:val="id-ID"/>
        </w:rPr>
        <w:t>KHOTBAH JANGKEP</w:t>
      </w:r>
    </w:p>
    <w:p w14:paraId="129EE5AB" w14:textId="77777777" w:rsidR="000D13E4" w:rsidRPr="00813992" w:rsidRDefault="000D13E4" w:rsidP="000D13E4">
      <w:pPr>
        <w:pStyle w:val="DaftarParagraf"/>
        <w:ind w:left="0" w:firstLine="0"/>
        <w:rPr>
          <w:rFonts w:cs="Calibri Light"/>
          <w:lang w:val="id-ID"/>
        </w:rPr>
      </w:pPr>
    </w:p>
    <w:p w14:paraId="74DD80EC" w14:textId="77777777" w:rsidR="000D13E4" w:rsidRPr="00813992" w:rsidRDefault="000D13E4" w:rsidP="000D13E4">
      <w:pPr>
        <w:jc w:val="center"/>
        <w:rPr>
          <w:rFonts w:cs="Calibri Light"/>
          <w:b/>
          <w:bCs/>
          <w:lang w:val="id-ID"/>
        </w:rPr>
      </w:pPr>
      <w:r w:rsidRPr="00813992">
        <w:rPr>
          <w:rFonts w:cs="Calibri Light"/>
          <w:b/>
          <w:bCs/>
          <w:lang w:val="id-ID"/>
        </w:rPr>
        <w:t>“Merengkuh Salib Sang Kristus”</w:t>
      </w:r>
    </w:p>
    <w:p w14:paraId="70A7D997" w14:textId="77777777" w:rsidR="000D13E4" w:rsidRPr="00813992" w:rsidRDefault="000D13E4" w:rsidP="000D13E4">
      <w:pPr>
        <w:ind w:firstLine="851"/>
        <w:jc w:val="both"/>
        <w:rPr>
          <w:rFonts w:cs="Calibri Light"/>
          <w:spacing w:val="-2"/>
          <w:lang w:val="id-ID"/>
        </w:rPr>
      </w:pPr>
    </w:p>
    <w:p w14:paraId="7253596F" w14:textId="69C91562" w:rsidR="000D13E4" w:rsidRPr="00813992" w:rsidRDefault="000D13E4" w:rsidP="000D13E4">
      <w:pPr>
        <w:shd w:val="clear" w:color="auto" w:fill="FFFFFF"/>
        <w:ind w:firstLine="851"/>
        <w:jc w:val="both"/>
        <w:rPr>
          <w:rFonts w:eastAsia="Times New Roman"/>
          <w:color w:val="000000" w:themeColor="text1"/>
          <w:lang w:val="id-ID"/>
        </w:rPr>
      </w:pPr>
      <w:r w:rsidRPr="00813992">
        <w:rPr>
          <w:rFonts w:eastAsia="Times New Roman"/>
          <w:color w:val="000000" w:themeColor="text1"/>
          <w:lang w:val="id-ID"/>
        </w:rPr>
        <w:t xml:space="preserve">Jemaat yang terkasih, jika kita mendengar kata </w:t>
      </w:r>
      <w:r w:rsidR="00A83B52">
        <w:rPr>
          <w:rFonts w:eastAsia="Times New Roman"/>
          <w:color w:val="000000" w:themeColor="text1"/>
          <w:lang w:val="id-ID"/>
        </w:rPr>
        <w:t>“s</w:t>
      </w:r>
      <w:r w:rsidRPr="00813992">
        <w:rPr>
          <w:rFonts w:eastAsia="Times New Roman"/>
          <w:color w:val="000000" w:themeColor="text1"/>
          <w:lang w:val="id-ID"/>
        </w:rPr>
        <w:t>alib</w:t>
      </w:r>
      <w:r w:rsidR="00A83B52">
        <w:rPr>
          <w:rFonts w:eastAsia="Times New Roman"/>
          <w:color w:val="000000" w:themeColor="text1"/>
          <w:lang w:val="id-ID"/>
        </w:rPr>
        <w:t>”</w:t>
      </w:r>
      <w:r w:rsidRPr="00813992">
        <w:rPr>
          <w:rFonts w:eastAsia="Times New Roman"/>
          <w:color w:val="000000" w:themeColor="text1"/>
          <w:lang w:val="id-ID"/>
        </w:rPr>
        <w:t xml:space="preserve">, apa yang terlintas dalam pikiran kita? Bagaimana kita memaknai </w:t>
      </w:r>
      <w:r w:rsidR="00A83B52">
        <w:rPr>
          <w:rFonts w:eastAsia="Times New Roman"/>
          <w:color w:val="000000" w:themeColor="text1"/>
          <w:lang w:val="id-ID"/>
        </w:rPr>
        <w:t>s</w:t>
      </w:r>
      <w:r w:rsidRPr="00813992">
        <w:rPr>
          <w:rFonts w:eastAsia="Times New Roman"/>
          <w:color w:val="000000" w:themeColor="text1"/>
          <w:lang w:val="id-ID"/>
        </w:rPr>
        <w:t>alib dalam kehidupan kita? (Hening sejenak memberikan waktu kepada jemaat untuk menjawabnya...). Ada banyak makna yang terkandung dalam satu kata "</w:t>
      </w:r>
      <w:r w:rsidR="00A83B52">
        <w:rPr>
          <w:rFonts w:eastAsia="Times New Roman"/>
          <w:color w:val="000000" w:themeColor="text1"/>
          <w:lang w:val="id-ID"/>
        </w:rPr>
        <w:t>s</w:t>
      </w:r>
      <w:r w:rsidRPr="00813992">
        <w:rPr>
          <w:rFonts w:eastAsia="Times New Roman"/>
          <w:color w:val="000000" w:themeColor="text1"/>
          <w:lang w:val="id-ID"/>
        </w:rPr>
        <w:t>alib"</w:t>
      </w:r>
      <w:r w:rsidR="00A83B52">
        <w:rPr>
          <w:rFonts w:eastAsia="Times New Roman"/>
          <w:color w:val="000000" w:themeColor="text1"/>
          <w:lang w:val="id-ID"/>
        </w:rPr>
        <w:t>. A</w:t>
      </w:r>
      <w:r w:rsidRPr="00813992">
        <w:rPr>
          <w:rFonts w:eastAsia="Times New Roman"/>
          <w:color w:val="000000" w:themeColor="text1"/>
          <w:lang w:val="id-ID"/>
        </w:rPr>
        <w:t>da yang memaknainya sebagai lambang cinta dan pengorbanan</w:t>
      </w:r>
      <w:r w:rsidR="00A83B52">
        <w:rPr>
          <w:rFonts w:eastAsia="Times New Roman"/>
          <w:color w:val="000000" w:themeColor="text1"/>
          <w:lang w:val="id-ID"/>
        </w:rPr>
        <w:t>.</w:t>
      </w:r>
      <w:r w:rsidRPr="00813992">
        <w:rPr>
          <w:rFonts w:eastAsia="Times New Roman"/>
          <w:color w:val="000000" w:themeColor="text1"/>
          <w:lang w:val="id-ID"/>
        </w:rPr>
        <w:t xml:space="preserve"> </w:t>
      </w:r>
      <w:r w:rsidR="00A83B52">
        <w:rPr>
          <w:rFonts w:eastAsia="Times New Roman"/>
          <w:color w:val="000000" w:themeColor="text1"/>
          <w:lang w:val="id-ID"/>
        </w:rPr>
        <w:t>A</w:t>
      </w:r>
      <w:r w:rsidRPr="00813992">
        <w:rPr>
          <w:rFonts w:eastAsia="Times New Roman"/>
          <w:color w:val="000000" w:themeColor="text1"/>
          <w:lang w:val="id-ID"/>
        </w:rPr>
        <w:t>da juga yang memaknainya sebagai kasih yang sempurna; kemenangan dan kematian</w:t>
      </w:r>
      <w:r w:rsidR="00A83B52">
        <w:rPr>
          <w:rFonts w:eastAsia="Times New Roman"/>
          <w:color w:val="000000" w:themeColor="text1"/>
          <w:lang w:val="id-ID"/>
        </w:rPr>
        <w:t>.</w:t>
      </w:r>
      <w:r w:rsidRPr="00813992">
        <w:rPr>
          <w:rFonts w:eastAsia="Times New Roman"/>
          <w:color w:val="000000" w:themeColor="text1"/>
          <w:lang w:val="id-ID"/>
        </w:rPr>
        <w:t xml:space="preserve"> </w:t>
      </w:r>
      <w:r w:rsidR="00A83B52">
        <w:rPr>
          <w:rFonts w:eastAsia="Times New Roman"/>
          <w:color w:val="000000" w:themeColor="text1"/>
          <w:lang w:val="id-ID"/>
        </w:rPr>
        <w:t>S</w:t>
      </w:r>
      <w:r w:rsidRPr="00813992">
        <w:rPr>
          <w:rFonts w:eastAsia="Times New Roman"/>
          <w:color w:val="000000" w:themeColor="text1"/>
          <w:lang w:val="id-ID"/>
        </w:rPr>
        <w:t>alib juga menjadi lambang kesetiaan. Apa</w:t>
      </w:r>
      <w:r w:rsidR="00A83B52">
        <w:rPr>
          <w:rFonts w:eastAsia="Times New Roman"/>
          <w:color w:val="000000" w:themeColor="text1"/>
          <w:lang w:val="id-ID"/>
        </w:rPr>
        <w:t xml:space="preserve"> </w:t>
      </w:r>
      <w:r w:rsidRPr="00813992">
        <w:rPr>
          <w:rFonts w:eastAsia="Times New Roman"/>
          <w:color w:val="000000" w:themeColor="text1"/>
          <w:lang w:val="id-ID"/>
        </w:rPr>
        <w:t xml:space="preserve">pun yang kita maknai tentang </w:t>
      </w:r>
      <w:r w:rsidR="00A83B52">
        <w:rPr>
          <w:rFonts w:eastAsia="Times New Roman"/>
          <w:color w:val="000000" w:themeColor="text1"/>
          <w:lang w:val="id-ID"/>
        </w:rPr>
        <w:t>s</w:t>
      </w:r>
      <w:r w:rsidRPr="00813992">
        <w:rPr>
          <w:rFonts w:eastAsia="Times New Roman"/>
          <w:color w:val="000000" w:themeColor="text1"/>
          <w:lang w:val="id-ID"/>
        </w:rPr>
        <w:t>alib</w:t>
      </w:r>
      <w:r w:rsidR="00A83B52">
        <w:rPr>
          <w:rFonts w:eastAsia="Times New Roman"/>
          <w:color w:val="000000" w:themeColor="text1"/>
          <w:lang w:val="id-ID"/>
        </w:rPr>
        <w:t>, semuanya akan mengingatkan kita pada</w:t>
      </w:r>
      <w:r w:rsidRPr="00813992">
        <w:rPr>
          <w:rFonts w:eastAsia="Times New Roman"/>
          <w:color w:val="000000" w:themeColor="text1"/>
          <w:lang w:val="id-ID"/>
        </w:rPr>
        <w:t xml:space="preserve"> </w:t>
      </w:r>
      <w:r w:rsidR="00A83B52">
        <w:rPr>
          <w:rFonts w:eastAsia="Times New Roman"/>
          <w:color w:val="000000" w:themeColor="text1"/>
          <w:lang w:val="id-ID"/>
        </w:rPr>
        <w:t>S</w:t>
      </w:r>
      <w:r w:rsidRPr="00813992">
        <w:rPr>
          <w:rFonts w:eastAsia="Times New Roman"/>
          <w:color w:val="000000" w:themeColor="text1"/>
          <w:lang w:val="id-ID"/>
        </w:rPr>
        <w:t>ang Kristus</w:t>
      </w:r>
      <w:r w:rsidR="00A83B52">
        <w:rPr>
          <w:rFonts w:eastAsia="Times New Roman"/>
          <w:color w:val="000000" w:themeColor="text1"/>
          <w:lang w:val="id-ID"/>
        </w:rPr>
        <w:t>.</w:t>
      </w:r>
      <w:r w:rsidRPr="00813992">
        <w:rPr>
          <w:rFonts w:eastAsia="Times New Roman"/>
          <w:color w:val="000000" w:themeColor="text1"/>
          <w:lang w:val="id-ID"/>
        </w:rPr>
        <w:t xml:space="preserve"> </w:t>
      </w:r>
      <w:r w:rsidR="002F60DA">
        <w:rPr>
          <w:rFonts w:eastAsia="Times New Roman"/>
          <w:color w:val="000000" w:themeColor="text1"/>
          <w:lang w:val="id-ID"/>
        </w:rPr>
        <w:t xml:space="preserve">Dalam segala keadaan, salib adalah bagian dari kehidupan kita. Di tengah berbagai situasi dan kondisi, salib ada. </w:t>
      </w:r>
      <w:r w:rsidR="00A83B52">
        <w:rPr>
          <w:rFonts w:eastAsia="Times New Roman"/>
          <w:color w:val="000000" w:themeColor="text1"/>
          <w:lang w:val="id-ID"/>
        </w:rPr>
        <w:t>H</w:t>
      </w:r>
      <w:r w:rsidRPr="00813992">
        <w:rPr>
          <w:rFonts w:eastAsia="Times New Roman"/>
          <w:color w:val="000000" w:themeColor="text1"/>
          <w:lang w:val="id-ID"/>
        </w:rPr>
        <w:t xml:space="preserve">ari ini kita diingatkan lagi bagaimana sebaiknya orang percaya menjalani hidup yang bertanggung jawab dalam segala situasi dan kondisi. </w:t>
      </w:r>
    </w:p>
    <w:p w14:paraId="0AA72F5E" w14:textId="4C09D940" w:rsidR="000D13E4" w:rsidRPr="00813992" w:rsidRDefault="000D13E4" w:rsidP="000D13E4">
      <w:pPr>
        <w:pStyle w:val="NormalWeb"/>
        <w:shd w:val="clear" w:color="auto" w:fill="FFFFFF"/>
        <w:spacing w:before="0" w:beforeAutospacing="0" w:after="0" w:afterAutospacing="0"/>
        <w:ind w:firstLine="851"/>
        <w:jc w:val="both"/>
        <w:rPr>
          <w:rFonts w:ascii="Georgia" w:hAnsi="Georgia"/>
          <w:color w:val="111111"/>
          <w:sz w:val="22"/>
          <w:szCs w:val="22"/>
          <w:lang w:val="id-ID"/>
        </w:rPr>
      </w:pPr>
      <w:r w:rsidRPr="00813992">
        <w:rPr>
          <w:rFonts w:ascii="Georgia" w:hAnsi="Georgia"/>
          <w:color w:val="000000" w:themeColor="text1"/>
          <w:sz w:val="22"/>
          <w:szCs w:val="22"/>
          <w:lang w:val="id-ID"/>
        </w:rPr>
        <w:t xml:space="preserve">Mari kita belajar dari perjalanan Abram yang dikenal sebagai Bapa orang Percaya. </w:t>
      </w:r>
      <w:r w:rsidRPr="00813992">
        <w:rPr>
          <w:rFonts w:ascii="Georgia" w:hAnsi="Georgia"/>
          <w:color w:val="111111"/>
          <w:sz w:val="22"/>
          <w:szCs w:val="22"/>
          <w:lang w:val="id-ID"/>
        </w:rPr>
        <w:t xml:space="preserve">Abram dikenal dengan kesetiaannya kepada Tuhan. Ia merupakan sosok yang percaya (beriman) kepada </w:t>
      </w:r>
      <w:r w:rsidR="002F60DA">
        <w:rPr>
          <w:rFonts w:ascii="Georgia" w:hAnsi="Georgia"/>
          <w:color w:val="111111"/>
          <w:sz w:val="22"/>
          <w:szCs w:val="22"/>
          <w:lang w:val="id-ID"/>
        </w:rPr>
        <w:t>Tuhan. Perjalanan hidup berimannya kita kenal melalui</w:t>
      </w:r>
      <w:r w:rsidR="002F60DA" w:rsidRPr="00813992">
        <w:rPr>
          <w:rFonts w:ascii="Georgia" w:hAnsi="Georgia"/>
          <w:color w:val="111111"/>
          <w:sz w:val="22"/>
          <w:szCs w:val="22"/>
          <w:lang w:val="id-ID"/>
        </w:rPr>
        <w:t xml:space="preserve"> kepergiannya dari Ur-Kasdim menuju Tanah Perjanjian yang belum diketahuinya. </w:t>
      </w:r>
      <w:r w:rsidRPr="00813992">
        <w:rPr>
          <w:rFonts w:ascii="Georgia" w:hAnsi="Georgia"/>
          <w:color w:val="111111"/>
          <w:sz w:val="22"/>
          <w:szCs w:val="22"/>
          <w:lang w:val="id-ID"/>
        </w:rPr>
        <w:t xml:space="preserve"> Hal tersebut menjadi bukti</w:t>
      </w:r>
      <w:r w:rsidR="002F60DA">
        <w:rPr>
          <w:rFonts w:ascii="Georgia" w:hAnsi="Georgia"/>
          <w:color w:val="111111"/>
          <w:sz w:val="22"/>
          <w:szCs w:val="22"/>
          <w:lang w:val="id-ID"/>
        </w:rPr>
        <w:t xml:space="preserve"> akan imannya</w:t>
      </w:r>
      <w:r w:rsidRPr="00813992">
        <w:rPr>
          <w:rFonts w:ascii="Georgia" w:hAnsi="Georgia"/>
          <w:color w:val="111111"/>
          <w:sz w:val="22"/>
          <w:szCs w:val="22"/>
          <w:lang w:val="id-ID"/>
        </w:rPr>
        <w:t xml:space="preserve"> yang tidak perlu diragukan lagi. </w:t>
      </w:r>
      <w:r w:rsidR="002F60DA">
        <w:rPr>
          <w:rFonts w:ascii="Georgia" w:hAnsi="Georgia"/>
          <w:color w:val="111111"/>
          <w:sz w:val="22"/>
          <w:szCs w:val="22"/>
          <w:lang w:val="id-ID"/>
        </w:rPr>
        <w:t xml:space="preserve">Meski demikian, Abram tetao </w:t>
      </w:r>
      <w:r w:rsidR="002F60DA">
        <w:rPr>
          <w:rFonts w:ascii="Georgia" w:hAnsi="Georgia"/>
          <w:color w:val="111111"/>
          <w:sz w:val="22"/>
          <w:szCs w:val="22"/>
          <w:lang w:val="id-ID"/>
        </w:rPr>
        <w:lastRenderedPageBreak/>
        <w:t>manusia biasa. Ia bisa berkeluh kesah karena kenyataan hidup yang dialaminya. D</w:t>
      </w:r>
      <w:r w:rsidRPr="00813992">
        <w:rPr>
          <w:rFonts w:ascii="Georgia" w:hAnsi="Georgia"/>
          <w:color w:val="111111"/>
          <w:sz w:val="22"/>
          <w:szCs w:val="22"/>
          <w:lang w:val="id-ID"/>
        </w:rPr>
        <w:t xml:space="preserve">alam </w:t>
      </w:r>
      <w:r w:rsidR="002F60DA">
        <w:rPr>
          <w:rFonts w:ascii="Georgia" w:hAnsi="Georgia"/>
          <w:color w:val="111111"/>
          <w:sz w:val="22"/>
          <w:szCs w:val="22"/>
          <w:lang w:val="id-ID"/>
        </w:rPr>
        <w:t xml:space="preserve">bacaan hari </w:t>
      </w:r>
      <w:r w:rsidRPr="00813992">
        <w:rPr>
          <w:rFonts w:ascii="Georgia" w:hAnsi="Georgia"/>
          <w:color w:val="111111"/>
          <w:sz w:val="22"/>
          <w:szCs w:val="22"/>
          <w:lang w:val="id-ID"/>
        </w:rPr>
        <w:t xml:space="preserve">ini </w:t>
      </w:r>
      <w:r w:rsidR="002F60DA">
        <w:rPr>
          <w:rFonts w:ascii="Georgia" w:hAnsi="Georgia"/>
          <w:color w:val="111111"/>
          <w:sz w:val="22"/>
          <w:szCs w:val="22"/>
          <w:lang w:val="id-ID"/>
        </w:rPr>
        <w:t xml:space="preserve">kita membaca tentang </w:t>
      </w:r>
      <w:r w:rsidRPr="00813992">
        <w:rPr>
          <w:rFonts w:ascii="Georgia" w:hAnsi="Georgia"/>
          <w:color w:val="111111"/>
          <w:sz w:val="22"/>
          <w:szCs w:val="22"/>
          <w:lang w:val="id-ID"/>
        </w:rPr>
        <w:t xml:space="preserve">Abram </w:t>
      </w:r>
      <w:r w:rsidR="002F60DA">
        <w:rPr>
          <w:rFonts w:ascii="Georgia" w:hAnsi="Georgia"/>
          <w:color w:val="111111"/>
          <w:sz w:val="22"/>
          <w:szCs w:val="22"/>
          <w:lang w:val="id-ID"/>
        </w:rPr>
        <w:t xml:space="preserve">yang </w:t>
      </w:r>
      <w:r w:rsidRPr="00813992">
        <w:rPr>
          <w:rFonts w:ascii="Georgia" w:hAnsi="Georgia"/>
          <w:color w:val="111111"/>
          <w:sz w:val="22"/>
          <w:szCs w:val="22"/>
          <w:lang w:val="id-ID"/>
        </w:rPr>
        <w:t>meragu dengan janji Tuhan akan keturunannya. Ia mempertanyakan janji</w:t>
      </w:r>
      <w:r w:rsidR="002F60DA">
        <w:rPr>
          <w:rFonts w:ascii="Georgia" w:hAnsi="Georgia"/>
          <w:color w:val="111111"/>
          <w:sz w:val="22"/>
          <w:szCs w:val="22"/>
          <w:lang w:val="id-ID"/>
        </w:rPr>
        <w:t xml:space="preserve"> Tuhan padanya</w:t>
      </w:r>
      <w:r w:rsidRPr="00813992">
        <w:rPr>
          <w:rFonts w:ascii="Georgia" w:hAnsi="Georgia"/>
          <w:color w:val="111111"/>
          <w:sz w:val="22"/>
          <w:szCs w:val="22"/>
          <w:lang w:val="id-ID"/>
        </w:rPr>
        <w:t xml:space="preserve">. Tuhan meyakinkan Abram bahwa </w:t>
      </w:r>
      <w:r w:rsidR="006A4686" w:rsidRPr="00813992">
        <w:rPr>
          <w:rFonts w:ascii="Georgia" w:hAnsi="Georgia"/>
          <w:color w:val="111111"/>
          <w:sz w:val="22"/>
          <w:szCs w:val="22"/>
          <w:lang w:val="id-ID"/>
        </w:rPr>
        <w:t>janji-Nya</w:t>
      </w:r>
      <w:r w:rsidRPr="00813992">
        <w:rPr>
          <w:rFonts w:ascii="Georgia" w:hAnsi="Georgia"/>
          <w:color w:val="111111"/>
          <w:sz w:val="22"/>
          <w:szCs w:val="22"/>
          <w:lang w:val="id-ID"/>
        </w:rPr>
        <w:t xml:space="preserve"> untuk membuat </w:t>
      </w:r>
      <w:r w:rsidR="006A4686" w:rsidRPr="00813992">
        <w:rPr>
          <w:rFonts w:ascii="Georgia" w:hAnsi="Georgia"/>
          <w:color w:val="111111"/>
          <w:sz w:val="22"/>
          <w:szCs w:val="22"/>
          <w:lang w:val="id-ID"/>
        </w:rPr>
        <w:t>keturunannya</w:t>
      </w:r>
      <w:r w:rsidRPr="00813992">
        <w:rPr>
          <w:rFonts w:ascii="Georgia" w:hAnsi="Georgia"/>
          <w:color w:val="111111"/>
          <w:sz w:val="22"/>
          <w:szCs w:val="22"/>
          <w:lang w:val="id-ID"/>
        </w:rPr>
        <w:t xml:space="preserve"> seperti bintang di langit akan terpenuhi. </w:t>
      </w:r>
    </w:p>
    <w:p w14:paraId="49E92C13" w14:textId="6508625D" w:rsidR="000D13E4" w:rsidRPr="00813992" w:rsidRDefault="000D13E4" w:rsidP="000D13E4">
      <w:pPr>
        <w:pStyle w:val="NormalWeb"/>
        <w:shd w:val="clear" w:color="auto" w:fill="FFFFFF"/>
        <w:spacing w:before="0" w:beforeAutospacing="0" w:after="0" w:afterAutospacing="0"/>
        <w:ind w:firstLine="851"/>
        <w:jc w:val="both"/>
        <w:rPr>
          <w:rFonts w:ascii="Georgia" w:hAnsi="Georgia"/>
          <w:color w:val="111111"/>
          <w:sz w:val="22"/>
          <w:szCs w:val="22"/>
          <w:lang w:val="id-ID"/>
        </w:rPr>
      </w:pPr>
      <w:r w:rsidRPr="00813992">
        <w:rPr>
          <w:rFonts w:ascii="Georgia" w:hAnsi="Georgia"/>
          <w:color w:val="111111"/>
          <w:sz w:val="22"/>
          <w:szCs w:val="22"/>
          <w:lang w:val="id-ID"/>
        </w:rPr>
        <w:t>Abram pun percaya</w:t>
      </w:r>
      <w:r w:rsidR="002F60DA">
        <w:rPr>
          <w:rFonts w:ascii="Georgia" w:hAnsi="Georgia"/>
          <w:color w:val="111111"/>
          <w:sz w:val="22"/>
          <w:szCs w:val="22"/>
          <w:lang w:val="id-ID"/>
        </w:rPr>
        <w:t>.</w:t>
      </w:r>
      <w:r w:rsidRPr="00813992">
        <w:rPr>
          <w:rFonts w:ascii="Georgia" w:hAnsi="Georgia"/>
          <w:color w:val="111111"/>
          <w:sz w:val="22"/>
          <w:szCs w:val="22"/>
          <w:lang w:val="id-ID"/>
        </w:rPr>
        <w:t xml:space="preserve"> </w:t>
      </w:r>
      <w:r w:rsidR="002F60DA">
        <w:rPr>
          <w:rFonts w:ascii="Georgia" w:hAnsi="Georgia"/>
          <w:color w:val="111111"/>
          <w:sz w:val="22"/>
          <w:szCs w:val="22"/>
          <w:lang w:val="id-ID"/>
        </w:rPr>
        <w:t xml:space="preserve">Selanjutnya, ia </w:t>
      </w:r>
      <w:r w:rsidRPr="00813992">
        <w:rPr>
          <w:rFonts w:ascii="Georgia" w:hAnsi="Georgia"/>
          <w:color w:val="111111"/>
          <w:sz w:val="22"/>
          <w:szCs w:val="22"/>
          <w:lang w:val="id-ID"/>
        </w:rPr>
        <w:t>mengambil hewan untuk disembelih dan dipersembahkan kepada Tuhan. Ayat 6</w:t>
      </w:r>
      <w:r w:rsidR="002F60DA">
        <w:rPr>
          <w:rFonts w:ascii="Georgia" w:hAnsi="Georgia"/>
          <w:color w:val="111111"/>
          <w:sz w:val="22"/>
          <w:szCs w:val="22"/>
          <w:lang w:val="id-ID"/>
        </w:rPr>
        <w:t xml:space="preserve"> menyatakan bahwa </w:t>
      </w:r>
      <w:r w:rsidRPr="00813992">
        <w:rPr>
          <w:rFonts w:ascii="Georgia" w:hAnsi="Georgia"/>
          <w:color w:val="111111"/>
          <w:sz w:val="22"/>
          <w:szCs w:val="22"/>
          <w:lang w:val="id-ID"/>
        </w:rPr>
        <w:t>Tuhan melihat dan memperhitungkan kepercayaan Abram sebagai kebenaran, sehingga orang benar dapat dikatakan adalah orang yang meletakkan dan memercayakan kehidupannya kepada Tuhan. Tanda atas janji Tuhan kepada Abram mewujud melalui perapian yang berasap dan suluh berapi yang melewati potongan-potongan daging itu. Dengan Perjanjian tersebut, Tuhan memberikan jaminan pemeliharaan untuk Abraham dan keturunannya sampai akhir hayat.</w:t>
      </w:r>
    </w:p>
    <w:p w14:paraId="114CB27E" w14:textId="46554667" w:rsidR="000D13E4" w:rsidRPr="00813992" w:rsidRDefault="000D13E4" w:rsidP="000D13E4">
      <w:pPr>
        <w:ind w:firstLine="851"/>
        <w:jc w:val="both"/>
        <w:rPr>
          <w:color w:val="000000" w:themeColor="text1"/>
          <w:lang w:val="id-ID"/>
        </w:rPr>
      </w:pPr>
      <w:r w:rsidRPr="00813992">
        <w:rPr>
          <w:rFonts w:cs="Calibri Light"/>
          <w:lang w:val="id-ID"/>
        </w:rPr>
        <w:t xml:space="preserve">Jaminan pemeliharaan itu akan berlaku juga dalam kehidupan kita, ketika kita berpengharapan dalam Tuhan seperti yang dilakukan oleh </w:t>
      </w:r>
      <w:r w:rsidR="006A4686" w:rsidRPr="00813992">
        <w:rPr>
          <w:rFonts w:cs="Calibri Light"/>
          <w:lang w:val="id-ID"/>
        </w:rPr>
        <w:t>Pemazmur</w:t>
      </w:r>
      <w:r w:rsidRPr="00813992">
        <w:rPr>
          <w:rFonts w:cs="Calibri Light"/>
          <w:lang w:val="id-ID"/>
        </w:rPr>
        <w:t>. Dalam Mazmur 27, yang merupakan</w:t>
      </w:r>
      <w:r w:rsidRPr="00813992">
        <w:rPr>
          <w:color w:val="000000" w:themeColor="text1"/>
          <w:lang w:val="id-ID"/>
        </w:rPr>
        <w:t xml:space="preserve"> sebuah afirmasi iman dari seorang yang sudah menerima penghiburan melalui penyembahan "diam di rumah Tuhan seumur hidupku." Dengan penuh keyakinan pemazmur menyatakan bahwa Tuhan adalah terang dan keselamatan serta benteng tempat berlindung. Pengakuan ini bukan tanpa alasan, ada pengalaman-pengalaman pribadi yang diungkapkan seperti: menghadapi serangan pasukan musuh; dikepung oleh tentara, orang-orang berperang terhadap dia; dan ditinggalkan oleh ayah dan ibu. </w:t>
      </w:r>
    </w:p>
    <w:p w14:paraId="278EB497" w14:textId="6A9DCB12" w:rsidR="000D13E4" w:rsidRPr="00813992" w:rsidRDefault="000D13E4" w:rsidP="000D13E4">
      <w:pPr>
        <w:ind w:firstLine="851"/>
        <w:jc w:val="both"/>
        <w:rPr>
          <w:color w:val="000000" w:themeColor="text1"/>
          <w:lang w:val="id-ID"/>
        </w:rPr>
      </w:pPr>
      <w:r w:rsidRPr="00813992">
        <w:rPr>
          <w:color w:val="000000" w:themeColor="text1"/>
          <w:lang w:val="id-ID"/>
        </w:rPr>
        <w:t xml:space="preserve">Di tengah pengalaman-pengalaman yang tidak menyenangkan tersebut Pemazmur tidak takut atau </w:t>
      </w:r>
      <w:r w:rsidR="006A4686" w:rsidRPr="00813992">
        <w:rPr>
          <w:color w:val="000000" w:themeColor="text1"/>
          <w:lang w:val="id-ID"/>
        </w:rPr>
        <w:t>pesimistis</w:t>
      </w:r>
      <w:r w:rsidR="002F60DA">
        <w:rPr>
          <w:color w:val="000000" w:themeColor="text1"/>
          <w:lang w:val="id-ID"/>
        </w:rPr>
        <w:t>.</w:t>
      </w:r>
      <w:r w:rsidRPr="00813992">
        <w:rPr>
          <w:color w:val="000000" w:themeColor="text1"/>
          <w:lang w:val="id-ID"/>
        </w:rPr>
        <w:t xml:space="preserve"> Ia </w:t>
      </w:r>
      <w:r w:rsidR="002F60DA">
        <w:rPr>
          <w:color w:val="000000" w:themeColor="text1"/>
          <w:lang w:val="id-ID"/>
        </w:rPr>
        <w:t xml:space="preserve">malahan </w:t>
      </w:r>
      <w:r w:rsidRPr="00813992">
        <w:rPr>
          <w:color w:val="000000" w:themeColor="text1"/>
          <w:lang w:val="id-ID"/>
        </w:rPr>
        <w:t xml:space="preserve">memuji dan memohon kepada Tuhan. Dengan yakin ia mengungkapkan bahwa Tuhan akan melindunginya dan membuat musuh-musuhnya tergelincir dan jatuh. Ia tidak goyah dalam menghadapi tantangan yang ada. Karena ia tahu bahwa Tuhan akan melindunginya. Tuhan adalah perisai perlindungan yang dapat dipercaya, bersama Dia pastilah kita akan tenang dan memiliki kekuatan baru untuk berjuang. </w:t>
      </w:r>
    </w:p>
    <w:p w14:paraId="6C677A43" w14:textId="409F1E42" w:rsidR="000D13E4" w:rsidRPr="00813992" w:rsidRDefault="000D13E4" w:rsidP="000D13E4">
      <w:pPr>
        <w:ind w:firstLine="851"/>
        <w:jc w:val="both"/>
        <w:rPr>
          <w:lang w:val="id-ID"/>
        </w:rPr>
      </w:pPr>
      <w:r w:rsidRPr="00813992">
        <w:rPr>
          <w:color w:val="000000" w:themeColor="text1"/>
          <w:lang w:val="id-ID"/>
        </w:rPr>
        <w:t xml:space="preserve">Bagaimana dengan kita? Apakah perjalanan hidup yang </w:t>
      </w:r>
      <w:r w:rsidRPr="00813992">
        <w:rPr>
          <w:color w:val="000000" w:themeColor="text1"/>
          <w:lang w:val="id-ID"/>
        </w:rPr>
        <w:lastRenderedPageBreak/>
        <w:t xml:space="preserve">penuh dengan kejutan membuat kita bertahan atau malah berpaling dari Tuhan. Bukankah Yesus mengajarkan kita untuk bertahan? </w:t>
      </w:r>
      <w:r w:rsidRPr="00813992">
        <w:rPr>
          <w:lang w:val="id-ID"/>
        </w:rPr>
        <w:t xml:space="preserve">Sebagai orang percaya kita telah menerima teladan nyata dari sang Kristus </w:t>
      </w:r>
      <w:r w:rsidR="006A4686" w:rsidRPr="00813992">
        <w:rPr>
          <w:lang w:val="id-ID"/>
        </w:rPr>
        <w:t>juru selamat</w:t>
      </w:r>
      <w:r w:rsidRPr="00813992">
        <w:rPr>
          <w:lang w:val="id-ID"/>
        </w:rPr>
        <w:t xml:space="preserve"> kita. Melalui teladannya Kristus mengajak kita untuk bertahan dan berjuang</w:t>
      </w:r>
      <w:r w:rsidR="002F60DA">
        <w:rPr>
          <w:lang w:val="id-ID"/>
        </w:rPr>
        <w:t xml:space="preserve"> </w:t>
      </w:r>
      <w:r w:rsidR="002F60DA" w:rsidRPr="00813992">
        <w:rPr>
          <w:lang w:val="id-ID"/>
        </w:rPr>
        <w:t>dengan berani</w:t>
      </w:r>
      <w:r w:rsidRPr="00813992">
        <w:rPr>
          <w:lang w:val="id-ID"/>
        </w:rPr>
        <w:t>. Ia mengajarkan kita untuk berjuang tanpa henti</w:t>
      </w:r>
      <w:r w:rsidR="002F60DA">
        <w:rPr>
          <w:lang w:val="id-ID"/>
        </w:rPr>
        <w:t>, tanpa ragu dan takut</w:t>
      </w:r>
      <w:r w:rsidRPr="00813992">
        <w:rPr>
          <w:lang w:val="id-ID"/>
        </w:rPr>
        <w:t>. Apa</w:t>
      </w:r>
      <w:r w:rsidR="002F60DA">
        <w:rPr>
          <w:lang w:val="id-ID"/>
        </w:rPr>
        <w:t xml:space="preserve"> </w:t>
      </w:r>
      <w:r w:rsidRPr="00813992">
        <w:rPr>
          <w:lang w:val="id-ID"/>
        </w:rPr>
        <w:t>pun kenyataan yang datang silih berganti dalam kehidupan; baik pengalaman yang menyedihkan atau</w:t>
      </w:r>
      <w:r w:rsidR="002F60DA">
        <w:rPr>
          <w:lang w:val="id-ID"/>
        </w:rPr>
        <w:t xml:space="preserve"> </w:t>
      </w:r>
      <w:r w:rsidRPr="00813992">
        <w:rPr>
          <w:lang w:val="id-ID"/>
        </w:rPr>
        <w:t xml:space="preserve">pun yang menyenangkan. Yesus mengajarkan </w:t>
      </w:r>
      <w:r w:rsidR="002F60DA">
        <w:rPr>
          <w:lang w:val="id-ID"/>
        </w:rPr>
        <w:t xml:space="preserve">pada </w:t>
      </w:r>
      <w:r w:rsidRPr="00813992">
        <w:rPr>
          <w:lang w:val="id-ID"/>
        </w:rPr>
        <w:t>kita untuk tetap teguh, bertahan dan meneladani jalan hidup</w:t>
      </w:r>
      <w:r w:rsidR="002F60DA">
        <w:rPr>
          <w:lang w:val="id-ID"/>
        </w:rPr>
        <w:t>-Nya</w:t>
      </w:r>
      <w:r w:rsidRPr="00813992">
        <w:rPr>
          <w:lang w:val="id-ID"/>
        </w:rPr>
        <w:t xml:space="preserve">. Meneladani Yesus berarti </w:t>
      </w:r>
      <w:r w:rsidR="002F60DA">
        <w:rPr>
          <w:lang w:val="id-ID"/>
        </w:rPr>
        <w:t xml:space="preserve">meniru </w:t>
      </w:r>
      <w:r w:rsidRPr="00813992">
        <w:rPr>
          <w:lang w:val="id-ID"/>
        </w:rPr>
        <w:t xml:space="preserve">keteguhan </w:t>
      </w:r>
      <w:r w:rsidR="006A4686" w:rsidRPr="00813992">
        <w:rPr>
          <w:lang w:val="id-ID"/>
        </w:rPr>
        <w:t>hati-Nya</w:t>
      </w:r>
      <w:r w:rsidRPr="00813992">
        <w:rPr>
          <w:lang w:val="id-ID"/>
        </w:rPr>
        <w:t xml:space="preserve"> ketika menghadapi pencobaan hingga Ia menang. Yesus berani merengkuh jalan salib yang tidak mudah untuk dilalui.</w:t>
      </w:r>
    </w:p>
    <w:p w14:paraId="6CF79600" w14:textId="00444C03" w:rsidR="00A1747E" w:rsidRDefault="000D13E4" w:rsidP="000D13E4">
      <w:pPr>
        <w:ind w:firstLine="851"/>
        <w:jc w:val="both"/>
        <w:rPr>
          <w:rFonts w:eastAsia="Times New Roman" w:cs="Poppins"/>
          <w:color w:val="000000" w:themeColor="text1"/>
          <w:lang w:val="id-ID"/>
        </w:rPr>
      </w:pPr>
      <w:r w:rsidRPr="00813992">
        <w:rPr>
          <w:lang w:val="id-ID"/>
        </w:rPr>
        <w:t xml:space="preserve">Hal ini diceritakan dalam Injil Lukas 13:31-35. </w:t>
      </w:r>
      <w:r w:rsidR="002F60DA">
        <w:rPr>
          <w:lang w:val="id-ID"/>
        </w:rPr>
        <w:t>L</w:t>
      </w:r>
      <w:r w:rsidRPr="00813992">
        <w:rPr>
          <w:lang w:val="id-ID"/>
        </w:rPr>
        <w:t>ihat bagaimana Yesus merespons peringatan atau ancaman dari orang-orang Farisi.</w:t>
      </w:r>
      <w:r w:rsidRPr="00813992">
        <w:rPr>
          <w:color w:val="000000" w:themeColor="text1"/>
          <w:lang w:val="id-ID"/>
        </w:rPr>
        <w:t xml:space="preserve"> </w:t>
      </w:r>
      <w:r w:rsidRPr="00813992">
        <w:rPr>
          <w:rFonts w:eastAsia="Times New Roman" w:cs="Poppins"/>
          <w:color w:val="000000" w:themeColor="text1"/>
          <w:lang w:val="id-ID"/>
        </w:rPr>
        <w:t xml:space="preserve">Ia menggunakan ancaman tersebut untuk menjelaskan hakikat </w:t>
      </w:r>
      <w:r w:rsidR="006A4686" w:rsidRPr="00813992">
        <w:rPr>
          <w:rFonts w:eastAsia="Times New Roman" w:cs="Poppins"/>
          <w:color w:val="000000" w:themeColor="text1"/>
          <w:lang w:val="id-ID"/>
        </w:rPr>
        <w:t>kematian-Nya</w:t>
      </w:r>
      <w:r w:rsidRPr="00813992">
        <w:rPr>
          <w:rFonts w:eastAsia="Times New Roman" w:cs="Poppins"/>
          <w:color w:val="000000" w:themeColor="text1"/>
          <w:lang w:val="id-ID"/>
        </w:rPr>
        <w:t xml:space="preserve"> yang justru menjadi bagian dari </w:t>
      </w:r>
      <w:r w:rsidR="006A4686" w:rsidRPr="00813992">
        <w:rPr>
          <w:rFonts w:eastAsia="Times New Roman" w:cs="Poppins"/>
          <w:color w:val="000000" w:themeColor="text1"/>
          <w:lang w:val="id-ID"/>
        </w:rPr>
        <w:t>misi-Nya</w:t>
      </w:r>
      <w:r w:rsidRPr="00813992">
        <w:rPr>
          <w:rFonts w:eastAsia="Times New Roman" w:cs="Poppins"/>
          <w:color w:val="000000" w:themeColor="text1"/>
          <w:lang w:val="id-ID"/>
        </w:rPr>
        <w:t xml:space="preserve">. Kematiannya tidak ada hubungannya dengan ancaman Herodes, sebaliknya </w:t>
      </w:r>
      <w:r w:rsidR="006A4686" w:rsidRPr="00813992">
        <w:rPr>
          <w:rFonts w:eastAsia="Times New Roman" w:cs="Poppins"/>
          <w:color w:val="000000" w:themeColor="text1"/>
          <w:lang w:val="id-ID"/>
        </w:rPr>
        <w:t>kematian-Nya</w:t>
      </w:r>
      <w:r w:rsidRPr="00813992">
        <w:rPr>
          <w:rFonts w:eastAsia="Times New Roman" w:cs="Poppins"/>
          <w:color w:val="000000" w:themeColor="text1"/>
          <w:lang w:val="id-ID"/>
        </w:rPr>
        <w:t xml:space="preserve"> adalah penyempurnaan dari </w:t>
      </w:r>
      <w:r w:rsidR="006A4686" w:rsidRPr="00813992">
        <w:rPr>
          <w:rFonts w:eastAsia="Times New Roman" w:cs="Poppins"/>
          <w:color w:val="000000" w:themeColor="text1"/>
          <w:lang w:val="id-ID"/>
        </w:rPr>
        <w:t>pelayanan-Nya</w:t>
      </w:r>
      <w:r w:rsidRPr="00813992">
        <w:rPr>
          <w:rFonts w:eastAsia="Times New Roman" w:cs="Poppins"/>
          <w:color w:val="000000" w:themeColor="text1"/>
          <w:lang w:val="id-ID"/>
        </w:rPr>
        <w:t>.</w:t>
      </w:r>
    </w:p>
    <w:p w14:paraId="1AA37419" w14:textId="77777777" w:rsidR="00A1747E" w:rsidRDefault="00A1747E" w:rsidP="00A1747E">
      <w:pPr>
        <w:jc w:val="both"/>
        <w:rPr>
          <w:rFonts w:eastAsia="Times New Roman" w:cs="Poppins"/>
          <w:color w:val="000000" w:themeColor="text1"/>
          <w:lang w:val="id-ID"/>
        </w:rPr>
      </w:pPr>
    </w:p>
    <w:p w14:paraId="650E0085" w14:textId="46A5E1DB" w:rsidR="000D13E4" w:rsidRPr="00813992" w:rsidRDefault="00A1747E" w:rsidP="00A1747E">
      <w:pPr>
        <w:jc w:val="both"/>
        <w:rPr>
          <w:color w:val="000000" w:themeColor="text1"/>
          <w:lang w:val="id-ID"/>
        </w:rPr>
      </w:pPr>
      <w:r>
        <w:rPr>
          <w:rFonts w:eastAsia="Times New Roman" w:cs="Poppins"/>
          <w:color w:val="000000" w:themeColor="text1"/>
          <w:lang w:val="id-ID"/>
        </w:rPr>
        <w:t>Saudara-saudari yang dikasihi Tuhan Yesus,</w:t>
      </w:r>
      <w:r w:rsidR="000D13E4" w:rsidRPr="00813992">
        <w:rPr>
          <w:rFonts w:eastAsia="Times New Roman" w:cs="Poppins"/>
          <w:color w:val="000000" w:themeColor="text1"/>
          <w:lang w:val="id-ID"/>
        </w:rPr>
        <w:t xml:space="preserve"> </w:t>
      </w:r>
    </w:p>
    <w:p w14:paraId="06E7DBD0" w14:textId="68F51F4A" w:rsidR="000D13E4" w:rsidRPr="00813992" w:rsidRDefault="000D13E4" w:rsidP="000D13E4">
      <w:pPr>
        <w:ind w:firstLine="851"/>
        <w:jc w:val="both"/>
        <w:rPr>
          <w:rFonts w:eastAsia="Times New Roman" w:cs="Poppins"/>
          <w:color w:val="000000" w:themeColor="text1"/>
          <w:lang w:val="id-ID"/>
        </w:rPr>
      </w:pPr>
      <w:r w:rsidRPr="00813992">
        <w:rPr>
          <w:color w:val="000000" w:themeColor="text1"/>
          <w:lang w:val="id-ID"/>
        </w:rPr>
        <w:t xml:space="preserve">Dengan jujur dan berani Yesus juga menubuatkan </w:t>
      </w:r>
      <w:r w:rsidRPr="00813992">
        <w:rPr>
          <w:rFonts w:eastAsia="Times New Roman" w:cs="Poppins"/>
          <w:color w:val="000000" w:themeColor="text1"/>
          <w:lang w:val="id-ID"/>
        </w:rPr>
        <w:t>bahwa kota Yerusalem akan dihukum oleh Allah karena menolak menerima-Nya sebagai Mesias (bdk.</w:t>
      </w:r>
      <w:r w:rsidR="00A1747E">
        <w:rPr>
          <w:rFonts w:eastAsia="Times New Roman" w:cs="Poppins"/>
          <w:color w:val="000000" w:themeColor="text1"/>
          <w:lang w:val="id-ID"/>
        </w:rPr>
        <w:t xml:space="preserve"> </w:t>
      </w:r>
      <w:r w:rsidRPr="00813992">
        <w:rPr>
          <w:rFonts w:eastAsia="Times New Roman" w:cs="Poppins"/>
          <w:color w:val="000000" w:themeColor="text1"/>
          <w:lang w:val="id-ID"/>
        </w:rPr>
        <w:t>Mat. 23:27-39). Pertama-tama Yesus menyampaikan dakwaan atas Yerusalem dengan sebutan "kota yang membunuh para nabi dan melempari batu orang-orang yang diutus kepadanya" (ayat 34). Ini menjadi ironi yang sangat berat</w:t>
      </w:r>
      <w:r w:rsidR="00A1747E">
        <w:rPr>
          <w:rFonts w:eastAsia="Times New Roman" w:cs="Poppins"/>
          <w:color w:val="000000" w:themeColor="text1"/>
          <w:lang w:val="id-ID"/>
        </w:rPr>
        <w:t>, sebab</w:t>
      </w:r>
      <w:r w:rsidRPr="00813992">
        <w:rPr>
          <w:rFonts w:eastAsia="Times New Roman" w:cs="Poppins"/>
          <w:color w:val="000000" w:themeColor="text1"/>
          <w:lang w:val="id-ID"/>
        </w:rPr>
        <w:t xml:space="preserve"> </w:t>
      </w:r>
      <w:r w:rsidR="00A1747E">
        <w:rPr>
          <w:rFonts w:eastAsia="Times New Roman" w:cs="Poppins"/>
          <w:color w:val="000000" w:themeColor="text1"/>
          <w:lang w:val="id-ID"/>
        </w:rPr>
        <w:t xml:space="preserve">sejatinya </w:t>
      </w:r>
      <w:r w:rsidRPr="00813992">
        <w:rPr>
          <w:rFonts w:eastAsia="Times New Roman" w:cs="Poppins"/>
          <w:color w:val="000000" w:themeColor="text1"/>
          <w:lang w:val="id-ID"/>
        </w:rPr>
        <w:t xml:space="preserve">kota Yerusalem merupakan tempat </w:t>
      </w:r>
      <w:r w:rsidR="00A1747E">
        <w:rPr>
          <w:rFonts w:eastAsia="Times New Roman" w:cs="Poppins"/>
          <w:color w:val="000000" w:themeColor="text1"/>
          <w:lang w:val="id-ID"/>
        </w:rPr>
        <w:t xml:space="preserve">yang dipilih Tuhan. Ulangan 12:5 menyatakan,  </w:t>
      </w:r>
      <w:r w:rsidRPr="00813992">
        <w:rPr>
          <w:rFonts w:eastAsia="Times New Roman" w:cs="Poppins"/>
          <w:color w:val="000000" w:themeColor="text1"/>
          <w:lang w:val="id-ID"/>
        </w:rPr>
        <w:t xml:space="preserve">"yang dipilih Tuhan Allahmu, dari antara segala sukumu untuk membuat </w:t>
      </w:r>
      <w:r w:rsidR="006A4686" w:rsidRPr="00813992">
        <w:rPr>
          <w:rFonts w:eastAsia="Times New Roman" w:cs="Poppins"/>
          <w:color w:val="000000" w:themeColor="text1"/>
          <w:lang w:val="id-ID"/>
        </w:rPr>
        <w:t>nama-Nya</w:t>
      </w:r>
      <w:r w:rsidRPr="00813992">
        <w:rPr>
          <w:rFonts w:eastAsia="Times New Roman" w:cs="Poppins"/>
          <w:color w:val="000000" w:themeColor="text1"/>
          <w:lang w:val="id-ID"/>
        </w:rPr>
        <w:t xml:space="preserve"> diam di sana". </w:t>
      </w:r>
      <w:r w:rsidR="00A1747E">
        <w:rPr>
          <w:rFonts w:eastAsia="Times New Roman" w:cs="Poppins"/>
          <w:color w:val="000000" w:themeColor="text1"/>
          <w:lang w:val="id-ID"/>
        </w:rPr>
        <w:t xml:space="preserve">Ironisnya, </w:t>
      </w:r>
      <w:r w:rsidRPr="00813992">
        <w:rPr>
          <w:rFonts w:eastAsia="Times New Roman" w:cs="Poppins"/>
          <w:color w:val="000000" w:themeColor="text1"/>
          <w:lang w:val="id-ID"/>
        </w:rPr>
        <w:t xml:space="preserve">kota tempat tinggal Allah malahan menjadi pusat perlawanan yang begitu keras terhadap Allah. Namun setelah dakwaan tersebut Yesus mengungkapkan </w:t>
      </w:r>
      <w:r w:rsidR="006A4686" w:rsidRPr="00813992">
        <w:rPr>
          <w:rFonts w:eastAsia="Times New Roman" w:cs="Poppins"/>
          <w:color w:val="000000" w:themeColor="text1"/>
          <w:lang w:val="id-ID"/>
        </w:rPr>
        <w:t>kerinduan-Nya</w:t>
      </w:r>
      <w:r w:rsidRPr="00813992">
        <w:rPr>
          <w:rFonts w:eastAsia="Times New Roman" w:cs="Poppins"/>
          <w:color w:val="000000" w:themeColor="text1"/>
          <w:lang w:val="id-ID"/>
        </w:rPr>
        <w:t xml:space="preserve"> untuk melindungi anak-anak Israel seperti induk ayam yang melindungi anak-anaknya. </w:t>
      </w:r>
      <w:r w:rsidR="006A4686" w:rsidRPr="00813992">
        <w:rPr>
          <w:rFonts w:eastAsia="Times New Roman" w:cs="Poppins"/>
          <w:color w:val="000000" w:themeColor="text1"/>
          <w:lang w:val="id-ID"/>
        </w:rPr>
        <w:t>Kendati</w:t>
      </w:r>
      <w:r w:rsidRPr="00813992">
        <w:rPr>
          <w:rFonts w:eastAsia="Times New Roman" w:cs="Poppins"/>
          <w:color w:val="000000" w:themeColor="text1"/>
          <w:lang w:val="id-ID"/>
        </w:rPr>
        <w:t xml:space="preserve"> demikian hukuman diumumkan di ayat 35: ditinggalkan dan menjadi sunyi.</w:t>
      </w:r>
    </w:p>
    <w:p w14:paraId="79CCB312" w14:textId="2278EFAF" w:rsidR="000D13E4" w:rsidRPr="00813992" w:rsidRDefault="000D13E4" w:rsidP="000D13E4">
      <w:pPr>
        <w:ind w:firstLine="851"/>
        <w:jc w:val="both"/>
        <w:rPr>
          <w:rFonts w:eastAsia="Times New Roman" w:cs="Poppins"/>
          <w:color w:val="000000" w:themeColor="text1"/>
          <w:lang w:val="id-ID"/>
        </w:rPr>
      </w:pPr>
      <w:r w:rsidRPr="00813992">
        <w:rPr>
          <w:rFonts w:eastAsia="Times New Roman" w:cs="Poppins"/>
          <w:color w:val="000000" w:themeColor="text1"/>
          <w:lang w:val="id-ID"/>
        </w:rPr>
        <w:t xml:space="preserve">Baik Abram, Pemazmur dan Yesus </w:t>
      </w:r>
      <w:r w:rsidR="006A4686" w:rsidRPr="00813992">
        <w:rPr>
          <w:rFonts w:eastAsia="Times New Roman" w:cs="Poppins"/>
          <w:color w:val="000000" w:themeColor="text1"/>
          <w:lang w:val="id-ID"/>
        </w:rPr>
        <w:t>mengajak</w:t>
      </w:r>
      <w:r w:rsidRPr="00813992">
        <w:rPr>
          <w:rFonts w:eastAsia="Times New Roman" w:cs="Poppins"/>
          <w:color w:val="000000" w:themeColor="text1"/>
          <w:lang w:val="id-ID"/>
        </w:rPr>
        <w:t xml:space="preserve"> kita untuk </w:t>
      </w:r>
      <w:r w:rsidRPr="00813992">
        <w:rPr>
          <w:rFonts w:eastAsia="Times New Roman" w:cs="Poppins"/>
          <w:color w:val="000000" w:themeColor="text1"/>
          <w:lang w:val="id-ID"/>
        </w:rPr>
        <w:lastRenderedPageBreak/>
        <w:t xml:space="preserve">berani percaya walau kadang meragu, untuk tetap percaya walau kondisi tidak baik-baik saja, tetap percaya walau hidup penuh dengan ancaman bahaya. Alih-alih lari dari fakta yang ada kita justru diajak untuk merengkuh salib itu. Merengkuh salib sang Kristus. </w:t>
      </w:r>
    </w:p>
    <w:p w14:paraId="11CCAF7F" w14:textId="77777777" w:rsidR="000D13E4" w:rsidRPr="00813992" w:rsidRDefault="000D13E4" w:rsidP="000D13E4">
      <w:pPr>
        <w:ind w:firstLine="851"/>
        <w:jc w:val="both"/>
        <w:rPr>
          <w:lang w:val="id-ID"/>
        </w:rPr>
      </w:pPr>
      <w:r w:rsidRPr="00813992">
        <w:rPr>
          <w:lang w:val="id-ID"/>
        </w:rPr>
        <w:t xml:space="preserve">Merengkuh Salib Sang Kristus berarti mendekap, atau mendekatkan salib ke dada. Hal ini berarti mengajak kita untuk benar-benar memeluk salib itu dengan begitu erat agar tidak terlepas. Apakah ini hal yang mudah? Tentu saja tidak. Jika kita tidak benar-benar memiliki kekuatan dan keberanian pastilah kita akan menjauhkan salib tersebut. Salib merupakan lambang penderitaan, pengorbanan dan keselamatan. Siapakah yang berani merengkuhnya? Ironisnya sama seperti kota Yerusalem; satu sisi menjadi tempat atau pusat orang-orang beriman tapi sisi lainnya justru Yerusalemlah yang menolak bahkan membunuh nabi-nabi yang diutus ke kota itu. Merengkuh Salib Sang Kristus berarti kita diajak untuk tetap hidup mendekap salib tersebut dengan erat sembari berjuang di tengah hidup yang penuh dengan pergumulan. </w:t>
      </w:r>
    </w:p>
    <w:p w14:paraId="5558378F" w14:textId="581C3B8C" w:rsidR="000D13E4" w:rsidRPr="00813992" w:rsidRDefault="000D13E4" w:rsidP="000D13E4">
      <w:pPr>
        <w:pStyle w:val="NormalWeb"/>
        <w:shd w:val="clear" w:color="auto" w:fill="FFFFFF"/>
        <w:spacing w:before="0" w:beforeAutospacing="0" w:after="0" w:afterAutospacing="0"/>
        <w:ind w:firstLine="851"/>
        <w:jc w:val="both"/>
        <w:rPr>
          <w:rFonts w:ascii="Georgia" w:hAnsi="Georgia" w:cs="Calibri Light"/>
          <w:sz w:val="22"/>
          <w:szCs w:val="22"/>
          <w:lang w:val="id-ID"/>
        </w:rPr>
      </w:pPr>
      <w:r w:rsidRPr="00813992">
        <w:rPr>
          <w:rFonts w:ascii="Georgia" w:hAnsi="Georgia"/>
          <w:sz w:val="22"/>
          <w:szCs w:val="22"/>
          <w:lang w:val="id-ID"/>
        </w:rPr>
        <w:t xml:space="preserve">Merengkuh Salib berarti hidup dengan berdiri teguh dalam </w:t>
      </w:r>
      <w:r w:rsidR="00A1747E">
        <w:rPr>
          <w:rFonts w:ascii="Georgia" w:hAnsi="Georgia"/>
          <w:sz w:val="22"/>
          <w:szCs w:val="22"/>
          <w:lang w:val="id-ID"/>
        </w:rPr>
        <w:t xml:space="preserve">Tuhan. Berdiri teguh itu seperti yang dinasihatkan </w:t>
      </w:r>
      <w:r w:rsidRPr="00813992">
        <w:rPr>
          <w:rFonts w:ascii="Georgia" w:hAnsi="Georgia"/>
          <w:sz w:val="22"/>
          <w:szCs w:val="22"/>
          <w:lang w:val="id-ID"/>
        </w:rPr>
        <w:t>Paulus untuk jemaat Filipi</w:t>
      </w:r>
      <w:r w:rsidR="00A1747E">
        <w:rPr>
          <w:rFonts w:ascii="Georgia" w:hAnsi="Georgia"/>
          <w:sz w:val="22"/>
          <w:szCs w:val="22"/>
          <w:lang w:val="id-ID"/>
        </w:rPr>
        <w:t>.</w:t>
      </w:r>
      <w:r w:rsidRPr="00813992">
        <w:rPr>
          <w:rFonts w:ascii="Georgia" w:hAnsi="Georgia"/>
          <w:sz w:val="22"/>
          <w:szCs w:val="22"/>
          <w:lang w:val="id-ID"/>
        </w:rPr>
        <w:t xml:space="preserve"> </w:t>
      </w:r>
      <w:r w:rsidR="00A1747E">
        <w:rPr>
          <w:rFonts w:ascii="Georgia" w:hAnsi="Georgia" w:cs="Calibri Light"/>
          <w:sz w:val="22"/>
          <w:szCs w:val="22"/>
          <w:lang w:val="id-ID"/>
        </w:rPr>
        <w:t>Ia</w:t>
      </w:r>
      <w:r w:rsidRPr="00813992">
        <w:rPr>
          <w:rFonts w:ascii="Georgia" w:hAnsi="Georgia" w:cs="Calibri Light"/>
          <w:sz w:val="22"/>
          <w:szCs w:val="22"/>
          <w:lang w:val="id-ID"/>
        </w:rPr>
        <w:t xml:space="preserve"> mengingatkan hendaknya jemaat Filipi tidak menjadi </w:t>
      </w:r>
      <w:r w:rsidR="00A1747E">
        <w:rPr>
          <w:rFonts w:ascii="Georgia" w:hAnsi="Georgia" w:cs="Calibri Light"/>
          <w:sz w:val="22"/>
          <w:szCs w:val="22"/>
          <w:lang w:val="id-ID"/>
        </w:rPr>
        <w:t>s</w:t>
      </w:r>
      <w:r w:rsidRPr="00813992">
        <w:rPr>
          <w:rFonts w:ascii="Georgia" w:hAnsi="Georgia" w:cs="Calibri Light"/>
          <w:sz w:val="22"/>
          <w:szCs w:val="22"/>
          <w:lang w:val="id-ID"/>
        </w:rPr>
        <w:t>eteru salib</w:t>
      </w:r>
      <w:r w:rsidR="00A1747E">
        <w:rPr>
          <w:rFonts w:ascii="Georgia" w:hAnsi="Georgia" w:cs="Calibri Light"/>
          <w:sz w:val="22"/>
          <w:szCs w:val="22"/>
          <w:lang w:val="id-ID"/>
        </w:rPr>
        <w:t xml:space="preserve"> Kristus</w:t>
      </w:r>
      <w:r w:rsidR="008F79ED">
        <w:rPr>
          <w:rFonts w:ascii="Georgia" w:hAnsi="Georgia" w:cs="Calibri Light"/>
          <w:sz w:val="22"/>
          <w:szCs w:val="22"/>
          <w:lang w:val="id-ID"/>
        </w:rPr>
        <w:t xml:space="preserve"> (Fil.3:18)</w:t>
      </w:r>
      <w:r w:rsidR="00A1747E">
        <w:rPr>
          <w:rFonts w:ascii="Georgia" w:hAnsi="Georgia" w:cs="Calibri Light"/>
          <w:sz w:val="22"/>
          <w:szCs w:val="22"/>
          <w:lang w:val="id-ID"/>
        </w:rPr>
        <w:t>.</w:t>
      </w:r>
      <w:r w:rsidRPr="00813992">
        <w:rPr>
          <w:rFonts w:ascii="Georgia" w:hAnsi="Georgia" w:cs="Calibri Light"/>
          <w:sz w:val="22"/>
          <w:szCs w:val="22"/>
          <w:lang w:val="id-ID"/>
        </w:rPr>
        <w:t xml:space="preserve"> </w:t>
      </w:r>
      <w:r w:rsidR="00A1747E">
        <w:rPr>
          <w:rFonts w:ascii="Georgia" w:hAnsi="Georgia" w:cs="Calibri Light"/>
          <w:sz w:val="22"/>
          <w:szCs w:val="22"/>
          <w:lang w:val="id-ID"/>
        </w:rPr>
        <w:t xml:space="preserve">Seteru salib pada </w:t>
      </w:r>
      <w:r w:rsidRPr="00813992">
        <w:rPr>
          <w:rFonts w:ascii="Georgia" w:hAnsi="Georgia" w:cs="Calibri Light"/>
          <w:sz w:val="22"/>
          <w:szCs w:val="22"/>
          <w:lang w:val="id-ID"/>
        </w:rPr>
        <w:t xml:space="preserve">akhirnya </w:t>
      </w:r>
      <w:r w:rsidR="00A1747E">
        <w:rPr>
          <w:rFonts w:ascii="Georgia" w:hAnsi="Georgia" w:cs="Calibri Light"/>
          <w:sz w:val="22"/>
          <w:szCs w:val="22"/>
          <w:lang w:val="id-ID"/>
        </w:rPr>
        <w:t xml:space="preserve">akan </w:t>
      </w:r>
      <w:r w:rsidRPr="00813992">
        <w:rPr>
          <w:rFonts w:ascii="Georgia" w:hAnsi="Georgia" w:cs="Calibri Light"/>
          <w:sz w:val="22"/>
          <w:szCs w:val="22"/>
          <w:lang w:val="id-ID"/>
        </w:rPr>
        <w:t xml:space="preserve">binasa karena mementingkan perkara duniawi. </w:t>
      </w:r>
      <w:r w:rsidR="00A1747E">
        <w:rPr>
          <w:rFonts w:ascii="Georgia" w:hAnsi="Georgia" w:cs="Calibri Light"/>
          <w:sz w:val="22"/>
          <w:szCs w:val="22"/>
          <w:lang w:val="id-ID"/>
        </w:rPr>
        <w:t>Jemaat harus menanggalkan perkara duniawi karena sejatinya</w:t>
      </w:r>
      <w:r w:rsidRPr="00813992">
        <w:rPr>
          <w:rFonts w:ascii="Georgia" w:hAnsi="Georgia" w:cs="Calibri Light"/>
          <w:sz w:val="22"/>
          <w:szCs w:val="22"/>
          <w:lang w:val="id-ID"/>
        </w:rPr>
        <w:t xml:space="preserve"> status kewarganegaraan</w:t>
      </w:r>
      <w:r w:rsidR="00A1747E">
        <w:rPr>
          <w:rFonts w:ascii="Georgia" w:hAnsi="Georgia" w:cs="Calibri Light"/>
          <w:sz w:val="22"/>
          <w:szCs w:val="22"/>
          <w:lang w:val="id-ID"/>
        </w:rPr>
        <w:t xml:space="preserve">nya </w:t>
      </w:r>
      <w:r w:rsidRPr="00813992">
        <w:rPr>
          <w:rFonts w:ascii="Georgia" w:hAnsi="Georgia" w:cs="Calibri Light"/>
          <w:sz w:val="22"/>
          <w:szCs w:val="22"/>
          <w:lang w:val="id-ID"/>
        </w:rPr>
        <w:t>Kerajaan S</w:t>
      </w:r>
      <w:r w:rsidR="00A1747E">
        <w:rPr>
          <w:rFonts w:ascii="Georgia" w:hAnsi="Georgia" w:cs="Calibri Light"/>
          <w:sz w:val="22"/>
          <w:szCs w:val="22"/>
          <w:lang w:val="id-ID"/>
        </w:rPr>
        <w:t>u</w:t>
      </w:r>
      <w:r w:rsidRPr="00813992">
        <w:rPr>
          <w:rFonts w:ascii="Georgia" w:hAnsi="Georgia" w:cs="Calibri Light"/>
          <w:sz w:val="22"/>
          <w:szCs w:val="22"/>
          <w:lang w:val="id-ID"/>
        </w:rPr>
        <w:t xml:space="preserve">rga. </w:t>
      </w:r>
      <w:r w:rsidR="00A1747E">
        <w:rPr>
          <w:rFonts w:ascii="Georgia" w:hAnsi="Georgia" w:cs="Calibri Light"/>
          <w:sz w:val="22"/>
          <w:szCs w:val="22"/>
          <w:lang w:val="id-ID"/>
        </w:rPr>
        <w:t xml:space="preserve">Pernyataan Paulus ini merupakan nasihat bagi kita di zaman ini. Pengikut Kristus </w:t>
      </w:r>
      <w:r w:rsidRPr="00813992">
        <w:rPr>
          <w:rFonts w:ascii="Georgia" w:hAnsi="Georgia" w:cs="Calibri Light"/>
          <w:sz w:val="22"/>
          <w:szCs w:val="22"/>
          <w:lang w:val="id-ID"/>
        </w:rPr>
        <w:t xml:space="preserve"> adalah bagian dari </w:t>
      </w:r>
      <w:r w:rsidR="00A1747E">
        <w:rPr>
          <w:rFonts w:ascii="Georgia" w:hAnsi="Georgia" w:cs="Calibri Light"/>
          <w:sz w:val="22"/>
          <w:szCs w:val="22"/>
          <w:lang w:val="id-ID"/>
        </w:rPr>
        <w:t>Kera</w:t>
      </w:r>
      <w:r w:rsidR="00F1474C">
        <w:rPr>
          <w:rFonts w:ascii="Georgia" w:hAnsi="Georgia" w:cs="Calibri Light"/>
          <w:sz w:val="22"/>
          <w:szCs w:val="22"/>
          <w:lang w:val="id-ID"/>
        </w:rPr>
        <w:t xml:space="preserve">jaan Surga. Sebagai warga Kerajaan Surga, </w:t>
      </w:r>
      <w:r w:rsidRPr="00813992">
        <w:rPr>
          <w:rFonts w:ascii="Georgia" w:hAnsi="Georgia" w:cs="Calibri Light"/>
          <w:sz w:val="22"/>
          <w:szCs w:val="22"/>
          <w:lang w:val="id-ID"/>
        </w:rPr>
        <w:t>kita harus</w:t>
      </w:r>
      <w:r w:rsidR="00F1474C">
        <w:rPr>
          <w:rFonts w:ascii="Georgia" w:hAnsi="Georgia" w:cs="Calibri Light"/>
          <w:sz w:val="22"/>
          <w:szCs w:val="22"/>
          <w:lang w:val="id-ID"/>
        </w:rPr>
        <w:t xml:space="preserve"> </w:t>
      </w:r>
      <w:r w:rsidRPr="00813992">
        <w:rPr>
          <w:rFonts w:ascii="Georgia" w:hAnsi="Georgia" w:cs="Calibri Light"/>
          <w:sz w:val="22"/>
          <w:szCs w:val="22"/>
          <w:lang w:val="id-ID"/>
        </w:rPr>
        <w:t>berdiri teguh di dalam Tuhan (4:1)</w:t>
      </w:r>
      <w:r w:rsidR="00F1474C">
        <w:rPr>
          <w:rFonts w:ascii="Georgia" w:hAnsi="Georgia" w:cs="Calibri Light"/>
          <w:sz w:val="22"/>
          <w:szCs w:val="22"/>
          <w:lang w:val="id-ID"/>
        </w:rPr>
        <w:t xml:space="preserve">. </w:t>
      </w:r>
    </w:p>
    <w:p w14:paraId="37A860D5" w14:textId="4C415BE9" w:rsidR="000D13E4" w:rsidRPr="00813992" w:rsidRDefault="000D13E4" w:rsidP="000D13E4">
      <w:pPr>
        <w:shd w:val="clear" w:color="auto" w:fill="FFFFFF"/>
        <w:ind w:firstLine="851"/>
        <w:jc w:val="both"/>
        <w:rPr>
          <w:rFonts w:eastAsia="Times New Roman" w:cs="Poppins"/>
          <w:color w:val="000000" w:themeColor="text1"/>
          <w:lang w:val="id-ID"/>
        </w:rPr>
      </w:pPr>
      <w:r w:rsidRPr="00813992">
        <w:rPr>
          <w:rFonts w:eastAsia="Times New Roman" w:cs="Poppins"/>
          <w:color w:val="000000" w:themeColor="text1"/>
          <w:lang w:val="id-ID"/>
        </w:rPr>
        <w:t xml:space="preserve">Pada Minggu </w:t>
      </w:r>
      <w:r w:rsidR="00747E72">
        <w:rPr>
          <w:rFonts w:eastAsia="Times New Roman" w:cs="Poppins"/>
          <w:color w:val="000000" w:themeColor="text1"/>
          <w:lang w:val="id-ID"/>
        </w:rPr>
        <w:t>Pra-Paskah</w:t>
      </w:r>
      <w:r w:rsidRPr="00813992">
        <w:rPr>
          <w:rFonts w:eastAsia="Times New Roman" w:cs="Poppins"/>
          <w:color w:val="000000" w:themeColor="text1"/>
          <w:lang w:val="id-ID"/>
        </w:rPr>
        <w:t xml:space="preserve"> kedua ini, kita diajak untuk mempersiapkan diri menghayati dan mengalami salib Yesus. Melalui </w:t>
      </w:r>
      <w:r w:rsidR="00F1474C">
        <w:rPr>
          <w:rFonts w:eastAsia="Times New Roman" w:cs="Poppins"/>
          <w:color w:val="000000" w:themeColor="text1"/>
          <w:lang w:val="id-ID"/>
        </w:rPr>
        <w:t xml:space="preserve">firman Tuhan </w:t>
      </w:r>
      <w:r w:rsidRPr="00813992">
        <w:rPr>
          <w:rFonts w:eastAsia="Times New Roman" w:cs="Poppins"/>
          <w:color w:val="000000" w:themeColor="text1"/>
          <w:lang w:val="id-ID"/>
        </w:rPr>
        <w:t>hari ini kita diingatkan untuk mengarahkan hidup kita kepada Kristus, bukan mengulang kisah ironis Kota Yerusalem</w:t>
      </w:r>
      <w:r w:rsidR="00F1474C">
        <w:rPr>
          <w:rFonts w:eastAsia="Times New Roman" w:cs="Poppins"/>
          <w:color w:val="000000" w:themeColor="text1"/>
          <w:lang w:val="id-ID"/>
        </w:rPr>
        <w:t xml:space="preserve">. Tuhan </w:t>
      </w:r>
      <w:r w:rsidRPr="00813992">
        <w:rPr>
          <w:rFonts w:eastAsia="Times New Roman" w:cs="Poppins"/>
          <w:color w:val="000000" w:themeColor="text1"/>
          <w:lang w:val="id-ID"/>
        </w:rPr>
        <w:t xml:space="preserve">Yesus mengundang kita untuk berjuang dengan rendah hati dan berani menghadapi setiap tantangan yang ada dalam hidup ini. Maka bersiaplah merengkuh salib Kristus dalam hidup kita! Amin.          </w:t>
      </w:r>
    </w:p>
    <w:p w14:paraId="5197A8D0" w14:textId="77777777" w:rsidR="000D13E4" w:rsidRPr="00813992" w:rsidRDefault="000D13E4" w:rsidP="000D13E4">
      <w:pPr>
        <w:shd w:val="clear" w:color="auto" w:fill="FFFFFF"/>
        <w:jc w:val="right"/>
        <w:rPr>
          <w:rFonts w:eastAsia="Times New Roman" w:cs="Poppins"/>
          <w:color w:val="000000" w:themeColor="text1"/>
          <w:lang w:val="id-ID"/>
        </w:rPr>
      </w:pPr>
      <w:r w:rsidRPr="00813992">
        <w:rPr>
          <w:rFonts w:eastAsia="Times New Roman" w:cs="Poppins"/>
          <w:color w:val="000000" w:themeColor="text1"/>
          <w:lang w:val="id-ID"/>
        </w:rPr>
        <w:t>(yk)</w:t>
      </w:r>
    </w:p>
    <w:p w14:paraId="423420CF" w14:textId="77777777" w:rsidR="000D13E4" w:rsidRPr="00813992" w:rsidRDefault="000D13E4" w:rsidP="000D13E4">
      <w:pPr>
        <w:pStyle w:val="NormalWeb"/>
        <w:shd w:val="clear" w:color="auto" w:fill="FFFFFF"/>
        <w:spacing w:before="0" w:beforeAutospacing="0" w:after="0" w:afterAutospacing="0"/>
        <w:jc w:val="both"/>
        <w:rPr>
          <w:rFonts w:ascii="Georgia" w:hAnsi="Georgia" w:cs="Calibri Light"/>
          <w:sz w:val="22"/>
          <w:szCs w:val="22"/>
          <w:lang w:val="id-ID"/>
        </w:rPr>
      </w:pPr>
    </w:p>
    <w:p w14:paraId="64DB7898" w14:textId="77777777" w:rsidR="000D13E4" w:rsidRPr="00813992" w:rsidRDefault="000D13E4" w:rsidP="000D13E4">
      <w:pPr>
        <w:rPr>
          <w:lang w:val="id-ID"/>
        </w:rPr>
      </w:pPr>
    </w:p>
    <w:p w14:paraId="52AE3F6D" w14:textId="77777777" w:rsidR="000D13E4" w:rsidRPr="00813992" w:rsidRDefault="000D13E4" w:rsidP="000D13E4">
      <w:pPr>
        <w:rPr>
          <w:color w:val="000000" w:themeColor="text1"/>
          <w:lang w:val="id-ID"/>
        </w:rPr>
      </w:pPr>
    </w:p>
    <w:p w14:paraId="14C6BEF0" w14:textId="5109030F" w:rsidR="006A4686" w:rsidRPr="00813992" w:rsidRDefault="00026009" w:rsidP="006A4686">
      <w:pPr>
        <w:rPr>
          <w:rFonts w:ascii="Wingdings 2" w:hAnsi="Wingdings 2"/>
          <w:sz w:val="24"/>
          <w:szCs w:val="24"/>
          <w:lang w:val="id-ID"/>
        </w:rPr>
      </w:pPr>
      <w:r w:rsidRPr="00813992">
        <w:rPr>
          <w:noProof/>
          <w:lang w:val="id-ID"/>
        </w:rPr>
        <mc:AlternateContent>
          <mc:Choice Requires="wps">
            <w:drawing>
              <wp:anchor distT="45720" distB="45720" distL="114300" distR="114300" simplePos="0" relativeHeight="251662848" behindDoc="1" locked="0" layoutInCell="1" allowOverlap="1" wp14:anchorId="6203E0DA" wp14:editId="61C74950">
                <wp:simplePos x="0" y="0"/>
                <wp:positionH relativeFrom="margin">
                  <wp:align>right</wp:align>
                </wp:positionH>
                <wp:positionV relativeFrom="paragraph">
                  <wp:posOffset>0</wp:posOffset>
                </wp:positionV>
                <wp:extent cx="1662430" cy="1247775"/>
                <wp:effectExtent l="0" t="0" r="0" b="9525"/>
                <wp:wrapThrough wrapText="bothSides">
                  <wp:wrapPolygon edited="0">
                    <wp:start x="0" y="0"/>
                    <wp:lineTo x="0" y="21435"/>
                    <wp:lineTo x="21286" y="21435"/>
                    <wp:lineTo x="21286" y="0"/>
                    <wp:lineTo x="0" y="0"/>
                  </wp:wrapPolygon>
                </wp:wrapThrough>
                <wp:docPr id="69927336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247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C2C251" w14:textId="77777777" w:rsidR="006A4686" w:rsidRPr="00055BA2" w:rsidRDefault="006A4686" w:rsidP="006A4686">
                            <w:pPr>
                              <w:jc w:val="center"/>
                              <w:rPr>
                                <w:rFonts w:ascii="Cooper Black" w:eastAsia="SimSun" w:hAnsi="Cooper Black" w:cs="SimSun"/>
                                <w:sz w:val="28"/>
                                <w:szCs w:val="32"/>
                              </w:rPr>
                            </w:pPr>
                            <w:r>
                              <w:rPr>
                                <w:rFonts w:ascii="Cooper Black" w:eastAsia="SimSun" w:hAnsi="Cooper Black" w:cs="SimSun"/>
                                <w:sz w:val="28"/>
                                <w:szCs w:val="32"/>
                              </w:rPr>
                              <w:t>Mengalami Anugerah Allah Dalam Pertobatan</w:t>
                            </w:r>
                          </w:p>
                          <w:p w14:paraId="11A59311" w14:textId="77777777" w:rsidR="006A4686" w:rsidRPr="00055BA2" w:rsidRDefault="006A4686" w:rsidP="006A4686">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1807AD8C" w14:textId="77777777" w:rsidR="006A4686" w:rsidRPr="00055BA2" w:rsidRDefault="006A4686" w:rsidP="006A4686">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03E0DA" id="_x0000_s1036" type="#_x0000_t202" style="position:absolute;margin-left:79.7pt;margin-top:0;width:130.9pt;height:98.25pt;z-index:-2516536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" stroked="f">
                <v:textbox>
                  <w:txbxContent>
                    <w:p w14:paraId="73C2C251" w14:textId="77777777" w:rsidR="006A4686" w:rsidRPr="00055BA2" w:rsidRDefault="006A4686" w:rsidP="006A4686">
                      <w:pPr>
                        <w:jc w:val="center"/>
                        <w:rPr>
                          <w:rFonts w:ascii="Cooper Black" w:eastAsia="SimSun" w:hAnsi="Cooper Black" w:cs="SimSun"/>
                          <w:sz w:val="28"/>
                          <w:szCs w:val="32"/>
                        </w:rPr>
                      </w:pPr>
                      <w:r>
                        <w:rPr>
                          <w:rFonts w:ascii="Cooper Black" w:eastAsia="SimSun" w:hAnsi="Cooper Black" w:cs="SimSun"/>
                          <w:sz w:val="28"/>
                          <w:szCs w:val="32"/>
                        </w:rPr>
                        <w:t>Mengalami Anugerah Allah Dalam Pertobatan</w:t>
                      </w:r>
                    </w:p>
                    <w:p w14:paraId="11A59311" w14:textId="77777777" w:rsidR="006A4686" w:rsidRPr="00055BA2" w:rsidRDefault="006A4686" w:rsidP="006A4686">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1807AD8C" w14:textId="77777777" w:rsidR="006A4686" w:rsidRPr="00055BA2" w:rsidRDefault="006A4686" w:rsidP="006A4686">
                      <w:pPr>
                        <w:jc w:val="center"/>
                        <w:rPr>
                          <w:rFonts w:ascii="Cooper Black" w:eastAsia="SimSun" w:hAnsi="Cooper Black" w:cs="SimSun"/>
                          <w:sz w:val="32"/>
                          <w:szCs w:val="36"/>
                          <w:lang w:val="id-ID"/>
                        </w:rPr>
                      </w:pPr>
                    </w:p>
                  </w:txbxContent>
                </v:textbox>
                <w10:wrap type="through" anchorx="margin"/>
              </v:shape>
            </w:pict>
          </mc:Fallback>
        </mc:AlternateContent>
      </w:r>
      <w:r w:rsidR="006A4686" w:rsidRPr="00813992">
        <w:rPr>
          <w:noProof/>
          <w:lang w:val="id-ID"/>
        </w:rPr>
        <mc:AlternateContent>
          <mc:Choice Requires="wps">
            <w:drawing>
              <wp:anchor distT="0" distB="0" distL="114300" distR="114300" simplePos="0" relativeHeight="251663872" behindDoc="0" locked="0" layoutInCell="1" allowOverlap="1" wp14:anchorId="44016F0C" wp14:editId="11641876">
                <wp:simplePos x="0" y="0"/>
                <wp:positionH relativeFrom="margin">
                  <wp:align>left</wp:align>
                </wp:positionH>
                <wp:positionV relativeFrom="paragraph">
                  <wp:posOffset>9525</wp:posOffset>
                </wp:positionV>
                <wp:extent cx="2229485" cy="1334770"/>
                <wp:effectExtent l="0" t="0" r="0" b="0"/>
                <wp:wrapThrough wrapText="bothSides">
                  <wp:wrapPolygon edited="0">
                    <wp:start x="0" y="0"/>
                    <wp:lineTo x="0" y="21271"/>
                    <wp:lineTo x="21409" y="21271"/>
                    <wp:lineTo x="21409" y="0"/>
                    <wp:lineTo x="0" y="0"/>
                  </wp:wrapPolygon>
                </wp:wrapThrough>
                <wp:docPr id="15587669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4C464DD7" w14:textId="77777777" w:rsidR="006A4686" w:rsidRPr="00905114" w:rsidRDefault="006A4686" w:rsidP="006A4686">
                            <w:pPr>
                              <w:rPr>
                                <w:b/>
                              </w:rPr>
                            </w:pPr>
                            <w:r w:rsidRPr="00905114">
                              <w:rPr>
                                <w:b/>
                              </w:rPr>
                              <w:t>KHOTBAH</w:t>
                            </w:r>
                          </w:p>
                          <w:p w14:paraId="40251117" w14:textId="690125E7" w:rsidR="006A4686" w:rsidRPr="00905114" w:rsidRDefault="00F4693F" w:rsidP="006A4686">
                            <w:pPr>
                              <w:rPr>
                                <w:b/>
                              </w:rPr>
                            </w:pPr>
                            <w:r>
                              <w:rPr>
                                <w:b/>
                              </w:rPr>
                              <w:t xml:space="preserve">Minggu Pra-Paskah </w:t>
                            </w:r>
                            <w:r w:rsidR="006A4686" w:rsidRPr="00905114">
                              <w:rPr>
                                <w:b/>
                              </w:rPr>
                              <w:t>3</w:t>
                            </w:r>
                          </w:p>
                          <w:p w14:paraId="690D6CFB" w14:textId="77777777" w:rsidR="006A4686" w:rsidRPr="00F976DD" w:rsidRDefault="006A4686" w:rsidP="006A4686">
                            <w:pPr>
                              <w:rPr>
                                <w:rFonts w:cs="Calibri"/>
                                <w:bCs/>
                                <w:i/>
                                <w:iCs/>
                                <w:sz w:val="20"/>
                                <w:szCs w:val="20"/>
                              </w:rPr>
                            </w:pPr>
                            <w:r w:rsidRPr="00905114">
                              <w:rPr>
                                <w:rFonts w:cs="Calibri"/>
                                <w:bCs/>
                                <w:i/>
                                <w:iCs/>
                                <w:sz w:val="20"/>
                                <w:szCs w:val="20"/>
                              </w:rPr>
                              <w:t>23 Maret 2025</w:t>
                            </w:r>
                          </w:p>
                          <w:p w14:paraId="431AB9EB" w14:textId="77777777" w:rsidR="006A4686" w:rsidRDefault="006A4686" w:rsidP="006A4686">
                            <w:pPr>
                              <w:pBdr>
                                <w:top w:val="single" w:sz="4" w:space="1" w:color="7F7F7F"/>
                              </w:pBdr>
                              <w:rPr>
                                <w:rFonts w:cs="Calibri"/>
                                <w:bCs/>
                                <w:sz w:val="20"/>
                                <w:szCs w:val="20"/>
                              </w:rPr>
                            </w:pPr>
                          </w:p>
                          <w:p w14:paraId="735B32F3" w14:textId="77777777" w:rsidR="006A4686" w:rsidRPr="00C76228" w:rsidRDefault="006A4686" w:rsidP="006A4686">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sidRPr="00C76228">
                              <w:rPr>
                                <w:rFonts w:cs="Calibri Light"/>
                                <w:color w:val="000000"/>
                                <w:sz w:val="20"/>
                                <w:szCs w:val="20"/>
                              </w:rPr>
                              <w:t>Y</w:t>
                            </w:r>
                            <w:r>
                              <w:rPr>
                                <w:rFonts w:cs="Calibri Light"/>
                                <w:color w:val="000000"/>
                                <w:sz w:val="20"/>
                                <w:szCs w:val="20"/>
                              </w:rPr>
                              <w:t>esaya 55:1-9</w:t>
                            </w:r>
                          </w:p>
                          <w:p w14:paraId="0CBE9887" w14:textId="77777777" w:rsidR="006A4686" w:rsidRPr="00C76228" w:rsidRDefault="006A4686" w:rsidP="006A4686">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63:1-8</w:t>
                            </w:r>
                          </w:p>
                          <w:p w14:paraId="06EE3D73" w14:textId="77777777" w:rsidR="006A4686" w:rsidRPr="00C76228" w:rsidRDefault="006A4686" w:rsidP="006A4686">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 xml:space="preserve">1 </w:t>
                            </w:r>
                            <w:r w:rsidRPr="00C76228">
                              <w:rPr>
                                <w:rFonts w:cs="Calibri Light"/>
                                <w:color w:val="000000"/>
                                <w:sz w:val="20"/>
                                <w:szCs w:val="20"/>
                              </w:rPr>
                              <w:t>Kor</w:t>
                            </w:r>
                            <w:r>
                              <w:rPr>
                                <w:rFonts w:cs="Calibri Light"/>
                                <w:color w:val="000000"/>
                                <w:sz w:val="20"/>
                                <w:szCs w:val="20"/>
                                <w:lang w:val="id-ID"/>
                              </w:rPr>
                              <w:t>intus 10: 1-13</w:t>
                            </w:r>
                          </w:p>
                          <w:p w14:paraId="7CB82669" w14:textId="77777777" w:rsidR="006A4686" w:rsidRPr="00C76228" w:rsidRDefault="006A4686" w:rsidP="006A4686">
                            <w:pPr>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Lukas 13:1-9</w:t>
                            </w:r>
                          </w:p>
                        </w:txbxContent>
                      </wps:txbx>
                      <wps:bodyPr rot="0" vert="horz" wrap="square" lIns="91440" tIns="45720" rIns="91440" bIns="45720" anchor="t" anchorCtr="0" upright="1">
                        <a:noAutofit/>
                      </wps:bodyPr>
                    </wps:wsp>
                  </a:graphicData>
                </a:graphic>
              </wp:anchor>
            </w:drawing>
          </mc:Choice>
          <mc:Fallback>
            <w:pict>
              <v:shape w14:anchorId="44016F0C" id="_x0000_s1037" type="#_x0000_t202" style="position:absolute;margin-left:0;margin-top:.75pt;width:175.55pt;height:105.1pt;z-index:251663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" fillcolor="#d8d8d8 [2732]" stroked="f">
                <v:textbox>
                  <w:txbxContent>
                    <w:p w14:paraId="4C464DD7" w14:textId="77777777" w:rsidR="006A4686" w:rsidRPr="00905114" w:rsidRDefault="006A4686" w:rsidP="006A4686">
                      <w:pPr>
                        <w:rPr>
                          <w:b/>
                        </w:rPr>
                      </w:pPr>
                      <w:r w:rsidRPr="00905114">
                        <w:rPr>
                          <w:b/>
                        </w:rPr>
                        <w:t>KHOTBAH</w:t>
                      </w:r>
                    </w:p>
                    <w:p w14:paraId="40251117" w14:textId="690125E7" w:rsidR="006A4686" w:rsidRPr="00905114" w:rsidRDefault="00F4693F" w:rsidP="006A4686">
                      <w:pPr>
                        <w:rPr>
                          <w:b/>
                        </w:rPr>
                      </w:pPr>
                      <w:r>
                        <w:rPr>
                          <w:b/>
                        </w:rPr>
                        <w:t xml:space="preserve">Minggu Pra-Paskah </w:t>
                      </w:r>
                      <w:r w:rsidR="006A4686" w:rsidRPr="00905114">
                        <w:rPr>
                          <w:b/>
                        </w:rPr>
                        <w:t>3</w:t>
                      </w:r>
                    </w:p>
                    <w:p w14:paraId="690D6CFB" w14:textId="77777777" w:rsidR="006A4686" w:rsidRPr="00F976DD" w:rsidRDefault="006A4686" w:rsidP="006A4686">
                      <w:pPr>
                        <w:rPr>
                          <w:rFonts w:cs="Calibri"/>
                          <w:bCs/>
                          <w:i/>
                          <w:iCs/>
                          <w:sz w:val="20"/>
                          <w:szCs w:val="20"/>
                        </w:rPr>
                      </w:pPr>
                      <w:r w:rsidRPr="00905114">
                        <w:rPr>
                          <w:rFonts w:cs="Calibri"/>
                          <w:bCs/>
                          <w:i/>
                          <w:iCs/>
                          <w:sz w:val="20"/>
                          <w:szCs w:val="20"/>
                        </w:rPr>
                        <w:t>23 Maret 2025</w:t>
                      </w:r>
                    </w:p>
                    <w:p w14:paraId="431AB9EB" w14:textId="77777777" w:rsidR="006A4686" w:rsidRDefault="006A4686" w:rsidP="006A4686">
                      <w:pPr>
                        <w:pBdr>
                          <w:top w:val="single" w:sz="4" w:space="1" w:color="7F7F7F"/>
                        </w:pBdr>
                        <w:rPr>
                          <w:rFonts w:cs="Calibri"/>
                          <w:bCs/>
                          <w:sz w:val="20"/>
                          <w:szCs w:val="20"/>
                        </w:rPr>
                      </w:pPr>
                    </w:p>
                    <w:p w14:paraId="735B32F3" w14:textId="77777777" w:rsidR="006A4686" w:rsidRPr="00C76228" w:rsidRDefault="006A4686" w:rsidP="006A4686">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sidRPr="00C76228">
                        <w:rPr>
                          <w:rFonts w:cs="Calibri Light"/>
                          <w:color w:val="000000"/>
                          <w:sz w:val="20"/>
                          <w:szCs w:val="20"/>
                        </w:rPr>
                        <w:t>Y</w:t>
                      </w:r>
                      <w:r>
                        <w:rPr>
                          <w:rFonts w:cs="Calibri Light"/>
                          <w:color w:val="000000"/>
                          <w:sz w:val="20"/>
                          <w:szCs w:val="20"/>
                        </w:rPr>
                        <w:t>esaya 55:1-9</w:t>
                      </w:r>
                    </w:p>
                    <w:p w14:paraId="0CBE9887" w14:textId="77777777" w:rsidR="006A4686" w:rsidRPr="00C76228" w:rsidRDefault="006A4686" w:rsidP="006A4686">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63:1-8</w:t>
                      </w:r>
                    </w:p>
                    <w:p w14:paraId="06EE3D73" w14:textId="77777777" w:rsidR="006A4686" w:rsidRPr="00C76228" w:rsidRDefault="006A4686" w:rsidP="006A4686">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 xml:space="preserve">1 </w:t>
                      </w:r>
                      <w:r w:rsidRPr="00C76228">
                        <w:rPr>
                          <w:rFonts w:cs="Calibri Light"/>
                          <w:color w:val="000000"/>
                          <w:sz w:val="20"/>
                          <w:szCs w:val="20"/>
                        </w:rPr>
                        <w:t>Kor</w:t>
                      </w:r>
                      <w:r>
                        <w:rPr>
                          <w:rFonts w:cs="Calibri Light"/>
                          <w:color w:val="000000"/>
                          <w:sz w:val="20"/>
                          <w:szCs w:val="20"/>
                          <w:lang w:val="id-ID"/>
                        </w:rPr>
                        <w:t>intus 10: 1-13</w:t>
                      </w:r>
                    </w:p>
                    <w:p w14:paraId="7CB82669" w14:textId="77777777" w:rsidR="006A4686" w:rsidRPr="00C76228" w:rsidRDefault="006A4686" w:rsidP="006A4686">
                      <w:pPr>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Lukas 13:1-9</w:t>
                      </w:r>
                    </w:p>
                  </w:txbxContent>
                </v:textbox>
                <w10:wrap type="through" anchorx="margin"/>
              </v:shape>
            </w:pict>
          </mc:Fallback>
        </mc:AlternateContent>
      </w:r>
    </w:p>
    <w:p w14:paraId="2797C798" w14:textId="77777777" w:rsidR="006A4686" w:rsidRPr="00813992" w:rsidRDefault="006A4686" w:rsidP="006A4686">
      <w:pPr>
        <w:rPr>
          <w:b/>
          <w:bCs/>
          <w:lang w:val="id-ID"/>
        </w:rPr>
      </w:pPr>
    </w:p>
    <w:p w14:paraId="04D0D3DC" w14:textId="77777777" w:rsidR="006A4686" w:rsidRPr="00813992" w:rsidRDefault="006A4686" w:rsidP="006A4686">
      <w:pPr>
        <w:rPr>
          <w:b/>
          <w:bCs/>
          <w:lang w:val="id-ID"/>
        </w:rPr>
      </w:pPr>
    </w:p>
    <w:p w14:paraId="5A5C56E4" w14:textId="77777777" w:rsidR="006A4686" w:rsidRPr="00813992" w:rsidRDefault="006A4686" w:rsidP="006A4686">
      <w:pPr>
        <w:rPr>
          <w:b/>
          <w:bCs/>
          <w:lang w:val="id-ID"/>
        </w:rPr>
      </w:pPr>
    </w:p>
    <w:p w14:paraId="237E5CF8" w14:textId="77777777" w:rsidR="006A4686" w:rsidRPr="00813992" w:rsidRDefault="006A4686" w:rsidP="006A4686">
      <w:pPr>
        <w:jc w:val="both"/>
        <w:rPr>
          <w:b/>
          <w:bCs/>
          <w:lang w:val="id-ID"/>
        </w:rPr>
      </w:pPr>
      <w:r w:rsidRPr="00813992">
        <w:rPr>
          <w:b/>
          <w:bCs/>
          <w:lang w:val="id-ID"/>
        </w:rPr>
        <w:t>DASAR PEMIKIRAN</w:t>
      </w:r>
    </w:p>
    <w:p w14:paraId="41C15E66" w14:textId="205BC1D2" w:rsidR="006A4686" w:rsidRPr="00813992" w:rsidRDefault="006A4686" w:rsidP="006A4686">
      <w:pPr>
        <w:ind w:firstLine="851"/>
        <w:jc w:val="both"/>
        <w:rPr>
          <w:lang w:val="id-ID"/>
        </w:rPr>
      </w:pPr>
      <w:r w:rsidRPr="00813992">
        <w:rPr>
          <w:lang w:val="id-ID"/>
        </w:rPr>
        <w:t>Hidup adalah sebuah anugerah. Menjalani hari demi hari, bernafas, dan masih diberikan kesempatan melakukan banyak hal dari hari ke hari adalah anugerah yang besar pemberian dari Allah. Hal inilah yang seharusnya disadari oleh setiap manusia. Anugerah adalah hal berharga yang tak bisa dibuat dan didatangkan oleh manusia. Manusia tak mampu membeli anugerah kehidupan yang hanya bisa diberikan oleh Allah. Oleh karena itu pemahaman tentang anugerah kehidupan pemberian Allah harus membuat manusia dapat mengisi hidupnya dengan baik dan bertanggungjawab. Salah satu cara yang dapat dilakukan manusia sebagai wujud rasa syukurnya atas pemberian anugerah hidup dari Allah, yaitu hidup dalam pertobatan.</w:t>
      </w:r>
      <w:r w:rsidR="00026009" w:rsidRPr="00813992">
        <w:rPr>
          <w:lang w:val="id-ID"/>
        </w:rPr>
        <w:t xml:space="preserve"> </w:t>
      </w:r>
      <w:r w:rsidRPr="00813992">
        <w:rPr>
          <w:lang w:val="id-ID"/>
        </w:rPr>
        <w:t xml:space="preserve">Pertobatan membuat manusia dapat menjalani anugerah hidupnya dengan berhati-hati menjaga dirinya sendiri. Supaya hidupnya mendatangkan berkat dan bukan menjadi batu sandungan </w:t>
      </w:r>
      <w:r w:rsidR="00026009" w:rsidRPr="00813992">
        <w:rPr>
          <w:lang w:val="id-ID"/>
        </w:rPr>
        <w:t>bagi</w:t>
      </w:r>
      <w:r w:rsidRPr="00813992">
        <w:rPr>
          <w:lang w:val="id-ID"/>
        </w:rPr>
        <w:t xml:space="preserve"> hidup sesama. Menjaga diri, mengawasi tingkah laku diri sendiri dan menjaga agar pikirannya adalah pikiran yang selalu bermuara pada keinginan untuk memperbaiki diri sesuai dengan kehendak Allah. </w:t>
      </w:r>
    </w:p>
    <w:p w14:paraId="324F53C2" w14:textId="14F1C62A" w:rsidR="006A4686" w:rsidRPr="00813992" w:rsidRDefault="006A4686" w:rsidP="006A4686">
      <w:pPr>
        <w:ind w:firstLine="851"/>
        <w:jc w:val="both"/>
        <w:rPr>
          <w:lang w:val="id-ID"/>
        </w:rPr>
      </w:pPr>
      <w:r w:rsidRPr="00813992">
        <w:rPr>
          <w:lang w:val="id-ID"/>
        </w:rPr>
        <w:t xml:space="preserve">Dalam masa </w:t>
      </w:r>
      <w:r w:rsidR="00747E72">
        <w:rPr>
          <w:lang w:val="id-ID"/>
        </w:rPr>
        <w:t>Pra-Paskah</w:t>
      </w:r>
      <w:r w:rsidRPr="00813992">
        <w:rPr>
          <w:lang w:val="id-ID"/>
        </w:rPr>
        <w:t xml:space="preserve"> ke 3 ini, hidup dalam anugerah Allah melalui pertobatan adalah sebuah ajakan bagi seluruh umat. Dalam pertobatan yang bersumber dari kesadaran bahwa hidup adalah anugerah, umat diajak untuk semakin menyadari kehadiran</w:t>
      </w:r>
      <w:r w:rsidR="00026009" w:rsidRPr="00813992">
        <w:rPr>
          <w:lang w:val="id-ID"/>
        </w:rPr>
        <w:t>-N</w:t>
      </w:r>
      <w:r w:rsidRPr="00813992">
        <w:rPr>
          <w:lang w:val="id-ID"/>
        </w:rPr>
        <w:t xml:space="preserve">ya di dunia ini. Dengan demikian, semakin menyadari </w:t>
      </w:r>
      <w:r w:rsidRPr="00813992">
        <w:rPr>
          <w:lang w:val="id-ID"/>
        </w:rPr>
        <w:lastRenderedPageBreak/>
        <w:t>untuk hidup dalam pertobatan yang membuat kita semakin mengerti dan mengenal kehendak Allah adalah cara yang tepat untuk menjalani anugerah hidup pemberian-Nya.</w:t>
      </w:r>
    </w:p>
    <w:p w14:paraId="284D181D" w14:textId="77777777" w:rsidR="006A4686" w:rsidRPr="00813992" w:rsidRDefault="006A4686" w:rsidP="006A4686">
      <w:pPr>
        <w:ind w:firstLine="851"/>
        <w:jc w:val="both"/>
        <w:rPr>
          <w:rFonts w:cs="Calibri Light"/>
          <w:lang w:val="id-ID"/>
        </w:rPr>
      </w:pPr>
    </w:p>
    <w:p w14:paraId="71A4FD79" w14:textId="77777777" w:rsidR="006A4686" w:rsidRPr="00813992" w:rsidRDefault="006A4686" w:rsidP="006A4686">
      <w:pPr>
        <w:ind w:firstLine="851"/>
        <w:jc w:val="both"/>
        <w:rPr>
          <w:b/>
          <w:bCs/>
          <w:lang w:val="id-ID"/>
        </w:rPr>
      </w:pPr>
    </w:p>
    <w:p w14:paraId="619CF128" w14:textId="77777777" w:rsidR="006A4686" w:rsidRPr="00813992" w:rsidRDefault="006A4686" w:rsidP="00026009">
      <w:pPr>
        <w:jc w:val="both"/>
        <w:rPr>
          <w:b/>
          <w:bCs/>
          <w:lang w:val="id-ID"/>
        </w:rPr>
      </w:pPr>
      <w:r w:rsidRPr="00813992">
        <w:rPr>
          <w:b/>
          <w:bCs/>
          <w:lang w:val="id-ID"/>
        </w:rPr>
        <w:t>TAFSIR LEKSIONARIS</w:t>
      </w:r>
    </w:p>
    <w:p w14:paraId="5CDC8271" w14:textId="77777777" w:rsidR="006A4686" w:rsidRPr="00813992" w:rsidRDefault="006A4686" w:rsidP="006A4686">
      <w:pPr>
        <w:ind w:firstLine="851"/>
        <w:jc w:val="both"/>
        <w:rPr>
          <w:rFonts w:cs="Calibri Light"/>
          <w:b/>
          <w:bCs/>
          <w:lang w:val="id-ID"/>
        </w:rPr>
      </w:pPr>
    </w:p>
    <w:p w14:paraId="12850D02" w14:textId="70E1ED44" w:rsidR="006A4686" w:rsidRPr="00813992" w:rsidRDefault="006A4686" w:rsidP="00026009">
      <w:pPr>
        <w:jc w:val="both"/>
        <w:rPr>
          <w:rFonts w:cs="Calibri Light"/>
          <w:b/>
          <w:bCs/>
          <w:lang w:val="id-ID"/>
        </w:rPr>
      </w:pPr>
      <w:r w:rsidRPr="00813992">
        <w:rPr>
          <w:rFonts w:cs="Calibri Light"/>
          <w:b/>
          <w:bCs/>
          <w:lang w:val="id-ID"/>
        </w:rPr>
        <w:t>Yesaya 55</w:t>
      </w:r>
      <w:r w:rsidR="00374B55">
        <w:rPr>
          <w:rFonts w:cs="Calibri Light"/>
          <w:b/>
          <w:bCs/>
          <w:lang w:val="id-ID"/>
        </w:rPr>
        <w:t>:</w:t>
      </w:r>
      <w:r w:rsidRPr="00813992">
        <w:rPr>
          <w:rFonts w:cs="Calibri Light"/>
          <w:b/>
          <w:bCs/>
          <w:lang w:val="id-ID"/>
        </w:rPr>
        <w:t>1-9</w:t>
      </w:r>
    </w:p>
    <w:p w14:paraId="1550C50B" w14:textId="56AC763E" w:rsidR="006A4686" w:rsidRPr="00813992" w:rsidRDefault="006A4686" w:rsidP="006A4686">
      <w:pPr>
        <w:ind w:firstLine="851"/>
        <w:jc w:val="both"/>
        <w:rPr>
          <w:rFonts w:cs="Calibri Light"/>
          <w:lang w:val="id-ID"/>
        </w:rPr>
      </w:pPr>
      <w:r w:rsidRPr="00813992">
        <w:rPr>
          <w:rFonts w:cs="Calibri Light"/>
          <w:lang w:val="id-ID"/>
        </w:rPr>
        <w:t>Bagian ini terletak di dalam 2 kategori kitab Yesaya, yaitu Deut</w:t>
      </w:r>
      <w:r w:rsidR="00374B55">
        <w:rPr>
          <w:rFonts w:cs="Calibri Light"/>
          <w:lang w:val="id-ID"/>
        </w:rPr>
        <w:t>e</w:t>
      </w:r>
      <w:r w:rsidRPr="00813992">
        <w:rPr>
          <w:rFonts w:cs="Calibri Light"/>
          <w:lang w:val="id-ID"/>
        </w:rPr>
        <w:t>ro Yesaya dan T</w:t>
      </w:r>
      <w:r w:rsidR="00374B55">
        <w:rPr>
          <w:rFonts w:cs="Calibri Light"/>
          <w:lang w:val="id-ID"/>
        </w:rPr>
        <w:t>rit</w:t>
      </w:r>
      <w:r w:rsidRPr="00813992">
        <w:rPr>
          <w:rFonts w:cs="Calibri Light"/>
          <w:lang w:val="id-ID"/>
        </w:rPr>
        <w:t>o Yesaya. Yesaya 55 dapat digolongkan bagian akhir dari deut</w:t>
      </w:r>
      <w:r w:rsidR="00374B55">
        <w:rPr>
          <w:rFonts w:cs="Calibri Light"/>
          <w:lang w:val="id-ID"/>
        </w:rPr>
        <w:t>e</w:t>
      </w:r>
      <w:r w:rsidRPr="00813992">
        <w:rPr>
          <w:rFonts w:cs="Calibri Light"/>
          <w:lang w:val="id-ID"/>
        </w:rPr>
        <w:t>ro Yesaya yang ditulis dalam konteks berita keselamatan bagi umat yang berada di akhir masa pembuangan mereka di Babel. Yesaya 55 juga dapat masuk sebagai awal dari bagian Trito Yesaya yang ditulis dalam konteks masa hidup umat Israel yang sudah lepas dari masa pembuangan dan menjalani kehidupan awal mereka di tanah asal mereka. Kedua pendapat di</w:t>
      </w:r>
      <w:r w:rsidR="00374B55">
        <w:rPr>
          <w:rFonts w:cs="Calibri Light"/>
          <w:lang w:val="id-ID"/>
        </w:rPr>
        <w:t xml:space="preserve"> </w:t>
      </w:r>
      <w:r w:rsidRPr="00813992">
        <w:rPr>
          <w:rFonts w:cs="Calibri Light"/>
          <w:lang w:val="id-ID"/>
        </w:rPr>
        <w:t xml:space="preserve">atas dapat tetap dijadikan satu kesimpulan bahwa isi dari berita dalam Yesaya 55:1-9 adalah undangan anugerah Allah yang dikatakan melalui nabi Yesaya tentang kelepasan dari penderitaan melalui pertobatan yang harus dilakukan oleh umat Israel. </w:t>
      </w:r>
    </w:p>
    <w:p w14:paraId="56A3FD21" w14:textId="77777777" w:rsidR="006A4686" w:rsidRPr="00813992" w:rsidRDefault="006A4686" w:rsidP="00026009">
      <w:pPr>
        <w:jc w:val="both"/>
        <w:rPr>
          <w:rFonts w:cs="Calibri Light"/>
          <w:lang w:val="id-ID"/>
        </w:rPr>
      </w:pPr>
      <w:r w:rsidRPr="00813992">
        <w:rPr>
          <w:rFonts w:cs="Calibri Light"/>
          <w:lang w:val="id-ID"/>
        </w:rPr>
        <w:t>Ada 2 hal utama yang dikatakan dalam Yesaya 55:1-9:</w:t>
      </w:r>
    </w:p>
    <w:p w14:paraId="6C32B56D" w14:textId="77777777" w:rsidR="006A4686" w:rsidRPr="00813992" w:rsidRDefault="006A4686" w:rsidP="00026009">
      <w:pPr>
        <w:pStyle w:val="DaftarParagraf"/>
        <w:widowControl/>
        <w:numPr>
          <w:ilvl w:val="0"/>
          <w:numId w:val="4"/>
        </w:numPr>
        <w:autoSpaceDE/>
        <w:autoSpaceDN/>
        <w:ind w:left="426" w:hanging="426"/>
        <w:contextualSpacing/>
        <w:rPr>
          <w:rFonts w:cs="Calibri Light"/>
          <w:lang w:val="id-ID"/>
        </w:rPr>
      </w:pPr>
      <w:r w:rsidRPr="00813992">
        <w:rPr>
          <w:rFonts w:cs="Calibri Light"/>
          <w:lang w:val="id-ID"/>
        </w:rPr>
        <w:t>Panggilan menikmati anugerah Allah  (ayat 1-5)</w:t>
      </w:r>
    </w:p>
    <w:p w14:paraId="7066F9A6" w14:textId="798EBC6C" w:rsidR="006A4686" w:rsidRPr="00813992" w:rsidRDefault="006A4686" w:rsidP="00026009">
      <w:pPr>
        <w:pStyle w:val="DaftarParagraf"/>
        <w:ind w:left="425" w:firstLine="851"/>
        <w:rPr>
          <w:rFonts w:cs="Calibri Light"/>
          <w:lang w:val="id-ID"/>
        </w:rPr>
      </w:pPr>
      <w:r w:rsidRPr="00813992">
        <w:rPr>
          <w:rFonts w:cs="Calibri Light"/>
          <w:lang w:val="id-ID"/>
        </w:rPr>
        <w:t xml:space="preserve">Umat Israel hidup dalam penderitaan selama masa pembuangan di Babel. Mereka merasakan penderitaan yang membuat mereka harus berjuang bahkan untuk memenuhi kebutuhan sehari-hari mereka di dalam masa pembuangan. Untuk memperoleh makanan dan minuman mereka harus banyak melakukan pekerjaan yang berat dan hidup dalam tekanan yang tinggi. Namun ternyata anugerah Tuhan datang dalam panggilan untuk menikmati sebuah hidup yang diberikan secara </w:t>
      </w:r>
      <w:r w:rsidR="00374B55">
        <w:rPr>
          <w:rFonts w:cs="Calibri Light"/>
          <w:lang w:val="id-ID"/>
        </w:rPr>
        <w:t>c</w:t>
      </w:r>
      <w:r w:rsidRPr="00813992">
        <w:rPr>
          <w:rFonts w:cs="Calibri Light"/>
          <w:lang w:val="id-ID"/>
        </w:rPr>
        <w:t>uma</w:t>
      </w:r>
      <w:r w:rsidR="00374B55">
        <w:rPr>
          <w:rFonts w:cs="Calibri Light"/>
          <w:lang w:val="id-ID"/>
        </w:rPr>
        <w:t>-c</w:t>
      </w:r>
      <w:r w:rsidRPr="00813992">
        <w:rPr>
          <w:rFonts w:cs="Calibri Light"/>
          <w:lang w:val="id-ID"/>
        </w:rPr>
        <w:t xml:space="preserve">uma oleh Allah. </w:t>
      </w:r>
      <w:r w:rsidR="00374B55">
        <w:rPr>
          <w:rFonts w:cs="Calibri Light"/>
          <w:lang w:val="id-ID"/>
        </w:rPr>
        <w:t>A</w:t>
      </w:r>
      <w:r w:rsidRPr="00813992">
        <w:rPr>
          <w:rFonts w:cs="Calibri Light"/>
          <w:lang w:val="id-ID"/>
        </w:rPr>
        <w:t>nugerah ini datang dalam pemberian dan ajakan Allah kepada umat untuk menikmati makanan dan minuman secara gratis. Mereka tak perlu lagi harus bekerja keras untuk me</w:t>
      </w:r>
      <w:r w:rsidR="00374B55">
        <w:rPr>
          <w:rFonts w:cs="Calibri Light"/>
          <w:lang w:val="id-ID"/>
        </w:rPr>
        <w:t>me</w:t>
      </w:r>
      <w:r w:rsidRPr="00813992">
        <w:rPr>
          <w:rFonts w:cs="Calibri Light"/>
          <w:lang w:val="id-ID"/>
        </w:rPr>
        <w:t>nuhi kebutuhan mereka seperti selama masa pembuangan. Bahkan kepada orang-orang yang tak mempunyai uang, Allah memberikan dan menawarkan gandum tanpa membayar. Betapa nyama</w:t>
      </w:r>
      <w:r w:rsidR="00374B55">
        <w:rPr>
          <w:rFonts w:cs="Calibri Light"/>
          <w:lang w:val="id-ID"/>
        </w:rPr>
        <w:t>n</w:t>
      </w:r>
      <w:r w:rsidRPr="00813992">
        <w:rPr>
          <w:rFonts w:cs="Calibri Light"/>
          <w:lang w:val="id-ID"/>
        </w:rPr>
        <w:t>nya hidup seperti ini!</w:t>
      </w:r>
      <w:r w:rsidR="00374B55">
        <w:rPr>
          <w:rFonts w:cs="Calibri Light"/>
          <w:lang w:val="id-ID"/>
        </w:rPr>
        <w:t xml:space="preserve"> </w:t>
      </w:r>
      <w:r w:rsidRPr="00813992">
        <w:rPr>
          <w:rFonts w:cs="Calibri Light"/>
          <w:lang w:val="id-ID"/>
        </w:rPr>
        <w:t xml:space="preserve">Anugerah Allah menjamin hidup </w:t>
      </w:r>
      <w:r w:rsidRPr="00813992">
        <w:rPr>
          <w:rFonts w:cs="Calibri Light"/>
          <w:lang w:val="id-ID"/>
        </w:rPr>
        <w:lastRenderedPageBreak/>
        <w:t>keseharian dan masa depan mereka.</w:t>
      </w:r>
    </w:p>
    <w:p w14:paraId="39845A9A" w14:textId="295D14EB" w:rsidR="006A4686" w:rsidRPr="00813992" w:rsidRDefault="006A4686" w:rsidP="00026009">
      <w:pPr>
        <w:pStyle w:val="DaftarParagraf"/>
        <w:ind w:left="425" w:firstLine="851"/>
        <w:rPr>
          <w:rFonts w:cs="Calibri Light"/>
          <w:lang w:val="id-ID"/>
        </w:rPr>
      </w:pPr>
      <w:r w:rsidRPr="00813992">
        <w:rPr>
          <w:rFonts w:cs="Calibri Light"/>
          <w:lang w:val="id-ID"/>
        </w:rPr>
        <w:t>Anugerah ini datang untuk mengingatkan umat Israel bahwa Allah mendengar penderitaan mereka yang hidup selama masa pembuangan. Oleh karena itu Allah mengajak kembali umat Israel untuk kembali menuruti perintah</w:t>
      </w:r>
      <w:r w:rsidR="00374B55">
        <w:rPr>
          <w:rFonts w:cs="Calibri Light"/>
          <w:lang w:val="id-ID"/>
        </w:rPr>
        <w:t>-</w:t>
      </w:r>
      <w:r w:rsidRPr="00813992">
        <w:rPr>
          <w:rFonts w:cs="Calibri Light"/>
          <w:lang w:val="id-ID"/>
        </w:rPr>
        <w:t>Nya. Ini semua adalah anugerah yang Allah berikan kepada umat</w:t>
      </w:r>
      <w:r w:rsidR="00374B55">
        <w:rPr>
          <w:rFonts w:cs="Calibri Light"/>
          <w:lang w:val="id-ID"/>
        </w:rPr>
        <w:t>-</w:t>
      </w:r>
      <w:r w:rsidRPr="00813992">
        <w:rPr>
          <w:rFonts w:cs="Calibri Light"/>
          <w:lang w:val="id-ID"/>
        </w:rPr>
        <w:t>Nya dengan mengingat perjanjian Allah dengan nenek moyang mereka. Sejak dahulu kala Allah telah mengikat perjanjian abadi yang tak akan Allah pungkiri. Inilah dasar dari anugerah Allah kepada umat yang hidup dalam masa pembuangan kala itu.</w:t>
      </w:r>
    </w:p>
    <w:p w14:paraId="2594A52E" w14:textId="77777777" w:rsidR="006A4686" w:rsidRPr="00813992" w:rsidRDefault="006A4686" w:rsidP="006A4686">
      <w:pPr>
        <w:pStyle w:val="DaftarParagraf"/>
        <w:ind w:left="0" w:firstLine="851"/>
        <w:rPr>
          <w:rFonts w:cs="Calibri Light"/>
          <w:lang w:val="id-ID"/>
        </w:rPr>
      </w:pPr>
    </w:p>
    <w:p w14:paraId="5291AA61" w14:textId="77777777" w:rsidR="006A4686" w:rsidRPr="00813992" w:rsidRDefault="006A4686" w:rsidP="00026009">
      <w:pPr>
        <w:pStyle w:val="DaftarParagraf"/>
        <w:widowControl/>
        <w:numPr>
          <w:ilvl w:val="0"/>
          <w:numId w:val="4"/>
        </w:numPr>
        <w:autoSpaceDE/>
        <w:autoSpaceDN/>
        <w:ind w:left="426" w:hanging="426"/>
        <w:contextualSpacing/>
        <w:rPr>
          <w:rFonts w:cs="Calibri Light"/>
          <w:lang w:val="id-ID"/>
        </w:rPr>
      </w:pPr>
      <w:r w:rsidRPr="00813992">
        <w:rPr>
          <w:rFonts w:cs="Calibri Light"/>
          <w:lang w:val="id-ID"/>
        </w:rPr>
        <w:t>Panggilan anugerah dalam pertobatan (ayat 6-9)</w:t>
      </w:r>
    </w:p>
    <w:p w14:paraId="39422ED2" w14:textId="6E57FD86" w:rsidR="006A4686" w:rsidRPr="00813992" w:rsidRDefault="006A4686" w:rsidP="00026009">
      <w:pPr>
        <w:pStyle w:val="DaftarParagraf"/>
        <w:ind w:left="426" w:firstLine="850"/>
        <w:rPr>
          <w:rFonts w:cs="Calibri Light"/>
          <w:lang w:val="id-ID"/>
        </w:rPr>
      </w:pPr>
      <w:r w:rsidRPr="00813992">
        <w:rPr>
          <w:rFonts w:cs="Calibri Light"/>
          <w:lang w:val="id-ID"/>
        </w:rPr>
        <w:t>Panggilan pertobatan ini mengajak bangsa Israel untuk datang mencari Allah dengan kesungguhan. Allah bersedia untuk ditemui oleh umat</w:t>
      </w:r>
      <w:r w:rsidR="00374B55">
        <w:rPr>
          <w:rFonts w:cs="Calibri Light"/>
          <w:lang w:val="id-ID"/>
        </w:rPr>
        <w:t>-</w:t>
      </w:r>
      <w:r w:rsidRPr="00813992">
        <w:rPr>
          <w:rFonts w:cs="Calibri Light"/>
          <w:lang w:val="id-ID"/>
        </w:rPr>
        <w:t>Nya yang kembali kepada</w:t>
      </w:r>
      <w:r w:rsidR="00374B55">
        <w:rPr>
          <w:rFonts w:cs="Calibri Light"/>
          <w:lang w:val="id-ID"/>
        </w:rPr>
        <w:t>-</w:t>
      </w:r>
      <w:r w:rsidRPr="00813992">
        <w:rPr>
          <w:rFonts w:cs="Calibri Light"/>
          <w:lang w:val="id-ID"/>
        </w:rPr>
        <w:t>Nya. Ia bukanlah Allah yang jauh dan menolak umat</w:t>
      </w:r>
      <w:r w:rsidR="00374B55">
        <w:rPr>
          <w:rFonts w:cs="Calibri Light"/>
          <w:lang w:val="id-ID"/>
        </w:rPr>
        <w:t>-</w:t>
      </w:r>
      <w:r w:rsidRPr="00813992">
        <w:rPr>
          <w:rFonts w:cs="Calibri Light"/>
          <w:lang w:val="id-ID"/>
        </w:rPr>
        <w:t>Nya. Kasih</w:t>
      </w:r>
      <w:r w:rsidR="00374B55">
        <w:rPr>
          <w:rFonts w:cs="Calibri Light"/>
          <w:lang w:val="id-ID"/>
        </w:rPr>
        <w:t>-</w:t>
      </w:r>
      <w:r w:rsidRPr="00813992">
        <w:rPr>
          <w:rFonts w:cs="Calibri Light"/>
          <w:lang w:val="id-ID"/>
        </w:rPr>
        <w:t>Nya membuat bangsa Israel mengalami anugerah pengampunan</w:t>
      </w:r>
      <w:r w:rsidR="00374B55">
        <w:rPr>
          <w:rFonts w:cs="Calibri Light"/>
          <w:lang w:val="id-ID"/>
        </w:rPr>
        <w:t>-</w:t>
      </w:r>
      <w:r w:rsidRPr="00813992">
        <w:rPr>
          <w:rFonts w:cs="Calibri Light"/>
          <w:lang w:val="id-ID"/>
        </w:rPr>
        <w:t>Nya. Allah akan kembali menyayangi bangsa Israel dan memberi pengampunan dengan limpahnya. Undangan pertobatan ini adalah jalan kembali kepada Allah yang tak pernah meninggalkan bangsa Israel. Allah yang memberi pengampunan kepada umat</w:t>
      </w:r>
      <w:r w:rsidR="00374B55">
        <w:rPr>
          <w:rFonts w:cs="Calibri Light"/>
          <w:lang w:val="id-ID"/>
        </w:rPr>
        <w:t>-</w:t>
      </w:r>
      <w:r w:rsidRPr="00813992">
        <w:rPr>
          <w:rFonts w:cs="Calibri Light"/>
          <w:lang w:val="id-ID"/>
        </w:rPr>
        <w:t>Nya, adalah Allah yang mempunyai rancangan indah bagi hidup mereka.</w:t>
      </w:r>
    </w:p>
    <w:p w14:paraId="2DD1335D" w14:textId="77777777" w:rsidR="006A4686" w:rsidRPr="00813992" w:rsidRDefault="006A4686" w:rsidP="00026009">
      <w:pPr>
        <w:jc w:val="both"/>
        <w:rPr>
          <w:rFonts w:cs="Calibri Light"/>
          <w:b/>
          <w:bCs/>
          <w:lang w:val="id-ID"/>
        </w:rPr>
      </w:pPr>
    </w:p>
    <w:p w14:paraId="4DAC4F5A" w14:textId="77777777" w:rsidR="006A4686" w:rsidRPr="00813992" w:rsidRDefault="006A4686" w:rsidP="00026009">
      <w:pPr>
        <w:jc w:val="both"/>
        <w:rPr>
          <w:rFonts w:cs="Calibri Light"/>
          <w:b/>
          <w:bCs/>
          <w:lang w:val="id-ID"/>
        </w:rPr>
      </w:pPr>
      <w:r w:rsidRPr="00813992">
        <w:rPr>
          <w:rFonts w:cs="Calibri Light"/>
          <w:b/>
          <w:bCs/>
          <w:lang w:val="id-ID"/>
        </w:rPr>
        <w:t>Mazmur 63:1-8</w:t>
      </w:r>
    </w:p>
    <w:p w14:paraId="666CFDFE" w14:textId="40A5E767" w:rsidR="006A4686" w:rsidRPr="00813992" w:rsidRDefault="006A4686" w:rsidP="00374B55">
      <w:pPr>
        <w:ind w:firstLine="720"/>
        <w:jc w:val="both"/>
        <w:rPr>
          <w:rFonts w:cs="Calibri Light"/>
          <w:lang w:val="id-ID"/>
        </w:rPr>
      </w:pPr>
      <w:r w:rsidRPr="00813992">
        <w:rPr>
          <w:rFonts w:cs="Calibri Light"/>
          <w:lang w:val="id-ID"/>
        </w:rPr>
        <w:t>Mazmur ini berisi sebuah kerinduan yang dalam kepada Allah. Kerinduan pemazmur kepada Allah membuatnya bagaikan tanah kering yang kehausan. Pemazmur terus menerus mencari Allah, bahkan sejak pagi-pagi yang ia cari hanyalah wajah Allah. Ia mengarahkan matanya ke pada tempat kediaman Tuhan dengan selalu menyebut nama Tuhan dan menaikkan pujian. Bahkan hingga pada malam hari, pemazmur terus mengingat Tuhan dalam tidurnya dan merenungkan cinta kasih Tuhan. Kerinduan yang begitu besar, dinyatakan oleh pem</w:t>
      </w:r>
      <w:r w:rsidR="00374B55">
        <w:rPr>
          <w:rFonts w:cs="Calibri Light"/>
          <w:lang w:val="id-ID"/>
        </w:rPr>
        <w:t>a</w:t>
      </w:r>
      <w:r w:rsidRPr="00813992">
        <w:rPr>
          <w:rFonts w:cs="Calibri Light"/>
          <w:lang w:val="id-ID"/>
        </w:rPr>
        <w:t>zmur karena ia begitu percaya pada pertolongan Tuhan atas hidupnya selama ini. Inilah mengapa jiwanya begitu melekat pada tangan Allah yang selalu menopangnya.</w:t>
      </w:r>
    </w:p>
    <w:p w14:paraId="7E58F25B" w14:textId="77777777" w:rsidR="006A4686" w:rsidRPr="00813992" w:rsidRDefault="006A4686" w:rsidP="006A4686">
      <w:pPr>
        <w:ind w:firstLine="851"/>
        <w:jc w:val="both"/>
        <w:rPr>
          <w:rFonts w:cs="Calibri Light"/>
          <w:b/>
          <w:bCs/>
          <w:lang w:val="id-ID"/>
        </w:rPr>
      </w:pPr>
    </w:p>
    <w:p w14:paraId="4C15BF55" w14:textId="77777777" w:rsidR="00026009" w:rsidRPr="00813992" w:rsidRDefault="00026009" w:rsidP="006A4686">
      <w:pPr>
        <w:ind w:firstLine="851"/>
        <w:jc w:val="both"/>
        <w:rPr>
          <w:rFonts w:cs="Calibri Light"/>
          <w:b/>
          <w:bCs/>
          <w:lang w:val="id-ID"/>
        </w:rPr>
      </w:pPr>
    </w:p>
    <w:p w14:paraId="35567B47" w14:textId="5AA376E9" w:rsidR="006A4686" w:rsidRPr="00813992" w:rsidRDefault="006A4686" w:rsidP="00026009">
      <w:pPr>
        <w:jc w:val="both"/>
        <w:rPr>
          <w:rFonts w:cs="Calibri Light"/>
          <w:b/>
          <w:bCs/>
          <w:lang w:val="id-ID"/>
        </w:rPr>
      </w:pPr>
      <w:r w:rsidRPr="00813992">
        <w:rPr>
          <w:rFonts w:cs="Calibri Light"/>
          <w:b/>
          <w:bCs/>
          <w:lang w:val="id-ID"/>
        </w:rPr>
        <w:t>1 Korintus 10:1-13</w:t>
      </w:r>
    </w:p>
    <w:p w14:paraId="51C43420" w14:textId="37AB3FA6" w:rsidR="006A4686" w:rsidRPr="00813992" w:rsidRDefault="006A4686" w:rsidP="00374B55">
      <w:pPr>
        <w:jc w:val="both"/>
        <w:rPr>
          <w:rFonts w:cs="Calibri Light"/>
          <w:lang w:val="id-ID"/>
        </w:rPr>
      </w:pPr>
      <w:r w:rsidRPr="00813992">
        <w:rPr>
          <w:rFonts w:cs="Calibri Light"/>
          <w:lang w:val="id-ID"/>
        </w:rPr>
        <w:t xml:space="preserve">Paulus mengingatkan dan mengajarkan kepada jemaat Korintus tentang bagaimana mereka seharusnya hidup menjaga diri dari hal-hal yang tidak diperkenan oleh Allah. Paulus mengingatkan jemaat Korintus bahwa sejak bangsa Israel dipimpin oleh Allah melalui perlindungan awan saat melintasi laut, bangsa Israel hidup tidak berkenan kepada Allah. Sebagian dari bangsa Israel hidup dalam percabulan, menyembah berhala, dan bahkan hidup mencobai Allah. Allah membuat sebagian dari mereka binasa di padang gurun. Oleh karena itu jemaat Korintus harus dengan sungguh-sungguh menjaga diri mereka agar mereka tidak jatuh dalam kesalahan yang sama seperti bangsa Israel. Jemaat Korintus harus tetap teguh berdiri untuk melakukan kehendak Allah dengan setia meski pencobaan sedang mereka hadapi. Mereka harus menjaga diri sehingga tidak ada orang yang </w:t>
      </w:r>
      <w:r w:rsidRPr="00813992">
        <w:rPr>
          <w:rFonts w:cs="Calibri Light"/>
          <w:i/>
          <w:iCs/>
          <w:lang w:val="id-ID"/>
        </w:rPr>
        <w:t>“menyangka bahwa ia teguh berdiri, hati-hatilah supaya ia jangan jatuh!”(ay</w:t>
      </w:r>
      <w:r w:rsidR="00026009" w:rsidRPr="00813992">
        <w:rPr>
          <w:rFonts w:cs="Calibri Light"/>
          <w:i/>
          <w:iCs/>
          <w:lang w:val="id-ID"/>
        </w:rPr>
        <w:t>.</w:t>
      </w:r>
      <w:r w:rsidRPr="00813992">
        <w:rPr>
          <w:rFonts w:cs="Calibri Light"/>
          <w:i/>
          <w:iCs/>
          <w:lang w:val="id-ID"/>
        </w:rPr>
        <w:t xml:space="preserve"> 12). </w:t>
      </w:r>
      <w:r w:rsidRPr="00813992">
        <w:rPr>
          <w:rFonts w:cs="Calibri Light"/>
          <w:lang w:val="id-ID"/>
        </w:rPr>
        <w:t>Sekalipun dalam pencobaan mereka harus percaya bahwa Allah sendiri yang akan menguatkan mereka untuk tetap hidup berkenan kepada</w:t>
      </w:r>
      <w:r w:rsidR="00026009" w:rsidRPr="00813992">
        <w:rPr>
          <w:rFonts w:cs="Calibri Light"/>
          <w:lang w:val="id-ID"/>
        </w:rPr>
        <w:t>-</w:t>
      </w:r>
      <w:r w:rsidRPr="00813992">
        <w:rPr>
          <w:rFonts w:cs="Calibri Light"/>
          <w:lang w:val="id-ID"/>
        </w:rPr>
        <w:t>Nya.</w:t>
      </w:r>
    </w:p>
    <w:p w14:paraId="6F108797" w14:textId="77777777" w:rsidR="006A4686" w:rsidRPr="00813992" w:rsidRDefault="006A4686" w:rsidP="006A4686">
      <w:pPr>
        <w:tabs>
          <w:tab w:val="left" w:pos="720"/>
          <w:tab w:val="center" w:pos="3117"/>
        </w:tabs>
        <w:ind w:firstLine="851"/>
        <w:jc w:val="both"/>
        <w:rPr>
          <w:rFonts w:cs="Calibri Light"/>
          <w:lang w:val="id-ID"/>
        </w:rPr>
      </w:pPr>
      <w:r w:rsidRPr="00813992">
        <w:rPr>
          <w:rFonts w:cs="Calibri Light"/>
          <w:lang w:val="id-ID"/>
        </w:rPr>
        <w:tab/>
      </w:r>
      <w:r w:rsidRPr="00813992">
        <w:rPr>
          <w:rFonts w:cs="Calibri Light"/>
          <w:lang w:val="id-ID"/>
        </w:rPr>
        <w:tab/>
      </w:r>
    </w:p>
    <w:p w14:paraId="682E8F22" w14:textId="77777777" w:rsidR="006A4686" w:rsidRPr="00813992" w:rsidRDefault="006A4686" w:rsidP="00026009">
      <w:pPr>
        <w:jc w:val="both"/>
        <w:rPr>
          <w:rFonts w:cs="Calibri Light"/>
          <w:b/>
          <w:bCs/>
          <w:lang w:val="id-ID"/>
        </w:rPr>
      </w:pPr>
      <w:r w:rsidRPr="00813992">
        <w:rPr>
          <w:rFonts w:cs="Calibri Light"/>
          <w:b/>
          <w:bCs/>
          <w:lang w:val="id-ID"/>
        </w:rPr>
        <w:t>Lukas 13:1-9</w:t>
      </w:r>
    </w:p>
    <w:p w14:paraId="5D35FF1D" w14:textId="77777777" w:rsidR="006A4686" w:rsidRPr="00813992" w:rsidRDefault="006A4686" w:rsidP="006A4686">
      <w:pPr>
        <w:ind w:firstLine="851"/>
        <w:jc w:val="both"/>
        <w:rPr>
          <w:rFonts w:cs="Calibri Light"/>
          <w:lang w:val="id-ID"/>
        </w:rPr>
      </w:pPr>
      <w:r w:rsidRPr="00813992">
        <w:rPr>
          <w:rFonts w:cs="Calibri Light"/>
          <w:lang w:val="id-ID"/>
        </w:rPr>
        <w:t xml:space="preserve">Bagian adalah sebuah pengajaran Yesus kepada orang banyak. Yesus yang di pasal sebelumnya tengah mengajarkan banyak hal kepada orang banyak, menerima sebuah pernyataan tentang sebuah kejadian yaitu kematian orang-orang Galilea yang darahnya dicampur Pilatus sebagai darah kurban yang akan dipersembahkan. Kemungkinan besar pada waktu itu terjadi sebuah kericuhan di Bait Allah yang diperkirakan dilakukan oleh kaum Zelot. Melihat kericuhan yang mengganggu dan mengancam stabilitas kekuasaan pemerintah Romawi pada waktu itu, Pilatus segera mengambil tindakan tegas. Pilatus membunuh orang-orang Galilea ini dan mencampurkan darah mereka dengan darah yang akan dijadikan persembahan korban pada waktu itu. Sebuah tindakan keji yang begitu menakutkan pada waktu itu. Melihat orang-orang ini menyampaikan kepada Yesus tentang kabar tersebut, Yesus memberi peringatan yang keras pada mereka. Yesus memperingatkan bahwa jika orang banyak itu merasa hidup </w:t>
      </w:r>
      <w:r w:rsidRPr="00813992">
        <w:rPr>
          <w:rFonts w:cs="Calibri Light"/>
          <w:lang w:val="id-ID"/>
        </w:rPr>
        <w:lastRenderedPageBreak/>
        <w:t xml:space="preserve">mereka jauh lebih benar daripada orang-orang Galilea yang telah dibunuh itu, mereka sesungguhnya salah besar. Dengan peringatan yang sama, Yesus menambahkan pengajarannya dengan membahas soal kecelakaan menara dekat Siloam yang menewaskan 8 orang karena kejadian itu. Yesus memakai kisah ini untuk memberi penekanan bahwa orang banyak tidak boleh merasa jauh lebih baik hidupnya daripada para korban kejadian tersebut. </w:t>
      </w:r>
    </w:p>
    <w:p w14:paraId="7B88EDB9" w14:textId="274A3BAE" w:rsidR="006A4686" w:rsidRPr="00813992" w:rsidRDefault="006A4686" w:rsidP="006A4686">
      <w:pPr>
        <w:ind w:firstLine="851"/>
        <w:jc w:val="both"/>
        <w:rPr>
          <w:b/>
          <w:bCs/>
          <w:lang w:val="id-ID"/>
        </w:rPr>
      </w:pPr>
      <w:r w:rsidRPr="00813992">
        <w:rPr>
          <w:rFonts w:cs="Calibri Light"/>
          <w:lang w:val="id-ID"/>
        </w:rPr>
        <w:t>Kedua hal tersebut, kematian orang-orang Galilea dan para korban menara dekat Siloam justru harus membuat orang banyak sadar bahwa anugerah hidup yang masih Allah berikan kepada mereka harus dijalani dengan pertobatan sejati. Jika mereka tidak bertobat dalam anugerah Allah maka mereka pun kelak akan binasa dengan cara yang demikian (ay</w:t>
      </w:r>
      <w:r w:rsidR="00EE646A">
        <w:rPr>
          <w:rFonts w:cs="Calibri Light"/>
          <w:lang w:val="id-ID"/>
        </w:rPr>
        <w:t>.</w:t>
      </w:r>
      <w:r w:rsidRPr="00813992">
        <w:rPr>
          <w:rFonts w:cs="Calibri Light"/>
          <w:lang w:val="id-ID"/>
        </w:rPr>
        <w:t xml:space="preserve">3). Seperti </w:t>
      </w:r>
      <w:r w:rsidR="00026009" w:rsidRPr="00813992">
        <w:rPr>
          <w:rFonts w:cs="Calibri Light"/>
          <w:lang w:val="id-ID"/>
        </w:rPr>
        <w:t>perumpamaan</w:t>
      </w:r>
      <w:r w:rsidRPr="00813992">
        <w:rPr>
          <w:rFonts w:cs="Calibri Light"/>
          <w:lang w:val="id-ID"/>
        </w:rPr>
        <w:t xml:space="preserve"> Yesus tentang pohon ara yang tidak berbuah layak untuk di tebang. Oleh karena itu selama pohon ara itu masih diberi anugerah hidup oleh sang pemilik pohon ara,</w:t>
      </w:r>
      <w:r w:rsidR="00026009" w:rsidRPr="00813992">
        <w:rPr>
          <w:rFonts w:cs="Calibri Light"/>
          <w:lang w:val="id-ID"/>
        </w:rPr>
        <w:t xml:space="preserve"> p</w:t>
      </w:r>
      <w:r w:rsidRPr="00813992">
        <w:rPr>
          <w:rFonts w:cs="Calibri Light"/>
          <w:lang w:val="id-ID"/>
        </w:rPr>
        <w:t>ohon itu harus berbuah. Inilah yang diupayakan oleh sang pekerja kebun anggur yang memohon kepada sang pemilik kebun ara untuk memberinya kesempatan lagi mengupayakan agar pohon ara itu berbuah. Namun jika sampai di tahun depan pohon ini tidak berbuah maka pohon ara itu layak untuk ditebang. Jika waktu dan masa masih diberikan untuk bertobat maka bertobatlah sebelum semua menjadi terlambat!</w:t>
      </w:r>
    </w:p>
    <w:p w14:paraId="4F14CB84" w14:textId="77777777" w:rsidR="006A4686" w:rsidRPr="00813992" w:rsidRDefault="006A4686" w:rsidP="006A4686">
      <w:pPr>
        <w:ind w:firstLine="851"/>
        <w:jc w:val="both"/>
        <w:rPr>
          <w:b/>
          <w:bCs/>
          <w:lang w:val="id-ID"/>
        </w:rPr>
      </w:pPr>
    </w:p>
    <w:p w14:paraId="1FE62CFC" w14:textId="77777777" w:rsidR="00026009" w:rsidRPr="00813992" w:rsidRDefault="00026009" w:rsidP="00026009">
      <w:pPr>
        <w:jc w:val="both"/>
        <w:rPr>
          <w:b/>
          <w:bCs/>
          <w:lang w:val="id-ID"/>
        </w:rPr>
      </w:pPr>
    </w:p>
    <w:p w14:paraId="6BD063C9" w14:textId="3360B400" w:rsidR="006A4686" w:rsidRPr="00813992" w:rsidRDefault="006A4686" w:rsidP="00026009">
      <w:pPr>
        <w:jc w:val="both"/>
        <w:rPr>
          <w:b/>
          <w:bCs/>
          <w:lang w:val="id-ID"/>
        </w:rPr>
      </w:pPr>
      <w:r w:rsidRPr="00813992">
        <w:rPr>
          <w:b/>
          <w:bCs/>
          <w:lang w:val="id-ID"/>
        </w:rPr>
        <w:t>BERITA YANG AKAN DISAMPAIKAN</w:t>
      </w:r>
    </w:p>
    <w:p w14:paraId="3491183F" w14:textId="465CFC15" w:rsidR="006A4686" w:rsidRPr="00813992" w:rsidRDefault="006A4686" w:rsidP="006A4686">
      <w:pPr>
        <w:pStyle w:val="DaftarParagraf"/>
        <w:ind w:left="0" w:firstLine="851"/>
        <w:rPr>
          <w:rFonts w:cs="Calibri Light"/>
          <w:lang w:val="id-ID"/>
        </w:rPr>
      </w:pPr>
      <w:r w:rsidRPr="00813992">
        <w:rPr>
          <w:rFonts w:cs="Calibri Light"/>
          <w:lang w:val="id-ID"/>
        </w:rPr>
        <w:t xml:space="preserve">Anugerah Allah bagi orang berdosa adalah waktu untuk dapat hidup dalam pertobatan. Allah  mengasihi Bangsa Israel yang telah mendukakan </w:t>
      </w:r>
      <w:r w:rsidR="00026009" w:rsidRPr="00813992">
        <w:rPr>
          <w:rFonts w:cs="Calibri Light"/>
          <w:lang w:val="id-ID"/>
        </w:rPr>
        <w:t>hati-Nya</w:t>
      </w:r>
      <w:r w:rsidRPr="00813992">
        <w:rPr>
          <w:rFonts w:cs="Calibri Light"/>
          <w:lang w:val="id-ID"/>
        </w:rPr>
        <w:t xml:space="preserve">. Allah kembali membuka tangannya untuk mengasihi dan menjadi pribadi yang berkenan ditemui kembali oleh bangsa Israel. Dalam </w:t>
      </w:r>
      <w:r w:rsidR="00026009" w:rsidRPr="00813992">
        <w:rPr>
          <w:rFonts w:cs="Calibri Light"/>
          <w:lang w:val="id-ID"/>
        </w:rPr>
        <w:t>anugerah-Nya</w:t>
      </w:r>
      <w:r w:rsidRPr="00813992">
        <w:rPr>
          <w:rFonts w:cs="Calibri Light"/>
          <w:lang w:val="id-ID"/>
        </w:rPr>
        <w:t xml:space="preserve"> yang besar bagi bangsa Israel, Allah mengajak mereka untuk hidup dalam pertobatan. Dalam anugerah pengampunan dan kasih yang kembali Allah berikan pada </w:t>
      </w:r>
      <w:r w:rsidR="00026009" w:rsidRPr="00813992">
        <w:rPr>
          <w:rFonts w:cs="Calibri Light"/>
          <w:lang w:val="id-ID"/>
        </w:rPr>
        <w:t>umat-Nya</w:t>
      </w:r>
      <w:r w:rsidRPr="00813992">
        <w:rPr>
          <w:rFonts w:cs="Calibri Light"/>
          <w:lang w:val="id-ID"/>
        </w:rPr>
        <w:t xml:space="preserve">, Ia mengajak </w:t>
      </w:r>
      <w:r w:rsidR="00026009" w:rsidRPr="00813992">
        <w:rPr>
          <w:rFonts w:cs="Calibri Light"/>
          <w:lang w:val="id-ID"/>
        </w:rPr>
        <w:t>umat-Nya</w:t>
      </w:r>
      <w:r w:rsidRPr="00813992">
        <w:rPr>
          <w:rFonts w:cs="Calibri Light"/>
          <w:lang w:val="id-ID"/>
        </w:rPr>
        <w:t xml:space="preserve"> untuk hidup dalam pertobatan. </w:t>
      </w:r>
    </w:p>
    <w:p w14:paraId="3D5BF70A" w14:textId="7AA17E84" w:rsidR="006A4686" w:rsidRPr="00813992" w:rsidRDefault="006A4686" w:rsidP="006A4686">
      <w:pPr>
        <w:pStyle w:val="DaftarParagraf"/>
        <w:ind w:left="0" w:firstLine="851"/>
        <w:rPr>
          <w:rFonts w:cs="Calibri Light"/>
          <w:lang w:val="id-ID"/>
        </w:rPr>
      </w:pPr>
      <w:r w:rsidRPr="00813992">
        <w:rPr>
          <w:rFonts w:cs="Calibri Light"/>
          <w:lang w:val="id-ID"/>
        </w:rPr>
        <w:t>Anugerah yang Allah berikan dalam kehadiran Yesus dengan pengajarannya, membuat murid-</w:t>
      </w:r>
      <w:r w:rsidR="00026009" w:rsidRPr="00813992">
        <w:rPr>
          <w:rFonts w:cs="Calibri Light"/>
          <w:lang w:val="id-ID"/>
        </w:rPr>
        <w:t>murid-Nya</w:t>
      </w:r>
      <w:r w:rsidRPr="00813992">
        <w:rPr>
          <w:rFonts w:cs="Calibri Light"/>
          <w:lang w:val="id-ID"/>
        </w:rPr>
        <w:t xml:space="preserve"> mengerti arti pertobatan. Anugerah hidup yang masih diberikan kepada mereka </w:t>
      </w:r>
      <w:r w:rsidRPr="00813992">
        <w:rPr>
          <w:rFonts w:cs="Calibri Light"/>
          <w:lang w:val="id-ID"/>
        </w:rPr>
        <w:lastRenderedPageBreak/>
        <w:t xml:space="preserve">adalah kesempatan untuk hidup dalam pertobatan dan mempunyai cara pandang yang tepat menjalani hidup. Dengan menyadari hidup adalah anugerah </w:t>
      </w:r>
      <w:r w:rsidR="00026009" w:rsidRPr="00813992">
        <w:rPr>
          <w:rFonts w:cs="Calibri Light"/>
          <w:lang w:val="id-ID"/>
        </w:rPr>
        <w:t>di tengah</w:t>
      </w:r>
      <w:r w:rsidRPr="00813992">
        <w:rPr>
          <w:rFonts w:cs="Calibri Light"/>
          <w:lang w:val="id-ID"/>
        </w:rPr>
        <w:t xml:space="preserve"> semua hal yang bisa terjadi, para murid diajak untuk sungguh hidup dalam pertobatan yang menghasilkan buah yang nyata. Dengan pertobatan maka para murid dipanggil untuk lebih cepat dan sigap berkonsentrasi membenahi diri sendiri daripada sibuk menilai hidup sesama dan merasa lebih benar daripada sesamanya.</w:t>
      </w:r>
    </w:p>
    <w:p w14:paraId="68F37BF8" w14:textId="207F83F8" w:rsidR="006A4686" w:rsidRPr="00813992" w:rsidRDefault="006A4686" w:rsidP="006A4686">
      <w:pPr>
        <w:spacing w:line="259" w:lineRule="auto"/>
        <w:ind w:firstLine="851"/>
        <w:jc w:val="both"/>
        <w:rPr>
          <w:b/>
          <w:bCs/>
          <w:lang w:val="id-ID"/>
        </w:rPr>
      </w:pPr>
    </w:p>
    <w:p w14:paraId="48615105" w14:textId="77777777" w:rsidR="00026009" w:rsidRPr="00813992" w:rsidRDefault="00026009" w:rsidP="006A4686">
      <w:pPr>
        <w:spacing w:line="259" w:lineRule="auto"/>
        <w:ind w:firstLine="851"/>
        <w:jc w:val="both"/>
        <w:rPr>
          <w:b/>
          <w:bCs/>
          <w:lang w:val="id-ID"/>
        </w:rPr>
      </w:pPr>
    </w:p>
    <w:p w14:paraId="5FE7B99A" w14:textId="77777777" w:rsidR="006A4686" w:rsidRPr="00813992" w:rsidRDefault="006A4686" w:rsidP="00026009">
      <w:pPr>
        <w:jc w:val="both"/>
        <w:rPr>
          <w:rFonts w:cs="Tahoma"/>
          <w:b/>
          <w:bCs/>
          <w:lang w:val="id-ID"/>
        </w:rPr>
      </w:pPr>
      <w:r w:rsidRPr="00813992">
        <w:rPr>
          <w:b/>
          <w:bCs/>
          <w:lang w:val="id-ID"/>
        </w:rPr>
        <w:t>KHOTBAH JANGKEP</w:t>
      </w:r>
    </w:p>
    <w:p w14:paraId="57C820FC" w14:textId="77777777" w:rsidR="006A4686" w:rsidRPr="00813992" w:rsidRDefault="006A4686" w:rsidP="006A4686">
      <w:pPr>
        <w:pStyle w:val="DaftarParagraf"/>
        <w:ind w:left="0" w:firstLine="851"/>
        <w:rPr>
          <w:rFonts w:cs="Calibri Light"/>
          <w:lang w:val="id-ID"/>
        </w:rPr>
      </w:pPr>
    </w:p>
    <w:p w14:paraId="33A64DCC" w14:textId="77777777" w:rsidR="006A4686" w:rsidRPr="00813992" w:rsidRDefault="006A4686" w:rsidP="00026009">
      <w:pPr>
        <w:jc w:val="center"/>
        <w:rPr>
          <w:rFonts w:cs="Calibri Light"/>
          <w:b/>
          <w:bCs/>
          <w:lang w:val="id-ID"/>
        </w:rPr>
      </w:pPr>
      <w:r w:rsidRPr="00813992">
        <w:rPr>
          <w:rFonts w:cs="Calibri Light"/>
          <w:b/>
          <w:bCs/>
          <w:lang w:val="id-ID"/>
        </w:rPr>
        <w:t>“Mengalami Anugerah Allah Dalam Pertobatan”</w:t>
      </w:r>
    </w:p>
    <w:p w14:paraId="30C66CA9" w14:textId="586E10B2" w:rsidR="006A4686" w:rsidRPr="00813992" w:rsidRDefault="006A4686" w:rsidP="00026009">
      <w:pPr>
        <w:jc w:val="both"/>
        <w:rPr>
          <w:lang w:val="id-ID"/>
        </w:rPr>
      </w:pPr>
    </w:p>
    <w:p w14:paraId="24694F7A" w14:textId="77777777" w:rsidR="00EE646A" w:rsidRDefault="006A4686" w:rsidP="00EE646A">
      <w:pPr>
        <w:ind w:firstLine="851"/>
        <w:jc w:val="both"/>
        <w:rPr>
          <w:lang w:val="id-ID"/>
        </w:rPr>
      </w:pPr>
      <w:r w:rsidRPr="00813992">
        <w:rPr>
          <w:lang w:val="id-ID"/>
        </w:rPr>
        <w:t>Jemaat yang terkasih, pernahkah kita menyadari nafas kita? Menyadari nafas adalah sebuah tindakan untuk mengetahui sebuah proses kerja tubuh luar biasa. Saat kita mengambil nafas, maka ada sebuah kerja sistem organ tubuh yang sangat teratur. Dari mulai otak mengirim sinyal pada organ paru-paru, jantung bahkan hingga aliran darah. Setelah nafas dihi</w:t>
      </w:r>
      <w:r w:rsidR="00EE646A">
        <w:rPr>
          <w:lang w:val="id-ID"/>
        </w:rPr>
        <w:t>r</w:t>
      </w:r>
      <w:r w:rsidRPr="00813992">
        <w:rPr>
          <w:lang w:val="id-ID"/>
        </w:rPr>
        <w:t xml:space="preserve">up, dengan sangat cepat nafas akan keluar dengan sistem kerja tubuh yang sangat luar biasa. Maka jika kita mau menyadari peristiwa tubuh yang mudah disepelekan ini, kita akan mengenal apa arti dari salah satu anugerah Tuhan bagi hidup manusia. Inilah salah contoh dari anugerah Tuhan yang begitu nyata. Namun yang menjadi pertanyaan bagi kita adalah, bagaimanakah kita menjalani setiap kesempatan dalam hidup? Jawaban yang seharusnya kita jawab dengan rendah hati dan rasa syukur adalah: hidup dalam pertobatan. Mengapa kita menjalani anugerah hidup dengan pertobatan? </w:t>
      </w:r>
      <w:r w:rsidR="00026009" w:rsidRPr="00813992">
        <w:rPr>
          <w:lang w:val="id-ID"/>
        </w:rPr>
        <w:t>A</w:t>
      </w:r>
      <w:r w:rsidRPr="00813992">
        <w:rPr>
          <w:lang w:val="id-ID"/>
        </w:rPr>
        <w:t>lasannya adalah</w:t>
      </w:r>
      <w:r w:rsidR="00EE646A">
        <w:rPr>
          <w:lang w:val="id-ID"/>
        </w:rPr>
        <w:t xml:space="preserve"> kesadaran diri </w:t>
      </w:r>
      <w:r w:rsidRPr="00813992">
        <w:rPr>
          <w:lang w:val="id-ID"/>
        </w:rPr>
        <w:t xml:space="preserve">bahwa kita adalah manusia berdosa. Dosa adalah kelemahan yang membuat kita menyadari bahwa kita selalu membutuhkan anugerah pengampunan dari Allah. </w:t>
      </w:r>
      <w:r w:rsidRPr="00EE646A">
        <w:rPr>
          <w:lang w:val="id-ID"/>
        </w:rPr>
        <w:t xml:space="preserve">Dalam sadar dan ketidaksadaran manusia begitu lemah menghadapi dosa. Oleh karena itu hidup dalam anugerah Allah yang dijalani dalam pertobatan setiap hari menjadi sebuah kebutuhan manusia beriman. </w:t>
      </w:r>
    </w:p>
    <w:p w14:paraId="5A2E660D" w14:textId="77777777" w:rsidR="00EE646A" w:rsidRDefault="006A4686" w:rsidP="00EE646A">
      <w:pPr>
        <w:ind w:firstLine="851"/>
        <w:jc w:val="both"/>
        <w:rPr>
          <w:lang w:val="id-ID"/>
        </w:rPr>
      </w:pPr>
      <w:r w:rsidRPr="00EE646A">
        <w:rPr>
          <w:lang w:val="id-ID"/>
        </w:rPr>
        <w:t xml:space="preserve">Anugerah Allah yang tak terkira itu, sejatinya selalu datang dari pihak Allah. Sejak dulu kala, Allah-lah yang selalu </w:t>
      </w:r>
      <w:r w:rsidR="00EE646A" w:rsidRPr="00EE646A">
        <w:rPr>
          <w:lang w:val="id-ID"/>
        </w:rPr>
        <w:t>men</w:t>
      </w:r>
      <w:r w:rsidRPr="00EE646A">
        <w:rPr>
          <w:lang w:val="id-ID"/>
        </w:rPr>
        <w:t xml:space="preserve">jadi </w:t>
      </w:r>
      <w:r w:rsidRPr="00EE646A">
        <w:rPr>
          <w:lang w:val="id-ID"/>
        </w:rPr>
        <w:lastRenderedPageBreak/>
        <w:t xml:space="preserve">pihak pertama yang memberikan anugerah pengampunan kepada manusia berdosa. Inilah yang Allah lakukan kepada bangsa Israel dalam Yesaya 55:1-9. Allah kembali memberikan anugerah pengampunan-Nya kepada bangsa Israel yang hidup di masa pembuangan. Dosa dan pelanggaran bangsa Israel, menyebabkan mereka dihukum oleh Allah dengan hidup </w:t>
      </w:r>
      <w:r w:rsidR="00026009" w:rsidRPr="00EE646A">
        <w:rPr>
          <w:lang w:val="id-ID"/>
        </w:rPr>
        <w:t>dalam</w:t>
      </w:r>
      <w:r w:rsidRPr="00EE646A">
        <w:rPr>
          <w:lang w:val="id-ID"/>
        </w:rPr>
        <w:t xml:space="preserve"> masa pembuangan yang ber</w:t>
      </w:r>
      <w:r w:rsidR="00EE646A" w:rsidRPr="00EE646A">
        <w:rPr>
          <w:lang w:val="id-ID"/>
        </w:rPr>
        <w:t>a</w:t>
      </w:r>
      <w:r w:rsidRPr="00EE646A">
        <w:rPr>
          <w:lang w:val="id-ID"/>
        </w:rPr>
        <w:t xml:space="preserve">t. Dengan menderita mereka berteriak memohon Allah kembali menolong mereka. Mendengar hal itu Allah memberikan </w:t>
      </w:r>
      <w:r w:rsidR="00026009" w:rsidRPr="00EE646A">
        <w:rPr>
          <w:lang w:val="id-ID"/>
        </w:rPr>
        <w:t>anugerah-Nya</w:t>
      </w:r>
      <w:r w:rsidRPr="00EE646A">
        <w:rPr>
          <w:lang w:val="id-ID"/>
        </w:rPr>
        <w:t xml:space="preserve"> dengan begitu limpah dan indah. Bagaimana tidak, Ia </w:t>
      </w:r>
      <w:r w:rsidR="00EE646A" w:rsidRPr="00EE646A">
        <w:rPr>
          <w:lang w:val="id-ID"/>
        </w:rPr>
        <w:t>mem</w:t>
      </w:r>
      <w:r w:rsidRPr="00EE646A">
        <w:rPr>
          <w:lang w:val="id-ID"/>
        </w:rPr>
        <w:t xml:space="preserve">berikan janji pemulihan dan kecukupan serta </w:t>
      </w:r>
      <w:r w:rsidR="00026009" w:rsidRPr="00EE646A">
        <w:rPr>
          <w:lang w:val="id-ID"/>
        </w:rPr>
        <w:t>janji-Nya</w:t>
      </w:r>
      <w:r w:rsidRPr="00EE646A">
        <w:rPr>
          <w:lang w:val="id-ID"/>
        </w:rPr>
        <w:t xml:space="preserve"> yang sangat menguatkan bangsa Israel yang hidup dalam penderitaan. Allah yang disakiti </w:t>
      </w:r>
      <w:r w:rsidR="00026009" w:rsidRPr="00EE646A">
        <w:rPr>
          <w:lang w:val="id-ID"/>
        </w:rPr>
        <w:t>hati-Nya</w:t>
      </w:r>
      <w:r w:rsidRPr="00EE646A">
        <w:rPr>
          <w:lang w:val="id-ID"/>
        </w:rPr>
        <w:t xml:space="preserve"> oleh kedegilan hati bangsa Israel, namun Allah yang sama itulah yang kembali memberikan anugerah </w:t>
      </w:r>
      <w:r w:rsidR="00026009" w:rsidRPr="00EE646A">
        <w:rPr>
          <w:lang w:val="id-ID"/>
        </w:rPr>
        <w:t>pengampunan-Nya</w:t>
      </w:r>
      <w:r w:rsidRPr="00EE646A">
        <w:rPr>
          <w:lang w:val="id-ID"/>
        </w:rPr>
        <w:t xml:space="preserve">. Tak dapat dibayangkan betapa luas </w:t>
      </w:r>
      <w:r w:rsidR="00026009" w:rsidRPr="00EE646A">
        <w:rPr>
          <w:lang w:val="id-ID"/>
        </w:rPr>
        <w:t>hati-Nya</w:t>
      </w:r>
      <w:r w:rsidRPr="00EE646A">
        <w:rPr>
          <w:lang w:val="id-ID"/>
        </w:rPr>
        <w:t xml:space="preserve"> yang penuh dengan belas kasihan kepada </w:t>
      </w:r>
      <w:r w:rsidR="00026009" w:rsidRPr="00EE646A">
        <w:rPr>
          <w:lang w:val="id-ID"/>
        </w:rPr>
        <w:t>umat-Nya</w:t>
      </w:r>
      <w:r w:rsidRPr="00EE646A">
        <w:rPr>
          <w:lang w:val="id-ID"/>
        </w:rPr>
        <w:t xml:space="preserve">. </w:t>
      </w:r>
    </w:p>
    <w:p w14:paraId="5C1ED8D0" w14:textId="031E0B28" w:rsidR="006A4686" w:rsidRPr="00EE646A" w:rsidRDefault="006A4686" w:rsidP="00EE646A">
      <w:pPr>
        <w:ind w:firstLine="851"/>
        <w:jc w:val="both"/>
        <w:rPr>
          <w:lang w:val="id-ID"/>
        </w:rPr>
      </w:pPr>
      <w:r w:rsidRPr="00EE646A">
        <w:rPr>
          <w:lang w:val="id-ID"/>
        </w:rPr>
        <w:t>Menanggapi dan menggapai anugerah besar Allah dengan hidup dalam pertobatan adalah berita yang ingin disampaikan oleh Yesus dalam Luka</w:t>
      </w:r>
      <w:r w:rsidR="00026009" w:rsidRPr="00EE646A">
        <w:rPr>
          <w:lang w:val="id-ID"/>
        </w:rPr>
        <w:t>s</w:t>
      </w:r>
      <w:r w:rsidRPr="00EE646A">
        <w:rPr>
          <w:lang w:val="id-ID"/>
        </w:rPr>
        <w:t xml:space="preserve"> 3:1-9. Kepada orang-orang yang merasa “lebih baik” dan “lebih tidak berdosa” hanya karena mereka tidak menjadi korban tragedi dari orang-orang Galilea yang darahnya dicampur Pilatus menjadi korban persembahan. Kejadian ini merujuk kepada peristiwa orang-orang Saduki yang ternyata membuat sebuah kegaduhan di Bait Allah dan karena itu Pilatus membunuh mereka. Sungguh sebuah tindakan keke</w:t>
      </w:r>
      <w:r w:rsidR="00865729">
        <w:rPr>
          <w:lang w:val="id-ID"/>
        </w:rPr>
        <w:t>zaman</w:t>
      </w:r>
      <w:r w:rsidRPr="00EE646A">
        <w:rPr>
          <w:lang w:val="id-ID"/>
        </w:rPr>
        <w:t xml:space="preserve"> yang mengerikan. Melihat “tanggapan dan asumsi” orang banyak tentang kejadian ini, Yesus mengingatkan kepada mereka bahwa jika mereka tidak hidup dalam pertobatan maka Nasib mereka akan sama. Hal ini dengan tegas dan keras diperingatkan oleh Yesus agar orang banyak itu tidak merasa bahwa mereka hidup lebih benar dari pada sesamanya manusia hanya karena mereka tidak mengalami hal yang sama. Yesus pun menekankan pengajaran-Nya ini dengan mengatakan bahwa 8 korban kecelakaan runtuhnya menara dekat Siloam bukanlah orang-orang yang “dosanya” lebih besar daripada banyak orang di sekitar Yesus yang merasa lebih benar. Kedua kejadian ini dijadikan contoh oleh Yesus bahwa jika manusia tidak sungguh-sungguh bertobat dan memperbaiki dirinya sendiri </w:t>
      </w:r>
      <w:r w:rsidR="00026009" w:rsidRPr="00EE646A">
        <w:rPr>
          <w:lang w:val="id-ID"/>
        </w:rPr>
        <w:t>di hadapan</w:t>
      </w:r>
      <w:r w:rsidRPr="00EE646A">
        <w:rPr>
          <w:lang w:val="id-ID"/>
        </w:rPr>
        <w:t xml:space="preserve"> Allah dan sesama maka hukuman Allah pun akan nyata bagi </w:t>
      </w:r>
      <w:r w:rsidRPr="00EE646A">
        <w:rPr>
          <w:lang w:val="id-ID"/>
        </w:rPr>
        <w:lastRenderedPageBreak/>
        <w:t>mereka. Pertobatan dimulai dari kesadaran untuk tidak menghakimi orang lain dan tidak melihat diri lebih benar daripada orang lain.</w:t>
      </w:r>
    </w:p>
    <w:p w14:paraId="2670918F" w14:textId="6F721DB3" w:rsidR="006A4686" w:rsidRPr="00813992" w:rsidRDefault="006A4686" w:rsidP="006A4686">
      <w:pPr>
        <w:ind w:firstLine="851"/>
        <w:jc w:val="both"/>
        <w:rPr>
          <w:lang w:val="id-ID"/>
        </w:rPr>
      </w:pPr>
      <w:r w:rsidRPr="00813992">
        <w:rPr>
          <w:lang w:val="id-ID"/>
        </w:rPr>
        <w:t xml:space="preserve">Di dalam masa </w:t>
      </w:r>
      <w:r w:rsidR="00747E72">
        <w:rPr>
          <w:lang w:val="id-ID"/>
        </w:rPr>
        <w:t>Pra-Paskah</w:t>
      </w:r>
      <w:r w:rsidRPr="00813992">
        <w:rPr>
          <w:lang w:val="id-ID"/>
        </w:rPr>
        <w:t xml:space="preserve"> ke 3 ini, kita semua diingatkan tentang </w:t>
      </w:r>
      <w:r w:rsidR="00026009" w:rsidRPr="00813992">
        <w:rPr>
          <w:lang w:val="id-ID"/>
        </w:rPr>
        <w:t>bagaimana</w:t>
      </w:r>
      <w:r w:rsidRPr="00813992">
        <w:rPr>
          <w:lang w:val="id-ID"/>
        </w:rPr>
        <w:t xml:space="preserve"> seharusnya kita menjalani hidup anugerah Allah dalam pertobatan tanpa henti. Pertobatan adalah undangan untuk mengalami anugerah Allah yang senantiasa mengampuni dan memulihkan manusia dari dosa. Oleh karena itu biarlah sesama manusia kita saling menopang dan mendukung setiap orang untuk mengalami anugerah Allah dan mau </w:t>
      </w:r>
      <w:r w:rsidR="00026009" w:rsidRPr="00813992">
        <w:rPr>
          <w:lang w:val="id-ID"/>
        </w:rPr>
        <w:t>berkomitmen</w:t>
      </w:r>
      <w:r w:rsidRPr="00813992">
        <w:rPr>
          <w:lang w:val="id-ID"/>
        </w:rPr>
        <w:t xml:space="preserve"> hidup </w:t>
      </w:r>
      <w:r w:rsidR="00026009" w:rsidRPr="00813992">
        <w:rPr>
          <w:lang w:val="id-ID"/>
        </w:rPr>
        <w:t>dalam</w:t>
      </w:r>
      <w:r w:rsidRPr="00813992">
        <w:rPr>
          <w:lang w:val="id-ID"/>
        </w:rPr>
        <w:t xml:space="preserve"> pertobatan yang sejati.</w:t>
      </w:r>
    </w:p>
    <w:p w14:paraId="478CE74D" w14:textId="77777777" w:rsidR="006A4686" w:rsidRPr="00813992" w:rsidRDefault="006A4686" w:rsidP="006A4686">
      <w:pPr>
        <w:pStyle w:val="DaftarParagraf"/>
        <w:rPr>
          <w:lang w:val="id-ID"/>
        </w:rPr>
      </w:pPr>
    </w:p>
    <w:p w14:paraId="03925256" w14:textId="1F927F9D" w:rsidR="006A4686" w:rsidRPr="00813992" w:rsidRDefault="00026009" w:rsidP="00026009">
      <w:pPr>
        <w:jc w:val="right"/>
        <w:rPr>
          <w:lang w:val="id-ID"/>
        </w:rPr>
      </w:pPr>
      <w:r w:rsidRPr="00813992">
        <w:rPr>
          <w:lang w:val="id-ID"/>
        </w:rPr>
        <w:t>(kh)</w:t>
      </w:r>
    </w:p>
    <w:p w14:paraId="1F6D6D29" w14:textId="77777777" w:rsidR="006A4686" w:rsidRPr="00813992" w:rsidRDefault="006A4686" w:rsidP="006A4686">
      <w:pPr>
        <w:spacing w:after="160" w:line="259" w:lineRule="auto"/>
        <w:rPr>
          <w:lang w:val="id-ID"/>
        </w:rPr>
      </w:pPr>
    </w:p>
    <w:p w14:paraId="01C41B22" w14:textId="77777777" w:rsidR="000D13E4" w:rsidRPr="00813992" w:rsidRDefault="000D13E4" w:rsidP="000D13E4">
      <w:pPr>
        <w:rPr>
          <w:color w:val="000000" w:themeColor="text1"/>
          <w:lang w:val="id-ID"/>
        </w:rPr>
      </w:pPr>
    </w:p>
    <w:p w14:paraId="5B51955B" w14:textId="77777777" w:rsidR="000D13E4" w:rsidRPr="00813992" w:rsidRDefault="000D13E4" w:rsidP="000D13E4">
      <w:pPr>
        <w:rPr>
          <w:rFonts w:cs="Calibri Light"/>
          <w:lang w:val="id-ID"/>
        </w:rPr>
      </w:pPr>
    </w:p>
    <w:p w14:paraId="63DBB221" w14:textId="77777777" w:rsidR="000D13E4" w:rsidRPr="00813992" w:rsidRDefault="000D13E4" w:rsidP="000D13E4">
      <w:pPr>
        <w:shd w:val="clear" w:color="auto" w:fill="FFFFFF"/>
        <w:rPr>
          <w:rFonts w:eastAsia="Times New Roman"/>
          <w:color w:val="000000" w:themeColor="text1"/>
          <w:lang w:val="id-ID"/>
        </w:rPr>
      </w:pPr>
    </w:p>
    <w:p w14:paraId="7E4D864F" w14:textId="77777777" w:rsidR="000D13E4" w:rsidRPr="00813992" w:rsidRDefault="000D13E4" w:rsidP="000D13E4">
      <w:pPr>
        <w:shd w:val="clear" w:color="auto" w:fill="FFFFFF"/>
        <w:rPr>
          <w:rFonts w:eastAsia="Times New Roman"/>
          <w:color w:val="000000" w:themeColor="text1"/>
          <w:lang w:val="id-ID"/>
        </w:rPr>
      </w:pPr>
    </w:p>
    <w:p w14:paraId="7F267B3B" w14:textId="77777777" w:rsidR="000D13E4" w:rsidRPr="00813992" w:rsidRDefault="000D13E4" w:rsidP="000D13E4">
      <w:pPr>
        <w:shd w:val="clear" w:color="auto" w:fill="FFFFFF"/>
        <w:rPr>
          <w:rFonts w:eastAsia="Times New Roman"/>
          <w:color w:val="000000" w:themeColor="text1"/>
          <w:lang w:val="id-ID"/>
        </w:rPr>
      </w:pPr>
      <w:r w:rsidRPr="00813992">
        <w:rPr>
          <w:rFonts w:eastAsia="Times New Roman"/>
          <w:color w:val="000000" w:themeColor="text1"/>
          <w:lang w:val="id-ID"/>
        </w:rPr>
        <w:t xml:space="preserve"> </w:t>
      </w:r>
    </w:p>
    <w:p w14:paraId="0252946D" w14:textId="77777777" w:rsidR="000D13E4" w:rsidRPr="00813992" w:rsidRDefault="000D13E4" w:rsidP="000D13E4">
      <w:pPr>
        <w:shd w:val="clear" w:color="auto" w:fill="FFFFFF"/>
        <w:rPr>
          <w:rFonts w:eastAsia="Times New Roman"/>
          <w:color w:val="000000" w:themeColor="text1"/>
          <w:lang w:val="id-ID"/>
        </w:rPr>
      </w:pPr>
      <w:r w:rsidRPr="00813992">
        <w:rPr>
          <w:rFonts w:eastAsia="Times New Roman"/>
          <w:color w:val="000000" w:themeColor="text1"/>
          <w:lang w:val="id-ID"/>
        </w:rPr>
        <w:t xml:space="preserve"> </w:t>
      </w:r>
    </w:p>
    <w:p w14:paraId="3514D52B" w14:textId="77777777" w:rsidR="000D13E4" w:rsidRPr="00813992" w:rsidRDefault="000D13E4" w:rsidP="000D13E4">
      <w:pPr>
        <w:shd w:val="clear" w:color="auto" w:fill="FFFFFF"/>
        <w:rPr>
          <w:rFonts w:eastAsia="Times New Roman"/>
          <w:color w:val="000000" w:themeColor="text1"/>
          <w:lang w:val="id-ID"/>
        </w:rPr>
      </w:pPr>
    </w:p>
    <w:p w14:paraId="7B42959B" w14:textId="77777777" w:rsidR="000D13E4" w:rsidRPr="00813992" w:rsidRDefault="000D13E4" w:rsidP="000D13E4">
      <w:pPr>
        <w:shd w:val="clear" w:color="auto" w:fill="FFFFFF"/>
        <w:rPr>
          <w:rFonts w:eastAsia="Times New Roman"/>
          <w:color w:val="000000" w:themeColor="text1"/>
          <w:lang w:val="id-ID"/>
        </w:rPr>
      </w:pPr>
    </w:p>
    <w:p w14:paraId="44725AFD" w14:textId="77777777" w:rsidR="000D13E4" w:rsidRPr="00813992" w:rsidRDefault="000D13E4" w:rsidP="000D13E4">
      <w:pPr>
        <w:shd w:val="clear" w:color="auto" w:fill="FFFFFF"/>
        <w:rPr>
          <w:rFonts w:eastAsia="Times New Roman"/>
          <w:color w:val="000000" w:themeColor="text1"/>
          <w:lang w:val="id-ID"/>
        </w:rPr>
      </w:pPr>
    </w:p>
    <w:p w14:paraId="7219632A" w14:textId="77777777" w:rsidR="000D13E4" w:rsidRPr="00813992" w:rsidRDefault="000D13E4" w:rsidP="000D13E4">
      <w:pPr>
        <w:spacing w:after="160"/>
        <w:rPr>
          <w:lang w:val="id-ID"/>
        </w:rPr>
      </w:pPr>
    </w:p>
    <w:p w14:paraId="74CDCB50" w14:textId="15FDAEC8" w:rsidR="0064438F" w:rsidRPr="00813992" w:rsidRDefault="0064438F">
      <w:pPr>
        <w:rPr>
          <w:lang w:val="id-ID"/>
        </w:rPr>
      </w:pPr>
      <w:r w:rsidRPr="00813992">
        <w:rPr>
          <w:lang w:val="id-ID"/>
        </w:rPr>
        <w:br w:type="page"/>
      </w:r>
    </w:p>
    <w:p w14:paraId="57D0D128" w14:textId="77777777" w:rsidR="00E4613C" w:rsidRPr="00813992" w:rsidRDefault="00E4613C" w:rsidP="00E4613C">
      <w:pPr>
        <w:rPr>
          <w:rFonts w:ascii="Wingdings 2" w:hAnsi="Wingdings 2"/>
          <w:sz w:val="24"/>
          <w:szCs w:val="24"/>
          <w:lang w:val="id-ID"/>
        </w:rPr>
      </w:pPr>
      <w:r w:rsidRPr="00813992">
        <w:rPr>
          <w:noProof/>
          <w:lang w:val="id-ID" w:eastAsia="id-ID"/>
        </w:rPr>
        <w:lastRenderedPageBreak/>
        <mc:AlternateContent>
          <mc:Choice Requires="wps">
            <w:drawing>
              <wp:anchor distT="45720" distB="45720" distL="114300" distR="114300" simplePos="0" relativeHeight="251665920" behindDoc="1" locked="0" layoutInCell="1" allowOverlap="1" wp14:anchorId="6D10AF44" wp14:editId="3420BBAA">
                <wp:simplePos x="0" y="0"/>
                <wp:positionH relativeFrom="margin">
                  <wp:posOffset>2298700</wp:posOffset>
                </wp:positionH>
                <wp:positionV relativeFrom="paragraph">
                  <wp:posOffset>250825</wp:posOffset>
                </wp:positionV>
                <wp:extent cx="1662430" cy="1028700"/>
                <wp:effectExtent l="0" t="0" r="0" b="0"/>
                <wp:wrapThrough wrapText="bothSides">
                  <wp:wrapPolygon edited="0">
                    <wp:start x="0" y="0"/>
                    <wp:lineTo x="0" y="21200"/>
                    <wp:lineTo x="21286" y="21200"/>
                    <wp:lineTo x="21286" y="0"/>
                    <wp:lineTo x="0" y="0"/>
                  </wp:wrapPolygon>
                </wp:wrapThrough>
                <wp:docPr id="176136580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ED243A" w14:textId="77777777" w:rsidR="00E4613C" w:rsidRPr="00295D80" w:rsidRDefault="00E4613C" w:rsidP="00E4613C">
                            <w:pPr>
                              <w:jc w:val="center"/>
                              <w:rPr>
                                <w:rFonts w:ascii="Cooper Black" w:eastAsia="SimSun" w:hAnsi="Cooper Black" w:cs="SimSun"/>
                                <w:sz w:val="28"/>
                                <w:szCs w:val="32"/>
                                <w:lang w:val="id-ID"/>
                              </w:rPr>
                            </w:pPr>
                            <w:r>
                              <w:rPr>
                                <w:rFonts w:ascii="Cooper Black" w:eastAsia="SimSun" w:hAnsi="Cooper Black" w:cs="SimSun"/>
                                <w:sz w:val="28"/>
                                <w:szCs w:val="32"/>
                                <w:lang w:val="id-ID"/>
                              </w:rPr>
                              <w:t>Menerima Sebagai Kawan</w:t>
                            </w:r>
                          </w:p>
                          <w:p w14:paraId="23937660" w14:textId="77777777" w:rsidR="00E4613C" w:rsidRPr="00055BA2" w:rsidRDefault="00E4613C" w:rsidP="00E4613C">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6B310848" w14:textId="77777777" w:rsidR="00E4613C" w:rsidRPr="00055BA2" w:rsidRDefault="00E4613C" w:rsidP="00E4613C">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10AF44" id="_x0000_s1038" type="#_x0000_t202" style="position:absolute;margin-left:181pt;margin-top:19.75pt;width:130.9pt;height:81pt;z-index:-251650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" stroked="f">
                <v:textbox>
                  <w:txbxContent>
                    <w:p w14:paraId="0BED243A" w14:textId="77777777" w:rsidR="00E4613C" w:rsidRPr="00295D80" w:rsidRDefault="00E4613C" w:rsidP="00E4613C">
                      <w:pPr>
                        <w:jc w:val="center"/>
                        <w:rPr>
                          <w:rFonts w:ascii="Cooper Black" w:eastAsia="SimSun" w:hAnsi="Cooper Black" w:cs="SimSun"/>
                          <w:sz w:val="28"/>
                          <w:szCs w:val="32"/>
                          <w:lang w:val="id-ID"/>
                        </w:rPr>
                      </w:pPr>
                      <w:r>
                        <w:rPr>
                          <w:rFonts w:ascii="Cooper Black" w:eastAsia="SimSun" w:hAnsi="Cooper Black" w:cs="SimSun"/>
                          <w:sz w:val="28"/>
                          <w:szCs w:val="32"/>
                          <w:lang w:val="id-ID"/>
                        </w:rPr>
                        <w:t>Menerima Sebagai Kawan</w:t>
                      </w:r>
                    </w:p>
                    <w:p w14:paraId="23937660" w14:textId="77777777" w:rsidR="00E4613C" w:rsidRPr="00055BA2" w:rsidRDefault="00E4613C" w:rsidP="00E4613C">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6B310848" w14:textId="77777777" w:rsidR="00E4613C" w:rsidRPr="00055BA2" w:rsidRDefault="00E4613C" w:rsidP="00E4613C">
                      <w:pPr>
                        <w:jc w:val="center"/>
                        <w:rPr>
                          <w:rFonts w:ascii="Cooper Black" w:eastAsia="SimSun" w:hAnsi="Cooper Black" w:cs="SimSun"/>
                          <w:sz w:val="32"/>
                          <w:szCs w:val="36"/>
                          <w:lang w:val="id-ID"/>
                        </w:rPr>
                      </w:pPr>
                    </w:p>
                  </w:txbxContent>
                </v:textbox>
                <w10:wrap type="through" anchorx="margin"/>
              </v:shape>
            </w:pict>
          </mc:Fallback>
        </mc:AlternateContent>
      </w:r>
      <w:r w:rsidRPr="00813992">
        <w:rPr>
          <w:noProof/>
          <w:lang w:val="id-ID" w:eastAsia="id-ID"/>
        </w:rPr>
        <mc:AlternateContent>
          <mc:Choice Requires="wps">
            <w:drawing>
              <wp:anchor distT="0" distB="0" distL="114300" distR="114300" simplePos="0" relativeHeight="251666944" behindDoc="0" locked="0" layoutInCell="1" allowOverlap="1" wp14:anchorId="66CC3B40" wp14:editId="16531FDE">
                <wp:simplePos x="0" y="0"/>
                <wp:positionH relativeFrom="column">
                  <wp:posOffset>3810</wp:posOffset>
                </wp:positionH>
                <wp:positionV relativeFrom="paragraph">
                  <wp:posOffset>10160</wp:posOffset>
                </wp:positionV>
                <wp:extent cx="2229485" cy="1347470"/>
                <wp:effectExtent l="0" t="0" r="0" b="5080"/>
                <wp:wrapThrough wrapText="bothSides">
                  <wp:wrapPolygon edited="0">
                    <wp:start x="0" y="0"/>
                    <wp:lineTo x="0" y="21376"/>
                    <wp:lineTo x="21409" y="21376"/>
                    <wp:lineTo x="21409" y="0"/>
                    <wp:lineTo x="0" y="0"/>
                  </wp:wrapPolygon>
                </wp:wrapThrough>
                <wp:docPr id="4273590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47470"/>
                        </a:xfrm>
                        <a:prstGeom prst="rect">
                          <a:avLst/>
                        </a:prstGeom>
                        <a:solidFill>
                          <a:schemeClr val="bg1">
                            <a:lumMod val="85000"/>
                          </a:schemeClr>
                        </a:solidFill>
                        <a:ln w="9525">
                          <a:noFill/>
                          <a:miter lim="800000"/>
                          <a:headEnd/>
                          <a:tailEnd/>
                        </a:ln>
                      </wps:spPr>
                      <wps:txbx>
                        <w:txbxContent>
                          <w:p w14:paraId="49FAE074" w14:textId="77777777" w:rsidR="00E4613C" w:rsidRPr="00295D80" w:rsidRDefault="00E4613C" w:rsidP="00E4613C">
                            <w:pPr>
                              <w:rPr>
                                <w:b/>
                              </w:rPr>
                            </w:pPr>
                            <w:r w:rsidRPr="00295D80">
                              <w:rPr>
                                <w:b/>
                              </w:rPr>
                              <w:t>KHOTBAH</w:t>
                            </w:r>
                          </w:p>
                          <w:p w14:paraId="3881A74B" w14:textId="25416FD6" w:rsidR="00E4613C" w:rsidRPr="00295D80" w:rsidRDefault="00F4693F" w:rsidP="00E4613C">
                            <w:pPr>
                              <w:rPr>
                                <w:b/>
                                <w:lang w:val="id-ID"/>
                              </w:rPr>
                            </w:pPr>
                            <w:r>
                              <w:rPr>
                                <w:b/>
                              </w:rPr>
                              <w:t>Minggu Pra-Paskah</w:t>
                            </w:r>
                            <w:r w:rsidR="00E4613C" w:rsidRPr="00295D80">
                              <w:rPr>
                                <w:b/>
                                <w:lang w:val="id-ID"/>
                              </w:rPr>
                              <w:t xml:space="preserve"> 4</w:t>
                            </w:r>
                          </w:p>
                          <w:p w14:paraId="60FBCA53" w14:textId="77777777" w:rsidR="00E4613C" w:rsidRPr="00295D80" w:rsidRDefault="00E4613C" w:rsidP="00E4613C">
                            <w:pPr>
                              <w:rPr>
                                <w:rFonts w:cs="Calibri"/>
                                <w:bCs/>
                                <w:i/>
                                <w:iCs/>
                                <w:sz w:val="20"/>
                                <w:szCs w:val="20"/>
                                <w:lang w:val="id-ID"/>
                              </w:rPr>
                            </w:pPr>
                            <w:r w:rsidRPr="00295D80">
                              <w:rPr>
                                <w:rFonts w:cs="Calibri"/>
                                <w:bCs/>
                                <w:i/>
                                <w:iCs/>
                                <w:sz w:val="20"/>
                                <w:szCs w:val="20"/>
                                <w:lang w:val="id-ID"/>
                              </w:rPr>
                              <w:t>30 Maret</w:t>
                            </w:r>
                            <w:r w:rsidRPr="00295D80">
                              <w:rPr>
                                <w:rFonts w:cs="Calibri"/>
                                <w:bCs/>
                                <w:i/>
                                <w:iCs/>
                                <w:sz w:val="20"/>
                                <w:szCs w:val="20"/>
                              </w:rPr>
                              <w:t xml:space="preserve"> 202</w:t>
                            </w:r>
                            <w:r>
                              <w:rPr>
                                <w:rFonts w:cs="Calibri"/>
                                <w:bCs/>
                                <w:i/>
                                <w:iCs/>
                                <w:sz w:val="20"/>
                                <w:szCs w:val="20"/>
                                <w:lang w:val="id-ID"/>
                              </w:rPr>
                              <w:t>5</w:t>
                            </w:r>
                          </w:p>
                          <w:p w14:paraId="368DC970" w14:textId="77777777" w:rsidR="00E4613C" w:rsidRPr="00295D80" w:rsidRDefault="00E4613C" w:rsidP="00E4613C">
                            <w:pPr>
                              <w:pBdr>
                                <w:top w:val="single" w:sz="4" w:space="1" w:color="7F7F7F"/>
                              </w:pBdr>
                              <w:rPr>
                                <w:rFonts w:cs="Calibri"/>
                                <w:bCs/>
                                <w:sz w:val="20"/>
                                <w:szCs w:val="20"/>
                                <w:lang w:val="id-ID"/>
                              </w:rPr>
                            </w:pPr>
                          </w:p>
                          <w:p w14:paraId="7875AE1E" w14:textId="77777777" w:rsidR="00E4613C" w:rsidRPr="00295D80" w:rsidRDefault="00E4613C" w:rsidP="00E4613C">
                            <w:pPr>
                              <w:ind w:left="1260" w:hanging="1260"/>
                              <w:rPr>
                                <w:rFonts w:cs="Calibri"/>
                                <w:bCs/>
                                <w:sz w:val="20"/>
                                <w:szCs w:val="20"/>
                                <w:lang w:val="id-ID"/>
                              </w:rPr>
                            </w:pPr>
                            <w:r w:rsidRPr="00C76228">
                              <w:rPr>
                                <w:rFonts w:cs="Calibri"/>
                                <w:bCs/>
                                <w:sz w:val="20"/>
                                <w:szCs w:val="20"/>
                              </w:rPr>
                              <w:t xml:space="preserve">Bacaan 1: </w:t>
                            </w:r>
                            <w:r w:rsidRPr="00C76228">
                              <w:rPr>
                                <w:rFonts w:cs="Calibri"/>
                                <w:bCs/>
                                <w:sz w:val="20"/>
                                <w:szCs w:val="20"/>
                              </w:rPr>
                              <w:tab/>
                            </w:r>
                            <w:r w:rsidRPr="00C76228">
                              <w:rPr>
                                <w:rFonts w:cs="Calibri Light"/>
                                <w:color w:val="000000"/>
                                <w:sz w:val="20"/>
                                <w:szCs w:val="20"/>
                              </w:rPr>
                              <w:t>Y</w:t>
                            </w:r>
                            <w:r>
                              <w:rPr>
                                <w:rFonts w:cs="Calibri Light"/>
                                <w:color w:val="000000"/>
                                <w:sz w:val="20"/>
                                <w:szCs w:val="20"/>
                                <w:lang w:val="id-ID"/>
                              </w:rPr>
                              <w:t>osua 5:9-12</w:t>
                            </w:r>
                          </w:p>
                          <w:p w14:paraId="55A5AC55" w14:textId="77777777" w:rsidR="00E4613C" w:rsidRPr="00C76228" w:rsidRDefault="00E4613C" w:rsidP="00E4613C">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lang w:val="id-ID"/>
                              </w:rPr>
                              <w:t>32</w:t>
                            </w:r>
                          </w:p>
                          <w:p w14:paraId="4FD12766" w14:textId="77777777" w:rsidR="00E4613C" w:rsidRPr="00C76228" w:rsidRDefault="00E4613C" w:rsidP="00E4613C">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2</w:t>
                            </w:r>
                            <w:r w:rsidRPr="00C76228">
                              <w:rPr>
                                <w:rFonts w:cs="Calibri Light"/>
                                <w:color w:val="000000"/>
                                <w:sz w:val="20"/>
                                <w:szCs w:val="20"/>
                                <w:lang w:val="id-ID"/>
                              </w:rPr>
                              <w:t xml:space="preserve"> </w:t>
                            </w:r>
                            <w:r w:rsidRPr="00C76228">
                              <w:rPr>
                                <w:rFonts w:cs="Calibri Light"/>
                                <w:color w:val="000000"/>
                                <w:sz w:val="20"/>
                                <w:szCs w:val="20"/>
                              </w:rPr>
                              <w:t>Kor</w:t>
                            </w:r>
                            <w:r w:rsidRPr="00C76228">
                              <w:rPr>
                                <w:rFonts w:cs="Calibri Light"/>
                                <w:color w:val="000000"/>
                                <w:sz w:val="20"/>
                                <w:szCs w:val="20"/>
                                <w:lang w:val="id-ID"/>
                              </w:rPr>
                              <w:t>intus</w:t>
                            </w:r>
                            <w:r w:rsidRPr="00C76228">
                              <w:rPr>
                                <w:rFonts w:cs="Calibri Light"/>
                                <w:color w:val="000000"/>
                                <w:sz w:val="20"/>
                                <w:szCs w:val="20"/>
                              </w:rPr>
                              <w:t xml:space="preserve"> </w:t>
                            </w:r>
                            <w:r>
                              <w:rPr>
                                <w:rFonts w:cs="Calibri Light"/>
                                <w:color w:val="000000"/>
                                <w:sz w:val="20"/>
                                <w:szCs w:val="20"/>
                              </w:rPr>
                              <w:t>5</w:t>
                            </w:r>
                            <w:r w:rsidRPr="00C76228">
                              <w:rPr>
                                <w:rFonts w:cs="Calibri Light"/>
                                <w:color w:val="000000"/>
                                <w:sz w:val="20"/>
                                <w:szCs w:val="20"/>
                              </w:rPr>
                              <w:t>:</w:t>
                            </w:r>
                            <w:r>
                              <w:rPr>
                                <w:rFonts w:cs="Calibri Light"/>
                                <w:color w:val="000000"/>
                                <w:sz w:val="20"/>
                                <w:szCs w:val="20"/>
                                <w:lang w:val="id-ID"/>
                              </w:rPr>
                              <w:t>16-21</w:t>
                            </w:r>
                          </w:p>
                          <w:p w14:paraId="25E14AD3" w14:textId="77777777" w:rsidR="00E4613C" w:rsidRPr="00295D80" w:rsidRDefault="00E4613C" w:rsidP="00E4613C">
                            <w:pPr>
                              <w:ind w:left="1260" w:hanging="1260"/>
                              <w:rPr>
                                <w:rFonts w:cs="Calibri"/>
                                <w:bCs/>
                                <w:sz w:val="20"/>
                                <w:szCs w:val="20"/>
                                <w:lang w:val="id-ID"/>
                              </w:rPr>
                            </w:pPr>
                            <w:r w:rsidRPr="00C76228">
                              <w:rPr>
                                <w:rFonts w:cs="Calibri"/>
                                <w:bCs/>
                                <w:sz w:val="20"/>
                                <w:szCs w:val="20"/>
                              </w:rPr>
                              <w:t>Injil:</w:t>
                            </w:r>
                            <w:r w:rsidRPr="00C76228">
                              <w:rPr>
                                <w:rFonts w:cs="Calibri"/>
                                <w:bCs/>
                                <w:sz w:val="20"/>
                                <w:szCs w:val="20"/>
                              </w:rPr>
                              <w:tab/>
                            </w:r>
                            <w:r>
                              <w:rPr>
                                <w:rFonts w:cs="Calibri Light"/>
                                <w:color w:val="000000"/>
                                <w:sz w:val="20"/>
                                <w:szCs w:val="20"/>
                                <w:lang w:val="id-ID"/>
                              </w:rPr>
                              <w:t>Lukas</w:t>
                            </w:r>
                            <w:r w:rsidRPr="00C76228">
                              <w:rPr>
                                <w:rFonts w:cs="Calibri Light"/>
                                <w:color w:val="000000"/>
                                <w:sz w:val="20"/>
                                <w:szCs w:val="20"/>
                              </w:rPr>
                              <w:t xml:space="preserve"> </w:t>
                            </w:r>
                            <w:r>
                              <w:rPr>
                                <w:rFonts w:cs="Calibri Light"/>
                                <w:color w:val="000000"/>
                                <w:sz w:val="20"/>
                                <w:szCs w:val="20"/>
                                <w:lang w:val="id-ID"/>
                              </w:rPr>
                              <w:t>15</w:t>
                            </w:r>
                            <w:r w:rsidRPr="00C76228">
                              <w:rPr>
                                <w:rFonts w:cs="Calibri Light"/>
                                <w:color w:val="000000"/>
                                <w:sz w:val="20"/>
                                <w:szCs w:val="20"/>
                              </w:rPr>
                              <w:t>:</w:t>
                            </w:r>
                            <w:r>
                              <w:rPr>
                                <w:rFonts w:cs="Calibri Light"/>
                                <w:color w:val="000000"/>
                                <w:sz w:val="20"/>
                                <w:szCs w:val="20"/>
                              </w:rPr>
                              <w:t>1</w:t>
                            </w:r>
                            <w:r w:rsidRPr="00C76228">
                              <w:rPr>
                                <w:rFonts w:cs="Calibri Light"/>
                                <w:color w:val="000000"/>
                                <w:sz w:val="20"/>
                                <w:szCs w:val="20"/>
                              </w:rPr>
                              <w:t>-</w:t>
                            </w:r>
                            <w:r>
                              <w:rPr>
                                <w:rFonts w:cs="Calibri Light"/>
                                <w:color w:val="000000"/>
                                <w:sz w:val="20"/>
                                <w:szCs w:val="20"/>
                                <w:lang w:val="id-ID"/>
                              </w:rPr>
                              <w:t>3</w:t>
                            </w:r>
                            <w:r>
                              <w:rPr>
                                <w:rFonts w:cs="Calibri Light"/>
                                <w:color w:val="000000"/>
                                <w:sz w:val="20"/>
                                <w:szCs w:val="20"/>
                              </w:rPr>
                              <w:t>, 1</w:t>
                            </w:r>
                            <w:r>
                              <w:rPr>
                                <w:rFonts w:cs="Calibri Light"/>
                                <w:color w:val="000000"/>
                                <w:sz w:val="20"/>
                                <w:szCs w:val="20"/>
                                <w:lang w:val="id-ID"/>
                              </w:rPr>
                              <w:t>1b</w:t>
                            </w:r>
                            <w:r>
                              <w:rPr>
                                <w:rFonts w:cs="Calibri Light"/>
                                <w:color w:val="000000"/>
                                <w:sz w:val="20"/>
                                <w:szCs w:val="20"/>
                              </w:rPr>
                              <w:t>-</w:t>
                            </w:r>
                            <w:r>
                              <w:rPr>
                                <w:rFonts w:cs="Calibri Light"/>
                                <w:color w:val="000000"/>
                                <w:sz w:val="20"/>
                                <w:szCs w:val="20"/>
                                <w:lang w:val="id-ID"/>
                              </w:rPr>
                              <w:t>3</w:t>
                            </w:r>
                            <w:r>
                              <w:rPr>
                                <w:rFonts w:cs="Calibri Light"/>
                                <w:color w:val="000000"/>
                                <w:sz w:val="20"/>
                                <w:szCs w:val="20"/>
                              </w:rPr>
                              <w:t>2</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6CC3B40" id="_x0000_s1039" type="#_x0000_t202" style="position:absolute;margin-left:.3pt;margin-top:.8pt;width:175.55pt;height:106.1pt;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" fillcolor="#d8d8d8 [2732]" stroked="f">
                <v:textbox>
                  <w:txbxContent>
                    <w:p w14:paraId="49FAE074" w14:textId="77777777" w:rsidR="00E4613C" w:rsidRPr="00295D80" w:rsidRDefault="00E4613C" w:rsidP="00E4613C">
                      <w:pPr>
                        <w:rPr>
                          <w:b/>
                        </w:rPr>
                      </w:pPr>
                      <w:r w:rsidRPr="00295D80">
                        <w:rPr>
                          <w:b/>
                        </w:rPr>
                        <w:t>KHOTBAH</w:t>
                      </w:r>
                    </w:p>
                    <w:p w14:paraId="3881A74B" w14:textId="25416FD6" w:rsidR="00E4613C" w:rsidRPr="00295D80" w:rsidRDefault="00F4693F" w:rsidP="00E4613C">
                      <w:pPr>
                        <w:rPr>
                          <w:b/>
                          <w:lang w:val="id-ID"/>
                        </w:rPr>
                      </w:pPr>
                      <w:r>
                        <w:rPr>
                          <w:b/>
                        </w:rPr>
                        <w:t>Minggu Pra-Paskah</w:t>
                      </w:r>
                      <w:r w:rsidR="00E4613C" w:rsidRPr="00295D80">
                        <w:rPr>
                          <w:b/>
                          <w:lang w:val="id-ID"/>
                        </w:rPr>
                        <w:t xml:space="preserve"> 4</w:t>
                      </w:r>
                    </w:p>
                    <w:p w14:paraId="60FBCA53" w14:textId="77777777" w:rsidR="00E4613C" w:rsidRPr="00295D80" w:rsidRDefault="00E4613C" w:rsidP="00E4613C">
                      <w:pPr>
                        <w:rPr>
                          <w:rFonts w:cs="Calibri"/>
                          <w:bCs/>
                          <w:i/>
                          <w:iCs/>
                          <w:sz w:val="20"/>
                          <w:szCs w:val="20"/>
                          <w:lang w:val="id-ID"/>
                        </w:rPr>
                      </w:pPr>
                      <w:r w:rsidRPr="00295D80">
                        <w:rPr>
                          <w:rFonts w:cs="Calibri"/>
                          <w:bCs/>
                          <w:i/>
                          <w:iCs/>
                          <w:sz w:val="20"/>
                          <w:szCs w:val="20"/>
                          <w:lang w:val="id-ID"/>
                        </w:rPr>
                        <w:t>30 Maret</w:t>
                      </w:r>
                      <w:r w:rsidRPr="00295D80">
                        <w:rPr>
                          <w:rFonts w:cs="Calibri"/>
                          <w:bCs/>
                          <w:i/>
                          <w:iCs/>
                          <w:sz w:val="20"/>
                          <w:szCs w:val="20"/>
                        </w:rPr>
                        <w:t xml:space="preserve"> 202</w:t>
                      </w:r>
                      <w:r>
                        <w:rPr>
                          <w:rFonts w:cs="Calibri"/>
                          <w:bCs/>
                          <w:i/>
                          <w:iCs/>
                          <w:sz w:val="20"/>
                          <w:szCs w:val="20"/>
                          <w:lang w:val="id-ID"/>
                        </w:rPr>
                        <w:t>5</w:t>
                      </w:r>
                    </w:p>
                    <w:p w14:paraId="368DC970" w14:textId="77777777" w:rsidR="00E4613C" w:rsidRPr="00295D80" w:rsidRDefault="00E4613C" w:rsidP="00E4613C">
                      <w:pPr>
                        <w:pBdr>
                          <w:top w:val="single" w:sz="4" w:space="1" w:color="7F7F7F"/>
                        </w:pBdr>
                        <w:rPr>
                          <w:rFonts w:cs="Calibri"/>
                          <w:bCs/>
                          <w:sz w:val="20"/>
                          <w:szCs w:val="20"/>
                          <w:lang w:val="id-ID"/>
                        </w:rPr>
                      </w:pPr>
                    </w:p>
                    <w:p w14:paraId="7875AE1E" w14:textId="77777777" w:rsidR="00E4613C" w:rsidRPr="00295D80" w:rsidRDefault="00E4613C" w:rsidP="00E4613C">
                      <w:pPr>
                        <w:ind w:left="1260" w:hanging="1260"/>
                        <w:rPr>
                          <w:rFonts w:cs="Calibri"/>
                          <w:bCs/>
                          <w:sz w:val="20"/>
                          <w:szCs w:val="20"/>
                          <w:lang w:val="id-ID"/>
                        </w:rPr>
                      </w:pPr>
                      <w:r w:rsidRPr="00C76228">
                        <w:rPr>
                          <w:rFonts w:cs="Calibri"/>
                          <w:bCs/>
                          <w:sz w:val="20"/>
                          <w:szCs w:val="20"/>
                        </w:rPr>
                        <w:t xml:space="preserve">Bacaan 1: </w:t>
                      </w:r>
                      <w:r w:rsidRPr="00C76228">
                        <w:rPr>
                          <w:rFonts w:cs="Calibri"/>
                          <w:bCs/>
                          <w:sz w:val="20"/>
                          <w:szCs w:val="20"/>
                        </w:rPr>
                        <w:tab/>
                      </w:r>
                      <w:r w:rsidRPr="00C76228">
                        <w:rPr>
                          <w:rFonts w:cs="Calibri Light"/>
                          <w:color w:val="000000"/>
                          <w:sz w:val="20"/>
                          <w:szCs w:val="20"/>
                        </w:rPr>
                        <w:t>Y</w:t>
                      </w:r>
                      <w:r>
                        <w:rPr>
                          <w:rFonts w:cs="Calibri Light"/>
                          <w:color w:val="000000"/>
                          <w:sz w:val="20"/>
                          <w:szCs w:val="20"/>
                          <w:lang w:val="id-ID"/>
                        </w:rPr>
                        <w:t>osua 5:9-12</w:t>
                      </w:r>
                    </w:p>
                    <w:p w14:paraId="55A5AC55" w14:textId="77777777" w:rsidR="00E4613C" w:rsidRPr="00C76228" w:rsidRDefault="00E4613C" w:rsidP="00E4613C">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lang w:val="id-ID"/>
                        </w:rPr>
                        <w:t>32</w:t>
                      </w:r>
                    </w:p>
                    <w:p w14:paraId="4FD12766" w14:textId="77777777" w:rsidR="00E4613C" w:rsidRPr="00C76228" w:rsidRDefault="00E4613C" w:rsidP="00E4613C">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2</w:t>
                      </w:r>
                      <w:r w:rsidRPr="00C76228">
                        <w:rPr>
                          <w:rFonts w:cs="Calibri Light"/>
                          <w:color w:val="000000"/>
                          <w:sz w:val="20"/>
                          <w:szCs w:val="20"/>
                          <w:lang w:val="id-ID"/>
                        </w:rPr>
                        <w:t xml:space="preserve"> </w:t>
                      </w:r>
                      <w:r w:rsidRPr="00C76228">
                        <w:rPr>
                          <w:rFonts w:cs="Calibri Light"/>
                          <w:color w:val="000000"/>
                          <w:sz w:val="20"/>
                          <w:szCs w:val="20"/>
                        </w:rPr>
                        <w:t>Kor</w:t>
                      </w:r>
                      <w:r w:rsidRPr="00C76228">
                        <w:rPr>
                          <w:rFonts w:cs="Calibri Light"/>
                          <w:color w:val="000000"/>
                          <w:sz w:val="20"/>
                          <w:szCs w:val="20"/>
                          <w:lang w:val="id-ID"/>
                        </w:rPr>
                        <w:t>intus</w:t>
                      </w:r>
                      <w:r w:rsidRPr="00C76228">
                        <w:rPr>
                          <w:rFonts w:cs="Calibri Light"/>
                          <w:color w:val="000000"/>
                          <w:sz w:val="20"/>
                          <w:szCs w:val="20"/>
                        </w:rPr>
                        <w:t xml:space="preserve"> </w:t>
                      </w:r>
                      <w:r>
                        <w:rPr>
                          <w:rFonts w:cs="Calibri Light"/>
                          <w:color w:val="000000"/>
                          <w:sz w:val="20"/>
                          <w:szCs w:val="20"/>
                        </w:rPr>
                        <w:t>5</w:t>
                      </w:r>
                      <w:r w:rsidRPr="00C76228">
                        <w:rPr>
                          <w:rFonts w:cs="Calibri Light"/>
                          <w:color w:val="000000"/>
                          <w:sz w:val="20"/>
                          <w:szCs w:val="20"/>
                        </w:rPr>
                        <w:t>:</w:t>
                      </w:r>
                      <w:r>
                        <w:rPr>
                          <w:rFonts w:cs="Calibri Light"/>
                          <w:color w:val="000000"/>
                          <w:sz w:val="20"/>
                          <w:szCs w:val="20"/>
                          <w:lang w:val="id-ID"/>
                        </w:rPr>
                        <w:t>16-21</w:t>
                      </w:r>
                    </w:p>
                    <w:p w14:paraId="25E14AD3" w14:textId="77777777" w:rsidR="00E4613C" w:rsidRPr="00295D80" w:rsidRDefault="00E4613C" w:rsidP="00E4613C">
                      <w:pPr>
                        <w:ind w:left="1260" w:hanging="1260"/>
                        <w:rPr>
                          <w:rFonts w:cs="Calibri"/>
                          <w:bCs/>
                          <w:sz w:val="20"/>
                          <w:szCs w:val="20"/>
                          <w:lang w:val="id-ID"/>
                        </w:rPr>
                      </w:pPr>
                      <w:r w:rsidRPr="00C76228">
                        <w:rPr>
                          <w:rFonts w:cs="Calibri"/>
                          <w:bCs/>
                          <w:sz w:val="20"/>
                          <w:szCs w:val="20"/>
                        </w:rPr>
                        <w:t>Injil:</w:t>
                      </w:r>
                      <w:r w:rsidRPr="00C76228">
                        <w:rPr>
                          <w:rFonts w:cs="Calibri"/>
                          <w:bCs/>
                          <w:sz w:val="20"/>
                          <w:szCs w:val="20"/>
                        </w:rPr>
                        <w:tab/>
                      </w:r>
                      <w:r>
                        <w:rPr>
                          <w:rFonts w:cs="Calibri Light"/>
                          <w:color w:val="000000"/>
                          <w:sz w:val="20"/>
                          <w:szCs w:val="20"/>
                          <w:lang w:val="id-ID"/>
                        </w:rPr>
                        <w:t>Lukas</w:t>
                      </w:r>
                      <w:r w:rsidRPr="00C76228">
                        <w:rPr>
                          <w:rFonts w:cs="Calibri Light"/>
                          <w:color w:val="000000"/>
                          <w:sz w:val="20"/>
                          <w:szCs w:val="20"/>
                        </w:rPr>
                        <w:t xml:space="preserve"> </w:t>
                      </w:r>
                      <w:r>
                        <w:rPr>
                          <w:rFonts w:cs="Calibri Light"/>
                          <w:color w:val="000000"/>
                          <w:sz w:val="20"/>
                          <w:szCs w:val="20"/>
                          <w:lang w:val="id-ID"/>
                        </w:rPr>
                        <w:t>15</w:t>
                      </w:r>
                      <w:r w:rsidRPr="00C76228">
                        <w:rPr>
                          <w:rFonts w:cs="Calibri Light"/>
                          <w:color w:val="000000"/>
                          <w:sz w:val="20"/>
                          <w:szCs w:val="20"/>
                        </w:rPr>
                        <w:t>:</w:t>
                      </w:r>
                      <w:r>
                        <w:rPr>
                          <w:rFonts w:cs="Calibri Light"/>
                          <w:color w:val="000000"/>
                          <w:sz w:val="20"/>
                          <w:szCs w:val="20"/>
                        </w:rPr>
                        <w:t>1</w:t>
                      </w:r>
                      <w:r w:rsidRPr="00C76228">
                        <w:rPr>
                          <w:rFonts w:cs="Calibri Light"/>
                          <w:color w:val="000000"/>
                          <w:sz w:val="20"/>
                          <w:szCs w:val="20"/>
                        </w:rPr>
                        <w:t>-</w:t>
                      </w:r>
                      <w:r>
                        <w:rPr>
                          <w:rFonts w:cs="Calibri Light"/>
                          <w:color w:val="000000"/>
                          <w:sz w:val="20"/>
                          <w:szCs w:val="20"/>
                          <w:lang w:val="id-ID"/>
                        </w:rPr>
                        <w:t>3</w:t>
                      </w:r>
                      <w:r>
                        <w:rPr>
                          <w:rFonts w:cs="Calibri Light"/>
                          <w:color w:val="000000"/>
                          <w:sz w:val="20"/>
                          <w:szCs w:val="20"/>
                        </w:rPr>
                        <w:t>, 1</w:t>
                      </w:r>
                      <w:r>
                        <w:rPr>
                          <w:rFonts w:cs="Calibri Light"/>
                          <w:color w:val="000000"/>
                          <w:sz w:val="20"/>
                          <w:szCs w:val="20"/>
                          <w:lang w:val="id-ID"/>
                        </w:rPr>
                        <w:t>1b</w:t>
                      </w:r>
                      <w:r>
                        <w:rPr>
                          <w:rFonts w:cs="Calibri Light"/>
                          <w:color w:val="000000"/>
                          <w:sz w:val="20"/>
                          <w:szCs w:val="20"/>
                        </w:rPr>
                        <w:t>-</w:t>
                      </w:r>
                      <w:r>
                        <w:rPr>
                          <w:rFonts w:cs="Calibri Light"/>
                          <w:color w:val="000000"/>
                          <w:sz w:val="20"/>
                          <w:szCs w:val="20"/>
                          <w:lang w:val="id-ID"/>
                        </w:rPr>
                        <w:t>3</w:t>
                      </w:r>
                      <w:r>
                        <w:rPr>
                          <w:rFonts w:cs="Calibri Light"/>
                          <w:color w:val="000000"/>
                          <w:sz w:val="20"/>
                          <w:szCs w:val="20"/>
                        </w:rPr>
                        <w:t>2</w:t>
                      </w:r>
                    </w:p>
                  </w:txbxContent>
                </v:textbox>
                <w10:wrap type="through"/>
              </v:shape>
            </w:pict>
          </mc:Fallback>
        </mc:AlternateContent>
      </w:r>
    </w:p>
    <w:p w14:paraId="00F4D0C3" w14:textId="77777777" w:rsidR="00E4613C" w:rsidRPr="00813992" w:rsidRDefault="00E4613C" w:rsidP="00E4613C">
      <w:pPr>
        <w:rPr>
          <w:b/>
          <w:bCs/>
          <w:lang w:val="id-ID"/>
        </w:rPr>
      </w:pPr>
    </w:p>
    <w:p w14:paraId="626A86D8" w14:textId="77777777" w:rsidR="00E4613C" w:rsidRPr="00813992" w:rsidRDefault="00E4613C" w:rsidP="00E4613C">
      <w:pPr>
        <w:rPr>
          <w:b/>
          <w:bCs/>
          <w:lang w:val="id-ID"/>
        </w:rPr>
      </w:pPr>
    </w:p>
    <w:p w14:paraId="2BC3F8BE" w14:textId="77777777" w:rsidR="00E4613C" w:rsidRPr="00813992" w:rsidRDefault="00E4613C" w:rsidP="00E4613C">
      <w:pPr>
        <w:rPr>
          <w:b/>
          <w:bCs/>
          <w:lang w:val="id-ID"/>
        </w:rPr>
      </w:pPr>
    </w:p>
    <w:p w14:paraId="64DC12F7" w14:textId="38A3D631" w:rsidR="00E4613C" w:rsidRPr="00813992" w:rsidRDefault="00E4613C" w:rsidP="00E4613C">
      <w:pPr>
        <w:jc w:val="both"/>
        <w:rPr>
          <w:b/>
          <w:bCs/>
          <w:lang w:val="id-ID"/>
        </w:rPr>
      </w:pPr>
      <w:r w:rsidRPr="00813992">
        <w:rPr>
          <w:b/>
          <w:bCs/>
          <w:lang w:val="id-ID"/>
        </w:rPr>
        <w:t>DASAR PEMIKIRAN</w:t>
      </w:r>
    </w:p>
    <w:p w14:paraId="69D07B33" w14:textId="6FFFD839" w:rsidR="00E4613C" w:rsidRPr="00813992" w:rsidRDefault="00E4613C" w:rsidP="00E4613C">
      <w:pPr>
        <w:ind w:firstLine="851"/>
        <w:jc w:val="both"/>
        <w:rPr>
          <w:bCs/>
          <w:lang w:val="id-ID"/>
        </w:rPr>
      </w:pPr>
      <w:r w:rsidRPr="00813992">
        <w:rPr>
          <w:bCs/>
          <w:i/>
          <w:lang w:val="id-ID"/>
        </w:rPr>
        <w:t>Cut Off</w:t>
      </w:r>
      <w:r w:rsidRPr="00813992">
        <w:rPr>
          <w:bCs/>
          <w:lang w:val="id-ID"/>
        </w:rPr>
        <w:t xml:space="preserve"> adalah istilah yang sering</w:t>
      </w:r>
      <w:r w:rsidR="00466A0C">
        <w:rPr>
          <w:bCs/>
          <w:lang w:val="id-ID"/>
        </w:rPr>
        <w:t xml:space="preserve"> </w:t>
      </w:r>
      <w:r w:rsidRPr="00813992">
        <w:rPr>
          <w:bCs/>
          <w:lang w:val="id-ID"/>
        </w:rPr>
        <w:t>kali digunakan oleh generasi Z (lahir antara tahun 1997 hingga 2012) untuk menyebutkan tindakan memutuskan hubungan atau komunikasi dengan seseorang secara tiba-tiba dan tanpa penjelasan yang jelas. Hal tersebut sering terjadi di media sosial, di mana seseorang dapat memblokir atau menghapus orang lain dari media sosialnya. Dengan demikian, keduanya tidak lagi terhubung sebagai kawan.</w:t>
      </w:r>
    </w:p>
    <w:p w14:paraId="7E133BD3" w14:textId="67868C81" w:rsidR="00E4613C" w:rsidRPr="00813992" w:rsidRDefault="00E4613C" w:rsidP="00E4613C">
      <w:pPr>
        <w:ind w:firstLine="851"/>
        <w:jc w:val="both"/>
        <w:rPr>
          <w:bCs/>
          <w:lang w:val="id-ID"/>
        </w:rPr>
      </w:pPr>
      <w:r w:rsidRPr="00813992">
        <w:rPr>
          <w:bCs/>
          <w:lang w:val="id-ID"/>
        </w:rPr>
        <w:t xml:space="preserve">Terdapat beberapa dampak positif </w:t>
      </w:r>
      <w:r w:rsidRPr="00813992">
        <w:rPr>
          <w:bCs/>
          <w:i/>
          <w:lang w:val="id-ID"/>
        </w:rPr>
        <w:t>cut off</w:t>
      </w:r>
      <w:r w:rsidRPr="00813992">
        <w:rPr>
          <w:bCs/>
          <w:lang w:val="id-ID"/>
        </w:rPr>
        <w:t xml:space="preserve"> bagi </w:t>
      </w:r>
      <w:r w:rsidR="00466A0C">
        <w:rPr>
          <w:bCs/>
          <w:lang w:val="id-ID"/>
        </w:rPr>
        <w:t>k</w:t>
      </w:r>
      <w:r w:rsidRPr="00813992">
        <w:rPr>
          <w:bCs/>
          <w:lang w:val="id-ID"/>
        </w:rPr>
        <w:t xml:space="preserve">esehatan </w:t>
      </w:r>
      <w:r w:rsidR="00466A0C">
        <w:rPr>
          <w:bCs/>
          <w:lang w:val="id-ID"/>
        </w:rPr>
        <w:t>m</w:t>
      </w:r>
      <w:r w:rsidRPr="00813992">
        <w:rPr>
          <w:bCs/>
          <w:lang w:val="id-ID"/>
        </w:rPr>
        <w:t xml:space="preserve">ental. Pertama, mengurangi stres hingga depresi. Memutuskan hubungan dengan orang yang memberikan pengaruh negatif atau </w:t>
      </w:r>
      <w:r w:rsidRPr="00813992">
        <w:rPr>
          <w:bCs/>
          <w:i/>
          <w:lang w:val="id-ID"/>
        </w:rPr>
        <w:t>toxic</w:t>
      </w:r>
      <w:r w:rsidRPr="00813992">
        <w:rPr>
          <w:bCs/>
          <w:lang w:val="id-ID"/>
        </w:rPr>
        <w:t xml:space="preserve"> dapat mengurangi stres dan kecemasan. Kedua, </w:t>
      </w:r>
      <w:r w:rsidR="00466A0C">
        <w:rPr>
          <w:bCs/>
          <w:lang w:val="id-ID"/>
        </w:rPr>
        <w:t>m</w:t>
      </w:r>
      <w:r w:rsidRPr="00813992">
        <w:rPr>
          <w:bCs/>
          <w:lang w:val="id-ID"/>
        </w:rPr>
        <w:t xml:space="preserve">eningkatkan </w:t>
      </w:r>
      <w:r w:rsidR="00466A0C">
        <w:rPr>
          <w:bCs/>
          <w:lang w:val="id-ID"/>
        </w:rPr>
        <w:t>k</w:t>
      </w:r>
      <w:r w:rsidRPr="00813992">
        <w:rPr>
          <w:bCs/>
          <w:lang w:val="id-ID"/>
        </w:rPr>
        <w:t xml:space="preserve">esehatan </w:t>
      </w:r>
      <w:r w:rsidR="00466A0C">
        <w:rPr>
          <w:bCs/>
          <w:lang w:val="id-ID"/>
        </w:rPr>
        <w:t>m</w:t>
      </w:r>
      <w:r w:rsidRPr="00813992">
        <w:rPr>
          <w:bCs/>
          <w:lang w:val="id-ID"/>
        </w:rPr>
        <w:t>ental</w:t>
      </w:r>
      <w:r w:rsidR="00466A0C">
        <w:rPr>
          <w:bCs/>
          <w:lang w:val="id-ID"/>
        </w:rPr>
        <w:t>.</w:t>
      </w:r>
      <w:r w:rsidRPr="00813992">
        <w:rPr>
          <w:bCs/>
          <w:lang w:val="id-ID"/>
        </w:rPr>
        <w:t xml:space="preserve"> Menghindari konflik dan drama berkepanjangan dapat meningkatkan kesehatan mental. Ketiga, </w:t>
      </w:r>
      <w:r w:rsidR="00466A0C">
        <w:rPr>
          <w:bCs/>
          <w:lang w:val="id-ID"/>
        </w:rPr>
        <w:t>m</w:t>
      </w:r>
      <w:r w:rsidRPr="00813992">
        <w:rPr>
          <w:bCs/>
          <w:lang w:val="id-ID"/>
        </w:rPr>
        <w:t xml:space="preserve">embuat </w:t>
      </w:r>
      <w:r w:rsidR="00466A0C">
        <w:rPr>
          <w:bCs/>
          <w:lang w:val="id-ID"/>
        </w:rPr>
        <w:t>b</w:t>
      </w:r>
      <w:r w:rsidRPr="00813992">
        <w:rPr>
          <w:bCs/>
          <w:lang w:val="id-ID"/>
        </w:rPr>
        <w:t xml:space="preserve">atasan yang </w:t>
      </w:r>
      <w:r w:rsidR="00466A0C">
        <w:rPr>
          <w:bCs/>
          <w:lang w:val="id-ID"/>
        </w:rPr>
        <w:t>s</w:t>
      </w:r>
      <w:r w:rsidRPr="00813992">
        <w:rPr>
          <w:bCs/>
          <w:lang w:val="id-ID"/>
        </w:rPr>
        <w:t xml:space="preserve">ehat. </w:t>
      </w:r>
      <w:r w:rsidRPr="00813992">
        <w:rPr>
          <w:bCs/>
          <w:i/>
          <w:lang w:val="id-ID"/>
        </w:rPr>
        <w:t>Cut Off</w:t>
      </w:r>
      <w:r w:rsidRPr="00813992">
        <w:rPr>
          <w:bCs/>
          <w:lang w:val="id-ID"/>
        </w:rPr>
        <w:t xml:space="preserve"> dapat membantu individu menetapkan batasan yang sehat dalam hubungannya dengan orang lain.</w:t>
      </w:r>
    </w:p>
    <w:p w14:paraId="42EB07DC" w14:textId="6279C4F1" w:rsidR="00E4613C" w:rsidRPr="00813992" w:rsidRDefault="00E4613C" w:rsidP="00E4613C">
      <w:pPr>
        <w:ind w:firstLine="851"/>
        <w:jc w:val="both"/>
        <w:rPr>
          <w:bCs/>
          <w:lang w:val="id-ID"/>
        </w:rPr>
      </w:pPr>
      <w:r w:rsidRPr="00813992">
        <w:rPr>
          <w:bCs/>
          <w:lang w:val="id-ID"/>
        </w:rPr>
        <w:t xml:space="preserve">Meskipun demikian, </w:t>
      </w:r>
      <w:r w:rsidRPr="00813992">
        <w:rPr>
          <w:bCs/>
          <w:i/>
          <w:lang w:val="id-ID"/>
        </w:rPr>
        <w:t>Cut Off</w:t>
      </w:r>
      <w:r w:rsidRPr="00813992">
        <w:rPr>
          <w:bCs/>
          <w:lang w:val="id-ID"/>
        </w:rPr>
        <w:t xml:space="preserve"> juga memiliki dampak negatif bagi relasi antar manusia. Pertama, </w:t>
      </w:r>
      <w:r w:rsidR="00466A0C">
        <w:rPr>
          <w:bCs/>
          <w:lang w:val="id-ID"/>
        </w:rPr>
        <w:t>m</w:t>
      </w:r>
      <w:r w:rsidRPr="00813992">
        <w:rPr>
          <w:bCs/>
          <w:lang w:val="id-ID"/>
        </w:rPr>
        <w:t xml:space="preserve">engurangi </w:t>
      </w:r>
      <w:r w:rsidR="00466A0C">
        <w:rPr>
          <w:bCs/>
          <w:lang w:val="id-ID"/>
        </w:rPr>
        <w:t>k</w:t>
      </w:r>
      <w:r w:rsidRPr="00813992">
        <w:rPr>
          <w:bCs/>
          <w:lang w:val="id-ID"/>
        </w:rPr>
        <w:t xml:space="preserve">eterampilan </w:t>
      </w:r>
      <w:r w:rsidR="00466A0C">
        <w:rPr>
          <w:bCs/>
          <w:lang w:val="id-ID"/>
        </w:rPr>
        <w:t>s</w:t>
      </w:r>
      <w:r w:rsidRPr="00813992">
        <w:rPr>
          <w:bCs/>
          <w:lang w:val="id-ID"/>
        </w:rPr>
        <w:t xml:space="preserve">osial. Jika seseorang terlalu sering melakukan </w:t>
      </w:r>
      <w:r w:rsidRPr="00813992">
        <w:rPr>
          <w:bCs/>
          <w:i/>
          <w:lang w:val="id-ID"/>
        </w:rPr>
        <w:t xml:space="preserve">cut off, </w:t>
      </w:r>
      <w:r w:rsidRPr="00813992">
        <w:rPr>
          <w:bCs/>
          <w:lang w:val="id-ID"/>
        </w:rPr>
        <w:t xml:space="preserve">maka ia juga mengurangi kemampuan untuk menyelesaikan konflik dan berkomunikasi secara efektif. Kedua, </w:t>
      </w:r>
      <w:r w:rsidR="00466A0C">
        <w:rPr>
          <w:bCs/>
          <w:lang w:val="id-ID"/>
        </w:rPr>
        <w:t>m</w:t>
      </w:r>
      <w:r w:rsidRPr="00813992">
        <w:rPr>
          <w:bCs/>
          <w:lang w:val="id-ID"/>
        </w:rPr>
        <w:t xml:space="preserve">enimbulkan </w:t>
      </w:r>
      <w:r w:rsidR="00466A0C">
        <w:rPr>
          <w:bCs/>
          <w:lang w:val="id-ID"/>
        </w:rPr>
        <w:t>p</w:t>
      </w:r>
      <w:r w:rsidRPr="00813992">
        <w:rPr>
          <w:bCs/>
          <w:lang w:val="id-ID"/>
        </w:rPr>
        <w:t xml:space="preserve">erasaan </w:t>
      </w:r>
      <w:r w:rsidR="00466A0C">
        <w:rPr>
          <w:bCs/>
          <w:lang w:val="id-ID"/>
        </w:rPr>
        <w:t>k</w:t>
      </w:r>
      <w:r w:rsidRPr="00813992">
        <w:rPr>
          <w:bCs/>
          <w:lang w:val="id-ID"/>
        </w:rPr>
        <w:t xml:space="preserve">esepian. Memutuskan hubungan secara tiba-tiba dengan seseorang atau bahkan banyak orang dapat menyebabkan perasaan kesepian dan terisolasi secara sosial. Ketiga, meningkatkan keinginan untuk bunuh diri. Kesepian yang berkepanjangan karena </w:t>
      </w:r>
      <w:r w:rsidRPr="00813992">
        <w:rPr>
          <w:bCs/>
          <w:lang w:val="id-ID"/>
        </w:rPr>
        <w:lastRenderedPageBreak/>
        <w:t xml:space="preserve">terlalu banyak melakukan </w:t>
      </w:r>
      <w:r w:rsidRPr="00813992">
        <w:rPr>
          <w:bCs/>
          <w:i/>
          <w:lang w:val="id-ID"/>
        </w:rPr>
        <w:t>cut off</w:t>
      </w:r>
      <w:r w:rsidRPr="00813992">
        <w:rPr>
          <w:bCs/>
          <w:lang w:val="id-ID"/>
        </w:rPr>
        <w:t xml:space="preserve"> dapat meningkatkan risiko depresi dan bunuh diri, terutama jika individu yang merasa tidak memiliki dukungan sosial.</w:t>
      </w:r>
    </w:p>
    <w:p w14:paraId="4D9966A7" w14:textId="74852DB6" w:rsidR="00E4613C" w:rsidRPr="00813992" w:rsidRDefault="00E4613C" w:rsidP="00E4613C">
      <w:pPr>
        <w:ind w:firstLine="851"/>
        <w:jc w:val="both"/>
        <w:rPr>
          <w:bCs/>
          <w:lang w:val="id-ID"/>
        </w:rPr>
      </w:pPr>
      <w:r w:rsidRPr="00813992">
        <w:rPr>
          <w:bCs/>
          <w:lang w:val="id-ID"/>
        </w:rPr>
        <w:t>Pada dasarnya manusia adalah makhluk individual sekaligus makhluk sosial. Manusia memiliki sifat individual dan sosial yang perlu dijaga keseimbangannya. Dalam konteks ini, penting untuk mengingat beberapa hal.</w:t>
      </w:r>
    </w:p>
    <w:p w14:paraId="1103E572" w14:textId="77777777" w:rsidR="00E4613C" w:rsidRPr="00813992" w:rsidRDefault="00E4613C" w:rsidP="00E4613C">
      <w:pPr>
        <w:pStyle w:val="DaftarParagraf"/>
        <w:widowControl/>
        <w:numPr>
          <w:ilvl w:val="0"/>
          <w:numId w:val="6"/>
        </w:numPr>
        <w:autoSpaceDE/>
        <w:autoSpaceDN/>
        <w:ind w:left="426" w:hanging="426"/>
        <w:contextualSpacing/>
        <w:rPr>
          <w:bCs/>
          <w:lang w:val="id-ID"/>
        </w:rPr>
      </w:pPr>
      <w:r w:rsidRPr="00813992">
        <w:rPr>
          <w:bCs/>
          <w:lang w:val="id-ID"/>
        </w:rPr>
        <w:t>Keseimbangan Antara Individualitas dan Sosialitas. Individualitas, setiap orang memiliki kebutuhan, keinginan dan kepentingan pribadi yang perlu dihargai dan dipenuhi seperti waktu untuk diri sendiri, pengembangan diri, dan menjaga kesehatan mental diri sendiri. Sosialitas, setiap manusia juga membutuhkan interaksi sosial untuk merasa terhubung dan didukung oleh orang lain. Hubungan dengan orang lain dapat memberikan rasa kebersamaan dan dukungan emosional.</w:t>
      </w:r>
    </w:p>
    <w:p w14:paraId="5D85F28C" w14:textId="77777777" w:rsidR="00E4613C" w:rsidRPr="00813992" w:rsidRDefault="00E4613C" w:rsidP="00E4613C">
      <w:pPr>
        <w:pStyle w:val="DaftarParagraf"/>
        <w:widowControl/>
        <w:numPr>
          <w:ilvl w:val="0"/>
          <w:numId w:val="6"/>
        </w:numPr>
        <w:autoSpaceDE/>
        <w:autoSpaceDN/>
        <w:ind w:left="426" w:hanging="426"/>
        <w:contextualSpacing/>
        <w:rPr>
          <w:bCs/>
          <w:lang w:val="id-ID"/>
        </w:rPr>
      </w:pPr>
      <w:r w:rsidRPr="00813992">
        <w:rPr>
          <w:bCs/>
          <w:lang w:val="id-ID"/>
        </w:rPr>
        <w:t>Menghadapi Orang yang Dianggap “Toxic”. Terdapat beberapa hal yang perlu kita pelajari dan teladani dari Tuhan Yesus terkait responnya terhadap orang-orang berdosa atau orang yang dianggap “toxic” oleh lingkungannya.</w:t>
      </w:r>
    </w:p>
    <w:p w14:paraId="76B6BE2C" w14:textId="77777777" w:rsidR="00E4613C" w:rsidRPr="00813992" w:rsidRDefault="00E4613C" w:rsidP="00E4613C">
      <w:pPr>
        <w:pStyle w:val="DaftarParagraf"/>
        <w:widowControl/>
        <w:numPr>
          <w:ilvl w:val="0"/>
          <w:numId w:val="7"/>
        </w:numPr>
        <w:autoSpaceDE/>
        <w:autoSpaceDN/>
        <w:ind w:left="851" w:hanging="425"/>
        <w:contextualSpacing/>
        <w:rPr>
          <w:bCs/>
          <w:lang w:val="id-ID"/>
        </w:rPr>
      </w:pPr>
      <w:r w:rsidRPr="00813992">
        <w:rPr>
          <w:bCs/>
          <w:lang w:val="id-ID"/>
        </w:rPr>
        <w:t>Pengampunan: Tuhan Yesus mengampuni setiap orang. Pengampunan adalah langkah penting dalam pertumbuhan spiritual. Pengampunan membantu kita melepaskan beban emosional dan membuka jalan untuk hubungan yang lebih sehat.</w:t>
      </w:r>
      <w:r w:rsidRPr="00813992">
        <w:rPr>
          <w:lang w:val="id-ID"/>
        </w:rPr>
        <w:t xml:space="preserve"> </w:t>
      </w:r>
      <w:r w:rsidRPr="00813992">
        <w:rPr>
          <w:bCs/>
          <w:lang w:val="id-ID"/>
        </w:rPr>
        <w:t>Pengampunan adalah kunci untuk kedamaian batin dan hubungan yang harmonis.</w:t>
      </w:r>
    </w:p>
    <w:p w14:paraId="5BAA8B9A" w14:textId="77777777" w:rsidR="00E4613C" w:rsidRPr="00813992" w:rsidRDefault="00E4613C" w:rsidP="00E4613C">
      <w:pPr>
        <w:pStyle w:val="DaftarParagraf"/>
        <w:widowControl/>
        <w:numPr>
          <w:ilvl w:val="0"/>
          <w:numId w:val="7"/>
        </w:numPr>
        <w:autoSpaceDE/>
        <w:autoSpaceDN/>
        <w:ind w:left="851" w:hanging="425"/>
        <w:contextualSpacing/>
        <w:rPr>
          <w:bCs/>
          <w:lang w:val="id-ID"/>
        </w:rPr>
      </w:pPr>
      <w:r w:rsidRPr="00813992">
        <w:rPr>
          <w:bCs/>
          <w:lang w:val="id-ID"/>
        </w:rPr>
        <w:t>Penerimaan: Tuhan Yesus menerima setiap orang dengan segala kekurangan, kesalahan bahkan dosanya. Penerimaan dapat membantu kita memahami bahwa setiap orang termasuk diri kita juga memiliki kekurangan, kesalahan dan dosa.</w:t>
      </w:r>
      <w:r w:rsidRPr="00813992">
        <w:rPr>
          <w:lang w:val="id-ID"/>
        </w:rPr>
        <w:t xml:space="preserve"> </w:t>
      </w:r>
      <w:r w:rsidRPr="00813992">
        <w:rPr>
          <w:bCs/>
          <w:lang w:val="id-ID"/>
        </w:rPr>
        <w:t>Menerima orang lain tanpa menghakimi membantu kita membangun komunitas yang lebih suportif.</w:t>
      </w:r>
    </w:p>
    <w:p w14:paraId="38BA8942" w14:textId="77777777" w:rsidR="00E4613C" w:rsidRDefault="00E4613C" w:rsidP="00E4613C">
      <w:pPr>
        <w:pStyle w:val="DaftarParagraf"/>
        <w:widowControl/>
        <w:numPr>
          <w:ilvl w:val="0"/>
          <w:numId w:val="7"/>
        </w:numPr>
        <w:autoSpaceDE/>
        <w:autoSpaceDN/>
        <w:ind w:left="851" w:hanging="425"/>
        <w:contextualSpacing/>
        <w:rPr>
          <w:bCs/>
          <w:lang w:val="id-ID"/>
        </w:rPr>
      </w:pPr>
      <w:r w:rsidRPr="00813992">
        <w:rPr>
          <w:bCs/>
          <w:lang w:val="id-ID"/>
        </w:rPr>
        <w:t xml:space="preserve">Kerendahan Hati: Tuhan Yesus dengan penuh kerendahan hati bersedia berkawan dengan orang berdosa. Kita juga diajak untuk menyadari bahwa kita juga bisa menjadi orang yang berdosa atau “toxic” bagi orang lain. Meneladani Tuhan Yesus berarti membuka diri untuk </w:t>
      </w:r>
      <w:r w:rsidRPr="00813992">
        <w:rPr>
          <w:bCs/>
          <w:lang w:val="id-ID"/>
        </w:rPr>
        <w:lastRenderedPageBreak/>
        <w:t>tetap rendah hati dan bersedia perbaiki diri sendiri. Mengakui kelemahan dan kesalahan kita sendiri adalah langkah penting dalam pertumbuhan spiritual dan emosional.</w:t>
      </w:r>
    </w:p>
    <w:p w14:paraId="67307B8C" w14:textId="436B65FE" w:rsidR="00E4613C" w:rsidRPr="00466A0C" w:rsidRDefault="00466A0C" w:rsidP="00466A0C">
      <w:pPr>
        <w:widowControl/>
        <w:autoSpaceDE/>
        <w:autoSpaceDN/>
        <w:contextualSpacing/>
        <w:rPr>
          <w:bCs/>
          <w:lang w:val="id-ID"/>
        </w:rPr>
      </w:pPr>
      <w:r>
        <w:rPr>
          <w:bCs/>
          <w:lang w:val="id-ID"/>
        </w:rPr>
        <w:t xml:space="preserve">Firman Tuhan yang diberitakan pada Minggu </w:t>
      </w:r>
      <w:r w:rsidR="00747E72">
        <w:rPr>
          <w:bCs/>
          <w:lang w:val="id-ID"/>
        </w:rPr>
        <w:t>Pra-Paskah</w:t>
      </w:r>
      <w:r>
        <w:rPr>
          <w:bCs/>
          <w:lang w:val="id-ID"/>
        </w:rPr>
        <w:t xml:space="preserve"> III ini mengajak umat untuk menghayati rahmat Kristus yang merangkut semua orang sebagai sahabat. Dari sana umat dipanggil untuk menjadi sahabat bagi sesama. </w:t>
      </w:r>
    </w:p>
    <w:p w14:paraId="6CEB6586" w14:textId="77777777" w:rsidR="00E4613C" w:rsidRPr="00813992" w:rsidRDefault="00E4613C" w:rsidP="00E4613C">
      <w:pPr>
        <w:jc w:val="both"/>
        <w:rPr>
          <w:b/>
          <w:bCs/>
          <w:lang w:val="id-ID"/>
        </w:rPr>
      </w:pPr>
    </w:p>
    <w:p w14:paraId="4A008A24" w14:textId="5AD3081F" w:rsidR="00E4613C" w:rsidRPr="00813992" w:rsidRDefault="00E4613C" w:rsidP="00E4613C">
      <w:pPr>
        <w:jc w:val="both"/>
        <w:rPr>
          <w:b/>
          <w:bCs/>
          <w:lang w:val="id-ID"/>
        </w:rPr>
      </w:pPr>
      <w:r w:rsidRPr="00813992">
        <w:rPr>
          <w:b/>
          <w:bCs/>
          <w:lang w:val="id-ID"/>
        </w:rPr>
        <w:t>TAFSIR LEKSIONARIS</w:t>
      </w:r>
    </w:p>
    <w:p w14:paraId="11C07095" w14:textId="77777777" w:rsidR="00E4613C" w:rsidRPr="00813992" w:rsidRDefault="00E4613C" w:rsidP="00E4613C">
      <w:pPr>
        <w:jc w:val="both"/>
        <w:rPr>
          <w:rFonts w:cs="Calibri Light"/>
          <w:b/>
          <w:bCs/>
          <w:lang w:val="id-ID"/>
        </w:rPr>
      </w:pPr>
    </w:p>
    <w:p w14:paraId="1EABAE04" w14:textId="77777777" w:rsidR="00E4613C" w:rsidRPr="00813992" w:rsidRDefault="00E4613C" w:rsidP="00E4613C">
      <w:pPr>
        <w:jc w:val="both"/>
        <w:rPr>
          <w:rFonts w:cs="Calibri Light"/>
          <w:b/>
          <w:bCs/>
          <w:lang w:val="id-ID"/>
        </w:rPr>
      </w:pPr>
      <w:r w:rsidRPr="00813992">
        <w:rPr>
          <w:rFonts w:cs="Calibri Light"/>
          <w:b/>
          <w:bCs/>
          <w:lang w:val="id-ID"/>
        </w:rPr>
        <w:t>Yosua 5:9-12</w:t>
      </w:r>
    </w:p>
    <w:p w14:paraId="3B3F9789" w14:textId="6D79CAA2" w:rsidR="00E4613C" w:rsidRPr="00813992" w:rsidRDefault="00E4613C" w:rsidP="00E4613C">
      <w:pPr>
        <w:ind w:firstLine="851"/>
        <w:jc w:val="both"/>
        <w:rPr>
          <w:rFonts w:cs="Calibri Light"/>
          <w:lang w:val="id-ID"/>
        </w:rPr>
      </w:pPr>
      <w:r w:rsidRPr="00813992">
        <w:rPr>
          <w:rFonts w:cs="Calibri Light"/>
          <w:lang w:val="id-ID"/>
        </w:rPr>
        <w:t xml:space="preserve">Dalam Yosua 5:9-12, kita melihat momen penting dalam perjalanan bangsa Israel. Setelah mereka menyeberangi Sungai Yordan, memasuki Tanah Perjanjian dan menikmati hasil dari tanah itu, Tuhan menghentikan pemberian </w:t>
      </w:r>
      <w:r w:rsidR="00062E07">
        <w:rPr>
          <w:rFonts w:cs="Calibri Light"/>
          <w:lang w:val="id-ID"/>
        </w:rPr>
        <w:t>m</w:t>
      </w:r>
      <w:r w:rsidRPr="00813992">
        <w:rPr>
          <w:rFonts w:cs="Calibri Light"/>
          <w:lang w:val="id-ID"/>
        </w:rPr>
        <w:t>anna, makanan ajaib yang telah menopang mereka selama 40 tahun di padang gurun. Peristiwa tersebut terjadi segera setelah mereka mulai makan hasil dari tanah Kanaan.</w:t>
      </w:r>
    </w:p>
    <w:p w14:paraId="11A53292" w14:textId="44D8F658" w:rsidR="00E4613C" w:rsidRPr="00813992" w:rsidRDefault="00E4613C" w:rsidP="00E4613C">
      <w:pPr>
        <w:ind w:firstLine="851"/>
        <w:jc w:val="both"/>
        <w:rPr>
          <w:rFonts w:cs="Calibri Light"/>
          <w:lang w:val="id-ID"/>
        </w:rPr>
      </w:pPr>
      <w:r w:rsidRPr="00813992">
        <w:rPr>
          <w:rFonts w:cs="Calibri Light"/>
          <w:lang w:val="id-ID"/>
        </w:rPr>
        <w:t xml:space="preserve">Terdapat beberapa makna khusus dan mendalam dari </w:t>
      </w:r>
      <w:r w:rsidR="00062E07">
        <w:rPr>
          <w:rFonts w:cs="Calibri Light"/>
          <w:lang w:val="id-ID"/>
        </w:rPr>
        <w:t>p</w:t>
      </w:r>
      <w:r w:rsidRPr="00813992">
        <w:rPr>
          <w:rFonts w:cs="Calibri Light"/>
          <w:lang w:val="id-ID"/>
        </w:rPr>
        <w:t xml:space="preserve">eristiwa </w:t>
      </w:r>
      <w:r w:rsidR="00062E07">
        <w:rPr>
          <w:rFonts w:cs="Calibri Light"/>
          <w:lang w:val="id-ID"/>
        </w:rPr>
        <w:t>b</w:t>
      </w:r>
      <w:r w:rsidRPr="00813992">
        <w:rPr>
          <w:rFonts w:cs="Calibri Light"/>
          <w:lang w:val="id-ID"/>
        </w:rPr>
        <w:t xml:space="preserve">erhentinya </w:t>
      </w:r>
      <w:r w:rsidR="00062E07">
        <w:rPr>
          <w:rFonts w:cs="Calibri Light"/>
          <w:lang w:val="id-ID"/>
        </w:rPr>
        <w:t>m</w:t>
      </w:r>
      <w:r w:rsidRPr="00813992">
        <w:rPr>
          <w:rFonts w:cs="Calibri Light"/>
          <w:lang w:val="id-ID"/>
        </w:rPr>
        <w:t xml:space="preserve">anna. </w:t>
      </w:r>
      <w:r w:rsidRPr="00813992">
        <w:rPr>
          <w:rFonts w:cs="Calibri Light"/>
          <w:i/>
          <w:lang w:val="id-ID"/>
        </w:rPr>
        <w:t>Pertama</w:t>
      </w:r>
      <w:r w:rsidRPr="00813992">
        <w:rPr>
          <w:rFonts w:cs="Calibri Light"/>
          <w:lang w:val="id-ID"/>
        </w:rPr>
        <w:t xml:space="preserve">, </w:t>
      </w:r>
      <w:r w:rsidR="00062E07">
        <w:rPr>
          <w:rFonts w:cs="Calibri Light"/>
          <w:lang w:val="id-ID"/>
        </w:rPr>
        <w:t>m</w:t>
      </w:r>
      <w:r w:rsidRPr="00813992">
        <w:rPr>
          <w:rFonts w:cs="Calibri Light"/>
          <w:lang w:val="id-ID"/>
        </w:rPr>
        <w:t xml:space="preserve">anna adalah wujud belas kasih dan penyertaan Tuhan selama masa sulit di padang gurun. Melalui peristiwa berhentinya </w:t>
      </w:r>
      <w:r w:rsidR="00062E07">
        <w:rPr>
          <w:rFonts w:cs="Calibri Light"/>
          <w:lang w:val="id-ID"/>
        </w:rPr>
        <w:t>m</w:t>
      </w:r>
      <w:r w:rsidRPr="00813992">
        <w:rPr>
          <w:rFonts w:cs="Calibri Light"/>
          <w:lang w:val="id-ID"/>
        </w:rPr>
        <w:t xml:space="preserve">anna, Tuhan menunjukkan bahwa mereka sekarang telah berada di tanah yang dijanjikan dan mereka dapat hidup dari hasil bumi yang keluar dari tanah tersebut. </w:t>
      </w:r>
      <w:r w:rsidRPr="00813992">
        <w:rPr>
          <w:rFonts w:cs="Calibri Light"/>
          <w:i/>
          <w:lang w:val="id-ID"/>
        </w:rPr>
        <w:t>Kedua</w:t>
      </w:r>
      <w:r w:rsidRPr="00813992">
        <w:rPr>
          <w:rFonts w:cs="Calibri Light"/>
          <w:lang w:val="id-ID"/>
        </w:rPr>
        <w:t xml:space="preserve">, Tuhan memiliki hak prerogatif untuk memberikan dan menghentikan belas kasih-Nya sesuai dengan rencana-Nya. Ini mengingatkan kita bahwa segala sesuatu berada di bawah kendali Tuhan, dan Dia tahu apa yang terbaik bagi kita umat-Nya. </w:t>
      </w:r>
      <w:r w:rsidRPr="00813992">
        <w:rPr>
          <w:rFonts w:cs="Calibri Light"/>
          <w:i/>
          <w:lang w:val="id-ID"/>
        </w:rPr>
        <w:t>Ketiga</w:t>
      </w:r>
      <w:r w:rsidRPr="00813992">
        <w:rPr>
          <w:rFonts w:cs="Calibri Light"/>
          <w:lang w:val="id-ID"/>
        </w:rPr>
        <w:t xml:space="preserve">, Berhentinya </w:t>
      </w:r>
      <w:r w:rsidR="00062E07">
        <w:rPr>
          <w:rFonts w:cs="Calibri Light"/>
          <w:lang w:val="id-ID"/>
        </w:rPr>
        <w:t>m</w:t>
      </w:r>
      <w:r w:rsidRPr="00813992">
        <w:rPr>
          <w:rFonts w:cs="Calibri Light"/>
          <w:lang w:val="id-ID"/>
        </w:rPr>
        <w:t xml:space="preserve">anna juga menandakan masa transisi dari ketergantungan penuh pada mukjizat rutin harian menuju tanggung jawab dan kedewasaan. Umat Israel sekarang harus bekerja dan mengolah tanah yang telah diberikan Tuhan kepada mereka. Ini adalah bagian dari pertumbuhan dan kedewasaan mereka sebagai bangsa yang besar dan mandiri. </w:t>
      </w:r>
      <w:r w:rsidRPr="00813992">
        <w:rPr>
          <w:rFonts w:cs="Calibri Light"/>
          <w:i/>
          <w:lang w:val="id-ID"/>
        </w:rPr>
        <w:t>Keempat</w:t>
      </w:r>
      <w:r w:rsidRPr="00813992">
        <w:rPr>
          <w:rFonts w:cs="Calibri Light"/>
          <w:lang w:val="id-ID"/>
        </w:rPr>
        <w:t xml:space="preserve">, Tuhan tidak memiliki maksud dan tujuan untuk menyengsarakan umat-Nya dengan menghentikan </w:t>
      </w:r>
      <w:r w:rsidR="00062E07">
        <w:rPr>
          <w:rFonts w:cs="Calibri Light"/>
          <w:lang w:val="id-ID"/>
        </w:rPr>
        <w:t>m</w:t>
      </w:r>
      <w:r w:rsidRPr="00813992">
        <w:rPr>
          <w:rFonts w:cs="Calibri Light"/>
          <w:lang w:val="id-ID"/>
        </w:rPr>
        <w:t xml:space="preserve">anna. Sebaliknya, hal tersebut merupakan langkah menuju pendewasaan iman dengan </w:t>
      </w:r>
      <w:r w:rsidRPr="00813992">
        <w:rPr>
          <w:rFonts w:cs="Calibri Light"/>
          <w:lang w:val="id-ID"/>
        </w:rPr>
        <w:lastRenderedPageBreak/>
        <w:t>mengupayakan tanah pemberian Tuhan. Tuhan selalu memberikan yang terbaik untuk kebaikan umat-Nya, meskipun terkadang melalui cara yang unik, perubahan signifikan atau peristiwa yang menantang.</w:t>
      </w:r>
    </w:p>
    <w:p w14:paraId="0991CFAD" w14:textId="77777777" w:rsidR="00E4613C" w:rsidRPr="00813992" w:rsidRDefault="00E4613C" w:rsidP="00E4613C">
      <w:pPr>
        <w:ind w:firstLine="851"/>
        <w:jc w:val="both"/>
        <w:rPr>
          <w:rFonts w:cs="Calibri Light"/>
          <w:b/>
          <w:bCs/>
          <w:lang w:val="id-ID"/>
        </w:rPr>
      </w:pPr>
    </w:p>
    <w:p w14:paraId="39D8E203" w14:textId="77777777" w:rsidR="00E4613C" w:rsidRPr="00813992" w:rsidRDefault="00E4613C" w:rsidP="00E4613C">
      <w:pPr>
        <w:jc w:val="both"/>
        <w:rPr>
          <w:rFonts w:cs="Calibri Light"/>
          <w:b/>
          <w:bCs/>
          <w:lang w:val="id-ID"/>
        </w:rPr>
      </w:pPr>
      <w:r w:rsidRPr="00813992">
        <w:rPr>
          <w:rFonts w:cs="Calibri Light"/>
          <w:b/>
          <w:bCs/>
          <w:lang w:val="id-ID"/>
        </w:rPr>
        <w:t>Mazmur 32</w:t>
      </w:r>
    </w:p>
    <w:p w14:paraId="50634F7A" w14:textId="77777777" w:rsidR="00E4613C" w:rsidRPr="00813992" w:rsidRDefault="00E4613C" w:rsidP="00E4613C">
      <w:pPr>
        <w:ind w:firstLine="851"/>
        <w:jc w:val="both"/>
        <w:rPr>
          <w:rFonts w:cs="Calibri Light"/>
          <w:lang w:val="id-ID"/>
        </w:rPr>
      </w:pPr>
      <w:r w:rsidRPr="00813992">
        <w:rPr>
          <w:rFonts w:cs="Calibri Light"/>
          <w:lang w:val="id-ID"/>
        </w:rPr>
        <w:t>Mazmur 32 menekankan kebahagiaan orang yang diampuni dosanya. Pemazmur mengungkapkan bahwa kebahagiaan sejati datang dari pengampunan dan pemulihan hubungan dengan Tuhan.</w:t>
      </w:r>
    </w:p>
    <w:p w14:paraId="0CECD29D" w14:textId="77777777" w:rsidR="00E4613C" w:rsidRPr="00813992" w:rsidRDefault="00E4613C" w:rsidP="00E4613C">
      <w:pPr>
        <w:ind w:firstLine="851"/>
        <w:jc w:val="both"/>
        <w:rPr>
          <w:rFonts w:cs="Calibri Light"/>
          <w:lang w:val="id-ID"/>
        </w:rPr>
      </w:pPr>
      <w:r w:rsidRPr="00813992">
        <w:rPr>
          <w:rFonts w:cs="Calibri Light"/>
          <w:lang w:val="id-ID"/>
        </w:rPr>
        <w:t>Ayat 1-2: Pemazmur menyatakan bahwa orang yang diampuni dan ditutupi pelanggaran dan dosanya adalah orang yang berbahagia. Kebahagiaan tersebut berasal dari belas kasih dan pengampunan Tuhan.</w:t>
      </w:r>
    </w:p>
    <w:p w14:paraId="74589BF6" w14:textId="77777777" w:rsidR="00E4613C" w:rsidRPr="00813992" w:rsidRDefault="00E4613C" w:rsidP="00E4613C">
      <w:pPr>
        <w:ind w:firstLine="851"/>
        <w:jc w:val="both"/>
        <w:rPr>
          <w:rFonts w:cs="Calibri Light"/>
          <w:lang w:val="id-ID"/>
        </w:rPr>
      </w:pPr>
      <w:r w:rsidRPr="00813992">
        <w:rPr>
          <w:rFonts w:cs="Calibri Light"/>
          <w:lang w:val="id-ID"/>
        </w:rPr>
        <w:t>Ayat 3-5: Pemazmur menceritakan pengalamannya sendiri tentang bagaimana menyembunyikan dosa menyebabkan penderitaan fisik dan emosional baginya. Namun, ketika dia dengan sungguh-sungguh mengakui dosanya kepada Tuhan, dia menerima pengampunan dan pemulihan sempurna.</w:t>
      </w:r>
    </w:p>
    <w:p w14:paraId="06641EC9" w14:textId="77777777" w:rsidR="00E4613C" w:rsidRPr="00813992" w:rsidRDefault="00E4613C" w:rsidP="00E4613C">
      <w:pPr>
        <w:ind w:firstLine="851"/>
        <w:jc w:val="both"/>
        <w:rPr>
          <w:rFonts w:cs="Calibri Light"/>
          <w:lang w:val="id-ID"/>
        </w:rPr>
      </w:pPr>
      <w:r w:rsidRPr="00813992">
        <w:rPr>
          <w:rFonts w:cs="Calibri Light"/>
          <w:lang w:val="id-ID"/>
        </w:rPr>
        <w:t>Ayat 6-7: Orang-orang yang saleh berdoa kepada Tuhan sebagai tempat perlindungan kesesakan dan memberikan sukacita.</w:t>
      </w:r>
    </w:p>
    <w:p w14:paraId="49FDC695" w14:textId="77777777" w:rsidR="00E4613C" w:rsidRPr="00813992" w:rsidRDefault="00E4613C" w:rsidP="00E4613C">
      <w:pPr>
        <w:ind w:firstLine="851"/>
        <w:jc w:val="both"/>
        <w:rPr>
          <w:rFonts w:cs="Calibri Light"/>
          <w:lang w:val="id-ID"/>
        </w:rPr>
      </w:pPr>
      <w:r w:rsidRPr="00813992">
        <w:rPr>
          <w:rFonts w:cs="Calibri Light"/>
          <w:lang w:val="id-ID"/>
        </w:rPr>
        <w:t>Ayat 8-9: Nasihat dan petunjuk kepada umat-Nya untuk hidup dalam kebenaran dan belajar untuk tidak keras kepala seperti kuda atau bagal yang harus dikendalikan dengan tali kekang.</w:t>
      </w:r>
    </w:p>
    <w:p w14:paraId="27B8197F" w14:textId="1CE68141" w:rsidR="00E4613C" w:rsidRPr="00813992" w:rsidRDefault="00E4613C" w:rsidP="00E4613C">
      <w:pPr>
        <w:ind w:firstLine="851"/>
        <w:jc w:val="both"/>
        <w:rPr>
          <w:rFonts w:cs="Calibri Light"/>
          <w:lang w:val="id-ID"/>
        </w:rPr>
      </w:pPr>
      <w:r w:rsidRPr="00813992">
        <w:rPr>
          <w:rFonts w:cs="Calibri Light"/>
          <w:lang w:val="id-ID"/>
        </w:rPr>
        <w:t>Ayat 10-11: Orang fasik mengalami banyak kesakitan, tetapi orang yang percaya kepada Tuhan dikelilingi oleh kasih setia-Nya. Pemazmur menyuguhkan fakta jika kita hidup sebagai orang fasik dan orang percaya.</w:t>
      </w:r>
    </w:p>
    <w:p w14:paraId="5CB6EF08" w14:textId="77777777" w:rsidR="00E4613C" w:rsidRPr="00813992" w:rsidRDefault="00E4613C" w:rsidP="00E4613C">
      <w:pPr>
        <w:ind w:firstLine="851"/>
        <w:jc w:val="both"/>
        <w:rPr>
          <w:rFonts w:cs="Calibri Light"/>
          <w:lang w:val="id-ID"/>
        </w:rPr>
      </w:pPr>
      <w:r w:rsidRPr="00813992">
        <w:rPr>
          <w:rFonts w:cs="Calibri Light"/>
          <w:lang w:val="id-ID"/>
        </w:rPr>
        <w:t>Keseluruhan dari Mazmur 32 menekankan bahwa kebahagiaan sejati datang dari pengampunan dosa dan hubungan yang benar dengan Tuhan. Orang yang diampuni dosanya adalah orang yang berbahagia karena mereka dibebaskan dari beban rasa bersalah, penghukuman yang mengerikan dan mendapatkan perlindungan serta petunjuk dari Tuhan.</w:t>
      </w:r>
    </w:p>
    <w:p w14:paraId="70FCF433" w14:textId="77777777" w:rsidR="00E4613C" w:rsidRPr="00813992" w:rsidRDefault="00E4613C" w:rsidP="00E4613C">
      <w:pPr>
        <w:ind w:firstLine="851"/>
        <w:jc w:val="both"/>
        <w:rPr>
          <w:rFonts w:cs="Calibri Light"/>
          <w:b/>
          <w:bCs/>
          <w:lang w:val="id-ID"/>
        </w:rPr>
      </w:pPr>
    </w:p>
    <w:p w14:paraId="333130C1" w14:textId="77777777" w:rsidR="00E4613C" w:rsidRPr="00813992" w:rsidRDefault="00E4613C" w:rsidP="00E4613C">
      <w:pPr>
        <w:jc w:val="both"/>
        <w:rPr>
          <w:rFonts w:cs="Calibri Light"/>
          <w:b/>
          <w:bCs/>
          <w:lang w:val="id-ID"/>
        </w:rPr>
      </w:pPr>
      <w:r w:rsidRPr="00813992">
        <w:rPr>
          <w:rFonts w:cs="Calibri Light"/>
          <w:b/>
          <w:bCs/>
          <w:lang w:val="id-ID"/>
        </w:rPr>
        <w:t>2 Korintus 5:16-21</w:t>
      </w:r>
    </w:p>
    <w:p w14:paraId="01282912" w14:textId="77777777" w:rsidR="00E4613C" w:rsidRPr="00813992" w:rsidRDefault="00E4613C" w:rsidP="00E4613C">
      <w:pPr>
        <w:ind w:firstLine="851"/>
        <w:jc w:val="both"/>
        <w:rPr>
          <w:rFonts w:cs="Calibri Light"/>
          <w:lang w:val="id-ID"/>
        </w:rPr>
      </w:pPr>
      <w:r w:rsidRPr="00813992">
        <w:rPr>
          <w:rFonts w:cs="Calibri Light"/>
          <w:lang w:val="id-ID"/>
        </w:rPr>
        <w:t xml:space="preserve">2 Korintus 5:16-21 adalah bagian dari surat Paulus kepada </w:t>
      </w:r>
      <w:r w:rsidRPr="00813992">
        <w:rPr>
          <w:rFonts w:cs="Calibri Light"/>
          <w:lang w:val="id-ID"/>
        </w:rPr>
        <w:lastRenderedPageBreak/>
        <w:t>jemaat di Korintus yang menekankan pentingnya pembaharuan dalam Kristus dan pendamaian sempurna dengan Allah.</w:t>
      </w:r>
    </w:p>
    <w:p w14:paraId="7CBC398E" w14:textId="14F73882" w:rsidR="00E4613C" w:rsidRPr="00813992" w:rsidRDefault="00E4613C" w:rsidP="00E4613C">
      <w:pPr>
        <w:ind w:firstLine="851"/>
        <w:jc w:val="both"/>
        <w:rPr>
          <w:rFonts w:cs="Calibri Light"/>
          <w:lang w:val="id-ID"/>
        </w:rPr>
      </w:pPr>
      <w:r w:rsidRPr="00813992">
        <w:rPr>
          <w:rFonts w:cs="Calibri Light"/>
          <w:lang w:val="id-ID"/>
        </w:rPr>
        <w:t>Dalam ayat 16-17, Rasul Paulus menyatakan bahwa kita tidak lagi menilai seseorang menurut ukuran manusia.</w:t>
      </w:r>
      <w:r w:rsidR="00062E07">
        <w:rPr>
          <w:rFonts w:cs="Calibri Light"/>
          <w:lang w:val="id-ID"/>
        </w:rPr>
        <w:t xml:space="preserve"> </w:t>
      </w:r>
      <w:r w:rsidRPr="00813992">
        <w:rPr>
          <w:rFonts w:cs="Calibri Light"/>
          <w:lang w:val="id-ID"/>
        </w:rPr>
        <w:t>Jika seseorang ada di dalam Kristus, ia adalah ciptaan baru, yang lama sudah berlalu, dan yang baru sudah datang. Pernyataan Rasul Paulus ingin memberikan penegasan bahwa dalam Kristus, kita mengalami transformasi besar-besaran yaitu menjadi manusia baru dengan nilai dan tujuan hidup yang baru.</w:t>
      </w:r>
    </w:p>
    <w:p w14:paraId="5BF8E842" w14:textId="77777777" w:rsidR="00E4613C" w:rsidRPr="00813992" w:rsidRDefault="00E4613C" w:rsidP="00E4613C">
      <w:pPr>
        <w:ind w:firstLine="851"/>
        <w:jc w:val="both"/>
        <w:rPr>
          <w:rFonts w:cs="Calibri Light"/>
          <w:lang w:val="id-ID"/>
        </w:rPr>
      </w:pPr>
      <w:r w:rsidRPr="00813992">
        <w:rPr>
          <w:rFonts w:cs="Calibri Light"/>
          <w:lang w:val="id-ID"/>
        </w:rPr>
        <w:t>Dalam ayat 18-19, Rasul Paulus menekankan bahwa semua berasal dari Allah yang telah mendamaikan kita dengan diri-Nya melalui Kristus. Pendamaian berarti bahwa dosa-dosa yang telah kita lakukan tidak lagi diperhitungkan. Kita telah dipulihkan sempurna berarti hubungan kita dengan Allah yang rusak oleh dosa telah dikembalikan seperti semula. Kristus adalah perantara pendamaian kita dengan Allah.</w:t>
      </w:r>
    </w:p>
    <w:p w14:paraId="76F3121A" w14:textId="4C15E13E" w:rsidR="00E4613C" w:rsidRPr="00813992" w:rsidRDefault="00E4613C" w:rsidP="00E4613C">
      <w:pPr>
        <w:ind w:firstLine="851"/>
        <w:jc w:val="both"/>
        <w:rPr>
          <w:rFonts w:cs="Calibri Light"/>
          <w:lang w:val="id-ID"/>
        </w:rPr>
      </w:pPr>
      <w:r w:rsidRPr="00813992">
        <w:rPr>
          <w:rFonts w:cs="Calibri Light"/>
          <w:lang w:val="id-ID"/>
        </w:rPr>
        <w:t>Dalam ayat 20, Rasul Paulus menyebut dirinya dan rekan-rekannya adalah utusan Kristus, yang membawa pesan pendamaian untuk dunia. Mereka menyatakan agar orang-orang berdamai dengan Allah. Pendamaian bukan hanya untuk diri kita sendiri, tetapi juga untuk orang lain di seluruh bumi sehingga kita perlu menyebarkan berita baik tentang pendamaian Kristus.</w:t>
      </w:r>
    </w:p>
    <w:p w14:paraId="660A5F63" w14:textId="77777777" w:rsidR="00E4613C" w:rsidRPr="00813992" w:rsidRDefault="00E4613C" w:rsidP="00E4613C">
      <w:pPr>
        <w:ind w:firstLine="851"/>
        <w:jc w:val="both"/>
        <w:rPr>
          <w:rFonts w:cs="Calibri Light"/>
          <w:lang w:val="id-ID"/>
        </w:rPr>
      </w:pPr>
      <w:r w:rsidRPr="00813992">
        <w:rPr>
          <w:rFonts w:cs="Calibri Light"/>
          <w:lang w:val="id-ID"/>
        </w:rPr>
        <w:t>Dalam ayat 21, Rasul Paulus menegaskan bahwa Kristus yang tidak mengenal dosa, telah menebus dosa kita supaya kita dibenarkan oleh Allah. Melalui pengorbanan Kristus, kita yang berdosa, diampuni dan diterima.</w:t>
      </w:r>
    </w:p>
    <w:p w14:paraId="36FA4131" w14:textId="77777777" w:rsidR="00E4613C" w:rsidRPr="00813992" w:rsidRDefault="00E4613C" w:rsidP="00E4613C">
      <w:pPr>
        <w:ind w:firstLine="851"/>
        <w:jc w:val="both"/>
        <w:rPr>
          <w:rFonts w:cs="Calibri Light"/>
          <w:lang w:val="id-ID"/>
        </w:rPr>
      </w:pPr>
      <w:r w:rsidRPr="00813992">
        <w:rPr>
          <w:rFonts w:cs="Calibri Light"/>
          <w:lang w:val="id-ID"/>
        </w:rPr>
        <w:t>Keseluruhan 2 Korintus 5:16-21 mengajarkan bahwa dalam Kristus, kita menjadi ciptaan baru dan mengalami pembaharuan total. Melalui Kristus, kita didamaikan dengan Allah, dan kita dipanggil untuk menjadi utusan pendamaian, menyebarkan berita baik tentang kasih dan pengampunan Allah kepada dunia.</w:t>
      </w:r>
    </w:p>
    <w:p w14:paraId="39A3C1AE" w14:textId="77777777" w:rsidR="00E4613C" w:rsidRPr="00813992" w:rsidRDefault="00E4613C" w:rsidP="00E4613C">
      <w:pPr>
        <w:tabs>
          <w:tab w:val="left" w:pos="720"/>
          <w:tab w:val="center" w:pos="3117"/>
        </w:tabs>
        <w:ind w:firstLine="851"/>
        <w:jc w:val="both"/>
        <w:rPr>
          <w:rFonts w:cs="Calibri Light"/>
          <w:lang w:val="id-ID"/>
        </w:rPr>
      </w:pPr>
      <w:r w:rsidRPr="00813992">
        <w:rPr>
          <w:rFonts w:cs="Calibri Light"/>
          <w:lang w:val="id-ID"/>
        </w:rPr>
        <w:tab/>
      </w:r>
      <w:r w:rsidRPr="00813992">
        <w:rPr>
          <w:rFonts w:cs="Calibri Light"/>
          <w:lang w:val="id-ID"/>
        </w:rPr>
        <w:tab/>
      </w:r>
    </w:p>
    <w:p w14:paraId="4DF8E921" w14:textId="77777777" w:rsidR="00E4613C" w:rsidRPr="00813992" w:rsidRDefault="00E4613C" w:rsidP="00E4613C">
      <w:pPr>
        <w:jc w:val="both"/>
        <w:rPr>
          <w:rFonts w:cs="Calibri Light"/>
          <w:b/>
          <w:bCs/>
          <w:lang w:val="id-ID"/>
        </w:rPr>
      </w:pPr>
    </w:p>
    <w:p w14:paraId="5A49F19F" w14:textId="2F72461F" w:rsidR="00E4613C" w:rsidRPr="00813992" w:rsidRDefault="00E4613C" w:rsidP="00E4613C">
      <w:pPr>
        <w:jc w:val="both"/>
        <w:rPr>
          <w:rFonts w:cs="Calibri Light"/>
          <w:b/>
          <w:bCs/>
          <w:lang w:val="id-ID"/>
        </w:rPr>
      </w:pPr>
      <w:r w:rsidRPr="00813992">
        <w:rPr>
          <w:rFonts w:cs="Calibri Light"/>
          <w:b/>
          <w:bCs/>
          <w:lang w:val="id-ID"/>
        </w:rPr>
        <w:t>Lukas 15:1-3, 11b-32</w:t>
      </w:r>
    </w:p>
    <w:p w14:paraId="61C7508E" w14:textId="6B3F7E88" w:rsidR="00E4613C" w:rsidRPr="00813992" w:rsidRDefault="00E4613C" w:rsidP="00E4613C">
      <w:pPr>
        <w:ind w:firstLine="851"/>
        <w:jc w:val="both"/>
        <w:rPr>
          <w:rFonts w:cs="Calibri Light"/>
          <w:lang w:val="id-ID"/>
        </w:rPr>
      </w:pPr>
      <w:r w:rsidRPr="00813992">
        <w:rPr>
          <w:rFonts w:cs="Calibri Light"/>
          <w:lang w:val="id-ID"/>
        </w:rPr>
        <w:t>Lukas 15 menggambarkan sebuah suasana hangat ketika Yesus berbicara kepada para pemungut cukai dan orang-orang berdosa. Mereka datang untuk mendengarkan pengajaran</w:t>
      </w:r>
      <w:r w:rsidR="00062E07">
        <w:rPr>
          <w:rFonts w:cs="Calibri Light"/>
          <w:lang w:val="id-ID"/>
        </w:rPr>
        <w:t>-</w:t>
      </w:r>
      <w:r w:rsidRPr="00813992">
        <w:rPr>
          <w:rFonts w:cs="Calibri Light"/>
          <w:lang w:val="id-ID"/>
        </w:rPr>
        <w:t xml:space="preserve">Nya. </w:t>
      </w:r>
      <w:r w:rsidRPr="00813992">
        <w:rPr>
          <w:rFonts w:cs="Calibri Light"/>
          <w:lang w:val="id-ID"/>
        </w:rPr>
        <w:lastRenderedPageBreak/>
        <w:t>Namun orang-orang Farisi dan ahli-ahli Taurat justru memberikan kritik kepada Yesus karena Ia bergaul dengan orang-orang berdosa. Yesus menanggapi kritik tersebut dengan menceritakan tiga perumpamaan, salah satunya adalah perumpamaan tentang anak yang hilang dalam Lukas 15:11b-32.</w:t>
      </w:r>
    </w:p>
    <w:p w14:paraId="366A31BA" w14:textId="1FF84D9D" w:rsidR="00E4613C" w:rsidRPr="00813992" w:rsidRDefault="00E4613C" w:rsidP="00E4613C">
      <w:pPr>
        <w:ind w:firstLine="851"/>
        <w:jc w:val="both"/>
        <w:rPr>
          <w:rFonts w:cs="Calibri Light"/>
          <w:lang w:val="id-ID"/>
        </w:rPr>
      </w:pPr>
      <w:r w:rsidRPr="00813992">
        <w:rPr>
          <w:rFonts w:cs="Calibri Light"/>
          <w:lang w:val="id-ID"/>
        </w:rPr>
        <w:t xml:space="preserve">Perumpamaan dimulai ketika anak bungsu meminta warisan dari ayahnya. Ia pergi ke negeri yang jauh lalu menghabiskan semua harta miliknya dan berfoya-foya. Setelah menghabiskan seluruh hartanya, terjadilah bencana kelaparan di negeri itu dan si bungsu mulai melarat. Ia bekerja menjaga babi, dan dalam bencana kelaparan tersebut, ia harus makan makanan babi. Ia menyadari salahnya dan memutuskan untuk pulang kepada ayahnya, mengakui salahnya, dan memohon untuk dijadikan salah satu dari antara pekerja upahan milik ayahnya. Ketika si bungsu masih jauh, ayahnya sudah melihat dia dan </w:t>
      </w:r>
      <w:r w:rsidR="00062E07">
        <w:rPr>
          <w:rFonts w:cs="Calibri Light"/>
          <w:lang w:val="id-ID"/>
        </w:rPr>
        <w:t>s</w:t>
      </w:r>
      <w:r w:rsidRPr="00813992">
        <w:rPr>
          <w:rFonts w:cs="Calibri Light"/>
          <w:lang w:val="id-ID"/>
        </w:rPr>
        <w:t xml:space="preserve">ang </w:t>
      </w:r>
      <w:r w:rsidR="00062E07">
        <w:rPr>
          <w:rFonts w:cs="Calibri Light"/>
          <w:lang w:val="id-ID"/>
        </w:rPr>
        <w:t>a</w:t>
      </w:r>
      <w:r w:rsidRPr="00813992">
        <w:rPr>
          <w:rFonts w:cs="Calibri Light"/>
          <w:lang w:val="id-ID"/>
        </w:rPr>
        <w:t xml:space="preserve">yah tergerak oleh belas kasihan. Sang </w:t>
      </w:r>
      <w:r w:rsidR="00062E07">
        <w:rPr>
          <w:rFonts w:cs="Calibri Light"/>
          <w:lang w:val="id-ID"/>
        </w:rPr>
        <w:t>a</w:t>
      </w:r>
      <w:r w:rsidRPr="00813992">
        <w:rPr>
          <w:rFonts w:cs="Calibri Light"/>
          <w:lang w:val="id-ID"/>
        </w:rPr>
        <w:t xml:space="preserve">yah berlari-lari mendapatkan anaknya, merangkul, memeluk dan mencium dia. Sang </w:t>
      </w:r>
      <w:r w:rsidR="00062E07">
        <w:rPr>
          <w:rFonts w:cs="Calibri Light"/>
          <w:lang w:val="id-ID"/>
        </w:rPr>
        <w:t>a</w:t>
      </w:r>
      <w:r w:rsidRPr="00813992">
        <w:rPr>
          <w:rFonts w:cs="Calibri Light"/>
          <w:lang w:val="id-ID"/>
        </w:rPr>
        <w:t xml:space="preserve">yah memerintahkan hamba-hambanya untuk membawakan jubah terbaik, cincin, dan sepatu untuk menyambut anaknya. Tidak hanya itu, </w:t>
      </w:r>
      <w:r w:rsidR="00062E07">
        <w:rPr>
          <w:rFonts w:cs="Calibri Light"/>
          <w:lang w:val="id-ID"/>
        </w:rPr>
        <w:t>s</w:t>
      </w:r>
      <w:r w:rsidRPr="00813992">
        <w:rPr>
          <w:rFonts w:cs="Calibri Light"/>
          <w:lang w:val="id-ID"/>
        </w:rPr>
        <w:t xml:space="preserve">ang </w:t>
      </w:r>
      <w:r w:rsidR="00062E07">
        <w:rPr>
          <w:rFonts w:cs="Calibri Light"/>
          <w:lang w:val="id-ID"/>
        </w:rPr>
        <w:t>a</w:t>
      </w:r>
      <w:r w:rsidRPr="00813992">
        <w:rPr>
          <w:rFonts w:cs="Calibri Light"/>
          <w:lang w:val="id-ID"/>
        </w:rPr>
        <w:t>yah juga menyembelih anak lembu yang tambun untuk merayakan kembalinya anaknya yang selama ini telah hilang.</w:t>
      </w:r>
    </w:p>
    <w:p w14:paraId="230273C1" w14:textId="2F4944EA" w:rsidR="00E4613C" w:rsidRPr="00813992" w:rsidRDefault="00E4613C" w:rsidP="00E4613C">
      <w:pPr>
        <w:ind w:firstLine="851"/>
        <w:jc w:val="both"/>
        <w:rPr>
          <w:rFonts w:cs="Calibri Light"/>
          <w:lang w:val="id-ID"/>
        </w:rPr>
      </w:pPr>
      <w:r w:rsidRPr="00813992">
        <w:rPr>
          <w:rFonts w:cs="Calibri Light"/>
          <w:lang w:val="id-ID"/>
        </w:rPr>
        <w:t xml:space="preserve">Perumpamaan tersebut juga menjelaskan bagaimana reaksi anak sulung yang marah dan tidak mau masuk ke dalam rumah karena ia merasa apa yang dilakukan oleh </w:t>
      </w:r>
      <w:r w:rsidR="00062E07">
        <w:rPr>
          <w:rFonts w:cs="Calibri Light"/>
          <w:lang w:val="id-ID"/>
        </w:rPr>
        <w:t>a</w:t>
      </w:r>
      <w:r w:rsidRPr="00813992">
        <w:rPr>
          <w:rFonts w:cs="Calibri Light"/>
          <w:lang w:val="id-ID"/>
        </w:rPr>
        <w:t xml:space="preserve">yahnya tidak adil.  Sang </w:t>
      </w:r>
      <w:r w:rsidR="00062E07">
        <w:rPr>
          <w:rFonts w:cs="Calibri Light"/>
          <w:lang w:val="id-ID"/>
        </w:rPr>
        <w:t>a</w:t>
      </w:r>
      <w:r w:rsidRPr="00813992">
        <w:rPr>
          <w:rFonts w:cs="Calibri Light"/>
          <w:lang w:val="id-ID"/>
        </w:rPr>
        <w:t xml:space="preserve">yah merayakan pulangnya anak durhaka yang telah memboroskan harta miliknya dan berfoya-foya. Kemudian, </w:t>
      </w:r>
      <w:r w:rsidR="00062E07">
        <w:rPr>
          <w:rFonts w:cs="Calibri Light"/>
          <w:lang w:val="id-ID"/>
        </w:rPr>
        <w:t>a</w:t>
      </w:r>
      <w:r w:rsidRPr="00813992">
        <w:rPr>
          <w:rFonts w:cs="Calibri Light"/>
          <w:lang w:val="id-ID"/>
        </w:rPr>
        <w:t>yahnya menjelaskan bahwa semua miliknya adalah milik si sulung, tetapi mereka semua harus bersukacita karena adiknya yang telah lama hilang ditemukan, bahkan adik yang selama ini dianggap mati telah hidup dan kembali pulang.</w:t>
      </w:r>
    </w:p>
    <w:p w14:paraId="301F7C05" w14:textId="77777777" w:rsidR="00E4613C" w:rsidRPr="00813992" w:rsidRDefault="00E4613C" w:rsidP="00E4613C">
      <w:pPr>
        <w:ind w:firstLine="851"/>
        <w:jc w:val="both"/>
        <w:rPr>
          <w:rFonts w:cs="Calibri Light"/>
          <w:lang w:val="id-ID"/>
        </w:rPr>
      </w:pPr>
      <w:r w:rsidRPr="00813992">
        <w:rPr>
          <w:rFonts w:cs="Calibri Light"/>
          <w:lang w:val="id-ID"/>
        </w:rPr>
        <w:t>Perumpamaan ini menggambarkan kasih dan pengampunan Allah yang tak terbatas. Seperti ayah yang sayang kepada anak-anaknya, ayah yang menerima kembali anaknya dengan sukacita meskipun anak tersebut telah mengecewakan dirinya. Allah juga menerima orang berdosa yang mau bertobat dan kembali pulang.</w:t>
      </w:r>
    </w:p>
    <w:p w14:paraId="42E59B8A" w14:textId="77777777" w:rsidR="00E4613C" w:rsidRPr="00813992" w:rsidRDefault="00E4613C" w:rsidP="00E4613C">
      <w:pPr>
        <w:ind w:firstLine="851"/>
        <w:jc w:val="both"/>
        <w:rPr>
          <w:rFonts w:cs="Calibri Light"/>
          <w:lang w:val="id-ID"/>
        </w:rPr>
      </w:pPr>
      <w:r w:rsidRPr="00813992">
        <w:rPr>
          <w:rFonts w:cs="Calibri Light"/>
          <w:lang w:val="id-ID"/>
        </w:rPr>
        <w:t xml:space="preserve">Anak bungsu melambangkan orang-orang berdosa yang menyadari seluruh kesalahannya, mau bertobat, dan kembali </w:t>
      </w:r>
      <w:r w:rsidRPr="00813992">
        <w:rPr>
          <w:rFonts w:cs="Calibri Light"/>
          <w:lang w:val="id-ID"/>
        </w:rPr>
        <w:lastRenderedPageBreak/>
        <w:t>kepada Allah.</w:t>
      </w:r>
    </w:p>
    <w:p w14:paraId="7D8CE129" w14:textId="77777777" w:rsidR="00E4613C" w:rsidRPr="00813992" w:rsidRDefault="00E4613C" w:rsidP="00E4613C">
      <w:pPr>
        <w:ind w:firstLine="851"/>
        <w:jc w:val="both"/>
        <w:rPr>
          <w:rFonts w:cs="Calibri Light"/>
          <w:lang w:val="id-ID"/>
        </w:rPr>
      </w:pPr>
      <w:r w:rsidRPr="00813992">
        <w:rPr>
          <w:rFonts w:cs="Calibri Light"/>
          <w:lang w:val="id-ID"/>
        </w:rPr>
        <w:t>Anak sulung melambangkan orang-orang yang merasa diri mereka paling benar dan sulit menerima bahwa Allah juga mengasihi, mencintai, mengampuni dan menerima orang yang berdosa. Perumpamaan ini juga mengajarkan kita untuk bersukacita atas pertobatan dan pemulihan orang lain.</w:t>
      </w:r>
    </w:p>
    <w:p w14:paraId="20A6CE8B" w14:textId="77777777" w:rsidR="00E4613C" w:rsidRPr="00813992" w:rsidRDefault="00E4613C" w:rsidP="00E4613C">
      <w:pPr>
        <w:ind w:firstLine="851"/>
        <w:jc w:val="both"/>
        <w:rPr>
          <w:b/>
          <w:bCs/>
          <w:lang w:val="id-ID"/>
        </w:rPr>
      </w:pPr>
    </w:p>
    <w:p w14:paraId="2687141C" w14:textId="77777777" w:rsidR="00E4613C" w:rsidRPr="00813992" w:rsidRDefault="00E4613C" w:rsidP="00E4613C">
      <w:pPr>
        <w:ind w:firstLine="851"/>
        <w:jc w:val="both"/>
        <w:rPr>
          <w:b/>
          <w:bCs/>
          <w:lang w:val="id-ID"/>
        </w:rPr>
      </w:pPr>
    </w:p>
    <w:p w14:paraId="3A4E6CA9" w14:textId="5D9B3682" w:rsidR="00E4613C" w:rsidRPr="00813992" w:rsidRDefault="00E4613C" w:rsidP="00E4613C">
      <w:pPr>
        <w:ind w:firstLine="851"/>
        <w:jc w:val="both"/>
        <w:rPr>
          <w:b/>
          <w:bCs/>
          <w:lang w:val="id-ID"/>
        </w:rPr>
      </w:pPr>
      <w:r w:rsidRPr="00813992">
        <w:rPr>
          <w:b/>
          <w:bCs/>
          <w:lang w:val="id-ID"/>
        </w:rPr>
        <w:t>BERITA YANG AKAN DISAMPAIKAN</w:t>
      </w:r>
    </w:p>
    <w:p w14:paraId="6DAB51C7" w14:textId="77777777" w:rsidR="00E4613C" w:rsidRPr="00813992" w:rsidRDefault="00E4613C" w:rsidP="00E4613C">
      <w:pPr>
        <w:ind w:firstLine="851"/>
        <w:jc w:val="both"/>
        <w:rPr>
          <w:rFonts w:cs="Calibri Light"/>
          <w:spacing w:val="-2"/>
          <w:lang w:val="id-ID"/>
        </w:rPr>
      </w:pPr>
      <w:r w:rsidRPr="00813992">
        <w:rPr>
          <w:rFonts w:cs="Calibri Light"/>
          <w:spacing w:val="-2"/>
          <w:lang w:val="id-ID"/>
        </w:rPr>
        <w:t>Meneladani karakter Kristus yang mampu menerima orang berdosa sebagai kawan, bahkan duduk dan makan bersama mereka, adalah hal yang penting bagi orang Kristen karena beberapa alasan berikut.</w:t>
      </w:r>
    </w:p>
    <w:p w14:paraId="606D3CF2" w14:textId="08C18266" w:rsidR="00E4613C" w:rsidRPr="00813992" w:rsidRDefault="00E4613C" w:rsidP="00E4613C">
      <w:pPr>
        <w:ind w:firstLine="851"/>
        <w:jc w:val="both"/>
        <w:rPr>
          <w:rFonts w:cs="Calibri Light"/>
          <w:spacing w:val="-2"/>
          <w:lang w:val="id-ID"/>
        </w:rPr>
      </w:pPr>
      <w:r w:rsidRPr="00813992">
        <w:rPr>
          <w:rFonts w:cs="Calibri Light"/>
          <w:spacing w:val="-2"/>
          <w:lang w:val="id-ID"/>
        </w:rPr>
        <w:t xml:space="preserve">Pertama, Kasih melahirkan </w:t>
      </w:r>
      <w:r w:rsidR="00062E07">
        <w:rPr>
          <w:rFonts w:cs="Calibri Light"/>
          <w:spacing w:val="-2"/>
          <w:lang w:val="id-ID"/>
        </w:rPr>
        <w:t>p</w:t>
      </w:r>
      <w:r w:rsidRPr="00813992">
        <w:rPr>
          <w:rFonts w:cs="Calibri Light"/>
          <w:spacing w:val="-2"/>
          <w:lang w:val="id-ID"/>
        </w:rPr>
        <w:t>enerimaan. Yesus menunjukkan kasih yang tanpa syarat dan penerimaan terhadap semua orang, termasuk mereka yang dianggap berdosa oleh masyarakat. Yesus sendiri berkata dalam Lukas 5:30-32, “</w:t>
      </w:r>
      <w:r w:rsidRPr="00813992">
        <w:rPr>
          <w:rFonts w:cs="Calibri Light"/>
          <w:i/>
          <w:spacing w:val="-2"/>
          <w:lang w:val="id-ID"/>
        </w:rPr>
        <w:t>Bukan orang sehat yang memerlukan tabib, tetapi orang sakit; Aku datang bukan untuk memanggil orang benar, tetapi orang berdosa, supaya mereka bertobat.</w:t>
      </w:r>
      <w:r w:rsidRPr="00813992">
        <w:rPr>
          <w:rFonts w:cs="Calibri Light"/>
          <w:spacing w:val="-2"/>
          <w:lang w:val="id-ID"/>
        </w:rPr>
        <w:t>” Ini menunjukkan bahwa kasih Kristus melampaui batasan-batasan, dan kita dipanggil untuk meneladani kasih-Nya.</w:t>
      </w:r>
    </w:p>
    <w:p w14:paraId="59C80148" w14:textId="13CB3E2D" w:rsidR="00E4613C" w:rsidRPr="00813992" w:rsidRDefault="00E4613C" w:rsidP="00E4613C">
      <w:pPr>
        <w:ind w:firstLine="851"/>
        <w:jc w:val="both"/>
        <w:rPr>
          <w:rFonts w:cs="Calibri Light"/>
          <w:spacing w:val="-2"/>
          <w:lang w:val="id-ID"/>
        </w:rPr>
      </w:pPr>
      <w:r w:rsidRPr="00813992">
        <w:rPr>
          <w:rFonts w:cs="Calibri Light"/>
          <w:spacing w:val="-2"/>
          <w:lang w:val="id-ID"/>
        </w:rPr>
        <w:t xml:space="preserve">Kedua, </w:t>
      </w:r>
      <w:r w:rsidR="00062E07">
        <w:rPr>
          <w:rFonts w:cs="Calibri Light"/>
          <w:spacing w:val="-2"/>
          <w:lang w:val="id-ID"/>
        </w:rPr>
        <w:t>k</w:t>
      </w:r>
      <w:r w:rsidRPr="00813992">
        <w:rPr>
          <w:rFonts w:cs="Calibri Light"/>
          <w:spacing w:val="-2"/>
          <w:lang w:val="id-ID"/>
        </w:rPr>
        <w:t xml:space="preserve">erendahan </w:t>
      </w:r>
      <w:r w:rsidR="00062E07">
        <w:rPr>
          <w:rFonts w:cs="Calibri Light"/>
          <w:spacing w:val="-2"/>
          <w:lang w:val="id-ID"/>
        </w:rPr>
        <w:t>h</w:t>
      </w:r>
      <w:r w:rsidRPr="00813992">
        <w:rPr>
          <w:rFonts w:cs="Calibri Light"/>
          <w:spacing w:val="-2"/>
          <w:lang w:val="id-ID"/>
        </w:rPr>
        <w:t xml:space="preserve">ati dan </w:t>
      </w:r>
      <w:r w:rsidR="00062E07">
        <w:rPr>
          <w:rFonts w:cs="Calibri Light"/>
          <w:spacing w:val="-2"/>
          <w:lang w:val="id-ID"/>
        </w:rPr>
        <w:t>p</w:t>
      </w:r>
      <w:r w:rsidRPr="00813992">
        <w:rPr>
          <w:rFonts w:cs="Calibri Light"/>
          <w:spacing w:val="-2"/>
          <w:lang w:val="id-ID"/>
        </w:rPr>
        <w:t>engampunan. Yesus mengajar kepada kita betapa pentingnya kerendahan hati dan pengampunan. Yesus duduk dan makan bersama orang berdosa menunjukkan bahwa tidak ada seorang pun yang terlalu hina untuk kita terima dan ampuni. Kita perlu belajar untuk tidak menghakimi, tetapi mengampuni dan menerima orang lain dengan hati yang terbuka.</w:t>
      </w:r>
    </w:p>
    <w:p w14:paraId="68E5FA2D" w14:textId="6F66869D" w:rsidR="00E4613C" w:rsidRPr="00813992" w:rsidRDefault="00E4613C" w:rsidP="00E4613C">
      <w:pPr>
        <w:ind w:firstLine="851"/>
        <w:jc w:val="both"/>
        <w:rPr>
          <w:rFonts w:cs="Calibri Light"/>
          <w:spacing w:val="-2"/>
          <w:lang w:val="id-ID"/>
        </w:rPr>
      </w:pPr>
      <w:r w:rsidRPr="00813992">
        <w:rPr>
          <w:rFonts w:cs="Calibri Light"/>
          <w:spacing w:val="-2"/>
          <w:lang w:val="id-ID"/>
        </w:rPr>
        <w:t xml:space="preserve">Ketiga, </w:t>
      </w:r>
      <w:r w:rsidR="00062E07">
        <w:rPr>
          <w:rFonts w:cs="Calibri Light"/>
          <w:spacing w:val="-2"/>
          <w:lang w:val="id-ID"/>
        </w:rPr>
        <w:t>t</w:t>
      </w:r>
      <w:r w:rsidRPr="00813992">
        <w:rPr>
          <w:rFonts w:cs="Calibri Light"/>
          <w:spacing w:val="-2"/>
          <w:lang w:val="id-ID"/>
        </w:rPr>
        <w:t xml:space="preserve">ransformasi. Hadirnya Yesus di tengah-tengah orang berdosa akan membawa perubahan dan pertobatan. Kasih, Penerimaan dan </w:t>
      </w:r>
      <w:r w:rsidR="00062E07">
        <w:rPr>
          <w:rFonts w:cs="Calibri Light"/>
          <w:spacing w:val="-2"/>
          <w:lang w:val="id-ID"/>
        </w:rPr>
        <w:t>p</w:t>
      </w:r>
      <w:r w:rsidRPr="00813992">
        <w:rPr>
          <w:rFonts w:cs="Calibri Light"/>
          <w:spacing w:val="-2"/>
          <w:lang w:val="id-ID"/>
        </w:rPr>
        <w:t>engampunan adalah salah satu alat transformasi. Mengubahkan orang-orang berdosa menjadi orang yang bersedia bertobat. Mengubahkan orang yang sering</w:t>
      </w:r>
      <w:r w:rsidR="00062E07">
        <w:rPr>
          <w:rFonts w:cs="Calibri Light"/>
          <w:spacing w:val="-2"/>
          <w:lang w:val="id-ID"/>
        </w:rPr>
        <w:t xml:space="preserve"> </w:t>
      </w:r>
      <w:r w:rsidRPr="00813992">
        <w:rPr>
          <w:rFonts w:cs="Calibri Light"/>
          <w:spacing w:val="-2"/>
          <w:lang w:val="id-ID"/>
        </w:rPr>
        <w:t xml:space="preserve">kali disingkirkan dan dipandang sebelah mata menjadi kawan. </w:t>
      </w:r>
    </w:p>
    <w:p w14:paraId="59BB7413" w14:textId="692F99A6" w:rsidR="00E4613C" w:rsidRPr="00813992" w:rsidRDefault="00E4613C" w:rsidP="00E4613C">
      <w:pPr>
        <w:pStyle w:val="DaftarParagraf"/>
        <w:ind w:left="0" w:firstLine="851"/>
        <w:rPr>
          <w:rFonts w:cs="Calibri Light"/>
          <w:lang w:val="id-ID"/>
        </w:rPr>
      </w:pPr>
      <w:r w:rsidRPr="00813992">
        <w:rPr>
          <w:rFonts w:cs="Calibri Light"/>
          <w:spacing w:val="-2"/>
          <w:lang w:val="id-ID"/>
        </w:rPr>
        <w:t xml:space="preserve">Yesus datang untuk melayani dan menyelamatkan </w:t>
      </w:r>
      <w:r w:rsidR="00062E07">
        <w:rPr>
          <w:rFonts w:cs="Calibri Light"/>
          <w:spacing w:val="-2"/>
          <w:lang w:val="id-ID"/>
        </w:rPr>
        <w:t>o</w:t>
      </w:r>
      <w:r w:rsidRPr="00813992">
        <w:rPr>
          <w:rFonts w:cs="Calibri Light"/>
          <w:spacing w:val="-2"/>
          <w:lang w:val="id-ID"/>
        </w:rPr>
        <w:t xml:space="preserve">rang </w:t>
      </w:r>
      <w:r w:rsidR="00062E07">
        <w:rPr>
          <w:rFonts w:cs="Calibri Light"/>
          <w:spacing w:val="-2"/>
          <w:lang w:val="id-ID"/>
        </w:rPr>
        <w:t>b</w:t>
      </w:r>
      <w:r w:rsidRPr="00813992">
        <w:rPr>
          <w:rFonts w:cs="Calibri Light"/>
          <w:spacing w:val="-2"/>
          <w:lang w:val="id-ID"/>
        </w:rPr>
        <w:t xml:space="preserve">erdosa. Kita sebagai </w:t>
      </w:r>
      <w:r w:rsidR="00062E07">
        <w:rPr>
          <w:rFonts w:cs="Calibri Light"/>
          <w:spacing w:val="-2"/>
          <w:lang w:val="id-ID"/>
        </w:rPr>
        <w:t>o</w:t>
      </w:r>
      <w:r w:rsidRPr="00813992">
        <w:rPr>
          <w:rFonts w:cs="Calibri Light"/>
          <w:spacing w:val="-2"/>
          <w:lang w:val="id-ID"/>
        </w:rPr>
        <w:t xml:space="preserve">rang Kristen dipanggil untuk melanjutkan karya dan pelayanan Tuhan Yesus. Kita perlu belajar menjangkau </w:t>
      </w:r>
      <w:r w:rsidRPr="00813992">
        <w:rPr>
          <w:rFonts w:cs="Calibri Light"/>
          <w:spacing w:val="-2"/>
          <w:lang w:val="id-ID"/>
        </w:rPr>
        <w:lastRenderedPageBreak/>
        <w:t>dan melayani mereka yang terpinggirkan dan berdosa dengan menyadari bahwa setiap kita pun adalah orang berdosa.</w:t>
      </w:r>
    </w:p>
    <w:p w14:paraId="0760F40B" w14:textId="77777777" w:rsidR="00E4613C" w:rsidRPr="00813992" w:rsidRDefault="00E4613C" w:rsidP="00E4613C">
      <w:pPr>
        <w:jc w:val="both"/>
        <w:rPr>
          <w:b/>
          <w:bCs/>
          <w:lang w:val="id-ID"/>
        </w:rPr>
      </w:pPr>
    </w:p>
    <w:p w14:paraId="33DAD0A1" w14:textId="77777777" w:rsidR="00E4613C" w:rsidRPr="00813992" w:rsidRDefault="00E4613C" w:rsidP="00E4613C">
      <w:pPr>
        <w:jc w:val="both"/>
        <w:rPr>
          <w:b/>
          <w:bCs/>
          <w:lang w:val="id-ID"/>
        </w:rPr>
      </w:pPr>
    </w:p>
    <w:p w14:paraId="7AB5294D" w14:textId="3FB59325" w:rsidR="00E4613C" w:rsidRPr="00813992" w:rsidRDefault="00E4613C" w:rsidP="00E4613C">
      <w:pPr>
        <w:jc w:val="both"/>
        <w:rPr>
          <w:rFonts w:cs="Tahoma"/>
          <w:b/>
          <w:bCs/>
          <w:lang w:val="id-ID"/>
        </w:rPr>
      </w:pPr>
      <w:r w:rsidRPr="00813992">
        <w:rPr>
          <w:b/>
          <w:bCs/>
          <w:lang w:val="id-ID"/>
        </w:rPr>
        <w:t>KHOTBAH JANGKEP</w:t>
      </w:r>
    </w:p>
    <w:p w14:paraId="12FE5C99" w14:textId="77777777" w:rsidR="00E4613C" w:rsidRPr="00813992" w:rsidRDefault="00E4613C" w:rsidP="00E4613C">
      <w:pPr>
        <w:pStyle w:val="DaftarParagraf"/>
        <w:ind w:left="0" w:firstLine="720"/>
        <w:rPr>
          <w:rFonts w:cs="Calibri Light"/>
          <w:lang w:val="id-ID"/>
        </w:rPr>
      </w:pPr>
    </w:p>
    <w:p w14:paraId="4333032B" w14:textId="77777777" w:rsidR="00E4613C" w:rsidRPr="00813992" w:rsidRDefault="00E4613C" w:rsidP="00E4613C">
      <w:pPr>
        <w:jc w:val="center"/>
        <w:rPr>
          <w:rFonts w:cs="Calibri Light"/>
          <w:b/>
          <w:bCs/>
          <w:lang w:val="id-ID"/>
        </w:rPr>
      </w:pPr>
      <w:r w:rsidRPr="00813992">
        <w:rPr>
          <w:rFonts w:cs="Calibri Light"/>
          <w:b/>
          <w:bCs/>
          <w:lang w:val="id-ID"/>
        </w:rPr>
        <w:t>“Menerima sebagai Kawan”</w:t>
      </w:r>
    </w:p>
    <w:p w14:paraId="170D5B32" w14:textId="77777777" w:rsidR="00E4613C" w:rsidRPr="00813992" w:rsidRDefault="00E4613C" w:rsidP="00E4613C">
      <w:pPr>
        <w:jc w:val="both"/>
        <w:rPr>
          <w:rFonts w:cs="Calibri Light"/>
          <w:spacing w:val="-2"/>
          <w:lang w:val="id-ID"/>
        </w:rPr>
      </w:pPr>
      <w:r w:rsidRPr="00813992">
        <w:rPr>
          <w:rFonts w:cs="Calibri Light"/>
          <w:spacing w:val="-2"/>
          <w:lang w:val="id-ID"/>
        </w:rPr>
        <w:t>Shalom...</w:t>
      </w:r>
    </w:p>
    <w:p w14:paraId="76704715" w14:textId="6226779A" w:rsidR="00E4613C" w:rsidRPr="00813992" w:rsidRDefault="00E4613C" w:rsidP="00E4613C">
      <w:pPr>
        <w:ind w:firstLine="851"/>
        <w:jc w:val="both"/>
        <w:rPr>
          <w:rFonts w:cs="Calibri Light"/>
          <w:spacing w:val="-2"/>
          <w:lang w:val="id-ID"/>
        </w:rPr>
      </w:pPr>
      <w:r w:rsidRPr="00813992">
        <w:rPr>
          <w:rFonts w:cs="Calibri Light"/>
          <w:spacing w:val="-2"/>
          <w:lang w:val="id-ID"/>
        </w:rPr>
        <w:t xml:space="preserve">Saudara yang terkasih, pernahkah bapak ibu saudara mendengar istilah </w:t>
      </w:r>
      <w:r w:rsidRPr="00813992">
        <w:rPr>
          <w:rFonts w:cs="Calibri Light"/>
          <w:i/>
          <w:spacing w:val="-2"/>
          <w:lang w:val="id-ID"/>
        </w:rPr>
        <w:t>Cut Off</w:t>
      </w:r>
      <w:r w:rsidRPr="00813992">
        <w:rPr>
          <w:rFonts w:cs="Calibri Light"/>
          <w:spacing w:val="-2"/>
          <w:lang w:val="id-ID"/>
        </w:rPr>
        <w:t xml:space="preserve"> ? Cut Off adalah istilah yang sering</w:t>
      </w:r>
      <w:r w:rsidR="00062E07">
        <w:rPr>
          <w:rFonts w:cs="Calibri Light"/>
          <w:spacing w:val="-2"/>
          <w:lang w:val="id-ID"/>
        </w:rPr>
        <w:t xml:space="preserve"> </w:t>
      </w:r>
      <w:r w:rsidRPr="00813992">
        <w:rPr>
          <w:rFonts w:cs="Calibri Light"/>
          <w:spacing w:val="-2"/>
          <w:lang w:val="id-ID"/>
        </w:rPr>
        <w:t>kali digunakan oleh generasi Z (lahir antara tahun 1997 hingga 2012) untuk menyebutkan tindakan memutuskan hubungan atau komunikasi dengan seseorang secara tiba-tiba dan tanpa penjelasan yang jelas. Hal tersebut sering terjadi di media sosial, di mana seseorang dapat memblokir atau menghapus orang lain dari media sosialnya. Dengan demikian, keduanya tidak lagi terhubung sebagai kawan.</w:t>
      </w:r>
    </w:p>
    <w:p w14:paraId="4C63DA21" w14:textId="12ABD3B9" w:rsidR="00E4613C" w:rsidRPr="00813992" w:rsidRDefault="00E4613C" w:rsidP="00E4613C">
      <w:pPr>
        <w:ind w:firstLine="851"/>
        <w:jc w:val="both"/>
        <w:rPr>
          <w:rFonts w:cs="Calibri Light"/>
          <w:spacing w:val="-2"/>
          <w:lang w:val="id-ID"/>
        </w:rPr>
      </w:pPr>
      <w:r w:rsidRPr="00813992">
        <w:rPr>
          <w:rFonts w:cs="Calibri Light"/>
          <w:spacing w:val="-2"/>
          <w:lang w:val="id-ID"/>
        </w:rPr>
        <w:t xml:space="preserve">Terdapat beberapa dampak positif </w:t>
      </w:r>
      <w:r w:rsidRPr="00813992">
        <w:rPr>
          <w:rFonts w:cs="Calibri Light"/>
          <w:i/>
          <w:spacing w:val="-2"/>
          <w:lang w:val="id-ID"/>
        </w:rPr>
        <w:t>cut off</w:t>
      </w:r>
      <w:r w:rsidRPr="00813992">
        <w:rPr>
          <w:rFonts w:cs="Calibri Light"/>
          <w:spacing w:val="-2"/>
          <w:lang w:val="id-ID"/>
        </w:rPr>
        <w:t xml:space="preserve"> bagi </w:t>
      </w:r>
      <w:r w:rsidR="00062E07">
        <w:rPr>
          <w:rFonts w:cs="Calibri Light"/>
          <w:spacing w:val="-2"/>
          <w:lang w:val="id-ID"/>
        </w:rPr>
        <w:t>k</w:t>
      </w:r>
      <w:r w:rsidRPr="00813992">
        <w:rPr>
          <w:rFonts w:cs="Calibri Light"/>
          <w:spacing w:val="-2"/>
          <w:lang w:val="id-ID"/>
        </w:rPr>
        <w:t xml:space="preserve">esehatan </w:t>
      </w:r>
      <w:r w:rsidR="00062E07">
        <w:rPr>
          <w:rFonts w:cs="Calibri Light"/>
          <w:spacing w:val="-2"/>
          <w:lang w:val="id-ID"/>
        </w:rPr>
        <w:t>m</w:t>
      </w:r>
      <w:r w:rsidRPr="00813992">
        <w:rPr>
          <w:rFonts w:cs="Calibri Light"/>
          <w:spacing w:val="-2"/>
          <w:lang w:val="id-ID"/>
        </w:rPr>
        <w:t xml:space="preserve">ental. Pertama, mengurangi stres hingga depresi. Memutuskan hubungan dengan orang yang memberikan pengaruh negatif atau </w:t>
      </w:r>
      <w:r w:rsidRPr="00813992">
        <w:rPr>
          <w:rFonts w:cs="Calibri Light"/>
          <w:i/>
          <w:spacing w:val="-2"/>
          <w:lang w:val="id-ID"/>
        </w:rPr>
        <w:t>toxic</w:t>
      </w:r>
      <w:r w:rsidRPr="00813992">
        <w:rPr>
          <w:rFonts w:cs="Calibri Light"/>
          <w:spacing w:val="-2"/>
          <w:lang w:val="id-ID"/>
        </w:rPr>
        <w:t xml:space="preserve"> dapat mengurangi stres dan kecemasan. Kedua, </w:t>
      </w:r>
      <w:r w:rsidR="00062E07">
        <w:rPr>
          <w:rFonts w:cs="Calibri Light"/>
          <w:spacing w:val="-2"/>
          <w:lang w:val="id-ID"/>
        </w:rPr>
        <w:t>m</w:t>
      </w:r>
      <w:r w:rsidRPr="00813992">
        <w:rPr>
          <w:rFonts w:cs="Calibri Light"/>
          <w:spacing w:val="-2"/>
          <w:lang w:val="id-ID"/>
        </w:rPr>
        <w:t xml:space="preserve">eningkatkan </w:t>
      </w:r>
      <w:r w:rsidR="00062E07">
        <w:rPr>
          <w:rFonts w:cs="Calibri Light"/>
          <w:spacing w:val="-2"/>
          <w:lang w:val="id-ID"/>
        </w:rPr>
        <w:t>k</w:t>
      </w:r>
      <w:r w:rsidRPr="00813992">
        <w:rPr>
          <w:rFonts w:cs="Calibri Light"/>
          <w:spacing w:val="-2"/>
          <w:lang w:val="id-ID"/>
        </w:rPr>
        <w:t xml:space="preserve">esehatan </w:t>
      </w:r>
      <w:r w:rsidR="00062E07">
        <w:rPr>
          <w:rFonts w:cs="Calibri Light"/>
          <w:spacing w:val="-2"/>
          <w:lang w:val="id-ID"/>
        </w:rPr>
        <w:t>m</w:t>
      </w:r>
      <w:r w:rsidRPr="00813992">
        <w:rPr>
          <w:rFonts w:cs="Calibri Light"/>
          <w:spacing w:val="-2"/>
          <w:lang w:val="id-ID"/>
        </w:rPr>
        <w:t xml:space="preserve">ental. Menghindari konflik dan drama berkepanjangan dapat meningkatkan kesehatan mental. Ketiga, </w:t>
      </w:r>
      <w:r w:rsidR="00062E07">
        <w:rPr>
          <w:rFonts w:cs="Calibri Light"/>
          <w:spacing w:val="-2"/>
          <w:lang w:val="id-ID"/>
        </w:rPr>
        <w:t>m</w:t>
      </w:r>
      <w:r w:rsidRPr="00813992">
        <w:rPr>
          <w:rFonts w:cs="Calibri Light"/>
          <w:spacing w:val="-2"/>
          <w:lang w:val="id-ID"/>
        </w:rPr>
        <w:t xml:space="preserve">embuat </w:t>
      </w:r>
      <w:r w:rsidR="00062E07">
        <w:rPr>
          <w:rFonts w:cs="Calibri Light"/>
          <w:spacing w:val="-2"/>
          <w:lang w:val="id-ID"/>
        </w:rPr>
        <w:t>b</w:t>
      </w:r>
      <w:r w:rsidRPr="00813992">
        <w:rPr>
          <w:rFonts w:cs="Calibri Light"/>
          <w:spacing w:val="-2"/>
          <w:lang w:val="id-ID"/>
        </w:rPr>
        <w:t xml:space="preserve">atasan yang </w:t>
      </w:r>
      <w:r w:rsidR="00062E07">
        <w:rPr>
          <w:rFonts w:cs="Calibri Light"/>
          <w:spacing w:val="-2"/>
          <w:lang w:val="id-ID"/>
        </w:rPr>
        <w:t>s</w:t>
      </w:r>
      <w:r w:rsidRPr="00813992">
        <w:rPr>
          <w:rFonts w:cs="Calibri Light"/>
          <w:spacing w:val="-2"/>
          <w:lang w:val="id-ID"/>
        </w:rPr>
        <w:t xml:space="preserve">ehat. </w:t>
      </w:r>
      <w:r w:rsidRPr="00813992">
        <w:rPr>
          <w:rFonts w:cs="Calibri Light"/>
          <w:i/>
          <w:spacing w:val="-2"/>
          <w:lang w:val="id-ID"/>
        </w:rPr>
        <w:t>Cut Off</w:t>
      </w:r>
      <w:r w:rsidRPr="00813992">
        <w:rPr>
          <w:rFonts w:cs="Calibri Light"/>
          <w:spacing w:val="-2"/>
          <w:lang w:val="id-ID"/>
        </w:rPr>
        <w:t xml:space="preserve"> dapat membantu individu menetapkan batasan yang sehat dalam hubungannya dengan orang lain.</w:t>
      </w:r>
    </w:p>
    <w:p w14:paraId="2DB3F43D" w14:textId="77777777" w:rsidR="00E4613C" w:rsidRPr="00813992" w:rsidRDefault="00E4613C" w:rsidP="00E4613C">
      <w:pPr>
        <w:ind w:firstLine="851"/>
        <w:jc w:val="both"/>
        <w:rPr>
          <w:rFonts w:cs="Calibri Light"/>
          <w:spacing w:val="-2"/>
          <w:lang w:val="id-ID"/>
        </w:rPr>
      </w:pPr>
      <w:r w:rsidRPr="00813992">
        <w:rPr>
          <w:rFonts w:cs="Calibri Light"/>
          <w:spacing w:val="-2"/>
          <w:lang w:val="id-ID"/>
        </w:rPr>
        <w:t xml:space="preserve">Meskipun demikian, </w:t>
      </w:r>
      <w:r w:rsidRPr="00813992">
        <w:rPr>
          <w:rFonts w:cs="Calibri Light"/>
          <w:i/>
          <w:spacing w:val="-2"/>
          <w:lang w:val="id-ID"/>
        </w:rPr>
        <w:t>Cut Off</w:t>
      </w:r>
      <w:r w:rsidRPr="00813992">
        <w:rPr>
          <w:rFonts w:cs="Calibri Light"/>
          <w:spacing w:val="-2"/>
          <w:lang w:val="id-ID"/>
        </w:rPr>
        <w:t xml:space="preserve"> juga memiliki dampak negatif bagi relasi antar manusia. Pertama, Mengurangi Keterampilan Sosial. Jika seseorang terlalu sering melakukan cut off, maka ia juga mengurangi kemampuan untuk menyelesaikan konflik dan berkomunikasi secara efektif. Kedua, Menimbulkan Perasaan Kesepian. Memutuskan hubungan secara tiba-tiba dengan seseorang atau bahkan banyak orang dapat menyebabkan perasaan kesepian dan terisolasi secara sosial. Ketiga, meningkatkan keinginan untuk bunuh diri. Kesepian yang berkepanjangan karena terlalu banyak melakukan </w:t>
      </w:r>
      <w:r w:rsidRPr="00813992">
        <w:rPr>
          <w:rFonts w:cs="Calibri Light"/>
          <w:i/>
          <w:spacing w:val="-2"/>
          <w:lang w:val="id-ID"/>
        </w:rPr>
        <w:t>cut off</w:t>
      </w:r>
      <w:r w:rsidRPr="00813992">
        <w:rPr>
          <w:rFonts w:cs="Calibri Light"/>
          <w:spacing w:val="-2"/>
          <w:lang w:val="id-ID"/>
        </w:rPr>
        <w:t xml:space="preserve"> dapat meningkatkan risiko depresi dan bunuh diri, terutama jika individu yang merasa tidak memiliki dukungan sosial. Cukup dilematis ya?</w:t>
      </w:r>
    </w:p>
    <w:p w14:paraId="6BAD903D" w14:textId="77777777" w:rsidR="00E4613C" w:rsidRPr="00813992" w:rsidRDefault="00E4613C" w:rsidP="00E4613C">
      <w:pPr>
        <w:ind w:firstLine="851"/>
        <w:jc w:val="both"/>
        <w:rPr>
          <w:bCs/>
          <w:lang w:val="id-ID"/>
        </w:rPr>
      </w:pPr>
      <w:r w:rsidRPr="00813992">
        <w:rPr>
          <w:bCs/>
          <w:lang w:val="id-ID"/>
        </w:rPr>
        <w:t xml:space="preserve">Pada dasarnya manusia adalah makhluk individual </w:t>
      </w:r>
      <w:r w:rsidRPr="00813992">
        <w:rPr>
          <w:bCs/>
          <w:lang w:val="id-ID"/>
        </w:rPr>
        <w:lastRenderedPageBreak/>
        <w:t>sekaligus makhluk sosial. Manusia memiliki sifat individual dan sosial yang perlu dijaga keseimbangannya. Dalam konteks ini, penting untuk mengingat beberapa hal.</w:t>
      </w:r>
    </w:p>
    <w:p w14:paraId="7C836A52" w14:textId="77777777" w:rsidR="00E4613C" w:rsidRPr="00813992" w:rsidRDefault="00E4613C" w:rsidP="00E4613C">
      <w:pPr>
        <w:pStyle w:val="DaftarParagraf"/>
        <w:widowControl/>
        <w:numPr>
          <w:ilvl w:val="0"/>
          <w:numId w:val="8"/>
        </w:numPr>
        <w:autoSpaceDE/>
        <w:autoSpaceDN/>
        <w:ind w:left="426" w:hanging="426"/>
        <w:contextualSpacing/>
        <w:rPr>
          <w:bCs/>
          <w:lang w:val="id-ID"/>
        </w:rPr>
      </w:pPr>
      <w:r w:rsidRPr="00813992">
        <w:rPr>
          <w:bCs/>
          <w:lang w:val="id-ID"/>
        </w:rPr>
        <w:t>Keseimbangan Antara Individualitas dan Sosialitas. Individualitas, setiap orang memiliki kebutuhan, keinginan dan kepentingan pribadi yang perlu dihargai dan dipenuhi seperti waktu untuk diri sendiri, pengembangan diri, dan menjaga kesehatan mental diri sendiri. Sosialitas, setiap manusia juga membutuhkan interaksi sosial untuk merasa terhubung dan didukung oleh orang lain. Hubungan dengan orang lain dapat memberikan rasa kebersamaan dan dukungan emosional.</w:t>
      </w:r>
    </w:p>
    <w:p w14:paraId="5892B6DC" w14:textId="0AE45B0C" w:rsidR="00E4613C" w:rsidRPr="00813992" w:rsidRDefault="00E4613C" w:rsidP="00E4613C">
      <w:pPr>
        <w:pStyle w:val="DaftarParagraf"/>
        <w:widowControl/>
        <w:numPr>
          <w:ilvl w:val="0"/>
          <w:numId w:val="8"/>
        </w:numPr>
        <w:autoSpaceDE/>
        <w:autoSpaceDN/>
        <w:ind w:left="426" w:hanging="426"/>
        <w:contextualSpacing/>
        <w:rPr>
          <w:bCs/>
          <w:lang w:val="id-ID"/>
        </w:rPr>
      </w:pPr>
      <w:r w:rsidRPr="00813992">
        <w:rPr>
          <w:bCs/>
          <w:lang w:val="id-ID"/>
        </w:rPr>
        <w:t>Menghadapi Orang yang Dianggap “Toxic”. Terdapat beberapa hal yang perlu kita pelajari dan teladani dari Tuhan Yesus terkait respon</w:t>
      </w:r>
      <w:r w:rsidR="003A6AC6">
        <w:rPr>
          <w:bCs/>
          <w:lang w:val="id-ID"/>
        </w:rPr>
        <w:t>s</w:t>
      </w:r>
      <w:r w:rsidRPr="00813992">
        <w:rPr>
          <w:bCs/>
          <w:lang w:val="id-ID"/>
        </w:rPr>
        <w:t>nya terhadap orang-orang berdosa atau orang yang dianggap “toxic” oleh lingkungannya.</w:t>
      </w:r>
    </w:p>
    <w:p w14:paraId="0F7E057E" w14:textId="77777777" w:rsidR="00E4613C" w:rsidRPr="00813992" w:rsidRDefault="00E4613C" w:rsidP="00E4613C">
      <w:pPr>
        <w:ind w:firstLine="720"/>
        <w:jc w:val="both"/>
        <w:rPr>
          <w:rFonts w:cs="Calibri Light"/>
          <w:lang w:val="id-ID"/>
        </w:rPr>
      </w:pPr>
    </w:p>
    <w:p w14:paraId="70A57801" w14:textId="75A86D35" w:rsidR="00E4613C" w:rsidRPr="00813992" w:rsidRDefault="00E4613C" w:rsidP="00E4613C">
      <w:pPr>
        <w:ind w:firstLine="851"/>
        <w:jc w:val="both"/>
        <w:rPr>
          <w:rFonts w:cs="Calibri Light"/>
          <w:lang w:val="id-ID"/>
        </w:rPr>
      </w:pPr>
      <w:r w:rsidRPr="00813992">
        <w:rPr>
          <w:rFonts w:cs="Calibri Light"/>
          <w:lang w:val="id-ID"/>
        </w:rPr>
        <w:t>Lukas 15 menggambarkan sebuah suasana hangat ketika Yesus berbicara kepada para pemungut cukai dan orang-orang berdosa. Mereka datang untuk mendengarkan pengajaran-Nya. Namun orang-orang Farisi dan ahli-ahli Taurat justru memberikan kritik kepada Yesus karena Ia bergaul dengan orang-orang berdosa. Yesus menanggapi kritik tersebut dengan menceritakan tiga perumpamaan, salah satunya adalah perumpamaan tentang anak yang hilang dalam Lukas 15:11b-32.</w:t>
      </w:r>
    </w:p>
    <w:p w14:paraId="16F9B846" w14:textId="1E04F84E" w:rsidR="00E4613C" w:rsidRPr="00813992" w:rsidRDefault="00E4613C" w:rsidP="00E4613C">
      <w:pPr>
        <w:ind w:firstLine="851"/>
        <w:jc w:val="both"/>
        <w:rPr>
          <w:rFonts w:cs="Calibri Light"/>
          <w:lang w:val="id-ID"/>
        </w:rPr>
      </w:pPr>
      <w:r w:rsidRPr="00813992">
        <w:rPr>
          <w:rFonts w:cs="Calibri Light"/>
          <w:lang w:val="id-ID"/>
        </w:rPr>
        <w:t xml:space="preserve">Perumpamaan dimulai ketika anak bungsu meminta warisan dari ayahnya. Ia pergi ke negeri yang jauh lalu menghabiskan semua harta miliknya dan berfoya-foya. Setelah menghabiskan seluruh hartanya, terjadilah bencana kelaparan di negeri itu dan si bungsu mulai melarat. Ia bekerja menjaga babi, dan dalam bencana kelaparan tersebut, ia harus makan makanan babi. Ia menyadari salahnya dan memutuskan untuk pulang kepada ayahnya, mengakui salahnya, dan memohon untuk dijadikan salah satu dari antara pekerja upahan milik ayahnya. Ketika si bungsu masih jauh, ayahnya sudah melihat dia dan </w:t>
      </w:r>
      <w:r w:rsidR="003A6AC6">
        <w:rPr>
          <w:rFonts w:cs="Calibri Light"/>
          <w:lang w:val="id-ID"/>
        </w:rPr>
        <w:t>s</w:t>
      </w:r>
      <w:r w:rsidRPr="00813992">
        <w:rPr>
          <w:rFonts w:cs="Calibri Light"/>
          <w:lang w:val="id-ID"/>
        </w:rPr>
        <w:t xml:space="preserve">ang </w:t>
      </w:r>
      <w:r w:rsidR="003A6AC6">
        <w:rPr>
          <w:rFonts w:cs="Calibri Light"/>
          <w:lang w:val="id-ID"/>
        </w:rPr>
        <w:t>a</w:t>
      </w:r>
      <w:r w:rsidRPr="00813992">
        <w:rPr>
          <w:rFonts w:cs="Calibri Light"/>
          <w:lang w:val="id-ID"/>
        </w:rPr>
        <w:t xml:space="preserve">yah tergerak oleh belas kasihan. Sang </w:t>
      </w:r>
      <w:r w:rsidR="003A6AC6">
        <w:rPr>
          <w:rFonts w:cs="Calibri Light"/>
          <w:lang w:val="id-ID"/>
        </w:rPr>
        <w:t>a</w:t>
      </w:r>
      <w:r w:rsidRPr="00813992">
        <w:rPr>
          <w:rFonts w:cs="Calibri Light"/>
          <w:lang w:val="id-ID"/>
        </w:rPr>
        <w:t xml:space="preserve">yah berlari-lari mendapatkan anaknya, merangkul, memeluk dan mencium dia. Sang </w:t>
      </w:r>
      <w:r w:rsidR="003A6AC6">
        <w:rPr>
          <w:rFonts w:cs="Calibri Light"/>
          <w:lang w:val="id-ID"/>
        </w:rPr>
        <w:t>a</w:t>
      </w:r>
      <w:r w:rsidRPr="00813992">
        <w:rPr>
          <w:rFonts w:cs="Calibri Light"/>
          <w:lang w:val="id-ID"/>
        </w:rPr>
        <w:t xml:space="preserve">yah memerintahkan hamba-hambanya untuk membawakan jubah terbaik, cincin, dan </w:t>
      </w:r>
      <w:r w:rsidRPr="00813992">
        <w:rPr>
          <w:rFonts w:cs="Calibri Light"/>
          <w:lang w:val="id-ID"/>
        </w:rPr>
        <w:lastRenderedPageBreak/>
        <w:t xml:space="preserve">sepatu untuk menyambut anaknya. Tidak hanya itu, </w:t>
      </w:r>
      <w:r w:rsidR="003A6AC6">
        <w:rPr>
          <w:rFonts w:cs="Calibri Light"/>
          <w:lang w:val="id-ID"/>
        </w:rPr>
        <w:t>s</w:t>
      </w:r>
      <w:r w:rsidRPr="00813992">
        <w:rPr>
          <w:rFonts w:cs="Calibri Light"/>
          <w:lang w:val="id-ID"/>
        </w:rPr>
        <w:t xml:space="preserve">ang </w:t>
      </w:r>
      <w:r w:rsidR="003A6AC6">
        <w:rPr>
          <w:rFonts w:cs="Calibri Light"/>
          <w:lang w:val="id-ID"/>
        </w:rPr>
        <w:t>a</w:t>
      </w:r>
      <w:r w:rsidRPr="00813992">
        <w:rPr>
          <w:rFonts w:cs="Calibri Light"/>
          <w:lang w:val="id-ID"/>
        </w:rPr>
        <w:t>yah juga menyembelih anak lembu yang tambun untuk merayakan kembalinya anaknya yang selama ini telah hilang.</w:t>
      </w:r>
    </w:p>
    <w:p w14:paraId="051F1D4A" w14:textId="46116ACB" w:rsidR="00E4613C" w:rsidRPr="00813992" w:rsidRDefault="00E4613C" w:rsidP="00E4613C">
      <w:pPr>
        <w:ind w:firstLine="851"/>
        <w:jc w:val="both"/>
        <w:rPr>
          <w:rFonts w:cs="Calibri Light"/>
          <w:lang w:val="id-ID"/>
        </w:rPr>
      </w:pPr>
      <w:r w:rsidRPr="00813992">
        <w:rPr>
          <w:rFonts w:cs="Calibri Light"/>
          <w:lang w:val="id-ID"/>
        </w:rPr>
        <w:t xml:space="preserve">Perumpamaan tersebut juga menjelaskan bagaimana reaksi anak sulung yang marah dan tidak mau masuk ke dalam rumah karena ia merasa apa yang dilakukan oleh Ayahnya tidak adil.  Sang </w:t>
      </w:r>
      <w:r w:rsidR="003A6AC6">
        <w:rPr>
          <w:rFonts w:cs="Calibri Light"/>
          <w:lang w:val="id-ID"/>
        </w:rPr>
        <w:t>a</w:t>
      </w:r>
      <w:r w:rsidRPr="00813992">
        <w:rPr>
          <w:rFonts w:cs="Calibri Light"/>
          <w:lang w:val="id-ID"/>
        </w:rPr>
        <w:t xml:space="preserve">yah merayakan pulangnya anak durhaka yang telah memboroskan harta miliknya dan berfoya-foya. Kemudian, </w:t>
      </w:r>
      <w:r w:rsidR="003A6AC6">
        <w:rPr>
          <w:rFonts w:cs="Calibri Light"/>
          <w:lang w:val="id-ID"/>
        </w:rPr>
        <w:t>a</w:t>
      </w:r>
      <w:r w:rsidRPr="00813992">
        <w:rPr>
          <w:rFonts w:cs="Calibri Light"/>
          <w:lang w:val="id-ID"/>
        </w:rPr>
        <w:t>yahnya menjelaskan bahwa semua miliknya adalah milik si sulung, tetapi mereka semua harus bersukacita karena adiknya yang telah lama hilang ditemukan, bahkan adik yang selama ini dianggap mati telah hidup dan kembali pulang.</w:t>
      </w:r>
    </w:p>
    <w:p w14:paraId="15B35AC8" w14:textId="77777777" w:rsidR="00E4613C" w:rsidRPr="00813992" w:rsidRDefault="00E4613C" w:rsidP="00E4613C">
      <w:pPr>
        <w:ind w:firstLine="851"/>
        <w:jc w:val="both"/>
        <w:rPr>
          <w:rFonts w:cs="Calibri Light"/>
          <w:lang w:val="id-ID"/>
        </w:rPr>
      </w:pPr>
      <w:r w:rsidRPr="00813992">
        <w:rPr>
          <w:rFonts w:cs="Calibri Light"/>
          <w:lang w:val="id-ID"/>
        </w:rPr>
        <w:t>Perumpamaan ini menggambarkan kasih dan pengampunan Allah yang tak terbatas. Seperti ayah yang sayang kepada anak-anaknya, ayah yang menerima kembali anaknya dengan sukacita meskipun anak tersebut telah mengecewakan dirinya. Allah juga menerima orang berdosa yang mau bertobat dan kembali pulang.</w:t>
      </w:r>
    </w:p>
    <w:p w14:paraId="1CAE554B" w14:textId="77777777" w:rsidR="00E4613C" w:rsidRPr="00813992" w:rsidRDefault="00E4613C" w:rsidP="00E4613C">
      <w:pPr>
        <w:ind w:firstLine="851"/>
        <w:jc w:val="both"/>
        <w:rPr>
          <w:rFonts w:cs="Calibri Light"/>
          <w:lang w:val="id-ID"/>
        </w:rPr>
      </w:pPr>
      <w:r w:rsidRPr="00813992">
        <w:rPr>
          <w:rFonts w:cs="Calibri Light"/>
          <w:lang w:val="id-ID"/>
        </w:rPr>
        <w:t>Anak bungsu melambangkan orang-orang berdosa yang menyadari seluruh kesalahannya, mau bertobat, dan kembali kepada Allah.</w:t>
      </w:r>
    </w:p>
    <w:p w14:paraId="670ADF48" w14:textId="77777777" w:rsidR="00E4613C" w:rsidRPr="00813992" w:rsidRDefault="00E4613C" w:rsidP="00E4613C">
      <w:pPr>
        <w:ind w:firstLine="851"/>
        <w:jc w:val="both"/>
        <w:rPr>
          <w:rFonts w:cs="Calibri Light"/>
          <w:lang w:val="id-ID"/>
        </w:rPr>
      </w:pPr>
      <w:r w:rsidRPr="00813992">
        <w:rPr>
          <w:rFonts w:cs="Calibri Light"/>
          <w:lang w:val="id-ID"/>
        </w:rPr>
        <w:t>Anak sulung melambangkan orang-orang yang merasa diri mereka paling benar dan sulit menerima bahwa Allah juga mengasihi, mencintai, mengampuni dan menerima orang yang berdosa. Perumpamaan ini juga mengajarkan kita untuk bersukacita atas pertobatan dan pemulihan orang lain.</w:t>
      </w:r>
    </w:p>
    <w:p w14:paraId="2724C079" w14:textId="767041C5" w:rsidR="00E4613C" w:rsidRPr="00813992" w:rsidRDefault="00E4613C" w:rsidP="00E4613C">
      <w:pPr>
        <w:ind w:firstLine="851"/>
        <w:jc w:val="both"/>
        <w:rPr>
          <w:rFonts w:cs="Calibri Light"/>
          <w:lang w:val="id-ID"/>
        </w:rPr>
      </w:pPr>
      <w:r w:rsidRPr="00813992">
        <w:rPr>
          <w:rFonts w:cs="Calibri Light"/>
          <w:lang w:val="id-ID"/>
        </w:rPr>
        <w:t>Mazmur 32 juga menekankan bahwa kebahagiaan sejati datang dari pengampunan dosa dan hubungan yang benar dengan Tuhan. Orang yang diampuni dosanya adalah orang yang berbahagia karena mereka dibebaskan dari beban rasa bersalah, penghukuman yang mengerikan dan mendapatkan perlindungan serta petunjuk dari Tuhan.</w:t>
      </w:r>
    </w:p>
    <w:p w14:paraId="47F8AA56" w14:textId="4B9826AA" w:rsidR="00E4613C" w:rsidRPr="00813992" w:rsidRDefault="00E4613C" w:rsidP="00E4613C">
      <w:pPr>
        <w:ind w:firstLine="851"/>
        <w:jc w:val="both"/>
        <w:rPr>
          <w:rFonts w:cs="Calibri Light"/>
          <w:lang w:val="id-ID"/>
        </w:rPr>
      </w:pPr>
      <w:r w:rsidRPr="00813992">
        <w:rPr>
          <w:rFonts w:cs="Calibri Light"/>
          <w:lang w:val="id-ID"/>
        </w:rPr>
        <w:t xml:space="preserve">Rasul Paulus pun menegaskan dalam 2 Korintus 5:16-21 bahwa dalam Kristus, kita menjadi ciptaan baru dan mengalami pembaharuan total. Melalui Kristus, kita didamaikan dengan Allah, dan kita dipanggil untuk menjadi utusan pendamaian, menyebarkan berita baik tentang kasih dan pengampunan Allah kepada dunia. Sehingga tidak ada lagi alasan bagi kita untuk tidak </w:t>
      </w:r>
      <w:r w:rsidRPr="00813992">
        <w:rPr>
          <w:rFonts w:cs="Calibri Light"/>
          <w:lang w:val="id-ID"/>
        </w:rPr>
        <w:lastRenderedPageBreak/>
        <w:t>berkawan dan menerima orang berdosa.</w:t>
      </w:r>
    </w:p>
    <w:p w14:paraId="29AB90EA" w14:textId="1FF5D049" w:rsidR="00E4613C" w:rsidRPr="00813992" w:rsidRDefault="00E4613C" w:rsidP="00E4613C">
      <w:pPr>
        <w:ind w:firstLine="851"/>
        <w:jc w:val="both"/>
        <w:rPr>
          <w:rFonts w:cs="Tahoma"/>
          <w:b/>
          <w:bCs/>
          <w:lang w:val="id-ID"/>
        </w:rPr>
      </w:pPr>
      <w:r w:rsidRPr="00813992">
        <w:rPr>
          <w:rFonts w:cs="Calibri Light"/>
          <w:lang w:val="id-ID"/>
        </w:rPr>
        <w:t xml:space="preserve">Jika kita perhatikan kisah berhentinya manna dari Tuhan. Kita akan memahami bahwa Tuhan selalu memberikan pengajaran yang terbaik untuk kebaikan umat-Nya, meskipun terkadang melalui cara yang unik atau peristiwa yang menantang. Di Masa </w:t>
      </w:r>
      <w:r w:rsidR="00747E72">
        <w:rPr>
          <w:rFonts w:cs="Calibri Light"/>
          <w:lang w:val="id-ID"/>
        </w:rPr>
        <w:t>Pra-Paskah</w:t>
      </w:r>
      <w:r w:rsidRPr="00813992">
        <w:rPr>
          <w:rFonts w:cs="Calibri Light"/>
          <w:lang w:val="id-ID"/>
        </w:rPr>
        <w:t xml:space="preserve"> keempat ini, kita ditantang untuk meneladan Kristus dengan menerima orang-orang berdosa, orang-orang yang kita anggap berdosa atau kita anggap </w:t>
      </w:r>
      <w:r w:rsidRPr="00813992">
        <w:rPr>
          <w:rFonts w:cs="Calibri Light"/>
          <w:i/>
          <w:lang w:val="id-ID"/>
        </w:rPr>
        <w:t>toxic</w:t>
      </w:r>
      <w:r w:rsidRPr="00813992">
        <w:rPr>
          <w:rFonts w:cs="Calibri Light"/>
          <w:lang w:val="id-ID"/>
        </w:rPr>
        <w:t xml:space="preserve"> sebagai kawan. Amin</w:t>
      </w:r>
    </w:p>
    <w:p w14:paraId="35E33B86" w14:textId="77777777" w:rsidR="00E4613C" w:rsidRPr="00813992" w:rsidRDefault="00E4613C" w:rsidP="00E4613C">
      <w:pPr>
        <w:rPr>
          <w:sz w:val="16"/>
          <w:szCs w:val="16"/>
          <w:lang w:val="id-ID"/>
        </w:rPr>
      </w:pPr>
    </w:p>
    <w:p w14:paraId="7D111195" w14:textId="77777777" w:rsidR="00E4613C" w:rsidRPr="00813992" w:rsidRDefault="00E4613C" w:rsidP="00E4613C">
      <w:pPr>
        <w:jc w:val="right"/>
        <w:rPr>
          <w:lang w:val="id-ID"/>
        </w:rPr>
      </w:pPr>
      <w:r w:rsidRPr="00813992">
        <w:rPr>
          <w:lang w:val="id-ID"/>
        </w:rPr>
        <w:tab/>
      </w:r>
    </w:p>
    <w:p w14:paraId="696F4756" w14:textId="37F9968B" w:rsidR="00E4613C" w:rsidRPr="00813992" w:rsidRDefault="00E4613C" w:rsidP="00E4613C">
      <w:pPr>
        <w:jc w:val="right"/>
        <w:rPr>
          <w:lang w:val="id-ID"/>
        </w:rPr>
      </w:pPr>
      <w:r w:rsidRPr="00813992">
        <w:rPr>
          <w:lang w:val="id-ID"/>
        </w:rPr>
        <w:t xml:space="preserve"> (nvc)</w:t>
      </w:r>
    </w:p>
    <w:p w14:paraId="4026E5BB" w14:textId="1F6EB409" w:rsidR="00E4613C" w:rsidRPr="00813992" w:rsidRDefault="00E4613C">
      <w:pPr>
        <w:rPr>
          <w:lang w:val="id-ID"/>
        </w:rPr>
      </w:pPr>
      <w:r w:rsidRPr="00813992">
        <w:rPr>
          <w:lang w:val="id-ID"/>
        </w:rPr>
        <w:br w:type="page"/>
      </w:r>
    </w:p>
    <w:p w14:paraId="74FD8798" w14:textId="3D47D99D" w:rsidR="00E4613C" w:rsidRPr="00813992" w:rsidRDefault="00E4613C">
      <w:pPr>
        <w:rPr>
          <w:lang w:val="id-ID"/>
        </w:rPr>
      </w:pPr>
      <w:r w:rsidRPr="00813992">
        <w:rPr>
          <w:lang w:val="id-ID"/>
        </w:rPr>
        <w:lastRenderedPageBreak/>
        <w:br w:type="page"/>
      </w:r>
    </w:p>
    <w:p w14:paraId="0AE24A33" w14:textId="77777777" w:rsidR="000F3AD4" w:rsidRPr="00813992" w:rsidRDefault="000F3AD4" w:rsidP="000F3AD4">
      <w:pPr>
        <w:rPr>
          <w:rFonts w:ascii="Wingdings 2" w:hAnsi="Wingdings 2"/>
          <w:sz w:val="24"/>
          <w:szCs w:val="24"/>
          <w:lang w:val="id-ID"/>
        </w:rPr>
      </w:pPr>
      <w:r w:rsidRPr="00813992">
        <w:rPr>
          <w:noProof/>
          <w:lang w:val="id-ID"/>
        </w:rPr>
        <w:lastRenderedPageBreak/>
        <mc:AlternateContent>
          <mc:Choice Requires="wps">
            <w:drawing>
              <wp:anchor distT="0" distB="0" distL="114300" distR="114300" simplePos="0" relativeHeight="251670016" behindDoc="0" locked="0" layoutInCell="1" allowOverlap="1" wp14:anchorId="377DE0D7" wp14:editId="46A6DCA5">
                <wp:simplePos x="0" y="0"/>
                <wp:positionH relativeFrom="margin">
                  <wp:align>left</wp:align>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17323545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185EC158" w14:textId="77777777" w:rsidR="000F3AD4" w:rsidRPr="00276184" w:rsidRDefault="000F3AD4" w:rsidP="00F4693F">
                            <w:pPr>
                              <w:shd w:val="clear" w:color="auto" w:fill="D9D9D9" w:themeFill="background1" w:themeFillShade="D9"/>
                              <w:rPr>
                                <w:b/>
                              </w:rPr>
                            </w:pPr>
                            <w:r w:rsidRPr="00276184">
                              <w:rPr>
                                <w:b/>
                              </w:rPr>
                              <w:t>KHOTBAH</w:t>
                            </w:r>
                          </w:p>
                          <w:p w14:paraId="062C0744" w14:textId="0A798650" w:rsidR="000F3AD4" w:rsidRPr="00276184" w:rsidRDefault="000F3AD4" w:rsidP="00F4693F">
                            <w:pPr>
                              <w:shd w:val="clear" w:color="auto" w:fill="D9D9D9" w:themeFill="background1" w:themeFillShade="D9"/>
                              <w:rPr>
                                <w:b/>
                              </w:rPr>
                            </w:pPr>
                            <w:r w:rsidRPr="00276184">
                              <w:rPr>
                                <w:b/>
                              </w:rPr>
                              <w:t xml:space="preserve">Minggu </w:t>
                            </w:r>
                            <w:r w:rsidR="00747E72">
                              <w:rPr>
                                <w:b/>
                              </w:rPr>
                              <w:t>Pra-Paskah</w:t>
                            </w:r>
                            <w:r w:rsidRPr="00276184">
                              <w:rPr>
                                <w:b/>
                              </w:rPr>
                              <w:t xml:space="preserve"> </w:t>
                            </w:r>
                            <w:r w:rsidR="00F4693F">
                              <w:rPr>
                                <w:b/>
                              </w:rPr>
                              <w:t>5</w:t>
                            </w:r>
                          </w:p>
                          <w:p w14:paraId="621F7B51" w14:textId="77777777" w:rsidR="000F3AD4" w:rsidRPr="00F976DD" w:rsidRDefault="000F3AD4" w:rsidP="00F4693F">
                            <w:pPr>
                              <w:shd w:val="clear" w:color="auto" w:fill="D9D9D9" w:themeFill="background1" w:themeFillShade="D9"/>
                              <w:rPr>
                                <w:rFonts w:cs="Calibri"/>
                                <w:bCs/>
                                <w:i/>
                                <w:iCs/>
                                <w:sz w:val="20"/>
                                <w:szCs w:val="20"/>
                              </w:rPr>
                            </w:pPr>
                            <w:r>
                              <w:rPr>
                                <w:rFonts w:cs="Calibri"/>
                                <w:bCs/>
                                <w:i/>
                                <w:iCs/>
                                <w:sz w:val="20"/>
                                <w:szCs w:val="20"/>
                              </w:rPr>
                              <w:t>6 April 2025 (ungu)</w:t>
                            </w:r>
                          </w:p>
                          <w:p w14:paraId="6CCAB46E" w14:textId="77777777" w:rsidR="000F3AD4" w:rsidRDefault="000F3AD4" w:rsidP="00F4693F">
                            <w:pPr>
                              <w:pBdr>
                                <w:top w:val="single" w:sz="4" w:space="1" w:color="7F7F7F"/>
                              </w:pBdr>
                              <w:shd w:val="clear" w:color="auto" w:fill="D9D9D9" w:themeFill="background1" w:themeFillShade="D9"/>
                              <w:rPr>
                                <w:rFonts w:cs="Calibri"/>
                                <w:bCs/>
                                <w:sz w:val="20"/>
                                <w:szCs w:val="20"/>
                              </w:rPr>
                            </w:pPr>
                          </w:p>
                          <w:p w14:paraId="3778D048" w14:textId="77777777" w:rsidR="000F3AD4" w:rsidRPr="00C76228" w:rsidRDefault="000F3AD4" w:rsidP="00F4693F">
                            <w:pPr>
                              <w:shd w:val="clear" w:color="auto" w:fill="D9D9D9" w:themeFill="background1" w:themeFillShade="D9"/>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Pr>
                                <w:rFonts w:cs="Calibri Light"/>
                                <w:color w:val="000000"/>
                                <w:sz w:val="20"/>
                                <w:szCs w:val="20"/>
                              </w:rPr>
                              <w:t>Yesaya 43: 16-21</w:t>
                            </w:r>
                          </w:p>
                          <w:p w14:paraId="30DB186C" w14:textId="77777777" w:rsidR="000F3AD4" w:rsidRPr="00C76228" w:rsidRDefault="000F3AD4" w:rsidP="00F4693F">
                            <w:pPr>
                              <w:shd w:val="clear" w:color="auto" w:fill="D9D9D9" w:themeFill="background1" w:themeFillShade="D9"/>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126</w:t>
                            </w:r>
                          </w:p>
                          <w:p w14:paraId="6044BEE6" w14:textId="77777777" w:rsidR="000F3AD4" w:rsidRPr="00C76228" w:rsidRDefault="000F3AD4" w:rsidP="00F4693F">
                            <w:pPr>
                              <w:shd w:val="clear" w:color="auto" w:fill="D9D9D9" w:themeFill="background1" w:themeFillShade="D9"/>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Filipi 3: 4-14</w:t>
                            </w:r>
                          </w:p>
                          <w:p w14:paraId="485C6B53" w14:textId="77777777" w:rsidR="000F3AD4" w:rsidRPr="00C76228" w:rsidRDefault="000F3AD4" w:rsidP="00F4693F">
                            <w:pPr>
                              <w:shd w:val="clear" w:color="auto" w:fill="D9D9D9" w:themeFill="background1" w:themeFillShade="D9"/>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Yohanes 12: 1-8</w:t>
                            </w:r>
                          </w:p>
                        </w:txbxContent>
                      </wps:txbx>
                      <wps:bodyPr rot="0" vert="horz" wrap="square" lIns="91440" tIns="45720" rIns="91440" bIns="45720" anchor="t" anchorCtr="0" upright="1">
                        <a:noAutofit/>
                      </wps:bodyPr>
                    </wps:wsp>
                  </a:graphicData>
                </a:graphic>
              </wp:anchor>
            </w:drawing>
          </mc:Choice>
          <mc:Fallback>
            <w:pict>
              <v:shape w14:anchorId="377DE0D7" id="_x0000_s1040" type="#_x0000_t202" style="position:absolute;margin-left:0;margin-top:0;width:175.55pt;height:105.1pt;z-index:2516700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" fillcolor="#d8d8d8 [2732]" stroked="f">
                <v:textbox>
                  <w:txbxContent>
                    <w:p w14:paraId="185EC158" w14:textId="77777777" w:rsidR="000F3AD4" w:rsidRPr="00276184" w:rsidRDefault="000F3AD4" w:rsidP="00F4693F">
                      <w:pPr>
                        <w:shd w:val="clear" w:color="auto" w:fill="D9D9D9" w:themeFill="background1" w:themeFillShade="D9"/>
                        <w:rPr>
                          <w:b/>
                        </w:rPr>
                      </w:pPr>
                      <w:r w:rsidRPr="00276184">
                        <w:rPr>
                          <w:b/>
                        </w:rPr>
                        <w:t>KHOTBAH</w:t>
                      </w:r>
                    </w:p>
                    <w:p w14:paraId="062C0744" w14:textId="0A798650" w:rsidR="000F3AD4" w:rsidRPr="00276184" w:rsidRDefault="000F3AD4" w:rsidP="00F4693F">
                      <w:pPr>
                        <w:shd w:val="clear" w:color="auto" w:fill="D9D9D9" w:themeFill="background1" w:themeFillShade="D9"/>
                        <w:rPr>
                          <w:b/>
                        </w:rPr>
                      </w:pPr>
                      <w:r w:rsidRPr="00276184">
                        <w:rPr>
                          <w:b/>
                        </w:rPr>
                        <w:t xml:space="preserve">Minggu </w:t>
                      </w:r>
                      <w:r w:rsidR="00747E72">
                        <w:rPr>
                          <w:b/>
                        </w:rPr>
                        <w:t>Pra-Paskah</w:t>
                      </w:r>
                      <w:r w:rsidRPr="00276184">
                        <w:rPr>
                          <w:b/>
                        </w:rPr>
                        <w:t xml:space="preserve"> </w:t>
                      </w:r>
                      <w:r w:rsidR="00F4693F">
                        <w:rPr>
                          <w:b/>
                        </w:rPr>
                        <w:t>5</w:t>
                      </w:r>
                    </w:p>
                    <w:p w14:paraId="621F7B51" w14:textId="77777777" w:rsidR="000F3AD4" w:rsidRPr="00F976DD" w:rsidRDefault="000F3AD4" w:rsidP="00F4693F">
                      <w:pPr>
                        <w:shd w:val="clear" w:color="auto" w:fill="D9D9D9" w:themeFill="background1" w:themeFillShade="D9"/>
                        <w:rPr>
                          <w:rFonts w:cs="Calibri"/>
                          <w:bCs/>
                          <w:i/>
                          <w:iCs/>
                          <w:sz w:val="20"/>
                          <w:szCs w:val="20"/>
                        </w:rPr>
                      </w:pPr>
                      <w:r>
                        <w:rPr>
                          <w:rFonts w:cs="Calibri"/>
                          <w:bCs/>
                          <w:i/>
                          <w:iCs/>
                          <w:sz w:val="20"/>
                          <w:szCs w:val="20"/>
                        </w:rPr>
                        <w:t>6 April 2025 (ungu)</w:t>
                      </w:r>
                    </w:p>
                    <w:p w14:paraId="6CCAB46E" w14:textId="77777777" w:rsidR="000F3AD4" w:rsidRDefault="000F3AD4" w:rsidP="00F4693F">
                      <w:pPr>
                        <w:pBdr>
                          <w:top w:val="single" w:sz="4" w:space="1" w:color="7F7F7F"/>
                        </w:pBdr>
                        <w:shd w:val="clear" w:color="auto" w:fill="D9D9D9" w:themeFill="background1" w:themeFillShade="D9"/>
                        <w:rPr>
                          <w:rFonts w:cs="Calibri"/>
                          <w:bCs/>
                          <w:sz w:val="20"/>
                          <w:szCs w:val="20"/>
                        </w:rPr>
                      </w:pPr>
                    </w:p>
                    <w:p w14:paraId="3778D048" w14:textId="77777777" w:rsidR="000F3AD4" w:rsidRPr="00C76228" w:rsidRDefault="000F3AD4" w:rsidP="00F4693F">
                      <w:pPr>
                        <w:shd w:val="clear" w:color="auto" w:fill="D9D9D9" w:themeFill="background1" w:themeFillShade="D9"/>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Pr>
                          <w:rFonts w:cs="Calibri Light"/>
                          <w:color w:val="000000"/>
                          <w:sz w:val="20"/>
                          <w:szCs w:val="20"/>
                        </w:rPr>
                        <w:t>Yesaya 43: 16-21</w:t>
                      </w:r>
                    </w:p>
                    <w:p w14:paraId="30DB186C" w14:textId="77777777" w:rsidR="000F3AD4" w:rsidRPr="00C76228" w:rsidRDefault="000F3AD4" w:rsidP="00F4693F">
                      <w:pPr>
                        <w:shd w:val="clear" w:color="auto" w:fill="D9D9D9" w:themeFill="background1" w:themeFillShade="D9"/>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126</w:t>
                      </w:r>
                    </w:p>
                    <w:p w14:paraId="6044BEE6" w14:textId="77777777" w:rsidR="000F3AD4" w:rsidRPr="00C76228" w:rsidRDefault="000F3AD4" w:rsidP="00F4693F">
                      <w:pPr>
                        <w:shd w:val="clear" w:color="auto" w:fill="D9D9D9" w:themeFill="background1" w:themeFillShade="D9"/>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Filipi 3: 4-14</w:t>
                      </w:r>
                    </w:p>
                    <w:p w14:paraId="485C6B53" w14:textId="77777777" w:rsidR="000F3AD4" w:rsidRPr="00C76228" w:rsidRDefault="000F3AD4" w:rsidP="00F4693F">
                      <w:pPr>
                        <w:shd w:val="clear" w:color="auto" w:fill="D9D9D9" w:themeFill="background1" w:themeFillShade="D9"/>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Yohanes 12: 1-8</w:t>
                      </w:r>
                    </w:p>
                  </w:txbxContent>
                </v:textbox>
                <w10:wrap type="through" anchorx="margin"/>
              </v:shape>
            </w:pict>
          </mc:Fallback>
        </mc:AlternateContent>
      </w:r>
      <w:r w:rsidRPr="00813992">
        <w:rPr>
          <w:noProof/>
          <w:lang w:val="id-ID"/>
        </w:rPr>
        <mc:AlternateContent>
          <mc:Choice Requires="wps">
            <w:drawing>
              <wp:anchor distT="45720" distB="45720" distL="114300" distR="114300" simplePos="0" relativeHeight="251668992" behindDoc="1" locked="0" layoutInCell="1" allowOverlap="1" wp14:anchorId="47854E0A" wp14:editId="600FB2C4">
                <wp:simplePos x="0" y="0"/>
                <wp:positionH relativeFrom="margin">
                  <wp:align>right</wp:align>
                </wp:positionH>
                <wp:positionV relativeFrom="paragraph">
                  <wp:posOffset>171450</wp:posOffset>
                </wp:positionV>
                <wp:extent cx="1662430" cy="1206500"/>
                <wp:effectExtent l="0" t="0" r="0" b="0"/>
                <wp:wrapThrough wrapText="bothSides">
                  <wp:wrapPolygon edited="0">
                    <wp:start x="0" y="0"/>
                    <wp:lineTo x="0" y="21145"/>
                    <wp:lineTo x="21286" y="21145"/>
                    <wp:lineTo x="21286" y="0"/>
                    <wp:lineTo x="0" y="0"/>
                  </wp:wrapPolygon>
                </wp:wrapThrough>
                <wp:docPr id="110803482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206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5FC318" w14:textId="77777777" w:rsidR="000F3AD4" w:rsidRPr="00055BA2" w:rsidRDefault="000F3AD4" w:rsidP="000F3AD4">
                            <w:pPr>
                              <w:jc w:val="center"/>
                              <w:rPr>
                                <w:rFonts w:ascii="Cooper Black" w:eastAsia="SimSun" w:hAnsi="Cooper Black" w:cs="SimSun"/>
                                <w:sz w:val="28"/>
                                <w:szCs w:val="32"/>
                              </w:rPr>
                            </w:pPr>
                            <w:r>
                              <w:rPr>
                                <w:rFonts w:ascii="Cooper Black" w:eastAsia="SimSun" w:hAnsi="Cooper Black" w:cs="SimSun"/>
                                <w:sz w:val="28"/>
                                <w:szCs w:val="32"/>
                              </w:rPr>
                              <w:t xml:space="preserve">Menyadari dan Merespons Kasih Tak Terhitung </w:t>
                            </w:r>
                          </w:p>
                          <w:p w14:paraId="15CC2E83" w14:textId="77777777" w:rsidR="000F3AD4" w:rsidRPr="00055BA2" w:rsidRDefault="000F3AD4" w:rsidP="000F3AD4">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521134F" w14:textId="77777777" w:rsidR="000F3AD4" w:rsidRPr="00055BA2" w:rsidRDefault="000F3AD4" w:rsidP="000F3AD4">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54E0A" id="_x0000_s1041" type="#_x0000_t202" style="position:absolute;margin-left:79.7pt;margin-top:13.5pt;width:130.9pt;height:95pt;z-index:-2516474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" stroked="f">
                <v:textbox>
                  <w:txbxContent>
                    <w:p w14:paraId="155FC318" w14:textId="77777777" w:rsidR="000F3AD4" w:rsidRPr="00055BA2" w:rsidRDefault="000F3AD4" w:rsidP="000F3AD4">
                      <w:pPr>
                        <w:jc w:val="center"/>
                        <w:rPr>
                          <w:rFonts w:ascii="Cooper Black" w:eastAsia="SimSun" w:hAnsi="Cooper Black" w:cs="SimSun"/>
                          <w:sz w:val="28"/>
                          <w:szCs w:val="32"/>
                        </w:rPr>
                      </w:pPr>
                      <w:r>
                        <w:rPr>
                          <w:rFonts w:ascii="Cooper Black" w:eastAsia="SimSun" w:hAnsi="Cooper Black" w:cs="SimSun"/>
                          <w:sz w:val="28"/>
                          <w:szCs w:val="32"/>
                        </w:rPr>
                        <w:t xml:space="preserve">Menyadari dan Merespons Kasih Tak Terhitung </w:t>
                      </w:r>
                    </w:p>
                    <w:p w14:paraId="15CC2E83" w14:textId="77777777" w:rsidR="000F3AD4" w:rsidRPr="00055BA2" w:rsidRDefault="000F3AD4" w:rsidP="000F3AD4">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521134F" w14:textId="77777777" w:rsidR="000F3AD4" w:rsidRPr="00055BA2" w:rsidRDefault="000F3AD4" w:rsidP="000F3AD4">
                      <w:pPr>
                        <w:jc w:val="center"/>
                        <w:rPr>
                          <w:rFonts w:ascii="Cooper Black" w:eastAsia="SimSun" w:hAnsi="Cooper Black" w:cs="SimSun"/>
                          <w:sz w:val="32"/>
                          <w:szCs w:val="36"/>
                          <w:lang w:val="id-ID"/>
                        </w:rPr>
                      </w:pPr>
                    </w:p>
                  </w:txbxContent>
                </v:textbox>
                <w10:wrap type="through" anchorx="margin"/>
              </v:shape>
            </w:pict>
          </mc:Fallback>
        </mc:AlternateContent>
      </w:r>
    </w:p>
    <w:p w14:paraId="26453150" w14:textId="77777777" w:rsidR="000F3AD4" w:rsidRPr="00813992" w:rsidRDefault="000F3AD4" w:rsidP="000F3AD4">
      <w:pPr>
        <w:rPr>
          <w:b/>
          <w:bCs/>
          <w:lang w:val="id-ID"/>
        </w:rPr>
      </w:pPr>
    </w:p>
    <w:p w14:paraId="47819909" w14:textId="77777777" w:rsidR="000F3AD4" w:rsidRPr="00813992" w:rsidRDefault="000F3AD4" w:rsidP="000F3AD4">
      <w:pPr>
        <w:rPr>
          <w:b/>
          <w:bCs/>
          <w:lang w:val="id-ID"/>
        </w:rPr>
      </w:pPr>
    </w:p>
    <w:p w14:paraId="51D8D957" w14:textId="77777777" w:rsidR="000F3AD4" w:rsidRPr="00813992" w:rsidRDefault="000F3AD4" w:rsidP="000F3AD4">
      <w:pPr>
        <w:jc w:val="both"/>
        <w:rPr>
          <w:b/>
          <w:bCs/>
          <w:lang w:val="id-ID"/>
        </w:rPr>
      </w:pPr>
      <w:r w:rsidRPr="00813992">
        <w:rPr>
          <w:b/>
          <w:bCs/>
          <w:lang w:val="id-ID"/>
        </w:rPr>
        <w:t>DASAR PEMIKIRAN</w:t>
      </w:r>
    </w:p>
    <w:p w14:paraId="0716CE1A" w14:textId="7C196525" w:rsidR="000F3AD4" w:rsidRPr="00813992" w:rsidRDefault="000F3AD4" w:rsidP="000F3AD4">
      <w:pPr>
        <w:ind w:firstLine="851"/>
        <w:jc w:val="both"/>
        <w:rPr>
          <w:rFonts w:cs="Calibri Light"/>
          <w:spacing w:val="-2"/>
          <w:lang w:val="id-ID"/>
        </w:rPr>
      </w:pPr>
      <w:r w:rsidRPr="00813992">
        <w:rPr>
          <w:rFonts w:cs="Calibri Light"/>
          <w:spacing w:val="-2"/>
          <w:lang w:val="id-ID"/>
        </w:rPr>
        <w:t xml:space="preserve">Tentu kita tidak asing lagi dengan peribahasa </w:t>
      </w:r>
      <w:r w:rsidRPr="00813992">
        <w:rPr>
          <w:rFonts w:cs="Calibri Light"/>
          <w:i/>
          <w:iCs/>
          <w:spacing w:val="-2"/>
          <w:lang w:val="id-ID"/>
        </w:rPr>
        <w:t xml:space="preserve">“Kacang Lupa Kulitnya”. </w:t>
      </w:r>
      <w:r w:rsidRPr="00813992">
        <w:rPr>
          <w:rFonts w:cs="Calibri Light"/>
          <w:spacing w:val="-2"/>
          <w:lang w:val="id-ID"/>
        </w:rPr>
        <w:t>Melalui peribahasa ini, kita mau diingatkan agar dalam relasi bersama yang lain, kita tidak melupakan kebaikan yang telah diterima. Manusia sebagai makhluk sosial yang memerlukan kehadiran sesamanya seharusnya dapat menghargai setiap bentuk kebaikan bagi dirinya. Bagaimanapun penghargaan dan penerimaan juga merupakan kebutuhan manusia. Abraham Maslow, seorang psikolog sekaligus teoritikus asal Amerika menyebutkan ada lima kebutuhan manusia yang harus dipenuhi. Lima kebutuhan tersebut adalah kebutuhan dasar atau fisiologis, kebutuhan akan rasa aman, kebutuhan akan cinta/rasa kasih-sayang, kebutuhan akan penghargaan, dan kebutuhan untuk mengaktualisasi diri. Itu</w:t>
      </w:r>
      <w:r w:rsidR="003A6AC6">
        <w:rPr>
          <w:rFonts w:cs="Calibri Light"/>
          <w:spacing w:val="-2"/>
          <w:lang w:val="id-ID"/>
        </w:rPr>
        <w:t xml:space="preserve">lah dasar </w:t>
      </w:r>
      <w:r w:rsidRPr="00813992">
        <w:rPr>
          <w:rFonts w:cs="Calibri Light"/>
          <w:spacing w:val="-2"/>
          <w:lang w:val="id-ID"/>
        </w:rPr>
        <w:t>mengapa manusia perlu menghargai setiap bentuk kehadiran sesamanya.</w:t>
      </w:r>
    </w:p>
    <w:p w14:paraId="10ED79B7" w14:textId="77777777" w:rsidR="000F3AD4" w:rsidRPr="00813992" w:rsidRDefault="000F3AD4" w:rsidP="000F3AD4">
      <w:pPr>
        <w:ind w:firstLine="851"/>
        <w:jc w:val="both"/>
        <w:rPr>
          <w:rFonts w:cs="Calibri Light"/>
          <w:spacing w:val="-2"/>
          <w:lang w:val="id-ID"/>
        </w:rPr>
      </w:pPr>
      <w:r w:rsidRPr="00813992">
        <w:rPr>
          <w:rFonts w:cs="Calibri Light"/>
          <w:spacing w:val="-2"/>
          <w:lang w:val="id-ID"/>
        </w:rPr>
        <w:t xml:space="preserve">Lantas, bagaimana dengan relasi bersama Tuhan?  Tentu Tuhan tidak mengharapkan balasan dari kita. Apa yang Ia lakukan murni karena kasih-Nya bagi dunia dan kita dipanggil untuk hidup dalam rasa syukur. Rasa syukur itulah yang mendorong kita untuk merespons setiap kebaikan-Nya. Namun, terkadang manusia melihat kebaikan Tuhan sebagai suatu yang </w:t>
      </w:r>
      <w:r w:rsidRPr="00813992">
        <w:rPr>
          <w:rFonts w:cs="Calibri Light"/>
          <w:b/>
          <w:bCs/>
          <w:spacing w:val="-2"/>
          <w:lang w:val="id-ID"/>
        </w:rPr>
        <w:t xml:space="preserve">biasa </w:t>
      </w:r>
      <w:r w:rsidRPr="00813992">
        <w:rPr>
          <w:rFonts w:cs="Calibri Light"/>
          <w:spacing w:val="-2"/>
          <w:lang w:val="id-ID"/>
        </w:rPr>
        <w:t xml:space="preserve">diterima. Ini yang kerap membuat ia tidak bisa menghargai hal-hal sederhana yang Tuhan beri dalam hidup, bahkan segera melupakan semua kebaikan-Nya ketika menemui kesulitan.  </w:t>
      </w:r>
    </w:p>
    <w:p w14:paraId="016312CA" w14:textId="77777777" w:rsidR="000F3AD4" w:rsidRPr="00813992" w:rsidRDefault="000F3AD4" w:rsidP="000F3AD4">
      <w:pPr>
        <w:ind w:firstLine="851"/>
        <w:jc w:val="both"/>
        <w:rPr>
          <w:rFonts w:cs="Calibri Light"/>
          <w:spacing w:val="-2"/>
          <w:lang w:val="id-ID"/>
        </w:rPr>
      </w:pPr>
      <w:r w:rsidRPr="00813992">
        <w:rPr>
          <w:rFonts w:cs="Calibri Light"/>
          <w:spacing w:val="-2"/>
          <w:lang w:val="id-ID"/>
        </w:rPr>
        <w:t xml:space="preserve">Bacaan hari ini akan menolong kita untuk kembali melihat dan mengingat kasih setia Tuhan. Mari kita benar-benar sadari </w:t>
      </w:r>
      <w:r w:rsidRPr="00813992">
        <w:rPr>
          <w:rFonts w:cs="Calibri Light"/>
          <w:spacing w:val="-2"/>
          <w:lang w:val="id-ID"/>
        </w:rPr>
        <w:lastRenderedPageBreak/>
        <w:t xml:space="preserve">bahwa Tuhan tidak pernah absen dalam sejarah kehidupan manusia. Tuhan selalu hadir dengan cara tidak terduga bahkan selalu baru dalam kehidupan manusia. Dari kesadaran inilah, kita diajak untuk semakin tergerak merespons kebaikan Tuhan.  </w:t>
      </w:r>
    </w:p>
    <w:p w14:paraId="50D4706D" w14:textId="3ADB8928" w:rsidR="000F3AD4" w:rsidRPr="00813992" w:rsidRDefault="000F3AD4" w:rsidP="000F3AD4">
      <w:pPr>
        <w:ind w:firstLine="851"/>
        <w:jc w:val="both"/>
        <w:rPr>
          <w:rFonts w:cs="Calibri Light"/>
          <w:spacing w:val="-2"/>
          <w:lang w:val="id-ID"/>
        </w:rPr>
      </w:pPr>
      <w:r w:rsidRPr="00813992">
        <w:rPr>
          <w:rFonts w:cs="Calibri Light"/>
          <w:spacing w:val="-2"/>
          <w:lang w:val="id-ID"/>
        </w:rPr>
        <w:t xml:space="preserve">Kiranya di Minggu </w:t>
      </w:r>
      <w:r w:rsidR="00747E72">
        <w:rPr>
          <w:rFonts w:cs="Calibri Light"/>
          <w:spacing w:val="-2"/>
          <w:lang w:val="id-ID"/>
        </w:rPr>
        <w:t>Pra-Paskah</w:t>
      </w:r>
      <w:r w:rsidRPr="00813992">
        <w:rPr>
          <w:rFonts w:cs="Calibri Light"/>
          <w:spacing w:val="-2"/>
          <w:lang w:val="id-ID"/>
        </w:rPr>
        <w:t xml:space="preserve"> kelima, umat semakin memiliki kemauan dan kerendahan hati untuk menyadari dan merespons kasih yang tak terhitung dari Tuhan.</w:t>
      </w:r>
    </w:p>
    <w:p w14:paraId="00E9E36A" w14:textId="77777777" w:rsidR="000F3AD4" w:rsidRPr="00813992" w:rsidRDefault="000F3AD4" w:rsidP="000F3AD4">
      <w:pPr>
        <w:ind w:firstLine="851"/>
        <w:jc w:val="both"/>
        <w:rPr>
          <w:b/>
          <w:bCs/>
          <w:lang w:val="id-ID"/>
        </w:rPr>
      </w:pPr>
    </w:p>
    <w:p w14:paraId="109738AD" w14:textId="77777777" w:rsidR="000F3AD4" w:rsidRPr="00813992" w:rsidRDefault="000F3AD4" w:rsidP="000F3AD4">
      <w:pPr>
        <w:ind w:firstLine="851"/>
        <w:jc w:val="both"/>
        <w:rPr>
          <w:b/>
          <w:bCs/>
          <w:lang w:val="id-ID"/>
        </w:rPr>
      </w:pPr>
    </w:p>
    <w:p w14:paraId="27C601F9" w14:textId="77777777" w:rsidR="000F3AD4" w:rsidRPr="00813992" w:rsidRDefault="000F3AD4" w:rsidP="000F3AD4">
      <w:pPr>
        <w:jc w:val="both"/>
        <w:rPr>
          <w:b/>
          <w:bCs/>
          <w:lang w:val="id-ID"/>
        </w:rPr>
      </w:pPr>
      <w:r w:rsidRPr="00813992">
        <w:rPr>
          <w:b/>
          <w:bCs/>
          <w:lang w:val="id-ID"/>
        </w:rPr>
        <w:t>TAFSIR LEKSIONARIS</w:t>
      </w:r>
    </w:p>
    <w:p w14:paraId="7246643A" w14:textId="77777777" w:rsidR="000F3AD4" w:rsidRPr="00813992" w:rsidRDefault="000F3AD4" w:rsidP="000F3AD4">
      <w:pPr>
        <w:ind w:firstLine="851"/>
        <w:jc w:val="both"/>
        <w:rPr>
          <w:rFonts w:cs="Calibri Light"/>
          <w:b/>
          <w:bCs/>
          <w:lang w:val="id-ID"/>
        </w:rPr>
      </w:pPr>
    </w:p>
    <w:p w14:paraId="1180084F" w14:textId="77777777" w:rsidR="000F3AD4" w:rsidRPr="00813992" w:rsidRDefault="000F3AD4" w:rsidP="003A6AC6">
      <w:pPr>
        <w:jc w:val="both"/>
        <w:rPr>
          <w:rFonts w:cs="Calibri"/>
          <w:b/>
          <w:bCs/>
          <w:lang w:val="id-ID"/>
        </w:rPr>
      </w:pPr>
      <w:r w:rsidRPr="00813992">
        <w:rPr>
          <w:rFonts w:cs="Calibri Light"/>
          <w:b/>
          <w:bCs/>
          <w:color w:val="000000"/>
          <w:lang w:val="id-ID"/>
        </w:rPr>
        <w:t>Yesaya 43: 16-21</w:t>
      </w:r>
    </w:p>
    <w:p w14:paraId="3B89BD2D" w14:textId="77777777" w:rsidR="003A6AC6" w:rsidRDefault="000F3AD4" w:rsidP="000F3AD4">
      <w:pPr>
        <w:ind w:firstLine="851"/>
        <w:jc w:val="both"/>
        <w:rPr>
          <w:rFonts w:cs="Calibri Light"/>
          <w:lang w:val="id-ID"/>
        </w:rPr>
      </w:pPr>
      <w:r w:rsidRPr="00813992">
        <w:rPr>
          <w:rFonts w:cs="Calibri Light"/>
          <w:noProof/>
          <w:spacing w:val="-2"/>
          <w:lang w:val="id-ID"/>
        </w:rPr>
        <w:drawing>
          <wp:anchor distT="0" distB="0" distL="114300" distR="114300" simplePos="0" relativeHeight="251671040" behindDoc="1" locked="0" layoutInCell="1" allowOverlap="1" wp14:anchorId="554A00F0" wp14:editId="72AD702B">
            <wp:simplePos x="0" y="0"/>
            <wp:positionH relativeFrom="margin">
              <wp:posOffset>2246630</wp:posOffset>
            </wp:positionH>
            <wp:positionV relativeFrom="paragraph">
              <wp:posOffset>1750060</wp:posOffset>
            </wp:positionV>
            <wp:extent cx="1824355" cy="2301240"/>
            <wp:effectExtent l="0" t="0" r="4445" b="3810"/>
            <wp:wrapTight wrapText="bothSides">
              <wp:wrapPolygon edited="0">
                <wp:start x="0" y="0"/>
                <wp:lineTo x="0" y="21457"/>
                <wp:lineTo x="21427" y="21457"/>
                <wp:lineTo x="21427" y="0"/>
                <wp:lineTo x="0" y="0"/>
              </wp:wrapPolygon>
            </wp:wrapTight>
            <wp:docPr id="13078746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74670" name="Picture 1307874670"/>
                    <pic:cNvPicPr/>
                  </pic:nvPicPr>
                  <pic:blipFill>
                    <a:blip r:embed="rId25" cstate="print">
                      <a:extLst>
                        <a:ext uri="{BEBA8EAE-BF5A-486C-A8C5-ECC9F3942E4B}">
                          <a14:imgProps xmlns:a14="http://schemas.microsoft.com/office/drawing/2010/main">
                            <a14:imgLayer r:embed="rId26">
                              <a14:imgEffect>
                                <a14:colorTemperature colorTemp="4700"/>
                              </a14:imgEffect>
                            </a14:imgLayer>
                          </a14:imgProps>
                        </a:ext>
                        <a:ext uri="{28A0092B-C50C-407E-A947-70E740481C1C}">
                          <a14:useLocalDpi xmlns:a14="http://schemas.microsoft.com/office/drawing/2010/main" val="0"/>
                        </a:ext>
                      </a:extLst>
                    </a:blip>
                    <a:stretch>
                      <a:fillRect/>
                    </a:stretch>
                  </pic:blipFill>
                  <pic:spPr>
                    <a:xfrm>
                      <a:off x="0" y="0"/>
                      <a:ext cx="1824355" cy="2301240"/>
                    </a:xfrm>
                    <a:prstGeom prst="rect">
                      <a:avLst/>
                    </a:prstGeom>
                  </pic:spPr>
                </pic:pic>
              </a:graphicData>
            </a:graphic>
            <wp14:sizeRelH relativeFrom="page">
              <wp14:pctWidth>0</wp14:pctWidth>
            </wp14:sizeRelH>
            <wp14:sizeRelV relativeFrom="page">
              <wp14:pctHeight>0</wp14:pctHeight>
            </wp14:sizeRelV>
          </wp:anchor>
        </w:drawing>
      </w:r>
      <w:r w:rsidRPr="00813992">
        <w:rPr>
          <w:rFonts w:cs="Calibri Light"/>
          <w:lang w:val="id-ID"/>
        </w:rPr>
        <w:t xml:space="preserve">Bacaan ini menjadi bagian dari </w:t>
      </w:r>
      <w:r w:rsidRPr="00813992">
        <w:rPr>
          <w:rFonts w:cs="Calibri Light"/>
          <w:i/>
          <w:iCs/>
          <w:lang w:val="id-ID"/>
        </w:rPr>
        <w:t xml:space="preserve">deutero-Yesaya </w:t>
      </w:r>
      <w:r w:rsidRPr="00813992">
        <w:rPr>
          <w:rFonts w:cs="Calibri Light"/>
          <w:lang w:val="id-ID"/>
        </w:rPr>
        <w:t xml:space="preserve">(Yesaya 40-55), yakni nubuat Yesaya kepada orang-orang Yehuda yang hidup dalam pembuangan di Babel. Terkhusus dalam perikop ini (Yesaya 43: 8-21), sang nabi hendak memberitahukan bahwa orang-orang Yehuda akan dipakai untuk menjadi saksi karya Allah yang menyelamatkan. Diawali di ayat 16, ketika mereka diajak untuk kembali mengingat siapakah Allah yang sedang bersama mereka, yaitu Dia yang telah melindungi umat Israel dari kejaran Firaun dan pasukannya saat menyeberangi Laut Teberau (Keluaran 14: 15-31). Lalu mereka diajak untuk tidak terpaku pada masa lalu (ayat 18). Mereka diajak lebih membuka diri dan melihat bahwa Allah dapat menyelamatkan umat-Nya dengan berbagai cara, tidak terbatas pada satu-dua cara, pada apa yang hanya terjadi di zaman dahulu atau purbakala. </w:t>
      </w:r>
    </w:p>
    <w:p w14:paraId="77CB8AE6" w14:textId="754A396B" w:rsidR="000F3AD4" w:rsidRPr="00813992" w:rsidRDefault="000F3AD4" w:rsidP="000F3AD4">
      <w:pPr>
        <w:ind w:firstLine="851"/>
        <w:jc w:val="both"/>
        <w:rPr>
          <w:rFonts w:cs="Calibri Light"/>
          <w:lang w:val="id-ID"/>
        </w:rPr>
      </w:pPr>
      <w:r w:rsidRPr="00813992">
        <w:rPr>
          <w:rFonts w:cs="Calibri Light"/>
          <w:lang w:val="id-ID"/>
        </w:rPr>
        <w:t>Di ayat 19-20, sang nabi berusaha menguraikan bagaimana cara Allah akan membawa umat-Nya keluar dari Babel kembali ke Yehuda. Mereka akan dituntun melewati suatu gurun (</w:t>
      </w:r>
      <w:r w:rsidRPr="00813992">
        <w:rPr>
          <w:rFonts w:cs="Calibri Light"/>
          <w:i/>
          <w:iCs/>
          <w:lang w:val="id-ID"/>
        </w:rPr>
        <w:t>Gurun Arab)</w:t>
      </w:r>
      <w:r w:rsidRPr="00813992">
        <w:rPr>
          <w:rFonts w:cs="Calibri Light"/>
          <w:lang w:val="id-ID"/>
        </w:rPr>
        <w:t xml:space="preserve"> yang walaupun merupakan jalur terpendek, namun biasanya dihindari oleh orang Babel ketika ke Yehuda karena gersang dan </w:t>
      </w:r>
      <w:r w:rsidRPr="00813992">
        <w:rPr>
          <w:rFonts w:cs="Calibri Light"/>
          <w:lang w:val="id-ID"/>
        </w:rPr>
        <w:lastRenderedPageBreak/>
        <w:t>tandus.</w:t>
      </w:r>
      <w:r w:rsidRPr="00813992">
        <w:rPr>
          <w:rStyle w:val="ReferensiCatatanKaki"/>
          <w:rFonts w:cs="Calibri Light"/>
          <w:lang w:val="id-ID"/>
        </w:rPr>
        <w:footnoteReference w:id="1"/>
      </w:r>
      <w:r w:rsidRPr="00813992">
        <w:rPr>
          <w:rFonts w:cs="Calibri Light"/>
          <w:lang w:val="id-ID"/>
        </w:rPr>
        <w:t xml:space="preserve"> Jalur yang berbahaya bagi orang Babel justru akan menjadi jalur karya kasih Allah yang besar dan tidak terduga bagi umat Israel. Umat Israel akan dituntun, dijaga, dan diselamatkan oleh Allah dengan cara-Nya yang ajaib. Melalui berbagai peristiwa inilah, mereka dipanggil untuk memberitakan kemasyhuran-Nya (ayat 21).</w:t>
      </w:r>
    </w:p>
    <w:p w14:paraId="569C8F57" w14:textId="77777777" w:rsidR="000F3AD4" w:rsidRPr="00813992" w:rsidRDefault="000F3AD4" w:rsidP="000F3AD4">
      <w:pPr>
        <w:ind w:firstLine="851"/>
        <w:jc w:val="both"/>
        <w:rPr>
          <w:rFonts w:cs="Calibri Light"/>
          <w:b/>
          <w:bCs/>
          <w:lang w:val="id-ID"/>
        </w:rPr>
      </w:pPr>
    </w:p>
    <w:p w14:paraId="4F33EB20" w14:textId="77777777" w:rsidR="000F3AD4" w:rsidRPr="00813992" w:rsidRDefault="000F3AD4" w:rsidP="000F3AD4">
      <w:pPr>
        <w:jc w:val="both"/>
        <w:rPr>
          <w:rFonts w:cs="Calibri Light"/>
          <w:b/>
          <w:bCs/>
          <w:lang w:val="id-ID"/>
        </w:rPr>
      </w:pPr>
      <w:r w:rsidRPr="00813992">
        <w:rPr>
          <w:rFonts w:cs="Calibri Light"/>
          <w:b/>
          <w:bCs/>
          <w:lang w:val="id-ID"/>
        </w:rPr>
        <w:t>Mazmur 126</w:t>
      </w:r>
    </w:p>
    <w:p w14:paraId="15D00165" w14:textId="77777777" w:rsidR="000F3AD4" w:rsidRPr="00813992" w:rsidRDefault="000F3AD4" w:rsidP="000F3AD4">
      <w:pPr>
        <w:ind w:firstLine="851"/>
        <w:jc w:val="both"/>
        <w:rPr>
          <w:rFonts w:cs="Calibri Light"/>
          <w:lang w:val="id-ID"/>
        </w:rPr>
      </w:pPr>
      <w:r w:rsidRPr="00813992">
        <w:rPr>
          <w:rFonts w:cs="Calibri Light"/>
          <w:lang w:val="id-ID"/>
        </w:rPr>
        <w:t>Kata yang sama muncul di awal (judul) Mazmur 120-134, yaitu Nyanyian Ziarah. Sebenarnya dalam bahasa Ibrani (</w:t>
      </w:r>
      <w:r w:rsidRPr="00813992">
        <w:rPr>
          <w:rFonts w:ascii="Times New Roman" w:hAnsi="Times New Roman"/>
          <w:lang w:val="id-ID"/>
        </w:rPr>
        <w:t>הַֽמַּ֫עֲל֥וֹת)</w:t>
      </w:r>
      <w:r w:rsidRPr="00813992">
        <w:rPr>
          <w:rFonts w:cs="Calibri Light"/>
          <w:lang w:val="id-ID"/>
        </w:rPr>
        <w:t xml:space="preserve"> berarti “naik – perjalanan ke tempat yang lebih tinggi”. Diperkirakan kumpulan Mazmur ini digunakan oleh umat ketika mereka “naik” ke Yerusalem (terletak di perbukitan) untuk merayakan salah satu dari tiga hari raya Yahudi yang harus dihadiri oleh semua laki-laki Israel (Ulangan 16: 16). Dengan kata lain, nyanyian ini sekaligus menjadi sebuah nyanyian untuk mengingatkan apa yang sudah Allah lakukan dalam perjalanan kehidupan umat-Nya.</w:t>
      </w:r>
    </w:p>
    <w:p w14:paraId="67D24034" w14:textId="05EBBA4D" w:rsidR="000F3AD4" w:rsidRPr="00813992" w:rsidRDefault="000F3AD4" w:rsidP="000F3AD4">
      <w:pPr>
        <w:ind w:firstLine="851"/>
        <w:jc w:val="both"/>
        <w:rPr>
          <w:rFonts w:cs="Calibri Light"/>
          <w:lang w:val="id-ID"/>
        </w:rPr>
      </w:pPr>
      <w:r w:rsidRPr="00813992">
        <w:rPr>
          <w:rFonts w:cs="Calibri Light"/>
          <w:lang w:val="id-ID"/>
        </w:rPr>
        <w:t xml:space="preserve">Terkhusus dalam Mazmur 126, pemazmur hendak menyaksikan Allah yang memulihkan Israel, yaitu ketika mereka kembali dari Babel ke Yehuda. Yang awalnya diwarnai dengan ratapan dan kesedihan, menjadi sukacita dan kegembiraan, bahkan pemazmur melukiskan keadaan itu seperti orang bermimpi. Sesuatu yang tidak mungkin dibuat menjadi mungkin dan itulah yang dilakukan Allah. Pemazmur pun menyebutkan karya Allah ini sebagai suatu “perkara besar”. Karena hal inilah, Pemazmur mengajak orang-orang yang mendengar kesaksiannya untuk bersukacita (ayat 3). Sukacita itu perlu dimiliki karena umat memiliki Allah Sang Maha, tetapi juga mau senantiasa dekat, mengerti, dan </w:t>
      </w:r>
      <w:r w:rsidR="007C7B2F" w:rsidRPr="00813992">
        <w:rPr>
          <w:rFonts w:cs="Calibri Light"/>
          <w:lang w:val="id-ID"/>
        </w:rPr>
        <w:t>memedulikan</w:t>
      </w:r>
      <w:r w:rsidRPr="00813992">
        <w:rPr>
          <w:rFonts w:cs="Calibri Light"/>
          <w:lang w:val="id-ID"/>
        </w:rPr>
        <w:t xml:space="preserve"> umat-Nya.</w:t>
      </w:r>
    </w:p>
    <w:p w14:paraId="07F5F3CB" w14:textId="77777777" w:rsidR="000F3AD4" w:rsidRPr="00813992" w:rsidRDefault="000F3AD4" w:rsidP="000F3AD4">
      <w:pPr>
        <w:ind w:firstLine="851"/>
        <w:jc w:val="both"/>
        <w:rPr>
          <w:rFonts w:cs="Calibri Light"/>
          <w:lang w:val="id-ID"/>
        </w:rPr>
      </w:pPr>
    </w:p>
    <w:p w14:paraId="79B8C402" w14:textId="77777777" w:rsidR="000F3AD4" w:rsidRPr="00813992" w:rsidRDefault="000F3AD4" w:rsidP="000F3AD4">
      <w:pPr>
        <w:jc w:val="both"/>
        <w:rPr>
          <w:rFonts w:cs="Calibri Light"/>
          <w:lang w:val="id-ID"/>
        </w:rPr>
      </w:pPr>
      <w:r w:rsidRPr="00813992">
        <w:rPr>
          <w:rFonts w:cs="Calibri Light"/>
          <w:b/>
          <w:bCs/>
          <w:lang w:val="id-ID"/>
        </w:rPr>
        <w:t>Filipi 3: 4-14</w:t>
      </w:r>
    </w:p>
    <w:p w14:paraId="40446D08" w14:textId="77777777" w:rsidR="000F3AD4" w:rsidRPr="00813992" w:rsidRDefault="000F3AD4" w:rsidP="000F3AD4">
      <w:pPr>
        <w:ind w:firstLine="851"/>
        <w:jc w:val="both"/>
        <w:rPr>
          <w:rFonts w:cs="Calibri Light"/>
          <w:lang w:val="id-ID"/>
        </w:rPr>
      </w:pPr>
      <w:r w:rsidRPr="00813992">
        <w:rPr>
          <w:rFonts w:cs="Calibri Light"/>
          <w:lang w:val="id-ID"/>
        </w:rPr>
        <w:t xml:space="preserve">Perikop ini merupakan salah satu nasihat yang dituliskan oleh Paulus ketika ia berada di penjara (1:7; 1:12-13). Meskipun </w:t>
      </w:r>
      <w:r w:rsidRPr="00813992">
        <w:rPr>
          <w:rFonts w:cs="Calibri Light"/>
          <w:lang w:val="id-ID"/>
        </w:rPr>
        <w:lastRenderedPageBreak/>
        <w:t xml:space="preserve">Paulus menghadapi masa-masa yang sulit, tetapi ia belajar untuk tetap setia melakukan tugas dan panggilannya. Pengalaman “ditemukan” oleh Kristus (ayat 12), membuat Paulus merasa begitu berharga dan inilah yang menjadi alasan komitmen Paulus dalam melakukan tugas dan panggilannya. Paulus bahkan menegaskan apa yang dulu dianggapnya merupakan sebuah keuntungan dan kehebatan karena identitas yang dimiliki (ayat 5-6), kini setelah mengenal Kristus justru dilihatnya sebagai kerugian. Pengalaman diselamatkan oleh Kristus, dikasihi dengan kasih yang sedemikian besar dan tulus, menjadi alasan utama Paulus untuk mengarahkan hati kepada Tuhan (ayat 13). </w:t>
      </w:r>
    </w:p>
    <w:p w14:paraId="1C17A081" w14:textId="77777777" w:rsidR="000F3AD4" w:rsidRPr="00813992" w:rsidRDefault="000F3AD4" w:rsidP="000F3AD4">
      <w:pPr>
        <w:ind w:firstLine="851"/>
        <w:jc w:val="both"/>
        <w:rPr>
          <w:rFonts w:cs="Calibri Light"/>
          <w:lang w:val="id-ID"/>
        </w:rPr>
      </w:pPr>
      <w:r w:rsidRPr="00813992">
        <w:rPr>
          <w:rFonts w:cs="Calibri Light"/>
          <w:lang w:val="id-ID"/>
        </w:rPr>
        <w:t>Penghayatan ini yang juga diharapkan Paulus dapat hidup dalam kehidupan jemaat di Filipi. Jemaat Filipi adalah komunitas Kristen yang didirikan oleh Rasul Paulus di kota Filipi, yang terletak di Makedonia (sekarang bagian dari Yunani). Kota ini menjadi salah satu kota penting pada zaman Romawi dan memiliki populasi beragam, termasuk orang Yunani, Romawi, dan Yahudi. Karena keadaan inilah, jemaat Filipi menghadapi berbagai tantangan, seperti:</w:t>
      </w:r>
    </w:p>
    <w:p w14:paraId="51752B1C" w14:textId="77777777" w:rsidR="000F3AD4" w:rsidRPr="00813992" w:rsidRDefault="000F3AD4" w:rsidP="000F3AD4">
      <w:pPr>
        <w:pStyle w:val="DaftarParagraf"/>
        <w:widowControl/>
        <w:numPr>
          <w:ilvl w:val="0"/>
          <w:numId w:val="9"/>
        </w:numPr>
        <w:autoSpaceDE/>
        <w:autoSpaceDN/>
        <w:ind w:left="426"/>
        <w:contextualSpacing/>
        <w:rPr>
          <w:rFonts w:cs="Calibri Light"/>
          <w:lang w:val="id-ID"/>
        </w:rPr>
      </w:pPr>
      <w:r w:rsidRPr="00813992">
        <w:rPr>
          <w:rFonts w:cs="Calibri Light"/>
          <w:b/>
          <w:bCs/>
          <w:lang w:val="id-ID"/>
        </w:rPr>
        <w:t>Tekanan eksternal</w:t>
      </w:r>
      <w:r w:rsidRPr="00813992">
        <w:rPr>
          <w:rFonts w:cs="Calibri Light"/>
          <w:lang w:val="id-ID"/>
        </w:rPr>
        <w:t>: Sebagai minoritas di daerah kolonial Romawi, Jemaat Kristen menghadapi tekanan dari masyarakat Romawi yang mendukung kepercayaan politeistik. Mereka mengalami diskriminasi, penganiayaan, dan tekanan sosial untuk mengikuti tradisi dan penyembahan dewa-dewa Romawi. Selain itu, karena kota ini merupakan kota penting, maka kehidupan duniawi, seperti kecenderungan untuk hidup dengan pola pikir materialistis dapat mempengaruhi kehidupan jemaat.</w:t>
      </w:r>
    </w:p>
    <w:p w14:paraId="1703BE7F" w14:textId="77777777" w:rsidR="000F3AD4" w:rsidRPr="00813992" w:rsidRDefault="000F3AD4" w:rsidP="000F3AD4">
      <w:pPr>
        <w:pStyle w:val="DaftarParagraf"/>
        <w:widowControl/>
        <w:numPr>
          <w:ilvl w:val="0"/>
          <w:numId w:val="9"/>
        </w:numPr>
        <w:autoSpaceDE/>
        <w:autoSpaceDN/>
        <w:ind w:left="426"/>
        <w:contextualSpacing/>
        <w:rPr>
          <w:rFonts w:cs="Calibri Light"/>
          <w:lang w:val="id-ID"/>
        </w:rPr>
      </w:pPr>
      <w:r w:rsidRPr="00813992">
        <w:rPr>
          <w:rFonts w:cs="Calibri Light"/>
          <w:b/>
          <w:bCs/>
          <w:lang w:val="id-ID"/>
        </w:rPr>
        <w:t>Ancaman ajaran sesat</w:t>
      </w:r>
      <w:r w:rsidRPr="00813992">
        <w:rPr>
          <w:rFonts w:cs="Calibri Light"/>
          <w:lang w:val="id-ID"/>
        </w:rPr>
        <w:t>: Paulus mengingatkan jemaat Filipi tentang bahaya ajaran-ajaran yang menyimpang, termasuk kelompok yang disebut “anjing-anjing” dan “pekerja-pekerja yang jahat” (ayat 2).</w:t>
      </w:r>
    </w:p>
    <w:p w14:paraId="05AFC224" w14:textId="77777777" w:rsidR="000F3AD4" w:rsidRPr="00813992" w:rsidRDefault="000F3AD4" w:rsidP="000F3AD4">
      <w:pPr>
        <w:pStyle w:val="DaftarParagraf"/>
        <w:widowControl/>
        <w:numPr>
          <w:ilvl w:val="0"/>
          <w:numId w:val="9"/>
        </w:numPr>
        <w:autoSpaceDE/>
        <w:autoSpaceDN/>
        <w:ind w:left="426"/>
        <w:contextualSpacing/>
        <w:rPr>
          <w:rFonts w:cs="Calibri Light"/>
          <w:lang w:val="id-ID"/>
        </w:rPr>
      </w:pPr>
      <w:r w:rsidRPr="00813992">
        <w:rPr>
          <w:rFonts w:cs="Calibri Light"/>
          <w:b/>
          <w:bCs/>
          <w:lang w:val="id-ID"/>
        </w:rPr>
        <w:t>Perselisihan dan ketidakharmonisan di dalam Jemaat</w:t>
      </w:r>
      <w:r w:rsidRPr="00813992">
        <w:rPr>
          <w:rFonts w:cs="Calibri Light"/>
          <w:lang w:val="id-ID"/>
        </w:rPr>
        <w:t xml:space="preserve"> </w:t>
      </w:r>
      <w:r w:rsidRPr="00813992">
        <w:rPr>
          <w:rFonts w:cs="Calibri Light"/>
          <w:b/>
          <w:bCs/>
          <w:lang w:val="id-ID"/>
        </w:rPr>
        <w:t>yang beragam</w:t>
      </w:r>
      <w:r w:rsidRPr="00813992">
        <w:rPr>
          <w:rFonts w:cs="Calibri Light"/>
          <w:lang w:val="id-ID"/>
        </w:rPr>
        <w:t>.</w:t>
      </w:r>
    </w:p>
    <w:p w14:paraId="42B794CD" w14:textId="77777777" w:rsidR="000F3AD4" w:rsidRPr="00813992" w:rsidRDefault="000F3AD4" w:rsidP="007C7B2F">
      <w:pPr>
        <w:ind w:left="426"/>
        <w:jc w:val="both"/>
        <w:rPr>
          <w:rFonts w:cs="Calibri Light"/>
          <w:lang w:val="id-ID"/>
        </w:rPr>
      </w:pPr>
      <w:r w:rsidRPr="00813992">
        <w:rPr>
          <w:rFonts w:cs="Calibri Light"/>
          <w:lang w:val="id-ID"/>
        </w:rPr>
        <w:t xml:space="preserve">Di tengah tantangan yang bisa menggoyahkan iman jemaat di Filipi, Paulus ingin agar umatnya tetap setia. Mereka diajak untuk mengarahkan hati pada kasih Tuhan yang selalu ada dalam kehidupan mereka. Dengan begitu, seperti Paulus, </w:t>
      </w:r>
      <w:r w:rsidRPr="00813992">
        <w:rPr>
          <w:rFonts w:cs="Calibri Light"/>
          <w:lang w:val="id-ID"/>
        </w:rPr>
        <w:lastRenderedPageBreak/>
        <w:t xml:space="preserve">jemaat di Filipi pun akan dimampukan untuk melaksanakan panggilannya di tengah berbagai tantangan. Hidup tidak mudah, tetapi berkat Tuhan atasnya juga tidak “murah”. </w:t>
      </w:r>
    </w:p>
    <w:p w14:paraId="17D45F61" w14:textId="77777777" w:rsidR="000F3AD4" w:rsidRPr="00813992" w:rsidRDefault="000F3AD4" w:rsidP="000F3AD4">
      <w:pPr>
        <w:tabs>
          <w:tab w:val="left" w:pos="720"/>
          <w:tab w:val="center" w:pos="3117"/>
        </w:tabs>
        <w:ind w:firstLine="851"/>
        <w:jc w:val="both"/>
        <w:rPr>
          <w:rFonts w:cs="Calibri Light"/>
          <w:lang w:val="id-ID"/>
        </w:rPr>
      </w:pPr>
      <w:r w:rsidRPr="00813992">
        <w:rPr>
          <w:rFonts w:cs="Calibri Light"/>
          <w:lang w:val="id-ID"/>
        </w:rPr>
        <w:tab/>
      </w:r>
      <w:r w:rsidRPr="00813992">
        <w:rPr>
          <w:rFonts w:cs="Calibri Light"/>
          <w:lang w:val="id-ID"/>
        </w:rPr>
        <w:tab/>
      </w:r>
    </w:p>
    <w:p w14:paraId="495BDD16" w14:textId="77777777" w:rsidR="000F3AD4" w:rsidRPr="00813992" w:rsidRDefault="000F3AD4" w:rsidP="007C7B2F">
      <w:pPr>
        <w:jc w:val="both"/>
        <w:rPr>
          <w:rFonts w:cs="Calibri Light"/>
          <w:b/>
          <w:bCs/>
          <w:lang w:val="id-ID"/>
        </w:rPr>
      </w:pPr>
      <w:r w:rsidRPr="00813992">
        <w:rPr>
          <w:rFonts w:cs="Calibri Light"/>
          <w:b/>
          <w:bCs/>
          <w:lang w:val="id-ID"/>
        </w:rPr>
        <w:t>Yohanes 12: 1-8</w:t>
      </w:r>
    </w:p>
    <w:p w14:paraId="643D6E74" w14:textId="25DB5651" w:rsidR="000F3AD4" w:rsidRPr="00813992" w:rsidRDefault="000F3AD4" w:rsidP="000F3AD4">
      <w:pPr>
        <w:ind w:firstLine="851"/>
        <w:jc w:val="both"/>
        <w:rPr>
          <w:rFonts w:cs="Calibri Light"/>
          <w:lang w:val="id-ID"/>
        </w:rPr>
      </w:pPr>
      <w:r w:rsidRPr="00813992">
        <w:rPr>
          <w:rFonts w:cs="Calibri Light"/>
          <w:lang w:val="id-ID"/>
        </w:rPr>
        <w:t>Kisah pengurapan Yesus oleh seorang perempuan secara  berbeda ditampilkan oleh penulis Injil Yohanes (</w:t>
      </w:r>
      <w:r w:rsidRPr="00813992">
        <w:rPr>
          <w:rFonts w:cs="Calibri Light"/>
          <w:i/>
          <w:iCs/>
          <w:lang w:val="id-ID"/>
        </w:rPr>
        <w:t xml:space="preserve">bdk. </w:t>
      </w:r>
      <w:r w:rsidRPr="00813992">
        <w:rPr>
          <w:rFonts w:cs="Calibri Light"/>
          <w:lang w:val="id-ID"/>
        </w:rPr>
        <w:t>Mat.26: 6-13; Mrk</w:t>
      </w:r>
      <w:r w:rsidR="00DC52C7" w:rsidRPr="00813992">
        <w:rPr>
          <w:rFonts w:cs="Calibri Light"/>
          <w:lang w:val="id-ID"/>
        </w:rPr>
        <w:t>.</w:t>
      </w:r>
      <w:r w:rsidRPr="00813992">
        <w:rPr>
          <w:rFonts w:cs="Calibri Light"/>
          <w:lang w:val="id-ID"/>
        </w:rPr>
        <w:t xml:space="preserve">14: 3-9). Hanya Injil Yohanes yang dengan </w:t>
      </w:r>
      <w:r w:rsidR="007C7B2F" w:rsidRPr="00813992">
        <w:rPr>
          <w:rFonts w:cs="Calibri Light"/>
          <w:lang w:val="id-ID"/>
        </w:rPr>
        <w:t>detail</w:t>
      </w:r>
      <w:r w:rsidRPr="00813992">
        <w:rPr>
          <w:rFonts w:cs="Calibri Light"/>
          <w:lang w:val="id-ID"/>
        </w:rPr>
        <w:t xml:space="preserve"> menjelaskan latar waktu peristiwa emosional ini. Dijelaskan bahwa peristiwa tersebut terjadi enam hari sebelum Paskah, perayaan besar bagi orang Yahudi untuk memperingati pembebasan Israel dari perbudakan Mesir. Penulis ingin memperlihatkan bahwa waktu pengurbanan “Anak Domba Paskah” untuk menebus dosa dunia makin dekat. Yesus datang ke Betania menjadi simbolis yang mengawali seluruh rangkaian peristiwa penyelamatan-Nya yang akan memuncak pada kematian dan kebangkitan-Nya. Itu mengapa Yesus mengucapkan bahwa apa yang dilakukan Maria menjadi peringatan akan hari penguburan-Nya. Tinggal menghitung hari lagi Yesus ada bersama dengan para murid sebelum ia memasuki jalan salib dan menang atas maut. </w:t>
      </w:r>
    </w:p>
    <w:p w14:paraId="23C353B3" w14:textId="6A8B31F9" w:rsidR="000F3AD4" w:rsidRPr="00813992" w:rsidRDefault="000F3AD4" w:rsidP="000F3AD4">
      <w:pPr>
        <w:ind w:firstLine="851"/>
        <w:jc w:val="both"/>
        <w:rPr>
          <w:rFonts w:cs="Calibri Light"/>
          <w:lang w:val="id-ID"/>
        </w:rPr>
      </w:pPr>
      <w:r w:rsidRPr="00813992">
        <w:rPr>
          <w:rFonts w:cs="Calibri Light"/>
          <w:lang w:val="id-ID"/>
        </w:rPr>
        <w:t>Betania, di rumah Lazarus, demikian latar tempat yang dipilih oleh penulis Injil ini. Hal ini berbeda dari keterangan kedua Injil lainnya yang menyebutkan rumah Simon sebagai latar tempatnya. Tampaknya penulis ingin mengabadikan peristiwa yang penuh makna ini ketika menyebutkan rumah Lazarus. Penulis sempat mengingatkan bahwa di rumah itulah Yesus menyatakan kemahakuasaan-Nya ketika membangkitkan orang mati (Yoh.11: 1-57). Di tempat ini tersimpan memori spektakuler sekaligus hangat antara Yesus dengan Lazarus dan juga Maria beserta Marta.</w:t>
      </w:r>
    </w:p>
    <w:p w14:paraId="176EC1A9" w14:textId="77777777" w:rsidR="000F3AD4" w:rsidRPr="00813992" w:rsidRDefault="000F3AD4" w:rsidP="000F3AD4">
      <w:pPr>
        <w:ind w:firstLine="851"/>
        <w:jc w:val="both"/>
        <w:rPr>
          <w:rFonts w:cs="Calibri Light"/>
          <w:lang w:val="id-ID"/>
        </w:rPr>
      </w:pPr>
      <w:r w:rsidRPr="00813992">
        <w:rPr>
          <w:rFonts w:cs="Calibri Light"/>
          <w:lang w:val="id-ID"/>
        </w:rPr>
        <w:t xml:space="preserve">Dari sini tampak penulis dengan apik mengisahkan kelanjutan kebersamaan mereka. Secara tidak langsung penulis menolong kita untuk melihat bahwa kenangan dan juga kesadaran akan pengalaman dikasihi oleh Yesus membuat Maria justru mempersembahkan yang terbaik ketika ada kesempatan untuk makan-minum perjamuan bersama-Nya. Maria meminyaki kaki Yesus dengan setengah kati minyak narwastu murni yang mahal harganya. Menurut perkiraan, satu kati minyak ini bisa bernilai hingga 300 dinar (setara dengan upah 300 hari kerja). Jadi, bisa </w:t>
      </w:r>
      <w:r w:rsidRPr="00813992">
        <w:rPr>
          <w:rFonts w:cs="Calibri Light"/>
          <w:lang w:val="id-ID"/>
        </w:rPr>
        <w:lastRenderedPageBreak/>
        <w:t xml:space="preserve">dibayangkan betapa besar pengorbanan sekaligus kasih Maria kepada Yesus ketika mempersembahkan setengah kati minyak itu. Pengalaman disentuh dan dikasihi oleh Yesus telah membuat Maria tidak “perhitungan” dalam memberi yang terbaik untuk-Nya. </w:t>
      </w:r>
    </w:p>
    <w:p w14:paraId="0F083CC0" w14:textId="79090169" w:rsidR="000F3AD4" w:rsidRPr="00813992" w:rsidRDefault="000F3AD4" w:rsidP="000F3AD4">
      <w:pPr>
        <w:ind w:firstLine="851"/>
        <w:jc w:val="both"/>
        <w:rPr>
          <w:rFonts w:cs="Calibri Light"/>
          <w:lang w:val="id-ID"/>
        </w:rPr>
      </w:pPr>
      <w:r w:rsidRPr="00813992">
        <w:rPr>
          <w:rFonts w:cs="Calibri Light"/>
          <w:lang w:val="id-ID"/>
        </w:rPr>
        <w:t xml:space="preserve">Berbeda dengan Maria yang totalitas dalam merespons kasih Yesus, Yudas Iskariot yang juga mendapatkan kepercayaan dari para murid dan tentu Yesus untuk menjadi bendahara (ay.6) justru masih terfokus untuk menyenangkan dirinya sendiri. </w:t>
      </w:r>
    </w:p>
    <w:p w14:paraId="4A0F48BF" w14:textId="77777777" w:rsidR="000F3AD4" w:rsidRPr="00813992" w:rsidRDefault="000F3AD4" w:rsidP="000F3AD4">
      <w:pPr>
        <w:ind w:firstLine="851"/>
        <w:jc w:val="both"/>
        <w:rPr>
          <w:b/>
          <w:bCs/>
          <w:lang w:val="id-ID"/>
        </w:rPr>
      </w:pPr>
    </w:p>
    <w:p w14:paraId="4766ADAA" w14:textId="2B088A5E" w:rsidR="000F3AD4" w:rsidRPr="00813992" w:rsidRDefault="000F3AD4" w:rsidP="000F3AD4">
      <w:pPr>
        <w:jc w:val="both"/>
        <w:rPr>
          <w:b/>
          <w:bCs/>
          <w:lang w:val="id-ID"/>
        </w:rPr>
      </w:pPr>
      <w:r w:rsidRPr="00813992">
        <w:rPr>
          <w:b/>
          <w:bCs/>
          <w:lang w:val="id-ID"/>
        </w:rPr>
        <w:t>BERITA YANG AKAN DISAMPAIKAN</w:t>
      </w:r>
    </w:p>
    <w:p w14:paraId="49212A46" w14:textId="403EE366" w:rsidR="000F3AD4" w:rsidRPr="00813992" w:rsidRDefault="000F3AD4" w:rsidP="007C7B2F">
      <w:pPr>
        <w:spacing w:line="259" w:lineRule="auto"/>
        <w:jc w:val="both"/>
        <w:rPr>
          <w:lang w:val="id-ID"/>
        </w:rPr>
      </w:pPr>
      <w:r w:rsidRPr="00813992">
        <w:rPr>
          <w:lang w:val="id-ID"/>
        </w:rPr>
        <w:t xml:space="preserve">Jika kita mau sadari, sudah berapa banyak berkat Tuhan dalam kehidupan kita? Adakah kasih-Nya yang pernah terputus? Seluruh bacaan hari ini mengajak kita untuk menyadari bahwa Allah adalah pribadi yang sungguh mengasihi setiap kita yang berharga di mata-Nya. Namun, memang terkadang atau bahkan sering, cara-Nya mengasihi kita berbeda dari apa yang kita harapkan dan pikirkan sehingga kita menjadi enggan untuk merespons kasih-Nya dengan ungkapan syukur atau persembahan yang terbaik. Melalui kesaksian para tokoh Alkitab, kita justru diajak untuk memiliki kesediaan menyadari bahwa Allah tetap mengasihi kita. Kasih-Nya tak pernah terputus. Dari kesadaran inilah maka akan ada diri yang tergerak untuk merespons kasih Tuhan. Masa </w:t>
      </w:r>
      <w:r w:rsidR="00747E72">
        <w:rPr>
          <w:lang w:val="id-ID"/>
        </w:rPr>
        <w:t>Pra-Paskah</w:t>
      </w:r>
      <w:r w:rsidRPr="00813992">
        <w:rPr>
          <w:lang w:val="id-ID"/>
        </w:rPr>
        <w:t xml:space="preserve"> merupakan masa perenungan atas karya kasih Allah kepada dunia dalam diri Yesus Kristus. Mari kita gunakan waktu ini untuk melihat kembali, menyadari, dan merespons kasih yang telah dianugerahkan-Nya kepada kita, yaitu kasih yang sungguh tak terhitung dalam keseharian kita.  Kasih-Nya selalu ada dari dulu, sekarang, bahkan selama-lamanya. </w:t>
      </w:r>
    </w:p>
    <w:p w14:paraId="185F9F44" w14:textId="77777777" w:rsidR="000F3AD4" w:rsidRPr="00813992" w:rsidRDefault="000F3AD4" w:rsidP="000F3AD4">
      <w:pPr>
        <w:spacing w:line="259" w:lineRule="auto"/>
        <w:ind w:firstLine="851"/>
        <w:jc w:val="both"/>
        <w:rPr>
          <w:b/>
          <w:bCs/>
          <w:lang w:val="id-ID"/>
        </w:rPr>
      </w:pPr>
    </w:p>
    <w:p w14:paraId="359C3A3F" w14:textId="77777777" w:rsidR="000F3AD4" w:rsidRPr="00813992" w:rsidRDefault="000F3AD4">
      <w:pPr>
        <w:rPr>
          <w:b/>
          <w:bCs/>
          <w:lang w:val="id-ID"/>
        </w:rPr>
      </w:pPr>
      <w:r w:rsidRPr="00813992">
        <w:rPr>
          <w:b/>
          <w:bCs/>
          <w:lang w:val="id-ID"/>
        </w:rPr>
        <w:br w:type="page"/>
      </w:r>
    </w:p>
    <w:p w14:paraId="276DB365" w14:textId="7DE42CEB" w:rsidR="000F3AD4" w:rsidRPr="00813992" w:rsidRDefault="000F3AD4" w:rsidP="000F3AD4">
      <w:pPr>
        <w:jc w:val="both"/>
        <w:rPr>
          <w:rFonts w:cs="Tahoma"/>
          <w:b/>
          <w:bCs/>
          <w:lang w:val="id-ID"/>
        </w:rPr>
      </w:pPr>
      <w:r w:rsidRPr="00813992">
        <w:rPr>
          <w:b/>
          <w:bCs/>
          <w:lang w:val="id-ID"/>
        </w:rPr>
        <w:lastRenderedPageBreak/>
        <w:t>KHOTBAH JANGKEP</w:t>
      </w:r>
    </w:p>
    <w:p w14:paraId="3687EC4E" w14:textId="77777777" w:rsidR="000F3AD4" w:rsidRPr="00813992" w:rsidRDefault="000F3AD4" w:rsidP="000F3AD4">
      <w:pPr>
        <w:pStyle w:val="DaftarParagraf"/>
        <w:ind w:left="0" w:firstLine="851"/>
        <w:rPr>
          <w:rFonts w:cs="Calibri Light"/>
          <w:lang w:val="id-ID"/>
        </w:rPr>
      </w:pPr>
    </w:p>
    <w:p w14:paraId="1781322C" w14:textId="77777777" w:rsidR="000F3AD4" w:rsidRPr="00813992" w:rsidRDefault="000F3AD4" w:rsidP="000F3AD4">
      <w:pPr>
        <w:jc w:val="center"/>
        <w:rPr>
          <w:rFonts w:cs="Calibri Light"/>
          <w:b/>
          <w:bCs/>
          <w:lang w:val="id-ID"/>
        </w:rPr>
      </w:pPr>
      <w:r w:rsidRPr="00813992">
        <w:rPr>
          <w:rFonts w:cs="Calibri Light"/>
          <w:b/>
          <w:bCs/>
          <w:lang w:val="id-ID"/>
        </w:rPr>
        <w:t>“Menyadari dan Merespons Kasih Tak Terhitung”</w:t>
      </w:r>
    </w:p>
    <w:p w14:paraId="526E808C" w14:textId="77777777" w:rsidR="000F3AD4" w:rsidRPr="00813992" w:rsidRDefault="000F3AD4" w:rsidP="000F3AD4">
      <w:pPr>
        <w:ind w:firstLine="851"/>
        <w:jc w:val="both"/>
        <w:rPr>
          <w:rFonts w:cs="Calibri Light"/>
          <w:lang w:val="id-ID"/>
        </w:rPr>
      </w:pPr>
      <w:r w:rsidRPr="00813992">
        <w:rPr>
          <w:rFonts w:cs="Calibri Light"/>
          <w:lang w:val="id-ID"/>
        </w:rPr>
        <w:tab/>
      </w:r>
      <w:r w:rsidRPr="00813992">
        <w:rPr>
          <w:rFonts w:cs="Calibri Light"/>
          <w:lang w:val="id-ID"/>
        </w:rPr>
        <w:tab/>
      </w:r>
      <w:r w:rsidRPr="00813992">
        <w:rPr>
          <w:rFonts w:cs="Calibri Light"/>
          <w:lang w:val="id-ID"/>
        </w:rPr>
        <w:tab/>
      </w:r>
      <w:r w:rsidRPr="00813992">
        <w:rPr>
          <w:rFonts w:cs="Calibri Light"/>
          <w:lang w:val="id-ID"/>
        </w:rPr>
        <w:tab/>
      </w:r>
      <w:r w:rsidRPr="00813992">
        <w:rPr>
          <w:rFonts w:cs="Calibri Light"/>
          <w:lang w:val="id-ID"/>
        </w:rPr>
        <w:tab/>
      </w:r>
      <w:r w:rsidRPr="00813992">
        <w:rPr>
          <w:rFonts w:cs="Calibri Light"/>
          <w:lang w:val="id-ID"/>
        </w:rPr>
        <w:tab/>
      </w:r>
      <w:r w:rsidRPr="00813992">
        <w:rPr>
          <w:rFonts w:cs="Calibri Light"/>
          <w:lang w:val="id-ID"/>
        </w:rPr>
        <w:tab/>
      </w:r>
      <w:bookmarkStart w:id="5" w:name="_Hlk177028091"/>
    </w:p>
    <w:p w14:paraId="74466E65" w14:textId="77777777" w:rsidR="000F3AD4" w:rsidRPr="00813992" w:rsidRDefault="000F3AD4" w:rsidP="000F3AD4">
      <w:pPr>
        <w:ind w:firstLine="851"/>
        <w:jc w:val="both"/>
        <w:rPr>
          <w:rFonts w:cs="Calibri Light"/>
          <w:lang w:val="id-ID"/>
        </w:rPr>
      </w:pPr>
      <w:r w:rsidRPr="00813992">
        <w:rPr>
          <w:rFonts w:cs="Calibri Light"/>
          <w:i/>
          <w:iCs/>
          <w:noProof/>
          <w:lang w:val="id-ID"/>
        </w:rPr>
        <w:drawing>
          <wp:anchor distT="0" distB="0" distL="114300" distR="114300" simplePos="0" relativeHeight="251672064" behindDoc="0" locked="0" layoutInCell="1" allowOverlap="1" wp14:anchorId="556AF9E2" wp14:editId="040143B9">
            <wp:simplePos x="0" y="0"/>
            <wp:positionH relativeFrom="margin">
              <wp:align>right</wp:align>
            </wp:positionH>
            <wp:positionV relativeFrom="paragraph">
              <wp:posOffset>1922145</wp:posOffset>
            </wp:positionV>
            <wp:extent cx="2244090" cy="667385"/>
            <wp:effectExtent l="0" t="0" r="3810" b="0"/>
            <wp:wrapThrough wrapText="bothSides">
              <wp:wrapPolygon edited="0">
                <wp:start x="0" y="0"/>
                <wp:lineTo x="0" y="20963"/>
                <wp:lineTo x="21453" y="20963"/>
                <wp:lineTo x="21453" y="0"/>
                <wp:lineTo x="0" y="0"/>
              </wp:wrapPolygon>
            </wp:wrapThrough>
            <wp:docPr id="1651900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900162" name=""/>
                    <pic:cNvPicPr/>
                  </pic:nvPicPr>
                  <pic:blipFill>
                    <a:blip r:embed="rId27">
                      <a:extLst>
                        <a:ext uri="{28A0092B-C50C-407E-A947-70E740481C1C}">
                          <a14:useLocalDpi xmlns:a14="http://schemas.microsoft.com/office/drawing/2010/main" val="0"/>
                        </a:ext>
                      </a:extLst>
                    </a:blip>
                    <a:stretch>
                      <a:fillRect/>
                    </a:stretch>
                  </pic:blipFill>
                  <pic:spPr>
                    <a:xfrm>
                      <a:off x="0" y="0"/>
                      <a:ext cx="2244090" cy="667385"/>
                    </a:xfrm>
                    <a:prstGeom prst="rect">
                      <a:avLst/>
                    </a:prstGeom>
                  </pic:spPr>
                </pic:pic>
              </a:graphicData>
            </a:graphic>
            <wp14:sizeRelH relativeFrom="page">
              <wp14:pctWidth>0</wp14:pctWidth>
            </wp14:sizeRelH>
            <wp14:sizeRelV relativeFrom="page">
              <wp14:pctHeight>0</wp14:pctHeight>
            </wp14:sizeRelV>
          </wp:anchor>
        </w:drawing>
      </w:r>
      <w:r w:rsidRPr="00813992">
        <w:rPr>
          <w:rFonts w:cs="Calibri Light"/>
          <w:lang w:val="id-ID"/>
        </w:rPr>
        <w:t xml:space="preserve">Dia adalah Johson Oatman. Bukan seorang pendeta. Profesi sehari-harinya adalah administrator pada sebuah perusahaan asuransi ternama di New Jersey. Namun, dalam kesibukannya, ia berhasil mengarang 5000 syair lagu rohani yang inspiratif, termasuk lagu berikut </w:t>
      </w:r>
      <w:r w:rsidRPr="00813992">
        <w:rPr>
          <w:rFonts w:cs="Calibri Light"/>
          <w:i/>
          <w:iCs/>
          <w:lang w:val="id-ID"/>
        </w:rPr>
        <w:t xml:space="preserve">(tampilkan lagu KJ 439 Bila Topan K’ras Melanda Hidupmu, bisa juga mengajak umat bernyanyi). </w:t>
      </w:r>
      <w:r w:rsidRPr="00813992">
        <w:rPr>
          <w:rFonts w:cs="Calibri Light"/>
          <w:lang w:val="id-ID"/>
        </w:rPr>
        <w:t xml:space="preserve">Lagunya indah bukan? Perpaduan yang bagus antara lirik juga nada. Kalau kita perhatikan setiap kalimat dalam lirik lagu ini mengajak kita untuk mengingat berkat Tuhan. Namun, di sisi lain ada bagian yang menambah indahnya lagu ini, yaitu pada bagian nada atau melodinya. Melodi lagu ini dibuat oleh seorang bernama Edwin Othello Excell. Kalau Saudara perhatikan, ada tanda music </w:t>
      </w:r>
      <w:r w:rsidRPr="00813992">
        <w:rPr>
          <w:rFonts w:cs="Calibri Light"/>
          <w:i/>
          <w:iCs/>
          <w:lang w:val="id-ID"/>
        </w:rPr>
        <w:t xml:space="preserve">rit </w:t>
      </w:r>
      <w:r w:rsidRPr="00813992">
        <w:rPr>
          <w:rFonts w:cs="Calibri Light"/>
          <w:lang w:val="id-ID"/>
        </w:rPr>
        <w:t>pada bagian “</w:t>
      </w:r>
      <w:r w:rsidRPr="00813992">
        <w:rPr>
          <w:rFonts w:cs="Calibri Light"/>
          <w:i/>
          <w:iCs/>
          <w:lang w:val="id-ID"/>
        </w:rPr>
        <w:t>berkat Tuhan mari hitunglah”</w:t>
      </w:r>
      <w:r w:rsidRPr="00813992">
        <w:rPr>
          <w:rFonts w:cs="Calibri Light"/>
          <w:lang w:val="id-ID"/>
        </w:rPr>
        <w:t xml:space="preserve"> yang terletak di akhir lagu</w:t>
      </w:r>
      <w:r w:rsidRPr="00813992">
        <w:rPr>
          <w:rFonts w:cs="Calibri Light"/>
          <w:i/>
          <w:iCs/>
          <w:lang w:val="id-ID"/>
        </w:rPr>
        <w:t xml:space="preserve">. </w:t>
      </w:r>
      <w:r w:rsidRPr="00813992">
        <w:rPr>
          <w:rFonts w:cs="Calibri Light"/>
          <w:lang w:val="id-ID"/>
        </w:rPr>
        <w:t xml:space="preserve">Adakah kita menyadarinya? Saya yakin bahwa ini bukan tanpa arti. </w:t>
      </w:r>
      <w:r w:rsidRPr="00813992">
        <w:rPr>
          <w:rFonts w:cs="Calibri Light"/>
          <w:i/>
          <w:iCs/>
          <w:lang w:val="id-ID"/>
        </w:rPr>
        <w:t xml:space="preserve">Rit </w:t>
      </w:r>
      <w:r w:rsidRPr="00813992">
        <w:rPr>
          <w:rFonts w:cs="Calibri Light"/>
          <w:lang w:val="id-ID"/>
        </w:rPr>
        <w:t>ini menjadi suatu penekanan agar kita sungguh menghitung berkat Tuhan.</w:t>
      </w:r>
    </w:p>
    <w:p w14:paraId="4D061C57" w14:textId="77777777" w:rsidR="000F3AD4" w:rsidRPr="00813992" w:rsidRDefault="000F3AD4" w:rsidP="000F3AD4">
      <w:pPr>
        <w:ind w:firstLine="851"/>
        <w:jc w:val="both"/>
        <w:rPr>
          <w:rFonts w:cs="Calibri Light"/>
          <w:i/>
          <w:iCs/>
          <w:lang w:val="id-ID"/>
        </w:rPr>
      </w:pPr>
      <w:r w:rsidRPr="00813992">
        <w:rPr>
          <w:rFonts w:cs="Calibri Light"/>
          <w:lang w:val="id-ID"/>
        </w:rPr>
        <w:t xml:space="preserve">Pertanyaannya kemudian, mengapa bagian ini menjadi sesuatu yang perlu ditekankan? Mengapa </w:t>
      </w:r>
      <w:r w:rsidRPr="00813992">
        <w:rPr>
          <w:rFonts w:cs="Calibri Light"/>
          <w:i/>
          <w:iCs/>
          <w:lang w:val="id-ID"/>
        </w:rPr>
        <w:t xml:space="preserve">menghitung berkat Tuhan </w:t>
      </w:r>
      <w:r w:rsidRPr="00813992">
        <w:rPr>
          <w:rFonts w:cs="Calibri Light"/>
          <w:lang w:val="id-ID"/>
        </w:rPr>
        <w:t xml:space="preserve">menjadi sesuatu yang sangat penting dalam kehidupan kita?  Mari kembali sejenak menilik diri kita. Seberapa sering kita mengeluh: </w:t>
      </w:r>
      <w:r w:rsidRPr="00813992">
        <w:rPr>
          <w:rFonts w:cs="Calibri Light"/>
          <w:i/>
          <w:iCs/>
          <w:lang w:val="id-ID"/>
        </w:rPr>
        <w:t>“Tuhan kok Engkau begitu, ketika apa yang sedang kita doakan tidak terkabul”?</w:t>
      </w:r>
      <w:r w:rsidRPr="00813992">
        <w:rPr>
          <w:rFonts w:cs="Calibri Light"/>
          <w:lang w:val="id-ID"/>
        </w:rPr>
        <w:t xml:space="preserve"> Seberapa sering kita melontarkan kata: </w:t>
      </w:r>
      <w:r w:rsidRPr="00813992">
        <w:rPr>
          <w:rFonts w:cs="Calibri Light"/>
          <w:i/>
          <w:iCs/>
          <w:lang w:val="id-ID"/>
        </w:rPr>
        <w:t xml:space="preserve">“Untuk apa berdoa, untuk apa berbuat baik, untuk apa melayani, ketika kita menemui kesulitan?” </w:t>
      </w:r>
    </w:p>
    <w:p w14:paraId="7E7A14FC" w14:textId="77777777" w:rsidR="000F3AD4" w:rsidRPr="00813992" w:rsidRDefault="000F3AD4" w:rsidP="000F3AD4">
      <w:pPr>
        <w:ind w:firstLine="851"/>
        <w:jc w:val="both"/>
        <w:rPr>
          <w:rFonts w:cs="Calibri Light"/>
          <w:lang w:val="id-ID"/>
        </w:rPr>
      </w:pPr>
      <w:r w:rsidRPr="00813992">
        <w:rPr>
          <w:rFonts w:cs="Calibri Light"/>
          <w:lang w:val="id-ID"/>
        </w:rPr>
        <w:t xml:space="preserve">Sebuah penelitian ilmiah yang dimuat dalam </w:t>
      </w:r>
      <w:r w:rsidRPr="00813992">
        <w:rPr>
          <w:rFonts w:cs="Calibri Light"/>
          <w:i/>
          <w:iCs/>
          <w:lang w:val="id-ID"/>
        </w:rPr>
        <w:t>Journal of Neurophysiology</w:t>
      </w:r>
      <w:r w:rsidRPr="00813992">
        <w:rPr>
          <w:rFonts w:cs="Calibri Light"/>
          <w:lang w:val="id-ID"/>
        </w:rPr>
        <w:t xml:space="preserve"> menemukan bahwa orang yang dipenuhi oleh cinta punya lebih banyak motivasi hidup. Kesadaran bahwa dirinya dicintai ternyata bisa membuat seseorang menjadi berdaya dan berdampak positif. Kita melihat ada korelasi antara kesadaran dengan respons manusia dalam kehidupannya,</w:t>
      </w:r>
    </w:p>
    <w:p w14:paraId="2C841084" w14:textId="77777777" w:rsidR="000F3AD4" w:rsidRPr="00813992" w:rsidRDefault="000F3AD4" w:rsidP="000F3AD4">
      <w:pPr>
        <w:ind w:firstLine="851"/>
        <w:jc w:val="both"/>
        <w:rPr>
          <w:rFonts w:cs="Calibri Light"/>
          <w:lang w:val="id-ID"/>
        </w:rPr>
      </w:pPr>
      <w:r w:rsidRPr="00813992">
        <w:rPr>
          <w:rFonts w:cs="Calibri Light"/>
          <w:lang w:val="id-ID"/>
        </w:rPr>
        <w:t xml:space="preserve">Dengan demikian, kita bisa menyimpulkan bahwa kita  </w:t>
      </w:r>
      <w:r w:rsidRPr="00813992">
        <w:rPr>
          <w:rFonts w:cs="Calibri Light"/>
          <w:lang w:val="id-ID"/>
        </w:rPr>
        <w:lastRenderedPageBreak/>
        <w:t>perlu sadar ada banyak cinta Tuhan dalam kehidupan kita. Cinta yang Tuhan hadirkan melalui setiap berkat-berkat-Nya yang tentu tidak hanya dibatasi dalam bentuk materi. Berkat nafas, berkat perjumpaan bersama orang lain, berkat kesehatan, berkat kekuatan, dan ada banyak berkat yang Tuhan nyatakan, dengan cara yang dapat kita pahami maupun yang tidak terduga.</w:t>
      </w:r>
    </w:p>
    <w:p w14:paraId="617A734A" w14:textId="3BA75E2B" w:rsidR="000F3AD4" w:rsidRPr="00813992" w:rsidRDefault="000F3AD4" w:rsidP="000F3AD4">
      <w:pPr>
        <w:ind w:firstLine="851"/>
        <w:jc w:val="both"/>
        <w:rPr>
          <w:rFonts w:cs="Calibri Light"/>
          <w:lang w:val="id-ID"/>
        </w:rPr>
      </w:pPr>
      <w:r w:rsidRPr="00813992">
        <w:rPr>
          <w:rFonts w:cs="Calibri Light"/>
          <w:lang w:val="id-ID"/>
        </w:rPr>
        <w:t>Saudaraku</w:t>
      </w:r>
      <w:r w:rsidR="007C7B2F">
        <w:rPr>
          <w:rFonts w:cs="Calibri Light"/>
          <w:lang w:val="id-ID"/>
        </w:rPr>
        <w:t xml:space="preserve">, </w:t>
      </w:r>
      <w:r w:rsidRPr="00813992">
        <w:rPr>
          <w:rFonts w:cs="Calibri Light"/>
          <w:lang w:val="id-ID"/>
        </w:rPr>
        <w:t>pesan ini yang setidaknya menjadi fokus dari Nabi Yesaya, Pemazmur, demikian Paulus. Mari kita memperhatikan satu per satu kisahnya.</w:t>
      </w:r>
    </w:p>
    <w:p w14:paraId="31A5C7D5" w14:textId="77777777" w:rsidR="000F3AD4" w:rsidRPr="00813992" w:rsidRDefault="000F3AD4" w:rsidP="00DC52C7">
      <w:pPr>
        <w:pStyle w:val="DaftarParagraf"/>
        <w:widowControl/>
        <w:numPr>
          <w:ilvl w:val="0"/>
          <w:numId w:val="10"/>
        </w:numPr>
        <w:autoSpaceDE/>
        <w:autoSpaceDN/>
        <w:ind w:left="426" w:hanging="426"/>
        <w:contextualSpacing/>
        <w:rPr>
          <w:rFonts w:cs="Calibri Light"/>
          <w:lang w:val="id-ID"/>
        </w:rPr>
      </w:pPr>
      <w:r w:rsidRPr="00813992">
        <w:rPr>
          <w:rFonts w:cs="Calibri Light"/>
          <w:lang w:val="id-ID"/>
        </w:rPr>
        <w:t xml:space="preserve">Pada bacaan pertama, kita diajak untuk melihat nubuatan Yesaya bahwa orang-orang Yehuda akan dipakai untuk menjadi saksi karya Allah yang menyelamatkan. Karena itu, mereka diminta untuk tidak terfokus pada apa yang dahulu, pada apa yang dapat mereka pikirkan saja. Mengapa? Karena Allah akan membawa mereka merasakan kasih-Nya dengan cara yang tak terduga. Mereka akan dituntun melewati suatu gurun, yaitu </w:t>
      </w:r>
      <w:r w:rsidRPr="00813992">
        <w:rPr>
          <w:rFonts w:cs="Calibri Light"/>
          <w:i/>
          <w:iCs/>
          <w:lang w:val="id-ID"/>
        </w:rPr>
        <w:t xml:space="preserve">Gurun Arab. </w:t>
      </w:r>
      <w:r w:rsidRPr="00813992">
        <w:rPr>
          <w:rFonts w:cs="Calibri Light"/>
          <w:lang w:val="id-ID"/>
        </w:rPr>
        <w:t>Saudara perlu kita ketahui, bahwa jalur ini merupakan jalur terpendek, namun biasanya dihindari oleh orang Babel ketika ke Yehuda karena gersang dan tandus.</w:t>
      </w:r>
      <w:r w:rsidRPr="00813992">
        <w:rPr>
          <w:rStyle w:val="ReferensiCatatanKaki"/>
          <w:rFonts w:cs="Calibri Light"/>
          <w:lang w:val="id-ID"/>
        </w:rPr>
        <w:footnoteReference w:id="2"/>
      </w:r>
      <w:r w:rsidRPr="00813992">
        <w:rPr>
          <w:rFonts w:cs="Calibri Light"/>
          <w:lang w:val="id-ID"/>
        </w:rPr>
        <w:t xml:space="preserve"> Namun, justru jalur itulah –  jalur yang berbahaya bagi orang Babel –  akan menjadi jalur karya kasih Allah yang besar dan tidak terduga bagi umat Israel. Umat Israel akan dituntun, dijaga, dan diselamatkan oleh Allah dengan cara-Nya yang ajaib. Bahkan jauh sebelum masa itu, mereka pun sudah dituntun, dijaga, dan diselamatkan oleh Allah. Itu yang tampak di ayat 16-17.</w:t>
      </w:r>
    </w:p>
    <w:p w14:paraId="3FF00A13" w14:textId="77777777" w:rsidR="000F3AD4" w:rsidRPr="00813992" w:rsidRDefault="000F3AD4" w:rsidP="00DC52C7">
      <w:pPr>
        <w:pStyle w:val="DaftarParagraf"/>
        <w:widowControl/>
        <w:numPr>
          <w:ilvl w:val="0"/>
          <w:numId w:val="10"/>
        </w:numPr>
        <w:autoSpaceDE/>
        <w:autoSpaceDN/>
        <w:ind w:left="426" w:hanging="426"/>
        <w:contextualSpacing/>
        <w:rPr>
          <w:rFonts w:cs="Calibri Light"/>
          <w:lang w:val="id-ID"/>
        </w:rPr>
      </w:pPr>
      <w:r w:rsidRPr="00813992">
        <w:rPr>
          <w:rFonts w:cs="Calibri Light"/>
          <w:lang w:val="id-ID"/>
        </w:rPr>
        <w:t xml:space="preserve">Demikian dalam bacaan Mazmur kita. Mazmur ini tergolong dalam nyanyian ziarah, yaitu suatu nyanyian yang biasanya dinyanyikan dalam salah satu perayaan dari tiga hari raya Yahudi yang harus dihadiri oleh semua laki-laki Israel (Ulangan 16: 16). Dalam nyanyian ini sang pemazmur sedang mengajak umat yang berziarah untuk kembali mengingat bahwa Tuhan telah melakukan perkara besar dalam kehidupan mereka, yakni ketika Sion dipulihkan. Apa yang tidak mungkin </w:t>
      </w:r>
      <w:r w:rsidRPr="00813992">
        <w:rPr>
          <w:rFonts w:cs="Calibri Light"/>
          <w:lang w:val="id-ID"/>
        </w:rPr>
        <w:lastRenderedPageBreak/>
        <w:t xml:space="preserve">dibuat-Nya menjadi mungkin. </w:t>
      </w:r>
      <w:r w:rsidRPr="00813992">
        <w:rPr>
          <w:rFonts w:cs="Calibri Light"/>
          <w:i/>
          <w:iCs/>
          <w:lang w:val="id-ID"/>
        </w:rPr>
        <w:t xml:space="preserve">“Tuhan telah melakukan perkara besar kepada kita, maka kita bersukacita.” </w:t>
      </w:r>
      <w:r w:rsidRPr="00813992">
        <w:rPr>
          <w:rFonts w:cs="Calibri Light"/>
          <w:lang w:val="id-ID"/>
        </w:rPr>
        <w:t>Ya, mereka diajak untuk bersukacita melalui setiap ingatan akan kasih Allah</w:t>
      </w:r>
    </w:p>
    <w:p w14:paraId="76BF509E" w14:textId="77777777" w:rsidR="000F3AD4" w:rsidRPr="00813992" w:rsidRDefault="000F3AD4" w:rsidP="00DC52C7">
      <w:pPr>
        <w:pStyle w:val="DaftarParagraf"/>
        <w:widowControl/>
        <w:numPr>
          <w:ilvl w:val="0"/>
          <w:numId w:val="10"/>
        </w:numPr>
        <w:autoSpaceDE/>
        <w:autoSpaceDN/>
        <w:ind w:left="426" w:hanging="426"/>
        <w:contextualSpacing/>
        <w:rPr>
          <w:rFonts w:cs="Calibri Light"/>
          <w:lang w:val="id-ID"/>
        </w:rPr>
      </w:pPr>
      <w:r w:rsidRPr="00813992">
        <w:rPr>
          <w:rFonts w:cs="Calibri Light"/>
          <w:lang w:val="id-ID"/>
        </w:rPr>
        <w:t>Ingatan terhadap kasih Allah yang menyelamatkan juga mendorong Paulus untuk mengarahkan hati kepada Tuhan. Pengalaman ini kemudian ia pakai kepada jemaat di Filipi. Di tengah tantangan yang bisa menggoyahkan iman jemaat di Filipi, Paulus ingin agar umatnya tetap setia. Mereka diajak untuk mengarahkan hati pada kasih Tuhan yang selalu ada dalam kehidupan mereka.</w:t>
      </w:r>
    </w:p>
    <w:p w14:paraId="2484B5CF" w14:textId="719EB2A2" w:rsidR="000F3AD4" w:rsidRPr="00813992" w:rsidRDefault="000F3AD4" w:rsidP="00DC52C7">
      <w:pPr>
        <w:ind w:firstLine="851"/>
        <w:jc w:val="both"/>
        <w:rPr>
          <w:rFonts w:cs="Calibri Light"/>
          <w:lang w:val="id-ID"/>
        </w:rPr>
      </w:pPr>
      <w:r w:rsidRPr="00813992">
        <w:rPr>
          <w:rFonts w:cs="Calibri Light"/>
          <w:lang w:val="id-ID"/>
        </w:rPr>
        <w:t xml:space="preserve">Saudaraku, firman Tuhan hari ini mengajak kita untuk kembali mengingat kasih-Nya dalam kehidupan kita. Ada begitu banyak yang sudah Ia anugerahkan bagi kita. Maka, sudah menjadi satu paket kemudian bahwa kita pun dipanggil untuk merespons kasih-Nya. Respons nyata telah </w:t>
      </w:r>
      <w:r w:rsidR="007C7B2F">
        <w:rPr>
          <w:rFonts w:cs="Calibri Light"/>
          <w:lang w:val="id-ID"/>
        </w:rPr>
        <w:t>d</w:t>
      </w:r>
      <w:r w:rsidRPr="00813992">
        <w:rPr>
          <w:rFonts w:cs="Calibri Light"/>
          <w:lang w:val="id-ID"/>
        </w:rPr>
        <w:t>itunjukkan oleh Maria, saudara Lazarus dalam bacaan Injil kita. Saat itu kenangan dan juga kesadaran akan pengalaman dikasihi oleh Yesus membuat Maria justru mempersembahkan yang terbaik ketika ada kesempatan untuk makan-minum perjamuan bersama-Nya. Maria meminyaki kaki Yesus dengan setengah kati minyak narwastu murni yang mahal harganya. Menurut perkiraan, satu kati minyak ini bisa bernilai hingga 300 dinar (setara dengan upah 300 hari kerja). Jadi, bisa dibayangkan betapa besar peng</w:t>
      </w:r>
      <w:r w:rsidR="007C7B2F">
        <w:rPr>
          <w:rFonts w:cs="Calibri Light"/>
          <w:lang w:val="id-ID"/>
        </w:rPr>
        <w:t>u</w:t>
      </w:r>
      <w:r w:rsidRPr="00813992">
        <w:rPr>
          <w:rFonts w:cs="Calibri Light"/>
          <w:lang w:val="id-ID"/>
        </w:rPr>
        <w:t>rbanan sekaligus kasih Maria kepada Yesus ketika mempersembahkan setengah kati minyak itu. Pengalaman disentuh dan dikasihi oleh Yesus telah membuat Maria tidak “perhitungan” dalam memberi yang terbaik untuk-Nya.</w:t>
      </w:r>
    </w:p>
    <w:p w14:paraId="2D55F808" w14:textId="5AD8757A" w:rsidR="000F3AD4" w:rsidRPr="00813992" w:rsidRDefault="000F3AD4" w:rsidP="000F3AD4">
      <w:pPr>
        <w:spacing w:line="259" w:lineRule="auto"/>
        <w:jc w:val="both"/>
        <w:rPr>
          <w:lang w:val="id-ID"/>
        </w:rPr>
      </w:pPr>
      <w:r w:rsidRPr="00813992">
        <w:rPr>
          <w:rFonts w:cs="Calibri Light"/>
          <w:lang w:val="id-ID"/>
        </w:rPr>
        <w:tab/>
        <w:t xml:space="preserve">Saudara, saat ini kita sedang memasuki </w:t>
      </w:r>
      <w:r w:rsidR="007C7B2F">
        <w:rPr>
          <w:rFonts w:cs="Calibri Light"/>
          <w:lang w:val="id-ID"/>
        </w:rPr>
        <w:t>M</w:t>
      </w:r>
      <w:r w:rsidRPr="00813992">
        <w:rPr>
          <w:rFonts w:cs="Calibri Light"/>
          <w:lang w:val="id-ID"/>
        </w:rPr>
        <w:t xml:space="preserve">asa </w:t>
      </w:r>
      <w:r w:rsidR="00747E72">
        <w:rPr>
          <w:rFonts w:cs="Calibri Light"/>
          <w:lang w:val="id-ID"/>
        </w:rPr>
        <w:t>Pra-Paskah</w:t>
      </w:r>
      <w:r w:rsidRPr="00813992">
        <w:rPr>
          <w:rFonts w:cs="Calibri Light"/>
          <w:lang w:val="id-ID"/>
        </w:rPr>
        <w:t>, masa di mana kita kembali merenung</w:t>
      </w:r>
      <w:r w:rsidRPr="00813992">
        <w:rPr>
          <w:lang w:val="id-ID"/>
        </w:rPr>
        <w:t xml:space="preserve"> karya kasih Allah kepada dunia dalam diri Yesus Kristus. Mari kita gunakan waktu ini untuk melihat kembali, menyadari, dan merespons kasih yang telah dianugerahkan-Nya kepada kita, yaitu kasih yang sungguh tak terhitung dalam keseharian kita.  Kasih-Nya selalu ada dari dulu, sekarang, bahkan selama-lamanya. Pertanyaannya, sudahkah yang terbaik ku berikan kepada-Nya?</w:t>
      </w:r>
    </w:p>
    <w:p w14:paraId="36ADFD24" w14:textId="77777777" w:rsidR="00DC52C7" w:rsidRPr="00813992" w:rsidRDefault="00DC52C7" w:rsidP="000F3AD4">
      <w:pPr>
        <w:spacing w:line="259" w:lineRule="auto"/>
        <w:jc w:val="both"/>
        <w:rPr>
          <w:i/>
          <w:iCs/>
          <w:lang w:val="id-ID"/>
        </w:rPr>
      </w:pPr>
    </w:p>
    <w:p w14:paraId="56191469" w14:textId="61989C38" w:rsidR="000F3AD4" w:rsidRPr="00813992" w:rsidRDefault="000F3AD4" w:rsidP="000F3AD4">
      <w:pPr>
        <w:spacing w:line="259" w:lineRule="auto"/>
        <w:jc w:val="both"/>
        <w:rPr>
          <w:i/>
          <w:iCs/>
          <w:lang w:val="id-ID"/>
        </w:rPr>
      </w:pPr>
      <w:r w:rsidRPr="00813992">
        <w:rPr>
          <w:i/>
          <w:iCs/>
          <w:lang w:val="id-ID"/>
        </w:rPr>
        <w:lastRenderedPageBreak/>
        <w:t>(Bisa diakhiri dengan menyanyikan lagu NKB 199 “SUDAHKAH YANG TERBAIK KUBERIKAN” dengan tempo lambat)</w:t>
      </w:r>
    </w:p>
    <w:p w14:paraId="1B30E141" w14:textId="77777777" w:rsidR="000F3AD4" w:rsidRPr="00813992" w:rsidRDefault="000F3AD4" w:rsidP="000F3AD4">
      <w:pPr>
        <w:jc w:val="both"/>
        <w:rPr>
          <w:rFonts w:ascii="Algerian" w:hAnsi="Algerian" w:cs="Calibri Light"/>
          <w:i/>
          <w:iCs/>
          <w:lang w:val="id-ID"/>
        </w:rPr>
      </w:pPr>
    </w:p>
    <w:p w14:paraId="3D3E3DAD" w14:textId="77777777" w:rsidR="000F3AD4" w:rsidRPr="00813992" w:rsidRDefault="000F3AD4" w:rsidP="000F3AD4">
      <w:pPr>
        <w:jc w:val="both"/>
        <w:rPr>
          <w:rFonts w:ascii="Algerian" w:hAnsi="Algerian" w:cs="Calibri Light"/>
          <w:i/>
          <w:iCs/>
          <w:lang w:val="id-ID"/>
        </w:rPr>
      </w:pPr>
    </w:p>
    <w:p w14:paraId="17D0DF21" w14:textId="5A74F51F" w:rsidR="000F3AD4" w:rsidRPr="00813992" w:rsidRDefault="00084D7E" w:rsidP="00084D7E">
      <w:pPr>
        <w:jc w:val="right"/>
        <w:rPr>
          <w:rFonts w:cs="Calibri Light"/>
          <w:b/>
          <w:bCs/>
          <w:lang w:val="id-ID"/>
        </w:rPr>
      </w:pPr>
      <w:r w:rsidRPr="00813992">
        <w:rPr>
          <w:rFonts w:cs="Calibri Light"/>
          <w:lang w:val="id-ID"/>
        </w:rPr>
        <w:t>(kap)</w:t>
      </w:r>
    </w:p>
    <w:bookmarkEnd w:id="5"/>
    <w:p w14:paraId="430CC131" w14:textId="77777777" w:rsidR="000F3AD4" w:rsidRPr="00813992" w:rsidRDefault="000F3AD4" w:rsidP="000F3AD4">
      <w:pPr>
        <w:jc w:val="both"/>
        <w:rPr>
          <w:lang w:val="id-ID"/>
        </w:rPr>
      </w:pPr>
      <w:r w:rsidRPr="00813992">
        <w:rPr>
          <w:lang w:val="id-ID"/>
        </w:rPr>
        <w:tab/>
      </w:r>
    </w:p>
    <w:p w14:paraId="5B5C4439" w14:textId="77777777" w:rsidR="000F3AD4" w:rsidRPr="00813992" w:rsidRDefault="000F3AD4" w:rsidP="000F3AD4">
      <w:pPr>
        <w:jc w:val="both"/>
        <w:rPr>
          <w:lang w:val="id-ID"/>
        </w:rPr>
      </w:pPr>
    </w:p>
    <w:p w14:paraId="7DB22D39" w14:textId="53EC7CF4" w:rsidR="00084D7E" w:rsidRPr="00813992" w:rsidRDefault="00084D7E">
      <w:pPr>
        <w:rPr>
          <w:lang w:val="id-ID"/>
        </w:rPr>
      </w:pPr>
      <w:r w:rsidRPr="00813992">
        <w:rPr>
          <w:lang w:val="id-ID"/>
        </w:rPr>
        <w:br w:type="page"/>
      </w:r>
    </w:p>
    <w:p w14:paraId="626F4EA5" w14:textId="19176460" w:rsidR="00832E23" w:rsidRPr="00813992" w:rsidRDefault="00691A76" w:rsidP="00832E23">
      <w:pPr>
        <w:rPr>
          <w:rFonts w:ascii="Wingdings 2" w:hAnsi="Wingdings 2"/>
          <w:sz w:val="24"/>
          <w:szCs w:val="24"/>
          <w:lang w:val="id-ID"/>
        </w:rPr>
      </w:pPr>
      <w:r w:rsidRPr="00813992">
        <w:rPr>
          <w:noProof/>
          <w:lang w:val="id-ID"/>
        </w:rPr>
        <w:lastRenderedPageBreak/>
        <mc:AlternateContent>
          <mc:Choice Requires="wps">
            <w:drawing>
              <wp:anchor distT="0" distB="0" distL="114300" distR="114300" simplePos="0" relativeHeight="251675136" behindDoc="0" locked="0" layoutInCell="1" allowOverlap="1" wp14:anchorId="6318FF09" wp14:editId="2F65E6CE">
                <wp:simplePos x="0" y="0"/>
                <wp:positionH relativeFrom="margi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10550077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59E90E1F" w14:textId="77777777" w:rsidR="00832E23" w:rsidRPr="007E3698" w:rsidRDefault="00832E23" w:rsidP="00832E23">
                            <w:pPr>
                              <w:rPr>
                                <w:b/>
                              </w:rPr>
                            </w:pPr>
                            <w:r w:rsidRPr="007E3698">
                              <w:rPr>
                                <w:b/>
                              </w:rPr>
                              <w:t>KHOTBAH</w:t>
                            </w:r>
                          </w:p>
                          <w:p w14:paraId="5CCFA6DB" w14:textId="0A6247C7" w:rsidR="00832E23" w:rsidRPr="007E3698" w:rsidRDefault="00832E23" w:rsidP="00832E23">
                            <w:pPr>
                              <w:rPr>
                                <w:b/>
                              </w:rPr>
                            </w:pPr>
                            <w:r w:rsidRPr="007E3698">
                              <w:rPr>
                                <w:b/>
                              </w:rPr>
                              <w:t xml:space="preserve">Minggu </w:t>
                            </w:r>
                            <w:r w:rsidR="00747E72">
                              <w:rPr>
                                <w:b/>
                              </w:rPr>
                              <w:t>Pra-Paskah</w:t>
                            </w:r>
                            <w:r w:rsidRPr="007E3698">
                              <w:rPr>
                                <w:b/>
                              </w:rPr>
                              <w:t xml:space="preserve"> </w:t>
                            </w:r>
                            <w:r w:rsidR="00F4693F">
                              <w:rPr>
                                <w:b/>
                              </w:rPr>
                              <w:t>6</w:t>
                            </w:r>
                          </w:p>
                          <w:p w14:paraId="25411978" w14:textId="77777777" w:rsidR="00832E23" w:rsidRPr="00F976DD" w:rsidRDefault="00832E23" w:rsidP="00832E23">
                            <w:pPr>
                              <w:rPr>
                                <w:rFonts w:cs="Calibri"/>
                                <w:bCs/>
                                <w:i/>
                                <w:iCs/>
                                <w:sz w:val="20"/>
                                <w:szCs w:val="20"/>
                              </w:rPr>
                            </w:pPr>
                            <w:r w:rsidRPr="007E3698">
                              <w:rPr>
                                <w:rFonts w:cs="Calibri"/>
                                <w:bCs/>
                                <w:i/>
                                <w:iCs/>
                                <w:sz w:val="20"/>
                                <w:szCs w:val="20"/>
                              </w:rPr>
                              <w:t>13 April 2025</w:t>
                            </w:r>
                          </w:p>
                          <w:p w14:paraId="4D7AD860" w14:textId="77777777" w:rsidR="00832E23" w:rsidRDefault="00832E23" w:rsidP="00832E23">
                            <w:pPr>
                              <w:pBdr>
                                <w:top w:val="single" w:sz="4" w:space="1" w:color="7F7F7F"/>
                              </w:pBdr>
                              <w:rPr>
                                <w:rFonts w:cs="Calibri"/>
                                <w:bCs/>
                                <w:sz w:val="20"/>
                                <w:szCs w:val="20"/>
                              </w:rPr>
                            </w:pPr>
                          </w:p>
                          <w:p w14:paraId="7CCBB529" w14:textId="77777777" w:rsidR="00832E23" w:rsidRPr="00C76228" w:rsidRDefault="00832E23" w:rsidP="00832E23">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sidRPr="00013F66">
                              <w:rPr>
                                <w:rFonts w:cs="Calibri Light"/>
                                <w:color w:val="000000"/>
                                <w:sz w:val="20"/>
                                <w:szCs w:val="20"/>
                              </w:rPr>
                              <w:t>Yesaya 50:4-9a</w:t>
                            </w:r>
                          </w:p>
                          <w:p w14:paraId="2DF1E161" w14:textId="77777777" w:rsidR="00832E23" w:rsidRPr="00C76228" w:rsidRDefault="00832E23" w:rsidP="00832E23">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Pr>
                                <w:rFonts w:cs="Calibri Light"/>
                                <w:color w:val="000000"/>
                                <w:sz w:val="20"/>
                                <w:szCs w:val="20"/>
                              </w:rPr>
                              <w:t>Mzm</w:t>
                            </w:r>
                            <w:r w:rsidRPr="00013F66">
                              <w:rPr>
                                <w:rFonts w:cs="Calibri Light"/>
                                <w:color w:val="000000"/>
                                <w:sz w:val="20"/>
                                <w:szCs w:val="20"/>
                              </w:rPr>
                              <w:t xml:space="preserve"> 118:1-2, 19-29</w:t>
                            </w:r>
                          </w:p>
                          <w:p w14:paraId="336006E7" w14:textId="77777777" w:rsidR="00832E23" w:rsidRPr="00C76228" w:rsidRDefault="00832E23" w:rsidP="00832E23">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sidRPr="00013F66">
                              <w:rPr>
                                <w:rFonts w:cs="Calibri Light"/>
                                <w:color w:val="000000"/>
                                <w:sz w:val="20"/>
                                <w:szCs w:val="20"/>
                              </w:rPr>
                              <w:t>Filipi 2:5-11</w:t>
                            </w:r>
                          </w:p>
                          <w:p w14:paraId="05F59C65" w14:textId="77777777" w:rsidR="00832E23" w:rsidRPr="00C76228" w:rsidRDefault="00832E23" w:rsidP="00832E23">
                            <w:pPr>
                              <w:ind w:left="1260" w:hanging="1260"/>
                              <w:rPr>
                                <w:rFonts w:cs="Calibri"/>
                                <w:bCs/>
                                <w:sz w:val="20"/>
                                <w:szCs w:val="20"/>
                              </w:rPr>
                            </w:pPr>
                            <w:r w:rsidRPr="00C76228">
                              <w:rPr>
                                <w:rFonts w:cs="Calibri"/>
                                <w:bCs/>
                                <w:sz w:val="20"/>
                                <w:szCs w:val="20"/>
                              </w:rPr>
                              <w:t>Injil:</w:t>
                            </w:r>
                            <w:r w:rsidRPr="00C76228">
                              <w:rPr>
                                <w:rFonts w:cs="Calibri"/>
                                <w:bCs/>
                                <w:sz w:val="20"/>
                                <w:szCs w:val="20"/>
                              </w:rPr>
                              <w:tab/>
                            </w:r>
                            <w:r w:rsidRPr="00013F66">
                              <w:rPr>
                                <w:rFonts w:cs="Calibri Light"/>
                                <w:color w:val="000000"/>
                                <w:sz w:val="20"/>
                                <w:szCs w:val="20"/>
                              </w:rPr>
                              <w:t>Lukas 19:28-40</w:t>
                            </w:r>
                          </w:p>
                        </w:txbxContent>
                      </wps:txbx>
                      <wps:bodyPr rot="0" vert="horz" wrap="square" lIns="91440" tIns="45720" rIns="91440" bIns="45720" anchor="t" anchorCtr="0" upright="1">
                        <a:noAutofit/>
                      </wps:bodyPr>
                    </wps:wsp>
                  </a:graphicData>
                </a:graphic>
              </wp:anchor>
            </w:drawing>
          </mc:Choice>
          <mc:Fallback>
            <w:pict>
              <v:shape w14:anchorId="6318FF09" id="_x0000_s1042" type="#_x0000_t202" style="position:absolute;margin-left:0;margin-top:0;width:175.55pt;height:105.1pt;z-index:2516751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" fillcolor="#d8d8d8 [2732]" stroked="f">
                <v:textbox>
                  <w:txbxContent>
                    <w:p w14:paraId="59E90E1F" w14:textId="77777777" w:rsidR="00832E23" w:rsidRPr="007E3698" w:rsidRDefault="00832E23" w:rsidP="00832E23">
                      <w:pPr>
                        <w:rPr>
                          <w:b/>
                        </w:rPr>
                      </w:pPr>
                      <w:r w:rsidRPr="007E3698">
                        <w:rPr>
                          <w:b/>
                        </w:rPr>
                        <w:t>KHOTBAH</w:t>
                      </w:r>
                    </w:p>
                    <w:p w14:paraId="5CCFA6DB" w14:textId="0A6247C7" w:rsidR="00832E23" w:rsidRPr="007E3698" w:rsidRDefault="00832E23" w:rsidP="00832E23">
                      <w:pPr>
                        <w:rPr>
                          <w:b/>
                        </w:rPr>
                      </w:pPr>
                      <w:r w:rsidRPr="007E3698">
                        <w:rPr>
                          <w:b/>
                        </w:rPr>
                        <w:t xml:space="preserve">Minggu </w:t>
                      </w:r>
                      <w:r w:rsidR="00747E72">
                        <w:rPr>
                          <w:b/>
                        </w:rPr>
                        <w:t>Pra-Paskah</w:t>
                      </w:r>
                      <w:r w:rsidRPr="007E3698">
                        <w:rPr>
                          <w:b/>
                        </w:rPr>
                        <w:t xml:space="preserve"> </w:t>
                      </w:r>
                      <w:r w:rsidR="00F4693F">
                        <w:rPr>
                          <w:b/>
                        </w:rPr>
                        <w:t>6</w:t>
                      </w:r>
                    </w:p>
                    <w:p w14:paraId="25411978" w14:textId="77777777" w:rsidR="00832E23" w:rsidRPr="00F976DD" w:rsidRDefault="00832E23" w:rsidP="00832E23">
                      <w:pPr>
                        <w:rPr>
                          <w:rFonts w:cs="Calibri"/>
                          <w:bCs/>
                          <w:i/>
                          <w:iCs/>
                          <w:sz w:val="20"/>
                          <w:szCs w:val="20"/>
                        </w:rPr>
                      </w:pPr>
                      <w:r w:rsidRPr="007E3698">
                        <w:rPr>
                          <w:rFonts w:cs="Calibri"/>
                          <w:bCs/>
                          <w:i/>
                          <w:iCs/>
                          <w:sz w:val="20"/>
                          <w:szCs w:val="20"/>
                        </w:rPr>
                        <w:t>13 April 2025</w:t>
                      </w:r>
                    </w:p>
                    <w:p w14:paraId="4D7AD860" w14:textId="77777777" w:rsidR="00832E23" w:rsidRDefault="00832E23" w:rsidP="00832E23">
                      <w:pPr>
                        <w:pBdr>
                          <w:top w:val="single" w:sz="4" w:space="1" w:color="7F7F7F"/>
                        </w:pBdr>
                        <w:rPr>
                          <w:rFonts w:cs="Calibri"/>
                          <w:bCs/>
                          <w:sz w:val="20"/>
                          <w:szCs w:val="20"/>
                        </w:rPr>
                      </w:pPr>
                    </w:p>
                    <w:p w14:paraId="7CCBB529" w14:textId="77777777" w:rsidR="00832E23" w:rsidRPr="00C76228" w:rsidRDefault="00832E23" w:rsidP="00832E23">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sidRPr="00013F66">
                        <w:rPr>
                          <w:rFonts w:cs="Calibri Light"/>
                          <w:color w:val="000000"/>
                          <w:sz w:val="20"/>
                          <w:szCs w:val="20"/>
                        </w:rPr>
                        <w:t>Yesaya 50:4-9a</w:t>
                      </w:r>
                    </w:p>
                    <w:p w14:paraId="2DF1E161" w14:textId="77777777" w:rsidR="00832E23" w:rsidRPr="00C76228" w:rsidRDefault="00832E23" w:rsidP="00832E23">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Pr>
                          <w:rFonts w:cs="Calibri Light"/>
                          <w:color w:val="000000"/>
                          <w:sz w:val="20"/>
                          <w:szCs w:val="20"/>
                        </w:rPr>
                        <w:t>Mzm</w:t>
                      </w:r>
                      <w:r w:rsidRPr="00013F66">
                        <w:rPr>
                          <w:rFonts w:cs="Calibri Light"/>
                          <w:color w:val="000000"/>
                          <w:sz w:val="20"/>
                          <w:szCs w:val="20"/>
                        </w:rPr>
                        <w:t xml:space="preserve"> 118:1-2, 19-29</w:t>
                      </w:r>
                    </w:p>
                    <w:p w14:paraId="336006E7" w14:textId="77777777" w:rsidR="00832E23" w:rsidRPr="00C76228" w:rsidRDefault="00832E23" w:rsidP="00832E23">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sidRPr="00013F66">
                        <w:rPr>
                          <w:rFonts w:cs="Calibri Light"/>
                          <w:color w:val="000000"/>
                          <w:sz w:val="20"/>
                          <w:szCs w:val="20"/>
                        </w:rPr>
                        <w:t>Filipi 2:5-11</w:t>
                      </w:r>
                    </w:p>
                    <w:p w14:paraId="05F59C65" w14:textId="77777777" w:rsidR="00832E23" w:rsidRPr="00C76228" w:rsidRDefault="00832E23" w:rsidP="00832E23">
                      <w:pPr>
                        <w:ind w:left="1260" w:hanging="1260"/>
                        <w:rPr>
                          <w:rFonts w:cs="Calibri"/>
                          <w:bCs/>
                          <w:sz w:val="20"/>
                          <w:szCs w:val="20"/>
                        </w:rPr>
                      </w:pPr>
                      <w:r w:rsidRPr="00C76228">
                        <w:rPr>
                          <w:rFonts w:cs="Calibri"/>
                          <w:bCs/>
                          <w:sz w:val="20"/>
                          <w:szCs w:val="20"/>
                        </w:rPr>
                        <w:t>Injil:</w:t>
                      </w:r>
                      <w:r w:rsidRPr="00C76228">
                        <w:rPr>
                          <w:rFonts w:cs="Calibri"/>
                          <w:bCs/>
                          <w:sz w:val="20"/>
                          <w:szCs w:val="20"/>
                        </w:rPr>
                        <w:tab/>
                      </w:r>
                      <w:r w:rsidRPr="00013F66">
                        <w:rPr>
                          <w:rFonts w:cs="Calibri Light"/>
                          <w:color w:val="000000"/>
                          <w:sz w:val="20"/>
                          <w:szCs w:val="20"/>
                        </w:rPr>
                        <w:t>Lukas 19:28-40</w:t>
                      </w:r>
                    </w:p>
                  </w:txbxContent>
                </v:textbox>
                <w10:wrap type="through" anchorx="margin"/>
              </v:shape>
            </w:pict>
          </mc:Fallback>
        </mc:AlternateContent>
      </w:r>
      <w:r w:rsidRPr="00813992">
        <w:rPr>
          <w:noProof/>
          <w:lang w:val="id-ID"/>
        </w:rPr>
        <mc:AlternateContent>
          <mc:Choice Requires="wps">
            <w:drawing>
              <wp:anchor distT="45720" distB="45720" distL="114300" distR="114300" simplePos="0" relativeHeight="251674112" behindDoc="1" locked="0" layoutInCell="1" allowOverlap="1" wp14:anchorId="11244586" wp14:editId="31727F08">
                <wp:simplePos x="0" y="0"/>
                <wp:positionH relativeFrom="margin">
                  <wp:posOffset>2279650</wp:posOffset>
                </wp:positionH>
                <wp:positionV relativeFrom="paragraph">
                  <wp:posOffset>120650</wp:posOffset>
                </wp:positionV>
                <wp:extent cx="1662430" cy="1028700"/>
                <wp:effectExtent l="0" t="0" r="0" b="0"/>
                <wp:wrapThrough wrapText="bothSides">
                  <wp:wrapPolygon edited="0">
                    <wp:start x="0" y="0"/>
                    <wp:lineTo x="0" y="21200"/>
                    <wp:lineTo x="21286" y="21200"/>
                    <wp:lineTo x="21286" y="0"/>
                    <wp:lineTo x="0" y="0"/>
                  </wp:wrapPolygon>
                </wp:wrapThrough>
                <wp:docPr id="48693797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1D14F5" w14:textId="77777777" w:rsidR="001668E5" w:rsidRDefault="00832E23" w:rsidP="00832E23">
                            <w:pPr>
                              <w:jc w:val="center"/>
                              <w:rPr>
                                <w:rFonts w:ascii="Cooper Black" w:eastAsia="SimSun" w:hAnsi="Cooper Black" w:cs="SimSun"/>
                                <w:sz w:val="28"/>
                                <w:szCs w:val="32"/>
                              </w:rPr>
                            </w:pPr>
                            <w:r w:rsidRPr="00C50F80">
                              <w:rPr>
                                <w:rFonts w:ascii="Cooper Black" w:eastAsia="SimSun" w:hAnsi="Cooper Black" w:cs="SimSun"/>
                                <w:sz w:val="28"/>
                                <w:szCs w:val="32"/>
                              </w:rPr>
                              <w:t xml:space="preserve">Menyambut Hadir-Nya </w:t>
                            </w:r>
                          </w:p>
                          <w:p w14:paraId="7C7037DC" w14:textId="56DF3C67" w:rsidR="00832E23" w:rsidRPr="00055BA2" w:rsidRDefault="001668E5" w:rsidP="00832E23">
                            <w:pPr>
                              <w:jc w:val="center"/>
                              <w:rPr>
                                <w:rFonts w:ascii="Cooper Black" w:eastAsia="SimSun" w:hAnsi="Cooper Black" w:cs="SimSun"/>
                                <w:sz w:val="28"/>
                                <w:szCs w:val="32"/>
                              </w:rPr>
                            </w:pPr>
                            <w:r>
                              <w:rPr>
                                <w:rFonts w:ascii="Cooper Black" w:eastAsia="SimSun" w:hAnsi="Cooper Black" w:cs="SimSun"/>
                                <w:sz w:val="28"/>
                                <w:szCs w:val="32"/>
                              </w:rPr>
                              <w:t>d</w:t>
                            </w:r>
                            <w:r w:rsidR="00832E23" w:rsidRPr="00C50F80">
                              <w:rPr>
                                <w:rFonts w:ascii="Cooper Black" w:eastAsia="SimSun" w:hAnsi="Cooper Black" w:cs="SimSun"/>
                                <w:sz w:val="28"/>
                                <w:szCs w:val="32"/>
                              </w:rPr>
                              <w:t>i</w:t>
                            </w:r>
                            <w:r>
                              <w:rPr>
                                <w:rFonts w:ascii="Cooper Black" w:eastAsia="SimSun" w:hAnsi="Cooper Black" w:cs="SimSun"/>
                                <w:sz w:val="28"/>
                                <w:szCs w:val="32"/>
                              </w:rPr>
                              <w:t xml:space="preserve"> S</w:t>
                            </w:r>
                            <w:r w:rsidR="00832E23" w:rsidRPr="00C50F80">
                              <w:rPr>
                                <w:rFonts w:ascii="Cooper Black" w:eastAsia="SimSun" w:hAnsi="Cooper Black" w:cs="SimSun"/>
                                <w:sz w:val="28"/>
                                <w:szCs w:val="32"/>
                              </w:rPr>
                              <w:t>ini</w:t>
                            </w:r>
                          </w:p>
                          <w:p w14:paraId="781BDF0A" w14:textId="77777777" w:rsidR="00832E23" w:rsidRPr="00055BA2" w:rsidRDefault="00832E23" w:rsidP="00832E23">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60488708" w14:textId="77777777" w:rsidR="00832E23" w:rsidRPr="00055BA2" w:rsidRDefault="00832E23" w:rsidP="00832E23">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1244586" id="_x0000_s1043" type="#_x0000_t202" style="position:absolute;margin-left:179.5pt;margin-top:9.5pt;width:130.9pt;height:81pt;z-index:-251642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" stroked="f">
                <v:textbox>
                  <w:txbxContent>
                    <w:p w14:paraId="4D1D14F5" w14:textId="77777777" w:rsidR="001668E5" w:rsidRDefault="00832E23" w:rsidP="00832E23">
                      <w:pPr>
                        <w:jc w:val="center"/>
                        <w:rPr>
                          <w:rFonts w:ascii="Cooper Black" w:eastAsia="SimSun" w:hAnsi="Cooper Black" w:cs="SimSun"/>
                          <w:sz w:val="28"/>
                          <w:szCs w:val="32"/>
                        </w:rPr>
                      </w:pPr>
                      <w:r w:rsidRPr="00C50F80">
                        <w:rPr>
                          <w:rFonts w:ascii="Cooper Black" w:eastAsia="SimSun" w:hAnsi="Cooper Black" w:cs="SimSun"/>
                          <w:sz w:val="28"/>
                          <w:szCs w:val="32"/>
                        </w:rPr>
                        <w:t xml:space="preserve">Menyambut Hadir-Nya </w:t>
                      </w:r>
                    </w:p>
                    <w:p w14:paraId="7C7037DC" w14:textId="56DF3C67" w:rsidR="00832E23" w:rsidRPr="00055BA2" w:rsidRDefault="001668E5" w:rsidP="00832E23">
                      <w:pPr>
                        <w:jc w:val="center"/>
                        <w:rPr>
                          <w:rFonts w:ascii="Cooper Black" w:eastAsia="SimSun" w:hAnsi="Cooper Black" w:cs="SimSun"/>
                          <w:sz w:val="28"/>
                          <w:szCs w:val="32"/>
                        </w:rPr>
                      </w:pPr>
                      <w:r>
                        <w:rPr>
                          <w:rFonts w:ascii="Cooper Black" w:eastAsia="SimSun" w:hAnsi="Cooper Black" w:cs="SimSun"/>
                          <w:sz w:val="28"/>
                          <w:szCs w:val="32"/>
                        </w:rPr>
                        <w:t>d</w:t>
                      </w:r>
                      <w:r w:rsidR="00832E23" w:rsidRPr="00C50F80">
                        <w:rPr>
                          <w:rFonts w:ascii="Cooper Black" w:eastAsia="SimSun" w:hAnsi="Cooper Black" w:cs="SimSun"/>
                          <w:sz w:val="28"/>
                          <w:szCs w:val="32"/>
                        </w:rPr>
                        <w:t>i</w:t>
                      </w:r>
                      <w:r>
                        <w:rPr>
                          <w:rFonts w:ascii="Cooper Black" w:eastAsia="SimSun" w:hAnsi="Cooper Black" w:cs="SimSun"/>
                          <w:sz w:val="28"/>
                          <w:szCs w:val="32"/>
                        </w:rPr>
                        <w:t xml:space="preserve"> S</w:t>
                      </w:r>
                      <w:r w:rsidR="00832E23" w:rsidRPr="00C50F80">
                        <w:rPr>
                          <w:rFonts w:ascii="Cooper Black" w:eastAsia="SimSun" w:hAnsi="Cooper Black" w:cs="SimSun"/>
                          <w:sz w:val="28"/>
                          <w:szCs w:val="32"/>
                        </w:rPr>
                        <w:t>ini</w:t>
                      </w:r>
                    </w:p>
                    <w:p w14:paraId="781BDF0A" w14:textId="77777777" w:rsidR="00832E23" w:rsidRPr="00055BA2" w:rsidRDefault="00832E23" w:rsidP="00832E23">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60488708" w14:textId="77777777" w:rsidR="00832E23" w:rsidRPr="00055BA2" w:rsidRDefault="00832E23" w:rsidP="00832E23">
                      <w:pPr>
                        <w:jc w:val="center"/>
                        <w:rPr>
                          <w:rFonts w:ascii="Cooper Black" w:eastAsia="SimSun" w:hAnsi="Cooper Black" w:cs="SimSun"/>
                          <w:sz w:val="32"/>
                          <w:szCs w:val="36"/>
                          <w:lang w:val="id-ID"/>
                        </w:rPr>
                      </w:pPr>
                    </w:p>
                  </w:txbxContent>
                </v:textbox>
                <w10:wrap type="through" anchorx="margin"/>
              </v:shape>
            </w:pict>
          </mc:Fallback>
        </mc:AlternateContent>
      </w:r>
    </w:p>
    <w:p w14:paraId="6105B740" w14:textId="47886DE1" w:rsidR="00832E23" w:rsidRPr="00813992" w:rsidRDefault="00832E23" w:rsidP="00832E23">
      <w:pPr>
        <w:rPr>
          <w:b/>
          <w:bCs/>
          <w:lang w:val="id-ID"/>
        </w:rPr>
      </w:pPr>
    </w:p>
    <w:p w14:paraId="03EE839A" w14:textId="77777777" w:rsidR="00691A76" w:rsidRPr="00813992" w:rsidRDefault="00691A76" w:rsidP="00832E23">
      <w:pPr>
        <w:rPr>
          <w:b/>
          <w:bCs/>
          <w:lang w:val="id-ID"/>
        </w:rPr>
      </w:pPr>
    </w:p>
    <w:p w14:paraId="79B15FDB" w14:textId="77777777" w:rsidR="00832E23" w:rsidRPr="00813992" w:rsidRDefault="00832E23" w:rsidP="00832E23">
      <w:pPr>
        <w:rPr>
          <w:b/>
          <w:bCs/>
          <w:lang w:val="id-ID"/>
        </w:rPr>
      </w:pPr>
    </w:p>
    <w:p w14:paraId="2FD18E9D" w14:textId="6161A2DA" w:rsidR="00832E23" w:rsidRPr="00813992" w:rsidRDefault="00832E23" w:rsidP="00832E23">
      <w:pPr>
        <w:rPr>
          <w:b/>
          <w:bCs/>
          <w:lang w:val="id-ID"/>
        </w:rPr>
      </w:pPr>
      <w:r w:rsidRPr="00813992">
        <w:rPr>
          <w:b/>
          <w:bCs/>
          <w:lang w:val="id-ID"/>
        </w:rPr>
        <w:t>DASAR PEMIKIRAN</w:t>
      </w:r>
    </w:p>
    <w:p w14:paraId="1558E797" w14:textId="22AF7E21" w:rsidR="00832E23" w:rsidRPr="00813992" w:rsidRDefault="00832E23" w:rsidP="00832E23">
      <w:pPr>
        <w:ind w:firstLine="851"/>
        <w:jc w:val="both"/>
        <w:rPr>
          <w:rFonts w:cs="Calibri Light"/>
          <w:spacing w:val="-2"/>
          <w:lang w:val="id-ID"/>
        </w:rPr>
      </w:pPr>
      <w:r w:rsidRPr="00813992">
        <w:rPr>
          <w:rFonts w:cs="Calibri Light"/>
          <w:spacing w:val="-2"/>
          <w:lang w:val="id-ID"/>
        </w:rPr>
        <w:t xml:space="preserve">Kehadiran Tuhan Yesus ke kota Yerusalem merupakan kisah yang mendasari perayaan minggu </w:t>
      </w:r>
      <w:r w:rsidR="00747E72">
        <w:rPr>
          <w:rFonts w:cs="Calibri Light"/>
          <w:spacing w:val="-2"/>
          <w:lang w:val="id-ID"/>
        </w:rPr>
        <w:t>Pra-Paskah</w:t>
      </w:r>
      <w:r w:rsidRPr="00813992">
        <w:rPr>
          <w:rFonts w:cs="Calibri Light"/>
          <w:spacing w:val="-2"/>
          <w:lang w:val="id-ID"/>
        </w:rPr>
        <w:t xml:space="preserve"> keenam ini. Kehadiran-Nya dalam kota Yerusalem menjadi pemenuhan harapan mesianik akan sosok Raja orang </w:t>
      </w:r>
      <w:r w:rsidR="00747E72">
        <w:rPr>
          <w:rFonts w:cs="Calibri Light"/>
          <w:spacing w:val="-2"/>
          <w:lang w:val="id-ID"/>
        </w:rPr>
        <w:t xml:space="preserve">Yahudi. Ia </w:t>
      </w:r>
      <w:r w:rsidRPr="00813992">
        <w:rPr>
          <w:rFonts w:cs="Calibri Light"/>
          <w:spacing w:val="-2"/>
          <w:lang w:val="id-ID"/>
        </w:rPr>
        <w:t>akan memimpin dan membebaskan mereka dari penindasan. Kehadiran-Nya menjadi dambaan, namun kehadiran-Nya juga menjadi hal yang menyingkap hasrat-hasrat tersembunyi dalam pengharapan mesianik. Minggu Palma yang juga menjadi awal dari masa sengsara menuntun kita untuk melihat dan merenungkan, apakah dalam menyambut Kristus yang hadir, kita menyambut-Nya dengan kerendahan hati seturut kehendak Allah? Atau apakah kita menyambut Kristus sebagai sosok yang dapat mengikuti keinginan kita?</w:t>
      </w:r>
    </w:p>
    <w:p w14:paraId="0EB95B6F" w14:textId="62338815" w:rsidR="00832E23" w:rsidRPr="00813992" w:rsidRDefault="00832E23" w:rsidP="00832E23">
      <w:pPr>
        <w:ind w:firstLine="851"/>
        <w:jc w:val="both"/>
        <w:rPr>
          <w:rFonts w:cs="Calibri Light"/>
          <w:lang w:val="id-ID"/>
        </w:rPr>
      </w:pPr>
      <w:r w:rsidRPr="00813992">
        <w:rPr>
          <w:rFonts w:cs="Calibri Light"/>
          <w:spacing w:val="-2"/>
          <w:lang w:val="id-ID"/>
        </w:rPr>
        <w:t xml:space="preserve">Hal pertama yang menjadi fokus perenungan hari ini berkaitan dengan paradoks hadir-Nya Tuhan Yesus Kristus di Yerusalem. Paradoks ini juga dapat terjadi dalam keseharian orang-orang Kristen masa kini. Kita menyambut kehadiran Tuhan dengan senang, tetapi berduka ketika perintah Tuhan tidak sejalan dengan kehendak diri. Kita tampak memuliakan Tuhan, namun ternyata sedang memuliakan diri dengan embel-embel untuk Tuhan. Kita lambat merendahkan diri di hadapan Tuhan, tetapi cepat memaksa orang merendahkan diri saat tampak tidak hidup seturut kehendak Allah. Kita menerima saat gambaran kehadiran Tuhan membawa segala sesuatu yang </w:t>
      </w:r>
      <w:r w:rsidR="00747E72" w:rsidRPr="00813992">
        <w:rPr>
          <w:rFonts w:cs="Calibri Light"/>
          <w:spacing w:val="-2"/>
          <w:lang w:val="id-ID"/>
        </w:rPr>
        <w:t>tampak</w:t>
      </w:r>
      <w:r w:rsidRPr="00813992">
        <w:rPr>
          <w:rFonts w:cs="Calibri Light"/>
          <w:spacing w:val="-2"/>
          <w:lang w:val="id-ID"/>
        </w:rPr>
        <w:t xml:space="preserve"> menyenangkan hati, namun menolak saat kehadiran Tuhan meminta untuk kita merelakan hal-hal yang melekat dalam diri kita. Paradoks inilah yang menjadi pemandu </w:t>
      </w:r>
      <w:r w:rsidRPr="00813992">
        <w:rPr>
          <w:rFonts w:cs="Calibri Light"/>
          <w:spacing w:val="-2"/>
          <w:lang w:val="id-ID"/>
        </w:rPr>
        <w:lastRenderedPageBreak/>
        <w:t>dalam perenungan untuk mempersiapkan diri. Dengan cara seperti apa saya dan kamu selama ini menyambut hadir-Nya? Apakah sambutan itu muncul dari ketulusan hati, ataukah hanya untuk menyenangkan diri? Kita kembali diingatkan bahwa Yerusalem menjadi kota yang menyambut Mesias, namun apakah Mesias benar-benar bertakhta dalam diri orang-orang di kota Yerusalem?</w:t>
      </w:r>
    </w:p>
    <w:p w14:paraId="0B0FA612" w14:textId="77777777" w:rsidR="00832E23" w:rsidRPr="00813992" w:rsidRDefault="00832E23" w:rsidP="00832E23">
      <w:pPr>
        <w:jc w:val="both"/>
        <w:rPr>
          <w:b/>
          <w:bCs/>
          <w:lang w:val="id-ID"/>
        </w:rPr>
      </w:pPr>
    </w:p>
    <w:p w14:paraId="5155BB77" w14:textId="77777777" w:rsidR="00832E23" w:rsidRPr="00813992" w:rsidRDefault="00832E23" w:rsidP="00832E23">
      <w:pPr>
        <w:jc w:val="both"/>
        <w:rPr>
          <w:b/>
          <w:bCs/>
          <w:lang w:val="id-ID"/>
        </w:rPr>
      </w:pPr>
    </w:p>
    <w:p w14:paraId="5D1E5C4C" w14:textId="7262BF67" w:rsidR="00832E23" w:rsidRPr="00813992" w:rsidRDefault="00832E23" w:rsidP="00832E23">
      <w:pPr>
        <w:jc w:val="both"/>
        <w:rPr>
          <w:b/>
          <w:bCs/>
          <w:lang w:val="id-ID"/>
        </w:rPr>
      </w:pPr>
      <w:r w:rsidRPr="00813992">
        <w:rPr>
          <w:b/>
          <w:bCs/>
          <w:lang w:val="id-ID"/>
        </w:rPr>
        <w:t>TAFSIR LEKSIONARIS</w:t>
      </w:r>
    </w:p>
    <w:p w14:paraId="58BD9E07" w14:textId="77777777" w:rsidR="00832E23" w:rsidRPr="00813992" w:rsidRDefault="00832E23" w:rsidP="00832E23">
      <w:pPr>
        <w:jc w:val="both"/>
        <w:rPr>
          <w:rFonts w:cs="Calibri Light"/>
          <w:b/>
          <w:bCs/>
          <w:lang w:val="id-ID"/>
        </w:rPr>
      </w:pPr>
    </w:p>
    <w:p w14:paraId="37F0049D" w14:textId="3F5FC963" w:rsidR="00832E23" w:rsidRPr="00813992" w:rsidRDefault="00832E23" w:rsidP="00832E23">
      <w:pPr>
        <w:jc w:val="both"/>
        <w:rPr>
          <w:rFonts w:cs="Calibri Light"/>
          <w:b/>
          <w:bCs/>
          <w:lang w:val="id-ID"/>
        </w:rPr>
      </w:pPr>
      <w:r w:rsidRPr="00813992">
        <w:rPr>
          <w:rFonts w:cs="Calibri Light"/>
          <w:b/>
          <w:bCs/>
          <w:lang w:val="id-ID"/>
        </w:rPr>
        <w:t>Yesaya 50:4-9a</w:t>
      </w:r>
    </w:p>
    <w:p w14:paraId="0DEDC18C" w14:textId="77777777" w:rsidR="00832E23" w:rsidRPr="00813992" w:rsidRDefault="00832E23" w:rsidP="00832E23">
      <w:pPr>
        <w:ind w:firstLine="851"/>
        <w:jc w:val="both"/>
        <w:rPr>
          <w:rFonts w:cs="Calibri Light"/>
          <w:lang w:val="id-ID"/>
        </w:rPr>
      </w:pPr>
      <w:r w:rsidRPr="00813992">
        <w:rPr>
          <w:rFonts w:cs="Calibri Light"/>
          <w:lang w:val="id-ID"/>
        </w:rPr>
        <w:t xml:space="preserve">Pembacaan Teks ini mengajak kita untuk melihat bagian dari teks ‘Hamba Allah yang menderita’ dalam Yesaya dan menempatkannya dalam masa minggu Palma. Dengan kesadaran bahwa teks ini ada dalam situasi pergeseran langkah politik dari pemerintahan Babel ke pemerintahan Persia. Babel membawa bangsa-bangsa asing ke pembuangan. Sementara itu Persia mengembalikan bangsa-bangsa asing itu ke tanah leluhurnya. </w:t>
      </w:r>
    </w:p>
    <w:p w14:paraId="7526C869" w14:textId="00618615" w:rsidR="00832E23" w:rsidRPr="00813992" w:rsidRDefault="00832E23" w:rsidP="00832E23">
      <w:pPr>
        <w:ind w:firstLine="851"/>
        <w:jc w:val="both"/>
        <w:rPr>
          <w:rFonts w:cs="Calibri Light"/>
          <w:lang w:val="id-ID"/>
        </w:rPr>
      </w:pPr>
      <w:r w:rsidRPr="00813992">
        <w:rPr>
          <w:rFonts w:cs="Calibri Light"/>
          <w:lang w:val="id-ID"/>
        </w:rPr>
        <w:t>Ayat 4 dimulai dengan penggambaran lidah seorang murid, yang memberikan semangat baru kepada yang letih lesu. Hal ini menjadi gambaran lidah yang membawa pengharapan dalam situasi menderita. Kekuatan dan ketaatan muncul oleh karena pengharapan yang dinyatakan oleh Allah melalui lidah seorang murid ini.</w:t>
      </w:r>
    </w:p>
    <w:p w14:paraId="6BE358F5" w14:textId="77777777" w:rsidR="00832E23" w:rsidRPr="00813992" w:rsidRDefault="00832E23" w:rsidP="00832E23">
      <w:pPr>
        <w:ind w:firstLine="851"/>
        <w:jc w:val="both"/>
        <w:rPr>
          <w:rFonts w:cs="Calibri Light"/>
          <w:lang w:val="id-ID"/>
        </w:rPr>
      </w:pPr>
      <w:r w:rsidRPr="00813992">
        <w:rPr>
          <w:rFonts w:cs="Calibri Light"/>
          <w:lang w:val="id-ID"/>
        </w:rPr>
        <w:t xml:space="preserve">Ayat 5-9 menjadi gambaran hamba yang telah menderita dan menjalani penderitaannya dengan iman yang teguh kepada Tuhan. Dengan kata-kata penghiburan yang diberikan memang berasal dari pengalaman pribadinya. Pesan yang ia fokuskan adalah pada penantian akan penyertaan, pertolongan dan pemulihan dari Allah yang memberikan kekuatan. Ini sebabnya dalam bagian ini, penggambaran menanggung derita dan penghinaan justru menjadi gambaran untuk meneguhkan hati. </w:t>
      </w:r>
    </w:p>
    <w:p w14:paraId="0BD88FBD" w14:textId="77777777" w:rsidR="00832E23" w:rsidRPr="00813992" w:rsidRDefault="00832E23" w:rsidP="00832E23">
      <w:pPr>
        <w:ind w:firstLine="851"/>
        <w:jc w:val="both"/>
        <w:rPr>
          <w:rFonts w:cs="Calibri Light"/>
          <w:lang w:val="id-ID"/>
        </w:rPr>
      </w:pPr>
      <w:r w:rsidRPr="00813992">
        <w:rPr>
          <w:rFonts w:cs="Calibri Light"/>
          <w:lang w:val="id-ID"/>
        </w:rPr>
        <w:t xml:space="preserve">Ayat 7-9a dengan khusus menekankan pada pemulihan dalam derita. Penderitaan yang dialami tidak menjadi noda dan tidak menjadi hal yang memalukan. Perlu diingat bahwa pembuangan itu sendiri sudah menjadi gambaran yang sedemikian berat dan penuh penderitaan. Kaum terbuang menjadi kaum yang ternoda dan menanggung malu. Itulah sebabnya pemulihan, </w:t>
      </w:r>
      <w:r w:rsidRPr="00813992">
        <w:rPr>
          <w:rFonts w:cs="Calibri Light"/>
          <w:lang w:val="id-ID"/>
        </w:rPr>
        <w:lastRenderedPageBreak/>
        <w:t xml:space="preserve">pembenaran dan pertolongan dari Allah menjadi kekuatan dan pengharapan. </w:t>
      </w:r>
    </w:p>
    <w:p w14:paraId="0E0F0C52" w14:textId="77777777" w:rsidR="00832E23" w:rsidRPr="00813992" w:rsidRDefault="00832E23" w:rsidP="00832E23">
      <w:pPr>
        <w:ind w:firstLine="851"/>
        <w:jc w:val="both"/>
        <w:rPr>
          <w:rFonts w:cs="Calibri Light"/>
          <w:lang w:val="id-ID"/>
        </w:rPr>
      </w:pPr>
      <w:r w:rsidRPr="00813992">
        <w:rPr>
          <w:rFonts w:cs="Calibri Light"/>
          <w:lang w:val="id-ID"/>
        </w:rPr>
        <w:t xml:space="preserve">Dalam kaitan dengan Minggu Palma, Yesaya 50:4-9a mengajak kita untuk melihat kedatangan dan masuknya Tuhan Yesus ke kota Yerusalem dengan keteguhan hati Sang Hamba yang menderita karena menghadapi penghinaan. Namun ia terus berpegang pada pengharapan akan pertolongan dan pemulihan dari Allah yang membenarkan dirinya. Seperti halnya teks ini yang memberikan penghiburan dan pengharapan bagi mereka yang lemah dan letih lesu, berita ini pula yang menjadi poin awal leksionari minggu Palma (dalam rangka pembacaan di Minggu Palmarum) yaitu dalam kehadiran Kristus ke kota Yerusalem, ada pengharapan dan penghiburan bagi yang menderita dan letih lesu. </w:t>
      </w:r>
    </w:p>
    <w:p w14:paraId="014496F4" w14:textId="77777777" w:rsidR="00832E23" w:rsidRPr="00813992" w:rsidRDefault="00832E23" w:rsidP="00832E23">
      <w:pPr>
        <w:jc w:val="both"/>
        <w:rPr>
          <w:rFonts w:cs="Calibri Light"/>
          <w:b/>
          <w:bCs/>
          <w:lang w:val="id-ID"/>
        </w:rPr>
      </w:pPr>
    </w:p>
    <w:p w14:paraId="440BE45D" w14:textId="06F5081B" w:rsidR="00832E23" w:rsidRPr="00813992" w:rsidRDefault="00832E23" w:rsidP="00832E23">
      <w:pPr>
        <w:jc w:val="both"/>
        <w:rPr>
          <w:rFonts w:cs="Calibri Light"/>
          <w:b/>
          <w:bCs/>
          <w:lang w:val="id-ID"/>
        </w:rPr>
      </w:pPr>
      <w:r w:rsidRPr="00813992">
        <w:rPr>
          <w:rFonts w:cs="Calibri Light"/>
          <w:b/>
          <w:bCs/>
          <w:lang w:val="id-ID"/>
        </w:rPr>
        <w:t>Mazmur 118:1-2, 19-29</w:t>
      </w:r>
    </w:p>
    <w:p w14:paraId="1744A545" w14:textId="77777777" w:rsidR="00832E23" w:rsidRPr="00813992" w:rsidRDefault="00832E23" w:rsidP="00832E23">
      <w:pPr>
        <w:ind w:firstLine="851"/>
        <w:jc w:val="both"/>
        <w:rPr>
          <w:rFonts w:cs="Calibri Light"/>
          <w:lang w:val="id-ID"/>
        </w:rPr>
      </w:pPr>
      <w:r w:rsidRPr="00813992">
        <w:rPr>
          <w:rFonts w:cs="Calibri Light"/>
          <w:lang w:val="id-ID"/>
        </w:rPr>
        <w:t xml:space="preserve">Nyanyian syukur dalam bagian Mazmur ini menjadi gambaran pemeliharaan dan pertolongan Allah yang telah membebaskan umat-Nya dari situasi-situasi berat. Dalam pertolongan yang diberikan, ada ungkapan syukur yang dinyatakan dengan masuknya mereka dalam pintu gerbang kebenaran. Mereka masuk untuk memuji dan memuliakan Allah. </w:t>
      </w:r>
    </w:p>
    <w:p w14:paraId="3F85079B" w14:textId="77777777" w:rsidR="00832E23" w:rsidRPr="00813992" w:rsidRDefault="00832E23" w:rsidP="00832E23">
      <w:pPr>
        <w:ind w:firstLine="851"/>
        <w:jc w:val="both"/>
        <w:rPr>
          <w:rFonts w:cs="Calibri Light"/>
          <w:lang w:val="id-ID"/>
        </w:rPr>
      </w:pPr>
      <w:r w:rsidRPr="00813992">
        <w:rPr>
          <w:rFonts w:cs="Calibri Light"/>
          <w:lang w:val="id-ID"/>
        </w:rPr>
        <w:t>Fokusnya adalah rasa syukur atas pertolongan Tuhan yang besar dan ajaib. Frasa ‘batu yang dibuang oleh tukang bangunan menjadi batu penjuru’ menjadi penggambaran pekerjaan-pekerjaan Tuhan yang begitu ajaib dan mengubahkan. Dalam Mazmur ini ada ungkapan ‘Diberkatilah dia yang datang dalam nama Tuhan’ yang ternyata juga dikutip dalam peristiwa minggu Palma. Sedang dalam konteks Mazmur ini sendiri, frasa ini menggambarkan sukacita yang gegap gempita untuk mereka yang mau datang dan bersyukur dengan memuji dan memuliakan Tuhan di dalam Rumah Tuhan.</w:t>
      </w:r>
    </w:p>
    <w:p w14:paraId="6D81A058" w14:textId="77777777" w:rsidR="00832E23" w:rsidRPr="00813992" w:rsidRDefault="00832E23" w:rsidP="00832E23">
      <w:pPr>
        <w:ind w:firstLine="851"/>
        <w:jc w:val="both"/>
        <w:rPr>
          <w:rFonts w:cs="Calibri Light"/>
          <w:lang w:val="id-ID"/>
        </w:rPr>
      </w:pPr>
      <w:r w:rsidRPr="00813992">
        <w:rPr>
          <w:rFonts w:cs="Calibri Light"/>
          <w:lang w:val="id-ID"/>
        </w:rPr>
        <w:t>Dengan demikian fokus Mazmur 118 adalah ungkapan syukur akan pekerjaan ajaib dari Tuhan yang membebaskan dan memulihkan. Ungkapan syukur ini memang mengarahkan kita  untuk memuliakan dan membuat banyak orang mengenal Allah yang dipuja melalui ungkapan syukur bangsa Israel.</w:t>
      </w:r>
    </w:p>
    <w:p w14:paraId="20F14469" w14:textId="77777777" w:rsidR="00832E23" w:rsidRPr="00813992" w:rsidRDefault="00832E23" w:rsidP="00832E23">
      <w:pPr>
        <w:ind w:firstLine="851"/>
        <w:jc w:val="both"/>
        <w:rPr>
          <w:rFonts w:cs="Calibri Light"/>
          <w:b/>
          <w:bCs/>
          <w:lang w:val="id-ID"/>
        </w:rPr>
      </w:pPr>
    </w:p>
    <w:p w14:paraId="5CD77F0F" w14:textId="77777777" w:rsidR="00691A76" w:rsidRPr="00813992" w:rsidRDefault="00691A76" w:rsidP="00832E23">
      <w:pPr>
        <w:jc w:val="both"/>
        <w:rPr>
          <w:rFonts w:cs="Calibri Light"/>
          <w:b/>
          <w:bCs/>
          <w:lang w:val="id-ID"/>
        </w:rPr>
      </w:pPr>
    </w:p>
    <w:p w14:paraId="62DA2E1C" w14:textId="373A90F3" w:rsidR="00832E23" w:rsidRPr="00813992" w:rsidRDefault="00832E23" w:rsidP="00832E23">
      <w:pPr>
        <w:jc w:val="both"/>
        <w:rPr>
          <w:rFonts w:cs="Calibri Light"/>
          <w:b/>
          <w:bCs/>
          <w:lang w:val="id-ID"/>
        </w:rPr>
      </w:pPr>
      <w:r w:rsidRPr="00813992">
        <w:rPr>
          <w:rFonts w:cs="Calibri Light"/>
          <w:b/>
          <w:bCs/>
          <w:lang w:val="id-ID"/>
        </w:rPr>
        <w:lastRenderedPageBreak/>
        <w:t>Filipi 2:5-11</w:t>
      </w:r>
    </w:p>
    <w:p w14:paraId="6727CA53" w14:textId="1F65B45A" w:rsidR="00832E23" w:rsidRPr="00813992" w:rsidRDefault="00832E23" w:rsidP="00832E23">
      <w:pPr>
        <w:ind w:firstLine="851"/>
        <w:jc w:val="both"/>
        <w:rPr>
          <w:rFonts w:cs="Calibri Light"/>
          <w:lang w:val="id-ID"/>
        </w:rPr>
      </w:pPr>
      <w:r w:rsidRPr="00813992">
        <w:rPr>
          <w:rFonts w:cs="Calibri Light"/>
          <w:lang w:val="id-ID"/>
        </w:rPr>
        <w:t xml:space="preserve">Gambaran kebersediaan menjadi hamba dalam teladan Kristus bukanlah suatu tindakan mengagung-agungkan penderitaan. Atau kalau nanti Anda mengalami derita, ya ditanggung saja karena Tuhan Yesus menderita. Bukan itu! Sebab, tidak semua penderitaan yang kita alami terjadi karena suatu </w:t>
      </w:r>
      <w:r w:rsidR="00747E72" w:rsidRPr="00813992">
        <w:rPr>
          <w:rFonts w:cs="Calibri Light"/>
          <w:lang w:val="id-ID"/>
        </w:rPr>
        <w:t>konsekuensi</w:t>
      </w:r>
      <w:r w:rsidRPr="00813992">
        <w:rPr>
          <w:rFonts w:cs="Calibri Light"/>
          <w:lang w:val="id-ID"/>
        </w:rPr>
        <w:t xml:space="preserve"> mulia atas suatu panggilan. Bisa jadi, penderitaan itu adalah karena kesalahan kita. </w:t>
      </w:r>
    </w:p>
    <w:p w14:paraId="7C89D067" w14:textId="77777777" w:rsidR="00832E23" w:rsidRPr="00813992" w:rsidRDefault="00832E23" w:rsidP="00832E23">
      <w:pPr>
        <w:ind w:firstLine="851"/>
        <w:jc w:val="both"/>
        <w:rPr>
          <w:rFonts w:cs="Calibri Light"/>
          <w:lang w:val="id-ID"/>
        </w:rPr>
      </w:pPr>
      <w:r w:rsidRPr="00813992">
        <w:rPr>
          <w:rFonts w:cs="Calibri Light"/>
          <w:lang w:val="id-ID"/>
        </w:rPr>
        <w:t xml:space="preserve">Dengan demikian, hal yang mau ditekankan dalam Filipi 2:5-12 adalah ketaatan Kristus kepada Allah, untuk mengerjakan karya Allah sekalipun menghadapi penderitaan. Ketaatan untuk menjadi hamba diakhiri dengan pemulihan dan pemuliaan yang tampak dalam kemenangannya atas peristiwa salib, yaitu dalam nama Yesus bertekuk lutut segala yang ada di langit dan di bumi. </w:t>
      </w:r>
    </w:p>
    <w:p w14:paraId="4E0D0218" w14:textId="77777777" w:rsidR="00832E23" w:rsidRPr="00813992" w:rsidRDefault="00832E23" w:rsidP="00832E23">
      <w:pPr>
        <w:ind w:firstLine="851"/>
        <w:jc w:val="both"/>
        <w:rPr>
          <w:rFonts w:cs="Calibri Light"/>
          <w:lang w:val="id-ID"/>
        </w:rPr>
      </w:pPr>
      <w:r w:rsidRPr="00813992">
        <w:rPr>
          <w:rFonts w:cs="Calibri Light"/>
          <w:i/>
          <w:iCs/>
          <w:lang w:val="id-ID"/>
        </w:rPr>
        <w:t>Imitatio Christi</w:t>
      </w:r>
      <w:r w:rsidRPr="00813992">
        <w:rPr>
          <w:rFonts w:cs="Calibri Light"/>
          <w:lang w:val="id-ID"/>
        </w:rPr>
        <w:t xml:space="preserve"> dalam keteladanan dan kebersediaan untuk merendahkan diri di hadapan Allah justru menjadi yang paling penting. Bukan sekadar mau menderita, namun bersedia jika harus menanggung derita saat mengikut Kristus. Dalam konteks pembacaan di minggu Palma, maka bagian ini memunculkan pertanyaan lanjutan, apakah ada kesediaan dalam diri kita untuk meneladani dan mengerjakan karya Allah, memuliakan Allah, dengan risiko untuk turut menderita saat upaya meneladani Kristus berbeda dengan kebiasaan dan budaya di tengah dunia.</w:t>
      </w:r>
    </w:p>
    <w:p w14:paraId="6416242A" w14:textId="77777777" w:rsidR="00832E23" w:rsidRPr="00813992" w:rsidRDefault="00832E23" w:rsidP="00832E23">
      <w:pPr>
        <w:tabs>
          <w:tab w:val="left" w:pos="720"/>
          <w:tab w:val="center" w:pos="3117"/>
        </w:tabs>
        <w:ind w:firstLine="851"/>
        <w:jc w:val="both"/>
        <w:rPr>
          <w:rFonts w:cs="Calibri Light"/>
          <w:lang w:val="id-ID"/>
        </w:rPr>
      </w:pPr>
      <w:r w:rsidRPr="00813992">
        <w:rPr>
          <w:rFonts w:cs="Calibri Light"/>
          <w:lang w:val="id-ID"/>
        </w:rPr>
        <w:tab/>
      </w:r>
      <w:r w:rsidRPr="00813992">
        <w:rPr>
          <w:rFonts w:cs="Calibri Light"/>
          <w:lang w:val="id-ID"/>
        </w:rPr>
        <w:tab/>
      </w:r>
    </w:p>
    <w:p w14:paraId="40764A1B" w14:textId="77777777" w:rsidR="00832E23" w:rsidRPr="00813992" w:rsidRDefault="00832E23" w:rsidP="00832E23">
      <w:pPr>
        <w:jc w:val="both"/>
        <w:rPr>
          <w:rFonts w:cs="Calibri Light"/>
          <w:b/>
          <w:bCs/>
          <w:lang w:val="id-ID"/>
        </w:rPr>
      </w:pPr>
      <w:r w:rsidRPr="00813992">
        <w:rPr>
          <w:rFonts w:cs="Calibri Light"/>
          <w:b/>
          <w:bCs/>
          <w:lang w:val="id-ID"/>
        </w:rPr>
        <w:t>Lukas 19:28-40</w:t>
      </w:r>
    </w:p>
    <w:p w14:paraId="1505C866" w14:textId="540D7348" w:rsidR="00832E23" w:rsidRPr="00813992" w:rsidRDefault="00832E23" w:rsidP="00832E23">
      <w:pPr>
        <w:ind w:firstLine="851"/>
        <w:jc w:val="both"/>
        <w:rPr>
          <w:rFonts w:cs="Calibri Light"/>
          <w:lang w:val="id-ID"/>
        </w:rPr>
      </w:pPr>
      <w:r w:rsidRPr="00813992">
        <w:rPr>
          <w:rFonts w:cs="Calibri Light"/>
          <w:lang w:val="id-ID"/>
        </w:rPr>
        <w:t>Kemegahan kedatangan Tuhan Yesus di Yerusalem menjadi fokus gegap gempita sukacita dalam konteks Minggu Palma. Kedatangan</w:t>
      </w:r>
      <w:r w:rsidR="00747E72">
        <w:rPr>
          <w:rFonts w:cs="Calibri Light"/>
          <w:lang w:val="id-ID"/>
        </w:rPr>
        <w:t>-N</w:t>
      </w:r>
      <w:r w:rsidRPr="00813992">
        <w:rPr>
          <w:rFonts w:cs="Calibri Light"/>
          <w:lang w:val="id-ID"/>
        </w:rPr>
        <w:t xml:space="preserve">ya dengan menunggang keledai menjadi pemenuhan gambaran </w:t>
      </w:r>
      <w:r w:rsidR="00A35F4A">
        <w:rPr>
          <w:rFonts w:cs="Calibri Light"/>
          <w:lang w:val="id-ID"/>
        </w:rPr>
        <w:t>m</w:t>
      </w:r>
      <w:r w:rsidRPr="00813992">
        <w:rPr>
          <w:rFonts w:cs="Calibri Light"/>
          <w:lang w:val="id-ID"/>
        </w:rPr>
        <w:t xml:space="preserve">esianik dalam Zakaria 9:9 mengenai raja yang lemah lembut dan mengendarai keledai muda. Bacaan hari ini menyoroti sukacita dan gegap gempita kehadiran sang Mesias. Namun penting untuk dilihat secara seksama, gegap gempita perayaan kehadiran Mesias tidak berhenti di sini. Melainkan dilanjutkan dengan pertanyaan reflektif mengenai apa yang diisyaratkan dengan kehadiran-Nya di kota Yerusalem? Perjalanan-Nya bersama-sama memasuki kota Yerusalem memang menggambarkan lawatan Allah pada umat-Nya yang membawa sukacita sejati. Semakin dekat, semakin keras terdengar, semakin </w:t>
      </w:r>
      <w:r w:rsidRPr="00813992">
        <w:rPr>
          <w:rFonts w:cs="Calibri Light"/>
          <w:lang w:val="id-ID"/>
        </w:rPr>
        <w:lastRenderedPageBreak/>
        <w:t xml:space="preserve">banyak orang ikut dalam iring-iringan ini. </w:t>
      </w:r>
    </w:p>
    <w:p w14:paraId="19E5BBB0" w14:textId="77777777" w:rsidR="00832E23" w:rsidRPr="00813992" w:rsidRDefault="00832E23" w:rsidP="00832E23">
      <w:pPr>
        <w:ind w:firstLine="851"/>
        <w:jc w:val="both"/>
        <w:rPr>
          <w:rFonts w:cs="Calibri Light"/>
          <w:lang w:val="id-ID"/>
        </w:rPr>
      </w:pPr>
      <w:r w:rsidRPr="00813992">
        <w:rPr>
          <w:rFonts w:cs="Calibri Light"/>
          <w:lang w:val="id-ID"/>
        </w:rPr>
        <w:t xml:space="preserve">Selain itu, ketakutan orang Farisi saat meminta Tuhan Yesus menegur murid-murid-Nya juga menggambarkan dimensi lain kehadiran Tuhan Yesus ke Yerusalem. Yakni, Tuhan Yesus membawa disrupsi pada situasi yang tampak tenang dan stabil dengan iring-iringan besar yang tampak ‘membahayakan’ bagi orang Romawi dan orang-orang Yahudi sendiri. </w:t>
      </w:r>
      <w:r w:rsidRPr="00813992">
        <w:rPr>
          <w:rFonts w:cs="Calibri Light"/>
          <w:i/>
          <w:iCs/>
          <w:lang w:val="id-ID"/>
        </w:rPr>
        <w:t>Pax Romana</w:t>
      </w:r>
      <w:r w:rsidRPr="00813992">
        <w:rPr>
          <w:rFonts w:cs="Calibri Light"/>
          <w:lang w:val="id-ID"/>
        </w:rPr>
        <w:t xml:space="preserve"> menjadi alasan yang membuat orang Farisi meminta Tuhan Yesus menegur murid-murid-Nya.</w:t>
      </w:r>
    </w:p>
    <w:p w14:paraId="1D5DFF1E" w14:textId="71340644" w:rsidR="00832E23" w:rsidRPr="00813992" w:rsidRDefault="00832E23" w:rsidP="00832E23">
      <w:pPr>
        <w:ind w:firstLine="851"/>
        <w:jc w:val="both"/>
        <w:rPr>
          <w:rFonts w:cs="Calibri Light"/>
          <w:lang w:val="id-ID"/>
        </w:rPr>
      </w:pPr>
      <w:r w:rsidRPr="00813992">
        <w:rPr>
          <w:rFonts w:cs="Calibri Light"/>
          <w:lang w:val="id-ID"/>
        </w:rPr>
        <w:t xml:space="preserve">Kehadiran Tuhan Yesus yang gegap gempita perlu secara seksama dibaca dengan situasi yang membawa dilema karena iring-iringan besar ini. Dilema ini menjadi pelengkap dari dua sisi mata koin dalam fokus teks Lukas: </w:t>
      </w:r>
      <w:r w:rsidR="00A35F4A">
        <w:rPr>
          <w:rFonts w:cs="Calibri Light"/>
          <w:lang w:val="id-ID"/>
        </w:rPr>
        <w:t>k</w:t>
      </w:r>
      <w:r w:rsidRPr="00813992">
        <w:rPr>
          <w:rFonts w:cs="Calibri Light"/>
          <w:lang w:val="id-ID"/>
        </w:rPr>
        <w:t>ehadiran-Nya dengan sukacita secara paralel menyingkap kegelisahan iring-iringan besar itu ternyata mendisrupsi suasana yang tampaknya damai dan tenang di kota Yerusalem.</w:t>
      </w:r>
    </w:p>
    <w:p w14:paraId="3A10F3DF" w14:textId="77777777" w:rsidR="00832E23" w:rsidRPr="00813992" w:rsidRDefault="00832E23" w:rsidP="00832E23">
      <w:pPr>
        <w:ind w:firstLine="851"/>
        <w:jc w:val="both"/>
        <w:rPr>
          <w:b/>
          <w:bCs/>
          <w:lang w:val="id-ID"/>
        </w:rPr>
      </w:pPr>
    </w:p>
    <w:p w14:paraId="376880E9" w14:textId="77777777" w:rsidR="00832E23" w:rsidRPr="00813992" w:rsidRDefault="00832E23" w:rsidP="00832E23">
      <w:pPr>
        <w:ind w:firstLine="851"/>
        <w:jc w:val="both"/>
        <w:rPr>
          <w:b/>
          <w:bCs/>
          <w:lang w:val="id-ID"/>
        </w:rPr>
      </w:pPr>
    </w:p>
    <w:p w14:paraId="3F264EC0" w14:textId="77777777" w:rsidR="00832E23" w:rsidRPr="00813992" w:rsidRDefault="00832E23" w:rsidP="00832E23">
      <w:pPr>
        <w:jc w:val="both"/>
        <w:rPr>
          <w:b/>
          <w:bCs/>
          <w:lang w:val="id-ID"/>
        </w:rPr>
      </w:pPr>
      <w:r w:rsidRPr="00813992">
        <w:rPr>
          <w:b/>
          <w:bCs/>
          <w:lang w:val="id-ID"/>
        </w:rPr>
        <w:t>BERITA YANG AKAN DISAMPAIKAN</w:t>
      </w:r>
    </w:p>
    <w:p w14:paraId="3BA7E900" w14:textId="77777777" w:rsidR="00832E23" w:rsidRPr="00813992" w:rsidRDefault="00832E23" w:rsidP="00A35F4A">
      <w:pPr>
        <w:pStyle w:val="DaftarParagraf"/>
        <w:ind w:left="0" w:firstLine="0"/>
        <w:rPr>
          <w:rFonts w:cs="Calibri Light"/>
          <w:lang w:val="id-ID"/>
        </w:rPr>
      </w:pPr>
      <w:r w:rsidRPr="00813992">
        <w:rPr>
          <w:rFonts w:cs="Calibri Light"/>
          <w:lang w:val="id-ID"/>
        </w:rPr>
        <w:t xml:space="preserve">Sukacita Minggu Palma tidak hanya dibaca selesai sampai pada orang-orang banyak dengan gegap gempita menyambut kehadiran Tuhan Yesus. Pelayan Firman juga perlu mengingatkan bahwa kehadiran Kristus di kota Yerusalem  menjadi bagian dari rangkaian penggenapan karya dan kehendak Allah dalam menolong dan memulihkan umat-Nya. Namun perlu diperhatikan juga bahwa perjalanan ini bukan perjalanan mudah, melainkan perjalanan keberanian untuk menghadapi penderitaan. Tuhan Yesus menjalani peran-Nya menanggung derita, seperti yang dimunculkan dalam surat Filipi. Dilema muncul karena kehadiran Tuhan Yesus ke Yerusalem membawa disrupsi. Dilema karena dalam menyambut hadir-Nya, Kristus juga dapat membawa disrupsi dalam hidup sehari-hari. Dilema karena disrupsi itu yang mendorong untuk seseorang dapat memiliki laku hidup </w:t>
      </w:r>
      <w:r w:rsidRPr="00813992">
        <w:rPr>
          <w:rFonts w:cs="Calibri Light"/>
          <w:i/>
          <w:iCs/>
          <w:lang w:val="id-ID"/>
        </w:rPr>
        <w:t>imitatio Christi</w:t>
      </w:r>
      <w:r w:rsidRPr="00813992">
        <w:rPr>
          <w:rFonts w:cs="Calibri Light"/>
          <w:lang w:val="id-ID"/>
        </w:rPr>
        <w:t>.</w:t>
      </w:r>
    </w:p>
    <w:p w14:paraId="33A28941" w14:textId="77777777" w:rsidR="00832E23" w:rsidRPr="00813992" w:rsidRDefault="00832E23" w:rsidP="00832E23">
      <w:pPr>
        <w:ind w:firstLine="851"/>
        <w:jc w:val="both"/>
        <w:rPr>
          <w:b/>
          <w:bCs/>
          <w:lang w:val="id-ID"/>
        </w:rPr>
      </w:pPr>
    </w:p>
    <w:p w14:paraId="3328E7F8" w14:textId="77777777" w:rsidR="00832E23" w:rsidRPr="00813992" w:rsidRDefault="00832E23">
      <w:pPr>
        <w:rPr>
          <w:b/>
          <w:bCs/>
          <w:lang w:val="id-ID"/>
        </w:rPr>
      </w:pPr>
      <w:r w:rsidRPr="00813992">
        <w:rPr>
          <w:b/>
          <w:bCs/>
          <w:lang w:val="id-ID"/>
        </w:rPr>
        <w:br w:type="page"/>
      </w:r>
    </w:p>
    <w:p w14:paraId="0DB35D7D" w14:textId="16115CFC" w:rsidR="00832E23" w:rsidRPr="00813992" w:rsidRDefault="00832E23" w:rsidP="00832E23">
      <w:pPr>
        <w:jc w:val="both"/>
        <w:rPr>
          <w:rFonts w:cs="Tahoma"/>
          <w:b/>
          <w:bCs/>
          <w:lang w:val="id-ID"/>
        </w:rPr>
      </w:pPr>
      <w:r w:rsidRPr="00813992">
        <w:rPr>
          <w:b/>
          <w:bCs/>
          <w:lang w:val="id-ID"/>
        </w:rPr>
        <w:lastRenderedPageBreak/>
        <w:t>KHOTBAH JANGKEP</w:t>
      </w:r>
    </w:p>
    <w:p w14:paraId="351639FC" w14:textId="77777777" w:rsidR="00832E23" w:rsidRPr="00813992" w:rsidRDefault="00832E23" w:rsidP="00832E23">
      <w:pPr>
        <w:pStyle w:val="DaftarParagraf"/>
        <w:ind w:left="0" w:firstLine="851"/>
        <w:rPr>
          <w:rFonts w:cs="Calibri Light"/>
          <w:highlight w:val="yellow"/>
          <w:lang w:val="id-ID"/>
        </w:rPr>
      </w:pPr>
    </w:p>
    <w:p w14:paraId="30BB4D84" w14:textId="7FF1F56E" w:rsidR="00832E23" w:rsidRPr="00813992" w:rsidRDefault="00832E23" w:rsidP="00832E23">
      <w:pPr>
        <w:jc w:val="center"/>
        <w:rPr>
          <w:rFonts w:cs="Calibri Light"/>
          <w:b/>
          <w:bCs/>
          <w:lang w:val="id-ID"/>
        </w:rPr>
      </w:pPr>
      <w:r w:rsidRPr="00813992">
        <w:rPr>
          <w:rFonts w:cs="Calibri Light"/>
          <w:b/>
          <w:bCs/>
          <w:lang w:val="id-ID"/>
        </w:rPr>
        <w:t xml:space="preserve">“Menyambut Hadir-Nya </w:t>
      </w:r>
      <w:r w:rsidR="008A3B93" w:rsidRPr="00813992">
        <w:rPr>
          <w:rFonts w:cs="Calibri Light"/>
          <w:b/>
          <w:bCs/>
          <w:lang w:val="id-ID"/>
        </w:rPr>
        <w:t>di Sini</w:t>
      </w:r>
      <w:r w:rsidRPr="00813992">
        <w:rPr>
          <w:rFonts w:cs="Calibri Light"/>
          <w:b/>
          <w:bCs/>
          <w:lang w:val="id-ID"/>
        </w:rPr>
        <w:t>”</w:t>
      </w:r>
    </w:p>
    <w:p w14:paraId="18D748D2" w14:textId="77777777" w:rsidR="00832E23" w:rsidRPr="00813992" w:rsidRDefault="00832E23" w:rsidP="00832E23">
      <w:pPr>
        <w:ind w:firstLine="851"/>
        <w:jc w:val="both"/>
        <w:rPr>
          <w:rFonts w:cs="Calibri Light"/>
          <w:spacing w:val="-2"/>
          <w:lang w:val="id-ID"/>
        </w:rPr>
      </w:pPr>
    </w:p>
    <w:p w14:paraId="1C999A0C" w14:textId="28B21411" w:rsidR="00832E23" w:rsidRPr="00813992" w:rsidRDefault="00832E23" w:rsidP="00832E23">
      <w:pPr>
        <w:ind w:firstLine="851"/>
        <w:jc w:val="both"/>
        <w:rPr>
          <w:rFonts w:cs="Calibri Light"/>
          <w:spacing w:val="-2"/>
          <w:lang w:val="id-ID"/>
        </w:rPr>
      </w:pPr>
      <w:r w:rsidRPr="00813992">
        <w:rPr>
          <w:rFonts w:cs="Calibri Light"/>
          <w:spacing w:val="-2"/>
          <w:lang w:val="id-ID"/>
        </w:rPr>
        <w:t xml:space="preserve">Umat yang dikasihi Tuhan, perayaan sukacita tentulah dilakukan dengan gegap gempita. Ada orang yang begitu bersemangat merayakan ulang tahunnya dan mengundang sanak-saudara dan teman untuk berbagi sukacita. Ada juga orang yang merayakan pesta pernikahan dengan menyiapkan berbagai hiburan untuk semua orang turut bersukacita dengan dirinya. Perayaan-perayaan ini gegap gempita dan mengundang banyak tawa dan senyuman. Seperti halnya perayaan-perayaan besar yang kita temui dalam hidup sehari-hari, pada hari ini kita diundang untuk merenungkan dan merayakan kehadiran Tuhan Yesus di kota Yerusalem. Umat di Yerusalem melambai-lambaikan daun palem sebagai gambaran sukacita kedatangan Mesias. Hanya saja, Mesias yang sedang digambarkan hadir saat ini justru Mesias yang sederhana, menunggang keledai. Jadi, apa yang hendak disambut dari </w:t>
      </w:r>
      <w:r w:rsidR="00A35F4A">
        <w:rPr>
          <w:rFonts w:cs="Calibri Light"/>
          <w:spacing w:val="-2"/>
          <w:lang w:val="id-ID"/>
        </w:rPr>
        <w:t>D</w:t>
      </w:r>
      <w:r w:rsidRPr="00813992">
        <w:rPr>
          <w:rFonts w:cs="Calibri Light"/>
          <w:spacing w:val="-2"/>
          <w:lang w:val="id-ID"/>
        </w:rPr>
        <w:t>ia?</w:t>
      </w:r>
    </w:p>
    <w:p w14:paraId="4BB770B6" w14:textId="77777777" w:rsidR="00832E23" w:rsidRPr="00813992" w:rsidRDefault="00832E23" w:rsidP="00832E23">
      <w:pPr>
        <w:ind w:firstLine="851"/>
        <w:jc w:val="both"/>
        <w:rPr>
          <w:rFonts w:cs="Calibri Light"/>
          <w:spacing w:val="-2"/>
          <w:lang w:val="id-ID"/>
        </w:rPr>
      </w:pPr>
      <w:r w:rsidRPr="00813992">
        <w:rPr>
          <w:rFonts w:cs="Calibri Light"/>
          <w:spacing w:val="-2"/>
          <w:lang w:val="id-ID"/>
        </w:rPr>
        <w:t>Minggu Palma tidak hanya berfokus pada kedatangan Tuhan dalam gegap gempita. Bacaan leksionari dalam bacaan pertama di minggu Palma tidak terlepas dari gambaran kesengsaraan hamba Tuhan. Yesaya menggambarkan hamba Tuhan yang menanggung derita, namun ia memiliki keteguhan hati karena mengetahui dan meyakini pertolongan Tuhan. Ia yakin Tuhan membuatnya kuat menanggung sengsara tapi tidak akan membuatnya ternoda dan dipermalukan. Gambaran keteguhan hati ini, yang membuat hamba Tuhan berani dan bersedia menanggung sengsara. Hal ini beresonansi dengan kehadiran Kristus dalam bacaan 2, yang oleh Paulus disampaikan, sebagai kebersediaan menanggung beban untuk mengerjakan karya Allah. Kekuatan menanggung derita dan sengsara sampai pada peristiwa salib ada karena menyadari pekerjaan-pekerjaan baik yang dihadirkan melalui pelayanan-Nya di dunia sampai pada salib membawa yang pembebasan dan pemulihan.</w:t>
      </w:r>
    </w:p>
    <w:p w14:paraId="576BD25A" w14:textId="0E235260" w:rsidR="00832E23" w:rsidRPr="00813992" w:rsidRDefault="00832E23" w:rsidP="00832E23">
      <w:pPr>
        <w:ind w:firstLine="851"/>
        <w:jc w:val="both"/>
        <w:rPr>
          <w:rFonts w:cs="Tahoma"/>
          <w:lang w:val="id-ID"/>
        </w:rPr>
      </w:pPr>
      <w:r w:rsidRPr="00813992">
        <w:rPr>
          <w:rFonts w:cs="Calibri Light"/>
          <w:spacing w:val="-2"/>
          <w:lang w:val="id-ID"/>
        </w:rPr>
        <w:t xml:space="preserve">Gambaran kisah sengsara dalam </w:t>
      </w:r>
      <w:r w:rsidR="00A35F4A">
        <w:rPr>
          <w:rFonts w:cs="Calibri Light"/>
          <w:spacing w:val="-2"/>
          <w:lang w:val="id-ID"/>
        </w:rPr>
        <w:t>M</w:t>
      </w:r>
      <w:r w:rsidRPr="00813992">
        <w:rPr>
          <w:rFonts w:cs="Calibri Light"/>
          <w:spacing w:val="-2"/>
          <w:lang w:val="id-ID"/>
        </w:rPr>
        <w:t xml:space="preserve">inggu Palma justru menjadi gambaran pemuliaan Kristus, bagi orang-orang Kristen masa kini. Kita bersama bersorak-sorai, </w:t>
      </w:r>
      <w:r w:rsidRPr="00813992">
        <w:rPr>
          <w:rFonts w:cs="Tahoma"/>
          <w:lang w:val="id-ID"/>
        </w:rPr>
        <w:t xml:space="preserve">namun kita juga perlu </w:t>
      </w:r>
      <w:r w:rsidRPr="00813992">
        <w:rPr>
          <w:rFonts w:cs="Tahoma"/>
          <w:lang w:val="id-ID"/>
        </w:rPr>
        <w:lastRenderedPageBreak/>
        <w:t xml:space="preserve">bertanya, apakah sorak-sorai ini menandakan bahwa kita (orang-orang Yahudi masa itu dan umat di saat ini) benar-benar mengerti siapa Yesus? Makna kedatangan Yesus tidak sama dengan penggenapan pengharapan mesianik orang Yahudi bahwa akan datang seorang pemimpin yang akan membebaskan mereka dari penjajahan Roma. Yesus justru datang dalam cara yang sangat berbeda. Ia datang dengan keledai, seperti gambaran raja damai yang lemah lembut. Walaupun kehadiran-Nya juga dengan cara seperti ini pun menimbulkan dilema. </w:t>
      </w:r>
    </w:p>
    <w:p w14:paraId="5E71B789" w14:textId="2ED905A7" w:rsidR="00832E23" w:rsidRPr="00813992" w:rsidRDefault="00832E23" w:rsidP="00832E23">
      <w:pPr>
        <w:ind w:firstLine="851"/>
        <w:jc w:val="both"/>
        <w:rPr>
          <w:rFonts w:cs="Tahoma"/>
          <w:lang w:val="id-ID"/>
        </w:rPr>
      </w:pPr>
      <w:r w:rsidRPr="00813992">
        <w:rPr>
          <w:rFonts w:cs="Tahoma"/>
          <w:lang w:val="id-ID"/>
        </w:rPr>
        <w:t>Kekuatan leksionari perenungan minggu Palma justru kembali terletak dalam dilema ini. Kita diajak untuk menyambut kedatangan Tuhan Yesus dengan pemahaman yang lebih mendalam. Bukan sekedar mengharap datangnya untuk memenuhi harapan kita atau keinginan kita. Bukan memberikan solusi cepat untuk masalah kita, namun kisah ini mengajak untuk kita merenungkan, Tuhan Yesus hadir dalam kebersediaan untuk berk</w:t>
      </w:r>
      <w:r w:rsidR="00A35F4A">
        <w:rPr>
          <w:rFonts w:cs="Tahoma"/>
          <w:lang w:val="id-ID"/>
        </w:rPr>
        <w:t>u</w:t>
      </w:r>
      <w:r w:rsidRPr="00813992">
        <w:rPr>
          <w:rFonts w:cs="Tahoma"/>
          <w:lang w:val="id-ID"/>
        </w:rPr>
        <w:t xml:space="preserve">rban, menghadapi sengsara oleh karena kasih-Nya yang besar. Justru kita saat ini dipanggil untuk belajar bahwa kedatangan Tuhan Yesus mengisyaratkan panggilan untuk mengikuti-Nya, menerima jalan-Nya, dan meneladani-Nya. </w:t>
      </w:r>
      <w:r w:rsidRPr="00813992">
        <w:rPr>
          <w:rFonts w:cs="Tahoma"/>
          <w:i/>
          <w:iCs/>
          <w:lang w:val="id-ID"/>
        </w:rPr>
        <w:t>Imitatio Christi</w:t>
      </w:r>
      <w:r w:rsidRPr="00813992">
        <w:rPr>
          <w:rFonts w:cs="Tahoma"/>
          <w:lang w:val="id-ID"/>
        </w:rPr>
        <w:t xml:space="preserve">. </w:t>
      </w:r>
    </w:p>
    <w:p w14:paraId="4B9AF1BD" w14:textId="67304D41" w:rsidR="00832E23" w:rsidRPr="00813992" w:rsidRDefault="00832E23" w:rsidP="00832E23">
      <w:pPr>
        <w:ind w:firstLine="851"/>
        <w:jc w:val="both"/>
        <w:rPr>
          <w:rFonts w:cs="Tahoma"/>
          <w:lang w:val="id-ID"/>
        </w:rPr>
      </w:pPr>
      <w:r w:rsidRPr="00813992">
        <w:rPr>
          <w:rFonts w:cs="Tahoma"/>
          <w:i/>
          <w:iCs/>
          <w:lang w:val="id-ID"/>
        </w:rPr>
        <w:t xml:space="preserve">Imitatio Christi </w:t>
      </w:r>
      <w:r w:rsidRPr="00813992">
        <w:rPr>
          <w:rFonts w:cs="Tahoma"/>
          <w:lang w:val="id-ID"/>
        </w:rPr>
        <w:t xml:space="preserve">ini juga menjadi laku hidup orang percaya untuk menyambut kehadiran Kristus dalam hidup sehari-hari. Seperti halnya bagian percakapan antara orang Farisi yang tidak senang dengan pujian dan penyambutan orang banyak ini kepada Tuhan Yesus dan berkata kepada-Nya, "Guru, suruhlah murid-murid-Mu diam!" (Lukas 19:39). Hal yang sama dapat terjadi saat kita berjuang untuk meneladani Kristus. Dalam situasi ini, ingatlah saat Tuhan Yesus menjawab dengan tegas kepada orang-orang Farisi itu, "Aku berkata kepadamu, jika mereka ini diam, maka batu-batu ini akan berteriak" (Lukas 19:40). Ini adalah teguran sekaligus juga panggilan, </w:t>
      </w:r>
      <w:r w:rsidRPr="00813992">
        <w:rPr>
          <w:rFonts w:cs="Tahoma"/>
          <w:i/>
          <w:iCs/>
          <w:lang w:val="id-ID"/>
        </w:rPr>
        <w:t>imitatio Christi</w:t>
      </w:r>
      <w:r w:rsidRPr="00813992">
        <w:rPr>
          <w:rFonts w:cs="Tahoma"/>
          <w:lang w:val="id-ID"/>
        </w:rPr>
        <w:t xml:space="preserve"> berarti tidak hanya menjadi pendengar, tetapi juga menjadi pelaku Firman. Kalau kita tidak melakukan apa-apa, seperti kata Tuhan Yesus, batu-batu akan berteriak menyambut Yesus. Jangan diam atau acuh tak acuh, perlu ada tindakan nyata, sebagai komitmen untuk menyambut-Nya dengan sungguh-sungguh dalam hati dan hidup kita. Seperti tercatat dalam Mazmur 118, kehadiran Tuhan itu anugerah yang </w:t>
      </w:r>
      <w:r w:rsidRPr="00813992">
        <w:rPr>
          <w:rFonts w:cs="Tahoma"/>
          <w:lang w:val="id-ID"/>
        </w:rPr>
        <w:lastRenderedPageBreak/>
        <w:t>luar biasa, "Bersyukurlah kepada Tuhan, sebab Ia baik, bahwasanya untuk selama-lamanya kasih setia-</w:t>
      </w:r>
      <w:r w:rsidR="00A35F4A">
        <w:rPr>
          <w:rFonts w:cs="Tahoma"/>
          <w:lang w:val="id-ID"/>
        </w:rPr>
        <w:t>Nya</w:t>
      </w:r>
      <w:r w:rsidRPr="00813992">
        <w:rPr>
          <w:rFonts w:cs="Tahoma"/>
          <w:lang w:val="id-ID"/>
        </w:rPr>
        <w:t>" (Mazmur 118:1). Ungkapan syukur perlu terus menggema dalam hidup setiap orang percaya, dan dinyatakan melalui hidup yang mencerminkan kasih dan ketaatan kepada-Nya.</w:t>
      </w:r>
    </w:p>
    <w:p w14:paraId="1238B9E0" w14:textId="77777777" w:rsidR="00832E23" w:rsidRPr="00813992" w:rsidRDefault="00832E23" w:rsidP="00832E23">
      <w:pPr>
        <w:ind w:firstLine="851"/>
        <w:jc w:val="both"/>
        <w:rPr>
          <w:sz w:val="16"/>
          <w:szCs w:val="16"/>
          <w:lang w:val="id-ID"/>
        </w:rPr>
      </w:pPr>
      <w:r w:rsidRPr="00813992">
        <w:rPr>
          <w:rFonts w:cs="Tahoma"/>
          <w:lang w:val="id-ID"/>
        </w:rPr>
        <w:t xml:space="preserve">Umat yang terkasih di dalam Tuhan, kehadiran Tuhan yang membawa disrupsi di Yerusalem dan mendisrupsi keseharian kita. Hal ini perlu kita terima sebagai anugerah yang nantinya menuntun kita, untuk meneladani ketaatan, keteguhan hati, dan keberanian-Nya menyongsong derita untuk melakukan pekerjaan-pekerjaan baik. Kita diundang menjadi pribadi percaya untuk hidup dengan motto: </w:t>
      </w:r>
      <w:r w:rsidRPr="00813992">
        <w:rPr>
          <w:rFonts w:cs="Tahoma"/>
          <w:i/>
          <w:iCs/>
          <w:lang w:val="id-ID"/>
        </w:rPr>
        <w:t>imitatio Christi</w:t>
      </w:r>
      <w:r w:rsidRPr="00813992">
        <w:rPr>
          <w:rFonts w:cs="Tahoma"/>
          <w:lang w:val="id-ID"/>
        </w:rPr>
        <w:t>. Kita diundang untuk menjadi pribadi percaya yang menyambut-Nya dengan sukacita sejati, dengan melepaskan harapan-harapan duniawi yang bisa jadi tidak sejalan dengan kehendak Allah. Amin.</w:t>
      </w:r>
    </w:p>
    <w:p w14:paraId="253F9487" w14:textId="77777777" w:rsidR="00832E23" w:rsidRPr="00813992" w:rsidRDefault="00832E23" w:rsidP="00832E23">
      <w:pPr>
        <w:ind w:firstLine="851"/>
        <w:jc w:val="both"/>
        <w:rPr>
          <w:lang w:val="id-ID"/>
        </w:rPr>
      </w:pPr>
      <w:r w:rsidRPr="00813992">
        <w:rPr>
          <w:lang w:val="id-ID"/>
        </w:rPr>
        <w:tab/>
      </w:r>
    </w:p>
    <w:p w14:paraId="1331C3D5" w14:textId="77777777" w:rsidR="00832E23" w:rsidRPr="00813992" w:rsidRDefault="00832E23" w:rsidP="00832E23">
      <w:pPr>
        <w:ind w:firstLine="851"/>
        <w:jc w:val="both"/>
        <w:rPr>
          <w:lang w:val="id-ID"/>
        </w:rPr>
      </w:pPr>
    </w:p>
    <w:p w14:paraId="77326C1C" w14:textId="1B229F4F" w:rsidR="00832E23" w:rsidRPr="00813992" w:rsidRDefault="00832E23" w:rsidP="00832E23">
      <w:pPr>
        <w:spacing w:line="259" w:lineRule="auto"/>
        <w:ind w:firstLine="851"/>
        <w:jc w:val="right"/>
        <w:rPr>
          <w:lang w:val="id-ID"/>
        </w:rPr>
      </w:pPr>
      <w:r w:rsidRPr="00813992">
        <w:rPr>
          <w:lang w:val="id-ID"/>
        </w:rPr>
        <w:t>(msu)</w:t>
      </w:r>
    </w:p>
    <w:p w14:paraId="646A750A" w14:textId="77777777" w:rsidR="00832E23" w:rsidRPr="00813992" w:rsidRDefault="00832E23" w:rsidP="00832E23">
      <w:pPr>
        <w:spacing w:after="160" w:line="259" w:lineRule="auto"/>
        <w:rPr>
          <w:lang w:val="id-ID"/>
        </w:rPr>
      </w:pPr>
    </w:p>
    <w:p w14:paraId="32827C8D" w14:textId="416C2F64" w:rsidR="001C4921" w:rsidRPr="00813992" w:rsidRDefault="001C4921">
      <w:pPr>
        <w:rPr>
          <w:lang w:val="id-ID"/>
        </w:rPr>
      </w:pPr>
      <w:r w:rsidRPr="00813992">
        <w:rPr>
          <w:lang w:val="id-ID"/>
        </w:rPr>
        <w:br w:type="page"/>
      </w:r>
    </w:p>
    <w:p w14:paraId="1BBB8CC5" w14:textId="0D049112" w:rsidR="00691A76" w:rsidRPr="00813992" w:rsidRDefault="00691A76" w:rsidP="002256AF">
      <w:pPr>
        <w:jc w:val="both"/>
        <w:rPr>
          <w:rFonts w:cs="Georgia Regular"/>
          <w:lang w:val="id-ID"/>
        </w:rPr>
      </w:pPr>
      <w:r w:rsidRPr="00813992">
        <w:rPr>
          <w:noProof/>
          <w:lang w:val="id-ID"/>
        </w:rPr>
        <w:lastRenderedPageBreak/>
        <mc:AlternateContent>
          <mc:Choice Requires="wps">
            <w:drawing>
              <wp:anchor distT="0" distB="0" distL="114300" distR="114300" simplePos="0" relativeHeight="251678208" behindDoc="0" locked="0" layoutInCell="1" allowOverlap="1" wp14:anchorId="5F2781D5" wp14:editId="78FBC805">
                <wp:simplePos x="0" y="0"/>
                <wp:positionH relativeFrom="margin">
                  <wp:posOffset>14605</wp:posOffset>
                </wp:positionH>
                <wp:positionV relativeFrom="paragraph">
                  <wp:posOffset>0</wp:posOffset>
                </wp:positionV>
                <wp:extent cx="2409825" cy="1334770"/>
                <wp:effectExtent l="0" t="0" r="9525" b="0"/>
                <wp:wrapThrough wrapText="bothSides">
                  <wp:wrapPolygon edited="0">
                    <wp:start x="0" y="0"/>
                    <wp:lineTo x="0" y="21271"/>
                    <wp:lineTo x="21515" y="21271"/>
                    <wp:lineTo x="21515" y="0"/>
                    <wp:lineTo x="0" y="0"/>
                  </wp:wrapPolygon>
                </wp:wrapThrough>
                <wp:docPr id="15554515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1334770"/>
                        </a:xfrm>
                        <a:prstGeom prst="rect">
                          <a:avLst/>
                        </a:prstGeom>
                        <a:solidFill>
                          <a:schemeClr val="bg1">
                            <a:lumMod val="85000"/>
                          </a:schemeClr>
                        </a:solidFill>
                        <a:ln w="9525">
                          <a:noFill/>
                          <a:miter lim="800000"/>
                          <a:headEnd/>
                          <a:tailEnd/>
                        </a:ln>
                      </wps:spPr>
                      <wps:txbx>
                        <w:txbxContent>
                          <w:p w14:paraId="15513D89" w14:textId="77777777" w:rsidR="00691A76" w:rsidRPr="007E3698" w:rsidRDefault="00691A76" w:rsidP="00691A76">
                            <w:pPr>
                              <w:rPr>
                                <w:b/>
                              </w:rPr>
                            </w:pPr>
                            <w:r w:rsidRPr="007E3698">
                              <w:rPr>
                                <w:b/>
                              </w:rPr>
                              <w:t>KHOTBAH</w:t>
                            </w:r>
                          </w:p>
                          <w:p w14:paraId="68B280B7" w14:textId="3208E030" w:rsidR="00691A76" w:rsidRPr="007E3698" w:rsidRDefault="00691A76" w:rsidP="00691A76">
                            <w:pPr>
                              <w:rPr>
                                <w:b/>
                              </w:rPr>
                            </w:pPr>
                            <w:r>
                              <w:rPr>
                                <w:b/>
                              </w:rPr>
                              <w:t>Kamis Putih</w:t>
                            </w:r>
                          </w:p>
                          <w:p w14:paraId="2300E56B" w14:textId="44292782" w:rsidR="00691A76" w:rsidRPr="00F976DD" w:rsidRDefault="00691A76" w:rsidP="00691A76">
                            <w:pPr>
                              <w:rPr>
                                <w:rFonts w:cs="Calibri"/>
                                <w:bCs/>
                                <w:i/>
                                <w:iCs/>
                                <w:sz w:val="20"/>
                                <w:szCs w:val="20"/>
                              </w:rPr>
                            </w:pPr>
                            <w:r>
                              <w:rPr>
                                <w:rFonts w:cs="Calibri"/>
                                <w:bCs/>
                                <w:i/>
                                <w:iCs/>
                                <w:sz w:val="20"/>
                                <w:szCs w:val="20"/>
                              </w:rPr>
                              <w:t>17</w:t>
                            </w:r>
                            <w:r w:rsidRPr="007E3698">
                              <w:rPr>
                                <w:rFonts w:cs="Calibri"/>
                                <w:bCs/>
                                <w:i/>
                                <w:iCs/>
                                <w:sz w:val="20"/>
                                <w:szCs w:val="20"/>
                              </w:rPr>
                              <w:t xml:space="preserve"> April 2025</w:t>
                            </w:r>
                          </w:p>
                          <w:p w14:paraId="746DF3CA" w14:textId="77777777" w:rsidR="00691A76" w:rsidRDefault="00691A76" w:rsidP="00691A76">
                            <w:pPr>
                              <w:pBdr>
                                <w:top w:val="single" w:sz="4" w:space="1" w:color="7F7F7F"/>
                              </w:pBdr>
                              <w:rPr>
                                <w:rFonts w:cs="Calibri"/>
                                <w:bCs/>
                                <w:sz w:val="20"/>
                                <w:szCs w:val="20"/>
                              </w:rPr>
                            </w:pPr>
                          </w:p>
                          <w:p w14:paraId="392E75E2" w14:textId="585D8046" w:rsidR="00691A76" w:rsidRPr="00C76228" w:rsidRDefault="00691A76" w:rsidP="00691A76">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sidRPr="00691A76">
                              <w:rPr>
                                <w:rFonts w:cs="Calibri Light"/>
                                <w:color w:val="000000"/>
                                <w:sz w:val="20"/>
                                <w:szCs w:val="20"/>
                              </w:rPr>
                              <w:t>Keluaran 12:1-14</w:t>
                            </w:r>
                          </w:p>
                          <w:p w14:paraId="466D2F5A" w14:textId="3C293D4C" w:rsidR="00691A76" w:rsidRPr="00C76228" w:rsidRDefault="00691A76" w:rsidP="00691A76">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691A76">
                              <w:rPr>
                                <w:rFonts w:cs="Calibri Light"/>
                                <w:color w:val="000000"/>
                                <w:sz w:val="20"/>
                                <w:szCs w:val="20"/>
                              </w:rPr>
                              <w:t>Mazmur 116:1-2</w:t>
                            </w:r>
                            <w:r>
                              <w:rPr>
                                <w:rFonts w:cs="Calibri Light"/>
                                <w:color w:val="000000"/>
                                <w:sz w:val="20"/>
                                <w:szCs w:val="20"/>
                              </w:rPr>
                              <w:t xml:space="preserve">, </w:t>
                            </w:r>
                            <w:r w:rsidRPr="00691A76">
                              <w:rPr>
                                <w:rFonts w:cs="Calibri Light"/>
                                <w:color w:val="000000"/>
                                <w:sz w:val="20"/>
                                <w:szCs w:val="20"/>
                              </w:rPr>
                              <w:t>12-19</w:t>
                            </w:r>
                          </w:p>
                          <w:p w14:paraId="65BE57C6" w14:textId="5B0005BD" w:rsidR="00691A76" w:rsidRPr="00C76228" w:rsidRDefault="00691A76" w:rsidP="00691A76">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sidRPr="00691A76">
                              <w:rPr>
                                <w:rFonts w:cs="Calibri Light"/>
                                <w:color w:val="000000"/>
                                <w:sz w:val="20"/>
                                <w:szCs w:val="20"/>
                              </w:rPr>
                              <w:t>1 Korintus 11:23-26</w:t>
                            </w:r>
                          </w:p>
                          <w:p w14:paraId="523A3D17" w14:textId="53A09282" w:rsidR="00691A76" w:rsidRPr="00C76228" w:rsidRDefault="00691A76" w:rsidP="00691A76">
                            <w:pPr>
                              <w:ind w:left="1260" w:hanging="1260"/>
                              <w:rPr>
                                <w:rFonts w:cs="Calibri"/>
                                <w:bCs/>
                                <w:sz w:val="20"/>
                                <w:szCs w:val="20"/>
                              </w:rPr>
                            </w:pPr>
                            <w:r w:rsidRPr="00C76228">
                              <w:rPr>
                                <w:rFonts w:cs="Calibri"/>
                                <w:bCs/>
                                <w:sz w:val="20"/>
                                <w:szCs w:val="20"/>
                              </w:rPr>
                              <w:t>Injil:</w:t>
                            </w:r>
                            <w:r w:rsidRPr="00C76228">
                              <w:rPr>
                                <w:rFonts w:cs="Calibri"/>
                                <w:bCs/>
                                <w:sz w:val="20"/>
                                <w:szCs w:val="20"/>
                              </w:rPr>
                              <w:tab/>
                            </w:r>
                            <w:r w:rsidRPr="00691A76">
                              <w:rPr>
                                <w:rFonts w:cs="Calibri Light"/>
                                <w:color w:val="000000"/>
                                <w:sz w:val="20"/>
                                <w:szCs w:val="20"/>
                              </w:rPr>
                              <w:t>Yohanes 13:1-17, 31b-3</w:t>
                            </w:r>
                            <w:r>
                              <w:rPr>
                                <w:rFonts w:cs="Calibri Light"/>
                                <w:color w:val="000000"/>
                                <w:sz w:val="20"/>
                                <w:szCs w:val="20"/>
                              </w:rPr>
                              <w:t>5</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5F2781D5" id="_x0000_s1044" type="#_x0000_t202" style="position:absolute;left:0;text-align:left;margin-left:1.15pt;margin-top:0;width:189.75pt;height:105.1pt;z-index:2516782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" fillcolor="#d8d8d8 [2732]" stroked="f">
                <v:textbox>
                  <w:txbxContent>
                    <w:p w14:paraId="15513D89" w14:textId="77777777" w:rsidR="00691A76" w:rsidRPr="007E3698" w:rsidRDefault="00691A76" w:rsidP="00691A76">
                      <w:pPr>
                        <w:rPr>
                          <w:b/>
                        </w:rPr>
                      </w:pPr>
                      <w:r w:rsidRPr="007E3698">
                        <w:rPr>
                          <w:b/>
                        </w:rPr>
                        <w:t>KHOTBAH</w:t>
                      </w:r>
                    </w:p>
                    <w:p w14:paraId="68B280B7" w14:textId="3208E030" w:rsidR="00691A76" w:rsidRPr="007E3698" w:rsidRDefault="00691A76" w:rsidP="00691A76">
                      <w:pPr>
                        <w:rPr>
                          <w:b/>
                        </w:rPr>
                      </w:pPr>
                      <w:r>
                        <w:rPr>
                          <w:b/>
                        </w:rPr>
                        <w:t>Kamis Putih</w:t>
                      </w:r>
                    </w:p>
                    <w:p w14:paraId="2300E56B" w14:textId="44292782" w:rsidR="00691A76" w:rsidRPr="00F976DD" w:rsidRDefault="00691A76" w:rsidP="00691A76">
                      <w:pPr>
                        <w:rPr>
                          <w:rFonts w:cs="Calibri"/>
                          <w:bCs/>
                          <w:i/>
                          <w:iCs/>
                          <w:sz w:val="20"/>
                          <w:szCs w:val="20"/>
                        </w:rPr>
                      </w:pPr>
                      <w:r>
                        <w:rPr>
                          <w:rFonts w:cs="Calibri"/>
                          <w:bCs/>
                          <w:i/>
                          <w:iCs/>
                          <w:sz w:val="20"/>
                          <w:szCs w:val="20"/>
                        </w:rPr>
                        <w:t>17</w:t>
                      </w:r>
                      <w:r w:rsidRPr="007E3698">
                        <w:rPr>
                          <w:rFonts w:cs="Calibri"/>
                          <w:bCs/>
                          <w:i/>
                          <w:iCs/>
                          <w:sz w:val="20"/>
                          <w:szCs w:val="20"/>
                        </w:rPr>
                        <w:t xml:space="preserve"> April 2025</w:t>
                      </w:r>
                    </w:p>
                    <w:p w14:paraId="746DF3CA" w14:textId="77777777" w:rsidR="00691A76" w:rsidRDefault="00691A76" w:rsidP="00691A76">
                      <w:pPr>
                        <w:pBdr>
                          <w:top w:val="single" w:sz="4" w:space="1" w:color="7F7F7F"/>
                        </w:pBdr>
                        <w:rPr>
                          <w:rFonts w:cs="Calibri"/>
                          <w:bCs/>
                          <w:sz w:val="20"/>
                          <w:szCs w:val="20"/>
                        </w:rPr>
                      </w:pPr>
                    </w:p>
                    <w:p w14:paraId="392E75E2" w14:textId="585D8046" w:rsidR="00691A76" w:rsidRPr="00C76228" w:rsidRDefault="00691A76" w:rsidP="00691A76">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sidRPr="00691A76">
                        <w:rPr>
                          <w:rFonts w:cs="Calibri Light"/>
                          <w:color w:val="000000"/>
                          <w:sz w:val="20"/>
                          <w:szCs w:val="20"/>
                        </w:rPr>
                        <w:t>Keluaran 12:1-14</w:t>
                      </w:r>
                    </w:p>
                    <w:p w14:paraId="466D2F5A" w14:textId="3C293D4C" w:rsidR="00691A76" w:rsidRPr="00C76228" w:rsidRDefault="00691A76" w:rsidP="00691A76">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691A76">
                        <w:rPr>
                          <w:rFonts w:cs="Calibri Light"/>
                          <w:color w:val="000000"/>
                          <w:sz w:val="20"/>
                          <w:szCs w:val="20"/>
                        </w:rPr>
                        <w:t>Mazmur 116:1-2</w:t>
                      </w:r>
                      <w:r>
                        <w:rPr>
                          <w:rFonts w:cs="Calibri Light"/>
                          <w:color w:val="000000"/>
                          <w:sz w:val="20"/>
                          <w:szCs w:val="20"/>
                        </w:rPr>
                        <w:t xml:space="preserve">, </w:t>
                      </w:r>
                      <w:r w:rsidRPr="00691A76">
                        <w:rPr>
                          <w:rFonts w:cs="Calibri Light"/>
                          <w:color w:val="000000"/>
                          <w:sz w:val="20"/>
                          <w:szCs w:val="20"/>
                        </w:rPr>
                        <w:t>12-19</w:t>
                      </w:r>
                    </w:p>
                    <w:p w14:paraId="65BE57C6" w14:textId="5B0005BD" w:rsidR="00691A76" w:rsidRPr="00C76228" w:rsidRDefault="00691A76" w:rsidP="00691A76">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sidRPr="00691A76">
                        <w:rPr>
                          <w:rFonts w:cs="Calibri Light"/>
                          <w:color w:val="000000"/>
                          <w:sz w:val="20"/>
                          <w:szCs w:val="20"/>
                        </w:rPr>
                        <w:t>1 Korintus 11:23-26</w:t>
                      </w:r>
                    </w:p>
                    <w:p w14:paraId="523A3D17" w14:textId="53A09282" w:rsidR="00691A76" w:rsidRPr="00C76228" w:rsidRDefault="00691A76" w:rsidP="00691A76">
                      <w:pPr>
                        <w:ind w:left="1260" w:hanging="1260"/>
                        <w:rPr>
                          <w:rFonts w:cs="Calibri"/>
                          <w:bCs/>
                          <w:sz w:val="20"/>
                          <w:szCs w:val="20"/>
                        </w:rPr>
                      </w:pPr>
                      <w:r w:rsidRPr="00C76228">
                        <w:rPr>
                          <w:rFonts w:cs="Calibri"/>
                          <w:bCs/>
                          <w:sz w:val="20"/>
                          <w:szCs w:val="20"/>
                        </w:rPr>
                        <w:t>Injil:</w:t>
                      </w:r>
                      <w:r w:rsidRPr="00C76228">
                        <w:rPr>
                          <w:rFonts w:cs="Calibri"/>
                          <w:bCs/>
                          <w:sz w:val="20"/>
                          <w:szCs w:val="20"/>
                        </w:rPr>
                        <w:tab/>
                      </w:r>
                      <w:r w:rsidRPr="00691A76">
                        <w:rPr>
                          <w:rFonts w:cs="Calibri Light"/>
                          <w:color w:val="000000"/>
                          <w:sz w:val="20"/>
                          <w:szCs w:val="20"/>
                        </w:rPr>
                        <w:t>Yohanes 13:1-17, 31b-3</w:t>
                      </w:r>
                      <w:r>
                        <w:rPr>
                          <w:rFonts w:cs="Calibri Light"/>
                          <w:color w:val="000000"/>
                          <w:sz w:val="20"/>
                          <w:szCs w:val="20"/>
                        </w:rPr>
                        <w:t>5</w:t>
                      </w:r>
                    </w:p>
                  </w:txbxContent>
                </v:textbox>
                <w10:wrap type="through" anchorx="margin"/>
              </v:shape>
            </w:pict>
          </mc:Fallback>
        </mc:AlternateContent>
      </w:r>
      <w:r w:rsidRPr="00813992">
        <w:rPr>
          <w:noProof/>
          <w:lang w:val="id-ID"/>
        </w:rPr>
        <mc:AlternateContent>
          <mc:Choice Requires="wps">
            <w:drawing>
              <wp:anchor distT="45720" distB="45720" distL="114300" distR="114300" simplePos="0" relativeHeight="251677184" behindDoc="1" locked="0" layoutInCell="1" allowOverlap="1" wp14:anchorId="77F73417" wp14:editId="5EE02275">
                <wp:simplePos x="0" y="0"/>
                <wp:positionH relativeFrom="margin">
                  <wp:posOffset>2261235</wp:posOffset>
                </wp:positionH>
                <wp:positionV relativeFrom="paragraph">
                  <wp:posOffset>173355</wp:posOffset>
                </wp:positionV>
                <wp:extent cx="1662430" cy="1028700"/>
                <wp:effectExtent l="0" t="0" r="0" b="0"/>
                <wp:wrapThrough wrapText="bothSides">
                  <wp:wrapPolygon edited="0">
                    <wp:start x="0" y="0"/>
                    <wp:lineTo x="0" y="21200"/>
                    <wp:lineTo x="21286" y="21200"/>
                    <wp:lineTo x="21286" y="0"/>
                    <wp:lineTo x="0" y="0"/>
                  </wp:wrapPolygon>
                </wp:wrapThrough>
                <wp:docPr id="99875287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108735" w14:textId="29CFEFC4" w:rsidR="00691A76" w:rsidRPr="00055BA2" w:rsidRDefault="00691A76" w:rsidP="00691A76">
                            <w:pPr>
                              <w:jc w:val="center"/>
                              <w:rPr>
                                <w:rFonts w:ascii="Constantia" w:hAnsi="Constantia" w:cs="Tahoma"/>
                                <w:sz w:val="28"/>
                                <w:szCs w:val="32"/>
                              </w:rPr>
                            </w:pPr>
                            <w:r w:rsidRPr="00691A76">
                              <w:rPr>
                                <w:rFonts w:ascii="Cooper Black" w:eastAsia="SimSun" w:hAnsi="Cooper Black" w:cs="SimSun"/>
                                <w:sz w:val="28"/>
                                <w:szCs w:val="32"/>
                              </w:rPr>
                              <w:t xml:space="preserve">Melayani Dengan Hati </w:t>
                            </w: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51FE694" w14:textId="77777777" w:rsidR="00691A76" w:rsidRPr="00055BA2" w:rsidRDefault="00691A76" w:rsidP="00691A76">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7F73417" id="_x0000_s1045" type="#_x0000_t202" style="position:absolute;left:0;text-align:left;margin-left:178.05pt;margin-top:13.65pt;width:130.9pt;height:81pt;z-index:-251639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" stroked="f">
                <v:textbox>
                  <w:txbxContent>
                    <w:p w14:paraId="70108735" w14:textId="29CFEFC4" w:rsidR="00691A76" w:rsidRPr="00055BA2" w:rsidRDefault="00691A76" w:rsidP="00691A76">
                      <w:pPr>
                        <w:jc w:val="center"/>
                        <w:rPr>
                          <w:rFonts w:ascii="Constantia" w:hAnsi="Constantia" w:cs="Tahoma"/>
                          <w:sz w:val="28"/>
                          <w:szCs w:val="32"/>
                        </w:rPr>
                      </w:pPr>
                      <w:r w:rsidRPr="00691A76">
                        <w:rPr>
                          <w:rFonts w:ascii="Cooper Black" w:eastAsia="SimSun" w:hAnsi="Cooper Black" w:cs="SimSun"/>
                          <w:sz w:val="28"/>
                          <w:szCs w:val="32"/>
                        </w:rPr>
                        <w:t xml:space="preserve">Melayani Dengan Hati </w:t>
                      </w: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51FE694" w14:textId="77777777" w:rsidR="00691A76" w:rsidRPr="00055BA2" w:rsidRDefault="00691A76" w:rsidP="00691A76">
                      <w:pPr>
                        <w:jc w:val="center"/>
                        <w:rPr>
                          <w:rFonts w:ascii="Cooper Black" w:eastAsia="SimSun" w:hAnsi="Cooper Black" w:cs="SimSun"/>
                          <w:sz w:val="32"/>
                          <w:szCs w:val="36"/>
                          <w:lang w:val="id-ID"/>
                        </w:rPr>
                      </w:pPr>
                    </w:p>
                  </w:txbxContent>
                </v:textbox>
                <w10:wrap type="through" anchorx="margin"/>
              </v:shape>
            </w:pict>
          </mc:Fallback>
        </mc:AlternateContent>
      </w:r>
    </w:p>
    <w:p w14:paraId="12C76F6D" w14:textId="77777777" w:rsidR="00691A76" w:rsidRPr="00813992" w:rsidRDefault="00691A76" w:rsidP="002256AF">
      <w:pPr>
        <w:jc w:val="both"/>
        <w:rPr>
          <w:rFonts w:cs="Georgia Regular"/>
          <w:b/>
          <w:bCs/>
          <w:lang w:val="id-ID"/>
        </w:rPr>
      </w:pPr>
    </w:p>
    <w:p w14:paraId="0FB79F5F" w14:textId="77777777" w:rsidR="00691A76" w:rsidRPr="00813992" w:rsidRDefault="00691A76" w:rsidP="002256AF">
      <w:pPr>
        <w:jc w:val="both"/>
        <w:rPr>
          <w:rFonts w:cs="Georgia Regular"/>
          <w:b/>
          <w:bCs/>
          <w:lang w:val="id-ID"/>
        </w:rPr>
      </w:pPr>
    </w:p>
    <w:p w14:paraId="7DB3922E" w14:textId="77777777" w:rsidR="00691A76" w:rsidRPr="00813992" w:rsidRDefault="00691A76" w:rsidP="002256AF">
      <w:pPr>
        <w:jc w:val="both"/>
        <w:rPr>
          <w:rFonts w:cs="Georgia Regular"/>
          <w:b/>
          <w:bCs/>
          <w:lang w:val="id-ID"/>
        </w:rPr>
      </w:pPr>
    </w:p>
    <w:p w14:paraId="397FE89D" w14:textId="080A56FB" w:rsidR="002256AF" w:rsidRPr="00813992" w:rsidRDefault="002256AF" w:rsidP="002256AF">
      <w:pPr>
        <w:jc w:val="both"/>
        <w:rPr>
          <w:rFonts w:cs="Georgia Regular"/>
          <w:b/>
          <w:bCs/>
          <w:lang w:val="id-ID"/>
        </w:rPr>
      </w:pPr>
      <w:r w:rsidRPr="00813992">
        <w:rPr>
          <w:rFonts w:cs="Georgia Regular"/>
          <w:b/>
          <w:bCs/>
          <w:lang w:val="id-ID"/>
        </w:rPr>
        <w:t>Tujuan:</w:t>
      </w:r>
    </w:p>
    <w:p w14:paraId="7B0BAFFD" w14:textId="51967646" w:rsidR="002256AF" w:rsidRPr="00813992" w:rsidRDefault="002256AF" w:rsidP="002256AF">
      <w:pPr>
        <w:pStyle w:val="DaftarParagraf"/>
        <w:numPr>
          <w:ilvl w:val="0"/>
          <w:numId w:val="11"/>
        </w:numPr>
        <w:ind w:left="426" w:hanging="426"/>
        <w:rPr>
          <w:rFonts w:cs="Georgia Regular"/>
          <w:lang w:val="id-ID"/>
        </w:rPr>
      </w:pPr>
      <w:r w:rsidRPr="00813992">
        <w:rPr>
          <w:rFonts w:cs="Georgia Regular"/>
          <w:lang w:val="id-ID"/>
        </w:rPr>
        <w:t>Warga jemaat memahami pentingnya melayani dengan hati</w:t>
      </w:r>
    </w:p>
    <w:p w14:paraId="0A6B7EC4" w14:textId="50CAD95A" w:rsidR="002256AF" w:rsidRPr="00813992" w:rsidRDefault="002256AF" w:rsidP="002256AF">
      <w:pPr>
        <w:pStyle w:val="DaftarParagraf"/>
        <w:numPr>
          <w:ilvl w:val="0"/>
          <w:numId w:val="11"/>
        </w:numPr>
        <w:ind w:left="426" w:hanging="426"/>
        <w:rPr>
          <w:rFonts w:cs="Georgia Regular"/>
          <w:lang w:val="id-ID"/>
        </w:rPr>
      </w:pPr>
      <w:r w:rsidRPr="00813992">
        <w:rPr>
          <w:rFonts w:cs="Georgia Regular"/>
          <w:lang w:val="id-ID"/>
        </w:rPr>
        <w:t>Warga jemaat mau melayani sesama karena Kristus terlebih dahulu mengasihinya</w:t>
      </w:r>
    </w:p>
    <w:p w14:paraId="58EAD070" w14:textId="77777777" w:rsidR="002256AF" w:rsidRPr="00813992" w:rsidRDefault="002256AF" w:rsidP="002256AF">
      <w:pPr>
        <w:jc w:val="both"/>
        <w:rPr>
          <w:rFonts w:cs="Georgia Regular"/>
          <w:lang w:val="id-ID"/>
        </w:rPr>
      </w:pPr>
    </w:p>
    <w:p w14:paraId="434B2B1C" w14:textId="77777777" w:rsidR="002256AF" w:rsidRPr="00813992" w:rsidRDefault="002256AF" w:rsidP="002256AF">
      <w:pPr>
        <w:jc w:val="both"/>
        <w:rPr>
          <w:rFonts w:cs="Georgia Regular"/>
          <w:lang w:val="id-ID"/>
        </w:rPr>
      </w:pPr>
    </w:p>
    <w:p w14:paraId="35C1A385" w14:textId="77777777" w:rsidR="002256AF" w:rsidRPr="00813992" w:rsidRDefault="002256AF" w:rsidP="002256AF">
      <w:pPr>
        <w:jc w:val="both"/>
        <w:rPr>
          <w:rFonts w:cs="Georgia Regular"/>
          <w:b/>
          <w:bCs/>
          <w:lang w:val="id-ID"/>
        </w:rPr>
      </w:pPr>
      <w:r w:rsidRPr="00813992">
        <w:rPr>
          <w:rFonts w:cs="Georgia Regular"/>
          <w:b/>
          <w:bCs/>
          <w:lang w:val="id-ID"/>
        </w:rPr>
        <w:t>DASAR PEMIKIRAN</w:t>
      </w:r>
    </w:p>
    <w:p w14:paraId="18E0AC2A" w14:textId="77777777" w:rsidR="002256AF" w:rsidRPr="00813992" w:rsidRDefault="002256AF" w:rsidP="002256AF">
      <w:pPr>
        <w:ind w:firstLine="851"/>
        <w:jc w:val="both"/>
        <w:rPr>
          <w:rFonts w:cs="Georgia Regular"/>
          <w:lang w:val="id-ID"/>
        </w:rPr>
      </w:pPr>
      <w:r w:rsidRPr="00813992">
        <w:rPr>
          <w:rFonts w:cs="Georgia Regular"/>
          <w:lang w:val="id-ID"/>
        </w:rPr>
        <w:t xml:space="preserve">Suatu kali di sebuah retreat Remaja seorang Pendeta bertanya kepada Remajanya, “Menurut teman-teman, melayani Tuhan itu sebuah keharusan atau sebuah pilihan di antara banyak pilihan?” Seperti yang sudah diduga, mereka bingung dalam menjawab. Ada yang menjawab bahwa pelayanan adalah sebuah keharusan, tapi ada juga yang menjawab bahwa pelayanan itu adalah sebuah pilihan di antara pilihan lainnya. Masing-masing jawaban memiliki argumennya sendiri dan beberapa anak remaja memberikan potongan ayat Alkitab yang mereka ingat. </w:t>
      </w:r>
    </w:p>
    <w:p w14:paraId="024B0040" w14:textId="77777777" w:rsidR="002256AF" w:rsidRPr="00813992" w:rsidRDefault="002256AF" w:rsidP="002256AF">
      <w:pPr>
        <w:ind w:firstLine="851"/>
        <w:jc w:val="both"/>
        <w:rPr>
          <w:rFonts w:cs="Georgia Regular"/>
          <w:lang w:val="id-ID"/>
        </w:rPr>
      </w:pPr>
      <w:r w:rsidRPr="00813992">
        <w:rPr>
          <w:rFonts w:cs="Georgia Regular"/>
          <w:lang w:val="id-ID"/>
        </w:rPr>
        <w:t>Bagaimana dengan saudara? Buat saudara sebagai Pendeta atau pelayan firman, apakah “melayani Tuhan” itu adalah kewajiban karena saudara sudah ‘kadung’ berjanji untuk mengerjakan pelayanan ini sejak ditahbiskan sebagai Pendeta, atau diajak untuk menjadi pelayan firman, ini hanyalah sebuah pilihan. Kalau ini adalah sebuah pilihan, itu berarti kita tiba-tiba bisa berbelok arah untuk berbisnis penuh waktu, atau pun menanggalkan jabatan kita.</w:t>
      </w:r>
    </w:p>
    <w:p w14:paraId="6F25FBF7" w14:textId="3143E3FA" w:rsidR="002256AF" w:rsidRPr="00813992" w:rsidRDefault="002256AF" w:rsidP="002256AF">
      <w:pPr>
        <w:ind w:firstLine="851"/>
        <w:jc w:val="both"/>
        <w:rPr>
          <w:rFonts w:cs="Georgia Regular"/>
          <w:lang w:val="id-ID"/>
        </w:rPr>
      </w:pPr>
      <w:r w:rsidRPr="00813992">
        <w:rPr>
          <w:rFonts w:cs="Georgia Regular"/>
          <w:lang w:val="id-ID"/>
        </w:rPr>
        <w:t>Tentu saja dalam penghayatan kita sebagai seorang hamba Tuhan, kita bisa tidak menjawab keduanya.</w:t>
      </w:r>
      <w:r w:rsidR="00865729">
        <w:rPr>
          <w:rFonts w:cs="Georgia Regular"/>
          <w:lang w:val="id-ID"/>
        </w:rPr>
        <w:t xml:space="preserve"> M</w:t>
      </w:r>
      <w:r w:rsidRPr="00813992">
        <w:rPr>
          <w:rFonts w:cs="Georgia Regular"/>
          <w:lang w:val="id-ID"/>
        </w:rPr>
        <w:t xml:space="preserve">elayani Tuhan adalah </w:t>
      </w:r>
      <w:r w:rsidRPr="00813992">
        <w:rPr>
          <w:rFonts w:cs="Georgia Regular"/>
          <w:lang w:val="id-ID"/>
        </w:rPr>
        <w:lastRenderedPageBreak/>
        <w:t xml:space="preserve">bagian dari iman. </w:t>
      </w:r>
      <w:r w:rsidR="00865729">
        <w:rPr>
          <w:rFonts w:cs="Georgia Regular"/>
          <w:lang w:val="id-ID"/>
        </w:rPr>
        <w:t xml:space="preserve">Dalam penghayatan </w:t>
      </w:r>
      <w:r w:rsidRPr="00813992">
        <w:rPr>
          <w:rFonts w:cs="Georgia Regular"/>
          <w:lang w:val="id-ID"/>
        </w:rPr>
        <w:t xml:space="preserve">iman kepada Kristus yang menyelamatkan, maka melayani Tuhan adalah bagian yang paling istimewa. Kadang </w:t>
      </w:r>
      <w:r w:rsidR="00865729">
        <w:rPr>
          <w:rFonts w:cs="Georgia Regular"/>
          <w:lang w:val="id-ID"/>
        </w:rPr>
        <w:t xml:space="preserve">seorang pelayan </w:t>
      </w:r>
      <w:r w:rsidRPr="00813992">
        <w:rPr>
          <w:rFonts w:cs="Georgia Regular"/>
          <w:lang w:val="id-ID"/>
        </w:rPr>
        <w:t>merasa tidak layak untuk melayani Dia karena keterbatasan dan kelemahan</w:t>
      </w:r>
      <w:r w:rsidR="00865729">
        <w:rPr>
          <w:rFonts w:cs="Georgia Regular"/>
          <w:lang w:val="id-ID"/>
        </w:rPr>
        <w:t xml:space="preserve"> dalam dirinya</w:t>
      </w:r>
      <w:r w:rsidRPr="00813992">
        <w:rPr>
          <w:rFonts w:cs="Georgia Regular"/>
          <w:lang w:val="id-ID"/>
        </w:rPr>
        <w:t xml:space="preserve">. </w:t>
      </w:r>
      <w:r w:rsidR="00865729">
        <w:rPr>
          <w:rFonts w:cs="Georgia Regular"/>
          <w:lang w:val="id-ID"/>
        </w:rPr>
        <w:t xml:space="preserve">Seorang pelayan mengatakan bahwa terkadang </w:t>
      </w:r>
      <w:r w:rsidRPr="00813992">
        <w:rPr>
          <w:rFonts w:cs="Georgia Regular"/>
          <w:lang w:val="id-ID"/>
        </w:rPr>
        <w:t xml:space="preserve">di tengah kesulitan dan tantangan, ingin rasanya mundur dan tidak bertahan sampai akhir. </w:t>
      </w:r>
      <w:r w:rsidR="00865729">
        <w:rPr>
          <w:rFonts w:cs="Georgia Regular"/>
          <w:lang w:val="id-ID"/>
        </w:rPr>
        <w:t>J</w:t>
      </w:r>
      <w:r w:rsidRPr="00813992">
        <w:rPr>
          <w:rFonts w:cs="Georgia Regular"/>
          <w:lang w:val="id-ID"/>
        </w:rPr>
        <w:t xml:space="preserve">ika hari ini </w:t>
      </w:r>
      <w:r w:rsidR="00865729">
        <w:rPr>
          <w:rFonts w:cs="Georgia Regular"/>
          <w:lang w:val="id-ID"/>
        </w:rPr>
        <w:t xml:space="preserve">kita semua </w:t>
      </w:r>
      <w:r w:rsidRPr="00813992">
        <w:rPr>
          <w:rFonts w:cs="Georgia Regular"/>
          <w:lang w:val="id-ID"/>
        </w:rPr>
        <w:t>masih bisa melayani Tuhan di</w:t>
      </w:r>
      <w:r w:rsidR="00691A76" w:rsidRPr="00813992">
        <w:rPr>
          <w:rFonts w:cs="Georgia Regular"/>
          <w:lang w:val="id-ID"/>
        </w:rPr>
        <w:t xml:space="preserve"> </w:t>
      </w:r>
      <w:r w:rsidRPr="00813992">
        <w:rPr>
          <w:rFonts w:cs="Georgia Regular"/>
          <w:lang w:val="id-ID"/>
        </w:rPr>
        <w:t>mana</w:t>
      </w:r>
      <w:r w:rsidR="00691A76" w:rsidRPr="00813992">
        <w:rPr>
          <w:rFonts w:cs="Georgia Regular"/>
          <w:lang w:val="id-ID"/>
        </w:rPr>
        <w:t xml:space="preserve"> </w:t>
      </w:r>
      <w:r w:rsidRPr="00813992">
        <w:rPr>
          <w:rFonts w:cs="Georgia Regular"/>
          <w:lang w:val="id-ID"/>
        </w:rPr>
        <w:t>pun Tuhan menempatkan, ini adalah hak dan hadiah istimewa dari Tuhan.</w:t>
      </w:r>
    </w:p>
    <w:p w14:paraId="78A1DE06" w14:textId="28044B8C" w:rsidR="002256AF" w:rsidRPr="00813992" w:rsidRDefault="002256AF" w:rsidP="002256AF">
      <w:pPr>
        <w:ind w:firstLine="851"/>
        <w:jc w:val="both"/>
        <w:rPr>
          <w:rFonts w:cs="Georgia Regular"/>
          <w:lang w:val="id-ID"/>
        </w:rPr>
      </w:pPr>
      <w:r w:rsidRPr="00813992">
        <w:rPr>
          <w:rFonts w:cs="Georgia Regular"/>
          <w:lang w:val="id-ID"/>
        </w:rPr>
        <w:t>Kalau semua orang percaya mendapatkan hak dan hadiah istimewa dari Tuhan untuk melayani Tuhan, peran kita adalah memberi kesempatan kepada mereka untuk melakukannya. Bagaimana caranya agar mereka bisa melayani Tuhan dengan hati? Melalui Ibadah Kamis Putih kali ini, kita akan mengajak semua warga jemaat melayani Tuhan dengan cara melayani sesamanya. Tindakan pencucian kaki Yesus adalah teladan buat kita. Tanpa membuka hati dan merendahkan diri, tidak mungkin seseorang mau mencuci kaki orang lain khususnya dalam ibadah Kamis Putih ini. Entah kita terlebih dahulu mau menerima pelayanan Tuhan melalui orang lain yang mencuci kaki kita, atau kita yang dengan rendah hati,</w:t>
      </w:r>
      <w:r w:rsidR="00691A76" w:rsidRPr="00813992">
        <w:rPr>
          <w:rFonts w:cs="Georgia Regular"/>
          <w:lang w:val="id-ID"/>
        </w:rPr>
        <w:t xml:space="preserve"> </w:t>
      </w:r>
      <w:r w:rsidRPr="00813992">
        <w:rPr>
          <w:rFonts w:cs="Georgia Regular"/>
          <w:lang w:val="id-ID"/>
        </w:rPr>
        <w:t>sedia mencuci kaki orang lain sebagai komitmen kita melayani Dia, ibadah ini diharapkan menjadi sarana berefleksi bersama.</w:t>
      </w:r>
    </w:p>
    <w:p w14:paraId="74CF9166" w14:textId="77777777" w:rsidR="002256AF" w:rsidRPr="00813992" w:rsidRDefault="002256AF" w:rsidP="002256AF">
      <w:pPr>
        <w:ind w:firstLine="851"/>
        <w:jc w:val="both"/>
        <w:rPr>
          <w:rFonts w:cs="Georgia Regular"/>
          <w:lang w:val="id-ID"/>
        </w:rPr>
      </w:pPr>
    </w:p>
    <w:p w14:paraId="5A09F4C2" w14:textId="77777777" w:rsidR="002256AF" w:rsidRPr="00813992" w:rsidRDefault="002256AF" w:rsidP="002256AF">
      <w:pPr>
        <w:ind w:firstLine="851"/>
        <w:jc w:val="both"/>
        <w:rPr>
          <w:rFonts w:cs="Georgia Regular"/>
          <w:lang w:val="id-ID"/>
        </w:rPr>
      </w:pPr>
    </w:p>
    <w:p w14:paraId="4A363AC0" w14:textId="77777777" w:rsidR="002256AF" w:rsidRPr="00813992" w:rsidRDefault="002256AF" w:rsidP="002256AF">
      <w:pPr>
        <w:jc w:val="both"/>
        <w:rPr>
          <w:rFonts w:cs="Georgia Regular"/>
          <w:b/>
          <w:bCs/>
          <w:lang w:val="id-ID"/>
        </w:rPr>
      </w:pPr>
      <w:r w:rsidRPr="00813992">
        <w:rPr>
          <w:rFonts w:cs="Georgia Regular"/>
          <w:b/>
          <w:bCs/>
          <w:lang w:val="id-ID"/>
        </w:rPr>
        <w:t>TAFSIR LEKSIONARIS</w:t>
      </w:r>
    </w:p>
    <w:p w14:paraId="0AF65659" w14:textId="77777777" w:rsidR="002256AF" w:rsidRPr="00813992" w:rsidRDefault="002256AF" w:rsidP="002256AF">
      <w:pPr>
        <w:jc w:val="both"/>
        <w:rPr>
          <w:rStyle w:val="s4"/>
          <w:rFonts w:cs="Georgia Regular"/>
          <w:b/>
          <w:bCs/>
          <w:color w:val="000000"/>
          <w:lang w:val="id-ID"/>
        </w:rPr>
      </w:pPr>
    </w:p>
    <w:p w14:paraId="1D78C0BA" w14:textId="1F61EE0E" w:rsidR="002256AF" w:rsidRPr="00813992" w:rsidRDefault="002256AF" w:rsidP="002256AF">
      <w:pPr>
        <w:jc w:val="both"/>
        <w:rPr>
          <w:rStyle w:val="s4"/>
          <w:rFonts w:cs="Georgia Regular"/>
          <w:b/>
          <w:bCs/>
          <w:color w:val="000000"/>
          <w:lang w:val="id-ID"/>
        </w:rPr>
      </w:pPr>
      <w:r w:rsidRPr="00813992">
        <w:rPr>
          <w:rStyle w:val="s4"/>
          <w:rFonts w:cs="Georgia Regular"/>
          <w:b/>
          <w:bCs/>
          <w:color w:val="000000"/>
          <w:lang w:val="id-ID"/>
        </w:rPr>
        <w:t>Keluaran</w:t>
      </w:r>
      <w:r w:rsidRPr="00813992">
        <w:rPr>
          <w:rStyle w:val="apple-converted-space"/>
          <w:rFonts w:cs="Georgia Regular"/>
          <w:b/>
          <w:bCs/>
          <w:color w:val="000000"/>
          <w:lang w:val="id-ID"/>
        </w:rPr>
        <w:t> </w:t>
      </w:r>
      <w:r w:rsidRPr="00813992">
        <w:rPr>
          <w:rStyle w:val="s4"/>
          <w:rFonts w:cs="Georgia Regular"/>
          <w:b/>
          <w:bCs/>
          <w:color w:val="000000"/>
          <w:lang w:val="id-ID"/>
        </w:rPr>
        <w:t>12:1-14</w:t>
      </w:r>
    </w:p>
    <w:p w14:paraId="0AED055A" w14:textId="655B5642"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 xml:space="preserve">Dalam sebuah sumber kuno dari tradisi </w:t>
      </w:r>
      <w:r w:rsidRPr="00865729">
        <w:rPr>
          <w:rStyle w:val="s4"/>
          <w:rFonts w:cs="Georgia Regular"/>
          <w:color w:val="000000"/>
          <w:lang w:val="id-ID"/>
        </w:rPr>
        <w:t>Yahwis,</w:t>
      </w:r>
      <w:r w:rsidRPr="00813992">
        <w:rPr>
          <w:rStyle w:val="s4"/>
          <w:rFonts w:cs="Georgia Regular"/>
          <w:color w:val="000000"/>
          <w:lang w:val="id-ID"/>
        </w:rPr>
        <w:t xml:space="preserve"> perayaan Paskah sebetulnya berawal dari pesta pertanian yang </w:t>
      </w:r>
      <w:r w:rsidR="00865729">
        <w:rPr>
          <w:rStyle w:val="s4"/>
          <w:rFonts w:cs="Georgia Regular"/>
          <w:color w:val="000000"/>
          <w:lang w:val="id-ID"/>
        </w:rPr>
        <w:t>di</w:t>
      </w:r>
      <w:r w:rsidRPr="00813992">
        <w:rPr>
          <w:rStyle w:val="s4"/>
          <w:rFonts w:cs="Georgia Regular"/>
          <w:color w:val="000000"/>
          <w:lang w:val="id-ID"/>
        </w:rPr>
        <w:t xml:space="preserve">lakukan </w:t>
      </w:r>
      <w:r w:rsidR="00865729" w:rsidRPr="00813992">
        <w:rPr>
          <w:rStyle w:val="s4"/>
          <w:rFonts w:cs="Georgia Regular"/>
          <w:color w:val="000000"/>
          <w:lang w:val="id-ID"/>
        </w:rPr>
        <w:t xml:space="preserve">rakyat </w:t>
      </w:r>
      <w:r w:rsidRPr="00813992">
        <w:rPr>
          <w:rStyle w:val="s4"/>
          <w:rFonts w:cs="Georgia Regular"/>
          <w:color w:val="000000"/>
          <w:lang w:val="id-ID"/>
        </w:rPr>
        <w:t xml:space="preserve">untuk meminta para dewa melindungi ternak-ternak mereka.  Namun setelah Bangsa Israel masuk ke tanah Perjanjian Kanaan, di </w:t>
      </w:r>
      <w:r w:rsidR="00865729">
        <w:rPr>
          <w:rStyle w:val="s4"/>
          <w:rFonts w:cs="Georgia Regular"/>
          <w:color w:val="000000"/>
          <w:lang w:val="id-ID"/>
        </w:rPr>
        <w:t>z</w:t>
      </w:r>
      <w:r w:rsidRPr="00813992">
        <w:rPr>
          <w:rStyle w:val="s4"/>
          <w:rFonts w:cs="Georgia Regular"/>
          <w:color w:val="000000"/>
          <w:lang w:val="id-ID"/>
        </w:rPr>
        <w:t xml:space="preserve">aman Raja Yosia, acara pesta pertanian yang menjadi tradisi rakyat setempat, diberi makna baru. Sesuai perintah Tuhan kepada Musa dan bangsa Israel dalam Keluaran 12:11b, “Itulah Paskah bagi Tuhan!” </w:t>
      </w:r>
    </w:p>
    <w:p w14:paraId="209AFC84" w14:textId="29CDDCB3"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 xml:space="preserve">Hari Paskah bagi Tuhan di Israel adalah tanda untuk mengingat kebaikan Allah yang menyelamatkan umat-Nya dari </w:t>
      </w:r>
      <w:r w:rsidRPr="00813992">
        <w:rPr>
          <w:rStyle w:val="s4"/>
          <w:rFonts w:cs="Georgia Regular"/>
          <w:color w:val="000000"/>
          <w:lang w:val="id-ID"/>
        </w:rPr>
        <w:lastRenderedPageBreak/>
        <w:t>penjajahan Firaun di Mesir. Perayaan Paskah mengajak semua anggota keluarga orang Israel untuk mengingat bagaimana masa-masa mencekam di Mesir, di</w:t>
      </w:r>
      <w:r w:rsidR="00691A76" w:rsidRPr="00813992">
        <w:rPr>
          <w:rStyle w:val="s4"/>
          <w:rFonts w:cs="Georgia Regular"/>
          <w:color w:val="000000"/>
          <w:lang w:val="id-ID"/>
        </w:rPr>
        <w:t xml:space="preserve"> </w:t>
      </w:r>
      <w:r w:rsidRPr="00813992">
        <w:rPr>
          <w:rStyle w:val="s4"/>
          <w:rFonts w:cs="Georgia Regular"/>
          <w:color w:val="000000"/>
          <w:lang w:val="id-ID"/>
        </w:rPr>
        <w:t xml:space="preserve">mana semua anak sulung orang Mesir mati, justru menjadi awal hidup baru Bangsa Pilihan Tuhan. </w:t>
      </w:r>
    </w:p>
    <w:p w14:paraId="52B9AF31" w14:textId="4C3D1075"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Simbol roti tidak beragi dan sayur pahit adalah tanda pahitnya hidup Bangsa Israel sebelum Allah membebaskan mereka dari penjajahan Mesir. Sementara kambing dan domba Paskah yang mereka makan adalah lambang dari sebuah peng</w:t>
      </w:r>
      <w:r w:rsidR="00865729">
        <w:rPr>
          <w:rStyle w:val="s4"/>
          <w:rFonts w:cs="Georgia Regular"/>
          <w:color w:val="000000"/>
          <w:lang w:val="id-ID"/>
        </w:rPr>
        <w:t>u</w:t>
      </w:r>
      <w:r w:rsidRPr="00813992">
        <w:rPr>
          <w:rStyle w:val="s4"/>
          <w:rFonts w:cs="Georgia Regular"/>
          <w:color w:val="000000"/>
          <w:lang w:val="id-ID"/>
        </w:rPr>
        <w:t>rbanan yang membersihkan umat dari dosa mereka. Simbol-simbol ini disempurnakan di Perjanjian Baru. Makna Paskah bukan lagi tentang penghapusan dosa melalui simbol kambing dan domba. Sebab Yesus sendirilah k</w:t>
      </w:r>
      <w:r w:rsidR="00865729">
        <w:rPr>
          <w:rStyle w:val="s4"/>
          <w:rFonts w:cs="Georgia Regular"/>
          <w:color w:val="000000"/>
          <w:lang w:val="id-ID"/>
        </w:rPr>
        <w:t>u</w:t>
      </w:r>
      <w:r w:rsidRPr="00813992">
        <w:rPr>
          <w:rStyle w:val="s4"/>
          <w:rFonts w:cs="Georgia Regular"/>
          <w:color w:val="000000"/>
          <w:lang w:val="id-ID"/>
        </w:rPr>
        <w:t xml:space="preserve">rban penghapus dosa bagi seluruh umat manusia. </w:t>
      </w:r>
    </w:p>
    <w:p w14:paraId="0C990F6D" w14:textId="6C205F29"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 xml:space="preserve">Keluaran 12 ini mengingatkan kita bahwa karya kasih Allah pada dunia perlu terus kita rayakan. Mungkin kita merayakannya dengan cara yang berbeda dari orang-orang Israel di dalam Alkitab. Tapi satu hal yang terus kita bawa adalah teladan </w:t>
      </w:r>
      <w:r w:rsidR="00691A76" w:rsidRPr="00813992">
        <w:rPr>
          <w:rStyle w:val="s4"/>
          <w:rFonts w:cs="Georgia Regular"/>
          <w:color w:val="000000"/>
          <w:lang w:val="id-ID"/>
        </w:rPr>
        <w:t>kerendahhatian</w:t>
      </w:r>
      <w:r w:rsidRPr="00813992">
        <w:rPr>
          <w:rStyle w:val="s4"/>
          <w:rFonts w:cs="Georgia Regular"/>
          <w:color w:val="000000"/>
          <w:lang w:val="id-ID"/>
        </w:rPr>
        <w:t xml:space="preserve"> Allah saat menjumpai kita manusia berdosa. </w:t>
      </w:r>
      <w:r w:rsidR="00865729">
        <w:rPr>
          <w:rStyle w:val="s4"/>
          <w:rFonts w:cs="Georgia Regular"/>
          <w:color w:val="000000"/>
          <w:lang w:val="id-ID"/>
        </w:rPr>
        <w:t xml:space="preserve">Ada </w:t>
      </w:r>
      <w:r w:rsidRPr="00813992">
        <w:rPr>
          <w:rStyle w:val="s4"/>
          <w:rFonts w:cs="Georgia Regular"/>
          <w:color w:val="000000"/>
          <w:lang w:val="id-ID"/>
        </w:rPr>
        <w:t>kata-kata dalam sebuah lagu, “Dengan apakah kubalas Tuhan? Selain puji dan sembah Kau.” Pujian dan penyembahan kita kali ini, bisa kita tunjukkan lewat melayani orang lain sehingga orang lain bisa memuji dan menyembah Tuhan yang baik melalui kita dan di dalam mereka. Tindakan berlutut saat mencuci kaki sesama kita, adalah juga simbol kerendahan hati di hadapan Tuhan sehingga kita menunjukkan sikap, “Siapakah saya ya Tuhan, yang bersimpuh di hadapan-Mu menunjukkan cinta-Mu pada dia yang kucucikan kakinya.”</w:t>
      </w:r>
    </w:p>
    <w:p w14:paraId="582F0236" w14:textId="77777777" w:rsidR="002256AF" w:rsidRPr="00813992" w:rsidRDefault="002256AF" w:rsidP="002256AF">
      <w:pPr>
        <w:ind w:firstLine="851"/>
        <w:jc w:val="both"/>
        <w:rPr>
          <w:rFonts w:cs="Georgia Regular"/>
          <w:b/>
          <w:bCs/>
          <w:lang w:val="id-ID"/>
        </w:rPr>
      </w:pPr>
    </w:p>
    <w:p w14:paraId="1E74C4A2" w14:textId="77777777" w:rsidR="002256AF" w:rsidRPr="00813992" w:rsidRDefault="002256AF" w:rsidP="002256AF">
      <w:pPr>
        <w:jc w:val="both"/>
        <w:rPr>
          <w:rStyle w:val="s4"/>
          <w:rFonts w:cs="Georgia Regular"/>
          <w:b/>
          <w:bCs/>
          <w:color w:val="000000"/>
          <w:lang w:val="id-ID"/>
        </w:rPr>
      </w:pPr>
      <w:r w:rsidRPr="00813992">
        <w:rPr>
          <w:rStyle w:val="s4"/>
          <w:rFonts w:cs="Georgia Regular"/>
          <w:b/>
          <w:bCs/>
          <w:color w:val="000000"/>
          <w:lang w:val="id-ID"/>
        </w:rPr>
        <w:t>Mazmur 116:1-2, 12-19</w:t>
      </w:r>
    </w:p>
    <w:p w14:paraId="53BA8800" w14:textId="77777777"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 xml:space="preserve">Saat orang Yahudi merayakan Paskah, mereka rupanya juga menyanyi bersama-sama. Bagaikan sebuah Paduan Suara yang megah dan mengharukan, Mazmur 116 ini adalah salah satu lagunya. Ada penafsir yang menduga, kalau Mazmur 116 ini juga adalah Mazmur yang Yesus juga nyanyikan sebelum Dia disalib. </w:t>
      </w:r>
    </w:p>
    <w:p w14:paraId="42CB13AA" w14:textId="55E07CC4"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 xml:space="preserve">Ada beberapa hal penting dari Mazmur 116 yang dapat kita perhatikan. Pertama, Pemazmur menceritakan pengalaman pahit dalam hidupnya, bahkan ia sampai putus asa karena pengalaman tersebut (Mazmur 116:10-11).  Namun ia jadi bersyukur kepada </w:t>
      </w:r>
      <w:r w:rsidRPr="00813992">
        <w:rPr>
          <w:rStyle w:val="s4"/>
          <w:rFonts w:cs="Georgia Regular"/>
          <w:color w:val="000000"/>
          <w:lang w:val="id-ID"/>
        </w:rPr>
        <w:lastRenderedPageBreak/>
        <w:t xml:space="preserve">Tuhan Karena Tuhan mengabulkan permohonannya. Lebih dari itu, bukan hanya bersyukur saja, Pemazmur juga mengucapkan janji-Nya kepada Allah. Kekaguman Pemazmur bahkan </w:t>
      </w:r>
      <w:r w:rsidR="00865729">
        <w:rPr>
          <w:rStyle w:val="s4"/>
          <w:rFonts w:cs="Georgia Regular"/>
          <w:color w:val="000000"/>
          <w:lang w:val="id-ID"/>
        </w:rPr>
        <w:t>di</w:t>
      </w:r>
      <w:r w:rsidRPr="00813992">
        <w:rPr>
          <w:rStyle w:val="s4"/>
          <w:rFonts w:cs="Georgia Regular"/>
          <w:color w:val="000000"/>
          <w:lang w:val="id-ID"/>
        </w:rPr>
        <w:t>ungkapkan</w:t>
      </w:r>
      <w:r w:rsidR="00865729">
        <w:rPr>
          <w:rStyle w:val="s4"/>
          <w:rFonts w:cs="Georgia Regular"/>
          <w:color w:val="000000"/>
          <w:lang w:val="id-ID"/>
        </w:rPr>
        <w:t>nya</w:t>
      </w:r>
      <w:r w:rsidRPr="00813992">
        <w:rPr>
          <w:rStyle w:val="s4"/>
          <w:rFonts w:cs="Georgia Regular"/>
          <w:color w:val="000000"/>
          <w:lang w:val="id-ID"/>
        </w:rPr>
        <w:t xml:space="preserve"> dengan sebuah pertanyaan, “Bagaimana akan kubalas kepada Tuhan segala kebaikan-Nya kepadaku?” ini berarti Pemazmur menyadari bahwa dalam keterbatasannya, dia tidak akan pernah bisa membalas kebaikan Tuhan yang tidak terhingga.</w:t>
      </w:r>
    </w:p>
    <w:p w14:paraId="33A153D7" w14:textId="6BE12048"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 xml:space="preserve">Pikiran seperti </w:t>
      </w:r>
      <w:r w:rsidR="00691A76" w:rsidRPr="00813992">
        <w:rPr>
          <w:rStyle w:val="s4"/>
          <w:rFonts w:cs="Georgia Regular"/>
          <w:color w:val="000000"/>
          <w:lang w:val="id-ID"/>
        </w:rPr>
        <w:t>ini pun</w:t>
      </w:r>
      <w:r w:rsidRPr="00813992">
        <w:rPr>
          <w:rStyle w:val="s4"/>
          <w:rFonts w:cs="Georgia Regular"/>
          <w:color w:val="000000"/>
          <w:lang w:val="id-ID"/>
        </w:rPr>
        <w:t xml:space="preserve"> yang sesungguhnya perlu ada di dalam benak kita. Tuhan terlalu baik sehingga kita terlalu sedikit untuk memberikan apa</w:t>
      </w:r>
      <w:r w:rsidR="00691A76" w:rsidRPr="00813992">
        <w:rPr>
          <w:rStyle w:val="s4"/>
          <w:rFonts w:cs="Georgia Regular"/>
          <w:color w:val="000000"/>
          <w:lang w:val="id-ID"/>
        </w:rPr>
        <w:t xml:space="preserve"> </w:t>
      </w:r>
      <w:r w:rsidRPr="00813992">
        <w:rPr>
          <w:rStyle w:val="s4"/>
          <w:rFonts w:cs="Georgia Regular"/>
          <w:color w:val="000000"/>
          <w:lang w:val="id-ID"/>
        </w:rPr>
        <w:t>pun yang kita miliki buat Dia. Jadi persembahan apa</w:t>
      </w:r>
      <w:r w:rsidR="00691A76" w:rsidRPr="00813992">
        <w:rPr>
          <w:rStyle w:val="s4"/>
          <w:rFonts w:cs="Georgia Regular"/>
          <w:color w:val="000000"/>
          <w:lang w:val="id-ID"/>
        </w:rPr>
        <w:t xml:space="preserve"> </w:t>
      </w:r>
      <w:r w:rsidRPr="00813992">
        <w:rPr>
          <w:rStyle w:val="s4"/>
          <w:rFonts w:cs="Georgia Regular"/>
          <w:color w:val="000000"/>
          <w:lang w:val="id-ID"/>
        </w:rPr>
        <w:t xml:space="preserve">pun, sesungguhnya terlalu sedikit jumlahnya dibandingkan cinta yang Tuhan berikan kepada kita. Jadi saat kita melayani Tuhan, itu hanyalah sebagian kecil </w:t>
      </w:r>
      <w:r w:rsidR="00691A76" w:rsidRPr="00813992">
        <w:rPr>
          <w:rStyle w:val="s4"/>
          <w:rFonts w:cs="Georgia Regular"/>
          <w:color w:val="000000"/>
          <w:lang w:val="id-ID"/>
        </w:rPr>
        <w:t>respons</w:t>
      </w:r>
      <w:r w:rsidRPr="00813992">
        <w:rPr>
          <w:rStyle w:val="s4"/>
          <w:rFonts w:cs="Georgia Regular"/>
          <w:color w:val="000000"/>
          <w:lang w:val="id-ID"/>
        </w:rPr>
        <w:t xml:space="preserve"> kita atas kebaikan Tuhan yang sangat besar. </w:t>
      </w:r>
    </w:p>
    <w:p w14:paraId="4F1A3E30" w14:textId="77777777" w:rsidR="002256AF" w:rsidRPr="00813992" w:rsidRDefault="002256AF" w:rsidP="002256AF">
      <w:pPr>
        <w:ind w:firstLine="851"/>
        <w:jc w:val="both"/>
        <w:rPr>
          <w:rStyle w:val="s4"/>
          <w:rFonts w:cs="Georgia Regular"/>
          <w:color w:val="000000"/>
          <w:lang w:val="id-ID"/>
        </w:rPr>
      </w:pPr>
    </w:p>
    <w:p w14:paraId="2B44E13B" w14:textId="77777777" w:rsidR="002256AF" w:rsidRPr="00813992" w:rsidRDefault="002256AF" w:rsidP="002256AF">
      <w:pPr>
        <w:jc w:val="both"/>
        <w:rPr>
          <w:rStyle w:val="s4"/>
          <w:rFonts w:cs="Georgia Regular"/>
          <w:b/>
          <w:bCs/>
          <w:color w:val="000000"/>
          <w:lang w:val="id-ID"/>
        </w:rPr>
      </w:pPr>
      <w:r w:rsidRPr="00813992">
        <w:rPr>
          <w:rStyle w:val="s4"/>
          <w:rFonts w:cs="Georgia Regular"/>
          <w:b/>
          <w:bCs/>
          <w:color w:val="000000"/>
          <w:lang w:val="id-ID"/>
        </w:rPr>
        <w:t>1</w:t>
      </w:r>
      <w:r w:rsidRPr="00813992">
        <w:rPr>
          <w:rStyle w:val="apple-converted-space"/>
          <w:rFonts w:cs="Georgia Regular"/>
          <w:b/>
          <w:bCs/>
          <w:color w:val="000000"/>
          <w:lang w:val="id-ID"/>
        </w:rPr>
        <w:t> </w:t>
      </w:r>
      <w:r w:rsidRPr="00813992">
        <w:rPr>
          <w:rStyle w:val="s4"/>
          <w:rFonts w:cs="Georgia Regular"/>
          <w:b/>
          <w:bCs/>
          <w:color w:val="000000"/>
          <w:lang w:val="id-ID"/>
        </w:rPr>
        <w:t xml:space="preserve">Korintus 11:23-26 </w:t>
      </w:r>
    </w:p>
    <w:p w14:paraId="58E10E19" w14:textId="77777777"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Kisah Perjamuan Tuhan (TB2 di 1 Kor 11:20) adalah satu-satunya peringatan dan perintah yang Yesus berikan kepada jemaat di Korintus berkaitan dengan tanda-tanda penyaliban, kematian dan kebangkitan-Nya. Surat Paulus menjelaskan pentingnya Perjamuan Tuhan (baca: Perjamuan Kudus). Perjamuan Tuhan ini berguna buat kita juga untuk mengingat kembali karya Kristus buat kita manusia berdosa, “Inilah tubuh-Ku, yang diserahkan bagi kamu. Lakukanlah ini sebagai peringatan akan Aku!” (ayat 24b).</w:t>
      </w:r>
    </w:p>
    <w:p w14:paraId="490DC2B1" w14:textId="64257098"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Tidak ada seorang</w:t>
      </w:r>
      <w:r w:rsidR="00865729">
        <w:rPr>
          <w:rStyle w:val="s4"/>
          <w:rFonts w:cs="Georgia Regular"/>
          <w:color w:val="000000"/>
          <w:lang w:val="id-ID"/>
        </w:rPr>
        <w:t xml:space="preserve"> </w:t>
      </w:r>
      <w:r w:rsidRPr="00813992">
        <w:rPr>
          <w:rStyle w:val="s4"/>
          <w:rFonts w:cs="Georgia Regular"/>
          <w:color w:val="000000"/>
          <w:lang w:val="id-ID"/>
        </w:rPr>
        <w:t>pun yang rela memberikan hidupnya dan tubuhnya buat orang lain, jika ia tidak mengasihi orang tersebut. Simbol darah dan roti adalah simbol di</w:t>
      </w:r>
      <w:r w:rsidR="00691A76" w:rsidRPr="00813992">
        <w:rPr>
          <w:rStyle w:val="s4"/>
          <w:rFonts w:cs="Georgia Regular"/>
          <w:color w:val="000000"/>
          <w:lang w:val="id-ID"/>
        </w:rPr>
        <w:t xml:space="preserve"> </w:t>
      </w:r>
      <w:r w:rsidRPr="00813992">
        <w:rPr>
          <w:rStyle w:val="s4"/>
          <w:rFonts w:cs="Georgia Regular"/>
          <w:color w:val="000000"/>
          <w:lang w:val="id-ID"/>
        </w:rPr>
        <w:t>mana Tuhan Yesus menggunakan bukan hanya pikiran-Nya tetapi juga perasaan-Nya (hati-Nya) dalam menunjukkan kepedulian, cinta dan keprihatinan-Nya pada dunia.</w:t>
      </w:r>
    </w:p>
    <w:p w14:paraId="382CB286" w14:textId="764710F1"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 xml:space="preserve">Tiga hal yang penting dari perikop ini buat kita: Pertama, Teruskan Tradisi dan simbolis adalah bagian yang integral dari iman Kristen. Tradisi dan simbol adalah warisan Yesus buat kita yang perlu kita pelihara dengan terus mengingat maknanya. Roti dan anggur dalam Perjamuan Kudus bukan sekadar tanda tubuh dan darah Kristus, tapi juga peringatan akan pengorbanan dan Perjanjian Baru antara Tuhan yang mengampuni umat manusia. </w:t>
      </w:r>
    </w:p>
    <w:p w14:paraId="43208A27" w14:textId="1BD56908"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 xml:space="preserve">Kedua, Ingatlah perintah Tuhan. Tuhan tidak selalu </w:t>
      </w:r>
      <w:r w:rsidRPr="00813992">
        <w:rPr>
          <w:rStyle w:val="s4"/>
          <w:rFonts w:cs="Georgia Regular"/>
          <w:color w:val="000000"/>
          <w:lang w:val="id-ID"/>
        </w:rPr>
        <w:lastRenderedPageBreak/>
        <w:t xml:space="preserve">memberikan perintah pada para murid-Nya. Kadang Ia mengajar, menyatakan kesalahan, memperbaiki kelakuan atau juga memberikan tanda-tanda </w:t>
      </w:r>
      <w:r w:rsidR="00691A76" w:rsidRPr="00813992">
        <w:rPr>
          <w:rStyle w:val="s4"/>
          <w:rFonts w:cs="Georgia Regular"/>
          <w:color w:val="000000"/>
          <w:lang w:val="id-ID"/>
        </w:rPr>
        <w:t>mukjizat</w:t>
      </w:r>
      <w:r w:rsidRPr="00813992">
        <w:rPr>
          <w:rStyle w:val="s4"/>
          <w:rFonts w:cs="Georgia Regular"/>
          <w:color w:val="000000"/>
          <w:lang w:val="id-ID"/>
        </w:rPr>
        <w:t>. Kali ini Tuhan memberikan perintah penting. Perintah itu bukanlah pilihan bebas buat kita, tapi sebuah ajakan penuh cinta karena Dia tahu kita akan berbahagia dan diberkati jika melakukannya.</w:t>
      </w:r>
    </w:p>
    <w:p w14:paraId="64C9A3E4" w14:textId="77777777"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Ketiga, Beritakanlah Kematian dan Kebangkitan Kristus. Perjamuan Kudus bukan hanya untuk mengenang tapi juga peringatan agar kita memberitakan-Nya. Hanya orang yang menghayati imannya yang dapat mengakuinya di hadapan orang lain. Penting sekali bagi kita menyaksikan iman kita melalui pengalaman iman kita yang sudah mengalami anugerah dari kematian dan kebangkitan Kristus. Dengan modal itulah kita melayani Tuhan, dengan hati yang sudah mengalami cinta Tuhan.</w:t>
      </w:r>
    </w:p>
    <w:p w14:paraId="26A15AC4" w14:textId="77777777" w:rsidR="002256AF" w:rsidRPr="00813992" w:rsidRDefault="002256AF" w:rsidP="002256AF">
      <w:pPr>
        <w:ind w:firstLine="851"/>
        <w:jc w:val="both"/>
        <w:rPr>
          <w:rStyle w:val="s4"/>
          <w:rFonts w:cs="Georgia Regular"/>
          <w:color w:val="000000"/>
          <w:lang w:val="id-ID"/>
        </w:rPr>
      </w:pPr>
    </w:p>
    <w:p w14:paraId="1723CB20" w14:textId="77777777" w:rsidR="002256AF" w:rsidRPr="00813992" w:rsidRDefault="002256AF" w:rsidP="002256AF">
      <w:pPr>
        <w:jc w:val="both"/>
        <w:rPr>
          <w:rStyle w:val="s4"/>
          <w:rFonts w:cs="Georgia Regular"/>
          <w:b/>
          <w:bCs/>
          <w:color w:val="000000"/>
          <w:lang w:val="id-ID"/>
        </w:rPr>
      </w:pPr>
      <w:r w:rsidRPr="00813992">
        <w:rPr>
          <w:rStyle w:val="s4"/>
          <w:rFonts w:cs="Georgia Regular"/>
          <w:b/>
          <w:bCs/>
          <w:color w:val="000000"/>
          <w:lang w:val="id-ID"/>
        </w:rPr>
        <w:t>Yohanes 13:1-17, 31b-35</w:t>
      </w:r>
    </w:p>
    <w:p w14:paraId="18980217" w14:textId="652B09BB"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Yohanes 13 adalah bagian penting dari Injil Yohanes karena mencatat peristiwa bersejarah di</w:t>
      </w:r>
      <w:r w:rsidR="00691A76" w:rsidRPr="00813992">
        <w:rPr>
          <w:rStyle w:val="s4"/>
          <w:rFonts w:cs="Georgia Regular"/>
          <w:color w:val="000000"/>
          <w:lang w:val="id-ID"/>
        </w:rPr>
        <w:t xml:space="preserve"> </w:t>
      </w:r>
      <w:r w:rsidRPr="00813992">
        <w:rPr>
          <w:rStyle w:val="s4"/>
          <w:rFonts w:cs="Georgia Regular"/>
          <w:color w:val="000000"/>
          <w:lang w:val="id-ID"/>
        </w:rPr>
        <w:t xml:space="preserve">mana Yesus mencuci kaki murid-murid-Nya. Bayangkan jika seorang Presiden mencuci kaki saudara, atau seorang Raja segala raja mencuci kaki saudara, atau seorang Imam besar memegang kaki saudara dan </w:t>
      </w:r>
      <w:r w:rsidRPr="00813992">
        <w:rPr>
          <w:rStyle w:val="s4"/>
          <w:rFonts w:cs="Georgia Regular"/>
          <w:color w:val="000000"/>
          <w:spacing w:val="-6"/>
          <w:lang w:val="id-ID"/>
        </w:rPr>
        <w:t>membersihkannya. Itulah yang Yesus lakukan buat para murid-Nya.</w:t>
      </w:r>
      <w:r w:rsidRPr="00813992">
        <w:rPr>
          <w:rStyle w:val="s4"/>
          <w:rFonts w:cs="Georgia Regular"/>
          <w:color w:val="000000"/>
          <w:lang w:val="id-ID"/>
        </w:rPr>
        <w:t xml:space="preserve"> </w:t>
      </w:r>
    </w:p>
    <w:p w14:paraId="5F723C7C" w14:textId="6F25E956"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 xml:space="preserve">Peristiwa ini bukan hanya sekadar pengalaman yang menakjubkan, </w:t>
      </w:r>
      <w:r w:rsidR="00A8299A">
        <w:rPr>
          <w:rStyle w:val="s4"/>
          <w:rFonts w:cs="Georgia Regular"/>
          <w:color w:val="000000"/>
          <w:lang w:val="id-ID"/>
        </w:rPr>
        <w:t xml:space="preserve">namun </w:t>
      </w:r>
      <w:r w:rsidRPr="00813992">
        <w:rPr>
          <w:rStyle w:val="s4"/>
          <w:rFonts w:cs="Georgia Regular"/>
          <w:color w:val="000000"/>
          <w:lang w:val="id-ID"/>
        </w:rPr>
        <w:t xml:space="preserve">juga metode yang Tuhan Yesus gunakan agar para murid memahami perintah Tuhan. Perintah yang bukan hanya sebuah kewajiban belaka, tapi perintah yang dibarengi dengan teladan terbaik dari Sang Pemberi Perintah. </w:t>
      </w:r>
    </w:p>
    <w:p w14:paraId="2D7D2A86" w14:textId="77777777"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Dari ayat 1-5, Yesus menunjukkan bahwa pencucian kaki yang harusnya dilakukan oleh budak, tapi kini dilakukan oleh orang yang dianggap tertinggi dan terbesar dari semuanya.</w:t>
      </w:r>
    </w:p>
    <w:p w14:paraId="4B2F7878" w14:textId="77777777" w:rsidR="002256AF" w:rsidRPr="00813992" w:rsidRDefault="002256AF" w:rsidP="002256AF">
      <w:pPr>
        <w:ind w:firstLine="851"/>
        <w:jc w:val="both"/>
        <w:rPr>
          <w:rStyle w:val="s4"/>
          <w:rFonts w:cs="Georgia Regular"/>
          <w:color w:val="000000"/>
          <w:lang w:val="id-ID"/>
        </w:rPr>
      </w:pPr>
      <w:r w:rsidRPr="00813992">
        <w:rPr>
          <w:rStyle w:val="s4"/>
          <w:rFonts w:cs="Georgia Regular"/>
          <w:color w:val="000000"/>
          <w:lang w:val="id-ID"/>
        </w:rPr>
        <w:t>Dari ayat 6-11, saat Petrus menolak Yesus membasuh kakinya, justru Yesus menjelaskan bahwa dengan menolak, berarti Petrus tidak menjadi bagian dalam Yesus. Padahal hidup para murid sangat bergantung pada pengampunan Kristus dan pelayanan Kristus. Jadi Langkah untuk bisa menjadi bagian dari Yesus adalah mengalami pelayanan dari Yesus terlebih dahulu, untuk selanjutnya melayani satu dengan lainnya dengan simbol yang akan kita lakukan bersama dalam Ibadah Kamis Putih.</w:t>
      </w:r>
    </w:p>
    <w:p w14:paraId="0A5F1BDD" w14:textId="77777777" w:rsidR="002256AF" w:rsidRPr="00813992" w:rsidRDefault="002256AF" w:rsidP="002256AF">
      <w:pPr>
        <w:jc w:val="both"/>
        <w:rPr>
          <w:rFonts w:cs="Georgia Regular"/>
          <w:color w:val="000000"/>
          <w:lang w:val="id-ID"/>
        </w:rPr>
      </w:pPr>
      <w:r w:rsidRPr="00813992">
        <w:rPr>
          <w:rFonts w:cs="Georgia Regular"/>
          <w:b/>
          <w:bCs/>
          <w:color w:val="000000"/>
          <w:lang w:val="id-ID"/>
        </w:rPr>
        <w:lastRenderedPageBreak/>
        <w:t>BERITA YANG AKAN DISAMPAIKAN</w:t>
      </w:r>
    </w:p>
    <w:p w14:paraId="48114EC7" w14:textId="77777777" w:rsidR="002256AF" w:rsidRPr="00813992" w:rsidRDefault="002256AF" w:rsidP="00A8299A">
      <w:pPr>
        <w:jc w:val="both"/>
        <w:rPr>
          <w:rFonts w:cs="Georgia Regular"/>
          <w:color w:val="000000"/>
          <w:lang w:val="id-ID"/>
        </w:rPr>
      </w:pPr>
      <w:r w:rsidRPr="00813992">
        <w:rPr>
          <w:rFonts w:cs="Georgia Regular"/>
          <w:color w:val="000000"/>
          <w:lang w:val="id-ID"/>
        </w:rPr>
        <w:t>Melalui perikop tentang Paskah, Perjamuan Kudus dan Pencucian Kaki kita diundang untuk saling melayani satu dengan lainnya, dengan hati. Seperti Yesus yang sudah melayani kita dengan sepenuh hati.</w:t>
      </w:r>
    </w:p>
    <w:p w14:paraId="5B0816A9" w14:textId="77777777" w:rsidR="002256AF" w:rsidRPr="00813992" w:rsidRDefault="002256AF" w:rsidP="002256AF">
      <w:pPr>
        <w:ind w:firstLine="851"/>
        <w:jc w:val="both"/>
        <w:rPr>
          <w:rFonts w:cs="Georgia Regular"/>
          <w:color w:val="000000"/>
          <w:lang w:val="id-ID"/>
        </w:rPr>
      </w:pPr>
    </w:p>
    <w:p w14:paraId="605A4096" w14:textId="77777777" w:rsidR="002256AF" w:rsidRPr="00813992" w:rsidRDefault="002256AF" w:rsidP="002256AF">
      <w:pPr>
        <w:ind w:firstLine="851"/>
        <w:jc w:val="both"/>
        <w:rPr>
          <w:rFonts w:cs="Georgia Regular"/>
          <w:color w:val="000000"/>
          <w:lang w:val="id-ID"/>
        </w:rPr>
      </w:pPr>
      <w:r w:rsidRPr="00813992">
        <w:rPr>
          <w:rFonts w:cs="Georgia Regular"/>
          <w:color w:val="000000"/>
          <w:lang w:val="id-ID"/>
        </w:rPr>
        <w:t> </w:t>
      </w:r>
    </w:p>
    <w:p w14:paraId="016CA99D" w14:textId="77777777" w:rsidR="002256AF" w:rsidRPr="00813992" w:rsidRDefault="002256AF" w:rsidP="002256AF">
      <w:pPr>
        <w:jc w:val="both"/>
        <w:rPr>
          <w:rFonts w:cs="Georgia Regular"/>
          <w:color w:val="000000"/>
          <w:lang w:val="id-ID"/>
        </w:rPr>
      </w:pPr>
      <w:r w:rsidRPr="00813992">
        <w:rPr>
          <w:rFonts w:cs="Georgia Regular"/>
          <w:b/>
          <w:bCs/>
          <w:color w:val="000000"/>
          <w:lang w:val="id-ID"/>
        </w:rPr>
        <w:t>KHOTBAH JANGKEP</w:t>
      </w:r>
    </w:p>
    <w:p w14:paraId="40B3ADD3" w14:textId="77777777" w:rsidR="002256AF" w:rsidRPr="00813992" w:rsidRDefault="002256AF" w:rsidP="002256AF">
      <w:pPr>
        <w:ind w:firstLine="851"/>
        <w:jc w:val="both"/>
        <w:rPr>
          <w:rFonts w:cs="Georgia Regular"/>
          <w:color w:val="000000"/>
          <w:lang w:val="id-ID"/>
        </w:rPr>
      </w:pPr>
      <w:r w:rsidRPr="00813992">
        <w:rPr>
          <w:rFonts w:cs="Georgia Regular"/>
          <w:color w:val="000000"/>
          <w:lang w:val="id-ID"/>
        </w:rPr>
        <w:t> </w:t>
      </w:r>
    </w:p>
    <w:p w14:paraId="48203D90" w14:textId="44C2C605" w:rsidR="002256AF" w:rsidRPr="00813992" w:rsidRDefault="002256AF" w:rsidP="002256AF">
      <w:pPr>
        <w:jc w:val="center"/>
        <w:rPr>
          <w:rFonts w:cs="Georgia Regular"/>
          <w:b/>
          <w:bCs/>
          <w:color w:val="000000"/>
          <w:lang w:val="id-ID"/>
        </w:rPr>
      </w:pPr>
      <w:r w:rsidRPr="00813992">
        <w:rPr>
          <w:rFonts w:cs="Georgia Regular"/>
          <w:b/>
          <w:bCs/>
          <w:color w:val="000000"/>
          <w:lang w:val="id-ID"/>
        </w:rPr>
        <w:t>“Melayani Dengan Hati”</w:t>
      </w:r>
    </w:p>
    <w:p w14:paraId="17E68E50" w14:textId="77777777" w:rsidR="002256AF" w:rsidRPr="00813992" w:rsidRDefault="002256AF" w:rsidP="002256AF">
      <w:pPr>
        <w:ind w:firstLine="851"/>
        <w:jc w:val="both"/>
        <w:rPr>
          <w:rFonts w:cs="Georgia Regular"/>
          <w:b/>
          <w:bCs/>
          <w:color w:val="000000"/>
          <w:lang w:val="id-ID"/>
        </w:rPr>
      </w:pPr>
    </w:p>
    <w:p w14:paraId="02EE541B" w14:textId="6379352A" w:rsidR="002256AF" w:rsidRPr="00813992" w:rsidRDefault="002256AF" w:rsidP="002256AF">
      <w:pPr>
        <w:ind w:firstLine="851"/>
        <w:jc w:val="both"/>
        <w:rPr>
          <w:rFonts w:cs="Georgia Regular"/>
          <w:color w:val="000000"/>
          <w:lang w:val="id-ID"/>
        </w:rPr>
      </w:pPr>
      <w:r w:rsidRPr="00813992">
        <w:rPr>
          <w:rFonts w:cs="Georgia Regular"/>
          <w:color w:val="000000"/>
          <w:lang w:val="id-ID"/>
        </w:rPr>
        <w:t xml:space="preserve">Setelah memenangkan medali emas di </w:t>
      </w:r>
      <w:r w:rsidR="00A8299A" w:rsidRPr="00813992">
        <w:rPr>
          <w:rFonts w:cs="Georgia Regular"/>
          <w:color w:val="000000"/>
          <w:lang w:val="id-ID"/>
        </w:rPr>
        <w:t>Olimpiade</w:t>
      </w:r>
      <w:r w:rsidRPr="00813992">
        <w:rPr>
          <w:rFonts w:cs="Georgia Regular"/>
          <w:color w:val="000000"/>
          <w:lang w:val="id-ID"/>
        </w:rPr>
        <w:t>, seorang atlet kembali ke kampung halamannya. Jika saudara adalah atlet itu, apa saja yang akan saudara lakukan saat pulang kampung? Mungkin kita akan meletakkan piala dan medali kita di depan rumah dan membiarkan orang mengaguminya. Atau kita akan menunjukkan foto-foto kemenangan kita dan menceritakan keberhasilan kita di titik-titik tertentu dalam perlombaan itu. Sambil memperkenalkan teman-teman baru kita yang kagum pada kita sebagai pemenang.</w:t>
      </w:r>
    </w:p>
    <w:p w14:paraId="57BCAF70" w14:textId="43AF535D" w:rsidR="002256AF" w:rsidRPr="00813992" w:rsidRDefault="00A8299A" w:rsidP="002256AF">
      <w:pPr>
        <w:ind w:firstLine="851"/>
        <w:jc w:val="both"/>
        <w:rPr>
          <w:rFonts w:cs="Georgia Regular"/>
          <w:color w:val="000000"/>
          <w:lang w:val="id-ID"/>
        </w:rPr>
      </w:pPr>
      <w:r>
        <w:rPr>
          <w:rFonts w:cs="Georgia Regular"/>
          <w:color w:val="000000"/>
          <w:lang w:val="id-ID"/>
        </w:rPr>
        <w:t xml:space="preserve">Namun </w:t>
      </w:r>
      <w:r w:rsidR="002256AF" w:rsidRPr="00813992">
        <w:rPr>
          <w:rFonts w:cs="Georgia Regular"/>
          <w:color w:val="000000"/>
          <w:lang w:val="id-ID"/>
        </w:rPr>
        <w:t xml:space="preserve">tidak demikian, yang dilakukan oleh atlet tersebut. Alih-alih berfokus pada prestasinya, dia malah berbagi kisah kegagalannya dan tantangan-tantangan yang dihadapinya. “Saya ini bukan si juara hanya karena </w:t>
      </w:r>
      <w:r w:rsidR="00691A76" w:rsidRPr="00813992">
        <w:rPr>
          <w:rFonts w:cs="Georgia Regular"/>
          <w:color w:val="000000"/>
          <w:lang w:val="id-ID"/>
        </w:rPr>
        <w:t>Anda</w:t>
      </w:r>
      <w:r w:rsidR="002256AF" w:rsidRPr="00813992">
        <w:rPr>
          <w:rFonts w:cs="Georgia Regular"/>
          <w:color w:val="000000"/>
          <w:lang w:val="id-ID"/>
        </w:rPr>
        <w:t xml:space="preserve"> melihat medali saya. Saya adalah orang yang mau selalu belajar. Saya belajar dari banyak kegagalan. Kegagalan demi kegagalan saya lewati, bukan sebagai halangan untuk maju terus mengejar prestasi,” ujarnya. </w:t>
      </w:r>
    </w:p>
    <w:p w14:paraId="1CA7CD70" w14:textId="3B995234" w:rsidR="002256AF" w:rsidRPr="00813992" w:rsidRDefault="002256AF" w:rsidP="002256AF">
      <w:pPr>
        <w:ind w:firstLine="851"/>
        <w:jc w:val="both"/>
        <w:rPr>
          <w:rFonts w:cs="Georgia Regular"/>
          <w:color w:val="000000"/>
          <w:lang w:val="id-ID"/>
        </w:rPr>
      </w:pPr>
      <w:r w:rsidRPr="00813992">
        <w:rPr>
          <w:rFonts w:cs="Georgia Regular"/>
          <w:color w:val="000000"/>
          <w:lang w:val="id-ID"/>
        </w:rPr>
        <w:t xml:space="preserve">Saudara, tidak semua orang mau membicarakan keburukan atau kegagalannya. Sungguh rendah hati atlet ini. Siapa orang tersebut? Kita tidak tahu namanya, dan itu bukti </w:t>
      </w:r>
      <w:r w:rsidR="00691A76" w:rsidRPr="00813992">
        <w:rPr>
          <w:rFonts w:cs="Georgia Regular"/>
          <w:color w:val="000000"/>
          <w:lang w:val="id-ID"/>
        </w:rPr>
        <w:t>kerendahhatiannya</w:t>
      </w:r>
      <w:r w:rsidRPr="00813992">
        <w:rPr>
          <w:rFonts w:cs="Georgia Regular"/>
          <w:color w:val="000000"/>
          <w:lang w:val="id-ID"/>
        </w:rPr>
        <w:t xml:space="preserve"> sehingga kita pun tidak tahu siapa atlet itu. </w:t>
      </w:r>
      <w:r w:rsidR="00A8299A">
        <w:rPr>
          <w:rFonts w:cs="Georgia Regular"/>
          <w:color w:val="000000"/>
          <w:lang w:val="id-ID"/>
        </w:rPr>
        <w:t xml:space="preserve">Namun </w:t>
      </w:r>
      <w:r w:rsidRPr="00813992">
        <w:rPr>
          <w:rFonts w:cs="Georgia Regular"/>
          <w:color w:val="000000"/>
          <w:lang w:val="id-ID"/>
        </w:rPr>
        <w:t xml:space="preserve">kisahnya itu menginspirasi kita sampai hari ini. </w:t>
      </w:r>
    </w:p>
    <w:p w14:paraId="2C890411" w14:textId="280F8C3F" w:rsidR="002256AF" w:rsidRPr="00813992" w:rsidRDefault="002256AF" w:rsidP="002256AF">
      <w:pPr>
        <w:ind w:firstLine="851"/>
        <w:jc w:val="both"/>
        <w:rPr>
          <w:rStyle w:val="s4"/>
          <w:rFonts w:cs="Georgia Regular"/>
          <w:color w:val="000000"/>
          <w:lang w:val="id-ID"/>
        </w:rPr>
      </w:pPr>
      <w:r w:rsidRPr="00813992">
        <w:rPr>
          <w:rFonts w:cs="Georgia Regular"/>
          <w:color w:val="000000"/>
          <w:lang w:val="id-ID"/>
        </w:rPr>
        <w:t xml:space="preserve">Dalam bacaan kita, Yesus juga menginspirasi para murid dengan pelayanan-Nya yang ekstra ordinari. Tidak seperti biasa, Yesus yang adalah Tuhan dan Raja, Mesias dan </w:t>
      </w:r>
      <w:r w:rsidR="00691A76" w:rsidRPr="00813992">
        <w:rPr>
          <w:rFonts w:cs="Georgia Regular"/>
          <w:color w:val="000000"/>
          <w:lang w:val="id-ID"/>
        </w:rPr>
        <w:t>Juru selamat</w:t>
      </w:r>
      <w:r w:rsidRPr="00813992">
        <w:rPr>
          <w:rFonts w:cs="Georgia Regular"/>
          <w:color w:val="000000"/>
          <w:lang w:val="id-ID"/>
        </w:rPr>
        <w:t>, merendahkan diri mengambil rupa seorang hamba dan mencuci kaki para murid-Nya. Padahal baru saja Ia mengatakan,</w:t>
      </w:r>
      <w:r w:rsidRPr="00813992">
        <w:rPr>
          <w:rStyle w:val="s4"/>
          <w:rFonts w:cs="Georgia Regular"/>
          <w:color w:val="000000"/>
          <w:lang w:val="id-ID"/>
        </w:rPr>
        <w:t xml:space="preserve"> “Inilah tubuh-Ku, yang diserahkan bagi kamu. Lakukanlah ini sebagai </w:t>
      </w:r>
      <w:r w:rsidRPr="00813992">
        <w:rPr>
          <w:rStyle w:val="s4"/>
          <w:rFonts w:cs="Georgia Regular"/>
          <w:color w:val="000000"/>
          <w:lang w:val="id-ID"/>
        </w:rPr>
        <w:lastRenderedPageBreak/>
        <w:t>peringatan akan Aku!” (ayat 24b). Seorang Mesias telah menunjukkan karya terbesarnya namun ia melakukan kebalikan dari kehebatan yang dilihat dunia.</w:t>
      </w:r>
    </w:p>
    <w:p w14:paraId="11C98D33" w14:textId="13B32795" w:rsidR="00A8299A" w:rsidRDefault="002256AF" w:rsidP="00A8299A">
      <w:pPr>
        <w:ind w:firstLine="851"/>
        <w:jc w:val="both"/>
        <w:rPr>
          <w:rFonts w:cs="Georgia Regular"/>
          <w:color w:val="000000"/>
          <w:lang w:val="id-ID"/>
        </w:rPr>
      </w:pPr>
      <w:r w:rsidRPr="00813992">
        <w:rPr>
          <w:rFonts w:cs="Georgia Regular"/>
          <w:color w:val="000000"/>
          <w:lang w:val="id-ID"/>
        </w:rPr>
        <w:t>Apa yang kita dapat pelajari dari Yesus yang mencuci kaki para murid-Nya?</w:t>
      </w:r>
      <w:r w:rsidR="00A8299A">
        <w:rPr>
          <w:rFonts w:cs="Georgia Regular"/>
          <w:color w:val="000000"/>
          <w:lang w:val="id-ID"/>
        </w:rPr>
        <w:t xml:space="preserve"> </w:t>
      </w:r>
      <w:r w:rsidRPr="00813992">
        <w:rPr>
          <w:rFonts w:cs="Georgia Regular"/>
          <w:i/>
          <w:iCs/>
          <w:color w:val="000000"/>
          <w:lang w:val="id-ID"/>
        </w:rPr>
        <w:t>(Tunjukkan Roti dan Cawan Anggur yang akan saudara gunakan untuk  ilustrasi awal kepada warga jemaat)</w:t>
      </w:r>
      <w:r w:rsidR="00A8299A">
        <w:rPr>
          <w:rFonts w:cs="Georgia Regular"/>
          <w:i/>
          <w:iCs/>
          <w:color w:val="000000"/>
          <w:lang w:val="id-ID"/>
        </w:rPr>
        <w:t xml:space="preserve"> </w:t>
      </w:r>
      <w:r w:rsidRPr="00A8299A">
        <w:rPr>
          <w:rFonts w:cs="Georgia Regular"/>
          <w:i/>
          <w:iCs/>
          <w:color w:val="000000"/>
          <w:lang w:val="id-ID"/>
        </w:rPr>
        <w:t>Pertama</w:t>
      </w:r>
      <w:r w:rsidRPr="00813992">
        <w:rPr>
          <w:rFonts w:cs="Georgia Regular"/>
          <w:color w:val="000000"/>
          <w:lang w:val="id-ID"/>
        </w:rPr>
        <w:t>, Roti dan Air Anggur ini adalah lambang dari darah dan tubuh Tuhan Yesus. Dia meminta kita untuk mengingat. Apa yang kita ingat dari Roti dan Air Anggur ini? Tubuh dan darah-Nya yang sangat berharga, dik</w:t>
      </w:r>
      <w:r w:rsidR="00A8299A">
        <w:rPr>
          <w:rFonts w:cs="Georgia Regular"/>
          <w:color w:val="000000"/>
          <w:lang w:val="id-ID"/>
        </w:rPr>
        <w:t>u</w:t>
      </w:r>
      <w:r w:rsidRPr="00813992">
        <w:rPr>
          <w:rFonts w:cs="Georgia Regular"/>
          <w:color w:val="000000"/>
          <w:lang w:val="id-ID"/>
        </w:rPr>
        <w:t>rbankan dan ditumpahkan untuk kita.  Tidak ada seorang yang mau meng</w:t>
      </w:r>
      <w:r w:rsidR="00A8299A">
        <w:rPr>
          <w:rFonts w:cs="Georgia Regular"/>
          <w:color w:val="000000"/>
          <w:lang w:val="id-ID"/>
        </w:rPr>
        <w:t>u</w:t>
      </w:r>
      <w:r w:rsidRPr="00813992">
        <w:rPr>
          <w:rFonts w:cs="Georgia Regular"/>
          <w:color w:val="000000"/>
          <w:lang w:val="id-ID"/>
        </w:rPr>
        <w:t>rbankan dirinya dengan sungguh-sungguh jika ia tidak mencintai orang tersebut dengan hati-Nya.</w:t>
      </w:r>
      <w:r w:rsidR="00A8299A">
        <w:rPr>
          <w:rFonts w:cs="Georgia Regular"/>
          <w:color w:val="000000"/>
          <w:lang w:val="id-ID"/>
        </w:rPr>
        <w:t xml:space="preserve"> </w:t>
      </w:r>
    </w:p>
    <w:p w14:paraId="3902E0D4" w14:textId="29E3657F" w:rsidR="002256AF" w:rsidRPr="00813992" w:rsidRDefault="002256AF" w:rsidP="002256AF">
      <w:pPr>
        <w:ind w:firstLine="851"/>
        <w:jc w:val="both"/>
        <w:rPr>
          <w:rFonts w:cs="Georgia Regular"/>
          <w:color w:val="000000"/>
          <w:lang w:val="id-ID"/>
        </w:rPr>
      </w:pPr>
      <w:r w:rsidRPr="00813992">
        <w:rPr>
          <w:rFonts w:cs="Georgia Regular"/>
          <w:color w:val="000000"/>
          <w:lang w:val="id-ID"/>
        </w:rPr>
        <w:t>Kristus mencintai kita sampai mati, apakah kita mengalami cinta itu di dalam hati kita juga?</w:t>
      </w:r>
      <w:r w:rsidR="00A8299A">
        <w:rPr>
          <w:rFonts w:cs="Georgia Regular"/>
          <w:color w:val="000000"/>
          <w:lang w:val="id-ID"/>
        </w:rPr>
        <w:t xml:space="preserve"> </w:t>
      </w:r>
      <w:r w:rsidRPr="00813992">
        <w:rPr>
          <w:rFonts w:cs="Georgia Regular"/>
          <w:i/>
          <w:iCs/>
          <w:color w:val="000000"/>
          <w:lang w:val="id-ID"/>
        </w:rPr>
        <w:t>(Tunjukkan air yang akan saudara gunakan untuk  mencuci kaki warga jemaat nantinya)</w:t>
      </w:r>
      <w:r w:rsidR="00A8299A">
        <w:rPr>
          <w:rFonts w:cs="Georgia Regular"/>
          <w:i/>
          <w:iCs/>
          <w:color w:val="000000"/>
          <w:lang w:val="id-ID"/>
        </w:rPr>
        <w:t xml:space="preserve"> </w:t>
      </w:r>
      <w:r w:rsidRPr="00A8299A">
        <w:rPr>
          <w:rFonts w:cs="Georgia Regular"/>
          <w:i/>
          <w:iCs/>
          <w:color w:val="000000"/>
          <w:lang w:val="id-ID"/>
        </w:rPr>
        <w:t>Kedua</w:t>
      </w:r>
      <w:r w:rsidRPr="00813992">
        <w:rPr>
          <w:rFonts w:cs="Georgia Regular"/>
          <w:color w:val="000000"/>
          <w:lang w:val="id-ID"/>
        </w:rPr>
        <w:t xml:space="preserve">, </w:t>
      </w:r>
      <w:r w:rsidR="00A8299A">
        <w:rPr>
          <w:rFonts w:cs="Georgia Regular"/>
          <w:color w:val="000000"/>
          <w:lang w:val="id-ID"/>
        </w:rPr>
        <w:t>a</w:t>
      </w:r>
      <w:r w:rsidRPr="00813992">
        <w:rPr>
          <w:rFonts w:cs="Georgia Regular"/>
          <w:color w:val="000000"/>
          <w:lang w:val="id-ID"/>
        </w:rPr>
        <w:t>ir ini bisa kita artikan sebagai lambang pembersihan dari kotoran kaki kita tapi juga dari dosa. Banyak orang tidak menyadari bahwa dirinya penuh dosa dan tidak ada seorang</w:t>
      </w:r>
      <w:r w:rsidR="00A8299A">
        <w:rPr>
          <w:rFonts w:cs="Georgia Regular"/>
          <w:color w:val="000000"/>
          <w:lang w:val="id-ID"/>
        </w:rPr>
        <w:t xml:space="preserve"> </w:t>
      </w:r>
      <w:r w:rsidRPr="00813992">
        <w:rPr>
          <w:rFonts w:cs="Georgia Regular"/>
          <w:color w:val="000000"/>
          <w:lang w:val="id-ID"/>
        </w:rPr>
        <w:t>pun yang dapat menyelamatkan mereka. Sementara, banyak orang berpikir, perbuatan baik, mengikuti banyak ritual agama atau mengingat hari-hari raya Gerejawi, adalah bagian dari Iman. Padahal inti dari iman adalah bagaimana seseorang membersihkan diri dari dosa dan ikut Tuhan yang mencintainya. Air ini adalah lambang pembersihan kita dari semua kesalahan kita.</w:t>
      </w:r>
    </w:p>
    <w:p w14:paraId="435266D2" w14:textId="5B022B56" w:rsidR="002256AF" w:rsidRPr="00813992" w:rsidRDefault="002256AF" w:rsidP="002256AF">
      <w:pPr>
        <w:ind w:firstLine="851"/>
        <w:jc w:val="both"/>
        <w:rPr>
          <w:rFonts w:cs="Georgia Regular"/>
          <w:color w:val="000000"/>
          <w:lang w:val="id-ID"/>
        </w:rPr>
      </w:pPr>
      <w:r w:rsidRPr="00813992">
        <w:rPr>
          <w:rFonts w:cs="Georgia Regular"/>
          <w:color w:val="000000"/>
          <w:lang w:val="id-ID"/>
        </w:rPr>
        <w:t>Apakah kita juga mau belajar membasuh diri setiap waktu, supaya kita tetap berkenan di hadapan Tuhan senantiasa?</w:t>
      </w:r>
      <w:r w:rsidR="00A8299A">
        <w:rPr>
          <w:rFonts w:cs="Georgia Regular"/>
          <w:color w:val="000000"/>
          <w:lang w:val="id-ID"/>
        </w:rPr>
        <w:t xml:space="preserve"> </w:t>
      </w:r>
      <w:r w:rsidRPr="00813992">
        <w:rPr>
          <w:rFonts w:cs="Georgia Regular"/>
          <w:i/>
          <w:iCs/>
          <w:color w:val="000000"/>
          <w:lang w:val="id-ID"/>
        </w:rPr>
        <w:t>(Ambillah lap yang akan saudara gunakan untuk  mencuci kaki warga jemaat nantinya)</w:t>
      </w:r>
      <w:r w:rsidR="00A8299A">
        <w:rPr>
          <w:rFonts w:cs="Georgia Regular"/>
          <w:i/>
          <w:iCs/>
          <w:color w:val="000000"/>
          <w:lang w:val="id-ID"/>
        </w:rPr>
        <w:t xml:space="preserve"> </w:t>
      </w:r>
      <w:r w:rsidRPr="00A8299A">
        <w:rPr>
          <w:rFonts w:cs="Georgia Regular"/>
          <w:i/>
          <w:iCs/>
          <w:color w:val="000000"/>
          <w:lang w:val="id-ID"/>
        </w:rPr>
        <w:t>Ketiga</w:t>
      </w:r>
      <w:r w:rsidRPr="00813992">
        <w:rPr>
          <w:rFonts w:cs="Georgia Regular"/>
          <w:color w:val="000000"/>
          <w:lang w:val="id-ID"/>
        </w:rPr>
        <w:t>, Lap ini adalah lambang pelayanan. Biasanya yang memegang ini adalah para pelayan. Saat pesta tiba, tidak ada seorang</w:t>
      </w:r>
      <w:r w:rsidR="00A8299A">
        <w:rPr>
          <w:rFonts w:cs="Georgia Regular"/>
          <w:color w:val="000000"/>
          <w:lang w:val="id-ID"/>
        </w:rPr>
        <w:t xml:space="preserve"> </w:t>
      </w:r>
      <w:r w:rsidRPr="00813992">
        <w:rPr>
          <w:rFonts w:cs="Georgia Regular"/>
          <w:color w:val="000000"/>
          <w:lang w:val="id-ID"/>
        </w:rPr>
        <w:t xml:space="preserve">pun yang berharap memegang lap. Orang ingin memegang gelas anggur atau makanan yang mahal. Tapi Yesus mengambil lap ini sebagai pilihan-Nya sendiri. Lap adalah lambang pelayanan dari seorang yang tinggi, melayani mereka yang rendah. Dari Allah yang maha tinggi, pada manusia berdosa. </w:t>
      </w:r>
    </w:p>
    <w:p w14:paraId="56582630" w14:textId="7D456286" w:rsidR="002256AF" w:rsidRPr="00813992" w:rsidRDefault="002256AF" w:rsidP="002256AF">
      <w:pPr>
        <w:ind w:firstLine="851"/>
        <w:jc w:val="both"/>
        <w:rPr>
          <w:rFonts w:cs="Georgia Regular"/>
          <w:color w:val="000000"/>
          <w:lang w:val="id-ID"/>
        </w:rPr>
      </w:pPr>
      <w:r w:rsidRPr="00813992">
        <w:rPr>
          <w:rFonts w:cs="Georgia Regular"/>
          <w:color w:val="000000"/>
          <w:lang w:val="id-ID"/>
        </w:rPr>
        <w:t xml:space="preserve">Apakah kita juga mau belajar mengambil lap, nanti dan yang akan datang, untuk mengingat bahwa panggilan kita adalah </w:t>
      </w:r>
      <w:r w:rsidRPr="00813992">
        <w:rPr>
          <w:rFonts w:cs="Georgia Regular"/>
          <w:color w:val="000000"/>
          <w:lang w:val="id-ID"/>
        </w:rPr>
        <w:lastRenderedPageBreak/>
        <w:t>melayani seperti Yesus?</w:t>
      </w:r>
      <w:r w:rsidR="00A8299A">
        <w:rPr>
          <w:rFonts w:cs="Georgia Regular"/>
          <w:color w:val="000000"/>
          <w:lang w:val="id-ID"/>
        </w:rPr>
        <w:t xml:space="preserve"> </w:t>
      </w:r>
    </w:p>
    <w:p w14:paraId="281F3E1C" w14:textId="77777777" w:rsidR="002256AF" w:rsidRPr="00813992" w:rsidRDefault="002256AF" w:rsidP="00A8299A">
      <w:pPr>
        <w:jc w:val="both"/>
        <w:rPr>
          <w:rFonts w:cs="Georgia Regular"/>
          <w:i/>
          <w:iCs/>
          <w:color w:val="000000"/>
          <w:lang w:val="id-ID"/>
        </w:rPr>
      </w:pPr>
      <w:r w:rsidRPr="00813992">
        <w:rPr>
          <w:rFonts w:cs="Georgia Regular"/>
          <w:i/>
          <w:iCs/>
          <w:color w:val="000000"/>
          <w:lang w:val="id-ID"/>
        </w:rPr>
        <w:t>(Ajaklah seorang ibu tua atau bapak tua maju ke depan dan mintalah dia duduk di depan sebagai bagian dari khotbah. Cucilah kakinya sebagai simbol dimulainya tindakan saling melayani)</w:t>
      </w:r>
    </w:p>
    <w:p w14:paraId="46666789" w14:textId="745FBDF1" w:rsidR="002256AF" w:rsidRPr="00813992" w:rsidRDefault="002256AF" w:rsidP="002256AF">
      <w:pPr>
        <w:ind w:firstLine="851"/>
        <w:jc w:val="both"/>
        <w:rPr>
          <w:rFonts w:cs="Georgia Regular"/>
          <w:color w:val="000000"/>
          <w:lang w:val="id-ID"/>
        </w:rPr>
      </w:pPr>
      <w:r w:rsidRPr="00813992">
        <w:rPr>
          <w:rFonts w:cs="Georgia Regular"/>
          <w:color w:val="000000"/>
          <w:lang w:val="id-ID"/>
        </w:rPr>
        <w:t>Sambil mengingat cinta Tuhan melalui roti dan anggur, tubuh dan darah Tuhan Yesus, mari kita tunjukkan cinta dan kerendahatian kita pada sesama melalui lap dan air ini. Tuhan memberkati pelayanan kita yang kita lakukan dengan hati. MELAYANI DENGAN HATI, sampai mati, seperti Yesus sendiri. Tuhan memberkati.</w:t>
      </w:r>
    </w:p>
    <w:p w14:paraId="619ED23A" w14:textId="77777777" w:rsidR="002256AF" w:rsidRPr="00813992" w:rsidRDefault="002256AF" w:rsidP="002256AF">
      <w:pPr>
        <w:jc w:val="both"/>
        <w:rPr>
          <w:rFonts w:cs="Georgia Regular"/>
          <w:color w:val="000000"/>
          <w:lang w:val="id-ID"/>
        </w:rPr>
      </w:pPr>
      <w:r w:rsidRPr="00813992">
        <w:rPr>
          <w:rFonts w:cs="Georgia Regular"/>
          <w:color w:val="000000"/>
          <w:lang w:val="id-ID"/>
        </w:rPr>
        <w:t> </w:t>
      </w:r>
    </w:p>
    <w:p w14:paraId="24F3E4A5" w14:textId="31ABD337" w:rsidR="002256AF" w:rsidRPr="00813992" w:rsidRDefault="006B6D9C" w:rsidP="006B6D9C">
      <w:pPr>
        <w:jc w:val="right"/>
        <w:rPr>
          <w:rFonts w:cs="Georgia Regular"/>
          <w:color w:val="000000"/>
          <w:lang w:val="id-ID"/>
        </w:rPr>
      </w:pPr>
      <w:r w:rsidRPr="00813992">
        <w:rPr>
          <w:rFonts w:cs="Georgia Regular"/>
          <w:color w:val="000000"/>
          <w:lang w:val="id-ID"/>
        </w:rPr>
        <w:t>(rjm)</w:t>
      </w:r>
    </w:p>
    <w:p w14:paraId="3B976529" w14:textId="77777777" w:rsidR="002256AF" w:rsidRPr="00813992" w:rsidRDefault="002256AF" w:rsidP="002256AF">
      <w:pPr>
        <w:jc w:val="both"/>
        <w:rPr>
          <w:rFonts w:cs="Georgia Regular"/>
          <w:color w:val="000000"/>
          <w:lang w:val="id-ID"/>
        </w:rPr>
      </w:pPr>
    </w:p>
    <w:p w14:paraId="6E62F860" w14:textId="6B858930" w:rsidR="00EE7565" w:rsidRPr="00813992" w:rsidRDefault="00EE7565">
      <w:pPr>
        <w:rPr>
          <w:lang w:val="id-ID"/>
        </w:rPr>
      </w:pPr>
      <w:r w:rsidRPr="00813992">
        <w:rPr>
          <w:lang w:val="id-ID"/>
        </w:rPr>
        <w:br w:type="page"/>
      </w:r>
    </w:p>
    <w:p w14:paraId="2A1EBDF8" w14:textId="77777777" w:rsidR="00F066D4" w:rsidRPr="00813992" w:rsidRDefault="00F066D4" w:rsidP="00F066D4">
      <w:pPr>
        <w:rPr>
          <w:b/>
          <w:bCs/>
          <w:lang w:val="id-ID"/>
        </w:rPr>
      </w:pPr>
      <w:r w:rsidRPr="00813992">
        <w:rPr>
          <w:noProof/>
          <w:lang w:val="id-ID"/>
        </w:rPr>
        <w:lastRenderedPageBreak/>
        <mc:AlternateContent>
          <mc:Choice Requires="wps">
            <w:drawing>
              <wp:anchor distT="0" distB="0" distL="114300" distR="114300" simplePos="0" relativeHeight="251681280" behindDoc="0" locked="0" layoutInCell="1" allowOverlap="1" wp14:anchorId="79F4201B" wp14:editId="7E9FE9C3">
                <wp:simplePos x="0" y="0"/>
                <wp:positionH relativeFrom="margin">
                  <wp:align>left</wp:align>
                </wp:positionH>
                <wp:positionV relativeFrom="paragraph">
                  <wp:posOffset>9525</wp:posOffset>
                </wp:positionV>
                <wp:extent cx="2229485" cy="1334770"/>
                <wp:effectExtent l="0" t="0" r="0" b="0"/>
                <wp:wrapThrough wrapText="bothSides">
                  <wp:wrapPolygon edited="0">
                    <wp:start x="0" y="0"/>
                    <wp:lineTo x="0" y="21271"/>
                    <wp:lineTo x="21409" y="21271"/>
                    <wp:lineTo x="21409" y="0"/>
                    <wp:lineTo x="0" y="0"/>
                  </wp:wrapPolygon>
                </wp:wrapThrough>
                <wp:docPr id="10336647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3582E289" w14:textId="77777777" w:rsidR="00F066D4" w:rsidRPr="00667F6B" w:rsidRDefault="00F066D4" w:rsidP="00F066D4">
                            <w:pPr>
                              <w:rPr>
                                <w:b/>
                              </w:rPr>
                            </w:pPr>
                            <w:r w:rsidRPr="00667F6B">
                              <w:rPr>
                                <w:b/>
                              </w:rPr>
                              <w:t>KHOTBAH</w:t>
                            </w:r>
                          </w:p>
                          <w:p w14:paraId="79396D85" w14:textId="77777777" w:rsidR="00F066D4" w:rsidRPr="00667F6B" w:rsidRDefault="00F066D4" w:rsidP="00F066D4">
                            <w:pPr>
                              <w:rPr>
                                <w:b/>
                              </w:rPr>
                            </w:pPr>
                            <w:r>
                              <w:rPr>
                                <w:b/>
                              </w:rPr>
                              <w:t>Jumat Agung</w:t>
                            </w:r>
                          </w:p>
                          <w:p w14:paraId="2B2B79A9" w14:textId="77777777" w:rsidR="00F066D4" w:rsidRPr="00F976DD" w:rsidRDefault="00F066D4" w:rsidP="00F066D4">
                            <w:pPr>
                              <w:rPr>
                                <w:rFonts w:cs="Calibri"/>
                                <w:bCs/>
                                <w:i/>
                                <w:iCs/>
                                <w:sz w:val="20"/>
                                <w:szCs w:val="20"/>
                              </w:rPr>
                            </w:pPr>
                            <w:r>
                              <w:rPr>
                                <w:rFonts w:cs="Calibri"/>
                                <w:bCs/>
                                <w:i/>
                                <w:iCs/>
                                <w:sz w:val="20"/>
                                <w:szCs w:val="20"/>
                              </w:rPr>
                              <w:t>18 April 2025</w:t>
                            </w:r>
                          </w:p>
                          <w:p w14:paraId="3DE70310" w14:textId="77777777" w:rsidR="00F066D4" w:rsidRDefault="00F066D4" w:rsidP="00F066D4">
                            <w:pPr>
                              <w:pBdr>
                                <w:top w:val="single" w:sz="4" w:space="1" w:color="7F7F7F"/>
                              </w:pBdr>
                              <w:rPr>
                                <w:rFonts w:cs="Calibri"/>
                                <w:bCs/>
                                <w:sz w:val="20"/>
                                <w:szCs w:val="20"/>
                              </w:rPr>
                            </w:pPr>
                          </w:p>
                          <w:p w14:paraId="626D5F44" w14:textId="77777777" w:rsidR="00F066D4" w:rsidRPr="00C76228" w:rsidRDefault="00F066D4" w:rsidP="00F066D4">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Pr>
                                <w:rFonts w:cs="Calibri Light"/>
                                <w:color w:val="000000"/>
                                <w:sz w:val="20"/>
                                <w:szCs w:val="20"/>
                              </w:rPr>
                              <w:t>Yesaya 52:13-53:12</w:t>
                            </w:r>
                          </w:p>
                          <w:p w14:paraId="18ECA778" w14:textId="77777777" w:rsidR="00F066D4" w:rsidRPr="00C76228" w:rsidRDefault="00F066D4" w:rsidP="00F066D4">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22</w:t>
                            </w:r>
                          </w:p>
                          <w:p w14:paraId="49E1726C" w14:textId="77777777" w:rsidR="00F066D4" w:rsidRPr="00C76228" w:rsidRDefault="00F066D4" w:rsidP="00F066D4">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Ibrani 10:16-25</w:t>
                            </w:r>
                          </w:p>
                          <w:p w14:paraId="68EF6C2E" w14:textId="77777777" w:rsidR="00F066D4" w:rsidRPr="00C76228" w:rsidRDefault="00F066D4" w:rsidP="00F066D4">
                            <w:pPr>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Yohanes 18:1-19:42</w:t>
                            </w:r>
                          </w:p>
                        </w:txbxContent>
                      </wps:txbx>
                      <wps:bodyPr rot="0" vert="horz" wrap="square" lIns="91440" tIns="45720" rIns="91440" bIns="45720" anchor="t" anchorCtr="0" upright="1">
                        <a:noAutofit/>
                      </wps:bodyPr>
                    </wps:wsp>
                  </a:graphicData>
                </a:graphic>
              </wp:anchor>
            </w:drawing>
          </mc:Choice>
          <mc:Fallback>
            <w:pict>
              <v:shape w14:anchorId="79F4201B" id="_x0000_s1046" type="#_x0000_t202" style="position:absolute;margin-left:0;margin-top:.75pt;width:175.55pt;height:105.1pt;z-index:2516812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" fillcolor="#d8d8d8 [2732]" stroked="f">
                <v:textbox>
                  <w:txbxContent>
                    <w:p w14:paraId="3582E289" w14:textId="77777777" w:rsidR="00F066D4" w:rsidRPr="00667F6B" w:rsidRDefault="00F066D4" w:rsidP="00F066D4">
                      <w:pPr>
                        <w:rPr>
                          <w:b/>
                        </w:rPr>
                      </w:pPr>
                      <w:r w:rsidRPr="00667F6B">
                        <w:rPr>
                          <w:b/>
                        </w:rPr>
                        <w:t>KHOTBAH</w:t>
                      </w:r>
                    </w:p>
                    <w:p w14:paraId="79396D85" w14:textId="77777777" w:rsidR="00F066D4" w:rsidRPr="00667F6B" w:rsidRDefault="00F066D4" w:rsidP="00F066D4">
                      <w:pPr>
                        <w:rPr>
                          <w:b/>
                        </w:rPr>
                      </w:pPr>
                      <w:r>
                        <w:rPr>
                          <w:b/>
                        </w:rPr>
                        <w:t>Jumat Agung</w:t>
                      </w:r>
                    </w:p>
                    <w:p w14:paraId="2B2B79A9" w14:textId="77777777" w:rsidR="00F066D4" w:rsidRPr="00F976DD" w:rsidRDefault="00F066D4" w:rsidP="00F066D4">
                      <w:pPr>
                        <w:rPr>
                          <w:rFonts w:cs="Calibri"/>
                          <w:bCs/>
                          <w:i/>
                          <w:iCs/>
                          <w:sz w:val="20"/>
                          <w:szCs w:val="20"/>
                        </w:rPr>
                      </w:pPr>
                      <w:r>
                        <w:rPr>
                          <w:rFonts w:cs="Calibri"/>
                          <w:bCs/>
                          <w:i/>
                          <w:iCs/>
                          <w:sz w:val="20"/>
                          <w:szCs w:val="20"/>
                        </w:rPr>
                        <w:t>18 April 2025</w:t>
                      </w:r>
                    </w:p>
                    <w:p w14:paraId="3DE70310" w14:textId="77777777" w:rsidR="00F066D4" w:rsidRDefault="00F066D4" w:rsidP="00F066D4">
                      <w:pPr>
                        <w:pBdr>
                          <w:top w:val="single" w:sz="4" w:space="1" w:color="7F7F7F"/>
                        </w:pBdr>
                        <w:rPr>
                          <w:rFonts w:cs="Calibri"/>
                          <w:bCs/>
                          <w:sz w:val="20"/>
                          <w:szCs w:val="20"/>
                        </w:rPr>
                      </w:pPr>
                    </w:p>
                    <w:p w14:paraId="626D5F44" w14:textId="77777777" w:rsidR="00F066D4" w:rsidRPr="00C76228" w:rsidRDefault="00F066D4" w:rsidP="00F066D4">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Pr>
                          <w:rFonts w:cs="Calibri Light"/>
                          <w:color w:val="000000"/>
                          <w:sz w:val="20"/>
                          <w:szCs w:val="20"/>
                        </w:rPr>
                        <w:t>Yesaya 52:13-53:12</w:t>
                      </w:r>
                    </w:p>
                    <w:p w14:paraId="18ECA778" w14:textId="77777777" w:rsidR="00F066D4" w:rsidRPr="00C76228" w:rsidRDefault="00F066D4" w:rsidP="00F066D4">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22</w:t>
                      </w:r>
                    </w:p>
                    <w:p w14:paraId="49E1726C" w14:textId="77777777" w:rsidR="00F066D4" w:rsidRPr="00C76228" w:rsidRDefault="00F066D4" w:rsidP="00F066D4">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Ibrani 10:16-25</w:t>
                      </w:r>
                    </w:p>
                    <w:p w14:paraId="68EF6C2E" w14:textId="77777777" w:rsidR="00F066D4" w:rsidRPr="00C76228" w:rsidRDefault="00F066D4" w:rsidP="00F066D4">
                      <w:pPr>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Yohanes 18:1-19:42</w:t>
                      </w:r>
                    </w:p>
                  </w:txbxContent>
                </v:textbox>
                <w10:wrap type="through" anchorx="margin"/>
              </v:shape>
            </w:pict>
          </mc:Fallback>
        </mc:AlternateContent>
      </w:r>
    </w:p>
    <w:p w14:paraId="786AAE34" w14:textId="77777777" w:rsidR="00F066D4" w:rsidRPr="00813992" w:rsidRDefault="00F066D4" w:rsidP="00F066D4">
      <w:pPr>
        <w:rPr>
          <w:b/>
          <w:bCs/>
          <w:lang w:val="id-ID"/>
        </w:rPr>
      </w:pPr>
      <w:r w:rsidRPr="00813992">
        <w:rPr>
          <w:noProof/>
          <w:lang w:val="id-ID"/>
        </w:rPr>
        <mc:AlternateContent>
          <mc:Choice Requires="wps">
            <w:drawing>
              <wp:anchor distT="45720" distB="45720" distL="114300" distR="114300" simplePos="0" relativeHeight="251680256" behindDoc="1" locked="0" layoutInCell="1" allowOverlap="1" wp14:anchorId="55C3B048" wp14:editId="4F4EA41B">
                <wp:simplePos x="0" y="0"/>
                <wp:positionH relativeFrom="margin">
                  <wp:align>right</wp:align>
                </wp:positionH>
                <wp:positionV relativeFrom="paragraph">
                  <wp:posOffset>217805</wp:posOffset>
                </wp:positionV>
                <wp:extent cx="1662430" cy="852805"/>
                <wp:effectExtent l="0" t="0" r="0" b="4445"/>
                <wp:wrapThrough wrapText="bothSides">
                  <wp:wrapPolygon edited="0">
                    <wp:start x="0" y="0"/>
                    <wp:lineTo x="0" y="21230"/>
                    <wp:lineTo x="21286" y="21230"/>
                    <wp:lineTo x="21286" y="0"/>
                    <wp:lineTo x="0" y="0"/>
                  </wp:wrapPolygon>
                </wp:wrapThrough>
                <wp:docPr id="36428301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852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A9DFDA" w14:textId="77777777" w:rsidR="00F066D4" w:rsidRPr="00055BA2" w:rsidRDefault="00F066D4" w:rsidP="00F066D4">
                            <w:pPr>
                              <w:jc w:val="center"/>
                              <w:rPr>
                                <w:rFonts w:ascii="Cooper Black" w:eastAsia="SimSun" w:hAnsi="Cooper Black" w:cs="SimSun"/>
                                <w:sz w:val="28"/>
                                <w:szCs w:val="32"/>
                              </w:rPr>
                            </w:pPr>
                            <w:r>
                              <w:rPr>
                                <w:rFonts w:ascii="Cooper Black" w:eastAsia="SimSun" w:hAnsi="Cooper Black" w:cs="SimSun"/>
                                <w:sz w:val="28"/>
                                <w:szCs w:val="32"/>
                              </w:rPr>
                              <w:t>Memandang Salib</w:t>
                            </w:r>
                          </w:p>
                          <w:p w14:paraId="01FD8052" w14:textId="77777777" w:rsidR="00F066D4" w:rsidRPr="00055BA2" w:rsidRDefault="00F066D4" w:rsidP="00F066D4">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5308042" w14:textId="77777777" w:rsidR="00F066D4" w:rsidRPr="00055BA2" w:rsidRDefault="00F066D4" w:rsidP="00F066D4">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C3B048" id="_x0000_s1047" type="#_x0000_t202" style="position:absolute;margin-left:79.7pt;margin-top:17.15pt;width:130.9pt;height:67.15pt;z-index:-2516362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" stroked="f">
                <v:textbox>
                  <w:txbxContent>
                    <w:p w14:paraId="1AA9DFDA" w14:textId="77777777" w:rsidR="00F066D4" w:rsidRPr="00055BA2" w:rsidRDefault="00F066D4" w:rsidP="00F066D4">
                      <w:pPr>
                        <w:jc w:val="center"/>
                        <w:rPr>
                          <w:rFonts w:ascii="Cooper Black" w:eastAsia="SimSun" w:hAnsi="Cooper Black" w:cs="SimSun"/>
                          <w:sz w:val="28"/>
                          <w:szCs w:val="32"/>
                        </w:rPr>
                      </w:pPr>
                      <w:r>
                        <w:rPr>
                          <w:rFonts w:ascii="Cooper Black" w:eastAsia="SimSun" w:hAnsi="Cooper Black" w:cs="SimSun"/>
                          <w:sz w:val="28"/>
                          <w:szCs w:val="32"/>
                        </w:rPr>
                        <w:t>Memandang Salib</w:t>
                      </w:r>
                    </w:p>
                    <w:p w14:paraId="01FD8052" w14:textId="77777777" w:rsidR="00F066D4" w:rsidRPr="00055BA2" w:rsidRDefault="00F066D4" w:rsidP="00F066D4">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5308042" w14:textId="77777777" w:rsidR="00F066D4" w:rsidRPr="00055BA2" w:rsidRDefault="00F066D4" w:rsidP="00F066D4">
                      <w:pPr>
                        <w:jc w:val="center"/>
                        <w:rPr>
                          <w:rFonts w:ascii="Cooper Black" w:eastAsia="SimSun" w:hAnsi="Cooper Black" w:cs="SimSun"/>
                          <w:sz w:val="32"/>
                          <w:szCs w:val="36"/>
                          <w:lang w:val="id-ID"/>
                        </w:rPr>
                      </w:pPr>
                    </w:p>
                  </w:txbxContent>
                </v:textbox>
                <w10:wrap type="through" anchorx="margin"/>
              </v:shape>
            </w:pict>
          </mc:Fallback>
        </mc:AlternateContent>
      </w:r>
    </w:p>
    <w:p w14:paraId="2FA9FC4D" w14:textId="77777777" w:rsidR="00F066D4" w:rsidRPr="00813992" w:rsidRDefault="00F066D4" w:rsidP="00F066D4">
      <w:pPr>
        <w:rPr>
          <w:b/>
          <w:bCs/>
          <w:lang w:val="id-ID"/>
        </w:rPr>
      </w:pPr>
    </w:p>
    <w:p w14:paraId="2740CFBF" w14:textId="77777777" w:rsidR="00F066D4" w:rsidRPr="00813992" w:rsidRDefault="00F066D4" w:rsidP="00F066D4">
      <w:pPr>
        <w:rPr>
          <w:b/>
          <w:bCs/>
          <w:lang w:val="id-ID"/>
        </w:rPr>
      </w:pPr>
    </w:p>
    <w:p w14:paraId="7C6E8795" w14:textId="77777777" w:rsidR="00F066D4" w:rsidRPr="00813992" w:rsidRDefault="00F066D4" w:rsidP="00F066D4">
      <w:pPr>
        <w:rPr>
          <w:b/>
          <w:bCs/>
          <w:lang w:val="id-ID"/>
        </w:rPr>
      </w:pPr>
    </w:p>
    <w:p w14:paraId="37545DFC" w14:textId="77777777" w:rsidR="00F066D4" w:rsidRPr="00813992" w:rsidRDefault="00F066D4" w:rsidP="00F066D4">
      <w:pPr>
        <w:rPr>
          <w:b/>
          <w:bCs/>
          <w:lang w:val="id-ID"/>
        </w:rPr>
      </w:pPr>
    </w:p>
    <w:p w14:paraId="3AA653F4" w14:textId="77777777" w:rsidR="00F066D4" w:rsidRPr="00813992" w:rsidRDefault="00F066D4" w:rsidP="00F066D4">
      <w:pPr>
        <w:jc w:val="both"/>
        <w:rPr>
          <w:b/>
          <w:bCs/>
          <w:lang w:val="id-ID"/>
        </w:rPr>
      </w:pPr>
      <w:r w:rsidRPr="00813992">
        <w:rPr>
          <w:b/>
          <w:bCs/>
          <w:lang w:val="id-ID"/>
        </w:rPr>
        <w:t>DASAR PEMIKIRAN</w:t>
      </w:r>
    </w:p>
    <w:p w14:paraId="19EF9574" w14:textId="77777777" w:rsidR="00F066D4" w:rsidRPr="00813992" w:rsidRDefault="00F066D4" w:rsidP="00F066D4">
      <w:pPr>
        <w:ind w:firstLine="851"/>
        <w:jc w:val="both"/>
        <w:rPr>
          <w:rFonts w:cs="Calibri Light"/>
          <w:spacing w:val="-2"/>
          <w:lang w:val="id-ID"/>
        </w:rPr>
      </w:pPr>
      <w:r w:rsidRPr="00813992">
        <w:rPr>
          <w:rFonts w:cs="Calibri Light"/>
          <w:spacing w:val="-2"/>
          <w:lang w:val="id-ID"/>
        </w:rPr>
        <w:t xml:space="preserve">Jumat Agung adalah perayaan iman yang mengajak umat untuk mengingat, percaya dan bersaksi tentang salib. Salib adalah lambang penderitaan dan kematian Kristus. Salib adalah lambang kasih Allah bagi dunia. Melalui peristiwa salib, Allah menghapuskan hutang dosa manusia. </w:t>
      </w:r>
    </w:p>
    <w:p w14:paraId="17454681" w14:textId="77777777" w:rsidR="00F066D4" w:rsidRPr="00813992" w:rsidRDefault="00F066D4" w:rsidP="00F066D4">
      <w:pPr>
        <w:ind w:firstLine="851"/>
        <w:jc w:val="both"/>
        <w:rPr>
          <w:rFonts w:cs="Calibri Light"/>
          <w:spacing w:val="-2"/>
          <w:lang w:val="id-ID"/>
        </w:rPr>
      </w:pPr>
      <w:r w:rsidRPr="00813992">
        <w:rPr>
          <w:rFonts w:cs="Calibri Light"/>
          <w:spacing w:val="-2"/>
          <w:lang w:val="id-ID"/>
        </w:rPr>
        <w:t>Memandang Salib berarti mengarahkan hati, pikiran dan hidup kepada Tuhan yang tersalib. Dengan memandang Salib, umat dipanggil untuk: Pertama, mengingat bahwa ia telah ditebus dari hidupnya yang lama, yang dikuasai dosa. Kedua, ia harus menjalani hidup dengan cara baru, yaitu hidup sesuai dengan maksud Salib (baca: karya Yesus Kristus).</w:t>
      </w:r>
    </w:p>
    <w:p w14:paraId="57AE81A7" w14:textId="77777777" w:rsidR="00F066D4" w:rsidRPr="00813992" w:rsidRDefault="00F066D4" w:rsidP="00F066D4">
      <w:pPr>
        <w:ind w:firstLine="851"/>
        <w:jc w:val="both"/>
        <w:rPr>
          <w:b/>
          <w:bCs/>
          <w:lang w:val="id-ID"/>
        </w:rPr>
      </w:pPr>
    </w:p>
    <w:p w14:paraId="5CB0C5BF" w14:textId="77777777" w:rsidR="00F066D4" w:rsidRPr="00813992" w:rsidRDefault="00F066D4" w:rsidP="00F066D4">
      <w:pPr>
        <w:ind w:firstLine="851"/>
        <w:jc w:val="both"/>
        <w:rPr>
          <w:b/>
          <w:bCs/>
          <w:lang w:val="id-ID"/>
        </w:rPr>
      </w:pPr>
    </w:p>
    <w:p w14:paraId="049F27AD" w14:textId="77777777" w:rsidR="00F066D4" w:rsidRPr="00813992" w:rsidRDefault="00F066D4" w:rsidP="00F066D4">
      <w:pPr>
        <w:jc w:val="both"/>
        <w:rPr>
          <w:b/>
          <w:bCs/>
          <w:lang w:val="id-ID"/>
        </w:rPr>
      </w:pPr>
      <w:r w:rsidRPr="00813992">
        <w:rPr>
          <w:b/>
          <w:bCs/>
          <w:lang w:val="id-ID"/>
        </w:rPr>
        <w:t>TAFSIR LEKSIONARIS</w:t>
      </w:r>
    </w:p>
    <w:p w14:paraId="68C1D1EA" w14:textId="77777777" w:rsidR="00F066D4" w:rsidRPr="00813992" w:rsidRDefault="00F066D4" w:rsidP="00F066D4">
      <w:pPr>
        <w:ind w:firstLine="851"/>
        <w:jc w:val="both"/>
        <w:rPr>
          <w:rFonts w:cs="Calibri Light"/>
          <w:b/>
          <w:bCs/>
          <w:lang w:val="id-ID"/>
        </w:rPr>
      </w:pPr>
    </w:p>
    <w:p w14:paraId="6E9EF571" w14:textId="77777777" w:rsidR="00F066D4" w:rsidRPr="00813992" w:rsidRDefault="00F066D4" w:rsidP="00F066D4">
      <w:pPr>
        <w:jc w:val="both"/>
        <w:rPr>
          <w:rFonts w:cs="Calibri Light"/>
          <w:b/>
          <w:bCs/>
          <w:lang w:val="id-ID"/>
        </w:rPr>
      </w:pPr>
      <w:r w:rsidRPr="00813992">
        <w:rPr>
          <w:rFonts w:cs="Calibri Light"/>
          <w:b/>
          <w:bCs/>
          <w:lang w:val="id-ID"/>
        </w:rPr>
        <w:t>Yesaya 52:13-53:12</w:t>
      </w:r>
    </w:p>
    <w:p w14:paraId="633ADE6B" w14:textId="0A2D937B" w:rsidR="00F066D4" w:rsidRPr="00813992" w:rsidRDefault="00F066D4" w:rsidP="00F066D4">
      <w:pPr>
        <w:ind w:firstLine="851"/>
        <w:jc w:val="both"/>
        <w:rPr>
          <w:rFonts w:cs="Calibri Light"/>
          <w:lang w:val="id-ID"/>
        </w:rPr>
      </w:pPr>
      <w:r w:rsidRPr="00813992">
        <w:rPr>
          <w:rFonts w:cs="Calibri Light"/>
          <w:lang w:val="id-ID"/>
        </w:rPr>
        <w:t xml:space="preserve">Bacaan ini berisi nubuat mengenai seseorang yang disebut “hamba-Ku” (baca: hamba TUHAN). Nubuat tersebut berisi dua pokok penting, yaitu bahwa hamba TUHAN ini </w:t>
      </w:r>
      <w:r w:rsidRPr="00813992">
        <w:rPr>
          <w:rFonts w:cs="Calibri Light"/>
          <w:b/>
          <w:bCs/>
          <w:lang w:val="id-ID"/>
        </w:rPr>
        <w:t xml:space="preserve">akan berhasil, akan ditinggikan, disanjung dan dimuliakan </w:t>
      </w:r>
      <w:r w:rsidRPr="00813992">
        <w:rPr>
          <w:rFonts w:cs="Calibri Light"/>
          <w:lang w:val="id-ID"/>
        </w:rPr>
        <w:t xml:space="preserve">(52:13). </w:t>
      </w:r>
      <w:r w:rsidR="00A8299A">
        <w:rPr>
          <w:rFonts w:cs="Calibri Light"/>
          <w:lang w:val="id-ID"/>
        </w:rPr>
        <w:t xml:space="preserve">Namun </w:t>
      </w:r>
      <w:r w:rsidRPr="00813992">
        <w:rPr>
          <w:rFonts w:cs="Calibri Light"/>
          <w:lang w:val="id-ID"/>
        </w:rPr>
        <w:t xml:space="preserve">keberhasilan dan kemuliaan itu akan didapatkannya sesudah </w:t>
      </w:r>
      <w:r w:rsidRPr="00813992">
        <w:rPr>
          <w:rFonts w:cs="Calibri Light"/>
          <w:b/>
          <w:bCs/>
          <w:lang w:val="id-ID"/>
        </w:rPr>
        <w:t>mengalami penderitaan yang hebat</w:t>
      </w:r>
      <w:r w:rsidRPr="00813992">
        <w:rPr>
          <w:rFonts w:cs="Calibri Light"/>
          <w:lang w:val="id-ID"/>
        </w:rPr>
        <w:t xml:space="preserve"> (52:14-15, 53:2-3, 7-9). </w:t>
      </w:r>
    </w:p>
    <w:p w14:paraId="64739E23" w14:textId="77777777" w:rsidR="00F066D4" w:rsidRPr="00813992" w:rsidRDefault="00F066D4" w:rsidP="00F066D4">
      <w:pPr>
        <w:ind w:firstLine="851"/>
        <w:jc w:val="both"/>
        <w:rPr>
          <w:rFonts w:cs="Calibri Light"/>
          <w:lang w:val="id-ID"/>
        </w:rPr>
      </w:pPr>
      <w:r w:rsidRPr="00813992">
        <w:rPr>
          <w:rFonts w:cs="Calibri Light"/>
          <w:lang w:val="id-ID"/>
        </w:rPr>
        <w:t xml:space="preserve">Siapakah hamba TUHAN itu? Ia digambarkan seperti taruk yang tumbuh di hadapan TUHAN dan tunas dari tanah kering </w:t>
      </w:r>
      <w:r w:rsidRPr="00813992">
        <w:rPr>
          <w:rFonts w:cs="Calibri Light"/>
          <w:lang w:val="id-ID"/>
        </w:rPr>
        <w:lastRenderedPageBreak/>
        <w:t>(53:2). Menarik diperhatikan, ia tumbuh di tanah yang kering. Tanah yang kering menggambarkan keadaan yang sebetulnya tidak memungkinkan untuk tumbuhnya tunas tanaman. Maka tumbuhnya tunas di tanah kering merupakan keajaiban yang hanya bisa terjadi karena kemurahan Tuhan. Keterangan “tumbuh di hadapan TUHAN” menegaskan bahwa sang hamba mengarahkan hidupnya kepada Tuhan (tidak membelakangi Tuhan), taat kepada Tuhan.</w:t>
      </w:r>
    </w:p>
    <w:p w14:paraId="40ED8E81" w14:textId="0B951CB0" w:rsidR="00F066D4" w:rsidRPr="00813992" w:rsidRDefault="00F066D4" w:rsidP="00F066D4">
      <w:pPr>
        <w:ind w:firstLine="851"/>
        <w:jc w:val="both"/>
        <w:rPr>
          <w:rFonts w:cs="Calibri Light"/>
          <w:lang w:val="id-ID"/>
        </w:rPr>
      </w:pPr>
      <w:r w:rsidRPr="00813992">
        <w:rPr>
          <w:rFonts w:cs="Calibri Light"/>
          <w:lang w:val="id-ID"/>
        </w:rPr>
        <w:t>Dalam hidupnya, sang hamba mengalami penderitaan yang begitu hebat, sampai-sampai orang mengira bahwa ia “</w:t>
      </w:r>
      <w:r w:rsidRPr="00813992">
        <w:rPr>
          <w:rFonts w:cs="Calibri Light"/>
          <w:i/>
          <w:iCs/>
          <w:lang w:val="id-ID"/>
        </w:rPr>
        <w:t>kena tulah</w:t>
      </w:r>
      <w:r w:rsidRPr="00813992">
        <w:rPr>
          <w:rFonts w:cs="Calibri Light"/>
          <w:lang w:val="id-ID"/>
        </w:rPr>
        <w:t xml:space="preserve">, </w:t>
      </w:r>
      <w:r w:rsidRPr="00813992">
        <w:rPr>
          <w:rFonts w:cs="Calibri Light"/>
          <w:i/>
          <w:iCs/>
          <w:lang w:val="id-ID"/>
        </w:rPr>
        <w:t>dipukul dan ditindas Allah</w:t>
      </w:r>
      <w:r w:rsidRPr="00813992">
        <w:rPr>
          <w:rFonts w:cs="Calibri Light"/>
          <w:lang w:val="id-ID"/>
        </w:rPr>
        <w:t>” (53:4). Namun kebenarannya ialah bahwa ia menanggung hukuman atas kesalahan umat Tuhan, “</w:t>
      </w:r>
      <w:r w:rsidRPr="00813992">
        <w:rPr>
          <w:rFonts w:cs="Calibri Light"/>
          <w:i/>
          <w:iCs/>
          <w:lang w:val="id-ID"/>
        </w:rPr>
        <w:t>karena pemberontakan umat-Ku ia kena tulah</w:t>
      </w:r>
      <w:r w:rsidRPr="00813992">
        <w:rPr>
          <w:rFonts w:cs="Calibri Light"/>
          <w:lang w:val="id-ID"/>
        </w:rPr>
        <w:t>” (53:8). Dan di balik semua itu, ada maksud Tuhan yang sangat indah, “</w:t>
      </w:r>
      <w:r w:rsidRPr="00813992">
        <w:rPr>
          <w:rFonts w:cs="Calibri Light"/>
          <w:i/>
          <w:iCs/>
          <w:lang w:val="id-ID"/>
        </w:rPr>
        <w:t>Apabila ia menyerahkan dirinya sebagai korban penebus salah, ia akan melihat keturunannya, umurnya akan lanjut, dan kehendak TUHAN akan terlaksana olehnya</w:t>
      </w:r>
      <w:r w:rsidRPr="00813992">
        <w:rPr>
          <w:rFonts w:cs="Calibri Light"/>
          <w:lang w:val="id-ID"/>
        </w:rPr>
        <w:t xml:space="preserve">” (53:10). Sang hamba rela menderita demi sebuah kehidupan, dengan pengorbanannya masa depan dapat diraih. </w:t>
      </w:r>
    </w:p>
    <w:p w14:paraId="7480B125" w14:textId="77777777" w:rsidR="00F066D4" w:rsidRPr="00813992" w:rsidRDefault="00F066D4" w:rsidP="00F066D4">
      <w:pPr>
        <w:ind w:firstLine="851"/>
        <w:jc w:val="both"/>
        <w:rPr>
          <w:rFonts w:cs="Calibri Light"/>
          <w:b/>
          <w:bCs/>
          <w:lang w:val="id-ID"/>
        </w:rPr>
      </w:pPr>
    </w:p>
    <w:p w14:paraId="0818C0D2" w14:textId="77777777" w:rsidR="00F066D4" w:rsidRPr="00813992" w:rsidRDefault="00F066D4" w:rsidP="00F066D4">
      <w:pPr>
        <w:jc w:val="both"/>
        <w:rPr>
          <w:rFonts w:cs="Calibri Light"/>
          <w:b/>
          <w:bCs/>
          <w:lang w:val="id-ID"/>
        </w:rPr>
      </w:pPr>
      <w:r w:rsidRPr="00813992">
        <w:rPr>
          <w:rFonts w:cs="Calibri Light"/>
          <w:b/>
          <w:bCs/>
          <w:lang w:val="id-ID"/>
        </w:rPr>
        <w:t>Mazmur 22</w:t>
      </w:r>
    </w:p>
    <w:p w14:paraId="38A9ECD1" w14:textId="77777777" w:rsidR="00F066D4" w:rsidRPr="00813992" w:rsidRDefault="00F066D4" w:rsidP="00F066D4">
      <w:pPr>
        <w:ind w:firstLine="851"/>
        <w:jc w:val="both"/>
        <w:rPr>
          <w:rFonts w:cs="Calibri Light"/>
          <w:lang w:val="id-ID"/>
        </w:rPr>
      </w:pPr>
      <w:r w:rsidRPr="00813992">
        <w:rPr>
          <w:rFonts w:cs="Calibri Light"/>
          <w:lang w:val="id-ID"/>
        </w:rPr>
        <w:t>Mazmur ini berisi seruan dari dalam penderitaan sekaligus ungkapan keyakinan kepada Tuhan. Dalam penderitaannya pemazmur berseru-seru kepada Tuhan. Ia mengharapkan pertolongan Tuhan, namun sepertinya Tuhan hanya diam (ayat 2-3). Tetapi menariknya, pemazmur tidak berhenti memohon dan berharap kepada Tuhan. Ia terus berseru siang dan malam, mencurahkan isi hati, keluh kesah dan bahkan keyakinannya kepada Tuhan. Pada akhirnya, ia pun menerima jawaban atas doa-doanya (ayat 22).</w:t>
      </w:r>
    </w:p>
    <w:p w14:paraId="69EECE10" w14:textId="77777777" w:rsidR="00F066D4" w:rsidRPr="00813992" w:rsidRDefault="00F066D4" w:rsidP="00F066D4">
      <w:pPr>
        <w:ind w:firstLine="851"/>
        <w:jc w:val="both"/>
        <w:rPr>
          <w:rFonts w:cs="Calibri Light"/>
          <w:lang w:val="id-ID"/>
        </w:rPr>
      </w:pPr>
      <w:r w:rsidRPr="00813992">
        <w:rPr>
          <w:rFonts w:cs="Calibri Light"/>
          <w:lang w:val="id-ID"/>
        </w:rPr>
        <w:t>Mazmur 22 ini juga disebut mazmur salib karena di dalamnya terkandung gambaran (nubuat) mengenai peristiwa salib. Bahkan di atas kayu salib, Tuhan Yesus menyerukan ungkapan Mazmur 22 ini (lihat Matius 27:46 dan Markus 15:34). Dengan mengutip ungkapan tersebut, Yesus menunjukkan bahwa di dalam diri-Nya nubuat itu digenapi.</w:t>
      </w:r>
    </w:p>
    <w:p w14:paraId="0964283D" w14:textId="77777777" w:rsidR="00F066D4" w:rsidRPr="00813992" w:rsidRDefault="00F066D4" w:rsidP="00F066D4">
      <w:pPr>
        <w:ind w:firstLine="851"/>
        <w:jc w:val="both"/>
        <w:rPr>
          <w:rFonts w:cs="Calibri Light"/>
          <w:b/>
          <w:bCs/>
          <w:lang w:val="id-ID"/>
        </w:rPr>
      </w:pPr>
    </w:p>
    <w:p w14:paraId="59D0B54C" w14:textId="77777777" w:rsidR="00F066D4" w:rsidRPr="00813992" w:rsidRDefault="00F066D4" w:rsidP="00F066D4">
      <w:pPr>
        <w:jc w:val="both"/>
        <w:rPr>
          <w:rFonts w:cs="Calibri Light"/>
          <w:b/>
          <w:bCs/>
          <w:lang w:val="id-ID"/>
        </w:rPr>
      </w:pPr>
    </w:p>
    <w:p w14:paraId="30935DCC" w14:textId="77777777" w:rsidR="00F066D4" w:rsidRPr="00813992" w:rsidRDefault="00F066D4" w:rsidP="00F066D4">
      <w:pPr>
        <w:jc w:val="both"/>
        <w:rPr>
          <w:rFonts w:cs="Calibri Light"/>
          <w:b/>
          <w:bCs/>
          <w:lang w:val="id-ID"/>
        </w:rPr>
      </w:pPr>
    </w:p>
    <w:p w14:paraId="62685944" w14:textId="36C7F874" w:rsidR="00F066D4" w:rsidRPr="00813992" w:rsidRDefault="00F066D4" w:rsidP="00F066D4">
      <w:pPr>
        <w:jc w:val="both"/>
        <w:rPr>
          <w:rFonts w:cs="Calibri Light"/>
          <w:b/>
          <w:bCs/>
          <w:lang w:val="id-ID"/>
        </w:rPr>
      </w:pPr>
      <w:r w:rsidRPr="00813992">
        <w:rPr>
          <w:rFonts w:cs="Calibri Light"/>
          <w:b/>
          <w:bCs/>
          <w:lang w:val="id-ID"/>
        </w:rPr>
        <w:t>Ibrani 10:16-25</w:t>
      </w:r>
    </w:p>
    <w:p w14:paraId="58356CE1" w14:textId="77777777" w:rsidR="00F066D4" w:rsidRPr="00813992" w:rsidRDefault="00F066D4" w:rsidP="00F066D4">
      <w:pPr>
        <w:ind w:firstLine="851"/>
        <w:jc w:val="both"/>
        <w:rPr>
          <w:rFonts w:cs="Calibri Light"/>
          <w:lang w:val="id-ID"/>
        </w:rPr>
      </w:pPr>
      <w:r w:rsidRPr="00813992">
        <w:rPr>
          <w:rFonts w:cs="Calibri Light"/>
          <w:lang w:val="id-ID"/>
        </w:rPr>
        <w:t>Penulis surat Ibrani memaknai karya salib (karya Kristus) sebagai pembuka jalan yang memungkinkan  manusia menghadap Allah. Karena penyucian oleh darah Kristus, orang berdosa beroleh keberanian untuk datang kepada Allah (ayat 19-20). Maka, ia mengajak orang percaya “</w:t>
      </w:r>
      <w:r w:rsidRPr="00813992">
        <w:rPr>
          <w:rFonts w:cs="Calibri Light"/>
          <w:i/>
          <w:iCs/>
          <w:lang w:val="id-ID"/>
        </w:rPr>
        <w:t>marilah kita menghadap Allah dengan hati yang tulus ikhlas dan keyakinan iman yang teguh</w:t>
      </w:r>
      <w:r w:rsidRPr="00813992">
        <w:rPr>
          <w:rFonts w:cs="Calibri Light"/>
          <w:lang w:val="id-ID"/>
        </w:rPr>
        <w:t xml:space="preserve">” (ayat 22). </w:t>
      </w:r>
    </w:p>
    <w:p w14:paraId="149ED227" w14:textId="77777777" w:rsidR="00F066D4" w:rsidRPr="00813992" w:rsidRDefault="00F066D4" w:rsidP="00F066D4">
      <w:pPr>
        <w:ind w:firstLine="851"/>
        <w:jc w:val="both"/>
        <w:rPr>
          <w:rFonts w:cs="Calibri Light"/>
          <w:lang w:val="id-ID"/>
        </w:rPr>
      </w:pPr>
      <w:r w:rsidRPr="00813992">
        <w:rPr>
          <w:rFonts w:cs="Calibri Light"/>
          <w:lang w:val="id-ID"/>
        </w:rPr>
        <w:t>Pertemuan-pertemuan ibadah merupakan (salah satu) wadah perjumpaan manusia dengan Allah. Karena itu ia menasihatkan, “</w:t>
      </w:r>
      <w:r w:rsidRPr="00813992">
        <w:rPr>
          <w:rFonts w:cs="Calibri Light"/>
          <w:i/>
          <w:iCs/>
          <w:lang w:val="id-ID"/>
        </w:rPr>
        <w:t>Jangan kita menjauhkan diri dari pertemuan-pertemuan ibadah kita, seperti dibiasakan oleh beberapa orang</w:t>
      </w:r>
      <w:r w:rsidRPr="00813992">
        <w:rPr>
          <w:rFonts w:cs="Calibri Light"/>
          <w:lang w:val="id-ID"/>
        </w:rPr>
        <w:t>” (ayat 25). Rupanya, kala itu ada orang percaya yang terbiasa menjauhi pertemuan ibadah. Sungguh disayangkan, menjauhi pertemuan ibadah berarti menyia-nyiakan kesempatan untuk bersama-sama menghadap Allah. Padahal kesempatan itu sangat berharga. Tidak ada yang bisa membeli kesempatan itu dengan amal baik dan harta bahkan nyawa sekali pun. Orang percaya diajak untuk saling peduli dan saling menasihati, semakin giat beribadah dan melakukan pekerjaan baik menjelang kedatangan Kristus yang kedua kalinya.</w:t>
      </w:r>
    </w:p>
    <w:p w14:paraId="2BF0D08D" w14:textId="77777777" w:rsidR="00F066D4" w:rsidRPr="00813992" w:rsidRDefault="00F066D4" w:rsidP="00F066D4">
      <w:pPr>
        <w:tabs>
          <w:tab w:val="left" w:pos="720"/>
          <w:tab w:val="center" w:pos="3117"/>
        </w:tabs>
        <w:ind w:firstLine="851"/>
        <w:jc w:val="both"/>
        <w:rPr>
          <w:rFonts w:cs="Calibri Light"/>
          <w:lang w:val="id-ID"/>
        </w:rPr>
      </w:pPr>
      <w:r w:rsidRPr="00813992">
        <w:rPr>
          <w:rFonts w:cs="Calibri Light"/>
          <w:lang w:val="id-ID"/>
        </w:rPr>
        <w:tab/>
      </w:r>
      <w:r w:rsidRPr="00813992">
        <w:rPr>
          <w:rFonts w:cs="Calibri Light"/>
          <w:lang w:val="id-ID"/>
        </w:rPr>
        <w:tab/>
      </w:r>
    </w:p>
    <w:p w14:paraId="507D7568" w14:textId="77777777" w:rsidR="00F066D4" w:rsidRPr="00813992" w:rsidRDefault="00F066D4" w:rsidP="00F066D4">
      <w:pPr>
        <w:jc w:val="both"/>
        <w:rPr>
          <w:rFonts w:cs="Calibri Light"/>
          <w:b/>
          <w:bCs/>
          <w:lang w:val="id-ID"/>
        </w:rPr>
      </w:pPr>
      <w:r w:rsidRPr="00813992">
        <w:rPr>
          <w:rFonts w:cs="Calibri Light"/>
          <w:b/>
          <w:bCs/>
          <w:lang w:val="id-ID"/>
        </w:rPr>
        <w:t>Yohanes 18:1-19:42</w:t>
      </w:r>
    </w:p>
    <w:p w14:paraId="780DFBDB" w14:textId="208224EA" w:rsidR="00F066D4" w:rsidRPr="00813992" w:rsidRDefault="00F066D4" w:rsidP="00F066D4">
      <w:pPr>
        <w:ind w:firstLine="851"/>
        <w:jc w:val="both"/>
        <w:rPr>
          <w:rFonts w:cs="Calibri Light"/>
          <w:lang w:val="id-ID"/>
        </w:rPr>
      </w:pPr>
      <w:r w:rsidRPr="00813992">
        <w:rPr>
          <w:rFonts w:cs="Calibri Light"/>
          <w:lang w:val="id-ID"/>
        </w:rPr>
        <w:t>Peristiwa seputar penyaliban Yesus diberitakan panjang lebar oleh Yohanes (2 pasal). Mulai dari penangkapan Yesus di sebuah taman, pengadilan yang berbelit-belit dan penuh intrik, penyaliban dan kematian Yesus hingga penguburan-Nya. Berbeda dari kesaksian ketiga Injil lainnya, Yohanes melengkapi berita salib dengan peristiwa di mana seorang prajurit menikam lambung Yesus dengan tombak. Yang terjadi saat itu adalah “</w:t>
      </w:r>
      <w:r w:rsidRPr="00813992">
        <w:rPr>
          <w:rFonts w:cs="Calibri Light"/>
          <w:i/>
          <w:iCs/>
          <w:lang w:val="id-ID"/>
        </w:rPr>
        <w:t>segera mengalir keluar darah dan air</w:t>
      </w:r>
      <w:r w:rsidRPr="00813992">
        <w:rPr>
          <w:rFonts w:cs="Calibri Light"/>
          <w:lang w:val="id-ID"/>
        </w:rPr>
        <w:t>” (19:34). Keterangan ini bernilai sangat penting sebagai bukti bahwa Yesus benar-benar mati.</w:t>
      </w:r>
    </w:p>
    <w:p w14:paraId="4B840209" w14:textId="693B7347" w:rsidR="00F066D4" w:rsidRPr="00813992" w:rsidRDefault="00F066D4" w:rsidP="00F066D4">
      <w:pPr>
        <w:ind w:firstLine="851"/>
        <w:jc w:val="both"/>
        <w:rPr>
          <w:rFonts w:cs="Calibri Light"/>
          <w:lang w:val="id-ID"/>
        </w:rPr>
      </w:pPr>
      <w:r w:rsidRPr="00813992">
        <w:rPr>
          <w:rFonts w:cs="Calibri Light"/>
          <w:lang w:val="id-ID"/>
        </w:rPr>
        <w:t xml:space="preserve">Secara medis dapat diterangkan demikian: </w:t>
      </w:r>
      <w:r w:rsidR="00CA53B6">
        <w:rPr>
          <w:rFonts w:cs="Calibri Light"/>
          <w:lang w:val="id-ID"/>
        </w:rPr>
        <w:t>p</w:t>
      </w:r>
      <w:r w:rsidRPr="00813992">
        <w:rPr>
          <w:rFonts w:cs="Calibri Light"/>
          <w:lang w:val="id-ID"/>
        </w:rPr>
        <w:t xml:space="preserve">enyiksaan dan penyaliban yang dialami Yesus sebelum kematian-Nya telah mengakibatkan apa yang disebut </w:t>
      </w:r>
      <w:r w:rsidRPr="00813992">
        <w:rPr>
          <w:rFonts w:cs="Calibri Light"/>
          <w:i/>
          <w:iCs/>
          <w:lang w:val="id-ID"/>
        </w:rPr>
        <w:t>syok hipovolemik</w:t>
      </w:r>
      <w:r w:rsidRPr="00813992">
        <w:rPr>
          <w:rFonts w:cs="Calibri Light"/>
          <w:lang w:val="id-ID"/>
        </w:rPr>
        <w:t xml:space="preserve">. </w:t>
      </w:r>
      <w:r w:rsidRPr="00813992">
        <w:rPr>
          <w:rFonts w:cs="Calibri Light"/>
          <w:i/>
          <w:iCs/>
          <w:lang w:val="id-ID"/>
        </w:rPr>
        <w:t>Syok hipovolemik</w:t>
      </w:r>
      <w:r w:rsidRPr="00813992">
        <w:rPr>
          <w:rFonts w:cs="Calibri Light"/>
          <w:lang w:val="id-ID"/>
        </w:rPr>
        <w:t xml:space="preserve"> adalah kondisi berkurangnya jumlah plasma di </w:t>
      </w:r>
      <w:r w:rsidRPr="00813992">
        <w:rPr>
          <w:rFonts w:cs="Calibri Light"/>
          <w:i/>
          <w:iCs/>
          <w:lang w:val="id-ID"/>
        </w:rPr>
        <w:t xml:space="preserve">intravaskuler </w:t>
      </w:r>
      <w:r w:rsidRPr="00813992">
        <w:rPr>
          <w:rFonts w:cs="Calibri Light"/>
          <w:lang w:val="id-ID"/>
        </w:rPr>
        <w:t xml:space="preserve">(pengangkutan zat melalui pembuluh angkut) akibat hilangnya darah dalam jumlah banyak, trauma yang menyebabkan </w:t>
      </w:r>
      <w:r w:rsidRPr="00813992">
        <w:rPr>
          <w:rFonts w:cs="Calibri Light"/>
          <w:lang w:val="id-ID"/>
        </w:rPr>
        <w:lastRenderedPageBreak/>
        <w:t xml:space="preserve">cairan berpindah ke ruang tubuh yang sudah tidak berfungsi serta dehidrasi yang hebat. Syok </w:t>
      </w:r>
      <w:r w:rsidRPr="00813992">
        <w:rPr>
          <w:rFonts w:cs="Calibri Light"/>
          <w:i/>
          <w:iCs/>
          <w:lang w:val="id-ID"/>
        </w:rPr>
        <w:t>hipovolemik</w:t>
      </w:r>
      <w:r w:rsidRPr="00813992">
        <w:rPr>
          <w:rFonts w:cs="Calibri Light"/>
          <w:lang w:val="id-ID"/>
        </w:rPr>
        <w:t xml:space="preserve"> menyebabkan cairan berkumpul di sekitar jantung (disebut efusi perikardia) dan di sekitar paru-paru (efusi pleura). Maka ketika lambung (terjemahan lain menyebut rusuk) Yesus ditikam, di mana berkumpul sisa-sisa cairan yang masih ada dalam tubuh, segeralah keluar darah dan air seperti kesaksian Yohanes. Peristiwa ini membuktikan bahwa Yesus benar-benar mati.</w:t>
      </w:r>
    </w:p>
    <w:p w14:paraId="224EE851" w14:textId="0E980211" w:rsidR="00F066D4" w:rsidRPr="00813992" w:rsidRDefault="00F066D4" w:rsidP="00F066D4">
      <w:pPr>
        <w:ind w:firstLine="851"/>
        <w:jc w:val="both"/>
        <w:rPr>
          <w:rFonts w:cs="Calibri Light"/>
          <w:lang w:val="id-ID"/>
        </w:rPr>
      </w:pPr>
      <w:r w:rsidRPr="00813992">
        <w:rPr>
          <w:rFonts w:cs="Calibri Light"/>
          <w:lang w:val="id-ID"/>
        </w:rPr>
        <w:t>Yesus yang sudah benar-benar mati (bukan pingsan atau mati suri, apalagi pura-pura mati) kemudian dimakamkan dalam sebuah kubur baru. Injil Matius (27:60), Lukas (23:53) dan Yohanes (19:41) sama-sama menerangkan bahwa kubur untuk memakamkan Yesus adalah kubur baru, di mana belum pernah dibaringkan mayat. Apakah ada makna khusus di balik keterangan tersebut? Setidaknya keterangan itu  menunjukkan: Pertama, Yusuf Arimatea benar-benar mengasihi Yesus dan mempersembahkan yang terbaik untuk Yesus. Kedua, kubur yang belum pernah digunakan itu menunjukkan bahwa tempat itu belum najis oleh mayat.</w:t>
      </w:r>
    </w:p>
    <w:p w14:paraId="4833251F" w14:textId="77777777" w:rsidR="00F066D4" w:rsidRPr="00813992" w:rsidRDefault="00F066D4" w:rsidP="00F066D4">
      <w:pPr>
        <w:ind w:firstLine="851"/>
        <w:jc w:val="both"/>
        <w:rPr>
          <w:b/>
          <w:bCs/>
          <w:lang w:val="id-ID"/>
        </w:rPr>
      </w:pPr>
    </w:p>
    <w:p w14:paraId="6D23EADA" w14:textId="77777777" w:rsidR="00F066D4" w:rsidRPr="00813992" w:rsidRDefault="00F066D4" w:rsidP="00F066D4">
      <w:pPr>
        <w:ind w:firstLine="851"/>
        <w:jc w:val="both"/>
        <w:rPr>
          <w:b/>
          <w:bCs/>
          <w:lang w:val="id-ID"/>
        </w:rPr>
      </w:pPr>
    </w:p>
    <w:p w14:paraId="15F5B02C" w14:textId="77777777" w:rsidR="00F066D4" w:rsidRPr="00813992" w:rsidRDefault="00F066D4" w:rsidP="00F066D4">
      <w:pPr>
        <w:jc w:val="both"/>
        <w:rPr>
          <w:b/>
          <w:bCs/>
          <w:lang w:val="id-ID"/>
        </w:rPr>
      </w:pPr>
      <w:r w:rsidRPr="00813992">
        <w:rPr>
          <w:b/>
          <w:bCs/>
          <w:lang w:val="id-ID"/>
        </w:rPr>
        <w:t>BERITA YANG AKAN DISAMPAIKAN</w:t>
      </w:r>
    </w:p>
    <w:p w14:paraId="0D744EF2" w14:textId="77777777" w:rsidR="00F066D4" w:rsidRPr="00813992" w:rsidRDefault="00F066D4" w:rsidP="00CA53B6">
      <w:pPr>
        <w:pStyle w:val="DaftarParagraf"/>
        <w:ind w:left="0" w:firstLine="0"/>
        <w:rPr>
          <w:rFonts w:cs="Calibri Light"/>
          <w:lang w:val="id-ID"/>
        </w:rPr>
      </w:pPr>
      <w:r w:rsidRPr="00813992">
        <w:rPr>
          <w:rFonts w:cs="Calibri Light"/>
          <w:lang w:val="id-ID"/>
        </w:rPr>
        <w:t>Salib Kristus adalah jalan yang ditentukan Allah untuk menyelamatkan manusia berdosa. Karya Salib telah dinubuatkan jauh sebelumnya dan harus terus diberitakan pada dunia. Peristiwa Salib adalah suatu kebenaran yang bisa dibuktikan dan dipertanggung-jawabkan. Salib Kristus harus menjadi pusat hidup orang percaya, yang menjadi sumber kekuatan dan memberi arah pada kehidupan.</w:t>
      </w:r>
    </w:p>
    <w:p w14:paraId="42054DEA" w14:textId="77777777" w:rsidR="00F066D4" w:rsidRPr="00813992" w:rsidRDefault="00F066D4" w:rsidP="00F066D4">
      <w:pPr>
        <w:ind w:firstLine="851"/>
        <w:jc w:val="both"/>
        <w:rPr>
          <w:b/>
          <w:bCs/>
          <w:lang w:val="id-ID"/>
        </w:rPr>
      </w:pPr>
    </w:p>
    <w:p w14:paraId="608AE618" w14:textId="77777777" w:rsidR="00F066D4" w:rsidRPr="00813992" w:rsidRDefault="00F066D4" w:rsidP="00F066D4">
      <w:pPr>
        <w:spacing w:line="259" w:lineRule="auto"/>
        <w:ind w:firstLine="851"/>
        <w:jc w:val="both"/>
        <w:rPr>
          <w:b/>
          <w:bCs/>
          <w:lang w:val="id-ID"/>
        </w:rPr>
      </w:pPr>
      <w:r w:rsidRPr="00813992">
        <w:rPr>
          <w:b/>
          <w:bCs/>
          <w:lang w:val="id-ID"/>
        </w:rPr>
        <w:br w:type="page"/>
      </w:r>
    </w:p>
    <w:p w14:paraId="4BAA09A0" w14:textId="77777777" w:rsidR="00F066D4" w:rsidRPr="00813992" w:rsidRDefault="00F066D4" w:rsidP="00F066D4">
      <w:pPr>
        <w:jc w:val="both"/>
        <w:rPr>
          <w:rFonts w:cs="Tahoma"/>
          <w:b/>
          <w:bCs/>
          <w:lang w:val="id-ID"/>
        </w:rPr>
      </w:pPr>
      <w:r w:rsidRPr="00813992">
        <w:rPr>
          <w:b/>
          <w:bCs/>
          <w:lang w:val="id-ID"/>
        </w:rPr>
        <w:lastRenderedPageBreak/>
        <w:t>KHOTBAH JANGKEP</w:t>
      </w:r>
    </w:p>
    <w:p w14:paraId="55400FF9" w14:textId="77777777" w:rsidR="00F066D4" w:rsidRPr="00813992" w:rsidRDefault="00F066D4" w:rsidP="00F066D4">
      <w:pPr>
        <w:pStyle w:val="DaftarParagraf"/>
        <w:ind w:left="0" w:firstLine="851"/>
        <w:rPr>
          <w:rFonts w:cs="Calibri Light"/>
          <w:lang w:val="id-ID"/>
        </w:rPr>
      </w:pPr>
    </w:p>
    <w:p w14:paraId="15B19CED" w14:textId="37BA50B7" w:rsidR="00F066D4" w:rsidRPr="00813992" w:rsidRDefault="00F066D4" w:rsidP="00F066D4">
      <w:pPr>
        <w:jc w:val="center"/>
        <w:rPr>
          <w:rFonts w:cs="Calibri Light"/>
          <w:b/>
          <w:bCs/>
          <w:lang w:val="id-ID"/>
        </w:rPr>
      </w:pPr>
      <w:r w:rsidRPr="00813992">
        <w:rPr>
          <w:rFonts w:cs="Calibri Light"/>
          <w:b/>
          <w:bCs/>
          <w:lang w:val="id-ID"/>
        </w:rPr>
        <w:t>“Memandang Salib”</w:t>
      </w:r>
    </w:p>
    <w:p w14:paraId="59DDDEED" w14:textId="77777777" w:rsidR="00F066D4" w:rsidRPr="00813992" w:rsidRDefault="00F066D4" w:rsidP="00F066D4">
      <w:pPr>
        <w:ind w:firstLine="851"/>
        <w:jc w:val="both"/>
        <w:rPr>
          <w:rFonts w:cs="Calibri Light"/>
          <w:spacing w:val="-2"/>
          <w:lang w:val="id-ID"/>
        </w:rPr>
      </w:pPr>
    </w:p>
    <w:p w14:paraId="2FBE1818" w14:textId="77777777" w:rsidR="00F066D4" w:rsidRPr="00813992" w:rsidRDefault="00F066D4" w:rsidP="00F066D4">
      <w:pPr>
        <w:ind w:firstLine="851"/>
        <w:jc w:val="both"/>
        <w:rPr>
          <w:rFonts w:cs="Calibri Light"/>
          <w:spacing w:val="-2"/>
          <w:lang w:val="id-ID"/>
        </w:rPr>
      </w:pPr>
      <w:r w:rsidRPr="00813992">
        <w:rPr>
          <w:rFonts w:cs="Calibri Light"/>
          <w:spacing w:val="-2"/>
          <w:lang w:val="id-ID"/>
        </w:rPr>
        <w:t xml:space="preserve">Lagu KJ 169 yang berjudul “Memandang Salib Rajaku” digubah oleh Isaac Watts pada tahun 1707, dengan judul asli </w:t>
      </w:r>
      <w:r w:rsidRPr="00813992">
        <w:rPr>
          <w:rFonts w:cs="Calibri Light"/>
          <w:i/>
          <w:iCs/>
          <w:spacing w:val="-2"/>
          <w:lang w:val="id-ID"/>
        </w:rPr>
        <w:t>Crucifixion to the World by the Cross of Christ</w:t>
      </w:r>
      <w:r w:rsidRPr="00813992">
        <w:rPr>
          <w:rFonts w:cs="Calibri Light"/>
          <w:spacing w:val="-2"/>
          <w:lang w:val="id-ID"/>
        </w:rPr>
        <w:t>. Isinya terinspirasi dari perkataan rasul Paulus dalam Galatia 6:14, “</w:t>
      </w:r>
      <w:r w:rsidRPr="00813992">
        <w:rPr>
          <w:rFonts w:cs="Calibri Light"/>
          <w:i/>
          <w:iCs/>
          <w:spacing w:val="-2"/>
          <w:lang w:val="id-ID"/>
        </w:rPr>
        <w:t>Tetapi aku sekali-kali tidak mau bermegah, selain dalam salib Tuhan kita Yesus Kristus,</w:t>
      </w:r>
      <w:r w:rsidRPr="00813992">
        <w:rPr>
          <w:rFonts w:cs="Calibri Light"/>
          <w:i/>
          <w:iCs/>
          <w:spacing w:val="-2"/>
          <w:vertAlign w:val="superscript"/>
          <w:lang w:val="id-ID"/>
        </w:rPr>
        <w:t xml:space="preserve"> </w:t>
      </w:r>
      <w:r w:rsidRPr="00813992">
        <w:rPr>
          <w:rFonts w:cs="Calibri Light"/>
          <w:i/>
          <w:iCs/>
          <w:spacing w:val="-2"/>
          <w:lang w:val="id-ID"/>
        </w:rPr>
        <w:t>sebab olehnya dunia telah disalibkan bagiku dan aku bagi dunia</w:t>
      </w:r>
      <w:r w:rsidRPr="00813992">
        <w:rPr>
          <w:rFonts w:cs="Calibri Light"/>
          <w:spacing w:val="-2"/>
          <w:lang w:val="id-ID"/>
        </w:rPr>
        <w:t>”. Lagu ini mengingatkan setiap orang percaya untuk menjadikan Salib (baca: karya Kristus di kayu salib) sebagai pusat hidup dan kebanggaannya.</w:t>
      </w:r>
    </w:p>
    <w:p w14:paraId="2AAF1D13" w14:textId="77777777" w:rsidR="00F066D4" w:rsidRPr="00813992" w:rsidRDefault="00F066D4" w:rsidP="00F066D4">
      <w:pPr>
        <w:ind w:firstLine="851"/>
        <w:jc w:val="both"/>
        <w:rPr>
          <w:rFonts w:cs="Calibri Light"/>
          <w:lang w:val="id-ID"/>
        </w:rPr>
      </w:pPr>
      <w:r w:rsidRPr="00813992">
        <w:rPr>
          <w:rFonts w:cs="Calibri Light"/>
          <w:spacing w:val="-2"/>
          <w:lang w:val="id-ID"/>
        </w:rPr>
        <w:t xml:space="preserve">Karya Salib merupakan pusat pemberitaan Kitab Suci, baik dalam Perjanjian Lama maupun Perjanjian Baru, seperti bisa kita lihat dari bacaan Alkitab hari ini. Yesaya </w:t>
      </w:r>
      <w:r w:rsidRPr="00813992">
        <w:rPr>
          <w:rFonts w:cs="Calibri Light"/>
          <w:lang w:val="id-ID"/>
        </w:rPr>
        <w:t>52:13-53:12, Mazmur 22, Ibrani 10:16-25, dan Yohanes 18:1-19:2 memberi kesaksian mengenai karya Salib.</w:t>
      </w:r>
    </w:p>
    <w:p w14:paraId="1AFB18E7" w14:textId="451F6F5A" w:rsidR="00F066D4" w:rsidRPr="00813992" w:rsidRDefault="00F066D4" w:rsidP="00F066D4">
      <w:pPr>
        <w:ind w:firstLine="851"/>
        <w:jc w:val="both"/>
        <w:rPr>
          <w:rFonts w:cs="Calibri Light"/>
          <w:lang w:val="id-ID"/>
        </w:rPr>
      </w:pPr>
      <w:r w:rsidRPr="00813992">
        <w:rPr>
          <w:rFonts w:cs="Calibri Light"/>
          <w:spacing w:val="-2"/>
          <w:lang w:val="id-ID"/>
        </w:rPr>
        <w:t xml:space="preserve">Yesaya </w:t>
      </w:r>
      <w:r w:rsidRPr="00813992">
        <w:rPr>
          <w:rFonts w:cs="Calibri Light"/>
          <w:lang w:val="id-ID"/>
        </w:rPr>
        <w:t>52:13-53:12 berisi nubuat tentang hamba TUHAN yang menderita. Dalam hidupnya, sang hamba mengalami penderitaan yang begitu hebat, sampai-sampai orang mengira bahwa ia “</w:t>
      </w:r>
      <w:r w:rsidRPr="00813992">
        <w:rPr>
          <w:rFonts w:cs="Calibri Light"/>
          <w:i/>
          <w:iCs/>
          <w:lang w:val="id-ID"/>
        </w:rPr>
        <w:t>kena tulah</w:t>
      </w:r>
      <w:r w:rsidRPr="00813992">
        <w:rPr>
          <w:rFonts w:cs="Calibri Light"/>
          <w:lang w:val="id-ID"/>
        </w:rPr>
        <w:t xml:space="preserve">, </w:t>
      </w:r>
      <w:r w:rsidRPr="00813992">
        <w:rPr>
          <w:rFonts w:cs="Calibri Light"/>
          <w:i/>
          <w:iCs/>
          <w:lang w:val="id-ID"/>
        </w:rPr>
        <w:t>dipukul dan ditindas Allah</w:t>
      </w:r>
      <w:r w:rsidRPr="00813992">
        <w:rPr>
          <w:rFonts w:cs="Calibri Light"/>
          <w:lang w:val="id-ID"/>
        </w:rPr>
        <w:t>” (53:4). Namun kebenarannya ialah bahwa ia menanggung hukuman atas kesalahan umat Tuhan, “</w:t>
      </w:r>
      <w:r w:rsidRPr="00813992">
        <w:rPr>
          <w:rFonts w:cs="Calibri Light"/>
          <w:i/>
          <w:iCs/>
          <w:lang w:val="id-ID"/>
        </w:rPr>
        <w:t>karena pemberontakan umat-Ku ia kena tulah</w:t>
      </w:r>
      <w:r w:rsidRPr="00813992">
        <w:rPr>
          <w:rFonts w:cs="Calibri Light"/>
          <w:lang w:val="id-ID"/>
        </w:rPr>
        <w:t>” (53:8). Dan di balik semua itu, ada maksud Tuhan yang sangat indah, “</w:t>
      </w:r>
      <w:r w:rsidRPr="00813992">
        <w:rPr>
          <w:rFonts w:cs="Calibri Light"/>
          <w:i/>
          <w:iCs/>
          <w:lang w:val="id-ID"/>
        </w:rPr>
        <w:t>Apabila ia menyerahkan dirinya sebagai k</w:t>
      </w:r>
      <w:r w:rsidR="00CA53B6">
        <w:rPr>
          <w:rFonts w:cs="Calibri Light"/>
          <w:i/>
          <w:iCs/>
          <w:lang w:val="id-ID"/>
        </w:rPr>
        <w:t>u</w:t>
      </w:r>
      <w:r w:rsidRPr="00813992">
        <w:rPr>
          <w:rFonts w:cs="Calibri Light"/>
          <w:i/>
          <w:iCs/>
          <w:lang w:val="id-ID"/>
        </w:rPr>
        <w:t>rban penebus salah, ia akan melihat keturunannya, umurnya akan lanjut, dan kehendak TUHAN akan terlaksana olehnya</w:t>
      </w:r>
      <w:r w:rsidRPr="00813992">
        <w:rPr>
          <w:rFonts w:cs="Calibri Light"/>
          <w:lang w:val="id-ID"/>
        </w:rPr>
        <w:t xml:space="preserve">” (53:10). Sang hamba rela menderita demi sebuah kehidupan, dengan pengorbanannya masa depan dapat diraih. </w:t>
      </w:r>
    </w:p>
    <w:p w14:paraId="7B0D63E4" w14:textId="5ACBDD19" w:rsidR="00F066D4" w:rsidRPr="00813992" w:rsidRDefault="00F066D4" w:rsidP="00F066D4">
      <w:pPr>
        <w:ind w:firstLine="851"/>
        <w:jc w:val="both"/>
        <w:rPr>
          <w:rFonts w:cs="Calibri Light"/>
          <w:lang w:val="id-ID"/>
        </w:rPr>
      </w:pPr>
      <w:r w:rsidRPr="00813992">
        <w:rPr>
          <w:rFonts w:cs="Calibri Light"/>
          <w:lang w:val="id-ID"/>
        </w:rPr>
        <w:t xml:space="preserve"> Mazmur 22 menggambarkan peristiwa salib: Di</w:t>
      </w:r>
      <w:r w:rsidR="00CA53B6">
        <w:rPr>
          <w:rFonts w:cs="Calibri Light"/>
          <w:lang w:val="id-ID"/>
        </w:rPr>
        <w:t xml:space="preserve"> </w:t>
      </w:r>
      <w:r w:rsidRPr="00813992">
        <w:rPr>
          <w:rFonts w:cs="Calibri Light"/>
          <w:lang w:val="id-ID"/>
        </w:rPr>
        <w:t>mana ada penghinaan dan olok-olok, kerumunan bangsa asing, penyiksaan fisik dan penderitaan batin hingga merasa ditinggalkan Allah.</w:t>
      </w:r>
      <w:r w:rsidR="00CA53B6">
        <w:rPr>
          <w:rFonts w:cs="Calibri Light"/>
          <w:lang w:val="id-ID"/>
        </w:rPr>
        <w:t xml:space="preserve"> Namun</w:t>
      </w:r>
      <w:r w:rsidRPr="00813992">
        <w:rPr>
          <w:rFonts w:cs="Calibri Light"/>
          <w:lang w:val="id-ID"/>
        </w:rPr>
        <w:t xml:space="preserve"> menariknya, di tengah penderitaan itu keyakinan dan pengharapan akan Allah tidak pernah putus. Dan akhirnya Allah sendiri menunjukkan kuasa dan keadilannya sebagai jawaban atas semua pergumulan.</w:t>
      </w:r>
    </w:p>
    <w:p w14:paraId="4BBE2806" w14:textId="191768D8" w:rsidR="00F066D4" w:rsidRPr="00813992" w:rsidRDefault="00F066D4" w:rsidP="00F066D4">
      <w:pPr>
        <w:ind w:firstLine="851"/>
        <w:jc w:val="both"/>
        <w:rPr>
          <w:rFonts w:cs="Calibri Light"/>
          <w:lang w:val="id-ID"/>
        </w:rPr>
      </w:pPr>
      <w:r w:rsidRPr="00813992">
        <w:rPr>
          <w:rFonts w:cs="Calibri Light"/>
          <w:lang w:val="id-ID"/>
        </w:rPr>
        <w:t xml:space="preserve">Ibrani 10:16-25 memaknai karya Salib sebagai pembuka </w:t>
      </w:r>
      <w:r w:rsidRPr="00813992">
        <w:rPr>
          <w:rFonts w:cs="Calibri Light"/>
          <w:lang w:val="id-ID"/>
        </w:rPr>
        <w:lastRenderedPageBreak/>
        <w:t>jalan yang memungkinkan manusia menghadap Allah. Darah Kristus yang tercurah di atas kayu salib menjadi pembasuh yang menyucikan setiap dosa. Karya Salib mengundang setiap orang untuk memberi diri disucikan dari dosa dan selanjutnya menjala</w:t>
      </w:r>
      <w:r w:rsidR="00CA53B6">
        <w:rPr>
          <w:rFonts w:cs="Calibri Light"/>
          <w:lang w:val="id-ID"/>
        </w:rPr>
        <w:t>n</w:t>
      </w:r>
      <w:r w:rsidRPr="00813992">
        <w:rPr>
          <w:rFonts w:cs="Calibri Light"/>
          <w:lang w:val="id-ID"/>
        </w:rPr>
        <w:t>i hidup baru. Kehidupan baru itu harus diwujudkan dengan “</w:t>
      </w:r>
      <w:r w:rsidRPr="00813992">
        <w:rPr>
          <w:rFonts w:cs="Calibri Light"/>
          <w:i/>
          <w:iCs/>
          <w:lang w:val="id-ID"/>
        </w:rPr>
        <w:t>… saling mendorong dalam kasih dan dalam pekerjaan baik”</w:t>
      </w:r>
      <w:r w:rsidRPr="00813992">
        <w:rPr>
          <w:rFonts w:cs="Calibri Light"/>
          <w:lang w:val="id-ID"/>
        </w:rPr>
        <w:t xml:space="preserve"> (ayat 24) dan “</w:t>
      </w:r>
      <w:r w:rsidRPr="00813992">
        <w:rPr>
          <w:rFonts w:cs="Calibri Light"/>
          <w:i/>
          <w:iCs/>
          <w:lang w:val="id-ID"/>
        </w:rPr>
        <w:t>Janganlah kita menjauhkan diri dari pertemuan-pertemuan ibadah kita …</w:t>
      </w:r>
      <w:r w:rsidRPr="00813992">
        <w:rPr>
          <w:rFonts w:cs="Calibri Light"/>
          <w:lang w:val="id-ID"/>
        </w:rPr>
        <w:t>” (ayat 25). Kesempatan untuk menghadap Allah adalah sesuatu yang sangat mahal, tidak bisa dibeli oleh apa pun, amal baik, harta bahkan nyawa pun tidak. Karena itu, harus dimanfaatkan sebaik-baiknya.</w:t>
      </w:r>
    </w:p>
    <w:p w14:paraId="5912544E" w14:textId="40D12CF8" w:rsidR="00F066D4" w:rsidRPr="00813992" w:rsidRDefault="00F066D4" w:rsidP="00F066D4">
      <w:pPr>
        <w:ind w:firstLine="851"/>
        <w:jc w:val="both"/>
        <w:rPr>
          <w:rFonts w:cs="Calibri Light"/>
          <w:lang w:val="id-ID"/>
        </w:rPr>
      </w:pPr>
      <w:r w:rsidRPr="00813992">
        <w:rPr>
          <w:rFonts w:cs="Calibri Light"/>
          <w:lang w:val="id-ID"/>
        </w:rPr>
        <w:t>Sebagaimana ketiga penulis Injil lainnya, Yohanes pun memberitakan peristiwa Salib dalam tulisannya. Bahkan Yohanes melengkapi berita salib dengan peristiwa dimana seorang prajurit menikam lambung Yesus dengan tombak. Yang terjadi saat itu adalah “</w:t>
      </w:r>
      <w:r w:rsidRPr="00813992">
        <w:rPr>
          <w:rFonts w:cs="Calibri Light"/>
          <w:i/>
          <w:iCs/>
          <w:lang w:val="id-ID"/>
        </w:rPr>
        <w:t>segera mengalir keluar darah dan air</w:t>
      </w:r>
      <w:r w:rsidRPr="00813992">
        <w:rPr>
          <w:rFonts w:cs="Calibri Light"/>
          <w:lang w:val="id-ID"/>
        </w:rPr>
        <w:t>” (19:34). Keterangan ini bernilai sangat penting sebagai bukti bahwa Yesus benar-benar mati.</w:t>
      </w:r>
    </w:p>
    <w:p w14:paraId="2F392448" w14:textId="77777777" w:rsidR="00F066D4" w:rsidRPr="00813992" w:rsidRDefault="00F066D4" w:rsidP="00F066D4">
      <w:pPr>
        <w:ind w:firstLine="851"/>
        <w:jc w:val="both"/>
        <w:rPr>
          <w:rFonts w:cs="Calibri Light"/>
          <w:lang w:val="id-ID"/>
        </w:rPr>
      </w:pPr>
      <w:r w:rsidRPr="00813992">
        <w:rPr>
          <w:rFonts w:cs="Calibri Light"/>
          <w:lang w:val="id-ID"/>
        </w:rPr>
        <w:t xml:space="preserve">Secara medis dapat diterangkan demikian: Penyiksaan dan penyaliban yang dialami Yesus sebelum kematian-Nya telah mengakibatkan apa yang disebut </w:t>
      </w:r>
      <w:r w:rsidRPr="00813992">
        <w:rPr>
          <w:rFonts w:cs="Calibri Light"/>
          <w:i/>
          <w:iCs/>
          <w:lang w:val="id-ID"/>
        </w:rPr>
        <w:t>syok hipovolemik</w:t>
      </w:r>
      <w:r w:rsidRPr="00813992">
        <w:rPr>
          <w:rFonts w:cs="Calibri Light"/>
          <w:lang w:val="id-ID"/>
        </w:rPr>
        <w:t xml:space="preserve">. </w:t>
      </w:r>
      <w:r w:rsidRPr="00813992">
        <w:rPr>
          <w:rFonts w:cs="Calibri Light"/>
          <w:i/>
          <w:iCs/>
          <w:lang w:val="id-ID"/>
        </w:rPr>
        <w:t>Syok hipovolemik</w:t>
      </w:r>
      <w:r w:rsidRPr="00813992">
        <w:rPr>
          <w:rFonts w:cs="Calibri Light"/>
          <w:lang w:val="id-ID"/>
        </w:rPr>
        <w:t xml:space="preserve"> adalah kondisi berkurangnya jumlah plasma di </w:t>
      </w:r>
      <w:r w:rsidRPr="00813992">
        <w:rPr>
          <w:rFonts w:cs="Calibri Light"/>
          <w:i/>
          <w:iCs/>
          <w:lang w:val="id-ID"/>
        </w:rPr>
        <w:t xml:space="preserve">intravaskuler </w:t>
      </w:r>
      <w:r w:rsidRPr="00813992">
        <w:rPr>
          <w:rFonts w:cs="Calibri Light"/>
          <w:lang w:val="id-ID"/>
        </w:rPr>
        <w:t>(pengangkutan zat melalui pembuluh angkut) akibat hilangnya darah dalam jumlah banyak, trauma yang menyebabkan cairan berpindah ke ruang tubuh yang sudah tidak berfungsi serta dehidrasi yang hebat. Syok hipovolemik menyebabkan cairan berkumpul di sekitar jantung (disebut efusi perikardia) dan di sekitar paru-paru (efusi pleura). Maka ketika lambung (terjemahan lain menyebut rusuk) Yesus ditikam, dimana berkumpul sisa-sisa cairan yang masih ada dalam tubuh, segeralah keluar darah dan air seperti kesaksian Yohanes. Peristiwa ini membuktikan bahwa Yesus benar-benar mati.</w:t>
      </w:r>
    </w:p>
    <w:p w14:paraId="3E319FDE" w14:textId="77777777" w:rsidR="00F066D4" w:rsidRPr="00813992" w:rsidRDefault="00F066D4" w:rsidP="00F066D4">
      <w:pPr>
        <w:ind w:firstLine="851"/>
        <w:jc w:val="both"/>
        <w:rPr>
          <w:rFonts w:cs="Calibri Light"/>
          <w:lang w:val="id-ID"/>
        </w:rPr>
      </w:pPr>
      <w:r w:rsidRPr="00813992">
        <w:rPr>
          <w:rFonts w:cs="Calibri Light"/>
          <w:lang w:val="id-ID"/>
        </w:rPr>
        <w:t xml:space="preserve">Yesus yang sudah benar-benar mati (bukan pingsan atau mati suri, apalagi pura-pura mati) kemudian dimakamkan dalam sebuah kubur baru. Injil Matius (27:60), Lukas (23:53) dan Yohanes (19:41) sama-sama menerangkan bahwa kubur untuk memakamkan Yesus adalah kubur baru, dimana belum pernah dibaringkan mayat. Apakah ada makna khusus di balik keterangan </w:t>
      </w:r>
      <w:r w:rsidRPr="00813992">
        <w:rPr>
          <w:rFonts w:cs="Calibri Light"/>
          <w:lang w:val="id-ID"/>
        </w:rPr>
        <w:lastRenderedPageBreak/>
        <w:t>tersebut? Setidaknya keterangan itu  menunjukkan: Pertama, Yusuf Arimatea benar-benar mengasihi Yesus dan mempersembahkan yang terbaik untuk Yesus. Kedua, kubur yang belum pernah digunakan itu menunjukkan bahwa tempat itu belum najis oleh mayat.</w:t>
      </w:r>
    </w:p>
    <w:p w14:paraId="10CEECF4" w14:textId="77777777" w:rsidR="00F066D4" w:rsidRPr="00813992" w:rsidRDefault="00F066D4" w:rsidP="00F066D4">
      <w:pPr>
        <w:ind w:firstLine="851"/>
        <w:jc w:val="both"/>
        <w:rPr>
          <w:rFonts w:cs="Calibri Light"/>
          <w:lang w:val="id-ID"/>
        </w:rPr>
      </w:pPr>
    </w:p>
    <w:p w14:paraId="6D65164B" w14:textId="77777777" w:rsidR="00F066D4" w:rsidRPr="00813992" w:rsidRDefault="00F066D4" w:rsidP="00F066D4">
      <w:pPr>
        <w:jc w:val="both"/>
        <w:rPr>
          <w:rFonts w:cs="Calibri Light"/>
          <w:lang w:val="id-ID"/>
        </w:rPr>
      </w:pPr>
      <w:r w:rsidRPr="00813992">
        <w:rPr>
          <w:rFonts w:cs="Calibri Light"/>
          <w:lang w:val="id-ID"/>
        </w:rPr>
        <w:t>Saudara-saudara yang dikasihi Tuhan,</w:t>
      </w:r>
    </w:p>
    <w:p w14:paraId="5A152A4A" w14:textId="77777777" w:rsidR="00F066D4" w:rsidRPr="00813992" w:rsidRDefault="00F066D4" w:rsidP="00F066D4">
      <w:pPr>
        <w:ind w:firstLine="851"/>
        <w:jc w:val="both"/>
        <w:rPr>
          <w:rFonts w:cs="Calibri Light"/>
          <w:spacing w:val="-2"/>
          <w:lang w:val="id-ID"/>
        </w:rPr>
      </w:pPr>
      <w:r w:rsidRPr="00813992">
        <w:rPr>
          <w:rFonts w:cs="Calibri Light"/>
          <w:spacing w:val="-2"/>
          <w:lang w:val="id-ID"/>
        </w:rPr>
        <w:t xml:space="preserve">Jumat Agung adalah perayaan iman yang mengajak kita untuk mengingat, percaya dan bersaksi tentang salib. Salib adalah lambang penderitaan dan kematian Kristus. Salib adalah lambang kasih Allah bagi dunia. Melalui peristiwa salib, Allah menghapuskan hutang dosa manusia. </w:t>
      </w:r>
    </w:p>
    <w:p w14:paraId="79043A36" w14:textId="77777777" w:rsidR="00F066D4" w:rsidRPr="00813992" w:rsidRDefault="00F066D4" w:rsidP="00F066D4">
      <w:pPr>
        <w:ind w:firstLine="851"/>
        <w:jc w:val="both"/>
        <w:rPr>
          <w:rFonts w:cs="Calibri Light"/>
          <w:spacing w:val="-2"/>
          <w:lang w:val="id-ID"/>
        </w:rPr>
      </w:pPr>
      <w:r w:rsidRPr="00813992">
        <w:rPr>
          <w:rFonts w:cs="Calibri Light"/>
          <w:spacing w:val="-2"/>
          <w:lang w:val="id-ID"/>
        </w:rPr>
        <w:t xml:space="preserve">Memandang Salib berarti mengarahkan hati, pikiran dan hidup kita kepada Tuhan yang tersalib. Dengan memandang Salib, kita dipanggil untuk: </w:t>
      </w:r>
      <w:r w:rsidRPr="00CA53B6">
        <w:rPr>
          <w:rFonts w:cs="Calibri Light"/>
          <w:i/>
          <w:iCs/>
          <w:spacing w:val="-2"/>
          <w:lang w:val="id-ID"/>
        </w:rPr>
        <w:t>Pertama</w:t>
      </w:r>
      <w:r w:rsidRPr="00813992">
        <w:rPr>
          <w:rFonts w:cs="Calibri Light"/>
          <w:spacing w:val="-2"/>
          <w:lang w:val="id-ID"/>
        </w:rPr>
        <w:t xml:space="preserve">, mengingat bahwa kita telah ditebus dari hukuman dosa. </w:t>
      </w:r>
      <w:r w:rsidRPr="00CA53B6">
        <w:rPr>
          <w:rFonts w:cs="Calibri Light"/>
          <w:i/>
          <w:iCs/>
          <w:spacing w:val="-2"/>
          <w:lang w:val="id-ID"/>
        </w:rPr>
        <w:t>Kedua</w:t>
      </w:r>
      <w:r w:rsidRPr="00813992">
        <w:rPr>
          <w:rFonts w:cs="Calibri Light"/>
          <w:spacing w:val="-2"/>
          <w:lang w:val="id-ID"/>
        </w:rPr>
        <w:t>, menjadikan Salib Kristus sebagai pusat hidup kita. Artinya, kita harus menyelaraskan hidup kita dengan karya Salib (kehendak Allah). Sebagai orang yang percaya dan menerima anugerah Salib, kita harus giat beribadah dan melakukan pekerjaan baik bagi kemuliaan Allah.</w:t>
      </w:r>
    </w:p>
    <w:p w14:paraId="323A27F3" w14:textId="77777777" w:rsidR="00F066D4" w:rsidRPr="00813992" w:rsidRDefault="00F066D4" w:rsidP="00F066D4">
      <w:pPr>
        <w:pStyle w:val="DaftarParagraf"/>
        <w:ind w:left="0" w:firstLine="851"/>
        <w:rPr>
          <w:rFonts w:cs="Calibri Light"/>
          <w:lang w:val="id-ID"/>
        </w:rPr>
      </w:pPr>
      <w:r w:rsidRPr="00813992">
        <w:rPr>
          <w:rFonts w:cs="Calibri Light"/>
          <w:lang w:val="id-ID"/>
        </w:rPr>
        <w:t>Mengakhiri perenungan ini, mari segarkan kembali keyakinan dan panggilan kita. Salib Kristus adalah jalan yang ditentukan Allah untuk menyelamatkan manusia berdosa. Karya Salib telah dinubuatkan jauh sebelumnya dan harus terus diberitakan pada dunia sampai akhir masa. Peristiwa Salib adalah kebenaran yang bisa dibuktikan dan dipertanggung-jawabkan. Salib Kristus harus menjadi pusat hidup kita, yang memberi kekuatan dan arah dalam menjalani kehidupan. Amin</w:t>
      </w:r>
    </w:p>
    <w:p w14:paraId="7C1B5257" w14:textId="77777777" w:rsidR="00F066D4" w:rsidRPr="00813992" w:rsidRDefault="00F066D4" w:rsidP="00F066D4">
      <w:pPr>
        <w:ind w:firstLine="709"/>
        <w:jc w:val="both"/>
        <w:rPr>
          <w:rFonts w:cs="Calibri Light"/>
          <w:lang w:val="id-ID"/>
        </w:rPr>
      </w:pPr>
    </w:p>
    <w:p w14:paraId="3F32D53B" w14:textId="77777777" w:rsidR="00F066D4" w:rsidRPr="00813992" w:rsidRDefault="00F066D4" w:rsidP="00F066D4">
      <w:pPr>
        <w:ind w:firstLine="567"/>
        <w:jc w:val="both"/>
        <w:rPr>
          <w:rFonts w:cs="Calibri Light"/>
          <w:lang w:val="id-ID"/>
        </w:rPr>
      </w:pPr>
    </w:p>
    <w:p w14:paraId="3CCD4911" w14:textId="20083871" w:rsidR="00F066D4" w:rsidRPr="00813992" w:rsidRDefault="00F066D4" w:rsidP="00F066D4">
      <w:pPr>
        <w:jc w:val="right"/>
        <w:rPr>
          <w:lang w:val="id-ID"/>
        </w:rPr>
      </w:pPr>
      <w:r w:rsidRPr="00813992">
        <w:rPr>
          <w:lang w:val="id-ID"/>
        </w:rPr>
        <w:tab/>
        <w:t xml:space="preserve"> (ery)</w:t>
      </w:r>
    </w:p>
    <w:p w14:paraId="2A78DE47" w14:textId="77777777" w:rsidR="00F066D4" w:rsidRPr="00813992" w:rsidRDefault="00F066D4" w:rsidP="00F066D4">
      <w:pPr>
        <w:spacing w:line="259" w:lineRule="auto"/>
        <w:jc w:val="both"/>
        <w:rPr>
          <w:lang w:val="id-ID"/>
        </w:rPr>
      </w:pPr>
    </w:p>
    <w:p w14:paraId="7CECDA9D" w14:textId="2CD64896" w:rsidR="00D84945" w:rsidRPr="00813992" w:rsidRDefault="00D84945">
      <w:pPr>
        <w:rPr>
          <w:lang w:val="id-ID"/>
        </w:rPr>
      </w:pPr>
      <w:r w:rsidRPr="00813992">
        <w:rPr>
          <w:lang w:val="id-ID"/>
        </w:rPr>
        <w:br w:type="page"/>
      </w:r>
    </w:p>
    <w:p w14:paraId="33AB7C68" w14:textId="54D07A6C" w:rsidR="00D84945" w:rsidRPr="00813992" w:rsidRDefault="00D84945">
      <w:pPr>
        <w:rPr>
          <w:lang w:val="id-ID"/>
        </w:rPr>
      </w:pPr>
      <w:r w:rsidRPr="00813992">
        <w:rPr>
          <w:lang w:val="id-ID"/>
        </w:rPr>
        <w:lastRenderedPageBreak/>
        <w:br w:type="page"/>
      </w:r>
    </w:p>
    <w:p w14:paraId="5CF55680" w14:textId="713EC445" w:rsidR="000F3AD4" w:rsidRPr="00813992" w:rsidRDefault="00D84945" w:rsidP="000F3AD4">
      <w:pPr>
        <w:spacing w:after="160" w:line="259" w:lineRule="auto"/>
        <w:rPr>
          <w:lang w:val="id-ID"/>
        </w:rPr>
      </w:pPr>
      <w:r w:rsidRPr="00813992">
        <w:rPr>
          <w:noProof/>
          <w:lang w:val="id-ID"/>
        </w:rPr>
        <w:lastRenderedPageBreak/>
        <mc:AlternateContent>
          <mc:Choice Requires="wps">
            <w:drawing>
              <wp:anchor distT="0" distB="0" distL="114300" distR="114300" simplePos="0" relativeHeight="251684352" behindDoc="1" locked="0" layoutInCell="1" allowOverlap="1" wp14:anchorId="2D98545F" wp14:editId="32D73D24">
                <wp:simplePos x="0" y="0"/>
                <wp:positionH relativeFrom="column">
                  <wp:posOffset>10795</wp:posOffset>
                </wp:positionH>
                <wp:positionV relativeFrom="paragraph">
                  <wp:posOffset>2540</wp:posOffset>
                </wp:positionV>
                <wp:extent cx="2229485" cy="1320800"/>
                <wp:effectExtent l="0" t="0" r="0" b="0"/>
                <wp:wrapNone/>
                <wp:docPr id="18483553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20800"/>
                        </a:xfrm>
                        <a:prstGeom prst="rect">
                          <a:avLst/>
                        </a:prstGeom>
                        <a:solidFill>
                          <a:schemeClr val="bg1">
                            <a:lumMod val="85000"/>
                          </a:schemeClr>
                        </a:solidFill>
                        <a:ln w="9525">
                          <a:noFill/>
                          <a:miter lim="800000"/>
                          <a:headEnd/>
                          <a:tailEnd/>
                        </a:ln>
                      </wps:spPr>
                      <wps:txbx>
                        <w:txbxContent>
                          <w:p w14:paraId="17A3D223" w14:textId="77777777" w:rsidR="00D84945" w:rsidRPr="00B21F12" w:rsidRDefault="00D84945" w:rsidP="00D84945">
                            <w:pPr>
                              <w:rPr>
                                <w:b/>
                                <w:color w:val="000000" w:themeColor="text1"/>
                              </w:rPr>
                            </w:pPr>
                            <w:r w:rsidRPr="00B21F12">
                              <w:rPr>
                                <w:b/>
                                <w:color w:val="000000" w:themeColor="text1"/>
                              </w:rPr>
                              <w:t>KHOTBAH</w:t>
                            </w:r>
                          </w:p>
                          <w:p w14:paraId="02C159B7" w14:textId="20ECAE63" w:rsidR="00D84945" w:rsidRPr="00B21F12" w:rsidRDefault="00D84945" w:rsidP="00D84945">
                            <w:pPr>
                              <w:rPr>
                                <w:b/>
                                <w:color w:val="000000" w:themeColor="text1"/>
                              </w:rPr>
                            </w:pPr>
                            <w:r>
                              <w:rPr>
                                <w:b/>
                                <w:color w:val="000000" w:themeColor="text1"/>
                              </w:rPr>
                              <w:t>Sabtu Sunyi</w:t>
                            </w:r>
                          </w:p>
                          <w:p w14:paraId="4E9B8285" w14:textId="3D9EBF69" w:rsidR="00D84945" w:rsidRPr="00B21F12" w:rsidRDefault="00D84945" w:rsidP="00D84945">
                            <w:pPr>
                              <w:rPr>
                                <w:rFonts w:cs="Calibri"/>
                                <w:bCs/>
                                <w:i/>
                                <w:iCs/>
                                <w:color w:val="000000" w:themeColor="text1"/>
                                <w:sz w:val="20"/>
                                <w:szCs w:val="20"/>
                              </w:rPr>
                            </w:pPr>
                            <w:r>
                              <w:rPr>
                                <w:rFonts w:cs="Calibri"/>
                                <w:bCs/>
                                <w:i/>
                                <w:iCs/>
                                <w:color w:val="000000" w:themeColor="text1"/>
                                <w:sz w:val="20"/>
                                <w:szCs w:val="20"/>
                              </w:rPr>
                              <w:t>19 April</w:t>
                            </w:r>
                            <w:r w:rsidRPr="00B21F12">
                              <w:rPr>
                                <w:rFonts w:cs="Calibri"/>
                                <w:bCs/>
                                <w:i/>
                                <w:iCs/>
                                <w:color w:val="000000" w:themeColor="text1"/>
                                <w:sz w:val="20"/>
                                <w:szCs w:val="20"/>
                              </w:rPr>
                              <w:t xml:space="preserve"> 2025</w:t>
                            </w:r>
                          </w:p>
                          <w:p w14:paraId="3EEAF545" w14:textId="77777777" w:rsidR="00D84945" w:rsidRDefault="00D84945" w:rsidP="00D84945">
                            <w:pPr>
                              <w:pBdr>
                                <w:top w:val="single" w:sz="4" w:space="1" w:color="7F7F7F"/>
                              </w:pBdr>
                              <w:rPr>
                                <w:rFonts w:cs="Calibri"/>
                                <w:bCs/>
                                <w:sz w:val="20"/>
                                <w:szCs w:val="20"/>
                              </w:rPr>
                            </w:pPr>
                          </w:p>
                          <w:p w14:paraId="56D03773" w14:textId="00C64FD6" w:rsidR="00D84945" w:rsidRPr="003947AF" w:rsidRDefault="00D84945" w:rsidP="00D84945">
                            <w:pPr>
                              <w:ind w:left="1134" w:hanging="1134"/>
                              <w:rPr>
                                <w:sz w:val="20"/>
                                <w:szCs w:val="20"/>
                              </w:rPr>
                            </w:pPr>
                            <w:r w:rsidRPr="003947AF">
                              <w:rPr>
                                <w:rFonts w:cs="Calibri"/>
                                <w:bCs/>
                                <w:sz w:val="20"/>
                                <w:szCs w:val="20"/>
                              </w:rPr>
                              <w:t xml:space="preserve">Bacaan 1: </w:t>
                            </w:r>
                            <w:r w:rsidRPr="003947AF">
                              <w:rPr>
                                <w:rFonts w:cs="Calibri"/>
                                <w:bCs/>
                                <w:sz w:val="20"/>
                                <w:szCs w:val="20"/>
                              </w:rPr>
                              <w:tab/>
                            </w:r>
                            <w:r w:rsidRPr="00D84945">
                              <w:rPr>
                                <w:sz w:val="20"/>
                                <w:szCs w:val="20"/>
                              </w:rPr>
                              <w:t>Ratapan 3:1-9</w:t>
                            </w:r>
                          </w:p>
                          <w:p w14:paraId="0CEC1963" w14:textId="770A017F" w:rsidR="00D84945" w:rsidRPr="003947AF" w:rsidRDefault="00D84945" w:rsidP="00D84945">
                            <w:pPr>
                              <w:ind w:left="1134" w:hanging="1134"/>
                              <w:rPr>
                                <w:rFonts w:cs="Calibri Light"/>
                                <w:color w:val="000000"/>
                                <w:sz w:val="20"/>
                                <w:szCs w:val="20"/>
                              </w:rPr>
                            </w:pPr>
                            <w:r w:rsidRPr="003947AF">
                              <w:rPr>
                                <w:rFonts w:cs="Calibri"/>
                                <w:bCs/>
                                <w:sz w:val="20"/>
                                <w:szCs w:val="20"/>
                              </w:rPr>
                              <w:t>Tanggapan:</w:t>
                            </w:r>
                            <w:r w:rsidRPr="003947AF">
                              <w:rPr>
                                <w:rFonts w:cs="Calibri"/>
                                <w:bCs/>
                                <w:sz w:val="20"/>
                                <w:szCs w:val="20"/>
                              </w:rPr>
                              <w:tab/>
                            </w:r>
                            <w:r w:rsidRPr="00D84945">
                              <w:rPr>
                                <w:rFonts w:cs="Calibri Light"/>
                                <w:color w:val="000000"/>
                                <w:sz w:val="20"/>
                                <w:szCs w:val="20"/>
                              </w:rPr>
                              <w:t>Mazmur 31:1-4</w:t>
                            </w:r>
                            <w:r>
                              <w:rPr>
                                <w:rFonts w:cs="Calibri Light"/>
                                <w:color w:val="000000"/>
                                <w:sz w:val="20"/>
                                <w:szCs w:val="20"/>
                              </w:rPr>
                              <w:t>, 15-16</w:t>
                            </w:r>
                          </w:p>
                          <w:p w14:paraId="58969FF0" w14:textId="6D840484" w:rsidR="00D84945" w:rsidRPr="003947AF" w:rsidRDefault="00D84945" w:rsidP="00D84945">
                            <w:pPr>
                              <w:ind w:left="1134" w:hanging="1134"/>
                              <w:rPr>
                                <w:rFonts w:cs="Calibri"/>
                                <w:bCs/>
                                <w:sz w:val="20"/>
                                <w:szCs w:val="20"/>
                              </w:rPr>
                            </w:pPr>
                            <w:r w:rsidRPr="003947AF">
                              <w:rPr>
                                <w:rFonts w:cs="Calibri"/>
                                <w:bCs/>
                                <w:sz w:val="20"/>
                                <w:szCs w:val="20"/>
                              </w:rPr>
                              <w:t>Bacaan 2:</w:t>
                            </w:r>
                            <w:r w:rsidRPr="003947AF">
                              <w:rPr>
                                <w:rFonts w:cs="Calibri"/>
                                <w:bCs/>
                                <w:sz w:val="20"/>
                                <w:szCs w:val="20"/>
                              </w:rPr>
                              <w:tab/>
                            </w:r>
                            <w:r w:rsidRPr="00D84945">
                              <w:rPr>
                                <w:sz w:val="20"/>
                                <w:szCs w:val="20"/>
                              </w:rPr>
                              <w:t>1 Petrus 4:1-8</w:t>
                            </w:r>
                          </w:p>
                          <w:p w14:paraId="2582A423" w14:textId="2067A688" w:rsidR="00D84945" w:rsidRPr="003947AF" w:rsidRDefault="00D84945" w:rsidP="00D84945">
                            <w:pPr>
                              <w:ind w:left="1134" w:hanging="1134"/>
                              <w:rPr>
                                <w:rFonts w:cs="Calibri"/>
                                <w:bCs/>
                                <w:sz w:val="20"/>
                                <w:szCs w:val="20"/>
                              </w:rPr>
                            </w:pPr>
                            <w:r w:rsidRPr="003947AF">
                              <w:rPr>
                                <w:rFonts w:cs="Calibri"/>
                                <w:bCs/>
                                <w:sz w:val="20"/>
                                <w:szCs w:val="20"/>
                              </w:rPr>
                              <w:t>Injil:</w:t>
                            </w:r>
                            <w:r w:rsidRPr="003947AF">
                              <w:rPr>
                                <w:rFonts w:cs="Calibri"/>
                                <w:bCs/>
                                <w:sz w:val="20"/>
                                <w:szCs w:val="20"/>
                              </w:rPr>
                              <w:tab/>
                            </w:r>
                            <w:r w:rsidRPr="00D84945">
                              <w:rPr>
                                <w:sz w:val="20"/>
                                <w:szCs w:val="20"/>
                              </w:rPr>
                              <w:t>Matius 27:57-66</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2D98545F" id="_x0000_s1048" type="#_x0000_t202" style="position:absolute;margin-left:.85pt;margin-top:.2pt;width:175.55pt;height:104pt;z-index:-251632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" fillcolor="#d8d8d8 [2732]" stroked="f">
                <v:textbox>
                  <w:txbxContent>
                    <w:p w14:paraId="17A3D223" w14:textId="77777777" w:rsidR="00D84945" w:rsidRPr="00B21F12" w:rsidRDefault="00D84945" w:rsidP="00D84945">
                      <w:pPr>
                        <w:rPr>
                          <w:b/>
                          <w:color w:val="000000" w:themeColor="text1"/>
                        </w:rPr>
                      </w:pPr>
                      <w:r w:rsidRPr="00B21F12">
                        <w:rPr>
                          <w:b/>
                          <w:color w:val="000000" w:themeColor="text1"/>
                        </w:rPr>
                        <w:t>KHOTBAH</w:t>
                      </w:r>
                    </w:p>
                    <w:p w14:paraId="02C159B7" w14:textId="20ECAE63" w:rsidR="00D84945" w:rsidRPr="00B21F12" w:rsidRDefault="00D84945" w:rsidP="00D84945">
                      <w:pPr>
                        <w:rPr>
                          <w:b/>
                          <w:color w:val="000000" w:themeColor="text1"/>
                        </w:rPr>
                      </w:pPr>
                      <w:r>
                        <w:rPr>
                          <w:b/>
                          <w:color w:val="000000" w:themeColor="text1"/>
                        </w:rPr>
                        <w:t>Sabtu Sunyi</w:t>
                      </w:r>
                    </w:p>
                    <w:p w14:paraId="4E9B8285" w14:textId="3D9EBF69" w:rsidR="00D84945" w:rsidRPr="00B21F12" w:rsidRDefault="00D84945" w:rsidP="00D84945">
                      <w:pPr>
                        <w:rPr>
                          <w:rFonts w:cs="Calibri"/>
                          <w:bCs/>
                          <w:i/>
                          <w:iCs/>
                          <w:color w:val="000000" w:themeColor="text1"/>
                          <w:sz w:val="20"/>
                          <w:szCs w:val="20"/>
                        </w:rPr>
                      </w:pPr>
                      <w:r>
                        <w:rPr>
                          <w:rFonts w:cs="Calibri"/>
                          <w:bCs/>
                          <w:i/>
                          <w:iCs/>
                          <w:color w:val="000000" w:themeColor="text1"/>
                          <w:sz w:val="20"/>
                          <w:szCs w:val="20"/>
                        </w:rPr>
                        <w:t>19 April</w:t>
                      </w:r>
                      <w:r w:rsidRPr="00B21F12">
                        <w:rPr>
                          <w:rFonts w:cs="Calibri"/>
                          <w:bCs/>
                          <w:i/>
                          <w:iCs/>
                          <w:color w:val="000000" w:themeColor="text1"/>
                          <w:sz w:val="20"/>
                          <w:szCs w:val="20"/>
                        </w:rPr>
                        <w:t xml:space="preserve"> 2025</w:t>
                      </w:r>
                    </w:p>
                    <w:p w14:paraId="3EEAF545" w14:textId="77777777" w:rsidR="00D84945" w:rsidRDefault="00D84945" w:rsidP="00D84945">
                      <w:pPr>
                        <w:pBdr>
                          <w:top w:val="single" w:sz="4" w:space="1" w:color="7F7F7F"/>
                        </w:pBdr>
                        <w:rPr>
                          <w:rFonts w:cs="Calibri"/>
                          <w:bCs/>
                          <w:sz w:val="20"/>
                          <w:szCs w:val="20"/>
                        </w:rPr>
                      </w:pPr>
                    </w:p>
                    <w:p w14:paraId="56D03773" w14:textId="00C64FD6" w:rsidR="00D84945" w:rsidRPr="003947AF" w:rsidRDefault="00D84945" w:rsidP="00D84945">
                      <w:pPr>
                        <w:ind w:left="1134" w:hanging="1134"/>
                        <w:rPr>
                          <w:sz w:val="20"/>
                          <w:szCs w:val="20"/>
                        </w:rPr>
                      </w:pPr>
                      <w:r w:rsidRPr="003947AF">
                        <w:rPr>
                          <w:rFonts w:cs="Calibri"/>
                          <w:bCs/>
                          <w:sz w:val="20"/>
                          <w:szCs w:val="20"/>
                        </w:rPr>
                        <w:t xml:space="preserve">Bacaan 1: </w:t>
                      </w:r>
                      <w:r w:rsidRPr="003947AF">
                        <w:rPr>
                          <w:rFonts w:cs="Calibri"/>
                          <w:bCs/>
                          <w:sz w:val="20"/>
                          <w:szCs w:val="20"/>
                        </w:rPr>
                        <w:tab/>
                      </w:r>
                      <w:r w:rsidRPr="00D84945">
                        <w:rPr>
                          <w:sz w:val="20"/>
                          <w:szCs w:val="20"/>
                        </w:rPr>
                        <w:t>Ratapan 3:1-9</w:t>
                      </w:r>
                    </w:p>
                    <w:p w14:paraId="0CEC1963" w14:textId="770A017F" w:rsidR="00D84945" w:rsidRPr="003947AF" w:rsidRDefault="00D84945" w:rsidP="00D84945">
                      <w:pPr>
                        <w:ind w:left="1134" w:hanging="1134"/>
                        <w:rPr>
                          <w:rFonts w:cs="Calibri Light"/>
                          <w:color w:val="000000"/>
                          <w:sz w:val="20"/>
                          <w:szCs w:val="20"/>
                        </w:rPr>
                      </w:pPr>
                      <w:r w:rsidRPr="003947AF">
                        <w:rPr>
                          <w:rFonts w:cs="Calibri"/>
                          <w:bCs/>
                          <w:sz w:val="20"/>
                          <w:szCs w:val="20"/>
                        </w:rPr>
                        <w:t>Tanggapan:</w:t>
                      </w:r>
                      <w:r w:rsidRPr="003947AF">
                        <w:rPr>
                          <w:rFonts w:cs="Calibri"/>
                          <w:bCs/>
                          <w:sz w:val="20"/>
                          <w:szCs w:val="20"/>
                        </w:rPr>
                        <w:tab/>
                      </w:r>
                      <w:r w:rsidRPr="00D84945">
                        <w:rPr>
                          <w:rFonts w:cs="Calibri Light"/>
                          <w:color w:val="000000"/>
                          <w:sz w:val="20"/>
                          <w:szCs w:val="20"/>
                        </w:rPr>
                        <w:t>Mazmur 31:1-4</w:t>
                      </w:r>
                      <w:r>
                        <w:rPr>
                          <w:rFonts w:cs="Calibri Light"/>
                          <w:color w:val="000000"/>
                          <w:sz w:val="20"/>
                          <w:szCs w:val="20"/>
                        </w:rPr>
                        <w:t>, 15-16</w:t>
                      </w:r>
                    </w:p>
                    <w:p w14:paraId="58969FF0" w14:textId="6D840484" w:rsidR="00D84945" w:rsidRPr="003947AF" w:rsidRDefault="00D84945" w:rsidP="00D84945">
                      <w:pPr>
                        <w:ind w:left="1134" w:hanging="1134"/>
                        <w:rPr>
                          <w:rFonts w:cs="Calibri"/>
                          <w:bCs/>
                          <w:sz w:val="20"/>
                          <w:szCs w:val="20"/>
                        </w:rPr>
                      </w:pPr>
                      <w:r w:rsidRPr="003947AF">
                        <w:rPr>
                          <w:rFonts w:cs="Calibri"/>
                          <w:bCs/>
                          <w:sz w:val="20"/>
                          <w:szCs w:val="20"/>
                        </w:rPr>
                        <w:t>Bacaan 2:</w:t>
                      </w:r>
                      <w:r w:rsidRPr="003947AF">
                        <w:rPr>
                          <w:rFonts w:cs="Calibri"/>
                          <w:bCs/>
                          <w:sz w:val="20"/>
                          <w:szCs w:val="20"/>
                        </w:rPr>
                        <w:tab/>
                      </w:r>
                      <w:r w:rsidRPr="00D84945">
                        <w:rPr>
                          <w:sz w:val="20"/>
                          <w:szCs w:val="20"/>
                        </w:rPr>
                        <w:t>1 Petrus 4:1-8</w:t>
                      </w:r>
                    </w:p>
                    <w:p w14:paraId="2582A423" w14:textId="2067A688" w:rsidR="00D84945" w:rsidRPr="003947AF" w:rsidRDefault="00D84945" w:rsidP="00D84945">
                      <w:pPr>
                        <w:ind w:left="1134" w:hanging="1134"/>
                        <w:rPr>
                          <w:rFonts w:cs="Calibri"/>
                          <w:bCs/>
                          <w:sz w:val="20"/>
                          <w:szCs w:val="20"/>
                        </w:rPr>
                      </w:pPr>
                      <w:r w:rsidRPr="003947AF">
                        <w:rPr>
                          <w:rFonts w:cs="Calibri"/>
                          <w:bCs/>
                          <w:sz w:val="20"/>
                          <w:szCs w:val="20"/>
                        </w:rPr>
                        <w:t>Injil:</w:t>
                      </w:r>
                      <w:r w:rsidRPr="003947AF">
                        <w:rPr>
                          <w:rFonts w:cs="Calibri"/>
                          <w:bCs/>
                          <w:sz w:val="20"/>
                          <w:szCs w:val="20"/>
                        </w:rPr>
                        <w:tab/>
                      </w:r>
                      <w:r w:rsidRPr="00D84945">
                        <w:rPr>
                          <w:sz w:val="20"/>
                          <w:szCs w:val="20"/>
                        </w:rPr>
                        <w:t>Matius 27:57-66</w:t>
                      </w:r>
                    </w:p>
                  </w:txbxContent>
                </v:textbox>
              </v:shape>
            </w:pict>
          </mc:Fallback>
        </mc:AlternateContent>
      </w:r>
    </w:p>
    <w:p w14:paraId="08743E92" w14:textId="47A18059" w:rsidR="0064438F" w:rsidRPr="00813992" w:rsidRDefault="0014334D" w:rsidP="0064438F">
      <w:pPr>
        <w:pStyle w:val="TeksIsi"/>
        <w:ind w:left="0"/>
        <w:rPr>
          <w:lang w:val="id-ID"/>
        </w:rPr>
      </w:pPr>
      <w:r w:rsidRPr="00813992">
        <w:rPr>
          <w:noProof/>
          <w:lang w:val="id-ID"/>
        </w:rPr>
        <mc:AlternateContent>
          <mc:Choice Requires="wps">
            <w:drawing>
              <wp:anchor distT="45720" distB="45720" distL="114300" distR="114300" simplePos="0" relativeHeight="251683328" behindDoc="1" locked="0" layoutInCell="1" allowOverlap="1" wp14:anchorId="303BF355" wp14:editId="1CB0E176">
                <wp:simplePos x="0" y="0"/>
                <wp:positionH relativeFrom="margin">
                  <wp:posOffset>2270125</wp:posOffset>
                </wp:positionH>
                <wp:positionV relativeFrom="paragraph">
                  <wp:posOffset>36830</wp:posOffset>
                </wp:positionV>
                <wp:extent cx="1813560" cy="1006475"/>
                <wp:effectExtent l="0" t="0" r="0" b="3175"/>
                <wp:wrapThrough wrapText="bothSides">
                  <wp:wrapPolygon edited="0">
                    <wp:start x="0" y="0"/>
                    <wp:lineTo x="0" y="21259"/>
                    <wp:lineTo x="21328" y="21259"/>
                    <wp:lineTo x="21328" y="0"/>
                    <wp:lineTo x="0" y="0"/>
                  </wp:wrapPolygon>
                </wp:wrapThrough>
                <wp:docPr id="127258762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1006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4A6227" w14:textId="77777777" w:rsidR="00EE24C7" w:rsidRPr="00EE24C7" w:rsidRDefault="00EE24C7" w:rsidP="00D84945">
                            <w:pPr>
                              <w:jc w:val="center"/>
                              <w:rPr>
                                <w:rFonts w:ascii="Cooper Black" w:eastAsia="SimSun" w:hAnsi="Cooper Black" w:cs="SimSun"/>
                                <w:bCs/>
                                <w:sz w:val="28"/>
                                <w:szCs w:val="32"/>
                                <w:lang w:val="id-ID"/>
                              </w:rPr>
                            </w:pPr>
                            <w:r w:rsidRPr="00EE24C7">
                              <w:rPr>
                                <w:rFonts w:ascii="Cooper Black" w:eastAsia="SimSun" w:hAnsi="Cooper Black" w:cs="SimSun"/>
                                <w:bCs/>
                                <w:sz w:val="28"/>
                                <w:szCs w:val="32"/>
                                <w:lang w:val="id-ID"/>
                              </w:rPr>
                              <w:t>“Merespons Duka: Teruslah Berkarya”</w:t>
                            </w:r>
                          </w:p>
                          <w:p w14:paraId="1B1D6D9D" w14:textId="5A65891F" w:rsidR="00D84945" w:rsidRPr="00055BA2" w:rsidRDefault="00D84945" w:rsidP="00D84945">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302F2C1" w14:textId="77777777" w:rsidR="00D84945" w:rsidRPr="00055BA2" w:rsidRDefault="00D84945" w:rsidP="00D84945">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03BF355" id="_x0000_t202" coordsize="21600,21600" o:spt="202" path="m,l,21600r21600,l21600,xe">
                <v:stroke joinstyle="miter"/>
                <v:path gradientshapeok="t" o:connecttype="rect"/>
              </v:shapetype>
              <v:shape id="_x0000_s1049" type="#_x0000_t202" style="position:absolute;left:0;text-align:left;margin-left:178.75pt;margin-top:2.9pt;width:142.8pt;height:79.25pt;z-index:-251633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" stroked="f">
                <v:textbox>
                  <w:txbxContent>
                    <w:p w14:paraId="044A6227" w14:textId="77777777" w:rsidR="00EE24C7" w:rsidRPr="00EE24C7" w:rsidRDefault="00EE24C7" w:rsidP="00D84945">
                      <w:pPr>
                        <w:jc w:val="center"/>
                        <w:rPr>
                          <w:rFonts w:ascii="Cooper Black" w:eastAsia="SimSun" w:hAnsi="Cooper Black" w:cs="SimSun"/>
                          <w:bCs/>
                          <w:sz w:val="28"/>
                          <w:szCs w:val="32"/>
                          <w:lang w:val="id-ID"/>
                        </w:rPr>
                      </w:pPr>
                      <w:r w:rsidRPr="00EE24C7">
                        <w:rPr>
                          <w:rFonts w:ascii="Cooper Black" w:eastAsia="SimSun" w:hAnsi="Cooper Black" w:cs="SimSun"/>
                          <w:bCs/>
                          <w:sz w:val="28"/>
                          <w:szCs w:val="32"/>
                          <w:lang w:val="id-ID"/>
                        </w:rPr>
                        <w:t>“Merespons Duka: Teruslah Berkarya”</w:t>
                      </w:r>
                    </w:p>
                    <w:p w14:paraId="1B1D6D9D" w14:textId="5A65891F" w:rsidR="00D84945" w:rsidRPr="00055BA2" w:rsidRDefault="00D84945" w:rsidP="00D84945">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302F2C1" w14:textId="77777777" w:rsidR="00D84945" w:rsidRPr="00055BA2" w:rsidRDefault="00D84945" w:rsidP="00D84945">
                      <w:pPr>
                        <w:jc w:val="center"/>
                        <w:rPr>
                          <w:rFonts w:ascii="Cooper Black" w:eastAsia="SimSun" w:hAnsi="Cooper Black" w:cs="SimSun"/>
                          <w:sz w:val="32"/>
                          <w:szCs w:val="36"/>
                          <w:lang w:val="id-ID"/>
                        </w:rPr>
                      </w:pPr>
                    </w:p>
                  </w:txbxContent>
                </v:textbox>
                <w10:wrap type="through" anchorx="margin"/>
              </v:shape>
            </w:pict>
          </mc:Fallback>
        </mc:AlternateContent>
      </w:r>
    </w:p>
    <w:p w14:paraId="321CD2A0" w14:textId="31814785" w:rsidR="00D84945" w:rsidRPr="00813992" w:rsidRDefault="00D84945" w:rsidP="0064438F">
      <w:pPr>
        <w:pStyle w:val="TeksIsi"/>
        <w:ind w:left="0"/>
        <w:rPr>
          <w:lang w:val="id-ID"/>
        </w:rPr>
      </w:pPr>
    </w:p>
    <w:p w14:paraId="3B2DCE4F" w14:textId="685FAC07" w:rsidR="00D84945" w:rsidRPr="00813992" w:rsidRDefault="00D84945" w:rsidP="0064438F">
      <w:pPr>
        <w:pStyle w:val="TeksIsi"/>
        <w:ind w:left="0"/>
        <w:rPr>
          <w:lang w:val="id-ID"/>
        </w:rPr>
      </w:pPr>
    </w:p>
    <w:p w14:paraId="186E407D" w14:textId="77777777" w:rsidR="00D84945" w:rsidRPr="00813992" w:rsidRDefault="00D84945" w:rsidP="0064438F">
      <w:pPr>
        <w:pStyle w:val="TeksIsi"/>
        <w:ind w:left="0"/>
        <w:rPr>
          <w:lang w:val="id-ID"/>
        </w:rPr>
      </w:pPr>
    </w:p>
    <w:p w14:paraId="734DF12D" w14:textId="77777777" w:rsidR="00D84945" w:rsidRPr="00813992" w:rsidRDefault="00D84945" w:rsidP="0064438F">
      <w:pPr>
        <w:pStyle w:val="TeksIsi"/>
        <w:ind w:left="0"/>
        <w:rPr>
          <w:lang w:val="id-ID"/>
        </w:rPr>
      </w:pPr>
    </w:p>
    <w:p w14:paraId="42A6C647" w14:textId="77777777" w:rsidR="00D84945" w:rsidRPr="00813992" w:rsidRDefault="00D84945" w:rsidP="0064438F">
      <w:pPr>
        <w:pStyle w:val="TeksIsi"/>
        <w:ind w:left="0"/>
        <w:rPr>
          <w:lang w:val="id-ID"/>
        </w:rPr>
      </w:pPr>
    </w:p>
    <w:p w14:paraId="1BEB3397" w14:textId="77777777" w:rsidR="00D84945" w:rsidRPr="00813992" w:rsidRDefault="00D84945" w:rsidP="0064438F">
      <w:pPr>
        <w:pStyle w:val="TeksIsi"/>
        <w:ind w:left="0"/>
        <w:rPr>
          <w:lang w:val="id-ID"/>
        </w:rPr>
      </w:pPr>
    </w:p>
    <w:p w14:paraId="5470E9C3" w14:textId="77777777" w:rsidR="00D84945" w:rsidRPr="00813992" w:rsidRDefault="00D84945" w:rsidP="0064438F">
      <w:pPr>
        <w:pStyle w:val="TeksIsi"/>
        <w:ind w:left="0"/>
        <w:rPr>
          <w:lang w:val="id-ID"/>
        </w:rPr>
      </w:pPr>
    </w:p>
    <w:p w14:paraId="0F9C0797" w14:textId="77777777" w:rsidR="001E4583" w:rsidRPr="00813992" w:rsidRDefault="001E4583" w:rsidP="001E4583">
      <w:pPr>
        <w:rPr>
          <w:b/>
          <w:lang w:val="id-ID"/>
        </w:rPr>
      </w:pPr>
    </w:p>
    <w:p w14:paraId="07A57E4D" w14:textId="77777777" w:rsidR="001E4583" w:rsidRPr="00813992" w:rsidRDefault="001E4583" w:rsidP="001E4583">
      <w:pPr>
        <w:rPr>
          <w:b/>
          <w:lang w:val="id-ID"/>
        </w:rPr>
      </w:pPr>
    </w:p>
    <w:p w14:paraId="6FDBF0C9" w14:textId="77777777" w:rsidR="001E4583" w:rsidRPr="00813992" w:rsidRDefault="001E4583" w:rsidP="001E4583">
      <w:pPr>
        <w:rPr>
          <w:b/>
          <w:lang w:val="id-ID"/>
        </w:rPr>
      </w:pPr>
    </w:p>
    <w:p w14:paraId="63B1536A" w14:textId="77777777" w:rsidR="001E4583" w:rsidRPr="00813992" w:rsidRDefault="001E4583" w:rsidP="001E4583">
      <w:pPr>
        <w:jc w:val="both"/>
        <w:rPr>
          <w:b/>
          <w:lang w:val="id-ID"/>
        </w:rPr>
      </w:pPr>
      <w:r w:rsidRPr="00813992">
        <w:rPr>
          <w:b/>
          <w:lang w:val="id-ID"/>
        </w:rPr>
        <w:t>DASAR PEMIKIRAN</w:t>
      </w:r>
    </w:p>
    <w:p w14:paraId="6D7B44F5" w14:textId="10C14BC3" w:rsidR="001E4583" w:rsidRPr="00813992" w:rsidRDefault="001E4583" w:rsidP="00CA53B6">
      <w:pPr>
        <w:jc w:val="both"/>
        <w:rPr>
          <w:lang w:val="id-ID"/>
        </w:rPr>
      </w:pPr>
      <w:r w:rsidRPr="00813992">
        <w:rPr>
          <w:lang w:val="id-ID"/>
        </w:rPr>
        <w:t>Sabtu Sunyi atau Sabtu Suci menjadi salah satu momen penting dari rangkaian Kamis Putih hingga Minggu Paskah. Pada momen inilah, Yesus telah dimakamkan sementara para murid dalam kondisi terguncang mengetahui kematian Sang Guru. Perjalanan hidup manusia diwarnai dengan berbagai peristiwa. Ada peristiwa yang menjadi sukacita, namun ada kalanya datang peristiwa-peristiwa yang menjadi duka bagi manusia. Peristiwa kematian yang terjadi menjadi saat duka di mana ada rasa kehilangan dan kesedihan yang mendalam bagi mereka yang ditinggalkan. Momen inilah yang sering</w:t>
      </w:r>
      <w:r w:rsidR="00CA53B6">
        <w:rPr>
          <w:lang w:val="id-ID"/>
        </w:rPr>
        <w:t xml:space="preserve"> </w:t>
      </w:r>
      <w:r w:rsidRPr="00813992">
        <w:rPr>
          <w:lang w:val="id-ID"/>
        </w:rPr>
        <w:t>kali membawa manusia pada ketidakberdayaan, ratapan dan tangisan saja. Sebagai peristiwa yang tak terhindarkan, umat perlu memiliki respon</w:t>
      </w:r>
      <w:r w:rsidR="00CA53B6">
        <w:rPr>
          <w:lang w:val="id-ID"/>
        </w:rPr>
        <w:t>s</w:t>
      </w:r>
      <w:r w:rsidRPr="00813992">
        <w:rPr>
          <w:lang w:val="id-ID"/>
        </w:rPr>
        <w:t xml:space="preserve"> yang tepat untuk memaknai duka yang dialami. Melalui penghayatan makna Sabtu Sunyi atau Sabtu Suci, masa transisi antara kematian dan kebangkitan Yesus, umat diajak untuk belajar menyikapi peristiwa duka dalam terang iman, pengharapan, dan kasih.</w:t>
      </w:r>
    </w:p>
    <w:p w14:paraId="2D11581A" w14:textId="77777777" w:rsidR="001E4583" w:rsidRPr="00813992" w:rsidRDefault="001E4583" w:rsidP="001E4583">
      <w:pPr>
        <w:jc w:val="both"/>
        <w:rPr>
          <w:b/>
          <w:lang w:val="id-ID"/>
        </w:rPr>
      </w:pPr>
    </w:p>
    <w:p w14:paraId="0D6DA2E8" w14:textId="77777777" w:rsidR="001E4583" w:rsidRPr="00813992" w:rsidRDefault="001E4583" w:rsidP="001E4583">
      <w:pPr>
        <w:jc w:val="both"/>
        <w:rPr>
          <w:b/>
          <w:lang w:val="id-ID"/>
        </w:rPr>
      </w:pPr>
    </w:p>
    <w:p w14:paraId="420F605E" w14:textId="77777777" w:rsidR="001E4583" w:rsidRPr="00813992" w:rsidRDefault="001E4583" w:rsidP="001E4583">
      <w:pPr>
        <w:jc w:val="both"/>
        <w:rPr>
          <w:b/>
          <w:lang w:val="id-ID"/>
        </w:rPr>
      </w:pPr>
      <w:r w:rsidRPr="00CA53B6">
        <w:rPr>
          <w:b/>
          <w:lang w:val="id-ID"/>
        </w:rPr>
        <w:t>TAFSIR LEKSIONARIS</w:t>
      </w:r>
    </w:p>
    <w:p w14:paraId="62F0D7EE" w14:textId="77777777" w:rsidR="001E4583" w:rsidRPr="00813992" w:rsidRDefault="001E4583" w:rsidP="001E4583">
      <w:pPr>
        <w:jc w:val="both"/>
        <w:rPr>
          <w:b/>
          <w:lang w:val="id-ID"/>
        </w:rPr>
      </w:pPr>
    </w:p>
    <w:p w14:paraId="4C98A0DF" w14:textId="77777777" w:rsidR="001E4583" w:rsidRPr="00813992" w:rsidRDefault="001E4583" w:rsidP="001E4583">
      <w:pPr>
        <w:jc w:val="both"/>
        <w:rPr>
          <w:b/>
          <w:lang w:val="id-ID"/>
        </w:rPr>
      </w:pPr>
      <w:r w:rsidRPr="00813992">
        <w:rPr>
          <w:b/>
          <w:lang w:val="id-ID"/>
        </w:rPr>
        <w:t>Ratapan 3:1-9,19</w:t>
      </w:r>
    </w:p>
    <w:p w14:paraId="0E7F290A" w14:textId="77777777" w:rsidR="001E4583" w:rsidRPr="00813992" w:rsidRDefault="001E4583" w:rsidP="001E4583">
      <w:pPr>
        <w:ind w:firstLine="720"/>
        <w:jc w:val="both"/>
        <w:rPr>
          <w:lang w:val="id-ID"/>
        </w:rPr>
      </w:pPr>
      <w:r w:rsidRPr="00813992">
        <w:rPr>
          <w:lang w:val="id-ID"/>
        </w:rPr>
        <w:t xml:space="preserve">Kitab Ratapan berisi ungkapan perasaan hati yang mendalam, ada kedukaan dan kepedihan namun sekaligus tumbuh pengharapan di dalam Tuhan. Dalam bahasa Ibrani, kitab ini </w:t>
      </w:r>
      <w:r w:rsidRPr="00813992">
        <w:rPr>
          <w:lang w:val="id-ID"/>
        </w:rPr>
        <w:lastRenderedPageBreak/>
        <w:t xml:space="preserve">disebut </w:t>
      </w:r>
      <w:r w:rsidRPr="00813992">
        <w:rPr>
          <w:i/>
          <w:lang w:val="id-ID"/>
        </w:rPr>
        <w:t>Eykhoh</w:t>
      </w:r>
      <w:r w:rsidRPr="00813992">
        <w:rPr>
          <w:lang w:val="id-ID"/>
        </w:rPr>
        <w:t xml:space="preserve"> yang berarti “bagaimana”. Dalam Septuaginta, kitab ini disebut </w:t>
      </w:r>
      <w:r w:rsidRPr="00813992">
        <w:rPr>
          <w:i/>
          <w:lang w:val="id-ID"/>
        </w:rPr>
        <w:t>threnoi</w:t>
      </w:r>
      <w:r w:rsidRPr="00813992">
        <w:rPr>
          <w:lang w:val="id-ID"/>
        </w:rPr>
        <w:t xml:space="preserve"> yang berasal dari bahasa Ibrani </w:t>
      </w:r>
      <w:r w:rsidRPr="00813992">
        <w:rPr>
          <w:i/>
          <w:lang w:val="id-ID"/>
        </w:rPr>
        <w:t>qinoth</w:t>
      </w:r>
      <w:r w:rsidRPr="00813992">
        <w:rPr>
          <w:lang w:val="id-ID"/>
        </w:rPr>
        <w:t xml:space="preserve">, yang berarti ratapan. Secara tradisional, kitab Ratapan diyakini ditulis oleh nabi Yeremia, yang melihat secara langsung kehancuran Yerusalem sekitar tahun 587 SM. Namun, ada juga pendapat yang menyebutkan bahwa seluruh kitab Ratapan baru terbentuk pada tahun 538 SM, beberapa tahun setelah kematian nabi Yeremia. Lagu-lagu yang ada dalam kitab Ratapan dinyanyikan secara liturgis dalam peringatan kehancuran Yerusalem. Nyanyian-nyanyian dalam kitab Ratapan terbagi menjadi lima bagian, yaitu 1:1-22 berisi Yerusalem ditinggalkan, 2:1-22 berisi murka Allah terhadap Sion, 3:1-66 ungkapan sang nabi dan umatnya, 4:1-22 memuat penderitaan kota yang dikalahkan dan bagian terakhir yaitu 5:1-22 berisi ratapan dan permohonan nabi. </w:t>
      </w:r>
    </w:p>
    <w:p w14:paraId="3F56145D" w14:textId="77777777" w:rsidR="001E4583" w:rsidRPr="00813992" w:rsidRDefault="001E4583" w:rsidP="001E4583">
      <w:pPr>
        <w:ind w:firstLine="720"/>
        <w:jc w:val="both"/>
        <w:rPr>
          <w:lang w:val="id-ID"/>
        </w:rPr>
      </w:pPr>
      <w:r w:rsidRPr="00813992">
        <w:rPr>
          <w:lang w:val="id-ID"/>
        </w:rPr>
        <w:t xml:space="preserve">Ratapan 3:1-9, 19 menjadi bagian dari nyanyian ketiga yang berbeda dari dua nyanyian sebelumnya. Nyanyian ini lebih mengungkapkan perenungan pribadi yang dilakukan nabi ketimbang curahan perasaan. Berbagai kesengsaraan yang dialami diungkapkan dengan disertai berbagai keluhan, kesedihan dan air mata. Perenungannya mengenai penderitaan itulah yang membawanya pada pemeriksaan hidup. Ada pengakuan dosa, keluhan tentang kemenangan musuh, dan ratapan lainnya. Namun, di dalam pengalaman kesengsaraan yang misterius dan mendalam itulah, perenungan sang nabi berujung pada keyakinan dan harapan bahwa  Allah itu baik. </w:t>
      </w:r>
    </w:p>
    <w:p w14:paraId="6458024F" w14:textId="77777777" w:rsidR="001E4583" w:rsidRPr="00813992" w:rsidRDefault="001E4583" w:rsidP="001E4583">
      <w:pPr>
        <w:jc w:val="both"/>
        <w:rPr>
          <w:b/>
          <w:lang w:val="id-ID"/>
        </w:rPr>
      </w:pPr>
    </w:p>
    <w:p w14:paraId="1F5D7854" w14:textId="77777777" w:rsidR="001E4583" w:rsidRPr="00813992" w:rsidRDefault="001E4583" w:rsidP="001E4583">
      <w:pPr>
        <w:jc w:val="both"/>
        <w:rPr>
          <w:b/>
          <w:lang w:val="id-ID"/>
        </w:rPr>
      </w:pPr>
      <w:r w:rsidRPr="00813992">
        <w:rPr>
          <w:b/>
          <w:lang w:val="id-ID"/>
        </w:rPr>
        <w:t>Mazmur 31:1-4,15-16</w:t>
      </w:r>
    </w:p>
    <w:p w14:paraId="5F67311B" w14:textId="77777777" w:rsidR="001E4583" w:rsidRPr="00813992" w:rsidRDefault="001E4583" w:rsidP="001E4583">
      <w:pPr>
        <w:ind w:firstLine="720"/>
        <w:jc w:val="both"/>
        <w:rPr>
          <w:lang w:val="id-ID"/>
        </w:rPr>
      </w:pPr>
      <w:r w:rsidRPr="00813992">
        <w:rPr>
          <w:lang w:val="id-ID"/>
        </w:rPr>
        <w:t xml:space="preserve">Mazmur ini berisi ungkapan pemazmur yang mengajak umat untuk melihat bahwa masih ada harapan di tengah duka dan penderitaan. Dalam menghadapi duka dan derita yang tak terhindarkan, masih ada Allah yang menjadi tempat berlindung. Ia menjadi sumber pertolongan yang dekat dengan umat-Nya. Ia menjadi sumber rasa aman yang dapat diandalkan yang akan terus menuntun dan membimbing pemazmur. Karena itulah, pemazmur terus mau percaya dan menyerahkan hidupnya kepada Allah. Bagi pemazmur, derita bukan akhir segalanya, namun menjadi saat dimana ia menyaksikan kuasa Allah yang membebaskan dirinya </w:t>
      </w:r>
      <w:r w:rsidRPr="00813992">
        <w:rPr>
          <w:lang w:val="id-ID"/>
        </w:rPr>
        <w:lastRenderedPageBreak/>
        <w:t xml:space="preserve">dari musuh-musuhnya. Melalui mazmur ini, kita bisa melihat bagaimana seorang pemazmur yang tidak tinggal diam menghadapi derita dan sengsara. Ia tidak menyerah dengan situasi yang ia alami sebab pemazmur percaya bahwa segala masa hidupnya ada di dalam tangan Allah yang berkuasa. </w:t>
      </w:r>
    </w:p>
    <w:p w14:paraId="14D3C59C" w14:textId="77777777" w:rsidR="001E4583" w:rsidRPr="00813992" w:rsidRDefault="001E4583" w:rsidP="001E4583">
      <w:pPr>
        <w:jc w:val="both"/>
        <w:rPr>
          <w:b/>
          <w:lang w:val="id-ID"/>
        </w:rPr>
      </w:pPr>
    </w:p>
    <w:p w14:paraId="1B509B42" w14:textId="77777777" w:rsidR="001E4583" w:rsidRPr="00813992" w:rsidRDefault="001E4583" w:rsidP="001E4583">
      <w:pPr>
        <w:jc w:val="both"/>
        <w:rPr>
          <w:b/>
          <w:lang w:val="id-ID"/>
        </w:rPr>
      </w:pPr>
      <w:r w:rsidRPr="00813992">
        <w:rPr>
          <w:b/>
          <w:lang w:val="id-ID"/>
        </w:rPr>
        <w:t>1 Petrus 4:1-8</w:t>
      </w:r>
    </w:p>
    <w:p w14:paraId="6B1EAC24" w14:textId="0830EF5E" w:rsidR="001E4583" w:rsidRPr="00813992" w:rsidRDefault="001E4583" w:rsidP="00FB27C9">
      <w:pPr>
        <w:jc w:val="both"/>
        <w:rPr>
          <w:lang w:val="id-ID"/>
        </w:rPr>
      </w:pPr>
      <w:r w:rsidRPr="00813992">
        <w:rPr>
          <w:lang w:val="id-ID"/>
        </w:rPr>
        <w:t>Surat 1 Petrus ditujukan kepada orang percaya yang sedang mengalami penindasan oleh kaisar Domitianus (81-96 M) karena mereka menolak menyembah kaisar sebagai Tuhan. Namun, mereka diberikan penguatan untuk tidak terpaku meratapi hidup, namun pada tindakan yang tetap sesuai dengan kehendak Allah. 1 Petrus 4 mengajak umat untuk merespon</w:t>
      </w:r>
      <w:r w:rsidR="00FB27C9">
        <w:rPr>
          <w:lang w:val="id-ID"/>
        </w:rPr>
        <w:t>s</w:t>
      </w:r>
      <w:r w:rsidRPr="00813992">
        <w:rPr>
          <w:lang w:val="id-ID"/>
        </w:rPr>
        <w:t xml:space="preserve"> karya keselamatan Allah dengan tidak melibatkan diri dalam rupa-rupa hawa nafsu, keinginan, kemabukan, pesta pora, perjamuan minum dan penyembahan berhala yang terlarang. Dengan kata lain, umat tidak boleh berputus asa di tengah derita yang dihadapi, namun tetap berjuang untuk mewujudkan panggilannya dengan melanjutkan kehidupan sembari melihat Kristus yang juga menderita. </w:t>
      </w:r>
    </w:p>
    <w:p w14:paraId="12BECAA8" w14:textId="77777777" w:rsidR="001E4583" w:rsidRPr="00813992" w:rsidRDefault="001E4583" w:rsidP="001E4583">
      <w:pPr>
        <w:tabs>
          <w:tab w:val="left" w:pos="720"/>
          <w:tab w:val="center" w:pos="3117"/>
        </w:tabs>
        <w:jc w:val="both"/>
        <w:rPr>
          <w:lang w:val="id-ID"/>
        </w:rPr>
      </w:pPr>
      <w:r w:rsidRPr="00813992">
        <w:rPr>
          <w:lang w:val="id-ID"/>
        </w:rPr>
        <w:tab/>
      </w:r>
      <w:r w:rsidRPr="00813992">
        <w:rPr>
          <w:lang w:val="id-ID"/>
        </w:rPr>
        <w:tab/>
      </w:r>
    </w:p>
    <w:p w14:paraId="3C713FF6" w14:textId="77777777" w:rsidR="001E4583" w:rsidRPr="00813992" w:rsidRDefault="001E4583" w:rsidP="001E4583">
      <w:pPr>
        <w:jc w:val="both"/>
        <w:rPr>
          <w:b/>
          <w:lang w:val="id-ID"/>
        </w:rPr>
      </w:pPr>
      <w:r w:rsidRPr="00813992">
        <w:rPr>
          <w:b/>
          <w:lang w:val="id-ID"/>
        </w:rPr>
        <w:t>Matius 27:57-66</w:t>
      </w:r>
    </w:p>
    <w:p w14:paraId="6C7FAEA9" w14:textId="0FC93756" w:rsidR="001E4583" w:rsidRPr="00813992" w:rsidRDefault="001E4583" w:rsidP="001E4583">
      <w:pPr>
        <w:jc w:val="both"/>
        <w:rPr>
          <w:lang w:val="id-ID"/>
        </w:rPr>
      </w:pPr>
      <w:r w:rsidRPr="00813992">
        <w:rPr>
          <w:lang w:val="id-ID"/>
        </w:rPr>
        <w:tab/>
        <w:t>Bagian ini mengisahkan berbagai respon</w:t>
      </w:r>
      <w:r w:rsidR="00FB27C9">
        <w:rPr>
          <w:lang w:val="id-ID"/>
        </w:rPr>
        <w:t>s</w:t>
      </w:r>
      <w:r w:rsidRPr="00813992">
        <w:rPr>
          <w:lang w:val="id-ID"/>
        </w:rPr>
        <w:t xml:space="preserve"> yang muncul atas peristiwa kematian Yesus. Memang, kematian Yesus menimbulkan duka yang mendalam, namun ada juga yang memiliki respon</w:t>
      </w:r>
      <w:r w:rsidR="00FB27C9">
        <w:rPr>
          <w:lang w:val="id-ID"/>
        </w:rPr>
        <w:t>s</w:t>
      </w:r>
      <w:r w:rsidRPr="00813992">
        <w:rPr>
          <w:lang w:val="id-ID"/>
        </w:rPr>
        <w:t xml:space="preserve"> yang berbeda, sebagaimana para pemimpin agama. </w:t>
      </w:r>
      <w:r w:rsidRPr="00FB27C9">
        <w:rPr>
          <w:i/>
          <w:iCs/>
          <w:lang w:val="id-ID"/>
        </w:rPr>
        <w:t>Pertama</w:t>
      </w:r>
      <w:r w:rsidRPr="00813992">
        <w:rPr>
          <w:lang w:val="id-ID"/>
        </w:rPr>
        <w:t>, respon</w:t>
      </w:r>
      <w:r w:rsidR="00FB27C9">
        <w:rPr>
          <w:lang w:val="id-ID"/>
        </w:rPr>
        <w:t>s</w:t>
      </w:r>
      <w:r w:rsidRPr="00813992">
        <w:rPr>
          <w:lang w:val="id-ID"/>
        </w:rPr>
        <w:t xml:space="preserve"> imam-imam kepala dan orang-orang Farisi. Mereka mencari pihak yang bisa disalahkan atau bisa dijadikan kambing hitam, yaitu para murid Yesus. Mereka terus merencanakan dan berbuat kejahatan demi kejahatan dengan menyampaikan berita yang menyesatkan kepada banyak orang. Mereka adalah kalangan atau kelompok yang memilih menutup diri dari karya Allah. Mereka menolak karya Allah. Mereka telah dibutakan oleh kepentingan mereka sendiri. Mereka berbuat semau mereka sendiri. Mereka tahu banyak tapi mereka tidak bijak. Mereka tidak belajar dari kesalahan, tapi malah menutup kesalahan dengan kesalahan yang lain. </w:t>
      </w:r>
    </w:p>
    <w:p w14:paraId="795C713E" w14:textId="4D373846" w:rsidR="001E4583" w:rsidRPr="00813992" w:rsidRDefault="001E4583" w:rsidP="001E4583">
      <w:pPr>
        <w:jc w:val="both"/>
        <w:rPr>
          <w:lang w:val="id-ID"/>
        </w:rPr>
      </w:pPr>
      <w:r w:rsidRPr="00813992">
        <w:rPr>
          <w:lang w:val="id-ID"/>
        </w:rPr>
        <w:tab/>
      </w:r>
      <w:r w:rsidRPr="00FB27C9">
        <w:rPr>
          <w:i/>
          <w:iCs/>
          <w:lang w:val="id-ID"/>
        </w:rPr>
        <w:t>Kedua</w:t>
      </w:r>
      <w:r w:rsidRPr="00813992">
        <w:rPr>
          <w:lang w:val="id-ID"/>
        </w:rPr>
        <w:t>, respon</w:t>
      </w:r>
      <w:r w:rsidR="00FB27C9">
        <w:rPr>
          <w:lang w:val="id-ID"/>
        </w:rPr>
        <w:t>s</w:t>
      </w:r>
      <w:r w:rsidRPr="00813992">
        <w:rPr>
          <w:lang w:val="id-ID"/>
        </w:rPr>
        <w:t xml:space="preserve"> Yusuf dari Arimatea, seorang yang kaya dan ia adalah murid Yesus. Sebutan orang kaya menunjuk pada status sosial yang membuat dia sangat mungkin dapat meminta mayat </w:t>
      </w:r>
      <w:r w:rsidRPr="00813992">
        <w:rPr>
          <w:lang w:val="id-ID"/>
        </w:rPr>
        <w:lastRenderedPageBreak/>
        <w:t>Yesus kepada Pilatus. Bisa jadi, ia menggunakan daya yang ia punya untuk mendapatkan mayat Yesus dan memakamkan-Nya. Yusuf sangat baik memperlakukan mayat Yesus, yaitu dengan memakaikan kain lenan sebagai kain kafan sebagaimana tradisi pemakaman Yahudi. Kain lenan adalah kain yang sangat berkualitas yang digunakan untuk membuat tabir Bait Allah (Kel</w:t>
      </w:r>
      <w:r w:rsidR="00FB27C9">
        <w:rPr>
          <w:lang w:val="id-ID"/>
        </w:rPr>
        <w:t>.</w:t>
      </w:r>
      <w:r w:rsidRPr="00813992">
        <w:rPr>
          <w:lang w:val="id-ID"/>
        </w:rPr>
        <w:t>26:31) dan juga jubah para imam (Kel</w:t>
      </w:r>
      <w:r w:rsidR="00FB27C9">
        <w:rPr>
          <w:lang w:val="id-ID"/>
        </w:rPr>
        <w:t>.</w:t>
      </w:r>
      <w:r w:rsidRPr="00813992">
        <w:rPr>
          <w:lang w:val="id-ID"/>
        </w:rPr>
        <w:t xml:space="preserve">28:31). Lalu mayat Yesus dikuburkan dalam bukit batu dan merupakan kubur yang baru. Hal ini berarti kubur itu masih kosong. Berbagai tindakan yang dilakukan Yusuf menegaskan bahwa kedukaan atas kematian gurunya bukan akhir dari segalanya. Ia memakai peristiwa itu untuk tetap melakukan dan memberikan yang terbaik. Ia tetap melayani dan mengupayakan pelayanan dengan seluruh daya yang ia punya. Tentu, duka pasti masih dirasa, namun ternyata, Yusuf tidak terpaku pada perasaannya. Ia tetap berkarya menyatakan kasih yang dapat ia </w:t>
      </w:r>
      <w:r w:rsidR="00FB27C9" w:rsidRPr="00813992">
        <w:rPr>
          <w:lang w:val="id-ID"/>
        </w:rPr>
        <w:t>wujud nyatakan</w:t>
      </w:r>
      <w:r w:rsidRPr="00813992">
        <w:rPr>
          <w:lang w:val="id-ID"/>
        </w:rPr>
        <w:t>.</w:t>
      </w:r>
    </w:p>
    <w:p w14:paraId="6A714E6F" w14:textId="77777777" w:rsidR="001E4583" w:rsidRPr="00813992" w:rsidRDefault="001E4583" w:rsidP="001E4583">
      <w:pPr>
        <w:ind w:firstLine="720"/>
        <w:jc w:val="both"/>
        <w:rPr>
          <w:lang w:val="id-ID"/>
        </w:rPr>
      </w:pPr>
      <w:r w:rsidRPr="00813992">
        <w:rPr>
          <w:lang w:val="id-ID"/>
        </w:rPr>
        <w:t xml:space="preserve">Di tempat yang sama, juga ada sejumlah murid Yesus yang terdiam di depan kubur yang telah tertutup itu. Mereka adalah Maria Magdalena dan Maria yang lain. Mereka terdiam meratapi kehidupan pribadi yang mereka kasihi, yaitu Yesus. Sikap terpaku dan terdiam, tanpa banyak berbuat menegaskan bahwa mereka dikungkung dengan perasaan yang bercampur aduk antara ketidakpercayaan, ketidakrelaan, kehilangan semangat hidup yang sarat akan kekecewaan dan ketidakberdayaan. </w:t>
      </w:r>
    </w:p>
    <w:p w14:paraId="17DADC5B" w14:textId="3F24AECA" w:rsidR="001E4583" w:rsidRPr="00813992" w:rsidRDefault="001E4583" w:rsidP="001E4583">
      <w:pPr>
        <w:jc w:val="both"/>
        <w:rPr>
          <w:lang w:val="id-ID"/>
        </w:rPr>
      </w:pPr>
      <w:r w:rsidRPr="00813992">
        <w:rPr>
          <w:lang w:val="id-ID"/>
        </w:rPr>
        <w:tab/>
        <w:t>Kisah-kisah di</w:t>
      </w:r>
      <w:r w:rsidR="00FB27C9">
        <w:rPr>
          <w:lang w:val="id-ID"/>
        </w:rPr>
        <w:t xml:space="preserve"> </w:t>
      </w:r>
      <w:r w:rsidRPr="00813992">
        <w:rPr>
          <w:lang w:val="id-ID"/>
        </w:rPr>
        <w:t>atas dapat menjadi pembelajaran penting bagi umat dalam merespon</w:t>
      </w:r>
      <w:r w:rsidR="00985186">
        <w:rPr>
          <w:lang w:val="id-ID"/>
        </w:rPr>
        <w:t>s</w:t>
      </w:r>
      <w:r w:rsidRPr="00813992">
        <w:rPr>
          <w:lang w:val="id-ID"/>
        </w:rPr>
        <w:t xml:space="preserve"> duka dan derita. Belajar dari seorang Yusuf dari Arimatea yang melihat duka sebagai ruang baginya tetap berkarya dengan pelayanan dengan segala daya yang ia punya. Ia tidak merenung dan meratapi situasi namun ia bergerak, berkarya, dan memberikan pelayanan bagi Sang Guru yang dia cinta. Berbeda dengan respon</w:t>
      </w:r>
      <w:r w:rsidR="00985186">
        <w:rPr>
          <w:lang w:val="id-ID"/>
        </w:rPr>
        <w:t>s</w:t>
      </w:r>
      <w:r w:rsidRPr="00813992">
        <w:rPr>
          <w:lang w:val="id-ID"/>
        </w:rPr>
        <w:t xml:space="preserve"> para murid yang lain, yang terpaku dengan duka dalam diam dan air mata. Sementara, </w:t>
      </w:r>
      <w:r w:rsidR="00985186" w:rsidRPr="00813992">
        <w:rPr>
          <w:lang w:val="id-ID"/>
        </w:rPr>
        <w:t>respons</w:t>
      </w:r>
      <w:r w:rsidRPr="00813992">
        <w:rPr>
          <w:lang w:val="id-ID"/>
        </w:rPr>
        <w:t xml:space="preserve"> para pemimpin agama memperlihatkan sikap cela yang justru menolak karya Allah dengan memilih bertindak yang jahat dan menebarkan ketidakbenaran hanya untuk kepentingan mereka sendiri.</w:t>
      </w:r>
    </w:p>
    <w:p w14:paraId="42445557" w14:textId="77777777" w:rsidR="001E4583" w:rsidRPr="00813992" w:rsidRDefault="001E4583" w:rsidP="001E4583">
      <w:pPr>
        <w:jc w:val="both"/>
        <w:rPr>
          <w:b/>
          <w:lang w:val="id-ID"/>
        </w:rPr>
      </w:pPr>
    </w:p>
    <w:p w14:paraId="3D26C1FE" w14:textId="77777777" w:rsidR="001E4583" w:rsidRPr="00813992" w:rsidRDefault="001E4583" w:rsidP="001E4583">
      <w:pPr>
        <w:jc w:val="both"/>
        <w:rPr>
          <w:b/>
          <w:lang w:val="id-ID"/>
        </w:rPr>
      </w:pPr>
    </w:p>
    <w:p w14:paraId="29EBF892" w14:textId="77777777" w:rsidR="001E4583" w:rsidRPr="00813992" w:rsidRDefault="001E4583" w:rsidP="001E4583">
      <w:pPr>
        <w:jc w:val="both"/>
        <w:rPr>
          <w:b/>
          <w:lang w:val="id-ID"/>
        </w:rPr>
      </w:pPr>
    </w:p>
    <w:p w14:paraId="528AD2FB" w14:textId="12ED052B" w:rsidR="001E4583" w:rsidRPr="00813992" w:rsidRDefault="001E4583" w:rsidP="001E4583">
      <w:pPr>
        <w:jc w:val="both"/>
        <w:rPr>
          <w:b/>
          <w:lang w:val="id-ID"/>
        </w:rPr>
      </w:pPr>
      <w:r w:rsidRPr="00813992">
        <w:rPr>
          <w:b/>
          <w:lang w:val="id-ID"/>
        </w:rPr>
        <w:lastRenderedPageBreak/>
        <w:t>BERITA YANG AKAN DISAMPAIKAN</w:t>
      </w:r>
    </w:p>
    <w:p w14:paraId="32CCC1FF" w14:textId="1B830923" w:rsidR="001E4583" w:rsidRPr="00813992" w:rsidRDefault="001E4583" w:rsidP="001E4583">
      <w:pPr>
        <w:jc w:val="both"/>
        <w:rPr>
          <w:lang w:val="id-ID"/>
        </w:rPr>
      </w:pPr>
      <w:r w:rsidRPr="00813992">
        <w:rPr>
          <w:lang w:val="id-ID"/>
        </w:rPr>
        <w:t xml:space="preserve">Peristiwa duka menjadi momen yang tak terhindarkan dalam perjalanan hidup manusia. Memang, tak mudah untuk menghadapi sebuah momen dukacita, sebab ada kesedihan dan perasaan kehilangan dalam sebuah duka. Oleh karenanya, umat perlu memiliki </w:t>
      </w:r>
      <w:r w:rsidR="00985186" w:rsidRPr="00813992">
        <w:rPr>
          <w:lang w:val="id-ID"/>
        </w:rPr>
        <w:t>respons</w:t>
      </w:r>
      <w:r w:rsidRPr="00813992">
        <w:rPr>
          <w:lang w:val="id-ID"/>
        </w:rPr>
        <w:t xml:space="preserve"> yang tepat dalam menghadapi peristiwa duka. Dengan </w:t>
      </w:r>
      <w:r w:rsidR="00985186" w:rsidRPr="00813992">
        <w:rPr>
          <w:lang w:val="id-ID"/>
        </w:rPr>
        <w:t>respons</w:t>
      </w:r>
      <w:r w:rsidRPr="00813992">
        <w:rPr>
          <w:lang w:val="id-ID"/>
        </w:rPr>
        <w:t xml:space="preserve"> yang tepat, umat dapat melewati duka dan terus melanjutkan kehidupan. Kematian Yesus menjadi sebuah peristiwa duka. Terhadap peristiwa ini, muncul beberapa </w:t>
      </w:r>
      <w:r w:rsidR="00985186" w:rsidRPr="00813992">
        <w:rPr>
          <w:lang w:val="id-ID"/>
        </w:rPr>
        <w:t>respons</w:t>
      </w:r>
      <w:r w:rsidRPr="00813992">
        <w:rPr>
          <w:lang w:val="id-ID"/>
        </w:rPr>
        <w:t xml:space="preserve"> dari berbagai kalangan sebagaimana berita Injil, antara lain Yusuf dari Arimatea, para perempuan, dan para pemimpin agama Yahudi. </w:t>
      </w:r>
      <w:r w:rsidR="00985186" w:rsidRPr="00813992">
        <w:rPr>
          <w:lang w:val="id-ID"/>
        </w:rPr>
        <w:t>Respons</w:t>
      </w:r>
      <w:r w:rsidRPr="00813992">
        <w:rPr>
          <w:lang w:val="id-ID"/>
        </w:rPr>
        <w:t xml:space="preserve"> ketiga kalangan ini bisa menjadi gambaran berbagai </w:t>
      </w:r>
      <w:r w:rsidR="00985186" w:rsidRPr="00813992">
        <w:rPr>
          <w:lang w:val="id-ID"/>
        </w:rPr>
        <w:t>respons</w:t>
      </w:r>
      <w:r w:rsidRPr="00813992">
        <w:rPr>
          <w:lang w:val="id-ID"/>
        </w:rPr>
        <w:t xml:space="preserve"> manusia yang muncul di saat menghadapi duka. Dengan memahami berbagai </w:t>
      </w:r>
      <w:r w:rsidR="00985186" w:rsidRPr="00813992">
        <w:rPr>
          <w:lang w:val="id-ID"/>
        </w:rPr>
        <w:t>respons</w:t>
      </w:r>
      <w:r w:rsidRPr="00813992">
        <w:rPr>
          <w:lang w:val="id-ID"/>
        </w:rPr>
        <w:t xml:space="preserve"> inilah, umat diajak untuk menghadapi duka dengan terus berkarya sebab duka bukanlah halangan untuk tetap berkarya. Umat diajak untuk tidak berhenti melakukan yang terbaik sebagai kasih kepada Tuhan dan sesama. </w:t>
      </w:r>
    </w:p>
    <w:p w14:paraId="743B332B" w14:textId="77777777" w:rsidR="001E4583" w:rsidRPr="00813992" w:rsidRDefault="001E4583" w:rsidP="001E4583">
      <w:pPr>
        <w:jc w:val="both"/>
        <w:rPr>
          <w:b/>
          <w:lang w:val="id-ID"/>
        </w:rPr>
      </w:pPr>
      <w:r w:rsidRPr="00813992">
        <w:rPr>
          <w:lang w:val="id-ID"/>
        </w:rPr>
        <w:t xml:space="preserve"> </w:t>
      </w:r>
    </w:p>
    <w:p w14:paraId="0517FE23" w14:textId="77777777" w:rsidR="001E4583" w:rsidRPr="00813992" w:rsidRDefault="001E4583" w:rsidP="001E4583">
      <w:pPr>
        <w:jc w:val="both"/>
        <w:rPr>
          <w:b/>
          <w:lang w:val="id-ID"/>
        </w:rPr>
      </w:pPr>
    </w:p>
    <w:p w14:paraId="047D4921" w14:textId="77777777" w:rsidR="001E4583" w:rsidRPr="00813992" w:rsidRDefault="001E4583" w:rsidP="001E4583">
      <w:pPr>
        <w:jc w:val="both"/>
        <w:rPr>
          <w:b/>
          <w:lang w:val="id-ID"/>
        </w:rPr>
      </w:pPr>
      <w:r w:rsidRPr="00813992">
        <w:rPr>
          <w:b/>
          <w:lang w:val="id-ID"/>
        </w:rPr>
        <w:t>KHOTBAH JANGKEP</w:t>
      </w:r>
    </w:p>
    <w:p w14:paraId="556B243E" w14:textId="77777777" w:rsidR="001E4583" w:rsidRPr="00813992" w:rsidRDefault="001E4583" w:rsidP="001E4583">
      <w:pPr>
        <w:pBdr>
          <w:top w:val="nil"/>
          <w:left w:val="nil"/>
          <w:bottom w:val="nil"/>
          <w:right w:val="nil"/>
          <w:between w:val="nil"/>
        </w:pBdr>
        <w:ind w:firstLine="720"/>
        <w:jc w:val="both"/>
        <w:rPr>
          <w:color w:val="000000"/>
          <w:lang w:val="id-ID"/>
        </w:rPr>
      </w:pPr>
    </w:p>
    <w:p w14:paraId="46476A62" w14:textId="06EDB492" w:rsidR="001E4583" w:rsidRPr="00813992" w:rsidRDefault="001E4583" w:rsidP="001E4583">
      <w:pPr>
        <w:jc w:val="center"/>
        <w:rPr>
          <w:b/>
          <w:lang w:val="id-ID"/>
        </w:rPr>
      </w:pPr>
      <w:r w:rsidRPr="00813992">
        <w:rPr>
          <w:b/>
          <w:lang w:val="id-ID"/>
        </w:rPr>
        <w:t>“</w:t>
      </w:r>
      <w:r w:rsidR="00985186" w:rsidRPr="00813992">
        <w:rPr>
          <w:b/>
          <w:lang w:val="id-ID"/>
        </w:rPr>
        <w:t>Merespons</w:t>
      </w:r>
      <w:r w:rsidRPr="00813992">
        <w:rPr>
          <w:b/>
          <w:lang w:val="id-ID"/>
        </w:rPr>
        <w:t xml:space="preserve"> Duka: Teruslah Berkarya”</w:t>
      </w:r>
    </w:p>
    <w:p w14:paraId="3CC90718" w14:textId="77777777" w:rsidR="001E4583" w:rsidRPr="00813992" w:rsidRDefault="001E4583" w:rsidP="001E4583">
      <w:pPr>
        <w:jc w:val="both"/>
        <w:rPr>
          <w:b/>
          <w:lang w:val="id-ID"/>
        </w:rPr>
      </w:pPr>
    </w:p>
    <w:p w14:paraId="0722073A" w14:textId="77777777" w:rsidR="001E4583" w:rsidRPr="00813992" w:rsidRDefault="001E4583" w:rsidP="001E4583">
      <w:pPr>
        <w:jc w:val="both"/>
        <w:rPr>
          <w:lang w:val="id-ID"/>
        </w:rPr>
      </w:pPr>
      <w:r w:rsidRPr="00813992">
        <w:rPr>
          <w:lang w:val="id-ID"/>
        </w:rPr>
        <w:t>Umat Tuhan yang terkasih</w:t>
      </w:r>
    </w:p>
    <w:p w14:paraId="3F7BF7F0" w14:textId="008979B6" w:rsidR="001E4583" w:rsidRPr="00813992" w:rsidRDefault="001E4583" w:rsidP="001E4583">
      <w:pPr>
        <w:ind w:firstLine="567"/>
        <w:jc w:val="both"/>
        <w:rPr>
          <w:lang w:val="id-ID"/>
        </w:rPr>
      </w:pPr>
      <w:r w:rsidRPr="00813992">
        <w:rPr>
          <w:lang w:val="id-ID"/>
        </w:rPr>
        <w:t xml:space="preserve">Pernahkah Saudara mendengar sebuah teori yang disebut dengan “teori </w:t>
      </w:r>
      <w:r w:rsidR="00985186" w:rsidRPr="00813992">
        <w:rPr>
          <w:lang w:val="id-ID"/>
        </w:rPr>
        <w:t>kecoak</w:t>
      </w:r>
      <w:r w:rsidRPr="00813992">
        <w:rPr>
          <w:lang w:val="id-ID"/>
        </w:rPr>
        <w:t xml:space="preserve">”? Sebuah teori yang diungkapkan oleh seseorang yang bernama Sundar Pichai. Siapakah Sundar Pichai? Seseorang yang pernah menjabat sebagai pimpinan perusahaan besar Google. Berikut kisahnya. </w:t>
      </w:r>
    </w:p>
    <w:p w14:paraId="11E3910D" w14:textId="5381E620" w:rsidR="001E4583" w:rsidRPr="00813992" w:rsidRDefault="001E4583" w:rsidP="001E4583">
      <w:pPr>
        <w:ind w:firstLine="567"/>
        <w:jc w:val="both"/>
        <w:rPr>
          <w:lang w:val="id-ID"/>
        </w:rPr>
      </w:pPr>
      <w:r w:rsidRPr="00813992">
        <w:rPr>
          <w:lang w:val="id-ID"/>
        </w:rPr>
        <w:t xml:space="preserve">Di sebuah restoran, tiba-tiba seekor </w:t>
      </w:r>
      <w:r w:rsidR="00985186" w:rsidRPr="00813992">
        <w:rPr>
          <w:lang w:val="id-ID"/>
        </w:rPr>
        <w:t>kecoak</w:t>
      </w:r>
      <w:r w:rsidRPr="00813992">
        <w:rPr>
          <w:lang w:val="id-ID"/>
        </w:rPr>
        <w:t xml:space="preserve"> terbang entah dari mana dan hinggap di tubuh seorang wanita. Wanita itu spontan berteriak karena ketakutan. Dengan wajah dilanda panik dan suara gemetar, dia melompat, kedua tangannya berusaha mati-matian untuk melepaskan diri dari </w:t>
      </w:r>
      <w:r w:rsidR="00985186" w:rsidRPr="00813992">
        <w:rPr>
          <w:lang w:val="id-ID"/>
        </w:rPr>
        <w:t>kecoak</w:t>
      </w:r>
      <w:r w:rsidRPr="00813992">
        <w:rPr>
          <w:lang w:val="id-ID"/>
        </w:rPr>
        <w:t xml:space="preserve"> tersebut. Reaksinya menyebar seperti api, menyebabkan semua orang di kelompoknya menjadi panik. Setelah berusaha keras, wanita tersebut berhasil mengusir </w:t>
      </w:r>
      <w:r w:rsidR="00985186" w:rsidRPr="00813992">
        <w:rPr>
          <w:lang w:val="id-ID"/>
        </w:rPr>
        <w:t>kecoak</w:t>
      </w:r>
      <w:r w:rsidRPr="00813992">
        <w:rPr>
          <w:lang w:val="id-ID"/>
        </w:rPr>
        <w:t xml:space="preserve"> tersebut. </w:t>
      </w:r>
      <w:r w:rsidR="00985186" w:rsidRPr="00813992">
        <w:rPr>
          <w:lang w:val="id-ID"/>
        </w:rPr>
        <w:t>Kecoaknya</w:t>
      </w:r>
      <w:r w:rsidRPr="00813992">
        <w:rPr>
          <w:lang w:val="id-ID"/>
        </w:rPr>
        <w:t xml:space="preserve"> terbang namun hinggap pada wanita lain dalam kelompok tersebut. Sekarang, giliran wanita </w:t>
      </w:r>
      <w:r w:rsidRPr="00813992">
        <w:rPr>
          <w:lang w:val="id-ID"/>
        </w:rPr>
        <w:lastRenderedPageBreak/>
        <w:t xml:space="preserve">kedua dalam kelompok itu yang melanjutkan drama tersebut. Dengan histeris ia juga berusaha melepaskan diri dari </w:t>
      </w:r>
      <w:r w:rsidR="00985186" w:rsidRPr="00813992">
        <w:rPr>
          <w:lang w:val="id-ID"/>
        </w:rPr>
        <w:t>kecoak</w:t>
      </w:r>
      <w:r w:rsidRPr="00813992">
        <w:rPr>
          <w:lang w:val="id-ID"/>
        </w:rPr>
        <w:t xml:space="preserve"> yang menghinggapinya. Seorang pelayan bergegas maju untuk menyelamatkan mereka. Si </w:t>
      </w:r>
      <w:r w:rsidR="00985186" w:rsidRPr="00813992">
        <w:rPr>
          <w:lang w:val="id-ID"/>
        </w:rPr>
        <w:t>kecoak</w:t>
      </w:r>
      <w:r w:rsidRPr="00813992">
        <w:rPr>
          <w:lang w:val="id-ID"/>
        </w:rPr>
        <w:t xml:space="preserve"> selanjutnya jatuh ke baju si pelayan. Pelayan itu berdiri dengan tenang, dan mengamati posisi </w:t>
      </w:r>
      <w:r w:rsidR="00985186" w:rsidRPr="00813992">
        <w:rPr>
          <w:lang w:val="id-ID"/>
        </w:rPr>
        <w:t>kecoak</w:t>
      </w:r>
      <w:r w:rsidRPr="00813992">
        <w:rPr>
          <w:lang w:val="id-ID"/>
        </w:rPr>
        <w:t xml:space="preserve"> di bajunya. Ketika dia sudah yakin, dengan cepat dia menangkap </w:t>
      </w:r>
      <w:r w:rsidR="00985186" w:rsidRPr="00813992">
        <w:rPr>
          <w:lang w:val="id-ID"/>
        </w:rPr>
        <w:t>kecoak</w:t>
      </w:r>
      <w:r w:rsidRPr="00813992">
        <w:rPr>
          <w:lang w:val="id-ID"/>
        </w:rPr>
        <w:t xml:space="preserve"> tersebut dengan jarinya dan melemparkannya keluar dari restoran. Tidak ada drama dan histeria. Mengapa seekor </w:t>
      </w:r>
      <w:r w:rsidR="00985186" w:rsidRPr="00813992">
        <w:rPr>
          <w:lang w:val="id-ID"/>
        </w:rPr>
        <w:t>kecoak</w:t>
      </w:r>
      <w:r w:rsidRPr="00813992">
        <w:rPr>
          <w:lang w:val="id-ID"/>
        </w:rPr>
        <w:t xml:space="preserve"> bisa membuat histeris dua orang wanita tapi tidak si pelayan? Si pelayan menanganinya dengan begitu tenang tanpa melakukan keributan apa pun.</w:t>
      </w:r>
    </w:p>
    <w:p w14:paraId="175C831C" w14:textId="5E39858D" w:rsidR="001E4583" w:rsidRPr="00813992" w:rsidRDefault="001E4583" w:rsidP="001E4583">
      <w:pPr>
        <w:ind w:firstLine="567"/>
        <w:jc w:val="both"/>
        <w:rPr>
          <w:lang w:val="id-ID"/>
        </w:rPr>
      </w:pPr>
      <w:r w:rsidRPr="00813992">
        <w:rPr>
          <w:lang w:val="id-ID"/>
        </w:rPr>
        <w:t xml:space="preserve">Inilah “teori </w:t>
      </w:r>
      <w:r w:rsidR="00985186" w:rsidRPr="00813992">
        <w:rPr>
          <w:lang w:val="id-ID"/>
        </w:rPr>
        <w:t>kecoak</w:t>
      </w:r>
      <w:r w:rsidRPr="00813992">
        <w:rPr>
          <w:lang w:val="id-ID"/>
        </w:rPr>
        <w:t xml:space="preserve">” Sundar Pichai. Sebenarnya yang menjadi masalah bukan </w:t>
      </w:r>
      <w:r w:rsidR="00985186" w:rsidRPr="00813992">
        <w:rPr>
          <w:lang w:val="id-ID"/>
        </w:rPr>
        <w:t>kecoaknya</w:t>
      </w:r>
      <w:r w:rsidRPr="00813992">
        <w:rPr>
          <w:lang w:val="id-ID"/>
        </w:rPr>
        <w:t xml:space="preserve">, tapi ketidakmampuan dalam menangani gangguan yang ditimbulkan oleh </w:t>
      </w:r>
      <w:r w:rsidR="00985186" w:rsidRPr="00813992">
        <w:rPr>
          <w:lang w:val="id-ID"/>
        </w:rPr>
        <w:t>kecoak</w:t>
      </w:r>
      <w:r w:rsidRPr="00813992">
        <w:rPr>
          <w:lang w:val="id-ID"/>
        </w:rPr>
        <w:t xml:space="preserve"> itulah yang menghebohkan para wanita tersebut. Reaksi kita terhadap gangguan itulah yang penting untuk kita kontrol. Kita harus </w:t>
      </w:r>
      <w:r w:rsidR="00985186" w:rsidRPr="00813992">
        <w:rPr>
          <w:lang w:val="id-ID"/>
        </w:rPr>
        <w:t>merespons</w:t>
      </w:r>
      <w:r w:rsidRPr="00813992">
        <w:rPr>
          <w:lang w:val="id-ID"/>
        </w:rPr>
        <w:t xml:space="preserve"> dengan tenang agar situasi dan keadaan yang tidak menyenangkan dapat kita eliminir. </w:t>
      </w:r>
      <w:r w:rsidR="00985186" w:rsidRPr="00813992">
        <w:rPr>
          <w:lang w:val="id-ID"/>
        </w:rPr>
        <w:t>Kecoak</w:t>
      </w:r>
      <w:r w:rsidRPr="00813992">
        <w:rPr>
          <w:lang w:val="id-ID"/>
        </w:rPr>
        <w:t xml:space="preserve"> melambangkan masalah atau peristiwa yang tidak menyenangkan dalam hidup kita. Kadang-kadang ada </w:t>
      </w:r>
      <w:r w:rsidR="00985186" w:rsidRPr="00813992">
        <w:rPr>
          <w:lang w:val="id-ID"/>
        </w:rPr>
        <w:t>kecoak</w:t>
      </w:r>
      <w:r w:rsidRPr="00813992">
        <w:rPr>
          <w:lang w:val="id-ID"/>
        </w:rPr>
        <w:t xml:space="preserve"> yang hinggap di baju kita. Jika kita bertindak reaktif maka tanggapan yang muncul dari diri kita biasanya bersifat emosional seperti rasa marah, takut, jijik, dan sejenisnya. Reaksi ini mungkin kita ekspresikan dalam bentuk sikap dan tindakan yang justru menyakitkan, merusak atau merugikan diri kita sendiri atau orang lain. Dalam “teori </w:t>
      </w:r>
      <w:r w:rsidR="00985186" w:rsidRPr="00813992">
        <w:rPr>
          <w:lang w:val="id-ID"/>
        </w:rPr>
        <w:t>kecoak</w:t>
      </w:r>
      <w:r w:rsidRPr="00813992">
        <w:rPr>
          <w:lang w:val="id-ID"/>
        </w:rPr>
        <w:t xml:space="preserve">”, </w:t>
      </w:r>
      <w:r w:rsidR="00985186" w:rsidRPr="00813992">
        <w:rPr>
          <w:lang w:val="id-ID"/>
        </w:rPr>
        <w:t>respons</w:t>
      </w:r>
      <w:r w:rsidRPr="00813992">
        <w:rPr>
          <w:lang w:val="id-ID"/>
        </w:rPr>
        <w:t xml:space="preserve"> kitalah yang menentukan keberhasilan kita dalam menangani apa</w:t>
      </w:r>
      <w:r w:rsidR="00985186">
        <w:rPr>
          <w:lang w:val="id-ID"/>
        </w:rPr>
        <w:t xml:space="preserve"> </w:t>
      </w:r>
      <w:r w:rsidRPr="00813992">
        <w:rPr>
          <w:lang w:val="id-ID"/>
        </w:rPr>
        <w:t>pun masalah yang kita hadapi.</w:t>
      </w:r>
    </w:p>
    <w:p w14:paraId="5885600B" w14:textId="2F5D4FB1" w:rsidR="001E4583" w:rsidRPr="00813992" w:rsidRDefault="001E4583" w:rsidP="001E4583">
      <w:pPr>
        <w:ind w:firstLine="567"/>
        <w:jc w:val="both"/>
        <w:rPr>
          <w:lang w:val="id-ID"/>
        </w:rPr>
      </w:pPr>
      <w:r w:rsidRPr="00813992">
        <w:rPr>
          <w:lang w:val="id-ID"/>
        </w:rPr>
        <w:t xml:space="preserve">Umat Tuhan yang terkasih, bagaimana </w:t>
      </w:r>
      <w:r w:rsidR="00985186" w:rsidRPr="00813992">
        <w:rPr>
          <w:lang w:val="id-ID"/>
        </w:rPr>
        <w:t>respons</w:t>
      </w:r>
      <w:r w:rsidRPr="00813992">
        <w:rPr>
          <w:lang w:val="id-ID"/>
        </w:rPr>
        <w:t xml:space="preserve"> kita saat duka menghampiri kita? Mungkin, ada yang mempertanyakan kehadiran Tuhan dalam berbagai rumusan pertanyaan: Mengapa saya harus mengalami peristiwa ini, menerima dan menjalani ini semua. Mengapa harus saya, mengapa bukan dia, mengapa mesti kami, mengapa bukan mereka. Di manakah Allah, di manakah kuasa Allah, di manakah </w:t>
      </w:r>
      <w:r w:rsidR="00985186" w:rsidRPr="00813992">
        <w:rPr>
          <w:lang w:val="id-ID"/>
        </w:rPr>
        <w:t>mukjizat</w:t>
      </w:r>
      <w:r w:rsidRPr="00813992">
        <w:rPr>
          <w:lang w:val="id-ID"/>
        </w:rPr>
        <w:t xml:space="preserve"> Allah, mengapa Tuhan diam, apakah Tuhan telah meninggalkan kami semua? Umat yang dikasihi Tuhan, apakah sebuah peristiwa duka dan derita hanya berakhir pada deretan pertanyaan-pertanyaan di atas? Apakah hanya itu yang dapat dilakukan oleh umat Tuhan dan selalu </w:t>
      </w:r>
      <w:r w:rsidRPr="00813992">
        <w:rPr>
          <w:lang w:val="id-ID"/>
        </w:rPr>
        <w:lastRenderedPageBreak/>
        <w:t xml:space="preserve">menjadi akhir dari sebuah pergumulan manusia soal duka dan derita? Tak adakah pilihan lain yang dapat dilakukan sebagai </w:t>
      </w:r>
      <w:r w:rsidR="00985186" w:rsidRPr="00813992">
        <w:rPr>
          <w:lang w:val="id-ID"/>
        </w:rPr>
        <w:t>respons</w:t>
      </w:r>
      <w:r w:rsidRPr="00813992">
        <w:rPr>
          <w:lang w:val="id-ID"/>
        </w:rPr>
        <w:t xml:space="preserve"> atas duka? Sabtu Sunyi atau Sabtu Suci, dimana aspek kedukaan sangat kuat, yang menjadi masa transisi antara kematian dan kebangkitan Yesus, memperlihatkan kepada kita bagaimana </w:t>
      </w:r>
      <w:r w:rsidR="00985186" w:rsidRPr="00813992">
        <w:rPr>
          <w:lang w:val="id-ID"/>
        </w:rPr>
        <w:t>respons-respons</w:t>
      </w:r>
      <w:r w:rsidRPr="00813992">
        <w:rPr>
          <w:lang w:val="id-ID"/>
        </w:rPr>
        <w:t xml:space="preserve"> yang muncul manakala penderitaan dan dukacita itu menghampiri manusia. Injil Matius memberi kesaksian, setidaknya ada 3 </w:t>
      </w:r>
      <w:r w:rsidR="00985186" w:rsidRPr="00813992">
        <w:rPr>
          <w:lang w:val="id-ID"/>
        </w:rPr>
        <w:t>respons</w:t>
      </w:r>
      <w:r w:rsidRPr="00813992">
        <w:rPr>
          <w:lang w:val="id-ID"/>
        </w:rPr>
        <w:t xml:space="preserve"> yang muncul. </w:t>
      </w:r>
    </w:p>
    <w:p w14:paraId="30E8CF23" w14:textId="2AC4D6C7" w:rsidR="001E4583" w:rsidRPr="00813992" w:rsidRDefault="001E4583" w:rsidP="001E4583">
      <w:pPr>
        <w:ind w:firstLine="567"/>
        <w:jc w:val="both"/>
        <w:rPr>
          <w:lang w:val="id-ID"/>
        </w:rPr>
      </w:pPr>
      <w:r w:rsidRPr="00985186">
        <w:rPr>
          <w:i/>
          <w:iCs/>
          <w:lang w:val="id-ID"/>
        </w:rPr>
        <w:t>Pertama</w:t>
      </w:r>
      <w:r w:rsidRPr="00813992">
        <w:rPr>
          <w:lang w:val="id-ID"/>
        </w:rPr>
        <w:t xml:space="preserve">, </w:t>
      </w:r>
      <w:r w:rsidR="00985186" w:rsidRPr="00813992">
        <w:rPr>
          <w:lang w:val="id-ID"/>
        </w:rPr>
        <w:t>respons</w:t>
      </w:r>
      <w:r w:rsidRPr="00813992">
        <w:rPr>
          <w:lang w:val="id-ID"/>
        </w:rPr>
        <w:t xml:space="preserve"> imam-imam kepala dan orang-orang Farisi. Mereka adalah kalangan atau kelompok yang memilih menutup diri dari karya Allah. Mereka menolak karya Allah. Mereka telah dibutakan oleh kepentingan mereka sendiri. Mereka berbuat semau mereka sendiri. Mereka tahu banyak tapi mereka tidak bijak. Mereka tidak belajar dari kesalahan, tapi malah menutup kesalahan dengan kesalahan yang lain. Mereka mencari pihak yang mungkin bisa disalahkan atau bisa dijadikan kambing hitam. Mereka terus merencanakan dan berbuat kejahatan demi kejahatan. Yang </w:t>
      </w:r>
      <w:r w:rsidRPr="00985186">
        <w:rPr>
          <w:i/>
          <w:iCs/>
          <w:lang w:val="id-ID"/>
        </w:rPr>
        <w:t>kedua</w:t>
      </w:r>
      <w:r w:rsidRPr="00813992">
        <w:rPr>
          <w:lang w:val="id-ID"/>
        </w:rPr>
        <w:t xml:space="preserve">, adalah </w:t>
      </w:r>
      <w:r w:rsidR="00985186" w:rsidRPr="00813992">
        <w:rPr>
          <w:lang w:val="id-ID"/>
        </w:rPr>
        <w:t>respons</w:t>
      </w:r>
      <w:r w:rsidRPr="00813992">
        <w:rPr>
          <w:lang w:val="id-ID"/>
        </w:rPr>
        <w:t xml:space="preserve"> Para Perempuan, yaitu Maria Magdalena dan Maria yang lain. Mereka duduk di depan kubur Yesus. Tentu. Mereka meratap, mereka menangis. Ada perasaan campur aduk karena guru yang mereka cintai telah mati. Mungkin mereka mengalami kekecewaan mendalam bahkan mungkin kehilangan semangat hidup. Mereka adalah kalangan yang ada dalam jurang ketidakberdayaan, karena mereka terlalu larut dalam duka dan dikuasai serta dibutakan oleh perasaan-perasaan mereka sendiri. Perasaan-perasaan yang justru membuat mereka kehilangan harapan, dan menghambat mereka untuk berani menghadapi </w:t>
      </w:r>
      <w:r w:rsidR="00985186" w:rsidRPr="00813992">
        <w:rPr>
          <w:lang w:val="id-ID"/>
        </w:rPr>
        <w:t>realitas</w:t>
      </w:r>
      <w:r w:rsidRPr="00813992">
        <w:rPr>
          <w:lang w:val="id-ID"/>
        </w:rPr>
        <w:t xml:space="preserve"> pahit getirnya roda kehidupan. Yang ketiga, adalah </w:t>
      </w:r>
      <w:r w:rsidR="00985186" w:rsidRPr="00813992">
        <w:rPr>
          <w:lang w:val="id-ID"/>
        </w:rPr>
        <w:t>respons</w:t>
      </w:r>
      <w:r w:rsidRPr="00813992">
        <w:rPr>
          <w:lang w:val="id-ID"/>
        </w:rPr>
        <w:t xml:space="preserve"> Yusuf orang Arimatea. Dukacita dan kematian yang ada di depannya, bukanlah halangan untuk terus menjalani kehidupan. Ia tak menjauh dari Tuhan, seperti para murid yang lain, ia tak meninggalkan Tuhan. Mungkin ia juga sedih, kecewa, dan berduka, namun ia tak mau larut dengan perasaannya. Ia tidak diam, ia tidak lari, tapi ia memilih untuk berani, berani menghadapi segala situasi, termasuk berani untuk menghadap Pilatus untuk meminta mayat Yesus. Ia bukan hanya berani, tapi juga memilih untuk tetap melayani, dan bukan sembarang melayani, tapi ia berikan pelayanan yang terbaik. Ia </w:t>
      </w:r>
      <w:r w:rsidRPr="00813992">
        <w:rPr>
          <w:lang w:val="id-ID"/>
        </w:rPr>
        <w:lastRenderedPageBreak/>
        <w:t xml:space="preserve">berikan kain lenan yang putih bersih. Ia juga gali kubur yang baru. </w:t>
      </w:r>
      <w:r w:rsidRPr="00813992">
        <w:rPr>
          <w:i/>
          <w:lang w:val="id-ID"/>
        </w:rPr>
        <w:t>Service</w:t>
      </w:r>
      <w:r w:rsidRPr="00813992">
        <w:rPr>
          <w:lang w:val="id-ID"/>
        </w:rPr>
        <w:t xml:space="preserve"> yang terbaik tetap Ia lakukan kepada Tuhan, di tengah </w:t>
      </w:r>
      <w:r w:rsidR="00985186" w:rsidRPr="00813992">
        <w:rPr>
          <w:lang w:val="id-ID"/>
        </w:rPr>
        <w:t>realitas</w:t>
      </w:r>
      <w:r w:rsidRPr="00813992">
        <w:rPr>
          <w:lang w:val="id-ID"/>
        </w:rPr>
        <w:t xml:space="preserve"> derita dan duka yang ada di depan mata. </w:t>
      </w:r>
    </w:p>
    <w:p w14:paraId="12B38F83" w14:textId="77777777" w:rsidR="001E4583" w:rsidRPr="00813992" w:rsidRDefault="001E4583" w:rsidP="001E4583">
      <w:pPr>
        <w:jc w:val="both"/>
        <w:rPr>
          <w:lang w:val="id-ID"/>
        </w:rPr>
      </w:pPr>
    </w:p>
    <w:p w14:paraId="56E2AF47" w14:textId="0DBC7A7C" w:rsidR="001E4583" w:rsidRPr="00813992" w:rsidRDefault="001E4583" w:rsidP="001E4583">
      <w:pPr>
        <w:jc w:val="both"/>
        <w:rPr>
          <w:lang w:val="id-ID"/>
        </w:rPr>
      </w:pPr>
      <w:r w:rsidRPr="00813992">
        <w:rPr>
          <w:lang w:val="id-ID"/>
        </w:rPr>
        <w:t>Umat yang dikasihi Tuhan.</w:t>
      </w:r>
    </w:p>
    <w:p w14:paraId="516B14D4" w14:textId="11FB9401" w:rsidR="001E4583" w:rsidRPr="00813992" w:rsidRDefault="001E4583" w:rsidP="001E4583">
      <w:pPr>
        <w:ind w:firstLine="567"/>
        <w:jc w:val="both"/>
        <w:rPr>
          <w:lang w:val="id-ID"/>
        </w:rPr>
      </w:pPr>
      <w:r w:rsidRPr="00813992">
        <w:rPr>
          <w:lang w:val="id-ID"/>
        </w:rPr>
        <w:t xml:space="preserve">Bagaimana dengan kita. Sabtu Sunyi menyuguhkan kepada kita hal yang sangat penting dalam menghadapi </w:t>
      </w:r>
      <w:r w:rsidR="00985186" w:rsidRPr="00813992">
        <w:rPr>
          <w:lang w:val="id-ID"/>
        </w:rPr>
        <w:t>realitas</w:t>
      </w:r>
      <w:r w:rsidRPr="00813992">
        <w:rPr>
          <w:lang w:val="id-ID"/>
        </w:rPr>
        <w:t xml:space="preserve"> derita dan duka yang menghampiri kehidupan kita. Derita dan duka adalah hal yang pasti kita akan hadapi, tak mungkin kita mengelak, tak mungkin kita tolak. Bagi penulis Ratapan maupun Pemazmur dalam Mazmur 31, derita dan sengsara tidak memupuskan harapan mereka. Mereka tidak tinggal diam atas pergumulannya. Karena itulah, sejatinya kadang</w:t>
      </w:r>
      <w:r w:rsidR="00985186">
        <w:rPr>
          <w:lang w:val="id-ID"/>
        </w:rPr>
        <w:t xml:space="preserve"> </w:t>
      </w:r>
      <w:r w:rsidRPr="00813992">
        <w:rPr>
          <w:lang w:val="id-ID"/>
        </w:rPr>
        <w:t xml:space="preserve">kala kita tak perlu menuntut dan memaksa penjelasan atau jawaban dari Tuhan  atas pertanyaan “diamnya Tuhan” dan berbagai pertanyaan lain di sekitar duka. Sabtu Sunyi menyuguhkan kepada kita, bagaimana kita mesti </w:t>
      </w:r>
      <w:r w:rsidR="00985186" w:rsidRPr="00813992">
        <w:rPr>
          <w:lang w:val="id-ID"/>
        </w:rPr>
        <w:t>merespons</w:t>
      </w:r>
      <w:r w:rsidRPr="00813992">
        <w:rPr>
          <w:lang w:val="id-ID"/>
        </w:rPr>
        <w:t xml:space="preserve"> dan menyikapinya. Apakah, kita seperti kalangan yang pertama, seperti para Imam dan Farisi, yang malah menolak Allah, yang mencari kambing hitam, yang tidak mau belajar untuk menjadi lebih bijak di tengah situasi penderitaan dan dukacita yang terjadi? Apakah, kita seperti Maria Magdalena dan Maria yang lain, yang terus terkungkung perasaan sedih, kecewa, marah, dan segudang perasaan lain yang larut dan hanya menghalangi diri untuk menjadi pribadi yang punya harapan dan berani menghadapi segala situasi? Atau kita menjadi seperti Yusuf orang Arimatea yang tetap dekat dan terus setia mengiringi Tuhan. Menjalani hidup dengan berani berharap meski derita dan duka terjadi dan memilih tetap memberi dan melayani yang terbaik? Jika duka dan derita sedang menghampiri kita, apakah kita memilih tetap berharap? Tetaplah berharap dengan berani menghadapi dan menatap hari esok. Sebab di hari esok, Kristus adalah </w:t>
      </w:r>
      <w:r w:rsidRPr="00813992">
        <w:rPr>
          <w:i/>
          <w:lang w:val="id-ID"/>
        </w:rPr>
        <w:t xml:space="preserve">Sang Victor </w:t>
      </w:r>
      <w:r w:rsidRPr="00813992">
        <w:rPr>
          <w:lang w:val="id-ID"/>
        </w:rPr>
        <w:t>- pemenang dalam kebangkitan-Nya. Amin.</w:t>
      </w:r>
    </w:p>
    <w:p w14:paraId="140AE149" w14:textId="77777777" w:rsidR="001E4583" w:rsidRPr="00813992" w:rsidRDefault="001E4583" w:rsidP="001E4583">
      <w:pPr>
        <w:ind w:firstLine="567"/>
        <w:jc w:val="both"/>
        <w:rPr>
          <w:b/>
          <w:lang w:val="id-ID"/>
        </w:rPr>
      </w:pPr>
    </w:p>
    <w:p w14:paraId="00715FF3" w14:textId="77777777" w:rsidR="001E4583" w:rsidRPr="00813992" w:rsidRDefault="001E4583" w:rsidP="001E4583">
      <w:pPr>
        <w:ind w:firstLine="567"/>
        <w:jc w:val="both"/>
        <w:rPr>
          <w:b/>
          <w:lang w:val="id-ID"/>
        </w:rPr>
      </w:pPr>
    </w:p>
    <w:p w14:paraId="187AAA1F" w14:textId="1EE4784F" w:rsidR="001E4583" w:rsidRPr="00813992" w:rsidRDefault="001E4583" w:rsidP="001E4583">
      <w:pPr>
        <w:ind w:firstLine="567"/>
        <w:jc w:val="right"/>
        <w:rPr>
          <w:lang w:val="id-ID"/>
        </w:rPr>
      </w:pPr>
      <w:r w:rsidRPr="00813992">
        <w:rPr>
          <w:lang w:val="id-ID"/>
        </w:rPr>
        <w:t>(fj)</w:t>
      </w:r>
    </w:p>
    <w:p w14:paraId="0AA716F2" w14:textId="77777777" w:rsidR="00FF5149" w:rsidRPr="00813992" w:rsidRDefault="00FF5149" w:rsidP="0064438F">
      <w:pPr>
        <w:pStyle w:val="TeksIsi"/>
        <w:ind w:left="0"/>
        <w:rPr>
          <w:lang w:val="id-ID"/>
        </w:rPr>
      </w:pPr>
    </w:p>
    <w:p w14:paraId="3AF4DB49" w14:textId="77777777" w:rsidR="00D84945" w:rsidRPr="00813992" w:rsidRDefault="00D84945" w:rsidP="0064438F">
      <w:pPr>
        <w:pStyle w:val="TeksIsi"/>
        <w:ind w:left="0"/>
        <w:rPr>
          <w:lang w:val="id-ID"/>
        </w:rPr>
      </w:pPr>
    </w:p>
    <w:p w14:paraId="6D4B6B61" w14:textId="77777777" w:rsidR="00D84945" w:rsidRPr="00813992" w:rsidRDefault="00D84945" w:rsidP="0064438F">
      <w:pPr>
        <w:pStyle w:val="TeksIsi"/>
        <w:ind w:left="0"/>
        <w:rPr>
          <w:lang w:val="id-ID"/>
        </w:rPr>
      </w:pPr>
    </w:p>
    <w:p w14:paraId="5BADBFC3" w14:textId="3855BE74" w:rsidR="00D84945" w:rsidRPr="00813992" w:rsidRDefault="00252D59" w:rsidP="0064438F">
      <w:pPr>
        <w:pStyle w:val="TeksIsi"/>
        <w:ind w:left="0"/>
        <w:rPr>
          <w:lang w:val="id-ID"/>
        </w:rPr>
      </w:pPr>
      <w:r w:rsidRPr="00813992">
        <w:rPr>
          <w:noProof/>
          <w:lang w:val="id-ID"/>
        </w:rPr>
        <w:lastRenderedPageBreak/>
        <mc:AlternateContent>
          <mc:Choice Requires="wps">
            <w:drawing>
              <wp:anchor distT="0" distB="0" distL="114300" distR="114300" simplePos="0" relativeHeight="251687424" behindDoc="1" locked="0" layoutInCell="1" allowOverlap="1" wp14:anchorId="31D54E81" wp14:editId="7984575A">
                <wp:simplePos x="0" y="0"/>
                <wp:positionH relativeFrom="column">
                  <wp:posOffset>-13335</wp:posOffset>
                </wp:positionH>
                <wp:positionV relativeFrom="paragraph">
                  <wp:posOffset>153670</wp:posOffset>
                </wp:positionV>
                <wp:extent cx="2229485" cy="1473200"/>
                <wp:effectExtent l="0" t="0" r="0" b="0"/>
                <wp:wrapNone/>
                <wp:docPr id="3663644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473200"/>
                        </a:xfrm>
                        <a:prstGeom prst="rect">
                          <a:avLst/>
                        </a:prstGeom>
                        <a:solidFill>
                          <a:schemeClr val="bg1">
                            <a:lumMod val="85000"/>
                          </a:schemeClr>
                        </a:solidFill>
                        <a:ln w="9525">
                          <a:noFill/>
                          <a:miter lim="800000"/>
                          <a:headEnd/>
                          <a:tailEnd/>
                        </a:ln>
                      </wps:spPr>
                      <wps:txbx>
                        <w:txbxContent>
                          <w:p w14:paraId="048F90CD" w14:textId="77777777" w:rsidR="0014334D" w:rsidRPr="00B21F12" w:rsidRDefault="0014334D" w:rsidP="0014334D">
                            <w:pPr>
                              <w:rPr>
                                <w:b/>
                                <w:color w:val="000000" w:themeColor="text1"/>
                              </w:rPr>
                            </w:pPr>
                            <w:r w:rsidRPr="00B21F12">
                              <w:rPr>
                                <w:b/>
                                <w:color w:val="000000" w:themeColor="text1"/>
                              </w:rPr>
                              <w:t>KHOTBAH</w:t>
                            </w:r>
                          </w:p>
                          <w:p w14:paraId="12B2B9EE" w14:textId="56397D04" w:rsidR="0014334D" w:rsidRPr="00B21F12" w:rsidRDefault="0014334D" w:rsidP="0014334D">
                            <w:pPr>
                              <w:rPr>
                                <w:b/>
                                <w:color w:val="000000" w:themeColor="text1"/>
                              </w:rPr>
                            </w:pPr>
                            <w:r>
                              <w:rPr>
                                <w:b/>
                                <w:color w:val="000000" w:themeColor="text1"/>
                              </w:rPr>
                              <w:t>Minggu Paskah</w:t>
                            </w:r>
                          </w:p>
                          <w:p w14:paraId="6D938E70" w14:textId="5FAC2A23" w:rsidR="0014334D" w:rsidRPr="00B21F12" w:rsidRDefault="0014334D" w:rsidP="0014334D">
                            <w:pPr>
                              <w:rPr>
                                <w:rFonts w:cs="Calibri"/>
                                <w:bCs/>
                                <w:i/>
                                <w:iCs/>
                                <w:color w:val="000000" w:themeColor="text1"/>
                                <w:sz w:val="20"/>
                                <w:szCs w:val="20"/>
                              </w:rPr>
                            </w:pPr>
                            <w:r>
                              <w:rPr>
                                <w:rFonts w:cs="Calibri"/>
                                <w:bCs/>
                                <w:i/>
                                <w:iCs/>
                                <w:color w:val="000000" w:themeColor="text1"/>
                                <w:sz w:val="20"/>
                                <w:szCs w:val="20"/>
                              </w:rPr>
                              <w:t>20 April 2025</w:t>
                            </w:r>
                          </w:p>
                          <w:p w14:paraId="50CC5A9E" w14:textId="77777777" w:rsidR="0014334D" w:rsidRDefault="0014334D" w:rsidP="0014334D">
                            <w:pPr>
                              <w:pBdr>
                                <w:top w:val="single" w:sz="4" w:space="1" w:color="7F7F7F"/>
                              </w:pBdr>
                              <w:rPr>
                                <w:rFonts w:cs="Calibri"/>
                                <w:bCs/>
                                <w:sz w:val="20"/>
                                <w:szCs w:val="20"/>
                              </w:rPr>
                            </w:pPr>
                          </w:p>
                          <w:p w14:paraId="4ABD4A05" w14:textId="01F55368" w:rsidR="0014334D" w:rsidRPr="003947AF" w:rsidRDefault="0014334D" w:rsidP="0014334D">
                            <w:pPr>
                              <w:ind w:left="1134" w:hanging="1134"/>
                              <w:rPr>
                                <w:sz w:val="20"/>
                                <w:szCs w:val="20"/>
                              </w:rPr>
                            </w:pPr>
                            <w:r w:rsidRPr="003947AF">
                              <w:rPr>
                                <w:rFonts w:cs="Calibri"/>
                                <w:bCs/>
                                <w:sz w:val="20"/>
                                <w:szCs w:val="20"/>
                              </w:rPr>
                              <w:t xml:space="preserve">Bacaan 1: </w:t>
                            </w:r>
                            <w:r w:rsidRPr="003947AF">
                              <w:rPr>
                                <w:rFonts w:cs="Calibri"/>
                                <w:bCs/>
                                <w:sz w:val="20"/>
                                <w:szCs w:val="20"/>
                              </w:rPr>
                              <w:tab/>
                            </w:r>
                            <w:r w:rsidRPr="0014334D">
                              <w:rPr>
                                <w:sz w:val="20"/>
                                <w:szCs w:val="20"/>
                              </w:rPr>
                              <w:t>Yesaya 65:17-25</w:t>
                            </w:r>
                          </w:p>
                          <w:p w14:paraId="5ACD8DDD" w14:textId="0C9D803E" w:rsidR="0014334D" w:rsidRPr="003947AF" w:rsidRDefault="0014334D" w:rsidP="0014334D">
                            <w:pPr>
                              <w:ind w:left="1134" w:hanging="1134"/>
                              <w:rPr>
                                <w:rFonts w:cs="Calibri Light"/>
                                <w:color w:val="000000"/>
                                <w:sz w:val="20"/>
                                <w:szCs w:val="20"/>
                              </w:rPr>
                            </w:pPr>
                            <w:r w:rsidRPr="003947AF">
                              <w:rPr>
                                <w:rFonts w:cs="Calibri"/>
                                <w:bCs/>
                                <w:sz w:val="20"/>
                                <w:szCs w:val="20"/>
                              </w:rPr>
                              <w:t>Tanggapan:</w:t>
                            </w:r>
                            <w:r w:rsidRPr="003947AF">
                              <w:rPr>
                                <w:rFonts w:cs="Calibri"/>
                                <w:bCs/>
                                <w:sz w:val="20"/>
                                <w:szCs w:val="20"/>
                              </w:rPr>
                              <w:tab/>
                            </w:r>
                            <w:r w:rsidRPr="0014334D">
                              <w:rPr>
                                <w:rFonts w:cs="Calibri Light"/>
                                <w:color w:val="000000"/>
                                <w:sz w:val="20"/>
                                <w:szCs w:val="20"/>
                              </w:rPr>
                              <w:t>Mazmur 118:1-2, 14-24</w:t>
                            </w:r>
                          </w:p>
                          <w:p w14:paraId="1AC82E48" w14:textId="29C3D530" w:rsidR="0014334D" w:rsidRPr="003947AF" w:rsidRDefault="0014334D" w:rsidP="0014334D">
                            <w:pPr>
                              <w:ind w:left="1134" w:hanging="1134"/>
                              <w:rPr>
                                <w:rFonts w:cs="Calibri"/>
                                <w:bCs/>
                                <w:sz w:val="20"/>
                                <w:szCs w:val="20"/>
                              </w:rPr>
                            </w:pPr>
                            <w:r w:rsidRPr="003947AF">
                              <w:rPr>
                                <w:rFonts w:cs="Calibri"/>
                                <w:bCs/>
                                <w:sz w:val="20"/>
                                <w:szCs w:val="20"/>
                              </w:rPr>
                              <w:t>Bacaan 2:</w:t>
                            </w:r>
                            <w:r w:rsidRPr="003947AF">
                              <w:rPr>
                                <w:rFonts w:cs="Calibri"/>
                                <w:bCs/>
                                <w:sz w:val="20"/>
                                <w:szCs w:val="20"/>
                              </w:rPr>
                              <w:tab/>
                            </w:r>
                            <w:r w:rsidRPr="0014334D">
                              <w:rPr>
                                <w:sz w:val="20"/>
                                <w:szCs w:val="20"/>
                              </w:rPr>
                              <w:t>Kisah Para Rasul 10:34-43</w:t>
                            </w:r>
                          </w:p>
                          <w:p w14:paraId="0CA42F37" w14:textId="26599CC1" w:rsidR="0014334D" w:rsidRPr="003947AF" w:rsidRDefault="0014334D" w:rsidP="0014334D">
                            <w:pPr>
                              <w:ind w:left="1134" w:hanging="1134"/>
                              <w:rPr>
                                <w:rFonts w:cs="Calibri"/>
                                <w:bCs/>
                                <w:sz w:val="20"/>
                                <w:szCs w:val="20"/>
                              </w:rPr>
                            </w:pPr>
                            <w:r w:rsidRPr="003947AF">
                              <w:rPr>
                                <w:rFonts w:cs="Calibri"/>
                                <w:bCs/>
                                <w:sz w:val="20"/>
                                <w:szCs w:val="20"/>
                              </w:rPr>
                              <w:t>Injil:</w:t>
                            </w:r>
                            <w:r w:rsidRPr="003947AF">
                              <w:rPr>
                                <w:rFonts w:cs="Calibri"/>
                                <w:bCs/>
                                <w:sz w:val="20"/>
                                <w:szCs w:val="20"/>
                              </w:rPr>
                              <w:tab/>
                            </w:r>
                            <w:r w:rsidRPr="0014334D">
                              <w:rPr>
                                <w:rFonts w:cs="Calibri"/>
                                <w:bCs/>
                                <w:sz w:val="20"/>
                                <w:szCs w:val="20"/>
                              </w:rPr>
                              <w:t>Lukas 24:1-12</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1D54E81" id="_x0000_s1050" type="#_x0000_t202" style="position:absolute;left:0;text-align:left;margin-left:-1.05pt;margin-top:12.1pt;width:175.55pt;height:116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" fillcolor="#d8d8d8 [2732]" stroked="f">
                <v:textbox>
                  <w:txbxContent>
                    <w:p w14:paraId="048F90CD" w14:textId="77777777" w:rsidR="0014334D" w:rsidRPr="00B21F12" w:rsidRDefault="0014334D" w:rsidP="0014334D">
                      <w:pPr>
                        <w:rPr>
                          <w:b/>
                          <w:color w:val="000000" w:themeColor="text1"/>
                        </w:rPr>
                      </w:pPr>
                      <w:r w:rsidRPr="00B21F12">
                        <w:rPr>
                          <w:b/>
                          <w:color w:val="000000" w:themeColor="text1"/>
                        </w:rPr>
                        <w:t>KHOTBAH</w:t>
                      </w:r>
                    </w:p>
                    <w:p w14:paraId="12B2B9EE" w14:textId="56397D04" w:rsidR="0014334D" w:rsidRPr="00B21F12" w:rsidRDefault="0014334D" w:rsidP="0014334D">
                      <w:pPr>
                        <w:rPr>
                          <w:b/>
                          <w:color w:val="000000" w:themeColor="text1"/>
                        </w:rPr>
                      </w:pPr>
                      <w:r>
                        <w:rPr>
                          <w:b/>
                          <w:color w:val="000000" w:themeColor="text1"/>
                        </w:rPr>
                        <w:t>Minggu Paskah</w:t>
                      </w:r>
                    </w:p>
                    <w:p w14:paraId="6D938E70" w14:textId="5FAC2A23" w:rsidR="0014334D" w:rsidRPr="00B21F12" w:rsidRDefault="0014334D" w:rsidP="0014334D">
                      <w:pPr>
                        <w:rPr>
                          <w:rFonts w:cs="Calibri"/>
                          <w:bCs/>
                          <w:i/>
                          <w:iCs/>
                          <w:color w:val="000000" w:themeColor="text1"/>
                          <w:sz w:val="20"/>
                          <w:szCs w:val="20"/>
                        </w:rPr>
                      </w:pPr>
                      <w:r>
                        <w:rPr>
                          <w:rFonts w:cs="Calibri"/>
                          <w:bCs/>
                          <w:i/>
                          <w:iCs/>
                          <w:color w:val="000000" w:themeColor="text1"/>
                          <w:sz w:val="20"/>
                          <w:szCs w:val="20"/>
                        </w:rPr>
                        <w:t>20 April 2025</w:t>
                      </w:r>
                    </w:p>
                    <w:p w14:paraId="50CC5A9E" w14:textId="77777777" w:rsidR="0014334D" w:rsidRDefault="0014334D" w:rsidP="0014334D">
                      <w:pPr>
                        <w:pBdr>
                          <w:top w:val="single" w:sz="4" w:space="1" w:color="7F7F7F"/>
                        </w:pBdr>
                        <w:rPr>
                          <w:rFonts w:cs="Calibri"/>
                          <w:bCs/>
                          <w:sz w:val="20"/>
                          <w:szCs w:val="20"/>
                        </w:rPr>
                      </w:pPr>
                    </w:p>
                    <w:p w14:paraId="4ABD4A05" w14:textId="01F55368" w:rsidR="0014334D" w:rsidRPr="003947AF" w:rsidRDefault="0014334D" w:rsidP="0014334D">
                      <w:pPr>
                        <w:ind w:left="1134" w:hanging="1134"/>
                        <w:rPr>
                          <w:sz w:val="20"/>
                          <w:szCs w:val="20"/>
                        </w:rPr>
                      </w:pPr>
                      <w:r w:rsidRPr="003947AF">
                        <w:rPr>
                          <w:rFonts w:cs="Calibri"/>
                          <w:bCs/>
                          <w:sz w:val="20"/>
                          <w:szCs w:val="20"/>
                        </w:rPr>
                        <w:t xml:space="preserve">Bacaan 1: </w:t>
                      </w:r>
                      <w:r w:rsidRPr="003947AF">
                        <w:rPr>
                          <w:rFonts w:cs="Calibri"/>
                          <w:bCs/>
                          <w:sz w:val="20"/>
                          <w:szCs w:val="20"/>
                        </w:rPr>
                        <w:tab/>
                      </w:r>
                      <w:r w:rsidRPr="0014334D">
                        <w:rPr>
                          <w:sz w:val="20"/>
                          <w:szCs w:val="20"/>
                        </w:rPr>
                        <w:t>Yesaya 65:17-25</w:t>
                      </w:r>
                    </w:p>
                    <w:p w14:paraId="5ACD8DDD" w14:textId="0C9D803E" w:rsidR="0014334D" w:rsidRPr="003947AF" w:rsidRDefault="0014334D" w:rsidP="0014334D">
                      <w:pPr>
                        <w:ind w:left="1134" w:hanging="1134"/>
                        <w:rPr>
                          <w:rFonts w:cs="Calibri Light"/>
                          <w:color w:val="000000"/>
                          <w:sz w:val="20"/>
                          <w:szCs w:val="20"/>
                        </w:rPr>
                      </w:pPr>
                      <w:r w:rsidRPr="003947AF">
                        <w:rPr>
                          <w:rFonts w:cs="Calibri"/>
                          <w:bCs/>
                          <w:sz w:val="20"/>
                          <w:szCs w:val="20"/>
                        </w:rPr>
                        <w:t>Tanggapan:</w:t>
                      </w:r>
                      <w:r w:rsidRPr="003947AF">
                        <w:rPr>
                          <w:rFonts w:cs="Calibri"/>
                          <w:bCs/>
                          <w:sz w:val="20"/>
                          <w:szCs w:val="20"/>
                        </w:rPr>
                        <w:tab/>
                      </w:r>
                      <w:r w:rsidRPr="0014334D">
                        <w:rPr>
                          <w:rFonts w:cs="Calibri Light"/>
                          <w:color w:val="000000"/>
                          <w:sz w:val="20"/>
                          <w:szCs w:val="20"/>
                        </w:rPr>
                        <w:t>Mazmur 118:1-2, 14-24</w:t>
                      </w:r>
                    </w:p>
                    <w:p w14:paraId="1AC82E48" w14:textId="29C3D530" w:rsidR="0014334D" w:rsidRPr="003947AF" w:rsidRDefault="0014334D" w:rsidP="0014334D">
                      <w:pPr>
                        <w:ind w:left="1134" w:hanging="1134"/>
                        <w:rPr>
                          <w:rFonts w:cs="Calibri"/>
                          <w:bCs/>
                          <w:sz w:val="20"/>
                          <w:szCs w:val="20"/>
                        </w:rPr>
                      </w:pPr>
                      <w:r w:rsidRPr="003947AF">
                        <w:rPr>
                          <w:rFonts w:cs="Calibri"/>
                          <w:bCs/>
                          <w:sz w:val="20"/>
                          <w:szCs w:val="20"/>
                        </w:rPr>
                        <w:t>Bacaan 2:</w:t>
                      </w:r>
                      <w:r w:rsidRPr="003947AF">
                        <w:rPr>
                          <w:rFonts w:cs="Calibri"/>
                          <w:bCs/>
                          <w:sz w:val="20"/>
                          <w:szCs w:val="20"/>
                        </w:rPr>
                        <w:tab/>
                      </w:r>
                      <w:r w:rsidRPr="0014334D">
                        <w:rPr>
                          <w:sz w:val="20"/>
                          <w:szCs w:val="20"/>
                        </w:rPr>
                        <w:t>Kisah Para Rasul 10:34-43</w:t>
                      </w:r>
                    </w:p>
                    <w:p w14:paraId="0CA42F37" w14:textId="26599CC1" w:rsidR="0014334D" w:rsidRPr="003947AF" w:rsidRDefault="0014334D" w:rsidP="0014334D">
                      <w:pPr>
                        <w:ind w:left="1134" w:hanging="1134"/>
                        <w:rPr>
                          <w:rFonts w:cs="Calibri"/>
                          <w:bCs/>
                          <w:sz w:val="20"/>
                          <w:szCs w:val="20"/>
                        </w:rPr>
                      </w:pPr>
                      <w:r w:rsidRPr="003947AF">
                        <w:rPr>
                          <w:rFonts w:cs="Calibri"/>
                          <w:bCs/>
                          <w:sz w:val="20"/>
                          <w:szCs w:val="20"/>
                        </w:rPr>
                        <w:t>Injil:</w:t>
                      </w:r>
                      <w:r w:rsidRPr="003947AF">
                        <w:rPr>
                          <w:rFonts w:cs="Calibri"/>
                          <w:bCs/>
                          <w:sz w:val="20"/>
                          <w:szCs w:val="20"/>
                        </w:rPr>
                        <w:tab/>
                      </w:r>
                      <w:r w:rsidRPr="0014334D">
                        <w:rPr>
                          <w:rFonts w:cs="Calibri"/>
                          <w:bCs/>
                          <w:sz w:val="20"/>
                          <w:szCs w:val="20"/>
                        </w:rPr>
                        <w:t>Lukas 24:1-12</w:t>
                      </w:r>
                    </w:p>
                  </w:txbxContent>
                </v:textbox>
              </v:shape>
            </w:pict>
          </mc:Fallback>
        </mc:AlternateContent>
      </w:r>
    </w:p>
    <w:p w14:paraId="0C628932" w14:textId="2A311740" w:rsidR="0014334D" w:rsidRPr="00813992" w:rsidRDefault="0014334D" w:rsidP="0064438F">
      <w:pPr>
        <w:pStyle w:val="TeksIsi"/>
        <w:ind w:left="0"/>
        <w:rPr>
          <w:lang w:val="id-ID"/>
        </w:rPr>
      </w:pPr>
    </w:p>
    <w:p w14:paraId="4A8A4FDF" w14:textId="2E08A7A9" w:rsidR="0014334D" w:rsidRPr="00813992" w:rsidRDefault="0014334D" w:rsidP="0064438F">
      <w:pPr>
        <w:pStyle w:val="TeksIsi"/>
        <w:ind w:left="0"/>
        <w:rPr>
          <w:lang w:val="id-ID"/>
        </w:rPr>
      </w:pPr>
      <w:r w:rsidRPr="00813992">
        <w:rPr>
          <w:noProof/>
          <w:lang w:val="id-ID"/>
        </w:rPr>
        <mc:AlternateContent>
          <mc:Choice Requires="wps">
            <w:drawing>
              <wp:anchor distT="45720" distB="45720" distL="114300" distR="114300" simplePos="0" relativeHeight="251686400" behindDoc="1" locked="0" layoutInCell="1" allowOverlap="1" wp14:anchorId="41A851CD" wp14:editId="7F239427">
                <wp:simplePos x="0" y="0"/>
                <wp:positionH relativeFrom="margin">
                  <wp:posOffset>2234565</wp:posOffset>
                </wp:positionH>
                <wp:positionV relativeFrom="paragraph">
                  <wp:posOffset>134620</wp:posOffset>
                </wp:positionV>
                <wp:extent cx="1914525" cy="933450"/>
                <wp:effectExtent l="0" t="0" r="9525" b="0"/>
                <wp:wrapThrough wrapText="bothSides">
                  <wp:wrapPolygon edited="0">
                    <wp:start x="0" y="0"/>
                    <wp:lineTo x="0" y="21159"/>
                    <wp:lineTo x="21493" y="21159"/>
                    <wp:lineTo x="21493" y="0"/>
                    <wp:lineTo x="0" y="0"/>
                  </wp:wrapPolygon>
                </wp:wrapThrough>
                <wp:docPr id="89182687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4525" cy="933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51F517" w14:textId="77777777" w:rsidR="0014334D" w:rsidRPr="0014334D" w:rsidRDefault="0014334D" w:rsidP="0014334D">
                            <w:pPr>
                              <w:jc w:val="center"/>
                              <w:rPr>
                                <w:rFonts w:ascii="Cooper Black" w:eastAsia="SimSun" w:hAnsi="Cooper Black" w:cs="SimSun"/>
                                <w:sz w:val="28"/>
                                <w:szCs w:val="32"/>
                                <w:lang w:val="id-ID"/>
                              </w:rPr>
                            </w:pPr>
                            <w:r w:rsidRPr="0014334D">
                              <w:rPr>
                                <w:rFonts w:ascii="Cooper Black" w:eastAsia="SimSun" w:hAnsi="Cooper Black" w:cs="SimSun"/>
                                <w:sz w:val="28"/>
                                <w:szCs w:val="32"/>
                                <w:lang w:val="id-ID"/>
                              </w:rPr>
                              <w:t>Mengingat, Percaya, dan Menjadi Saksi-Nya</w:t>
                            </w:r>
                          </w:p>
                          <w:p w14:paraId="3A6D2F6C" w14:textId="77777777" w:rsidR="0014334D" w:rsidRPr="0014334D" w:rsidRDefault="0014334D" w:rsidP="0014334D">
                            <w:pPr>
                              <w:jc w:val="center"/>
                              <w:rPr>
                                <w:rFonts w:ascii="Constantia" w:hAnsi="Constantia" w:cs="Tahoma"/>
                                <w:sz w:val="28"/>
                                <w:szCs w:val="32"/>
                              </w:rPr>
                            </w:pPr>
                            <w:r w:rsidRPr="0014334D">
                              <w:rPr>
                                <w:rFonts w:ascii="Constantia" w:hAnsi="Constantia" w:cs="Tahoma"/>
                                <w:sz w:val="28"/>
                                <w:szCs w:val="32"/>
                              </w:rPr>
                              <w:sym w:font="Wingdings 2" w:char="F061"/>
                            </w:r>
                            <w:r w:rsidRPr="0014334D">
                              <w:rPr>
                                <w:rFonts w:ascii="Constantia" w:hAnsi="Constantia" w:cs="Tahoma"/>
                                <w:sz w:val="28"/>
                                <w:szCs w:val="32"/>
                              </w:rPr>
                              <w:t>0</w:t>
                            </w:r>
                            <w:r w:rsidRPr="0014334D">
                              <w:rPr>
                                <w:rFonts w:ascii="Constantia" w:hAnsi="Constantia" w:cs="Tahoma"/>
                                <w:sz w:val="28"/>
                                <w:szCs w:val="32"/>
                              </w:rPr>
                              <w:sym w:font="Wingdings 2" w:char="F062"/>
                            </w:r>
                          </w:p>
                          <w:p w14:paraId="09C125AB" w14:textId="77777777" w:rsidR="0014334D" w:rsidRPr="00055BA2" w:rsidRDefault="0014334D" w:rsidP="0014334D">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A851CD" id="_x0000_s1051" type="#_x0000_t202" style="position:absolute;left:0;text-align:left;margin-left:175.95pt;margin-top:10.6pt;width:150.75pt;height:73.5pt;z-index:-25163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" stroked="f">
                <v:textbox>
                  <w:txbxContent>
                    <w:p w14:paraId="5551F517" w14:textId="77777777" w:rsidR="0014334D" w:rsidRPr="0014334D" w:rsidRDefault="0014334D" w:rsidP="0014334D">
                      <w:pPr>
                        <w:jc w:val="center"/>
                        <w:rPr>
                          <w:rFonts w:ascii="Cooper Black" w:eastAsia="SimSun" w:hAnsi="Cooper Black" w:cs="SimSun"/>
                          <w:sz w:val="28"/>
                          <w:szCs w:val="32"/>
                          <w:lang w:val="id-ID"/>
                        </w:rPr>
                      </w:pPr>
                      <w:r w:rsidRPr="0014334D">
                        <w:rPr>
                          <w:rFonts w:ascii="Cooper Black" w:eastAsia="SimSun" w:hAnsi="Cooper Black" w:cs="SimSun"/>
                          <w:sz w:val="28"/>
                          <w:szCs w:val="32"/>
                          <w:lang w:val="id-ID"/>
                        </w:rPr>
                        <w:t>Mengingat, Percaya, dan Menjadi Saksi-Nya</w:t>
                      </w:r>
                    </w:p>
                    <w:p w14:paraId="3A6D2F6C" w14:textId="77777777" w:rsidR="0014334D" w:rsidRPr="0014334D" w:rsidRDefault="0014334D" w:rsidP="0014334D">
                      <w:pPr>
                        <w:jc w:val="center"/>
                        <w:rPr>
                          <w:rFonts w:ascii="Constantia" w:hAnsi="Constantia" w:cs="Tahoma"/>
                          <w:sz w:val="28"/>
                          <w:szCs w:val="32"/>
                        </w:rPr>
                      </w:pPr>
                      <w:r w:rsidRPr="0014334D">
                        <w:rPr>
                          <w:rFonts w:ascii="Constantia" w:hAnsi="Constantia" w:cs="Tahoma"/>
                          <w:sz w:val="28"/>
                          <w:szCs w:val="32"/>
                        </w:rPr>
                        <w:sym w:font="Wingdings 2" w:char="F061"/>
                      </w:r>
                      <w:r w:rsidRPr="0014334D">
                        <w:rPr>
                          <w:rFonts w:ascii="Constantia" w:hAnsi="Constantia" w:cs="Tahoma"/>
                          <w:sz w:val="28"/>
                          <w:szCs w:val="32"/>
                        </w:rPr>
                        <w:t>0</w:t>
                      </w:r>
                      <w:r w:rsidRPr="0014334D">
                        <w:rPr>
                          <w:rFonts w:ascii="Constantia" w:hAnsi="Constantia" w:cs="Tahoma"/>
                          <w:sz w:val="28"/>
                          <w:szCs w:val="32"/>
                        </w:rPr>
                        <w:sym w:font="Wingdings 2" w:char="F062"/>
                      </w:r>
                    </w:p>
                    <w:p w14:paraId="09C125AB" w14:textId="77777777" w:rsidR="0014334D" w:rsidRPr="00055BA2" w:rsidRDefault="0014334D" w:rsidP="0014334D">
                      <w:pPr>
                        <w:jc w:val="center"/>
                        <w:rPr>
                          <w:rFonts w:ascii="Cooper Black" w:eastAsia="SimSun" w:hAnsi="Cooper Black" w:cs="SimSun"/>
                          <w:sz w:val="32"/>
                          <w:szCs w:val="36"/>
                          <w:lang w:val="id-ID"/>
                        </w:rPr>
                      </w:pPr>
                    </w:p>
                  </w:txbxContent>
                </v:textbox>
                <w10:wrap type="through" anchorx="margin"/>
              </v:shape>
            </w:pict>
          </mc:Fallback>
        </mc:AlternateContent>
      </w:r>
    </w:p>
    <w:p w14:paraId="70868C44" w14:textId="228A4869" w:rsidR="0014334D" w:rsidRPr="00813992" w:rsidRDefault="0014334D" w:rsidP="0064438F">
      <w:pPr>
        <w:pStyle w:val="TeksIsi"/>
        <w:ind w:left="0"/>
        <w:rPr>
          <w:lang w:val="id-ID"/>
        </w:rPr>
      </w:pPr>
    </w:p>
    <w:p w14:paraId="05BEFD6A" w14:textId="3BC0F8AC" w:rsidR="0014334D" w:rsidRPr="00813992" w:rsidRDefault="0014334D" w:rsidP="0064438F">
      <w:pPr>
        <w:pStyle w:val="TeksIsi"/>
        <w:ind w:left="0"/>
        <w:rPr>
          <w:lang w:val="id-ID"/>
        </w:rPr>
      </w:pPr>
    </w:p>
    <w:p w14:paraId="7748740C" w14:textId="58FAAE5A" w:rsidR="0014334D" w:rsidRPr="00813992" w:rsidRDefault="0014334D" w:rsidP="0064438F">
      <w:pPr>
        <w:pStyle w:val="TeksIsi"/>
        <w:ind w:left="0"/>
        <w:rPr>
          <w:lang w:val="id-ID"/>
        </w:rPr>
      </w:pPr>
    </w:p>
    <w:p w14:paraId="51186FAA" w14:textId="248AD93F" w:rsidR="0014334D" w:rsidRPr="00813992" w:rsidRDefault="0014334D" w:rsidP="0064438F">
      <w:pPr>
        <w:pStyle w:val="TeksIsi"/>
        <w:ind w:left="0"/>
        <w:rPr>
          <w:lang w:val="id-ID"/>
        </w:rPr>
      </w:pPr>
    </w:p>
    <w:p w14:paraId="320AD028" w14:textId="29A04ED7" w:rsidR="0014334D" w:rsidRPr="00813992" w:rsidRDefault="0014334D" w:rsidP="0064438F">
      <w:pPr>
        <w:pStyle w:val="TeksIsi"/>
        <w:ind w:left="0"/>
        <w:rPr>
          <w:lang w:val="id-ID"/>
        </w:rPr>
      </w:pPr>
    </w:p>
    <w:p w14:paraId="32058236" w14:textId="798E478B" w:rsidR="0014334D" w:rsidRPr="00813992" w:rsidRDefault="0014334D" w:rsidP="0064438F">
      <w:pPr>
        <w:pStyle w:val="TeksIsi"/>
        <w:ind w:left="0"/>
        <w:rPr>
          <w:lang w:val="id-ID"/>
        </w:rPr>
      </w:pPr>
    </w:p>
    <w:p w14:paraId="62AD5A99" w14:textId="7B041AFA" w:rsidR="0014334D" w:rsidRPr="00813992" w:rsidRDefault="0014334D" w:rsidP="0064438F">
      <w:pPr>
        <w:pStyle w:val="TeksIsi"/>
        <w:ind w:left="0"/>
        <w:rPr>
          <w:lang w:val="id-ID"/>
        </w:rPr>
      </w:pPr>
    </w:p>
    <w:p w14:paraId="7D1D78FE" w14:textId="71A6980C" w:rsidR="00D84945" w:rsidRPr="00813992" w:rsidRDefault="00D84945" w:rsidP="0064438F">
      <w:pPr>
        <w:pStyle w:val="TeksIsi"/>
        <w:ind w:left="0"/>
        <w:rPr>
          <w:lang w:val="id-ID"/>
        </w:rPr>
      </w:pPr>
    </w:p>
    <w:p w14:paraId="5B000564" w14:textId="77777777" w:rsidR="0014334D" w:rsidRPr="00813992" w:rsidRDefault="0014334D" w:rsidP="0064438F">
      <w:pPr>
        <w:pStyle w:val="TeksIsi"/>
        <w:ind w:left="0"/>
        <w:rPr>
          <w:lang w:val="id-ID"/>
        </w:rPr>
      </w:pPr>
    </w:p>
    <w:p w14:paraId="7007888E" w14:textId="77777777" w:rsidR="0014334D" w:rsidRPr="00813992" w:rsidRDefault="0014334D" w:rsidP="0064438F">
      <w:pPr>
        <w:pStyle w:val="TeksIsi"/>
        <w:ind w:left="0"/>
        <w:rPr>
          <w:lang w:val="id-ID"/>
        </w:rPr>
      </w:pPr>
    </w:p>
    <w:p w14:paraId="6EB47126" w14:textId="6817134A" w:rsidR="0014334D" w:rsidRPr="00813992" w:rsidRDefault="0014334D" w:rsidP="0014334D">
      <w:pPr>
        <w:jc w:val="both"/>
        <w:rPr>
          <w:b/>
          <w:bCs/>
          <w:lang w:val="id-ID"/>
        </w:rPr>
      </w:pPr>
      <w:r w:rsidRPr="00813992">
        <w:rPr>
          <w:b/>
          <w:bCs/>
          <w:lang w:val="id-ID"/>
        </w:rPr>
        <w:t>DASAR PEMIKIRAN</w:t>
      </w:r>
    </w:p>
    <w:p w14:paraId="1B65BD10" w14:textId="77777777" w:rsidR="0014334D" w:rsidRPr="00813992" w:rsidRDefault="0014334D" w:rsidP="0014334D">
      <w:pPr>
        <w:jc w:val="both"/>
        <w:rPr>
          <w:lang w:val="id-ID"/>
        </w:rPr>
      </w:pPr>
      <w:r w:rsidRPr="00813992">
        <w:rPr>
          <w:lang w:val="id-ID"/>
        </w:rPr>
        <w:tab/>
        <w:t xml:space="preserve">Kebangkitan Yesus merupakan fakta. Catatan peristiwa kebangkitan yang ditulis dalam Injil lebih dari sekadar tulisan historis. Di balik catatan akan peristiwa kebangkitan itu termaktub pesan yang mendalam dan memiliki daya besar yang mengubah dunia. </w:t>
      </w:r>
    </w:p>
    <w:p w14:paraId="2912C4D6" w14:textId="77777777" w:rsidR="0014334D" w:rsidRPr="00813992" w:rsidRDefault="0014334D" w:rsidP="0014334D">
      <w:pPr>
        <w:jc w:val="both"/>
        <w:rPr>
          <w:lang w:val="id-ID"/>
        </w:rPr>
      </w:pPr>
      <w:r w:rsidRPr="00813992">
        <w:rPr>
          <w:lang w:val="id-ID"/>
        </w:rPr>
        <w:tab/>
        <w:t>Pada hari Minggu pagi, para murid datang ke kubur Yesus dengan membawa rempah-rempah untuk mengurapi mayat Yesus. Namun setelah mereka masuk ke dalam kubur, mayat Yesus tidak ada. Mereka termangu-mangu dan takut karena hal itu. Para murid itu lupa pada perkataan Yesus tentang kebangkitan-Nya. Perkataan Yesus terkubur oleh kesedihan, perasaan gagal karena kematian Yesus. Malaikat yang menjumpai para murid berkata pada mereka, “Mengapa kamu mencari Dia yang hidup, di antara orang mati? Ia tidak di sini, Ia telah bangkit. Ingatlah apa yang dikatakan-Nya kepada kamu, ketika Ia masih di Galilea, yaitu bahwa Anak Manusia harus diserahkan ke tangan orang-orang berdosa dan disalibkan, dan bangkit pada hari ketiga”.  Perkataan itu menegaskan pada para murid akan perkataan Yesus sebelum Ia disalibkan dan mati. Perkataan itu pula yang membuat mereka mengingat, percaya pada janji-Nya dan bersaksi tentang kebangkitan Yesus.</w:t>
      </w:r>
    </w:p>
    <w:p w14:paraId="50161E28" w14:textId="77777777" w:rsidR="0014334D" w:rsidRPr="00813992" w:rsidRDefault="0014334D" w:rsidP="0014334D">
      <w:pPr>
        <w:jc w:val="both"/>
        <w:rPr>
          <w:lang w:val="id-ID"/>
        </w:rPr>
      </w:pPr>
      <w:r w:rsidRPr="00813992">
        <w:rPr>
          <w:lang w:val="id-ID"/>
        </w:rPr>
        <w:tab/>
        <w:t xml:space="preserve">Kebangkitan Yesus mengubah kehidupan para murid yang mengingat, percaya dan menjadi saksi kebangkitan-Nya. Mereka diubah menjadi pribadi-pribadi yang tangguh di tengah dunia yang </w:t>
      </w:r>
      <w:r w:rsidRPr="00813992">
        <w:rPr>
          <w:lang w:val="id-ID"/>
        </w:rPr>
        <w:lastRenderedPageBreak/>
        <w:t xml:space="preserve">penuh dengan tantangan. Itulah Paskah! Paskah ini mengajak kita mengingat “Galilea” kita saat ini. Di sanalah perjumpaan dengan Yesus yang bangkit akan terjadi. “Galilea” adalah dunia yang kita huni. Tuhan Yesus yang bangkit meneguhkan, membaharui, memberikan keselamatan dan pengharapan bagi semua. Selamat Paskah! </w:t>
      </w:r>
    </w:p>
    <w:p w14:paraId="7B8FCB41" w14:textId="77777777" w:rsidR="0014334D" w:rsidRPr="00813992" w:rsidRDefault="0014334D" w:rsidP="0014334D">
      <w:pPr>
        <w:rPr>
          <w:lang w:val="id-ID"/>
        </w:rPr>
      </w:pPr>
    </w:p>
    <w:p w14:paraId="556630A4" w14:textId="77777777" w:rsidR="00A4537C" w:rsidRPr="00813992" w:rsidRDefault="00A4537C" w:rsidP="0014334D">
      <w:pPr>
        <w:rPr>
          <w:lang w:val="id-ID"/>
        </w:rPr>
      </w:pPr>
    </w:p>
    <w:p w14:paraId="56757DF0" w14:textId="77777777" w:rsidR="0014334D" w:rsidRPr="00813992" w:rsidRDefault="0014334D" w:rsidP="0014334D">
      <w:pPr>
        <w:rPr>
          <w:b/>
          <w:bCs/>
          <w:lang w:val="id-ID"/>
        </w:rPr>
      </w:pPr>
      <w:r w:rsidRPr="00813992">
        <w:rPr>
          <w:b/>
          <w:bCs/>
          <w:lang w:val="id-ID"/>
        </w:rPr>
        <w:t>Penjelasan Teks</w:t>
      </w:r>
    </w:p>
    <w:p w14:paraId="72C4AD2D" w14:textId="77777777" w:rsidR="0014334D" w:rsidRPr="00813992" w:rsidRDefault="0014334D" w:rsidP="0014334D">
      <w:pPr>
        <w:rPr>
          <w:b/>
          <w:bCs/>
          <w:lang w:val="id-ID"/>
        </w:rPr>
      </w:pPr>
    </w:p>
    <w:p w14:paraId="746D4DCE" w14:textId="584BE608" w:rsidR="0014334D" w:rsidRPr="00813992" w:rsidRDefault="0014334D" w:rsidP="0014334D">
      <w:pPr>
        <w:rPr>
          <w:b/>
          <w:bCs/>
          <w:lang w:val="id-ID"/>
        </w:rPr>
      </w:pPr>
      <w:r w:rsidRPr="00813992">
        <w:rPr>
          <w:b/>
          <w:bCs/>
          <w:lang w:val="id-ID"/>
        </w:rPr>
        <w:t>Yesaya 65:17-25</w:t>
      </w:r>
    </w:p>
    <w:p w14:paraId="204ECE13" w14:textId="3B4CA957" w:rsidR="0014334D" w:rsidRPr="00813992" w:rsidRDefault="0014334D" w:rsidP="0014334D">
      <w:pPr>
        <w:ind w:firstLine="851"/>
        <w:jc w:val="both"/>
        <w:rPr>
          <w:rFonts w:eastAsia="Times New Roman" w:cs="Tahoma"/>
          <w:lang w:val="id-ID" w:eastAsia="de-DE"/>
        </w:rPr>
      </w:pPr>
      <w:r w:rsidRPr="00813992">
        <w:rPr>
          <w:rFonts w:cs="Times New Roman"/>
          <w:color w:val="000000" w:themeColor="text1"/>
          <w:lang w:val="id-ID"/>
        </w:rPr>
        <w:t xml:space="preserve">Nabi Yesaya menulis, "Sebab sesungguhnya, Aku menciptakan langit yang baru dan bumi yang baru…” (Yes 65:17). Apakah yang dimaksud dengan “langit yang baru dan bumi yang baru”? Bagi Yesaya, langit dan bumi baru adalah keadaan yang ditandai dengan kegembiraan (Yes 65:18-19), berkat (Yes 65:20-23), dan kedamaian (Yes 65:25). Di manakah keberadaan “langit yang baru dan bumi yang baru?” Nabi Yesaya menunjuk pada keadaan di sini, di bumi ini. Yerusalem – yang di bumi – diulanginya beberapa kali untuk menunjukkan perubahan keadaan </w:t>
      </w:r>
      <w:r w:rsidRPr="00813992">
        <w:rPr>
          <w:rFonts w:cs="Times New Roman"/>
          <w:i/>
          <w:color w:val="000000" w:themeColor="text1"/>
          <w:lang w:val="id-ID"/>
        </w:rPr>
        <w:t>di sini</w:t>
      </w:r>
      <w:r w:rsidRPr="00813992">
        <w:rPr>
          <w:rFonts w:cs="Times New Roman"/>
          <w:color w:val="000000" w:themeColor="text1"/>
          <w:lang w:val="id-ID"/>
        </w:rPr>
        <w:t xml:space="preserve">.  Langit dan bumi yang  bukanlah sesuatu “di atas sana.” Ia berbicara tentang keadaan di sini. Para penafsir pada umumnya sepakat bahwa “langit baru dan bumi yang baru bukanlah tempat yang lain, melainkan alam semesta kita yang telah diubah oleh daya ilahi. Dengan demikian… kita memahami bahwa di sana tidak ada kejahatan dan penderitaan. Ratap tangis dan dukacita hilang. Kesatuan umat manusia dengan sesama, alam dan Allah akan terwujud. Inilah langit baru dan bumi yang baru. Semua itu terwujud ketika cinta kasih dalam hidup tercipta dan dilakukan.” </w:t>
      </w:r>
      <w:r w:rsidRPr="00813992">
        <w:rPr>
          <w:rFonts w:eastAsia="Times New Roman" w:cs="Tahoma"/>
          <w:lang w:val="id-ID" w:eastAsia="de-DE"/>
        </w:rPr>
        <w:t xml:space="preserve"> Sugirtharajah menegaskan bahwa “langit dan bumi baru“ tidak lain adalah langit dan bumi kita yang dipenuhi kasih Allah dan kasih manusia. Sementara mempertahankan </w:t>
      </w:r>
      <w:r w:rsidR="00985186" w:rsidRPr="00813992">
        <w:rPr>
          <w:rFonts w:eastAsia="Times New Roman" w:cs="Tahoma"/>
          <w:lang w:val="id-ID" w:eastAsia="de-DE"/>
        </w:rPr>
        <w:t>apa pun</w:t>
      </w:r>
      <w:r w:rsidRPr="00813992">
        <w:rPr>
          <w:rFonts w:eastAsia="Times New Roman" w:cs="Tahoma"/>
          <w:lang w:val="id-ID" w:eastAsia="de-DE"/>
        </w:rPr>
        <w:t xml:space="preserve"> yang baik dalam ciptaan manusia, langit dan bumi baru ini akan menyingkirkan segala sesuatu yang dicemari dosa </w:t>
      </w:r>
      <w:sdt>
        <w:sdtPr>
          <w:rPr>
            <w:rFonts w:eastAsia="Times New Roman" w:cs="Tahoma"/>
            <w:lang w:val="id-ID" w:eastAsia="de-DE"/>
          </w:rPr>
          <w:id w:val="424847711"/>
          <w:citation/>
        </w:sdtPr>
        <w:sdtContent>
          <w:r w:rsidRPr="00813992">
            <w:rPr>
              <w:rFonts w:eastAsia="Times New Roman" w:cs="Tahoma"/>
              <w:lang w:val="id-ID" w:eastAsia="de-DE"/>
            </w:rPr>
            <w:fldChar w:fldCharType="begin"/>
          </w:r>
          <w:r w:rsidRPr="00813992">
            <w:rPr>
              <w:rFonts w:eastAsia="Times New Roman" w:cs="Tahoma"/>
              <w:lang w:val="id-ID" w:eastAsia="de-DE"/>
            </w:rPr>
            <w:instrText xml:space="preserve"> CITATION RSS22 \l 1033 </w:instrText>
          </w:r>
          <w:r w:rsidRPr="00813992">
            <w:rPr>
              <w:rFonts w:eastAsia="Times New Roman" w:cs="Tahoma"/>
              <w:lang w:val="id-ID" w:eastAsia="de-DE"/>
            </w:rPr>
            <w:fldChar w:fldCharType="separate"/>
          </w:r>
          <w:r w:rsidRPr="00813992">
            <w:rPr>
              <w:rFonts w:eastAsia="Times New Roman" w:cs="Tahoma"/>
              <w:lang w:val="id-ID" w:eastAsia="de-DE"/>
            </w:rPr>
            <w:t>(Sugirtharajah, 2022)</w:t>
          </w:r>
          <w:r w:rsidRPr="00813992">
            <w:rPr>
              <w:rFonts w:eastAsia="Times New Roman" w:cs="Tahoma"/>
              <w:lang w:val="id-ID" w:eastAsia="de-DE"/>
            </w:rPr>
            <w:fldChar w:fldCharType="end"/>
          </w:r>
        </w:sdtContent>
      </w:sdt>
      <w:r w:rsidRPr="00813992">
        <w:rPr>
          <w:rFonts w:eastAsia="Times New Roman" w:cs="Tahoma"/>
          <w:lang w:val="id-ID" w:eastAsia="de-DE"/>
        </w:rPr>
        <w:t>. Berangkat dari pemahaman itu, langit baru dan bumi yang baru dari Allah adalah rahmat Allah bagi kehidupan. Ia, Sang Pencipta mengasihi ciptaan-Nya dan terus membaharuinya.</w:t>
      </w:r>
    </w:p>
    <w:p w14:paraId="0A447AA9" w14:textId="77777777" w:rsidR="0014334D" w:rsidRPr="00813992" w:rsidRDefault="0014334D" w:rsidP="0014334D">
      <w:pPr>
        <w:jc w:val="both"/>
        <w:rPr>
          <w:rFonts w:eastAsia="Times New Roman" w:cs="Tahoma"/>
          <w:lang w:val="id-ID" w:eastAsia="de-DE"/>
        </w:rPr>
      </w:pPr>
    </w:p>
    <w:p w14:paraId="581B7AAD" w14:textId="77777777" w:rsidR="00A4537C" w:rsidRPr="00813992" w:rsidRDefault="00A4537C" w:rsidP="0014334D">
      <w:pPr>
        <w:jc w:val="both"/>
        <w:rPr>
          <w:b/>
          <w:bCs/>
          <w:lang w:val="id-ID"/>
        </w:rPr>
      </w:pPr>
    </w:p>
    <w:p w14:paraId="00224B03" w14:textId="4C64F518" w:rsidR="0014334D" w:rsidRPr="00813992" w:rsidRDefault="0014334D" w:rsidP="0014334D">
      <w:pPr>
        <w:jc w:val="both"/>
        <w:rPr>
          <w:rFonts w:eastAsia="Times New Roman" w:cs="Tahoma"/>
          <w:b/>
          <w:bCs/>
          <w:lang w:val="id-ID" w:eastAsia="de-DE"/>
        </w:rPr>
      </w:pPr>
      <w:r w:rsidRPr="00813992">
        <w:rPr>
          <w:b/>
          <w:bCs/>
          <w:lang w:val="id-ID"/>
        </w:rPr>
        <w:t>Mazmur 118:1-2, 14-24</w:t>
      </w:r>
    </w:p>
    <w:p w14:paraId="182481B7" w14:textId="77777777" w:rsidR="00985186" w:rsidRDefault="0014334D" w:rsidP="00985186">
      <w:pPr>
        <w:ind w:firstLine="720"/>
        <w:jc w:val="both"/>
        <w:rPr>
          <w:lang w:val="id-ID"/>
        </w:rPr>
      </w:pPr>
      <w:r w:rsidRPr="00813992">
        <w:rPr>
          <w:lang w:val="id-ID"/>
        </w:rPr>
        <w:t xml:space="preserve">Lembaga Alkitab Indonesia memberi judul mazmur ini “Nyanyian merayakan Kemenangan”. Pada ayat 1-4, nyanyian syukur ini diawali dengan ajakan untuk mengucap syukur. Selalu ada alasan untuk mengucap syukur pada Allah karena Ia baik dan kebaikan-Nya adalah untuk selama-lamanya. Pada ayat 14-24 Pemazmur menceritakan kembali pengalaman imannya bersama Allah. Ia menggambarkan kekuatan Tuhan dinyatakan dengan memakai simbol tangan kanan Tuhan yang bertindak dengan keperkasaan-Nya. Pemazmur pernah mengalami situasi hidup yang terdesak. Ada rencana jahat yang ditimpakan kepadanya. Orang-orang yang membencinya berusaha menjatuhkannya. Keadaan itu membuatnya seperti orang yang dihajar oleh Tuhan. Namun meski Tuhan menghajarnya, Tuhan tidak akan menyerahkannya kepada maut. Situasi yang dialami pemazmur itu dalam bahasa Jawa diungkapkan dengan pepatah yang berbunyi: </w:t>
      </w:r>
      <w:r w:rsidRPr="00813992">
        <w:rPr>
          <w:i/>
          <w:iCs/>
          <w:lang w:val="id-ID"/>
        </w:rPr>
        <w:t xml:space="preserve">tega larane, ora tega patine </w:t>
      </w:r>
      <w:r w:rsidRPr="00813992">
        <w:rPr>
          <w:lang w:val="id-ID"/>
        </w:rPr>
        <w:t>(tega/membiarkan seseorang mengalami kesakitan, namun tidak tega/tidak membiarkan orang itu mati).</w:t>
      </w:r>
    </w:p>
    <w:p w14:paraId="3EA46C9C" w14:textId="7A0475B4" w:rsidR="0014334D" w:rsidRPr="00813992" w:rsidRDefault="0014334D" w:rsidP="00985186">
      <w:pPr>
        <w:ind w:firstLine="720"/>
        <w:jc w:val="both"/>
        <w:rPr>
          <w:lang w:val="id-ID"/>
        </w:rPr>
      </w:pPr>
      <w:r w:rsidRPr="00813992">
        <w:rPr>
          <w:lang w:val="id-ID"/>
        </w:rPr>
        <w:t xml:space="preserve">Mengapa Tuhan menghajar pemazmur? Tujuannya adalah untuk mendewasakannya. Pada ayat 22-24, pemazmur merefleksikan pengalamannya. Ia dibuang, namun hidupnya bermanfaat.  Gambaran yang dipakai adalah batu yang dibuang oleh tukang bangunan ternyata justru menjadi batu penjuru. Batu penjuru adalah batu yang utama. Inilah perbuatan ajaib yang dilakukan Tuhan. Penafsir Mazmur menghubungkan ayat ini dengan Yesus dalam Perjanjian Baru. Ia dibuang oleh orang Yahudi, namun Tuhan justru menjadikan-Nya  yang utama dalam rangka mewujudkan rencana penyelamatan Allah. </w:t>
      </w:r>
    </w:p>
    <w:p w14:paraId="44E77131" w14:textId="77777777" w:rsidR="0014334D" w:rsidRPr="00813992" w:rsidRDefault="0014334D" w:rsidP="0014334D">
      <w:pPr>
        <w:jc w:val="both"/>
        <w:rPr>
          <w:lang w:val="id-ID"/>
        </w:rPr>
      </w:pPr>
    </w:p>
    <w:p w14:paraId="7DEE48D4" w14:textId="77777777" w:rsidR="0014334D" w:rsidRPr="00813992" w:rsidRDefault="0014334D" w:rsidP="0014334D">
      <w:pPr>
        <w:jc w:val="both"/>
        <w:rPr>
          <w:b/>
          <w:bCs/>
          <w:lang w:val="id-ID"/>
        </w:rPr>
      </w:pPr>
      <w:r w:rsidRPr="00813992">
        <w:rPr>
          <w:b/>
          <w:bCs/>
          <w:lang w:val="id-ID"/>
        </w:rPr>
        <w:t>Kisah Para Rasul 10:34-43</w:t>
      </w:r>
    </w:p>
    <w:p w14:paraId="396CD9AA" w14:textId="29FD7BB7" w:rsidR="0014334D" w:rsidRPr="00813992" w:rsidRDefault="0014334D" w:rsidP="0014334D">
      <w:pPr>
        <w:ind w:firstLine="851"/>
        <w:jc w:val="both"/>
        <w:rPr>
          <w:lang w:val="id-ID"/>
        </w:rPr>
      </w:pPr>
      <w:r w:rsidRPr="00813992">
        <w:rPr>
          <w:lang w:val="id-ID"/>
        </w:rPr>
        <w:t>Kisah Para Rasul 10:24 berbunyi, “Sesungguhnya aku telah mengerti, bahwa Allah tidak membedakan semua orang”. Ayat tersebut merupakan seruan Petrus dalam khotbahnya di hadapan orang-orang Yahudi. Khotbah ini merupakan satu rangkaian dengan kisah pembaptisan Kornelius orang non Yahudi (</w:t>
      </w:r>
      <w:r w:rsidR="00985186">
        <w:rPr>
          <w:lang w:val="id-ID"/>
        </w:rPr>
        <w:t xml:space="preserve">orang </w:t>
      </w:r>
      <w:r w:rsidRPr="00813992">
        <w:rPr>
          <w:lang w:val="id-ID"/>
        </w:rPr>
        <w:t xml:space="preserve">tak bersunat). Oleh campur tangan Allah, berita Injil tersiar </w:t>
      </w:r>
      <w:r w:rsidRPr="00813992">
        <w:rPr>
          <w:lang w:val="id-ID"/>
        </w:rPr>
        <w:lastRenderedPageBreak/>
        <w:t xml:space="preserve">bagi seluruh ciptaan Allah (bangsa Yahudi dan non Yahudi). Pada ayat 34 Petrus mengucapkan kesaksian yang tidak lazim bagi orang Yahudi. Ia mengatakan: "Sesungguhnya aku telah mengerti, bahwa Allah tidak membedakan orang” . Ia adalah orang Yahudi. Orang-orang Yahudi berpandangan bahwa Allah hanyalah milik bangsa Israel dan Allah yang diyakini hanya memberkati keturunan Abraham secara jasmaniah. </w:t>
      </w:r>
    </w:p>
    <w:p w14:paraId="1FE710EC" w14:textId="74A66512" w:rsidR="0014334D" w:rsidRPr="00813992" w:rsidRDefault="0014334D" w:rsidP="0014334D">
      <w:pPr>
        <w:ind w:firstLine="851"/>
        <w:jc w:val="both"/>
        <w:rPr>
          <w:lang w:val="id-ID"/>
        </w:rPr>
      </w:pPr>
      <w:r w:rsidRPr="00813992">
        <w:rPr>
          <w:lang w:val="id-ID"/>
        </w:rPr>
        <w:t xml:space="preserve">Pada ayat 35-36 tampak bagaimana Petrus menegaskan kasih karunia Allah yang dilimpahkan kepada semua orang dengan damai sejahtera dalam Kristus. Setelah Petrus menjelaskan bahwa Allah adalah Allah semua bangsa, ia mengalihkan pembicaraan pokoknya yakni pemberitaan Injil (Kis.10: 37-41). Ia menyebutkan dirinya sebagai saksi dari segala sesuatu yang diperbuat Yesus orang Nazaret itu. Ia pula merupakan utusan Kristus untuk mewartakan damai sejahtera Tuhan bagi semua orang. Kesaksian Petrus dimulai dari pembaptisan Yesus oleh Yohanes. Petrus memberi kesaksian bagaimana Tuhan Yesus dipenuhi dengan Roh Kudus pada saat baptisan berlangsung. Selain itu mengenai pekerjaan Tuhan Yesus mengabarkan Injil dan menyembuhkan semua orang yang kerasukan setan hingga kematian Tuhan di kayu salib. Namun kematian tidak berkuasa atas diri Tuhan Yesus, sebab Ia bangkit pada hari yang ketiga dan menampakkan diri kepada banyak orang, termasuk kepada dirinya. </w:t>
      </w:r>
    </w:p>
    <w:p w14:paraId="7E80F01E" w14:textId="0B2C680E" w:rsidR="0014334D" w:rsidRPr="00813992" w:rsidRDefault="0014334D" w:rsidP="0014334D">
      <w:pPr>
        <w:ind w:firstLine="851"/>
        <w:jc w:val="both"/>
        <w:rPr>
          <w:lang w:val="id-ID"/>
        </w:rPr>
      </w:pPr>
      <w:r w:rsidRPr="00813992">
        <w:rPr>
          <w:lang w:val="id-ID"/>
        </w:rPr>
        <w:t>Untuk menegaskan kebangkitan Tuhan Yesus adalah sebuah fakta, Petrus memberitahukan bahwa Yesus telah memilih dan memanggil mereka untuk melakukan pelayanan pemberitaan kebangkitan-Nya. Petrus menegaskan bahwa Yesus adalah Mesias yang dijanjikan (Kis.10:42). Penekanan pada pengalaman kebangkitan Yesus adalah inti iman Kristen dalam menghayati keselamatan Allah yang agung. Kebangkitan Yesus bukan dilihat sebagai peristiwa yang terpisah dari kehidupan, melainkan merupakan bagian dalam kehidupan umat.</w:t>
      </w:r>
    </w:p>
    <w:p w14:paraId="3388AC8E" w14:textId="77777777" w:rsidR="0014334D" w:rsidRPr="00813992" w:rsidRDefault="0014334D" w:rsidP="0014334D">
      <w:pPr>
        <w:rPr>
          <w:b/>
          <w:bCs/>
          <w:lang w:val="id-ID"/>
        </w:rPr>
      </w:pPr>
    </w:p>
    <w:p w14:paraId="1D508E97" w14:textId="77777777" w:rsidR="0014334D" w:rsidRPr="00813992" w:rsidRDefault="0014334D" w:rsidP="0014334D">
      <w:pPr>
        <w:rPr>
          <w:b/>
          <w:bCs/>
          <w:lang w:val="id-ID"/>
        </w:rPr>
      </w:pPr>
      <w:r w:rsidRPr="00813992">
        <w:rPr>
          <w:b/>
          <w:bCs/>
          <w:lang w:val="id-ID"/>
        </w:rPr>
        <w:t>Lukas 24:1-12</w:t>
      </w:r>
    </w:p>
    <w:p w14:paraId="367B09E0" w14:textId="77777777" w:rsidR="0014334D" w:rsidRPr="00813992" w:rsidRDefault="0014334D" w:rsidP="0014334D">
      <w:pPr>
        <w:ind w:firstLine="851"/>
        <w:jc w:val="both"/>
        <w:rPr>
          <w:rFonts w:cs="Times New Roman"/>
          <w:lang w:val="id-ID"/>
        </w:rPr>
      </w:pPr>
      <w:r w:rsidRPr="00813992">
        <w:rPr>
          <w:rFonts w:cs="Times New Roman"/>
          <w:lang w:val="id-ID"/>
        </w:rPr>
        <w:t xml:space="preserve">Lukas yang adalah seorang dokter (tabib) yang mempersaksikan kebangkitan Yesus melalui tulisannya. Melalui kebangkitan Yesus, Lukas hendak menyampaikan pesan kepada dunia bahwa Yesus adalah Juru selamat bagi kehidupan. Di dalam </w:t>
      </w:r>
      <w:r w:rsidRPr="00813992">
        <w:rPr>
          <w:rFonts w:cs="Times New Roman"/>
          <w:lang w:val="id-ID"/>
        </w:rPr>
        <w:lastRenderedPageBreak/>
        <w:t>Dia, dinyatakan bela rasa Kristus. Ia menyatakan belas kasih dan empati-Nya kepada dunia membutuhkan cinta kasih. Melalui tulisannya, Lukas hendak menyampaikan kebenaran yang diajarkan oleh Kristus, Sang Putra melalui tindakan-Nya membawa pendamaian melalui karya dan kebangkitan-Nya.</w:t>
      </w:r>
    </w:p>
    <w:p w14:paraId="2936BA1B" w14:textId="77777777" w:rsidR="0014334D" w:rsidRPr="00813992" w:rsidRDefault="0014334D" w:rsidP="0014334D">
      <w:pPr>
        <w:ind w:firstLine="851"/>
        <w:jc w:val="both"/>
        <w:rPr>
          <w:rFonts w:cs="Times New Roman"/>
          <w:lang w:val="id-ID"/>
        </w:rPr>
      </w:pPr>
      <w:r w:rsidRPr="00813992">
        <w:rPr>
          <w:rFonts w:cs="Times New Roman"/>
          <w:lang w:val="id-ID"/>
        </w:rPr>
        <w:t xml:space="preserve">Kisah kebangkitan Yesus dalam Injil Lukas diawali dengan para perempuan pergi ke kubur Yesus pada hari Minggu, sehari setelah Sabat. Mereka membawa rempah-rempah untuk mengurapi mayat Yesus. Tindakan itu merupakan kebiasaan orang-orang Yahudi. Wujud hormat terhadap orang yang sudah meninggal dunia dilakukan dengan cara merawat jenazahnya. Rupanya mereka tidak ingat perkataan Yesus di Galilea yang mengatakan bahwa Ia harus menderita dan mati, namun akan bangkit kembali pada hari yang ketiga. </w:t>
      </w:r>
    </w:p>
    <w:p w14:paraId="338E6E95" w14:textId="77777777" w:rsidR="0014334D" w:rsidRPr="00813992" w:rsidRDefault="0014334D" w:rsidP="0014334D">
      <w:pPr>
        <w:ind w:firstLine="851"/>
        <w:jc w:val="both"/>
        <w:rPr>
          <w:rFonts w:cs="Times New Roman"/>
          <w:lang w:val="id-ID"/>
        </w:rPr>
      </w:pPr>
      <w:r w:rsidRPr="00813992">
        <w:rPr>
          <w:rFonts w:cs="Times New Roman"/>
          <w:lang w:val="id-ID"/>
        </w:rPr>
        <w:t>Keadaan kubur masih sunyi. Di depan makam mereka mendapati batu penutup kubur sudah terguling. Seolah tidak ada apa-apa, mereka masuk ke dalam kubur Yesus. Di sana mereka tidak mendapati jenazah Yesus. Keadaan itu membuat mereka termangu-mangu.  Saat mereka masih memproses apa yang mata mereka lihat, mereka ditegur oleh dua orang berpakaian kemilauan, ”Mengapa kamu mencari Dia yang hidup, di antara orang mati? Ia tidak ada di sini, Ia telah bangkit” (ay. 5-6). Ini berita utama Paskah. Kubur itu kosong, bukan karena jenazah Yesus dicuri orang atau dipindahkan ke tempat yang lain, tetapi karena Ia hidup. Karena Ia hidup, Ia tidak ada di kuburan, di antara orang mati. Kalau Ia tidak ada di dalam kubur, itu artinya Ia telah bangkit.  Teguran dua orang yang berpakaian berkilau-kilauan itu sekaligus menjadi pewartaan mengenai kebangkitan Yesus. Makam kosong begitu penting bagi penulis Injil Lukas untuk mewartakan kebangkitan Yesus, yang mencakup juga kebangkitan tubuh-Nya. Ini yang kemudian menjadi dasar kepercayaan para murid akan kebangkitan Tuhan Yesus yang kemudian mereka wartakan kepada orang lain (Purnama, 2024).  Pada akhirnya, kita tahu bahwa perkataan perempuan itu benar. Yesus sungguh-sungguh bangkit. Yesus sendiri yang kemudian hadir menunjukkan diri-Nya kepada para murid. Kehadiran Yesus meneguhkan bahwa kesaksian para perempuan itu benar.</w:t>
      </w:r>
    </w:p>
    <w:p w14:paraId="7A351C9F" w14:textId="592DCC75" w:rsidR="0014334D" w:rsidRPr="00813992" w:rsidRDefault="0014334D" w:rsidP="0014334D">
      <w:pPr>
        <w:ind w:firstLine="851"/>
        <w:jc w:val="both"/>
        <w:rPr>
          <w:rFonts w:cs="Times New Roman"/>
          <w:lang w:val="id-ID"/>
        </w:rPr>
      </w:pPr>
      <w:bookmarkStart w:id="6" w:name="_Hlk177059233"/>
      <w:r w:rsidRPr="00813992">
        <w:rPr>
          <w:rFonts w:cs="Times New Roman"/>
          <w:lang w:val="id-ID"/>
        </w:rPr>
        <w:t xml:space="preserve">Kosongnya kubur merupakan sebuah kenyataan bahwa </w:t>
      </w:r>
      <w:r w:rsidRPr="00813992">
        <w:rPr>
          <w:rFonts w:cs="Times New Roman"/>
          <w:lang w:val="id-ID"/>
        </w:rPr>
        <w:lastRenderedPageBreak/>
        <w:t xml:space="preserve">Yesus bangkit. Para perempuan itu selanjutnya mengingat yang dikatakan Yesus saat mereka sama-sama di Galilea. Para perempuan berpikir dengan iman. Proses beriman membuat mereka mengingat perkataan Yesus dan selanjutnya memberitakan kebangkitan Yesus. Petrus dan para murid lainnya belum berpikir seperti para perempuan tersebut. Harianto menyebut mereka memikirkan apa yang dipikirkan oleh manusia. Mereka berpikir tentang kemesiasan dari sudut pandang manusia Yahudi. Menurut mereka, Mesias tidak akan menderita, apalagi mati. Dengan cara berpikir demikian, mustahillah bila Yesus yang adalah Mesias akan mati. Petrus dan murid-murid lainnya lupa bahwa kehendak Allah lebih berkuasa daripada kehendak manusia. Dalam Kristus, Mesias mengalami penderitaan bahkan mati di salib. Namun, Ia bangkit pada hari ketiga </w:t>
      </w:r>
      <w:sdt>
        <w:sdtPr>
          <w:rPr>
            <w:rFonts w:cs="Times New Roman"/>
            <w:lang w:val="id-ID"/>
          </w:rPr>
          <w:id w:val="-1374160719"/>
          <w:citation/>
        </w:sdtPr>
        <w:sdtContent>
          <w:r w:rsidRPr="00813992">
            <w:rPr>
              <w:rFonts w:cs="Times New Roman"/>
              <w:lang w:val="id-ID"/>
            </w:rPr>
            <w:fldChar w:fldCharType="begin"/>
          </w:r>
          <w:r w:rsidRPr="00813992">
            <w:rPr>
              <w:rFonts w:cs="Times New Roman"/>
              <w:lang w:val="id-ID"/>
            </w:rPr>
            <w:instrText xml:space="preserve"> CITATION Tja19 \l 1033 </w:instrText>
          </w:r>
          <w:r w:rsidRPr="00813992">
            <w:rPr>
              <w:rFonts w:cs="Times New Roman"/>
              <w:lang w:val="id-ID"/>
            </w:rPr>
            <w:fldChar w:fldCharType="separate"/>
          </w:r>
          <w:r w:rsidRPr="00813992">
            <w:rPr>
              <w:rFonts w:cs="Times New Roman"/>
              <w:lang w:val="id-ID"/>
            </w:rPr>
            <w:t>(Herianto, 2019)</w:t>
          </w:r>
          <w:r w:rsidRPr="00813992">
            <w:rPr>
              <w:rFonts w:cs="Times New Roman"/>
              <w:lang w:val="id-ID"/>
            </w:rPr>
            <w:fldChar w:fldCharType="end"/>
          </w:r>
        </w:sdtContent>
      </w:sdt>
      <w:r w:rsidRPr="00813992">
        <w:rPr>
          <w:rFonts w:cs="Times New Roman"/>
          <w:lang w:val="id-ID"/>
        </w:rPr>
        <w:t xml:space="preserve">. Herianto menegaskan bahwa kebangkitan dalam Lukas yang ditulis secara sistematik, dengan kerangka logika yang kuat memperkuat pengajaran kristiani. Kisah ini juga bisa menjadi sarana untuk menjangkau generasi kini yang cenderung memandang segala sesuatu harus selalu logis dan masuk akal </w:t>
      </w:r>
      <w:sdt>
        <w:sdtPr>
          <w:rPr>
            <w:rFonts w:cs="Times New Roman"/>
            <w:lang w:val="id-ID"/>
          </w:rPr>
          <w:id w:val="19678477"/>
          <w:citation/>
        </w:sdtPr>
        <w:sdtContent>
          <w:r w:rsidRPr="00813992">
            <w:rPr>
              <w:rFonts w:cs="Times New Roman"/>
              <w:lang w:val="id-ID"/>
            </w:rPr>
            <w:fldChar w:fldCharType="begin"/>
          </w:r>
          <w:r w:rsidRPr="00813992">
            <w:rPr>
              <w:rFonts w:cs="Times New Roman"/>
              <w:lang w:val="id-ID"/>
            </w:rPr>
            <w:instrText xml:space="preserve"> CITATION Tja19 \l 1033 </w:instrText>
          </w:r>
          <w:r w:rsidRPr="00813992">
            <w:rPr>
              <w:rFonts w:cs="Times New Roman"/>
              <w:lang w:val="id-ID"/>
            </w:rPr>
            <w:fldChar w:fldCharType="separate"/>
          </w:r>
          <w:r w:rsidRPr="00813992">
            <w:rPr>
              <w:rFonts w:cs="Times New Roman"/>
              <w:lang w:val="id-ID"/>
            </w:rPr>
            <w:t>(Herianto, 2019)</w:t>
          </w:r>
          <w:r w:rsidRPr="00813992">
            <w:rPr>
              <w:rFonts w:cs="Times New Roman"/>
              <w:lang w:val="id-ID"/>
            </w:rPr>
            <w:fldChar w:fldCharType="end"/>
          </w:r>
        </w:sdtContent>
      </w:sdt>
      <w:r w:rsidRPr="00813992">
        <w:rPr>
          <w:rFonts w:cs="Times New Roman"/>
          <w:lang w:val="id-ID"/>
        </w:rPr>
        <w:t xml:space="preserve">. Dengan demikian, setiap gerak mengingat, percaya dan menjadi saksi-Nya adalah proses yang tetap berpusat pada Kristus, Sang Penyelamat Kehidupan. </w:t>
      </w:r>
    </w:p>
    <w:bookmarkEnd w:id="6"/>
    <w:p w14:paraId="6297FF70" w14:textId="77777777" w:rsidR="0014334D" w:rsidRPr="00813992" w:rsidRDefault="0014334D" w:rsidP="0014334D">
      <w:pPr>
        <w:jc w:val="both"/>
        <w:rPr>
          <w:rFonts w:cs="Times New Roman"/>
          <w:lang w:val="id-ID"/>
        </w:rPr>
      </w:pPr>
      <w:r w:rsidRPr="00813992">
        <w:rPr>
          <w:rFonts w:cs="Times New Roman"/>
          <w:lang w:val="id-ID"/>
        </w:rPr>
        <w:tab/>
      </w:r>
    </w:p>
    <w:p w14:paraId="688282F8" w14:textId="77777777" w:rsidR="0014334D" w:rsidRPr="00813992" w:rsidRDefault="0014334D" w:rsidP="0014334D">
      <w:pPr>
        <w:rPr>
          <w:b/>
          <w:bCs/>
          <w:lang w:val="id-ID"/>
        </w:rPr>
      </w:pPr>
    </w:p>
    <w:p w14:paraId="7C2F594E" w14:textId="6890DBE4" w:rsidR="0014334D" w:rsidRPr="00813992" w:rsidRDefault="0014334D" w:rsidP="0014334D">
      <w:pPr>
        <w:rPr>
          <w:b/>
          <w:bCs/>
          <w:lang w:val="id-ID"/>
        </w:rPr>
      </w:pPr>
      <w:r w:rsidRPr="00813992">
        <w:rPr>
          <w:b/>
          <w:bCs/>
          <w:lang w:val="id-ID"/>
        </w:rPr>
        <w:t>BERITA YANG HENDAK DISAMPAIKAN</w:t>
      </w:r>
    </w:p>
    <w:p w14:paraId="3F81FB93" w14:textId="77777777" w:rsidR="0014334D" w:rsidRPr="00813992" w:rsidRDefault="0014334D" w:rsidP="00D6713D">
      <w:pPr>
        <w:jc w:val="both"/>
        <w:rPr>
          <w:lang w:val="id-ID"/>
        </w:rPr>
      </w:pPr>
      <w:r w:rsidRPr="00813992">
        <w:rPr>
          <w:lang w:val="id-ID"/>
        </w:rPr>
        <w:t xml:space="preserve">Lukas mempersaksikan kebangkitan Yesus dengan memberikan penekanan pada “mengingat”. Penekanan ini menjadi relevan untuk dihayati pada masa kini karena untuk mengingat ternyata membutuhkan usaha keras. Mengingat ternyata bukan sesuatu yang mudah. Sebelum Tuhan Yesus mengalami penderitaan dan mati di kayu salib, Ia menyampaikan pesan pada murid-murid-Nya bahwa di Yerusalem Ia akan menderita dan mati. Namun pada hari ketiga, Ia akan bangkit dari antara orang mati. Pesan itu tidak mudah diingat. Murid-murid Yesus lupa karena mereka memilih mengingat hal-hal traumatis dalam hidupnya. Bagi Lukas, mengingat bukan sekadar pulihnya memori dalam otak manusia. Mengingat berarti upaya menghadirkan kembali pengalaman, pemahaman dan kesadaran terhadap pesan Yesus. Para murid harus kembali mengalami Yesus agar mereka percaya bahwa Ia </w:t>
      </w:r>
      <w:r w:rsidRPr="00813992">
        <w:rPr>
          <w:lang w:val="id-ID"/>
        </w:rPr>
        <w:lastRenderedPageBreak/>
        <w:t xml:space="preserve">benar-benar bangkit. Pengalaman bersama Yesus yang membuat orang percaya itu akan menggerakkan orang untuk bersaksi dengan gembira. Kesaksian yang dilakukan dengan kegembiraan akan membaharui dunia. </w:t>
      </w:r>
    </w:p>
    <w:p w14:paraId="368526C4" w14:textId="77777777" w:rsidR="00A4537C" w:rsidRPr="00813992" w:rsidRDefault="00A4537C" w:rsidP="0014334D">
      <w:pPr>
        <w:jc w:val="both"/>
        <w:rPr>
          <w:b/>
          <w:bCs/>
          <w:lang w:val="id-ID"/>
        </w:rPr>
      </w:pPr>
    </w:p>
    <w:p w14:paraId="314C1B80" w14:textId="77777777" w:rsidR="00A4537C" w:rsidRPr="00813992" w:rsidRDefault="00A4537C" w:rsidP="0014334D">
      <w:pPr>
        <w:jc w:val="both"/>
        <w:rPr>
          <w:b/>
          <w:bCs/>
          <w:lang w:val="id-ID"/>
        </w:rPr>
      </w:pPr>
    </w:p>
    <w:p w14:paraId="56B05042" w14:textId="2D2CF8A8" w:rsidR="0014334D" w:rsidRPr="00813992" w:rsidRDefault="0014334D" w:rsidP="0014334D">
      <w:pPr>
        <w:jc w:val="both"/>
        <w:rPr>
          <w:b/>
          <w:bCs/>
          <w:lang w:val="id-ID"/>
        </w:rPr>
      </w:pPr>
      <w:r w:rsidRPr="00813992">
        <w:rPr>
          <w:b/>
          <w:bCs/>
          <w:lang w:val="id-ID"/>
        </w:rPr>
        <w:t>KHOTBAH JANGKEP</w:t>
      </w:r>
    </w:p>
    <w:p w14:paraId="4503D66F" w14:textId="77777777" w:rsidR="0014334D" w:rsidRPr="00813992" w:rsidRDefault="0014334D" w:rsidP="0014334D">
      <w:pPr>
        <w:jc w:val="both"/>
        <w:rPr>
          <w:b/>
          <w:bCs/>
          <w:lang w:val="id-ID"/>
        </w:rPr>
      </w:pPr>
    </w:p>
    <w:p w14:paraId="02550467" w14:textId="1A3BDCE1" w:rsidR="0014334D" w:rsidRPr="00813992" w:rsidRDefault="0014334D" w:rsidP="0014334D">
      <w:pPr>
        <w:jc w:val="center"/>
        <w:rPr>
          <w:b/>
          <w:bCs/>
          <w:lang w:val="id-ID"/>
        </w:rPr>
      </w:pPr>
      <w:r w:rsidRPr="00813992">
        <w:rPr>
          <w:b/>
          <w:bCs/>
          <w:lang w:val="id-ID"/>
        </w:rPr>
        <w:t>“Mengingat, Percaya, dan Menjadi Saksi-Nya”</w:t>
      </w:r>
    </w:p>
    <w:p w14:paraId="12969001" w14:textId="77777777" w:rsidR="0014334D" w:rsidRPr="00813992" w:rsidRDefault="0014334D" w:rsidP="0014334D">
      <w:pPr>
        <w:jc w:val="both"/>
        <w:rPr>
          <w:lang w:val="id-ID"/>
        </w:rPr>
      </w:pPr>
    </w:p>
    <w:p w14:paraId="351F2CC4" w14:textId="77777777" w:rsidR="0014334D" w:rsidRPr="00813992" w:rsidRDefault="0014334D" w:rsidP="0014334D">
      <w:pPr>
        <w:jc w:val="both"/>
        <w:rPr>
          <w:lang w:val="id-ID"/>
        </w:rPr>
      </w:pPr>
      <w:r w:rsidRPr="00813992">
        <w:rPr>
          <w:lang w:val="id-ID"/>
        </w:rPr>
        <w:t>Saudara-saudari, anak-anakku yang dikasihi Tuhan, Selamat Paskah!</w:t>
      </w:r>
    </w:p>
    <w:p w14:paraId="080520BE" w14:textId="78BD09FF" w:rsidR="0014334D" w:rsidRPr="00813992" w:rsidRDefault="0014334D" w:rsidP="0014334D">
      <w:pPr>
        <w:ind w:firstLine="851"/>
        <w:jc w:val="both"/>
        <w:rPr>
          <w:lang w:val="id-ID"/>
        </w:rPr>
      </w:pPr>
      <w:r w:rsidRPr="00813992">
        <w:rPr>
          <w:lang w:val="id-ID"/>
        </w:rPr>
        <w:t xml:space="preserve">Mengawali khotbah di ibadah Minggu Paskah ini, izinkan saya bertanya pada Anda semua. Mana yang lebih mudah diingat: pengalaman buruk atau pengalaman yang menyenangkan? Pada tanggal 5 Mei 2022, Kompas.Com menyampaikan artikel dengan judul, “Mengapa pengalaman buruk lebih mudah terngiang di ingatan?” Para peneliti di Fakultas Sains dan Teknik, Universitas Tulane Amerika Serikat dan Fakultas Kedokteran Universitas Tufts, Amerika Serikat mengemukakan bahwa pengalaman traumatis sangat mempengaruhi sistem pusat otak yang mengatur sisi emosional. Secara singkat, dampak dari kondisi itu terbentuklah memori kenangan yang menakutkan. Dampaknya, seseorang akan mengalami kesulitan melupakan pengalaman traumatis, menyedihkan, pengalaman kedukaan dan pengalaman lainnya yang dianggap sebagai pengalaman traumatis. </w:t>
      </w:r>
    </w:p>
    <w:p w14:paraId="47C5BBB7" w14:textId="3564D7F1" w:rsidR="0014334D" w:rsidRPr="00813992" w:rsidRDefault="0014334D" w:rsidP="0014334D">
      <w:pPr>
        <w:ind w:firstLine="851"/>
        <w:jc w:val="both"/>
        <w:rPr>
          <w:lang w:val="id-ID"/>
        </w:rPr>
      </w:pPr>
      <w:r w:rsidRPr="00813992">
        <w:rPr>
          <w:lang w:val="id-ID"/>
        </w:rPr>
        <w:t xml:space="preserve">Peristiwa penyaliban Yesus merupakan kejadian yang mendatangkan pengalaman traumatis dalam diri murid-murid-Nya. Yesus yang mati dan dikuburkan menjadi simbol dari kekalahan Yesus. Kejadian itu membuyarkan segala pengharapan yang ditujukan pada Yesus. Maka dari itu pada hari Minggu, hari setelah Sabat, para perempuan yang datang ke kubur Yesus untuk  mengurapi Dia dengan rempah-rempah dalam keadaan batin yang dipenuhi pengalaman traumatis. Di mana buktinya? Bukti bahwa mereka masih menyimpan pengalaman traumatis adalah saat batu besar penutup pintu makam Yesus terbuka, mereka tidak melihat hal itu sebagai peristiwa menakjubkan. Injil Lukas menyebut bahwa mereka masuk begitu saja ke dalam makam tanpa </w:t>
      </w:r>
      <w:r w:rsidRPr="00813992">
        <w:rPr>
          <w:lang w:val="id-ID"/>
        </w:rPr>
        <w:lastRenderedPageBreak/>
        <w:t>memperhatikan siapa yang menggulingkan batu besar itu.</w:t>
      </w:r>
    </w:p>
    <w:p w14:paraId="07BF3925" w14:textId="41A0934A" w:rsidR="0014334D" w:rsidRPr="00813992" w:rsidRDefault="0014334D" w:rsidP="0014334D">
      <w:pPr>
        <w:ind w:firstLine="851"/>
        <w:jc w:val="both"/>
        <w:rPr>
          <w:lang w:val="id-ID"/>
        </w:rPr>
      </w:pPr>
      <w:r w:rsidRPr="00813992">
        <w:rPr>
          <w:lang w:val="id-ID"/>
        </w:rPr>
        <w:t xml:space="preserve">Pengalaman traumatis yang membekas dalam batin memiliki daya ikat yang kuat terhadap ingatan. Ingatan menjadi kacau akibat dari peristiwa buruk yang dialami. Para murid dan perempuan-perempuan yang datang ke makam Yesus itu lupa pada janji Yesus. Saat berada di Galiela, Yesus pernah berkata bahwa Ia akan menderita sengsara dan mati di Yerusalem. Namun Ia akan bangkit pada hari ketiga. Hari ketiga adalah hari Minggu, sehari setelah hari Sabat menurut orang Yahudi. Karena para perempuan itu tidak mengingat perkataan Yesus, mereka termangu-mangu di dalam makam karena tidak mendapati jenazah Yesus.  </w:t>
      </w:r>
      <w:r w:rsidRPr="00813992">
        <w:rPr>
          <w:rFonts w:cs="Times New Roman"/>
          <w:lang w:val="id-ID"/>
        </w:rPr>
        <w:t>Saat mereka masih memproses apa yang mata mereka lihat, mereka ditegur oleh dua orang berpakaian kemilauan, “Mengapa kamu mencari Dia yang hidup, di antara orang mati? Ia tidak ada di sini, Ia telah bangkit” (ay.5-6). Ini berita utama Paskah. Kubur itu kosong, bukan karena jenazah Yesus dicuri orang atau dipindahkan ke tempat yang lain, tetapi karena Ia hidup. Karena Ia hidup, Ia tidak ada di kuburan, di antara orang mati. Kalau Ia tidak ada di dalam kubur, itu artinya Ia telah bangkit.  Teguran dua orang yang berpakaian berkilau-kilauan itu sekaligus menjadi pewartaan mengenai kebangkitan Yesus. Makam kosong begitu penting bagi penulis Injil Lukas untuk mewartakan kebangkitan Yesus, yang mencakup juga kebangkitan tubuh-Nya. Ini yang kemudian menjadi dasar kepercayaan para murid akan kebangkitan Tuhan Yesus yang kemudian mereka wartakan kepada orang lain.  Pada akhirnya, kita tahu bahwa perkataan perempuan itu benar. Yesus sungguh-sungguh bangkit. Yesus sendiri yang kemudian hadir menunjukkan diri-Nya kepada para murid. Kehadiran Yesus meneguhkan bahwa kesaksian para perempuan itu benar.</w:t>
      </w:r>
    </w:p>
    <w:p w14:paraId="4DFFF5DD" w14:textId="1FD9E9E6" w:rsidR="0014334D" w:rsidRPr="00813992" w:rsidRDefault="0014334D" w:rsidP="0014334D">
      <w:pPr>
        <w:ind w:firstLine="851"/>
        <w:jc w:val="both"/>
        <w:rPr>
          <w:lang w:val="id-ID"/>
        </w:rPr>
      </w:pPr>
      <w:r w:rsidRPr="00813992">
        <w:rPr>
          <w:lang w:val="id-ID"/>
        </w:rPr>
        <w:t xml:space="preserve">Kosongnya kubur merupakan sebuah kenyataan bahwa Yesus bangkit. Para perempuan itu selanjutnya mengingat yang dikatakan Yesus saat mereka sama-sama di Galilea. Para perempuan berpikir dengan iman. Proses beriman membuat mereka mengingat perkataan Yesus dan selanjutnya memberitakan kebangkitan Yesus. Petrus dan para murid lainnya belum berpikir seperti para perempuan tersebut. </w:t>
      </w:r>
      <w:r w:rsidRPr="00D6713D">
        <w:rPr>
          <w:lang w:val="id-ID"/>
        </w:rPr>
        <w:t>Seorang penafsir bernama</w:t>
      </w:r>
      <w:r w:rsidRPr="00813992">
        <w:rPr>
          <w:i/>
          <w:iCs/>
          <w:lang w:val="id-ID"/>
        </w:rPr>
        <w:t xml:space="preserve"> </w:t>
      </w:r>
      <w:r w:rsidRPr="00813992">
        <w:rPr>
          <w:lang w:val="id-ID"/>
        </w:rPr>
        <w:t xml:space="preserve">Harianto menyebut mereka memikirkan apa yang dipikirkan oleh manusia. Mereka berpikir tentang kemesiasan dari sudut pandang </w:t>
      </w:r>
      <w:r w:rsidRPr="00813992">
        <w:rPr>
          <w:lang w:val="id-ID"/>
        </w:rPr>
        <w:lastRenderedPageBreak/>
        <w:t xml:space="preserve">manusia Yahudi. Menurut mereka, Mesias tidak akan menderita, apalagi mati. Dengan cara berpikir demikian, mustahillah bila Yesus yang adalah Mesias akan mati. Petrus dan murid-murid lainnya lupa bahwa kehendak Allah lebih berkuasa daripada kehendak manusia. Dalam Kristus, Mesias mengalami penderitaan bahkan mati di salib. Namun, Ia bangkit pada hari ketiga. Sekalipun demikian, Petrus merespons perkataan para perempuan itu, ia segera bangun dan berlari menuju kubur Yesus. Saat ia menjenguk ke dalam kubur yang kosong, ia hanya bertanya-tanya dalam hatinya apa yang kira-kira telah terjadi. Petrus menjadi wakil para murid yang hampir tiap hari selama tiga tahun bersama-sama Yesus, justru tidak segera mengerti apa yang terjadi ketika berjumpa dengan kubur Yesus yang kosong. Ia tidak segera teringat perkataan Yesus mengenai kematian dan kebangkitan-Nya pada hari ketiga. </w:t>
      </w:r>
    </w:p>
    <w:p w14:paraId="6F880CAE" w14:textId="77777777" w:rsidR="0014334D" w:rsidRPr="00813992" w:rsidRDefault="0014334D" w:rsidP="0014334D">
      <w:pPr>
        <w:ind w:firstLine="851"/>
        <w:jc w:val="both"/>
        <w:rPr>
          <w:lang w:val="id-ID"/>
        </w:rPr>
      </w:pPr>
    </w:p>
    <w:p w14:paraId="515B508B" w14:textId="77777777" w:rsidR="0014334D" w:rsidRPr="00813992" w:rsidRDefault="0014334D" w:rsidP="0014334D">
      <w:pPr>
        <w:jc w:val="both"/>
        <w:rPr>
          <w:lang w:val="id-ID"/>
        </w:rPr>
      </w:pPr>
      <w:r w:rsidRPr="00813992">
        <w:rPr>
          <w:lang w:val="id-ID"/>
        </w:rPr>
        <w:t>Saudara-saudari, anak-anakku yang dikasihi Tuhan,</w:t>
      </w:r>
    </w:p>
    <w:p w14:paraId="372DBC8A" w14:textId="2C0390E2" w:rsidR="0014334D" w:rsidRPr="00813992" w:rsidRDefault="0014334D" w:rsidP="0014334D">
      <w:pPr>
        <w:ind w:firstLine="851"/>
        <w:jc w:val="both"/>
        <w:rPr>
          <w:lang w:val="id-ID"/>
        </w:rPr>
      </w:pPr>
      <w:r w:rsidRPr="00813992">
        <w:rPr>
          <w:lang w:val="id-ID"/>
        </w:rPr>
        <w:t>Apakah Petrus terus menerus terpaku pada pengalaman traumatis hingga membuatnya tidak segera teringat pada perkataan Yesus? Ingatan Petrus dipulihkan. Ada berbagai peristiwa yang dilihat dan dialami Petrus hingga ia percaya bahwa Yesus bangkit dari antara orang mati. Karena itulah Kisah Para Rasul 10:34-43 menceritakan kesaksian Petrus di hadapan banyak orang tentang Kristus yang bangkit adalah Allah yang mengasihi semua orang. Dengan penuh keberanian Petrus memberitakan tentang karya Yesus kepada Kornelius dan keluarganya. Mereka bukanlah orang-orang Yahudi, tapi itu tidak menghalangi Petrus untuk menjadi saksi tentang segala yang diperbuat Yesus Kristus. Bahkan tanpa ragu, Petrus menyaksikan bagaimana Yesus pada hari ketiga kematian-Nya telah dibangkitkan Allah. Tuhan yang bangkit itulah yang kemudian memberikan tugas kepada para murid untuk membawa berita Injil (Kabar Baik) itu kepada segala bangsa. Para murid menjadi saksi bahwa Dia yang bangkit itu, atas perkenanan Allah akan jadi Hakim atas semua orang, dan siapa yang percaya kepada-Nya akan mendapat pengampunan dosa dalam nama-Nya.</w:t>
      </w:r>
    </w:p>
    <w:p w14:paraId="70A6BE04" w14:textId="0DF5DBF2" w:rsidR="0014334D" w:rsidRPr="00813992" w:rsidRDefault="0014334D" w:rsidP="0014334D">
      <w:pPr>
        <w:ind w:firstLine="851"/>
        <w:jc w:val="both"/>
        <w:rPr>
          <w:lang w:val="id-ID"/>
        </w:rPr>
      </w:pPr>
      <w:r w:rsidRPr="00813992">
        <w:rPr>
          <w:lang w:val="id-ID"/>
        </w:rPr>
        <w:t xml:space="preserve">Saat ini, kita yang percaya pada kebangkitan Yesus dipanggil-Nya untuk bersaksi tentang Dia. Paskah mengundang </w:t>
      </w:r>
      <w:r w:rsidRPr="00813992">
        <w:rPr>
          <w:lang w:val="id-ID"/>
        </w:rPr>
        <w:lastRenderedPageBreak/>
        <w:t>kita untuk mengingat setiap janji Allah. Ia adalah Mesias yang sejati. Ia mengasihi semua. Melalui kebangkitan, Ia mengubah setiap duka lara menjadi sukacita. Ia mengubah hati yang kehilangan pengharapan menjadi hati yang penuh pengharapan. Setiap pribadi yang mengalami kebangkitan-Nya dan percaya kepada-Nya, janganlah ragu dan takut untuk bersaksi. Dengan sukacita mari kita lakukan bersama-sama. Selamat paskah, selamat bersaksi tentang Dia yang bangkit, haleluya!</w:t>
      </w:r>
    </w:p>
    <w:p w14:paraId="10ECFD0C" w14:textId="77777777" w:rsidR="0014334D" w:rsidRPr="00813992" w:rsidRDefault="0014334D" w:rsidP="0064438F">
      <w:pPr>
        <w:pStyle w:val="TeksIsi"/>
        <w:ind w:left="0"/>
        <w:rPr>
          <w:lang w:val="id-ID"/>
        </w:rPr>
      </w:pPr>
    </w:p>
    <w:p w14:paraId="26A97DC9" w14:textId="3178D7C1" w:rsidR="0014334D" w:rsidRPr="00813992" w:rsidRDefault="0014334D" w:rsidP="0014334D">
      <w:pPr>
        <w:pStyle w:val="TeksIsi"/>
        <w:ind w:left="0"/>
        <w:jc w:val="right"/>
        <w:rPr>
          <w:lang w:val="id-ID"/>
        </w:rPr>
      </w:pPr>
      <w:r w:rsidRPr="00813992">
        <w:rPr>
          <w:lang w:val="id-ID"/>
        </w:rPr>
        <w:t>(wsn)</w:t>
      </w:r>
    </w:p>
    <w:p w14:paraId="19C528CB" w14:textId="77777777" w:rsidR="0014334D" w:rsidRPr="00813992" w:rsidRDefault="0014334D" w:rsidP="0064438F">
      <w:pPr>
        <w:pStyle w:val="TeksIsi"/>
        <w:ind w:left="0"/>
        <w:rPr>
          <w:lang w:val="id-ID"/>
        </w:rPr>
      </w:pPr>
    </w:p>
    <w:p w14:paraId="075CB174" w14:textId="77777777" w:rsidR="0014334D" w:rsidRPr="00813992" w:rsidRDefault="0014334D" w:rsidP="0064438F">
      <w:pPr>
        <w:pStyle w:val="TeksIsi"/>
        <w:ind w:left="0"/>
        <w:rPr>
          <w:lang w:val="id-ID"/>
        </w:rPr>
      </w:pPr>
    </w:p>
    <w:p w14:paraId="21F8DC2E" w14:textId="77777777" w:rsidR="0014334D" w:rsidRPr="00813992" w:rsidRDefault="0014334D" w:rsidP="0064438F">
      <w:pPr>
        <w:pStyle w:val="TeksIsi"/>
        <w:ind w:left="0"/>
        <w:rPr>
          <w:lang w:val="id-ID"/>
        </w:rPr>
      </w:pPr>
    </w:p>
    <w:p w14:paraId="674A97CF" w14:textId="77777777" w:rsidR="0014334D" w:rsidRPr="00813992" w:rsidRDefault="0014334D" w:rsidP="0064438F">
      <w:pPr>
        <w:pStyle w:val="TeksIsi"/>
        <w:ind w:left="0"/>
        <w:rPr>
          <w:lang w:val="id-ID"/>
        </w:rPr>
      </w:pPr>
    </w:p>
    <w:p w14:paraId="56D8219B" w14:textId="77777777" w:rsidR="0014334D" w:rsidRPr="00813992" w:rsidRDefault="0014334D" w:rsidP="0064438F">
      <w:pPr>
        <w:pStyle w:val="TeksIsi"/>
        <w:ind w:left="0"/>
        <w:rPr>
          <w:lang w:val="id-ID"/>
        </w:rPr>
      </w:pPr>
    </w:p>
    <w:p w14:paraId="32C0AC45" w14:textId="3C8E212F" w:rsidR="0014334D" w:rsidRPr="00813992" w:rsidRDefault="0014334D">
      <w:pPr>
        <w:rPr>
          <w:lang w:val="id-ID"/>
        </w:rPr>
      </w:pPr>
      <w:r w:rsidRPr="00813992">
        <w:rPr>
          <w:lang w:val="id-ID"/>
        </w:rPr>
        <w:br w:type="page"/>
      </w:r>
    </w:p>
    <w:p w14:paraId="244268ED" w14:textId="77777777" w:rsidR="001B418F" w:rsidRPr="00813992" w:rsidRDefault="007F247D" w:rsidP="001B418F">
      <w:pPr>
        <w:rPr>
          <w:b/>
          <w:bCs/>
          <w:lang w:val="id-ID"/>
        </w:rPr>
      </w:pPr>
      <w:r w:rsidRPr="00813992">
        <w:rPr>
          <w:lang w:val="id-ID"/>
        </w:rPr>
        <w:lastRenderedPageBreak/>
        <w:t xml:space="preserve"> </w:t>
      </w:r>
      <w:r w:rsidR="001B418F" w:rsidRPr="00813992">
        <w:rPr>
          <w:noProof/>
          <w:lang w:val="id-ID"/>
        </w:rPr>
        <mc:AlternateContent>
          <mc:Choice Requires="wps">
            <w:drawing>
              <wp:anchor distT="45720" distB="45720" distL="114300" distR="114300" simplePos="0" relativeHeight="251689472" behindDoc="1" locked="0" layoutInCell="1" allowOverlap="1" wp14:anchorId="08FD9493" wp14:editId="0339791D">
                <wp:simplePos x="0" y="0"/>
                <wp:positionH relativeFrom="margin">
                  <wp:align>right</wp:align>
                </wp:positionH>
                <wp:positionV relativeFrom="paragraph">
                  <wp:posOffset>223520</wp:posOffset>
                </wp:positionV>
                <wp:extent cx="1662430" cy="1028700"/>
                <wp:effectExtent l="0" t="0" r="0" b="0"/>
                <wp:wrapThrough wrapText="bothSides">
                  <wp:wrapPolygon edited="0">
                    <wp:start x="0" y="0"/>
                    <wp:lineTo x="0" y="21200"/>
                    <wp:lineTo x="21286" y="21200"/>
                    <wp:lineTo x="21286" y="0"/>
                    <wp:lineTo x="0" y="0"/>
                  </wp:wrapPolygon>
                </wp:wrapThrough>
                <wp:docPr id="81220442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7A7D1A" w14:textId="77777777" w:rsidR="001B418F" w:rsidRPr="00055BA2" w:rsidRDefault="001B418F" w:rsidP="001B418F">
                            <w:pPr>
                              <w:jc w:val="center"/>
                              <w:rPr>
                                <w:rFonts w:ascii="Cooper Black" w:eastAsia="SimSun" w:hAnsi="Cooper Black" w:cs="SimSun"/>
                                <w:sz w:val="28"/>
                                <w:szCs w:val="32"/>
                              </w:rPr>
                            </w:pPr>
                            <w:r>
                              <w:rPr>
                                <w:rFonts w:ascii="Cooper Black" w:eastAsia="SimSun" w:hAnsi="Cooper Black" w:cs="SimSun"/>
                                <w:sz w:val="28"/>
                                <w:szCs w:val="32"/>
                              </w:rPr>
                              <w:t xml:space="preserve">Membalut Duka, </w:t>
                            </w:r>
                            <w:r>
                              <w:rPr>
                                <w:rFonts w:ascii="Cooper Black" w:eastAsia="SimSun" w:hAnsi="Cooper Black" w:cs="SimSun"/>
                                <w:sz w:val="28"/>
                                <w:szCs w:val="32"/>
                              </w:rPr>
                              <w:br/>
                              <w:t>Merajut Asa</w:t>
                            </w:r>
                          </w:p>
                          <w:p w14:paraId="711E2FC6" w14:textId="77777777" w:rsidR="001B418F" w:rsidRPr="00055BA2" w:rsidRDefault="001B418F" w:rsidP="001B418F">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E1BBD43" w14:textId="77777777" w:rsidR="001B418F" w:rsidRPr="00055BA2" w:rsidRDefault="001B418F" w:rsidP="001B418F">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8FD9493" id="_x0000_s1052" type="#_x0000_t202" style="position:absolute;margin-left:79.7pt;margin-top:17.6pt;width:130.9pt;height:81pt;z-index:-251627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" stroked="f">
                <v:textbox>
                  <w:txbxContent>
                    <w:p w14:paraId="377A7D1A" w14:textId="77777777" w:rsidR="001B418F" w:rsidRPr="00055BA2" w:rsidRDefault="001B418F" w:rsidP="001B418F">
                      <w:pPr>
                        <w:jc w:val="center"/>
                        <w:rPr>
                          <w:rFonts w:ascii="Cooper Black" w:eastAsia="SimSun" w:hAnsi="Cooper Black" w:cs="SimSun"/>
                          <w:sz w:val="28"/>
                          <w:szCs w:val="32"/>
                        </w:rPr>
                      </w:pPr>
                      <w:r>
                        <w:rPr>
                          <w:rFonts w:ascii="Cooper Black" w:eastAsia="SimSun" w:hAnsi="Cooper Black" w:cs="SimSun"/>
                          <w:sz w:val="28"/>
                          <w:szCs w:val="32"/>
                        </w:rPr>
                        <w:t xml:space="preserve">Membalut Duka, </w:t>
                      </w:r>
                      <w:r>
                        <w:rPr>
                          <w:rFonts w:ascii="Cooper Black" w:eastAsia="SimSun" w:hAnsi="Cooper Black" w:cs="SimSun"/>
                          <w:sz w:val="28"/>
                          <w:szCs w:val="32"/>
                        </w:rPr>
                        <w:br/>
                        <w:t>Merajut Asa</w:t>
                      </w:r>
                    </w:p>
                    <w:p w14:paraId="711E2FC6" w14:textId="77777777" w:rsidR="001B418F" w:rsidRPr="00055BA2" w:rsidRDefault="001B418F" w:rsidP="001B418F">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E1BBD43" w14:textId="77777777" w:rsidR="001B418F" w:rsidRPr="00055BA2" w:rsidRDefault="001B418F" w:rsidP="001B418F">
                      <w:pPr>
                        <w:jc w:val="center"/>
                        <w:rPr>
                          <w:rFonts w:ascii="Cooper Black" w:eastAsia="SimSun" w:hAnsi="Cooper Black" w:cs="SimSun"/>
                          <w:sz w:val="32"/>
                          <w:szCs w:val="36"/>
                          <w:lang w:val="id-ID"/>
                        </w:rPr>
                      </w:pPr>
                    </w:p>
                  </w:txbxContent>
                </v:textbox>
                <w10:wrap type="through" anchorx="margin"/>
              </v:shape>
            </w:pict>
          </mc:Fallback>
        </mc:AlternateContent>
      </w:r>
      <w:r w:rsidR="001B418F" w:rsidRPr="00813992">
        <w:rPr>
          <w:noProof/>
          <w:lang w:val="id-ID"/>
        </w:rPr>
        <mc:AlternateContent>
          <mc:Choice Requires="wps">
            <w:drawing>
              <wp:anchor distT="0" distB="0" distL="114300" distR="114300" simplePos="0" relativeHeight="251690496" behindDoc="0" locked="0" layoutInCell="1" allowOverlap="1" wp14:anchorId="4EE7F95E" wp14:editId="3D715091">
                <wp:simplePos x="0" y="0"/>
                <wp:positionH relativeFrom="margin">
                  <wp:align>left</wp:align>
                </wp:positionH>
                <wp:positionV relativeFrom="paragraph">
                  <wp:posOffset>9525</wp:posOffset>
                </wp:positionV>
                <wp:extent cx="2229485" cy="1334770"/>
                <wp:effectExtent l="0" t="0" r="0" b="0"/>
                <wp:wrapThrough wrapText="bothSides">
                  <wp:wrapPolygon edited="0">
                    <wp:start x="0" y="0"/>
                    <wp:lineTo x="0" y="21271"/>
                    <wp:lineTo x="21409" y="21271"/>
                    <wp:lineTo x="21409" y="0"/>
                    <wp:lineTo x="0" y="0"/>
                  </wp:wrapPolygon>
                </wp:wrapThrough>
                <wp:docPr id="15492889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053D210C" w14:textId="77777777" w:rsidR="001B418F" w:rsidRPr="001B418F" w:rsidRDefault="001B418F" w:rsidP="001B418F">
                            <w:pPr>
                              <w:rPr>
                                <w:b/>
                              </w:rPr>
                            </w:pPr>
                            <w:r w:rsidRPr="001B418F">
                              <w:rPr>
                                <w:b/>
                              </w:rPr>
                              <w:t>KHOTBAH</w:t>
                            </w:r>
                          </w:p>
                          <w:p w14:paraId="15298621" w14:textId="77777777" w:rsidR="001B418F" w:rsidRPr="001B418F" w:rsidRDefault="001B418F" w:rsidP="001B418F">
                            <w:pPr>
                              <w:rPr>
                                <w:b/>
                              </w:rPr>
                            </w:pPr>
                            <w:r w:rsidRPr="001B418F">
                              <w:rPr>
                                <w:b/>
                              </w:rPr>
                              <w:t>Paskah Sore</w:t>
                            </w:r>
                          </w:p>
                          <w:p w14:paraId="750B5F60" w14:textId="77777777" w:rsidR="001B418F" w:rsidRPr="00F976DD" w:rsidRDefault="001B418F" w:rsidP="001B418F">
                            <w:pPr>
                              <w:rPr>
                                <w:rFonts w:cs="Calibri"/>
                                <w:bCs/>
                                <w:i/>
                                <w:iCs/>
                                <w:sz w:val="20"/>
                                <w:szCs w:val="20"/>
                              </w:rPr>
                            </w:pPr>
                            <w:r w:rsidRPr="001B418F">
                              <w:rPr>
                                <w:rFonts w:cs="Calibri"/>
                                <w:bCs/>
                                <w:i/>
                                <w:iCs/>
                                <w:sz w:val="20"/>
                                <w:szCs w:val="20"/>
                              </w:rPr>
                              <w:t>20 April 2025</w:t>
                            </w:r>
                          </w:p>
                          <w:p w14:paraId="5056D957" w14:textId="77777777" w:rsidR="001B418F" w:rsidRDefault="001B418F" w:rsidP="001B418F">
                            <w:pPr>
                              <w:pBdr>
                                <w:top w:val="single" w:sz="4" w:space="1" w:color="7F7F7F"/>
                              </w:pBdr>
                              <w:rPr>
                                <w:rFonts w:cs="Calibri"/>
                                <w:bCs/>
                                <w:sz w:val="20"/>
                                <w:szCs w:val="20"/>
                              </w:rPr>
                            </w:pPr>
                          </w:p>
                          <w:p w14:paraId="2EDCB500" w14:textId="77777777" w:rsidR="001B418F" w:rsidRPr="00C76228" w:rsidRDefault="001B418F" w:rsidP="001B418F">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Pr>
                                <w:rFonts w:cs="Calibri Light"/>
                                <w:color w:val="000000"/>
                                <w:sz w:val="20"/>
                                <w:szCs w:val="20"/>
                              </w:rPr>
                              <w:t>Yesaya 25</w:t>
                            </w:r>
                            <w:r w:rsidRPr="00C76228">
                              <w:rPr>
                                <w:rFonts w:cs="Calibri Light"/>
                                <w:color w:val="000000"/>
                                <w:sz w:val="20"/>
                                <w:szCs w:val="20"/>
                              </w:rPr>
                              <w:t>:</w:t>
                            </w:r>
                            <w:r>
                              <w:rPr>
                                <w:rFonts w:cs="Calibri Light"/>
                                <w:color w:val="000000"/>
                                <w:sz w:val="20"/>
                                <w:szCs w:val="20"/>
                              </w:rPr>
                              <w:t xml:space="preserve">6 – 9 </w:t>
                            </w:r>
                          </w:p>
                          <w:p w14:paraId="64188508" w14:textId="77777777" w:rsidR="001B418F" w:rsidRPr="00C76228" w:rsidRDefault="001B418F" w:rsidP="001B418F">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114</w:t>
                            </w:r>
                          </w:p>
                          <w:p w14:paraId="1BB4816A" w14:textId="77777777" w:rsidR="001B418F" w:rsidRPr="00C76228" w:rsidRDefault="001B418F" w:rsidP="001B418F">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w:bCs/>
                                <w:sz w:val="20"/>
                                <w:szCs w:val="20"/>
                              </w:rPr>
                              <w:t>1</w:t>
                            </w:r>
                            <w:r w:rsidRPr="00C76228">
                              <w:rPr>
                                <w:rFonts w:cs="Calibri Light"/>
                                <w:color w:val="000000"/>
                                <w:sz w:val="20"/>
                                <w:szCs w:val="20"/>
                                <w:lang w:val="id-ID"/>
                              </w:rPr>
                              <w:t xml:space="preserve"> </w:t>
                            </w:r>
                            <w:r w:rsidRPr="00C76228">
                              <w:rPr>
                                <w:rFonts w:cs="Calibri Light"/>
                                <w:color w:val="000000"/>
                                <w:sz w:val="20"/>
                                <w:szCs w:val="20"/>
                              </w:rPr>
                              <w:t>Kor</w:t>
                            </w:r>
                            <w:r w:rsidRPr="00C76228">
                              <w:rPr>
                                <w:rFonts w:cs="Calibri Light"/>
                                <w:color w:val="000000"/>
                                <w:sz w:val="20"/>
                                <w:szCs w:val="20"/>
                                <w:lang w:val="id-ID"/>
                              </w:rPr>
                              <w:t>intus</w:t>
                            </w:r>
                            <w:r w:rsidRPr="00C76228">
                              <w:rPr>
                                <w:rFonts w:cs="Calibri Light"/>
                                <w:color w:val="000000"/>
                                <w:sz w:val="20"/>
                                <w:szCs w:val="20"/>
                              </w:rPr>
                              <w:t xml:space="preserve"> </w:t>
                            </w:r>
                            <w:r>
                              <w:rPr>
                                <w:rFonts w:cs="Calibri Light"/>
                                <w:color w:val="000000"/>
                                <w:sz w:val="20"/>
                                <w:szCs w:val="20"/>
                              </w:rPr>
                              <w:t>5</w:t>
                            </w:r>
                            <w:r w:rsidRPr="00C76228">
                              <w:rPr>
                                <w:rFonts w:cs="Calibri Light"/>
                                <w:color w:val="000000"/>
                                <w:sz w:val="20"/>
                                <w:szCs w:val="20"/>
                              </w:rPr>
                              <w:t>:</w:t>
                            </w:r>
                            <w:r>
                              <w:rPr>
                                <w:rFonts w:cs="Calibri Light"/>
                                <w:color w:val="000000"/>
                                <w:sz w:val="20"/>
                                <w:szCs w:val="20"/>
                              </w:rPr>
                              <w:t>6b – 8</w:t>
                            </w:r>
                          </w:p>
                          <w:p w14:paraId="76D57C7F" w14:textId="77777777" w:rsidR="001B418F" w:rsidRPr="00C76228" w:rsidRDefault="001B418F" w:rsidP="001B418F">
                            <w:pPr>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Lukas 24</w:t>
                            </w:r>
                            <w:r w:rsidRPr="00C76228">
                              <w:rPr>
                                <w:rFonts w:cs="Calibri Light"/>
                                <w:color w:val="000000"/>
                                <w:sz w:val="20"/>
                                <w:szCs w:val="20"/>
                              </w:rPr>
                              <w:t>:</w:t>
                            </w:r>
                            <w:r>
                              <w:rPr>
                                <w:rFonts w:cs="Calibri Light"/>
                                <w:color w:val="000000"/>
                                <w:sz w:val="20"/>
                                <w:szCs w:val="20"/>
                              </w:rPr>
                              <w:t xml:space="preserve">13 – 49 </w:t>
                            </w:r>
                          </w:p>
                        </w:txbxContent>
                      </wps:txbx>
                      <wps:bodyPr rot="0" vert="horz" wrap="square" lIns="91440" tIns="45720" rIns="91440" bIns="45720" anchor="t" anchorCtr="0" upright="1">
                        <a:noAutofit/>
                      </wps:bodyPr>
                    </wps:wsp>
                  </a:graphicData>
                </a:graphic>
              </wp:anchor>
            </w:drawing>
          </mc:Choice>
          <mc:Fallback>
            <w:pict>
              <v:shape w14:anchorId="4EE7F95E" id="_x0000_s1053" type="#_x0000_t202" style="position:absolute;margin-left:0;margin-top:.75pt;width:175.55pt;height:105.1pt;z-index:2516904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" fillcolor="#d8d8d8 [2732]" stroked="f">
                <v:textbox>
                  <w:txbxContent>
                    <w:p w14:paraId="053D210C" w14:textId="77777777" w:rsidR="001B418F" w:rsidRPr="001B418F" w:rsidRDefault="001B418F" w:rsidP="001B418F">
                      <w:pPr>
                        <w:rPr>
                          <w:b/>
                        </w:rPr>
                      </w:pPr>
                      <w:r w:rsidRPr="001B418F">
                        <w:rPr>
                          <w:b/>
                        </w:rPr>
                        <w:t>KHOTBAH</w:t>
                      </w:r>
                    </w:p>
                    <w:p w14:paraId="15298621" w14:textId="77777777" w:rsidR="001B418F" w:rsidRPr="001B418F" w:rsidRDefault="001B418F" w:rsidP="001B418F">
                      <w:pPr>
                        <w:rPr>
                          <w:b/>
                        </w:rPr>
                      </w:pPr>
                      <w:r w:rsidRPr="001B418F">
                        <w:rPr>
                          <w:b/>
                        </w:rPr>
                        <w:t>Paskah Sore</w:t>
                      </w:r>
                    </w:p>
                    <w:p w14:paraId="750B5F60" w14:textId="77777777" w:rsidR="001B418F" w:rsidRPr="00F976DD" w:rsidRDefault="001B418F" w:rsidP="001B418F">
                      <w:pPr>
                        <w:rPr>
                          <w:rFonts w:cs="Calibri"/>
                          <w:bCs/>
                          <w:i/>
                          <w:iCs/>
                          <w:sz w:val="20"/>
                          <w:szCs w:val="20"/>
                        </w:rPr>
                      </w:pPr>
                      <w:r w:rsidRPr="001B418F">
                        <w:rPr>
                          <w:rFonts w:cs="Calibri"/>
                          <w:bCs/>
                          <w:i/>
                          <w:iCs/>
                          <w:sz w:val="20"/>
                          <w:szCs w:val="20"/>
                        </w:rPr>
                        <w:t>20 April 2025</w:t>
                      </w:r>
                    </w:p>
                    <w:p w14:paraId="5056D957" w14:textId="77777777" w:rsidR="001B418F" w:rsidRDefault="001B418F" w:rsidP="001B418F">
                      <w:pPr>
                        <w:pBdr>
                          <w:top w:val="single" w:sz="4" w:space="1" w:color="7F7F7F"/>
                        </w:pBdr>
                        <w:rPr>
                          <w:rFonts w:cs="Calibri"/>
                          <w:bCs/>
                          <w:sz w:val="20"/>
                          <w:szCs w:val="20"/>
                        </w:rPr>
                      </w:pPr>
                    </w:p>
                    <w:p w14:paraId="2EDCB500" w14:textId="77777777" w:rsidR="001B418F" w:rsidRPr="00C76228" w:rsidRDefault="001B418F" w:rsidP="001B418F">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Pr>
                          <w:rFonts w:cs="Calibri Light"/>
                          <w:color w:val="000000"/>
                          <w:sz w:val="20"/>
                          <w:szCs w:val="20"/>
                        </w:rPr>
                        <w:t>Yesaya 25</w:t>
                      </w:r>
                      <w:r w:rsidRPr="00C76228">
                        <w:rPr>
                          <w:rFonts w:cs="Calibri Light"/>
                          <w:color w:val="000000"/>
                          <w:sz w:val="20"/>
                          <w:szCs w:val="20"/>
                        </w:rPr>
                        <w:t>:</w:t>
                      </w:r>
                      <w:r>
                        <w:rPr>
                          <w:rFonts w:cs="Calibri Light"/>
                          <w:color w:val="000000"/>
                          <w:sz w:val="20"/>
                          <w:szCs w:val="20"/>
                        </w:rPr>
                        <w:t xml:space="preserve">6 – 9 </w:t>
                      </w:r>
                    </w:p>
                    <w:p w14:paraId="64188508" w14:textId="77777777" w:rsidR="001B418F" w:rsidRPr="00C76228" w:rsidRDefault="001B418F" w:rsidP="001B418F">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114</w:t>
                      </w:r>
                    </w:p>
                    <w:p w14:paraId="1BB4816A" w14:textId="77777777" w:rsidR="001B418F" w:rsidRPr="00C76228" w:rsidRDefault="001B418F" w:rsidP="001B418F">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w:bCs/>
                          <w:sz w:val="20"/>
                          <w:szCs w:val="20"/>
                        </w:rPr>
                        <w:t>1</w:t>
                      </w:r>
                      <w:r w:rsidRPr="00C76228">
                        <w:rPr>
                          <w:rFonts w:cs="Calibri Light"/>
                          <w:color w:val="000000"/>
                          <w:sz w:val="20"/>
                          <w:szCs w:val="20"/>
                          <w:lang w:val="id-ID"/>
                        </w:rPr>
                        <w:t xml:space="preserve"> </w:t>
                      </w:r>
                      <w:r w:rsidRPr="00C76228">
                        <w:rPr>
                          <w:rFonts w:cs="Calibri Light"/>
                          <w:color w:val="000000"/>
                          <w:sz w:val="20"/>
                          <w:szCs w:val="20"/>
                        </w:rPr>
                        <w:t>Kor</w:t>
                      </w:r>
                      <w:r w:rsidRPr="00C76228">
                        <w:rPr>
                          <w:rFonts w:cs="Calibri Light"/>
                          <w:color w:val="000000"/>
                          <w:sz w:val="20"/>
                          <w:szCs w:val="20"/>
                          <w:lang w:val="id-ID"/>
                        </w:rPr>
                        <w:t>intus</w:t>
                      </w:r>
                      <w:r w:rsidRPr="00C76228">
                        <w:rPr>
                          <w:rFonts w:cs="Calibri Light"/>
                          <w:color w:val="000000"/>
                          <w:sz w:val="20"/>
                          <w:szCs w:val="20"/>
                        </w:rPr>
                        <w:t xml:space="preserve"> </w:t>
                      </w:r>
                      <w:r>
                        <w:rPr>
                          <w:rFonts w:cs="Calibri Light"/>
                          <w:color w:val="000000"/>
                          <w:sz w:val="20"/>
                          <w:szCs w:val="20"/>
                        </w:rPr>
                        <w:t>5</w:t>
                      </w:r>
                      <w:r w:rsidRPr="00C76228">
                        <w:rPr>
                          <w:rFonts w:cs="Calibri Light"/>
                          <w:color w:val="000000"/>
                          <w:sz w:val="20"/>
                          <w:szCs w:val="20"/>
                        </w:rPr>
                        <w:t>:</w:t>
                      </w:r>
                      <w:r>
                        <w:rPr>
                          <w:rFonts w:cs="Calibri Light"/>
                          <w:color w:val="000000"/>
                          <w:sz w:val="20"/>
                          <w:szCs w:val="20"/>
                        </w:rPr>
                        <w:t>6b – 8</w:t>
                      </w:r>
                    </w:p>
                    <w:p w14:paraId="76D57C7F" w14:textId="77777777" w:rsidR="001B418F" w:rsidRPr="00C76228" w:rsidRDefault="001B418F" w:rsidP="001B418F">
                      <w:pPr>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Lukas 24</w:t>
                      </w:r>
                      <w:r w:rsidRPr="00C76228">
                        <w:rPr>
                          <w:rFonts w:cs="Calibri Light"/>
                          <w:color w:val="000000"/>
                          <w:sz w:val="20"/>
                          <w:szCs w:val="20"/>
                        </w:rPr>
                        <w:t>:</w:t>
                      </w:r>
                      <w:r>
                        <w:rPr>
                          <w:rFonts w:cs="Calibri Light"/>
                          <w:color w:val="000000"/>
                          <w:sz w:val="20"/>
                          <w:szCs w:val="20"/>
                        </w:rPr>
                        <w:t xml:space="preserve">13 – 49 </w:t>
                      </w:r>
                    </w:p>
                  </w:txbxContent>
                </v:textbox>
                <w10:wrap type="through" anchorx="margin"/>
              </v:shape>
            </w:pict>
          </mc:Fallback>
        </mc:AlternateContent>
      </w:r>
    </w:p>
    <w:p w14:paraId="22C00439" w14:textId="77777777" w:rsidR="001B418F" w:rsidRPr="00813992" w:rsidRDefault="001B418F" w:rsidP="001B418F">
      <w:pPr>
        <w:rPr>
          <w:b/>
          <w:bCs/>
          <w:lang w:val="id-ID"/>
        </w:rPr>
      </w:pPr>
    </w:p>
    <w:p w14:paraId="3B6EB40E" w14:textId="77777777" w:rsidR="001B418F" w:rsidRPr="00813992" w:rsidRDefault="001B418F" w:rsidP="001B418F">
      <w:pPr>
        <w:rPr>
          <w:b/>
          <w:bCs/>
          <w:lang w:val="id-ID"/>
        </w:rPr>
      </w:pPr>
    </w:p>
    <w:p w14:paraId="20FE6384" w14:textId="77777777" w:rsidR="001B418F" w:rsidRPr="00813992" w:rsidRDefault="001B418F" w:rsidP="001B418F">
      <w:pPr>
        <w:rPr>
          <w:b/>
          <w:bCs/>
          <w:lang w:val="id-ID"/>
        </w:rPr>
      </w:pPr>
    </w:p>
    <w:p w14:paraId="5A3C7E0B" w14:textId="77777777" w:rsidR="001B418F" w:rsidRPr="00813992" w:rsidRDefault="001B418F" w:rsidP="001B418F">
      <w:pPr>
        <w:rPr>
          <w:b/>
          <w:bCs/>
          <w:lang w:val="id-ID"/>
        </w:rPr>
      </w:pPr>
      <w:r w:rsidRPr="00813992">
        <w:rPr>
          <w:b/>
          <w:bCs/>
          <w:lang w:val="id-ID"/>
        </w:rPr>
        <w:t>DASAR PEMIKIRAN</w:t>
      </w:r>
    </w:p>
    <w:p w14:paraId="5DBC4396" w14:textId="75B5F292" w:rsidR="001B418F" w:rsidRPr="00813992" w:rsidRDefault="001B418F" w:rsidP="001B418F">
      <w:pPr>
        <w:ind w:firstLine="851"/>
        <w:jc w:val="both"/>
        <w:rPr>
          <w:rFonts w:cs="Calibri Light"/>
          <w:spacing w:val="-2"/>
          <w:lang w:val="id-ID"/>
        </w:rPr>
      </w:pPr>
      <w:r w:rsidRPr="00813992">
        <w:rPr>
          <w:rFonts w:cs="Calibri Light"/>
          <w:spacing w:val="-2"/>
          <w:lang w:val="id-ID"/>
        </w:rPr>
        <w:t xml:space="preserve">Keterbatasan manusia membuat seseorang tidak bisa mengetahui dengan pasti apa yang akan terjadi di masa mendatang, dan juga mengubah-mengganti apa yang telah terjadi di masa lalu. Tidak selalu apa yang diimpikan, dicita-citakan, diharapkan di masa lalu bisa terwujud di masa kini, apalagi masa mendatang. Saat kesenjangan – ketidaksesuaian antara harapan dan </w:t>
      </w:r>
      <w:r w:rsidR="00D6713D" w:rsidRPr="00813992">
        <w:rPr>
          <w:rFonts w:cs="Calibri Light"/>
          <w:spacing w:val="-2"/>
          <w:lang w:val="id-ID"/>
        </w:rPr>
        <w:t>realitas</w:t>
      </w:r>
      <w:r w:rsidRPr="00813992">
        <w:rPr>
          <w:rFonts w:cs="Calibri Light"/>
          <w:spacing w:val="-2"/>
          <w:lang w:val="id-ID"/>
        </w:rPr>
        <w:t xml:space="preserve"> terjadi, muncullah perasaan duka. Kerapuhan manusia dipenuhi oleh kedukaan tersebut, dari gagal mencapai prestasi, kekalahan dari kompetitor, bangkrutnya usaha/bisnis, keliru membuat keputusan, retaknya relasi keluarga, kematian anggota keluarga, penolakan dari sesama, dan beragam peristiwa pedih lainnya. Terhadap setiap yang mendukakan itu, Elizabeth Kübler-Ross menjelaskan 5 tahapan: penyangkalan, kemarahan, menawar, depresi, lalu penerimaan. </w:t>
      </w:r>
    </w:p>
    <w:p w14:paraId="1A79B84C" w14:textId="2A6A9F6A" w:rsidR="001B418F" w:rsidRPr="00813992" w:rsidRDefault="001B418F" w:rsidP="001B418F">
      <w:pPr>
        <w:ind w:firstLine="851"/>
        <w:jc w:val="both"/>
        <w:rPr>
          <w:rFonts w:cs="Calibri Light"/>
          <w:spacing w:val="-2"/>
          <w:lang w:val="id-ID"/>
        </w:rPr>
      </w:pPr>
      <w:r w:rsidRPr="00813992">
        <w:rPr>
          <w:rFonts w:cs="Calibri Light"/>
          <w:spacing w:val="-2"/>
          <w:lang w:val="id-ID"/>
        </w:rPr>
        <w:t xml:space="preserve">Murid Kristus juga tidak luput dari kedukaan. Iman Kristen tidak membuat seorang pengikut Kristus kebal dari gagal atau tidak terwujudnya harapan. Inilah titik kritis iman, ketika seorang Kristen harus menentukan pilihan dalam menyikapi duka. Harus disadari dan diakui, perasaan duka sering kali harus dilewati dan dilewatkan dengan begitu cepat, sebab ‘teologi pengharapan’ menjanjikan masa depan yang cerah dan penuh berkat. Keengganan untuk mengakui, menjalani dan memvalidasi perasaan duka justru menghalangi seseorang menerima anugerah Tuhan: kehadiran dan kebersamaan Tuhan dalam menjalani lembah kedukaan.  </w:t>
      </w:r>
    </w:p>
    <w:p w14:paraId="4A9FF72D" w14:textId="10370125" w:rsidR="001B418F" w:rsidRPr="00813992" w:rsidRDefault="001B418F" w:rsidP="001B418F">
      <w:pPr>
        <w:ind w:firstLine="851"/>
        <w:jc w:val="both"/>
        <w:rPr>
          <w:rFonts w:cs="Calibri Light"/>
          <w:lang w:val="id-ID"/>
        </w:rPr>
      </w:pPr>
      <w:r w:rsidRPr="00813992">
        <w:rPr>
          <w:rFonts w:cs="Calibri Light"/>
          <w:spacing w:val="-2"/>
          <w:lang w:val="id-ID"/>
        </w:rPr>
        <w:t>Minggu Paska</w:t>
      </w:r>
      <w:r w:rsidR="00D6713D">
        <w:rPr>
          <w:rFonts w:cs="Calibri Light"/>
          <w:spacing w:val="-2"/>
          <w:lang w:val="id-ID"/>
        </w:rPr>
        <w:t>h</w:t>
      </w:r>
      <w:r w:rsidRPr="00813992">
        <w:rPr>
          <w:rFonts w:cs="Calibri Light"/>
          <w:spacing w:val="-2"/>
          <w:lang w:val="id-ID"/>
        </w:rPr>
        <w:t xml:space="preserve"> Sore tidak jarang menjadi ibadah yang kurang favorit di Masa Raya Paskah, sebab </w:t>
      </w:r>
      <w:r w:rsidRPr="00813992">
        <w:rPr>
          <w:rFonts w:cs="Calibri Light"/>
          <w:i/>
          <w:iCs/>
          <w:spacing w:val="-2"/>
          <w:lang w:val="id-ID"/>
        </w:rPr>
        <w:t>timing dan vibesnya</w:t>
      </w:r>
      <w:r w:rsidRPr="00813992">
        <w:rPr>
          <w:rFonts w:cs="Calibri Light"/>
          <w:spacing w:val="-2"/>
          <w:lang w:val="id-ID"/>
        </w:rPr>
        <w:t xml:space="preserve">, </w:t>
      </w:r>
      <w:r w:rsidRPr="00813992">
        <w:rPr>
          <w:rFonts w:cs="Calibri Light"/>
          <w:spacing w:val="-2"/>
          <w:lang w:val="id-ID"/>
        </w:rPr>
        <w:lastRenderedPageBreak/>
        <w:t xml:space="preserve">kalah </w:t>
      </w:r>
      <w:r w:rsidRPr="00813992">
        <w:rPr>
          <w:rFonts w:cs="Calibri Light"/>
          <w:i/>
          <w:iCs/>
          <w:spacing w:val="-2"/>
          <w:lang w:val="id-ID"/>
        </w:rPr>
        <w:t>greget</w:t>
      </w:r>
      <w:r w:rsidRPr="00813992">
        <w:rPr>
          <w:rFonts w:cs="Calibri Light"/>
          <w:spacing w:val="-2"/>
          <w:lang w:val="id-ID"/>
        </w:rPr>
        <w:t xml:space="preserve"> dengan Paska</w:t>
      </w:r>
      <w:r w:rsidR="00D6713D">
        <w:rPr>
          <w:rFonts w:cs="Calibri Light"/>
          <w:spacing w:val="-2"/>
          <w:lang w:val="id-ID"/>
        </w:rPr>
        <w:t>h</w:t>
      </w:r>
      <w:r w:rsidRPr="00813992">
        <w:rPr>
          <w:rFonts w:cs="Calibri Light"/>
          <w:spacing w:val="-2"/>
          <w:lang w:val="id-ID"/>
        </w:rPr>
        <w:t xml:space="preserve"> subuh / pagi, saat pertama kali murid Kristus men</w:t>
      </w:r>
      <w:r w:rsidR="00D6713D">
        <w:rPr>
          <w:rFonts w:cs="Calibri Light"/>
          <w:spacing w:val="-2"/>
          <w:lang w:val="id-ID"/>
        </w:rPr>
        <w:t>j</w:t>
      </w:r>
      <w:r w:rsidRPr="00813992">
        <w:rPr>
          <w:rFonts w:cs="Calibri Light"/>
          <w:spacing w:val="-2"/>
          <w:lang w:val="id-ID"/>
        </w:rPr>
        <w:t>umpai kubur yang kosong dan Kristus bangkit. Akan tetapi, kita bisa belajar bagaimana perasaan duka dibalut dan harapan dirajut oleh Kristus yang bangkit dan menampakkan diri-Nya kepada murid-murid</w:t>
      </w:r>
      <w:r w:rsidR="00D6713D">
        <w:rPr>
          <w:rFonts w:cs="Calibri Light"/>
          <w:spacing w:val="-2"/>
          <w:lang w:val="id-ID"/>
        </w:rPr>
        <w:t>-</w:t>
      </w:r>
      <w:r w:rsidRPr="00813992">
        <w:rPr>
          <w:rFonts w:cs="Calibri Light"/>
          <w:spacing w:val="-2"/>
          <w:lang w:val="id-ID"/>
        </w:rPr>
        <w:t xml:space="preserve">Nya. Perjalanan kedua murid Yesus ke Emaus adalah perjalanan pengikut Kristus, baik di masa lalu maupun masa kini dan masa mendatang dalam menapaki kehidupan yang tidak selalu nyaman dan mudah, namun itulah perjalanan bersama Kristus yang bangkit.  </w:t>
      </w:r>
    </w:p>
    <w:p w14:paraId="75DA62B2" w14:textId="77777777" w:rsidR="001B418F" w:rsidRPr="00813992" w:rsidRDefault="001B418F" w:rsidP="001B418F">
      <w:pPr>
        <w:ind w:firstLine="851"/>
        <w:jc w:val="both"/>
        <w:rPr>
          <w:b/>
          <w:bCs/>
          <w:lang w:val="id-ID"/>
        </w:rPr>
      </w:pPr>
    </w:p>
    <w:p w14:paraId="56092F56" w14:textId="77777777" w:rsidR="001B418F" w:rsidRPr="00813992" w:rsidRDefault="001B418F" w:rsidP="001B418F">
      <w:pPr>
        <w:ind w:firstLine="851"/>
        <w:jc w:val="both"/>
        <w:rPr>
          <w:b/>
          <w:bCs/>
          <w:lang w:val="id-ID"/>
        </w:rPr>
      </w:pPr>
    </w:p>
    <w:p w14:paraId="3969ED01" w14:textId="77777777" w:rsidR="001B418F" w:rsidRPr="00813992" w:rsidRDefault="001B418F" w:rsidP="001B418F">
      <w:pPr>
        <w:jc w:val="both"/>
        <w:rPr>
          <w:b/>
          <w:bCs/>
          <w:lang w:val="id-ID"/>
        </w:rPr>
      </w:pPr>
      <w:r w:rsidRPr="00813992">
        <w:rPr>
          <w:b/>
          <w:bCs/>
          <w:lang w:val="id-ID"/>
        </w:rPr>
        <w:t>TAFSIR LEKSIONARIS</w:t>
      </w:r>
    </w:p>
    <w:p w14:paraId="2FB61562" w14:textId="77777777" w:rsidR="001B418F" w:rsidRPr="00813992" w:rsidRDefault="001B418F" w:rsidP="001B418F">
      <w:pPr>
        <w:ind w:firstLine="851"/>
        <w:jc w:val="both"/>
        <w:rPr>
          <w:rFonts w:cs="Calibri Light"/>
          <w:b/>
          <w:bCs/>
          <w:lang w:val="id-ID"/>
        </w:rPr>
      </w:pPr>
    </w:p>
    <w:p w14:paraId="775F1828" w14:textId="77777777" w:rsidR="001B418F" w:rsidRPr="00813992" w:rsidRDefault="001B418F" w:rsidP="001B418F">
      <w:pPr>
        <w:jc w:val="both"/>
        <w:rPr>
          <w:rFonts w:cs="Calibri Light"/>
          <w:b/>
          <w:bCs/>
          <w:lang w:val="id-ID"/>
        </w:rPr>
      </w:pPr>
      <w:r w:rsidRPr="00813992">
        <w:rPr>
          <w:rFonts w:cs="Calibri Light"/>
          <w:b/>
          <w:bCs/>
          <w:lang w:val="id-ID"/>
        </w:rPr>
        <w:t>Yesaya 25:6-9</w:t>
      </w:r>
    </w:p>
    <w:p w14:paraId="162EA248" w14:textId="77777777" w:rsidR="001B418F" w:rsidRPr="00813992" w:rsidRDefault="001B418F" w:rsidP="001B418F">
      <w:pPr>
        <w:ind w:firstLine="851"/>
        <w:jc w:val="both"/>
        <w:rPr>
          <w:rFonts w:cs="Calibri Light"/>
          <w:lang w:val="id-ID"/>
        </w:rPr>
      </w:pPr>
      <w:r w:rsidRPr="00813992">
        <w:rPr>
          <w:rFonts w:cs="Calibri Light"/>
          <w:lang w:val="id-ID"/>
        </w:rPr>
        <w:t xml:space="preserve">Bagian ini menggambarkan perjamuan yang dirancang dan disediakan oleh TUHAN bagi segala bangsa, tidak terbatas pada umat TUHAN saja. Perjamuan ini diawali dengan TUHAN menghancurkan tiran (Kata ‘yang gagah’ di ay.3-5 diterjemahkan </w:t>
      </w:r>
      <w:r w:rsidRPr="00813992">
        <w:rPr>
          <w:rFonts w:cs="Calibri Light"/>
          <w:i/>
          <w:iCs/>
          <w:lang w:val="id-ID"/>
        </w:rPr>
        <w:t>kejam</w:t>
      </w:r>
      <w:r w:rsidRPr="00813992">
        <w:rPr>
          <w:rFonts w:cs="Calibri Light"/>
          <w:lang w:val="id-ID"/>
        </w:rPr>
        <w:t xml:space="preserve"> (BIS), </w:t>
      </w:r>
      <w:r w:rsidRPr="00813992">
        <w:rPr>
          <w:rFonts w:cs="Calibri Light"/>
          <w:i/>
          <w:iCs/>
          <w:lang w:val="id-ID"/>
        </w:rPr>
        <w:t xml:space="preserve">ruthless </w:t>
      </w:r>
      <w:r w:rsidRPr="00813992">
        <w:rPr>
          <w:rFonts w:cs="Calibri Light"/>
          <w:lang w:val="id-ID"/>
        </w:rPr>
        <w:t xml:space="preserve">(ESV, NIV), </w:t>
      </w:r>
      <w:r w:rsidRPr="00813992">
        <w:rPr>
          <w:rFonts w:cs="Calibri Light"/>
          <w:i/>
          <w:iCs/>
          <w:lang w:val="id-ID"/>
        </w:rPr>
        <w:t xml:space="preserve">terrible </w:t>
      </w:r>
      <w:r w:rsidRPr="00813992">
        <w:rPr>
          <w:rFonts w:cs="Calibri Light"/>
          <w:lang w:val="id-ID"/>
        </w:rPr>
        <w:t>(KJV)) dan membela kaum tertindas. Dalam perjamuan TUHAN, 3 hal menonjol:</w:t>
      </w:r>
    </w:p>
    <w:p w14:paraId="16145F6D" w14:textId="2AEBABBF" w:rsidR="001B418F" w:rsidRPr="00813992" w:rsidRDefault="001B418F" w:rsidP="001B418F">
      <w:pPr>
        <w:pStyle w:val="DaftarParagraf"/>
        <w:widowControl/>
        <w:numPr>
          <w:ilvl w:val="0"/>
          <w:numId w:val="12"/>
        </w:numPr>
        <w:autoSpaceDE/>
        <w:autoSpaceDN/>
        <w:ind w:left="426" w:hanging="426"/>
        <w:contextualSpacing/>
        <w:rPr>
          <w:rFonts w:cs="Calibri Light"/>
          <w:lang w:val="id-ID"/>
        </w:rPr>
      </w:pPr>
      <w:r w:rsidRPr="00813992">
        <w:rPr>
          <w:rFonts w:cs="Calibri Light"/>
          <w:lang w:val="id-ID"/>
        </w:rPr>
        <w:t>Ay. 6. Jamuan yang sangat melimpah dan berkualitas jarang dijelaskan di dalam kitab para nabi. Malah, penggambaran makan dan perjamuan sering diiringi kritikan atas kebejatan (Am. 4:3-6, Yes.22:12-13, Dan</w:t>
      </w:r>
      <w:r w:rsidR="00D6713D">
        <w:rPr>
          <w:rFonts w:cs="Calibri Light"/>
          <w:lang w:val="id-ID"/>
        </w:rPr>
        <w:t>.</w:t>
      </w:r>
      <w:r w:rsidRPr="00813992">
        <w:rPr>
          <w:rFonts w:cs="Calibri Light"/>
          <w:lang w:val="id-ID"/>
        </w:rPr>
        <w:t xml:space="preserve"> 5:1-2, Yeh</w:t>
      </w:r>
      <w:r w:rsidR="00D6713D">
        <w:rPr>
          <w:rFonts w:cs="Calibri Light"/>
          <w:lang w:val="id-ID"/>
        </w:rPr>
        <w:t>.</w:t>
      </w:r>
      <w:r w:rsidRPr="00813992">
        <w:rPr>
          <w:rFonts w:cs="Calibri Light"/>
          <w:lang w:val="id-ID"/>
        </w:rPr>
        <w:t xml:space="preserve">16:49-50). </w:t>
      </w:r>
    </w:p>
    <w:p w14:paraId="269DA613" w14:textId="77777777" w:rsidR="001B418F" w:rsidRPr="00813992" w:rsidRDefault="001B418F" w:rsidP="001B418F">
      <w:pPr>
        <w:pStyle w:val="DaftarParagraf"/>
        <w:widowControl/>
        <w:numPr>
          <w:ilvl w:val="0"/>
          <w:numId w:val="12"/>
        </w:numPr>
        <w:autoSpaceDE/>
        <w:autoSpaceDN/>
        <w:ind w:left="426" w:hanging="426"/>
        <w:contextualSpacing/>
        <w:rPr>
          <w:rFonts w:cs="Calibri Light"/>
          <w:b/>
          <w:bCs/>
          <w:lang w:val="id-ID"/>
        </w:rPr>
      </w:pPr>
      <w:r w:rsidRPr="00813992">
        <w:rPr>
          <w:rFonts w:cs="Calibri Light"/>
          <w:lang w:val="id-ID"/>
        </w:rPr>
        <w:t xml:space="preserve">Ay. 7-8. Saat perjamuan, TUHAN mengoyakkan kedukaan. (Kata ‘mengoyakkan’ dalam bahasa asli berarti menelan / melahap). Hal ini mengacu kepada kepercayaan di Kanaan dan sekitarnya, tentang konflik dewa Mot (kematian) yang mengancam menelan/mengalahkan dewa Baal (kesuburan dan hujan). Pertikaian ini berulang setiap tahun di sekitar pergantian musim hujan – kemarau. Tidak demikian bagi TUHAN, sebab Dialah yang akan menelan kematian, sekali untuk selamanya. Tindakan ini menghapuskan kedukaan dan aib dari segala bangsa dan umat Tuhan. </w:t>
      </w:r>
    </w:p>
    <w:p w14:paraId="08F8F9B4" w14:textId="7A32922E" w:rsidR="001B418F" w:rsidRPr="00813992" w:rsidRDefault="001B418F" w:rsidP="001B418F">
      <w:pPr>
        <w:pStyle w:val="DaftarParagraf"/>
        <w:widowControl/>
        <w:numPr>
          <w:ilvl w:val="0"/>
          <w:numId w:val="12"/>
        </w:numPr>
        <w:autoSpaceDE/>
        <w:autoSpaceDN/>
        <w:ind w:left="426" w:hanging="426"/>
        <w:contextualSpacing/>
        <w:rPr>
          <w:rFonts w:cs="Calibri Light"/>
          <w:b/>
          <w:bCs/>
          <w:lang w:val="id-ID"/>
        </w:rPr>
      </w:pPr>
      <w:r w:rsidRPr="00813992">
        <w:rPr>
          <w:rFonts w:cs="Calibri Light"/>
          <w:lang w:val="id-ID"/>
        </w:rPr>
        <w:t xml:space="preserve">Ay. 9. Penantian akan penggenapan keselamatan dari TUHAN ini memang tidak secara langsung bicara mengenai kebangkitan. Di Perjanjian Baru, Paulus memakai gambaran kemenangan TUHAN saat mengajar tentang kebangkitan </w:t>
      </w:r>
      <w:r w:rsidRPr="00813992">
        <w:rPr>
          <w:rFonts w:cs="Calibri Light"/>
          <w:lang w:val="id-ID"/>
        </w:rPr>
        <w:lastRenderedPageBreak/>
        <w:t>(1</w:t>
      </w:r>
      <w:r w:rsidR="00D6713D">
        <w:rPr>
          <w:rFonts w:cs="Calibri Light"/>
          <w:lang w:val="id-ID"/>
        </w:rPr>
        <w:t>.</w:t>
      </w:r>
      <w:r w:rsidRPr="00813992">
        <w:rPr>
          <w:rFonts w:cs="Calibri Light"/>
          <w:lang w:val="id-ID"/>
        </w:rPr>
        <w:t>Kor</w:t>
      </w:r>
      <w:r w:rsidR="00D6713D">
        <w:rPr>
          <w:rFonts w:cs="Calibri Light"/>
          <w:lang w:val="id-ID"/>
        </w:rPr>
        <w:t>.</w:t>
      </w:r>
      <w:r w:rsidRPr="00813992">
        <w:rPr>
          <w:rFonts w:cs="Calibri Light"/>
          <w:lang w:val="id-ID"/>
        </w:rPr>
        <w:t>15:54-55). Namun pujian pengharapan terus bergema di banyak Mazmur mis. Maz</w:t>
      </w:r>
      <w:r w:rsidR="00D6713D">
        <w:rPr>
          <w:rFonts w:cs="Calibri Light"/>
          <w:lang w:val="id-ID"/>
        </w:rPr>
        <w:t>.</w:t>
      </w:r>
      <w:r w:rsidRPr="00813992">
        <w:rPr>
          <w:rFonts w:cs="Calibri Light"/>
          <w:lang w:val="id-ID"/>
        </w:rPr>
        <w:t xml:space="preserve">35:9, 118:24-25, 130:5, dll. </w:t>
      </w:r>
    </w:p>
    <w:p w14:paraId="529016DA" w14:textId="77777777" w:rsidR="001B418F" w:rsidRPr="00813992" w:rsidRDefault="001B418F" w:rsidP="001B418F">
      <w:pPr>
        <w:ind w:firstLine="851"/>
        <w:jc w:val="both"/>
        <w:rPr>
          <w:rFonts w:cs="Calibri Light"/>
          <w:b/>
          <w:bCs/>
          <w:lang w:val="id-ID"/>
        </w:rPr>
      </w:pPr>
    </w:p>
    <w:p w14:paraId="7CC98654" w14:textId="77777777" w:rsidR="001B418F" w:rsidRPr="00813992" w:rsidRDefault="001B418F" w:rsidP="001B418F">
      <w:pPr>
        <w:jc w:val="both"/>
        <w:rPr>
          <w:rFonts w:cs="Calibri Light"/>
          <w:b/>
          <w:bCs/>
          <w:lang w:val="id-ID"/>
        </w:rPr>
      </w:pPr>
      <w:r w:rsidRPr="00813992">
        <w:rPr>
          <w:rFonts w:cs="Calibri Light"/>
          <w:b/>
          <w:bCs/>
          <w:lang w:val="id-ID"/>
        </w:rPr>
        <w:t xml:space="preserve">Mazmur 114 </w:t>
      </w:r>
    </w:p>
    <w:p w14:paraId="5A333C40" w14:textId="7132847C" w:rsidR="001B418F" w:rsidRPr="00813992" w:rsidRDefault="001B418F" w:rsidP="001B418F">
      <w:pPr>
        <w:ind w:firstLine="851"/>
        <w:jc w:val="both"/>
        <w:rPr>
          <w:rFonts w:cs="Calibri Light"/>
          <w:lang w:val="id-ID"/>
        </w:rPr>
      </w:pPr>
      <w:r w:rsidRPr="00813992">
        <w:rPr>
          <w:rFonts w:cs="Calibri Light"/>
          <w:lang w:val="id-ID"/>
        </w:rPr>
        <w:t>Mazmur 114 adalah bagian dalam Halel Mesir (Maz</w:t>
      </w:r>
      <w:r w:rsidR="00D6713D">
        <w:rPr>
          <w:rFonts w:cs="Calibri Light"/>
          <w:lang w:val="id-ID"/>
        </w:rPr>
        <w:t>.</w:t>
      </w:r>
      <w:r w:rsidRPr="00813992">
        <w:rPr>
          <w:rFonts w:cs="Calibri Light"/>
          <w:lang w:val="id-ID"/>
        </w:rPr>
        <w:t>113 – 118) yang berisi pujian tentang perjamuan Paskah dan hari raya Ibrani lainnya, serta mencerminkan penebusan Tuhan atas umat-Nya, khususnya dari perbudakan di Mesir. Biasanya, saat Mazmur 114 dinyanyikan menjelang perjamuan Paska</w:t>
      </w:r>
      <w:r w:rsidR="00D6713D">
        <w:rPr>
          <w:rFonts w:cs="Calibri Light"/>
          <w:lang w:val="id-ID"/>
        </w:rPr>
        <w:t>h</w:t>
      </w:r>
      <w:r w:rsidRPr="00813992">
        <w:rPr>
          <w:rFonts w:cs="Calibri Light"/>
          <w:lang w:val="id-ID"/>
        </w:rPr>
        <w:t xml:space="preserve">, semua anggota keluarga hadir mengingat karya TUHAN bagi bangsa Israel dan menghayati kedaulatan TUHAN yang menjadikan mereka tempat </w:t>
      </w:r>
      <w:r w:rsidR="00D6713D" w:rsidRPr="00813992">
        <w:rPr>
          <w:rFonts w:cs="Calibri Light"/>
          <w:lang w:val="id-ID"/>
        </w:rPr>
        <w:t>Kudus-Nya</w:t>
      </w:r>
      <w:r w:rsidRPr="00813992">
        <w:rPr>
          <w:rFonts w:cs="Calibri Light"/>
          <w:lang w:val="id-ID"/>
        </w:rPr>
        <w:t xml:space="preserve"> dan wilayah kekuasaan-Nya (ay.2). </w:t>
      </w:r>
    </w:p>
    <w:p w14:paraId="7A9B4747" w14:textId="7EC056C6" w:rsidR="001B418F" w:rsidRPr="00813992" w:rsidRDefault="001B418F" w:rsidP="001B418F">
      <w:pPr>
        <w:ind w:firstLine="851"/>
        <w:jc w:val="both"/>
        <w:rPr>
          <w:rFonts w:cs="Calibri Light"/>
          <w:lang w:val="id-ID"/>
        </w:rPr>
      </w:pPr>
      <w:r w:rsidRPr="00813992">
        <w:rPr>
          <w:rFonts w:cs="Calibri Light"/>
          <w:lang w:val="id-ID"/>
        </w:rPr>
        <w:t>Mazmur 114 mengisahkan saat bangsa Israel dibebaskan dari Mesir, ada 4 pihak yang menyaksikan (ay.3-4), yaitu Laut, sungai Yordan, Gunung-gunung dan bukit-bukit. Mereka mengacu kepada peristiwa laut terbelah (Kel</w:t>
      </w:r>
      <w:r w:rsidR="00D6713D">
        <w:rPr>
          <w:rFonts w:cs="Calibri Light"/>
          <w:lang w:val="id-ID"/>
        </w:rPr>
        <w:t>.</w:t>
      </w:r>
      <w:r w:rsidRPr="00813992">
        <w:rPr>
          <w:rFonts w:cs="Calibri Light"/>
          <w:lang w:val="id-ID"/>
        </w:rPr>
        <w:t>14), sungai Yordan berhenti mengalir (Yos 3), dan bergetarnya gunung Sinai (Kel</w:t>
      </w:r>
      <w:r w:rsidR="00D6713D">
        <w:rPr>
          <w:rFonts w:cs="Calibri Light"/>
          <w:lang w:val="id-ID"/>
        </w:rPr>
        <w:t>.</w:t>
      </w:r>
      <w:r w:rsidRPr="00813992">
        <w:rPr>
          <w:rFonts w:cs="Calibri Light"/>
          <w:lang w:val="id-ID"/>
        </w:rPr>
        <w:t xml:space="preserve">19) yang dilihat dan dialami oleh bangsa Israel. </w:t>
      </w:r>
    </w:p>
    <w:p w14:paraId="320A5B71" w14:textId="77777777" w:rsidR="001B418F" w:rsidRPr="00813992" w:rsidRDefault="001B418F" w:rsidP="001B418F">
      <w:pPr>
        <w:ind w:firstLine="851"/>
        <w:jc w:val="both"/>
        <w:rPr>
          <w:rFonts w:cs="Calibri Light"/>
          <w:b/>
          <w:bCs/>
          <w:lang w:val="id-ID"/>
        </w:rPr>
      </w:pPr>
      <w:r w:rsidRPr="00813992">
        <w:rPr>
          <w:rFonts w:cs="Calibri Light"/>
          <w:lang w:val="id-ID"/>
        </w:rPr>
        <w:t xml:space="preserve">Laut, sungai, dan gunung juga bisa dilihat sebagai simbol penghalang-penghambat bangsa Israel menuju tanah perjanjian. Keberadaan mereka membuat perjalanan bangsa Israel tidak bisa lurus, mulus dan mengalami penundaan. Namun, sesuai janji-Nya, Tuhan hadir dan berkarya untuk membawa umat-Nya dan kuasa Tuhan dinyatakan sehingga penghalang tidak berdaya lagi. Hal yang menakutkan dan menghambat, justru Tuhan pakai sebagai alat kesaksian akan kemuliaan dan kuasa Tuhan. </w:t>
      </w:r>
    </w:p>
    <w:p w14:paraId="5262C036" w14:textId="77777777" w:rsidR="001B418F" w:rsidRPr="00813992" w:rsidRDefault="001B418F" w:rsidP="001B418F">
      <w:pPr>
        <w:ind w:firstLine="851"/>
        <w:jc w:val="both"/>
        <w:rPr>
          <w:rFonts w:cs="Calibri Light"/>
          <w:b/>
          <w:bCs/>
          <w:lang w:val="id-ID"/>
        </w:rPr>
      </w:pPr>
    </w:p>
    <w:p w14:paraId="3174C05E" w14:textId="77777777" w:rsidR="001B418F" w:rsidRPr="00813992" w:rsidRDefault="001B418F" w:rsidP="001B418F">
      <w:pPr>
        <w:jc w:val="both"/>
        <w:rPr>
          <w:rFonts w:cs="Calibri Light"/>
          <w:b/>
          <w:bCs/>
          <w:lang w:val="id-ID"/>
        </w:rPr>
      </w:pPr>
      <w:r w:rsidRPr="00813992">
        <w:rPr>
          <w:rFonts w:cs="Calibri Light"/>
          <w:b/>
          <w:bCs/>
          <w:lang w:val="id-ID"/>
        </w:rPr>
        <w:t>1 Korintus 5:6b-8</w:t>
      </w:r>
    </w:p>
    <w:p w14:paraId="6704AD70" w14:textId="77777777" w:rsidR="001B418F" w:rsidRPr="00813992" w:rsidRDefault="001B418F" w:rsidP="001B418F">
      <w:pPr>
        <w:ind w:firstLine="851"/>
        <w:jc w:val="both"/>
        <w:rPr>
          <w:rFonts w:cs="Calibri Light"/>
          <w:lang w:val="id-ID"/>
        </w:rPr>
      </w:pPr>
      <w:r w:rsidRPr="00813992">
        <w:rPr>
          <w:rFonts w:cs="Calibri Light"/>
          <w:lang w:val="id-ID"/>
        </w:rPr>
        <w:t>Dalam surat kepada jemaat Korintus, Paulus menegur sikap kemegahan/kebanggaan (ay.6a) jemaat yang menolerir tindakan percabulan di tengah mereka dan tidak mendisiplinkan pelaku (ay.1-5). Paulus menggunakan metafora kamir (</w:t>
      </w:r>
      <w:r w:rsidRPr="00813992">
        <w:rPr>
          <w:rFonts w:cs="Calibri Light"/>
          <w:i/>
          <w:iCs/>
          <w:lang w:val="id-ID"/>
        </w:rPr>
        <w:t>leaven</w:t>
      </w:r>
      <w:r w:rsidRPr="00813992">
        <w:rPr>
          <w:rFonts w:cs="Calibri Light"/>
          <w:lang w:val="id-ID"/>
        </w:rPr>
        <w:t xml:space="preserve"> - bahasa Inggris membedakan </w:t>
      </w:r>
      <w:r w:rsidRPr="00813992">
        <w:rPr>
          <w:rFonts w:cs="Calibri Light"/>
          <w:i/>
          <w:iCs/>
          <w:lang w:val="id-ID"/>
        </w:rPr>
        <w:t>leaven</w:t>
      </w:r>
      <w:r w:rsidRPr="00813992">
        <w:rPr>
          <w:rFonts w:cs="Calibri Light"/>
          <w:lang w:val="id-ID"/>
        </w:rPr>
        <w:t xml:space="preserve"> dan </w:t>
      </w:r>
      <w:r w:rsidRPr="00813992">
        <w:rPr>
          <w:rFonts w:cs="Calibri Light"/>
          <w:i/>
          <w:iCs/>
          <w:lang w:val="id-ID"/>
        </w:rPr>
        <w:t>yeast</w:t>
      </w:r>
      <w:r w:rsidRPr="00813992">
        <w:rPr>
          <w:rFonts w:cs="Calibri Light"/>
          <w:lang w:val="id-ID"/>
        </w:rPr>
        <w:t>) sebab saat itu, ragi belum dikenal dan dipergunakan secara luas untuk mengembangkan adonan roti. Yang sering dilakukan adalah menyisakan dan menyimpan sebagian kecil adonan lama yang telah diberi kamir-</w:t>
      </w:r>
      <w:r w:rsidRPr="00813992">
        <w:rPr>
          <w:rFonts w:cs="Calibri Light"/>
          <w:i/>
          <w:iCs/>
          <w:lang w:val="id-ID"/>
        </w:rPr>
        <w:t>leaven</w:t>
      </w:r>
      <w:r w:rsidRPr="00813992">
        <w:rPr>
          <w:rFonts w:cs="Calibri Light"/>
          <w:lang w:val="id-ID"/>
        </w:rPr>
        <w:t xml:space="preserve">, untuk dicampurkan ke adonan baru.   </w:t>
      </w:r>
    </w:p>
    <w:p w14:paraId="0E03B324" w14:textId="77777777" w:rsidR="001B418F" w:rsidRPr="00813992" w:rsidRDefault="001B418F" w:rsidP="001B418F">
      <w:pPr>
        <w:ind w:firstLine="851"/>
        <w:jc w:val="both"/>
        <w:rPr>
          <w:rFonts w:cs="Calibri Light"/>
          <w:lang w:val="id-ID"/>
        </w:rPr>
      </w:pPr>
    </w:p>
    <w:p w14:paraId="397E92FB" w14:textId="05F4739B" w:rsidR="001B418F" w:rsidRPr="00813992" w:rsidRDefault="001B418F" w:rsidP="001B418F">
      <w:pPr>
        <w:ind w:firstLine="851"/>
        <w:jc w:val="both"/>
        <w:rPr>
          <w:rFonts w:cs="Calibri Light"/>
          <w:lang w:val="id-ID"/>
        </w:rPr>
      </w:pPr>
      <w:r w:rsidRPr="00813992">
        <w:rPr>
          <w:rFonts w:cs="Calibri Light"/>
          <w:lang w:val="id-ID"/>
        </w:rPr>
        <w:lastRenderedPageBreak/>
        <w:t xml:space="preserve">Paulus mengingatkan status jemaat yang memang sudah bersih, sebab telah ditebus oleh Kristus melalui peristiwa Paskah (ay.7). Tidak boleh kejahatan dari hidup yang lama (kamir adonan lama), sengaja disisakan (dibiarkan), disimpan (ditolerir) dan diberi kesempatan mencemari hidup baru (adonan baru) di dalam Kristus (ay.8). Toleransi memang baik, namun jika hal itu mengompromikan kemurnian dan kebenaran di dalam Kristus, maka gereja harus berani mendisiplinkan dan tidak toleran terhadap dosa atau kejahatan! </w:t>
      </w:r>
    </w:p>
    <w:p w14:paraId="47D9733C" w14:textId="77777777" w:rsidR="001B418F" w:rsidRPr="00813992" w:rsidRDefault="001B418F" w:rsidP="001B418F">
      <w:pPr>
        <w:tabs>
          <w:tab w:val="left" w:pos="720"/>
          <w:tab w:val="center" w:pos="3117"/>
        </w:tabs>
        <w:ind w:firstLine="851"/>
        <w:jc w:val="both"/>
        <w:rPr>
          <w:rFonts w:cs="Calibri Light"/>
          <w:lang w:val="id-ID"/>
        </w:rPr>
      </w:pPr>
      <w:r w:rsidRPr="00813992">
        <w:rPr>
          <w:rFonts w:cs="Calibri Light"/>
          <w:lang w:val="id-ID"/>
        </w:rPr>
        <w:tab/>
      </w:r>
      <w:r w:rsidRPr="00813992">
        <w:rPr>
          <w:rFonts w:cs="Calibri Light"/>
          <w:lang w:val="id-ID"/>
        </w:rPr>
        <w:tab/>
      </w:r>
    </w:p>
    <w:p w14:paraId="7C26ACA5" w14:textId="77777777" w:rsidR="001B418F" w:rsidRPr="00813992" w:rsidRDefault="001B418F" w:rsidP="001B418F">
      <w:pPr>
        <w:jc w:val="both"/>
        <w:rPr>
          <w:rFonts w:cs="Calibri Light"/>
          <w:b/>
          <w:bCs/>
          <w:lang w:val="id-ID"/>
        </w:rPr>
      </w:pPr>
      <w:r w:rsidRPr="00813992">
        <w:rPr>
          <w:rFonts w:cs="Calibri Light"/>
          <w:b/>
          <w:bCs/>
          <w:lang w:val="id-ID"/>
        </w:rPr>
        <w:t>Lukas 24:13-49</w:t>
      </w:r>
    </w:p>
    <w:p w14:paraId="72BA2CB3" w14:textId="38695842" w:rsidR="001B418F" w:rsidRPr="00813992" w:rsidRDefault="001B418F" w:rsidP="001B418F">
      <w:pPr>
        <w:ind w:firstLine="851"/>
        <w:jc w:val="both"/>
        <w:rPr>
          <w:rFonts w:cs="Calibri Light"/>
          <w:i/>
          <w:iCs/>
          <w:lang w:val="id-ID"/>
        </w:rPr>
      </w:pPr>
      <w:r w:rsidRPr="00813992">
        <w:rPr>
          <w:rFonts w:cs="Calibri Light"/>
          <w:lang w:val="id-ID"/>
        </w:rPr>
        <w:t>Perikop penampakan Yesus di perjalanan ke Emaus hanya dicatat dalam Injil Lukas. Keunikan lain dalam perikop adalah tidak disebutnya nama murid Yesus, rekan se</w:t>
      </w:r>
      <w:r w:rsidR="00D8686F">
        <w:rPr>
          <w:rFonts w:cs="Calibri Light"/>
          <w:lang w:val="id-ID"/>
        </w:rPr>
        <w:t>-</w:t>
      </w:r>
      <w:r w:rsidRPr="00813992">
        <w:rPr>
          <w:rFonts w:cs="Calibri Light"/>
          <w:lang w:val="id-ID"/>
        </w:rPr>
        <w:t>perjalanan Kleopas. Origenes menilai orang itu adalah Petrus, berdasar Luk</w:t>
      </w:r>
      <w:r w:rsidR="00D8686F">
        <w:rPr>
          <w:rFonts w:cs="Calibri Light"/>
          <w:lang w:val="id-ID"/>
        </w:rPr>
        <w:t>.</w:t>
      </w:r>
      <w:r w:rsidRPr="00813992">
        <w:rPr>
          <w:rFonts w:cs="Calibri Light"/>
          <w:lang w:val="id-ID"/>
        </w:rPr>
        <w:t>24:34, meski ada yang menduga justru Lukas sendirilah rekan Kleopas. Kemungkinan lain, adalah Maria, istri Kleopas sendiri (berdasar Yoh</w:t>
      </w:r>
      <w:r w:rsidR="00D8686F">
        <w:rPr>
          <w:rFonts w:cs="Calibri Light"/>
          <w:lang w:val="id-ID"/>
        </w:rPr>
        <w:t>.</w:t>
      </w:r>
      <w:r w:rsidRPr="00813992">
        <w:rPr>
          <w:rFonts w:cs="Calibri Light"/>
          <w:lang w:val="id-ID"/>
        </w:rPr>
        <w:t>19:25, nama Klopas sama dengan Kleopas). Dari perikop, terkhusus ay.13 – 35, ada beberapa hal bisa dicermati.</w:t>
      </w:r>
    </w:p>
    <w:p w14:paraId="6B51CB7B" w14:textId="35321670" w:rsidR="001B418F" w:rsidRPr="00813992" w:rsidRDefault="001B418F" w:rsidP="001B418F">
      <w:pPr>
        <w:ind w:firstLine="851"/>
        <w:jc w:val="both"/>
        <w:rPr>
          <w:rFonts w:cs="Calibri Light"/>
          <w:i/>
          <w:iCs/>
          <w:lang w:val="id-ID"/>
        </w:rPr>
      </w:pPr>
      <w:r w:rsidRPr="00813992">
        <w:rPr>
          <w:rFonts w:cs="Calibri Light"/>
          <w:b/>
          <w:bCs/>
          <w:lang w:val="id-ID"/>
        </w:rPr>
        <w:t>Ay. 13-17</w:t>
      </w:r>
      <w:r w:rsidRPr="00813992">
        <w:rPr>
          <w:rFonts w:cs="Calibri Light"/>
          <w:lang w:val="id-ID"/>
        </w:rPr>
        <w:t>. Kedua murid Yesus yang berjalan ke Emaus, bukan hanya bercakap-cakap, namun juga bertukar pikiran (</w:t>
      </w:r>
      <w:r w:rsidRPr="00813992">
        <w:rPr>
          <w:rFonts w:cs="Calibri Light"/>
          <w:i/>
          <w:iCs/>
          <w:lang w:val="id-ID"/>
        </w:rPr>
        <w:t>suzetein</w:t>
      </w:r>
      <w:r w:rsidRPr="00813992">
        <w:rPr>
          <w:rFonts w:cs="Calibri Light"/>
          <w:lang w:val="id-ID"/>
        </w:rPr>
        <w:t xml:space="preserve">, </w:t>
      </w:r>
      <w:r w:rsidRPr="00813992">
        <w:rPr>
          <w:rFonts w:cs="Calibri Light"/>
          <w:i/>
          <w:iCs/>
          <w:lang w:val="id-ID"/>
        </w:rPr>
        <w:t>discuss – ESV, NIV reason–KJV</w:t>
      </w:r>
      <w:r w:rsidRPr="00813992">
        <w:rPr>
          <w:rFonts w:cs="Calibri Light"/>
          <w:lang w:val="id-ID"/>
        </w:rPr>
        <w:t xml:space="preserve">) yang bermakna memeriksa, menyelidiki, atau mencari yang benar. Hal bertukar pikiran akrab ditemukan di Injil Lukas, dimulai dari penjelasan Lukas membukukan Injil (1: 3-4), lalu </w:t>
      </w:r>
      <w:r w:rsidR="00D8686F" w:rsidRPr="00813992">
        <w:rPr>
          <w:rFonts w:cs="Calibri Light"/>
          <w:lang w:val="id-ID"/>
        </w:rPr>
        <w:t>respons</w:t>
      </w:r>
      <w:r w:rsidRPr="00813992">
        <w:rPr>
          <w:rFonts w:cs="Calibri Light"/>
          <w:lang w:val="id-ID"/>
        </w:rPr>
        <w:t xml:space="preserve"> Maria mendengar berita dari Malaikat Gabriel (1:34, 38), peristiwa Yesus berada di Bait Allah (2:46), dan perjumpaan Yesus dengan beragam kelompok, termasuk Herodes (23:8-9). Pola Injil Lukas ini menjadi akar dan sikap iman yang mencari pengertian (</w:t>
      </w:r>
      <w:r w:rsidRPr="00813992">
        <w:rPr>
          <w:rFonts w:cs="Calibri Light"/>
          <w:i/>
          <w:iCs/>
          <w:lang w:val="id-ID"/>
        </w:rPr>
        <w:t>Fides quaerens intellectum</w:t>
      </w:r>
      <w:r w:rsidRPr="00813992">
        <w:rPr>
          <w:rFonts w:cs="Calibri Light"/>
          <w:lang w:val="id-ID"/>
        </w:rPr>
        <w:t xml:space="preserve">), yang dikemukakan teolog seperti Agustinus dan Anselmus.  </w:t>
      </w:r>
    </w:p>
    <w:p w14:paraId="3BF822A6" w14:textId="5FA48FE1" w:rsidR="001B418F" w:rsidRPr="00813992" w:rsidRDefault="001B418F" w:rsidP="001B418F">
      <w:pPr>
        <w:ind w:firstLine="851"/>
        <w:jc w:val="both"/>
        <w:rPr>
          <w:rFonts w:cs="Calibri Light"/>
          <w:i/>
          <w:iCs/>
          <w:lang w:val="id-ID"/>
        </w:rPr>
      </w:pPr>
      <w:r w:rsidRPr="00813992">
        <w:rPr>
          <w:rFonts w:cs="Calibri Light"/>
          <w:b/>
          <w:bCs/>
          <w:lang w:val="id-ID"/>
        </w:rPr>
        <w:t>Ay. 18-24</w:t>
      </w:r>
      <w:r w:rsidRPr="00813992">
        <w:rPr>
          <w:rFonts w:cs="Calibri Light"/>
          <w:lang w:val="id-ID"/>
        </w:rPr>
        <w:t>. Saat Yesus berjalan dengan mereka dan bertanya, Kleopas menjelaskan peristiwa penyaliban dan kematian Yesus. Satu kata kunci dalam penuturan Kleopas adalah ‘kami dahulu mengharapkan’ (</w:t>
      </w:r>
      <w:r w:rsidRPr="00813992">
        <w:rPr>
          <w:rFonts w:cs="Calibri Light"/>
          <w:i/>
          <w:iCs/>
          <w:lang w:val="id-ID"/>
        </w:rPr>
        <w:t>hlpizomen</w:t>
      </w:r>
      <w:r w:rsidRPr="00813992">
        <w:rPr>
          <w:rFonts w:cs="Calibri Light"/>
          <w:lang w:val="id-ID"/>
        </w:rPr>
        <w:t xml:space="preserve">, verba imperfect tense). Harapan ini sudah dimulai-dimiliki sejak dahulu, dan belum </w:t>
      </w:r>
      <w:r w:rsidR="00D8686F" w:rsidRPr="00813992">
        <w:rPr>
          <w:rFonts w:cs="Calibri Light"/>
          <w:lang w:val="id-ID"/>
        </w:rPr>
        <w:t>ter genapi</w:t>
      </w:r>
      <w:r w:rsidRPr="00813992">
        <w:rPr>
          <w:rFonts w:cs="Calibri Light"/>
          <w:lang w:val="id-ID"/>
        </w:rPr>
        <w:t xml:space="preserve"> atau usai. ‘Kami dahulu mengharapkan’ adalah ungkapan duka yang dalam dan menjadi titik kritis Kleopas, akankah terus </w:t>
      </w:r>
      <w:r w:rsidRPr="00813992">
        <w:rPr>
          <w:rFonts w:cs="Calibri Light"/>
          <w:lang w:val="id-ID"/>
        </w:rPr>
        <w:lastRenderedPageBreak/>
        <w:t>berharap, atau meski banyak tanda mengarah pada penggenapan (ay.19), kini harus dilepaskan, ditinggalkan? Sangat mungkin, kedukaan inilah yang membuat Kleopas tidak bisa mengenali Yesus (ay. 16).</w:t>
      </w:r>
    </w:p>
    <w:p w14:paraId="3956029C" w14:textId="77777777" w:rsidR="001B418F" w:rsidRPr="00813992" w:rsidRDefault="001B418F" w:rsidP="001B418F">
      <w:pPr>
        <w:ind w:firstLine="851"/>
        <w:jc w:val="both"/>
        <w:rPr>
          <w:rFonts w:cs="Calibri Light"/>
          <w:i/>
          <w:iCs/>
          <w:lang w:val="id-ID"/>
        </w:rPr>
      </w:pPr>
      <w:r w:rsidRPr="00813992">
        <w:rPr>
          <w:rFonts w:cs="Calibri Light"/>
          <w:b/>
          <w:bCs/>
          <w:lang w:val="id-ID"/>
        </w:rPr>
        <w:t>Ay. 25-31</w:t>
      </w:r>
      <w:r w:rsidRPr="00813992">
        <w:rPr>
          <w:rFonts w:cs="Calibri Light"/>
          <w:lang w:val="id-ID"/>
        </w:rPr>
        <w:t>. Yesus menegur Kleopas “orang bodoh” lalu menjelaskan hal seputar Mesias dari seluruh Kitab Suci. Teguran dan penjelasan Yesus adalah usaha menghubungkan titik-titik harapan (</w:t>
      </w:r>
      <w:r w:rsidRPr="00813992">
        <w:rPr>
          <w:rFonts w:cs="Calibri Light"/>
          <w:i/>
          <w:iCs/>
          <w:lang w:val="id-ID"/>
        </w:rPr>
        <w:t>connecting the dots</w:t>
      </w:r>
      <w:r w:rsidRPr="00813992">
        <w:rPr>
          <w:rFonts w:cs="Calibri Light"/>
          <w:lang w:val="id-ID"/>
        </w:rPr>
        <w:t xml:space="preserve">). Yesus memvalidasi duka Kleopas, dengan menyusun kembali apa yang telah dipahami dan diharapkan Kleopas dengan penderitaan dan kebangkitan Mesias. Pengharapan Kleopas tidak perlu dihapus, diabaikan atau ditinggalkan, namun dirajut dengan rangkaian yang lebih utuh. Setelah penjelasan Yesus, Kleopas menunjukkan keramah-tamahan (hospitalitas), ciri khas budaya timur tengah, seperti yang diperlihatkan Abraham (Kej 18:2-5), Rahab (Yos 2), Janda Sarfat (1 Raj 17), perempuan Sunem (2 Raj 4), dll terhadap tamu di rumah mereka. Dalam hospitalitas Kleopas, Yesus yang adalah tamu yang dijamu, justru yang memimpin perjamuan, mengucap berkat dan membagikan roti. Tindakan Yesus inilah yang membuat Kleopas dan rekannya menyadari siapa orang asing yang berjalan bersama dan merajut kembali asa mereka. </w:t>
      </w:r>
    </w:p>
    <w:p w14:paraId="33AEFF60" w14:textId="77777777" w:rsidR="001B418F" w:rsidRPr="00813992" w:rsidRDefault="001B418F" w:rsidP="001B418F">
      <w:pPr>
        <w:ind w:firstLine="851"/>
        <w:jc w:val="both"/>
        <w:rPr>
          <w:rFonts w:cs="Calibri Light"/>
          <w:i/>
          <w:iCs/>
          <w:lang w:val="id-ID"/>
        </w:rPr>
      </w:pPr>
      <w:r w:rsidRPr="00813992">
        <w:rPr>
          <w:rFonts w:cs="Calibri Light"/>
          <w:b/>
          <w:bCs/>
          <w:lang w:val="id-ID"/>
        </w:rPr>
        <w:t>Ay. 32-35</w:t>
      </w:r>
      <w:r w:rsidRPr="00813992">
        <w:rPr>
          <w:rFonts w:cs="Calibri Light"/>
          <w:lang w:val="id-ID"/>
        </w:rPr>
        <w:t xml:space="preserve">. Kembalinya harapan Kleopas paska mengenali Yesus sebenarnya tidak datang begitu saja, sebab ada proses ia merasakan hati yang berkobar-kobar saat  bercakap-cakap dengan Yesus di perjalanan ke Emaus. Kehadiran dan penjelasan ulang dan menyeluruh oleh Yesus tentang apa yang diharapkan Kleopas, rupanya memelihara harapan supaya tidak padam dan sirna. Puncaknya saat kebangkitan Kristus akhirnya membuat seluruh pengharapan nyata, pengharapan ini layak untuk dihayati, dijalani, bahkan disaksikan dan dibagikan kepada sesama yang juga berduka dan butuh pengharapan. </w:t>
      </w:r>
    </w:p>
    <w:p w14:paraId="5B87E482" w14:textId="77777777" w:rsidR="001B418F" w:rsidRPr="00813992" w:rsidRDefault="001B418F" w:rsidP="001B418F">
      <w:pPr>
        <w:tabs>
          <w:tab w:val="left" w:pos="2244"/>
        </w:tabs>
        <w:rPr>
          <w:b/>
          <w:bCs/>
          <w:lang w:val="id-ID"/>
        </w:rPr>
      </w:pPr>
      <w:r w:rsidRPr="00813992">
        <w:rPr>
          <w:b/>
          <w:bCs/>
          <w:lang w:val="id-ID"/>
        </w:rPr>
        <w:tab/>
      </w:r>
    </w:p>
    <w:p w14:paraId="681FCA18" w14:textId="77777777" w:rsidR="001B418F" w:rsidRPr="00813992" w:rsidRDefault="001B418F" w:rsidP="001B418F">
      <w:pPr>
        <w:rPr>
          <w:b/>
          <w:bCs/>
          <w:lang w:val="id-ID"/>
        </w:rPr>
      </w:pPr>
    </w:p>
    <w:p w14:paraId="075638E1" w14:textId="3EFC1789" w:rsidR="001B418F" w:rsidRPr="00813992" w:rsidRDefault="001B418F" w:rsidP="001B418F">
      <w:pPr>
        <w:rPr>
          <w:b/>
          <w:bCs/>
          <w:lang w:val="id-ID"/>
        </w:rPr>
      </w:pPr>
      <w:r w:rsidRPr="00813992">
        <w:rPr>
          <w:b/>
          <w:bCs/>
          <w:lang w:val="id-ID"/>
        </w:rPr>
        <w:t>BERITA YANG AKAN DISAMPAIKAN</w:t>
      </w:r>
    </w:p>
    <w:p w14:paraId="11D0C790" w14:textId="47308122" w:rsidR="001B418F" w:rsidRPr="00813992" w:rsidRDefault="001B418F" w:rsidP="001B418F">
      <w:pPr>
        <w:pStyle w:val="DaftarParagraf"/>
        <w:ind w:left="0" w:firstLine="720"/>
        <w:rPr>
          <w:rFonts w:cs="Calibri Light"/>
          <w:lang w:val="id-ID"/>
        </w:rPr>
      </w:pPr>
      <w:r w:rsidRPr="00813992">
        <w:rPr>
          <w:rFonts w:cs="Calibri Light"/>
          <w:lang w:val="id-ID"/>
        </w:rPr>
        <w:t xml:space="preserve">Murid Kristus yang telah hidup bersama dan mengikuti gurunya melewati kedukaan dan krisis pengharapan. Hal ini bukanlah sebuah kenistaan atau dosa, sebab inilah kerapuhan dan keterbatasan manusia. Begitu pula jemaat di masa kini, bisa dan </w:t>
      </w:r>
      <w:r w:rsidRPr="00813992">
        <w:rPr>
          <w:rFonts w:cs="Calibri Light"/>
          <w:lang w:val="id-ID"/>
        </w:rPr>
        <w:lastRenderedPageBreak/>
        <w:t>pasti menghadapi beragam kedukaan. Dari peristiwa Paska</w:t>
      </w:r>
      <w:r w:rsidR="00D8686F">
        <w:rPr>
          <w:rFonts w:cs="Calibri Light"/>
          <w:lang w:val="id-ID"/>
        </w:rPr>
        <w:t>h</w:t>
      </w:r>
      <w:r w:rsidRPr="00813992">
        <w:rPr>
          <w:rFonts w:cs="Calibri Light"/>
          <w:lang w:val="id-ID"/>
        </w:rPr>
        <w:t xml:space="preserve">, jemaat diingatkan bahwa Allah melalui Kristus telah mengalahkan musuh terbesar (maut) dan Allah mau berjalan bersama umat-Nya dalam perziarahan kembali ke rumah Bapa. Oleh karena itu, sikap yang perlu dibangun bukanlah pengabaian atau pembiaran akan perasaan duka, melainkan kesediaan untuk mengakui dan menapaki kedukaan bersama Tuhan yang mau membalut duka dengan kasih dan kehadiran-Nya, serta membangun-merajut kembali harapan di dalam Tuhan. </w:t>
      </w:r>
    </w:p>
    <w:p w14:paraId="11849F28" w14:textId="77777777" w:rsidR="001B418F" w:rsidRPr="00813992" w:rsidRDefault="001B418F" w:rsidP="001B418F">
      <w:pPr>
        <w:pStyle w:val="DaftarParagraf"/>
        <w:ind w:left="0" w:firstLine="720"/>
        <w:rPr>
          <w:rFonts w:cs="Calibri Light"/>
          <w:lang w:val="id-ID"/>
        </w:rPr>
      </w:pPr>
    </w:p>
    <w:p w14:paraId="280E5270" w14:textId="77777777" w:rsidR="00D8686F" w:rsidRDefault="00D8686F" w:rsidP="001B418F">
      <w:pPr>
        <w:rPr>
          <w:b/>
          <w:bCs/>
          <w:lang w:val="id-ID"/>
        </w:rPr>
      </w:pPr>
    </w:p>
    <w:p w14:paraId="01632F70" w14:textId="0C4AAE53" w:rsidR="001B418F" w:rsidRPr="00813992" w:rsidRDefault="001B418F" w:rsidP="001B418F">
      <w:pPr>
        <w:rPr>
          <w:b/>
          <w:bCs/>
          <w:lang w:val="id-ID"/>
        </w:rPr>
      </w:pPr>
      <w:r w:rsidRPr="00813992">
        <w:rPr>
          <w:b/>
          <w:bCs/>
          <w:lang w:val="id-ID"/>
        </w:rPr>
        <w:t>KHOTBAH JANGKEP</w:t>
      </w:r>
    </w:p>
    <w:p w14:paraId="551F9B00" w14:textId="77777777" w:rsidR="001B418F" w:rsidRPr="00813992" w:rsidRDefault="001B418F" w:rsidP="001B418F">
      <w:pPr>
        <w:pStyle w:val="DaftarParagraf"/>
        <w:ind w:left="0" w:firstLine="720"/>
        <w:rPr>
          <w:rFonts w:cs="Calibri Light"/>
          <w:lang w:val="id-ID"/>
        </w:rPr>
      </w:pPr>
    </w:p>
    <w:p w14:paraId="40622F25" w14:textId="19CD273A" w:rsidR="001B418F" w:rsidRPr="00813992" w:rsidRDefault="001B418F" w:rsidP="001B418F">
      <w:pPr>
        <w:pStyle w:val="DaftarParagraf"/>
        <w:ind w:left="0" w:firstLine="0"/>
        <w:jc w:val="center"/>
        <w:rPr>
          <w:rFonts w:cs="Calibri Light"/>
          <w:b/>
          <w:bCs/>
          <w:lang w:val="id-ID"/>
        </w:rPr>
      </w:pPr>
      <w:r w:rsidRPr="00813992">
        <w:rPr>
          <w:rFonts w:cs="Calibri Light"/>
          <w:b/>
          <w:bCs/>
          <w:lang w:val="id-ID"/>
        </w:rPr>
        <w:t>“Membalut Duka Merajut Asa”</w:t>
      </w:r>
    </w:p>
    <w:p w14:paraId="472F2C96" w14:textId="77777777" w:rsidR="001B418F" w:rsidRPr="00813992" w:rsidRDefault="001B418F" w:rsidP="001B418F">
      <w:pPr>
        <w:pStyle w:val="DaftarParagraf"/>
        <w:ind w:left="0" w:firstLine="720"/>
        <w:rPr>
          <w:rFonts w:cs="Calibri Light"/>
          <w:lang w:val="id-ID"/>
        </w:rPr>
      </w:pPr>
    </w:p>
    <w:p w14:paraId="388A3B80" w14:textId="11B77C7B" w:rsidR="001B418F" w:rsidRPr="00813992" w:rsidRDefault="001B418F" w:rsidP="001B418F">
      <w:pPr>
        <w:pStyle w:val="DaftarParagraf"/>
        <w:ind w:left="0" w:firstLine="851"/>
        <w:rPr>
          <w:rFonts w:cs="Calibri Light"/>
          <w:lang w:val="id-ID"/>
        </w:rPr>
      </w:pPr>
      <w:r w:rsidRPr="00813992">
        <w:rPr>
          <w:rFonts w:cs="Calibri Light"/>
          <w:lang w:val="id-ID"/>
        </w:rPr>
        <w:t xml:space="preserve">Jemaat yang terkasih dalam Kristus, selamat paskah. Paskah sore memang tidak segreget paskah subuh atau paskah pagi, saat umat menghayati kebangkitan Kristus di pagi-pagi benar di hari pertama minggu. Tetapi kebangkitan Kristus tidak berhenti dan dibatasi pada kubur kosong, namun berlanjut dengan penampakan Yesus kepada sekian orang untuk membereskan / melengkapi apa yang tertinggal dari penyaliban dan kematian Kristus. Termasuk kepada kedua murid Kristus, Kleopas dan rekannya yang menuju ke Emaus. </w:t>
      </w:r>
    </w:p>
    <w:p w14:paraId="2A195D0A" w14:textId="2AD6C4DA" w:rsidR="001B418F" w:rsidRPr="00813992" w:rsidRDefault="001B418F" w:rsidP="001B418F">
      <w:pPr>
        <w:pStyle w:val="DaftarParagraf"/>
        <w:ind w:left="0" w:firstLine="851"/>
        <w:rPr>
          <w:rFonts w:cs="Calibri Light"/>
          <w:lang w:val="id-ID"/>
        </w:rPr>
      </w:pPr>
      <w:r w:rsidRPr="00813992">
        <w:rPr>
          <w:rFonts w:cs="Calibri Light"/>
          <w:lang w:val="id-ID"/>
        </w:rPr>
        <w:t>Teks tidak memberi penjelasan mengapa mereka menuju ke Emaus, padahal mereka sudah mendengar berita tentang bangkit</w:t>
      </w:r>
      <w:r w:rsidR="00D8686F">
        <w:rPr>
          <w:rFonts w:cs="Calibri Light"/>
          <w:lang w:val="id-ID"/>
        </w:rPr>
        <w:t>-</w:t>
      </w:r>
      <w:r w:rsidRPr="00813992">
        <w:rPr>
          <w:rFonts w:cs="Calibri Light"/>
          <w:lang w:val="id-ID"/>
        </w:rPr>
        <w:t xml:space="preserve">Nya Yesus (ay.22-24). Yang pasti, di dalam perjalanan itu mereka berdiskusi, memeriksa akan apa yang terjadi di Yerusalem. Anehnya, begitu asyik mereka berdiskusi sehingga mereka tidak bisa mengenali Yesus Kristus yang mendekat, hadir dan berjalan dengan mereka. Dari pertanyaan Yesus, kemudian jawaban Kleopas, kita bisa melihat bahwa mereka memiliki harapan yang muluk akan Kristus. Bisa jadi harapan itu diwariskan dari leluhur mereka, atau sudah berulang kali diusahakan diwujudkan, namun masih gagal. Terjadinya penyaliban dan kematian Kristus rupanya menaruh-mendorong mereka ke titik kritis, bagaimana melanjutkan harapan mereka, atau apakah mereka harus meninggalkan harapan?   </w:t>
      </w:r>
    </w:p>
    <w:p w14:paraId="2A1323AC" w14:textId="77777777" w:rsidR="001B418F" w:rsidRPr="00813992" w:rsidRDefault="001B418F" w:rsidP="001B418F">
      <w:pPr>
        <w:pStyle w:val="DaftarParagraf"/>
        <w:ind w:left="0" w:firstLine="851"/>
        <w:rPr>
          <w:rFonts w:cs="Calibri Light"/>
          <w:lang w:val="id-ID"/>
        </w:rPr>
      </w:pPr>
      <w:r w:rsidRPr="00813992">
        <w:rPr>
          <w:rFonts w:cs="Calibri Light"/>
          <w:lang w:val="id-ID"/>
        </w:rPr>
        <w:lastRenderedPageBreak/>
        <w:t xml:space="preserve">Jemaat terkasih, dalam hidup ini tidak jarang dan tidak mustahil kita melewati harapan yang gagal terpenuhi: keluarga yang tidak harmonis, usaha/ bisnis yang tidak sukses, prestasi yang gagal diraih, keguguran dalam kehamilan, kematian orang yang dikasihi dll. Kita dulu berharap supaya pekerjaan, keluarga, pelayanan berjalan lancar dan berhasil manis, namun hidup punya kerapuhan dan kejutannya memaksa kita memasuki dan menjalani lembah duka. Firman Tuhan sore ini menegaskan Kristus hadir dan berjalan bersama mereka yang berduka, oleh karena itu jangan begitu saja abaikan atau sangkal perasaan hancur, gagal, lemah, kecewa yang kita alami. Perasaan itu valid dan dipedulikan oleh Kristus. </w:t>
      </w:r>
    </w:p>
    <w:p w14:paraId="3B4C4B8F" w14:textId="77777777" w:rsidR="001B418F" w:rsidRPr="00813992" w:rsidRDefault="001B418F" w:rsidP="001B418F">
      <w:pPr>
        <w:pStyle w:val="DaftarParagraf"/>
        <w:ind w:left="0" w:firstLine="851"/>
        <w:rPr>
          <w:rFonts w:cs="Calibri Light"/>
          <w:lang w:val="id-ID"/>
        </w:rPr>
      </w:pPr>
      <w:r w:rsidRPr="00813992">
        <w:rPr>
          <w:rFonts w:cs="Calibri Light"/>
          <w:lang w:val="id-ID"/>
        </w:rPr>
        <w:t xml:space="preserve">Jika membutuhkan sahabat yang menyediakan telinga untuk mendengar, bahu untuk bersandar, tangan untuk merangkul, waktu untuk menghadiri kedukaan kita, temukan itu dalam lingkup komunitas. Anda tidak sendiri, dan tidak harus menjalani sendirian. Berjalanlah dengan Tuhan, dalam kehadiran keluarga, sahabat iman, rekan pelayanan, penatua, atau pendeta, hingga kedukaan itu tuntas. Dan harus – pasti tuntas.  Mengapa bisa demikian? </w:t>
      </w:r>
    </w:p>
    <w:p w14:paraId="78FB9120" w14:textId="77777777" w:rsidR="001B418F" w:rsidRPr="00813992" w:rsidRDefault="001B418F" w:rsidP="001B418F">
      <w:pPr>
        <w:pStyle w:val="DaftarParagraf"/>
        <w:ind w:left="0" w:firstLine="851"/>
        <w:rPr>
          <w:rFonts w:cs="Calibri Light"/>
          <w:lang w:val="id-ID"/>
        </w:rPr>
      </w:pPr>
      <w:r w:rsidRPr="00813992">
        <w:rPr>
          <w:rFonts w:cs="Calibri Light"/>
          <w:lang w:val="id-ID"/>
        </w:rPr>
        <w:t>Perjalanan ke Emaus tidak berakhir dalam kedukaan, sebab saat kedua murid sampai di tujuan dan menjelang malam, mereka mengundang orang asing itu tinggal. Lihatlah, bahwa sang tamu itu justru memimpin dalam perjamuan makan dan membuka mata mereka akan Kristus yang bangkit! Dalam kesadaran akan kehadiran Kristus bersama mereka di perjalanan mereka merasakan ada yang berkobar, saat Kristus menjelaskan seputar Mesias di kitab suci. Di sini kita bisa belajar dari bacaan pertama, dalam nubuat Yesaya 25:6-9. Kita mungkin terkagum bahwa Allah akan menyediakan perjamuan yang luar biasa kepada bangsa-bangsa, bukan saja umat Israel. Namun cermati ay. 7-8. Kata  ‘</w:t>
      </w:r>
      <w:r w:rsidRPr="00813992">
        <w:rPr>
          <w:rFonts w:cs="Calibri Light"/>
          <w:b/>
          <w:bCs/>
          <w:i/>
          <w:iCs/>
          <w:lang w:val="id-ID"/>
        </w:rPr>
        <w:t>mengoyakkan’</w:t>
      </w:r>
      <w:r w:rsidRPr="00813992">
        <w:rPr>
          <w:rFonts w:cs="Calibri Light"/>
          <w:lang w:val="id-ID"/>
        </w:rPr>
        <w:t xml:space="preserve">  pada ‘Tuhan akan mengoyakkan kain berkabungan’ dalam bahasa asli berarti menelan / melahap. Ini mengingatkan pembaca Yesaya pada kepercayaan di Kanaan dan sekitarnya, tentang konflik dewa Mot (kematian) yang mengancam menelan/mengalahkan dewa Baal (kesuburan dan hujan). Pertikaian ini berulang setiap tahun saat pergantian musim hujan – kemarau. Namun, tidak demikian bagi Tuhan. Dialah yang akan </w:t>
      </w:r>
      <w:r w:rsidRPr="00813992">
        <w:rPr>
          <w:rFonts w:cs="Calibri Light"/>
          <w:lang w:val="id-ID"/>
        </w:rPr>
        <w:lastRenderedPageBreak/>
        <w:t xml:space="preserve">menelan kematian, dan Dia lakukan sekali untuk selamanya. Ini digenapi dalam kematian dan kebangkitan Kristus, seperti yang digemakan oleh rasul Paulus “Maut telah ditelan dalam kemenangan!” (1 Kor 15:54). </w:t>
      </w:r>
    </w:p>
    <w:p w14:paraId="65FB7335" w14:textId="77777777" w:rsidR="001B418F" w:rsidRPr="00813992" w:rsidRDefault="001B418F" w:rsidP="001B418F">
      <w:pPr>
        <w:pStyle w:val="DaftarParagraf"/>
        <w:ind w:left="0" w:firstLine="851"/>
        <w:rPr>
          <w:rFonts w:cs="Calibri Light"/>
          <w:lang w:val="id-ID"/>
        </w:rPr>
      </w:pPr>
      <w:r w:rsidRPr="00813992">
        <w:rPr>
          <w:rFonts w:cs="Calibri Light"/>
          <w:lang w:val="id-ID"/>
        </w:rPr>
        <w:t xml:space="preserve">Kita juga bisa belajar dari Mazmur 114, yang mengacu kepada peristiwa pembebasan umat Israel dari Mesir. Jika di mazmur disebutkan laut, sungai dan gunung-bukit yang dilewati oleh bangsa Israel, mereka juga dimaknai sebagai simbol penghalang umat Tuhan menuju tanah perjanjian. Pemazmur mengajar, bahwa kuasa penghambat itu diatasi oleh Tuhan. Mereka tidak berdaya di hadapan Tuhan. </w:t>
      </w:r>
    </w:p>
    <w:p w14:paraId="7A7F9862" w14:textId="77777777" w:rsidR="001B418F" w:rsidRPr="00813992" w:rsidRDefault="001B418F" w:rsidP="001B418F">
      <w:pPr>
        <w:pStyle w:val="DaftarParagraf"/>
        <w:ind w:left="0" w:firstLine="851"/>
        <w:rPr>
          <w:rFonts w:cs="Calibri Light"/>
          <w:lang w:val="id-ID"/>
        </w:rPr>
      </w:pPr>
      <w:r w:rsidRPr="00813992">
        <w:rPr>
          <w:rFonts w:cs="Calibri Light"/>
          <w:lang w:val="id-ID"/>
        </w:rPr>
        <w:t xml:space="preserve">Dari dua bagian bacaan tersebut, kita diteguhkan bahwa di satu sisi kita perlu mengakui dan merangkul perasaan duka atas beragam peristiwa dalam hidup, tapi di sisi lain kita punya pengharapan di dalam Kristus yang bangkit. Kuasa kebangkitan telah mengatasi dan mengalahkan musuh terbesar manusia, yaitu maut dan berbagai penghalang untuk menuju pengharapan yang Allah sediakan. </w:t>
      </w:r>
    </w:p>
    <w:p w14:paraId="0C05E988" w14:textId="0AFC13C9" w:rsidR="001B418F" w:rsidRPr="00813992" w:rsidRDefault="001B418F" w:rsidP="001B418F">
      <w:pPr>
        <w:pStyle w:val="DaftarParagraf"/>
        <w:ind w:left="0" w:firstLine="851"/>
        <w:rPr>
          <w:rFonts w:cs="Calibri Light"/>
          <w:lang w:val="id-ID"/>
        </w:rPr>
      </w:pPr>
      <w:r w:rsidRPr="00813992">
        <w:rPr>
          <w:rFonts w:cs="Calibri Light"/>
          <w:lang w:val="id-ID"/>
        </w:rPr>
        <w:t>Jemaat terkasih, kita juga perlu mempertimbangkan nas</w:t>
      </w:r>
      <w:r w:rsidR="00D8686F">
        <w:rPr>
          <w:rFonts w:cs="Calibri Light"/>
          <w:lang w:val="id-ID"/>
        </w:rPr>
        <w:t>i</w:t>
      </w:r>
      <w:r w:rsidRPr="00813992">
        <w:rPr>
          <w:rFonts w:cs="Calibri Light"/>
          <w:lang w:val="id-ID"/>
        </w:rPr>
        <w:t>hat Paulus dalam surat 1 Korintus 5: 6b-8. Dalam suratnya, Paulus menegur jemaat yang mentolerir kecemaran, yaitu percabulan yang dilakukan-dialami jemaat, dan membiarkan hal itu dalam kehidupan jemaat. Paulus menggunakan analogi khamir, bahan semacam ragi, yang dibuat dengan menyisakan dan menyimpan bagian kecil adonan roti yang lama, untuk dicampur ke adonan roti yang baru. Jemaat Korintus sudah ditebus oleh Kristus dan mereka menerima hidup yang baru – adonan baru, sehingga tidak boleh adonan lama – kecemaran dicampurkan dalam hidup jemaat. Dari surat Korintus kita diajar dan diajak untuk bijak dalam mengelola kedukaan. Saat membalut duka, tuntaskanlah itu, sehingga kedukaan tidak menjadi beban, atau menjadi penghalang-penghambat dalam menjalani kehidupan di depan. Terlebih jika kedukaan berasal dari dosa / kesalahan sikap-keputusan / pelanggaran hukum/ ketidaktaatan akan kehendak Allah, maka kita perlu bersedia dan berani meninggalkan sumber kedukaan.</w:t>
      </w:r>
    </w:p>
    <w:p w14:paraId="59DCB8AF" w14:textId="77777777" w:rsidR="001B418F" w:rsidRPr="00813992" w:rsidRDefault="001B418F" w:rsidP="001B418F">
      <w:pPr>
        <w:pStyle w:val="DaftarParagraf"/>
        <w:ind w:left="0" w:firstLine="851"/>
        <w:rPr>
          <w:rFonts w:cs="Calibri Light"/>
          <w:lang w:val="id-ID"/>
        </w:rPr>
      </w:pPr>
      <w:r w:rsidRPr="00813992">
        <w:rPr>
          <w:rFonts w:cs="Calibri Light"/>
          <w:lang w:val="id-ID"/>
        </w:rPr>
        <w:t xml:space="preserve">Sore ini, di tengah ungkapan sukacita akan kebangkitan Kristus, kita belajar untuk melihat kehidupan yang rapuh dan terbatas, dalam terang Firman Tuhan. Permenungan sore ini akan </w:t>
      </w:r>
      <w:r w:rsidRPr="00813992">
        <w:rPr>
          <w:rFonts w:cs="Calibri Light"/>
          <w:lang w:val="id-ID"/>
        </w:rPr>
        <w:lastRenderedPageBreak/>
        <w:t xml:space="preserve">ditutup dengan sebuah lagu pop kontemporer dari grup Linkin Park yang dirilis tahun 2017, yang digubah berdasar pengalaman duka mereka atas wafatnya rekan dalam industri musik karena penyakit kanker: </w:t>
      </w:r>
    </w:p>
    <w:p w14:paraId="2C562FA4" w14:textId="77777777" w:rsidR="001B418F" w:rsidRPr="00813992" w:rsidRDefault="001B418F" w:rsidP="001B418F">
      <w:pPr>
        <w:pStyle w:val="DaftarParagraf"/>
        <w:ind w:left="0" w:firstLine="0"/>
        <w:jc w:val="center"/>
        <w:rPr>
          <w:rFonts w:cs="Calibri Light"/>
          <w:i/>
          <w:iCs/>
          <w:lang w:val="id-ID"/>
        </w:rPr>
      </w:pPr>
    </w:p>
    <w:p w14:paraId="03A5E6D9" w14:textId="475BEB14" w:rsidR="001B418F" w:rsidRPr="00813992" w:rsidRDefault="001B418F" w:rsidP="001B418F">
      <w:pPr>
        <w:pStyle w:val="DaftarParagraf"/>
        <w:ind w:left="0" w:firstLine="0"/>
        <w:jc w:val="center"/>
        <w:rPr>
          <w:rFonts w:cs="Calibri Light"/>
          <w:i/>
          <w:iCs/>
          <w:lang w:val="id-ID"/>
        </w:rPr>
      </w:pPr>
      <w:r w:rsidRPr="00813992">
        <w:rPr>
          <w:rFonts w:cs="Calibri Light"/>
          <w:i/>
          <w:iCs/>
          <w:lang w:val="id-ID"/>
        </w:rPr>
        <w:t xml:space="preserve">(PF bisa menyanyikan, atau memutarkan video klipnya, atau menampilkan lirik lagu di layar atau di kertas. Tautan lagu: </w:t>
      </w:r>
      <w:r w:rsidRPr="00813992">
        <w:rPr>
          <w:rFonts w:cs="Calibri Light"/>
          <w:i/>
          <w:iCs/>
          <w:lang w:val="id-ID"/>
        </w:rPr>
        <w:br/>
      </w:r>
      <w:hyperlink r:id="rId28" w:history="1">
        <w:r w:rsidRPr="00813992">
          <w:rPr>
            <w:rStyle w:val="Hyperlink"/>
            <w:rFonts w:cs="Calibri Light"/>
            <w:i/>
            <w:iCs/>
            <w:lang w:val="id-ID"/>
          </w:rPr>
          <w:t>https://www.youtube.com/watch?v=nKOPF6XtEZw</w:t>
        </w:r>
      </w:hyperlink>
      <w:r w:rsidRPr="00813992">
        <w:rPr>
          <w:rFonts w:cs="Calibri Light"/>
          <w:i/>
          <w:iCs/>
          <w:lang w:val="id-ID"/>
        </w:rPr>
        <w:t xml:space="preserve"> )</w:t>
      </w:r>
    </w:p>
    <w:p w14:paraId="0E95BB12" w14:textId="77777777" w:rsidR="001B418F" w:rsidRPr="00813992" w:rsidRDefault="001B418F" w:rsidP="001B418F">
      <w:pPr>
        <w:pStyle w:val="DaftarParagraf"/>
        <w:ind w:left="0" w:firstLine="720"/>
        <w:rPr>
          <w:rFonts w:cs="Calibri Light"/>
          <w:lang w:val="id-ID"/>
        </w:rPr>
      </w:pPr>
    </w:p>
    <w:p w14:paraId="213669C6" w14:textId="77777777" w:rsidR="001B418F" w:rsidRPr="00813992" w:rsidRDefault="001B418F" w:rsidP="001B418F">
      <w:pPr>
        <w:pStyle w:val="DaftarParagraf"/>
        <w:ind w:left="0" w:firstLine="720"/>
        <w:rPr>
          <w:rFonts w:cs="Calibri Light"/>
          <w:lang w:val="id-ID"/>
        </w:rPr>
      </w:pPr>
    </w:p>
    <w:p w14:paraId="3F84884D" w14:textId="77777777" w:rsidR="001B418F" w:rsidRPr="00813992" w:rsidRDefault="001B418F" w:rsidP="001B418F">
      <w:pPr>
        <w:pStyle w:val="DaftarParagraf"/>
        <w:ind w:left="0" w:firstLine="720"/>
        <w:rPr>
          <w:rFonts w:cs="Calibri Light"/>
          <w:lang w:val="id-ID"/>
        </w:rPr>
      </w:pPr>
      <w:r w:rsidRPr="00813992">
        <w:rPr>
          <w:rFonts w:cs="Calibri Light"/>
          <w:lang w:val="id-ID"/>
        </w:rPr>
        <w:t>“</w:t>
      </w:r>
      <w:r w:rsidRPr="00813992">
        <w:rPr>
          <w:rFonts w:cs="Calibri Light"/>
          <w:b/>
          <w:bCs/>
          <w:i/>
          <w:iCs/>
          <w:lang w:val="id-ID"/>
        </w:rPr>
        <w:t>One More Light</w:t>
      </w:r>
      <w:r w:rsidRPr="00813992">
        <w:rPr>
          <w:rFonts w:cs="Calibri Light"/>
          <w:lang w:val="id-ID"/>
        </w:rPr>
        <w:t>”</w:t>
      </w:r>
    </w:p>
    <w:p w14:paraId="5A6DD4BA" w14:textId="77777777" w:rsidR="001B418F" w:rsidRPr="00813992" w:rsidRDefault="001B418F" w:rsidP="001B418F">
      <w:pPr>
        <w:pStyle w:val="DaftarParagraf"/>
        <w:ind w:left="0" w:firstLine="720"/>
        <w:rPr>
          <w:rFonts w:cs="Calibri Light"/>
          <w:lang w:val="id-ID"/>
        </w:rPr>
      </w:pPr>
      <w:r w:rsidRPr="00813992">
        <w:rPr>
          <w:rFonts w:cs="Calibri Light"/>
          <w:lang w:val="id-ID"/>
        </w:rPr>
        <w:t>Should've stayed, were there signs, I ignored?</w:t>
      </w:r>
    </w:p>
    <w:p w14:paraId="4286CCD8" w14:textId="77777777" w:rsidR="001B418F" w:rsidRPr="00813992" w:rsidRDefault="001B418F" w:rsidP="001B418F">
      <w:pPr>
        <w:pStyle w:val="DaftarParagraf"/>
        <w:ind w:left="0" w:firstLine="720"/>
        <w:rPr>
          <w:rFonts w:cs="Calibri Light"/>
          <w:i/>
          <w:iCs/>
          <w:lang w:val="id-ID"/>
        </w:rPr>
      </w:pPr>
      <w:r w:rsidRPr="00813992">
        <w:rPr>
          <w:rFonts w:cs="Calibri Light"/>
          <w:i/>
          <w:iCs/>
          <w:lang w:val="id-ID"/>
        </w:rPr>
        <w:t>(Harusnya aku tinggal, ada tanda-tanda aku abaikan)</w:t>
      </w:r>
    </w:p>
    <w:p w14:paraId="486D5C2D" w14:textId="77777777" w:rsidR="001B418F" w:rsidRPr="00813992" w:rsidRDefault="001B418F" w:rsidP="001B418F">
      <w:pPr>
        <w:pStyle w:val="DaftarParagraf"/>
        <w:ind w:left="0" w:firstLine="720"/>
        <w:rPr>
          <w:rFonts w:cs="Calibri Light"/>
          <w:lang w:val="id-ID"/>
        </w:rPr>
      </w:pPr>
      <w:r w:rsidRPr="00813992">
        <w:rPr>
          <w:rFonts w:cs="Calibri Light"/>
          <w:lang w:val="id-ID"/>
        </w:rPr>
        <w:t>Can I help you, not to hurt, anymore?</w:t>
      </w:r>
    </w:p>
    <w:p w14:paraId="2675FECB" w14:textId="77777777" w:rsidR="001B418F" w:rsidRPr="00813992" w:rsidRDefault="001B418F" w:rsidP="001B418F">
      <w:pPr>
        <w:pStyle w:val="DaftarParagraf"/>
        <w:ind w:left="0" w:firstLine="720"/>
        <w:rPr>
          <w:rFonts w:cs="Calibri Light"/>
          <w:i/>
          <w:iCs/>
          <w:lang w:val="id-ID"/>
        </w:rPr>
      </w:pPr>
      <w:r w:rsidRPr="00813992">
        <w:rPr>
          <w:rFonts w:cs="Calibri Light"/>
          <w:i/>
          <w:iCs/>
          <w:lang w:val="id-ID"/>
        </w:rPr>
        <w:t>(Dapatkah aku menolongmu untuk tidak terluka lagi?)</w:t>
      </w:r>
    </w:p>
    <w:p w14:paraId="17BC806C" w14:textId="77777777" w:rsidR="001B418F" w:rsidRPr="00813992" w:rsidRDefault="001B418F" w:rsidP="001B418F">
      <w:pPr>
        <w:pStyle w:val="DaftarParagraf"/>
        <w:ind w:left="0" w:firstLine="720"/>
        <w:rPr>
          <w:rFonts w:cs="Calibri Light"/>
          <w:lang w:val="id-ID"/>
        </w:rPr>
      </w:pPr>
      <w:r w:rsidRPr="00813992">
        <w:rPr>
          <w:rFonts w:cs="Calibri Light"/>
          <w:lang w:val="id-ID"/>
        </w:rPr>
        <w:t>We saw brilliance, when the world, was asleep</w:t>
      </w:r>
    </w:p>
    <w:p w14:paraId="35977E6F" w14:textId="77777777" w:rsidR="001B418F" w:rsidRPr="00813992" w:rsidRDefault="001B418F" w:rsidP="001B418F">
      <w:pPr>
        <w:pStyle w:val="DaftarParagraf"/>
        <w:ind w:left="0" w:firstLine="720"/>
        <w:rPr>
          <w:rFonts w:cs="Calibri Light"/>
          <w:i/>
          <w:iCs/>
          <w:lang w:val="id-ID"/>
        </w:rPr>
      </w:pPr>
      <w:r w:rsidRPr="00813992">
        <w:rPr>
          <w:rFonts w:cs="Calibri Light"/>
          <w:i/>
          <w:iCs/>
          <w:lang w:val="id-ID"/>
        </w:rPr>
        <w:t>(Kami melihat terang, saat dunia tertidur)</w:t>
      </w:r>
    </w:p>
    <w:p w14:paraId="0FDA41F1" w14:textId="77777777" w:rsidR="001B418F" w:rsidRPr="00813992" w:rsidRDefault="001B418F" w:rsidP="001B418F">
      <w:pPr>
        <w:pStyle w:val="DaftarParagraf"/>
        <w:ind w:left="0" w:firstLine="720"/>
        <w:rPr>
          <w:rFonts w:cs="Calibri Light"/>
          <w:lang w:val="id-ID"/>
        </w:rPr>
      </w:pPr>
      <w:r w:rsidRPr="00813992">
        <w:rPr>
          <w:rFonts w:cs="Calibri Light"/>
          <w:lang w:val="id-ID"/>
        </w:rPr>
        <w:t>There are things that we can have, but can't keep</w:t>
      </w:r>
    </w:p>
    <w:p w14:paraId="43207751" w14:textId="77777777" w:rsidR="001B418F" w:rsidRPr="00813992" w:rsidRDefault="001B418F" w:rsidP="001B418F">
      <w:pPr>
        <w:pStyle w:val="DaftarParagraf"/>
        <w:ind w:left="0" w:firstLine="720"/>
        <w:rPr>
          <w:rFonts w:cs="Calibri Light"/>
          <w:i/>
          <w:iCs/>
          <w:lang w:val="id-ID"/>
        </w:rPr>
      </w:pPr>
      <w:r w:rsidRPr="00813992">
        <w:rPr>
          <w:rFonts w:cs="Calibri Light"/>
          <w:i/>
          <w:iCs/>
          <w:lang w:val="id-ID"/>
        </w:rPr>
        <w:t>(Ada hal-hal yang bisa kita miliki, tetapi tidak kita jaga)</w:t>
      </w:r>
    </w:p>
    <w:p w14:paraId="4F8E442E" w14:textId="77777777" w:rsidR="001B418F" w:rsidRPr="00813992" w:rsidRDefault="001B418F" w:rsidP="001B418F">
      <w:pPr>
        <w:pStyle w:val="DaftarParagraf"/>
        <w:ind w:left="0" w:firstLine="720"/>
        <w:jc w:val="left"/>
        <w:rPr>
          <w:rFonts w:cs="Calibri Light"/>
          <w:lang w:val="id-ID"/>
        </w:rPr>
      </w:pPr>
      <w:r w:rsidRPr="00813992">
        <w:rPr>
          <w:rFonts w:cs="Calibri Light"/>
          <w:lang w:val="id-ID"/>
        </w:rPr>
        <w:t xml:space="preserve">If they say </w:t>
      </w:r>
    </w:p>
    <w:p w14:paraId="1FDA65D0" w14:textId="77777777" w:rsidR="001B418F" w:rsidRPr="00813992" w:rsidRDefault="001B418F" w:rsidP="001B418F">
      <w:pPr>
        <w:pStyle w:val="DaftarParagraf"/>
        <w:ind w:left="0" w:firstLine="720"/>
        <w:jc w:val="left"/>
        <w:rPr>
          <w:rFonts w:cs="Calibri Light"/>
          <w:i/>
          <w:iCs/>
          <w:lang w:val="id-ID"/>
        </w:rPr>
      </w:pPr>
      <w:r w:rsidRPr="00813992">
        <w:rPr>
          <w:rFonts w:cs="Calibri Light"/>
          <w:i/>
          <w:iCs/>
          <w:lang w:val="id-ID"/>
        </w:rPr>
        <w:t>(Jika mereka berkata)</w:t>
      </w:r>
    </w:p>
    <w:p w14:paraId="1880B2E2" w14:textId="77777777" w:rsidR="001B418F" w:rsidRPr="00813992" w:rsidRDefault="001B418F" w:rsidP="001B418F">
      <w:pPr>
        <w:pStyle w:val="DaftarParagraf"/>
        <w:ind w:left="0" w:firstLine="720"/>
        <w:rPr>
          <w:rFonts w:cs="Calibri Light"/>
          <w:lang w:val="id-ID"/>
        </w:rPr>
      </w:pPr>
      <w:r w:rsidRPr="00813992">
        <w:rPr>
          <w:rFonts w:cs="Calibri Light"/>
          <w:lang w:val="id-ID"/>
        </w:rPr>
        <w:t>Who cares if one more light goes out?</w:t>
      </w:r>
    </w:p>
    <w:p w14:paraId="1C5B452C" w14:textId="77777777" w:rsidR="001B418F" w:rsidRPr="00813992" w:rsidRDefault="001B418F" w:rsidP="001B418F">
      <w:pPr>
        <w:pStyle w:val="DaftarParagraf"/>
        <w:ind w:left="0" w:firstLine="720"/>
        <w:jc w:val="left"/>
        <w:rPr>
          <w:rFonts w:cs="Calibri Light"/>
          <w:i/>
          <w:iCs/>
          <w:lang w:val="id-ID"/>
        </w:rPr>
      </w:pPr>
      <w:r w:rsidRPr="00813992">
        <w:rPr>
          <w:rFonts w:cs="Calibri Light"/>
          <w:i/>
          <w:iCs/>
          <w:lang w:val="id-ID"/>
        </w:rPr>
        <w:t>(Siapa peduli jika satu cahaya lagi padam?)</w:t>
      </w:r>
    </w:p>
    <w:p w14:paraId="74795DE2" w14:textId="77777777" w:rsidR="001B418F" w:rsidRPr="00813992" w:rsidRDefault="001B418F" w:rsidP="001B418F">
      <w:pPr>
        <w:pStyle w:val="DaftarParagraf"/>
        <w:ind w:left="0" w:firstLine="720"/>
        <w:rPr>
          <w:rFonts w:cs="Calibri Light"/>
          <w:lang w:val="id-ID"/>
        </w:rPr>
      </w:pPr>
      <w:r w:rsidRPr="00813992">
        <w:rPr>
          <w:rFonts w:cs="Calibri Light"/>
          <w:lang w:val="id-ID"/>
        </w:rPr>
        <w:t>In the sky of a million stars</w:t>
      </w:r>
    </w:p>
    <w:p w14:paraId="6F138A14" w14:textId="77777777" w:rsidR="001B418F" w:rsidRPr="00813992" w:rsidRDefault="001B418F" w:rsidP="001B418F">
      <w:pPr>
        <w:pStyle w:val="DaftarParagraf"/>
        <w:ind w:left="0" w:firstLine="720"/>
        <w:jc w:val="left"/>
        <w:rPr>
          <w:rFonts w:cs="Calibri Light"/>
          <w:i/>
          <w:iCs/>
          <w:lang w:val="id-ID"/>
        </w:rPr>
      </w:pPr>
      <w:r w:rsidRPr="00813992">
        <w:rPr>
          <w:rFonts w:cs="Calibri Light"/>
          <w:i/>
          <w:iCs/>
          <w:lang w:val="id-ID"/>
        </w:rPr>
        <w:t>(Di tengah langit dengan jutaan bintang)</w:t>
      </w:r>
    </w:p>
    <w:p w14:paraId="5BA51F85" w14:textId="77777777" w:rsidR="001B418F" w:rsidRPr="00813992" w:rsidRDefault="001B418F" w:rsidP="001B418F">
      <w:pPr>
        <w:pStyle w:val="DaftarParagraf"/>
        <w:ind w:left="0" w:firstLine="720"/>
        <w:rPr>
          <w:rFonts w:cs="Calibri Light"/>
          <w:lang w:val="id-ID"/>
        </w:rPr>
      </w:pPr>
      <w:r w:rsidRPr="00813992">
        <w:rPr>
          <w:rFonts w:cs="Calibri Light"/>
          <w:lang w:val="id-ID"/>
        </w:rPr>
        <w:t>It flickers, flickers</w:t>
      </w:r>
    </w:p>
    <w:p w14:paraId="68B70DB3" w14:textId="77777777" w:rsidR="001B418F" w:rsidRPr="00813992" w:rsidRDefault="001B418F" w:rsidP="001B418F">
      <w:pPr>
        <w:pStyle w:val="DaftarParagraf"/>
        <w:ind w:left="0" w:firstLine="720"/>
        <w:jc w:val="left"/>
        <w:rPr>
          <w:rFonts w:cs="Calibri Light"/>
          <w:i/>
          <w:iCs/>
          <w:lang w:val="id-ID"/>
        </w:rPr>
      </w:pPr>
      <w:r w:rsidRPr="00813992">
        <w:rPr>
          <w:rFonts w:cs="Calibri Light"/>
          <w:i/>
          <w:iCs/>
          <w:lang w:val="id-ID"/>
        </w:rPr>
        <w:t>(Yang berkelap-kelip)</w:t>
      </w:r>
    </w:p>
    <w:p w14:paraId="51958ACE" w14:textId="77777777" w:rsidR="001B418F" w:rsidRPr="00813992" w:rsidRDefault="001B418F" w:rsidP="001B418F">
      <w:pPr>
        <w:pStyle w:val="DaftarParagraf"/>
        <w:ind w:left="0" w:firstLine="720"/>
        <w:rPr>
          <w:rFonts w:cs="Calibri Light"/>
          <w:lang w:val="id-ID"/>
        </w:rPr>
      </w:pPr>
      <w:r w:rsidRPr="00813992">
        <w:rPr>
          <w:rFonts w:cs="Calibri Light"/>
          <w:lang w:val="id-ID"/>
        </w:rPr>
        <w:t>Who cares when someone's time runs out?</w:t>
      </w:r>
    </w:p>
    <w:p w14:paraId="70FAE78F" w14:textId="77777777" w:rsidR="001B418F" w:rsidRPr="00813992" w:rsidRDefault="001B418F" w:rsidP="001B418F">
      <w:pPr>
        <w:pStyle w:val="DaftarParagraf"/>
        <w:ind w:left="0" w:firstLine="720"/>
        <w:jc w:val="left"/>
        <w:rPr>
          <w:rFonts w:cs="Calibri Light"/>
          <w:i/>
          <w:iCs/>
          <w:lang w:val="id-ID"/>
        </w:rPr>
      </w:pPr>
      <w:r w:rsidRPr="00813992">
        <w:rPr>
          <w:rFonts w:cs="Calibri Light"/>
          <w:i/>
          <w:iCs/>
          <w:lang w:val="id-ID"/>
        </w:rPr>
        <w:t>(Siapa peduli jika seseorang akan meninggal?)</w:t>
      </w:r>
    </w:p>
    <w:p w14:paraId="64925A46" w14:textId="77777777" w:rsidR="001B418F" w:rsidRPr="00813992" w:rsidRDefault="001B418F" w:rsidP="001B418F">
      <w:pPr>
        <w:pStyle w:val="DaftarParagraf"/>
        <w:ind w:left="0" w:firstLine="720"/>
        <w:rPr>
          <w:rFonts w:cs="Calibri Light"/>
          <w:lang w:val="id-ID"/>
        </w:rPr>
      </w:pPr>
      <w:r w:rsidRPr="00813992">
        <w:rPr>
          <w:rFonts w:cs="Calibri Light"/>
          <w:lang w:val="id-ID"/>
        </w:rPr>
        <w:t>If a moment is all we are</w:t>
      </w:r>
    </w:p>
    <w:p w14:paraId="5D9E1D0C" w14:textId="77777777" w:rsidR="001B418F" w:rsidRPr="00813992" w:rsidRDefault="001B418F" w:rsidP="001B418F">
      <w:pPr>
        <w:pStyle w:val="DaftarParagraf"/>
        <w:ind w:left="0" w:firstLine="720"/>
        <w:jc w:val="left"/>
        <w:rPr>
          <w:rFonts w:cs="Calibri Light"/>
          <w:i/>
          <w:iCs/>
          <w:lang w:val="id-ID"/>
        </w:rPr>
      </w:pPr>
      <w:r w:rsidRPr="00813992">
        <w:rPr>
          <w:rFonts w:cs="Calibri Light"/>
          <w:i/>
          <w:iCs/>
          <w:lang w:val="id-ID"/>
        </w:rPr>
        <w:t>(Jika kita hanyalah sementara)</w:t>
      </w:r>
    </w:p>
    <w:p w14:paraId="15CD4B99" w14:textId="77777777" w:rsidR="001B418F" w:rsidRPr="00813992" w:rsidRDefault="001B418F" w:rsidP="001B418F">
      <w:pPr>
        <w:pStyle w:val="DaftarParagraf"/>
        <w:ind w:left="0" w:firstLine="720"/>
        <w:rPr>
          <w:rFonts w:cs="Calibri Light"/>
          <w:lang w:val="id-ID"/>
        </w:rPr>
      </w:pPr>
      <w:r w:rsidRPr="00813992">
        <w:rPr>
          <w:rFonts w:cs="Calibri Light"/>
          <w:lang w:val="id-ID"/>
        </w:rPr>
        <w:t>We're quicker, quicker</w:t>
      </w:r>
    </w:p>
    <w:p w14:paraId="7FD9F82E" w14:textId="77777777" w:rsidR="001B418F" w:rsidRPr="00813992" w:rsidRDefault="001B418F" w:rsidP="001B418F">
      <w:pPr>
        <w:pStyle w:val="DaftarParagraf"/>
        <w:ind w:left="0" w:firstLine="720"/>
        <w:jc w:val="left"/>
        <w:rPr>
          <w:rFonts w:cs="Calibri Light"/>
          <w:i/>
          <w:iCs/>
          <w:lang w:val="id-ID"/>
        </w:rPr>
      </w:pPr>
      <w:r w:rsidRPr="00813992">
        <w:rPr>
          <w:rFonts w:cs="Calibri Light"/>
          <w:i/>
          <w:iCs/>
          <w:lang w:val="id-ID"/>
        </w:rPr>
        <w:t>(Kita bergegas-gegas)</w:t>
      </w:r>
    </w:p>
    <w:p w14:paraId="6813077A" w14:textId="77777777" w:rsidR="001B418F" w:rsidRPr="00813992" w:rsidRDefault="001B418F" w:rsidP="001B418F">
      <w:pPr>
        <w:pStyle w:val="DaftarParagraf"/>
        <w:ind w:left="0" w:firstLine="720"/>
        <w:rPr>
          <w:rFonts w:cs="Calibri Light"/>
          <w:lang w:val="id-ID"/>
        </w:rPr>
      </w:pPr>
      <w:r w:rsidRPr="00813992">
        <w:rPr>
          <w:rFonts w:cs="Calibri Light"/>
          <w:lang w:val="id-ID"/>
        </w:rPr>
        <w:t>Who cares if one more light goes out?</w:t>
      </w:r>
    </w:p>
    <w:p w14:paraId="3D12BC72" w14:textId="77777777" w:rsidR="001B418F" w:rsidRPr="00813992" w:rsidRDefault="001B418F" w:rsidP="001B418F">
      <w:pPr>
        <w:pStyle w:val="DaftarParagraf"/>
        <w:ind w:left="0" w:firstLine="720"/>
        <w:jc w:val="left"/>
        <w:rPr>
          <w:rFonts w:cs="Calibri Light"/>
          <w:i/>
          <w:iCs/>
          <w:lang w:val="id-ID"/>
        </w:rPr>
      </w:pPr>
      <w:r w:rsidRPr="00813992">
        <w:rPr>
          <w:rFonts w:cs="Calibri Light"/>
          <w:i/>
          <w:iCs/>
          <w:lang w:val="id-ID"/>
        </w:rPr>
        <w:t>(Siapa peduli jika satu cahaya lagi padam?)</w:t>
      </w:r>
    </w:p>
    <w:p w14:paraId="12D43530" w14:textId="77777777" w:rsidR="001B418F" w:rsidRPr="00813992" w:rsidRDefault="001B418F" w:rsidP="001B418F">
      <w:pPr>
        <w:pStyle w:val="DaftarParagraf"/>
        <w:ind w:left="0" w:firstLine="720"/>
        <w:rPr>
          <w:rFonts w:cs="Calibri Light"/>
          <w:lang w:val="id-ID"/>
        </w:rPr>
      </w:pPr>
      <w:r w:rsidRPr="00813992">
        <w:rPr>
          <w:rFonts w:cs="Calibri Light"/>
          <w:lang w:val="id-ID"/>
        </w:rPr>
        <w:t>Well I do</w:t>
      </w:r>
    </w:p>
    <w:p w14:paraId="720928C2" w14:textId="77777777" w:rsidR="001B418F" w:rsidRPr="00813992" w:rsidRDefault="001B418F" w:rsidP="001B418F">
      <w:pPr>
        <w:pStyle w:val="DaftarParagraf"/>
        <w:ind w:left="0" w:firstLine="720"/>
        <w:jc w:val="left"/>
        <w:rPr>
          <w:rFonts w:cs="Calibri Light"/>
          <w:i/>
          <w:iCs/>
          <w:lang w:val="id-ID"/>
        </w:rPr>
      </w:pPr>
      <w:r w:rsidRPr="00813992">
        <w:rPr>
          <w:rFonts w:cs="Calibri Light"/>
          <w:i/>
          <w:iCs/>
          <w:lang w:val="id-ID"/>
        </w:rPr>
        <w:t>(Aku peduli)</w:t>
      </w:r>
    </w:p>
    <w:p w14:paraId="5A0ACB72" w14:textId="3A6A7EB7" w:rsidR="001B418F" w:rsidRPr="00813992" w:rsidRDefault="001B418F" w:rsidP="001B418F">
      <w:pPr>
        <w:pStyle w:val="DaftarParagraf"/>
        <w:ind w:left="0" w:firstLine="720"/>
        <w:rPr>
          <w:rFonts w:cs="Calibri Light"/>
          <w:lang w:val="id-ID"/>
        </w:rPr>
      </w:pPr>
      <w:r w:rsidRPr="00813992">
        <w:rPr>
          <w:rFonts w:cs="Calibri Light"/>
          <w:lang w:val="id-ID"/>
        </w:rPr>
        <w:t xml:space="preserve">Kristus peduli akan kita, air mata dan duka kita. Datanglah </w:t>
      </w:r>
      <w:r w:rsidRPr="00813992">
        <w:rPr>
          <w:rFonts w:cs="Calibri Light"/>
          <w:lang w:val="id-ID"/>
        </w:rPr>
        <w:lastRenderedPageBreak/>
        <w:t>kepada</w:t>
      </w:r>
      <w:r w:rsidR="00D8686F">
        <w:rPr>
          <w:rFonts w:cs="Calibri Light"/>
          <w:lang w:val="id-ID"/>
        </w:rPr>
        <w:t>-</w:t>
      </w:r>
      <w:r w:rsidRPr="00813992">
        <w:rPr>
          <w:rFonts w:cs="Calibri Light"/>
          <w:lang w:val="id-ID"/>
        </w:rPr>
        <w:t>Nya, serahkan dukamu kepada</w:t>
      </w:r>
      <w:r w:rsidR="00D8686F">
        <w:rPr>
          <w:rFonts w:cs="Calibri Light"/>
          <w:lang w:val="id-ID"/>
        </w:rPr>
        <w:t>-</w:t>
      </w:r>
      <w:r w:rsidRPr="00813992">
        <w:rPr>
          <w:rFonts w:cs="Calibri Light"/>
          <w:lang w:val="id-ID"/>
        </w:rPr>
        <w:t xml:space="preserve">Nya, dan persilakan Dia merangkulmu dan berjalan bersamamu hingga usai. Dan setelah itu, kembalilah merajut pengharapanmu, di dalam Kristus, dengan kuasa kebangkitan Kristus, bersama Kristus. Amin.  </w:t>
      </w:r>
    </w:p>
    <w:p w14:paraId="6B2BB0E0" w14:textId="77777777" w:rsidR="001B418F" w:rsidRPr="00813992" w:rsidRDefault="001B418F" w:rsidP="001B418F">
      <w:pPr>
        <w:pStyle w:val="DaftarParagraf"/>
        <w:ind w:firstLine="720"/>
        <w:rPr>
          <w:rFonts w:cs="Calibri Light"/>
          <w:lang w:val="id-ID"/>
        </w:rPr>
      </w:pPr>
    </w:p>
    <w:p w14:paraId="062D60C3" w14:textId="063274B6" w:rsidR="001B418F" w:rsidRPr="00813992" w:rsidRDefault="001B418F" w:rsidP="001B418F">
      <w:pPr>
        <w:pStyle w:val="DaftarParagraf"/>
        <w:ind w:left="0" w:firstLine="720"/>
        <w:jc w:val="right"/>
        <w:rPr>
          <w:rFonts w:cs="Calibri Light"/>
          <w:lang w:val="id-ID"/>
        </w:rPr>
      </w:pPr>
      <w:r w:rsidRPr="00813992">
        <w:rPr>
          <w:rFonts w:cs="Calibri Light"/>
          <w:lang w:val="id-ID"/>
        </w:rPr>
        <w:t>(ap)</w:t>
      </w:r>
    </w:p>
    <w:p w14:paraId="15E5D529" w14:textId="77777777" w:rsidR="001B418F" w:rsidRPr="00813992" w:rsidRDefault="001B418F" w:rsidP="001B418F">
      <w:pPr>
        <w:pStyle w:val="DaftarParagraf"/>
        <w:ind w:left="0" w:firstLine="720"/>
        <w:rPr>
          <w:rFonts w:cs="Calibri Light"/>
          <w:lang w:val="id-ID"/>
        </w:rPr>
      </w:pPr>
    </w:p>
    <w:p w14:paraId="339BD4CD" w14:textId="2D2F41D7" w:rsidR="0014334D" w:rsidRPr="00813992" w:rsidRDefault="0014334D" w:rsidP="0064438F">
      <w:pPr>
        <w:pStyle w:val="TeksIsi"/>
        <w:ind w:left="0"/>
        <w:rPr>
          <w:lang w:val="id-ID"/>
        </w:rPr>
      </w:pPr>
    </w:p>
    <w:p w14:paraId="4C479CC2" w14:textId="77777777" w:rsidR="0014334D" w:rsidRPr="00813992" w:rsidRDefault="0014334D" w:rsidP="0064438F">
      <w:pPr>
        <w:pStyle w:val="TeksIsi"/>
        <w:ind w:left="0"/>
        <w:rPr>
          <w:lang w:val="id-ID"/>
        </w:rPr>
      </w:pPr>
    </w:p>
    <w:p w14:paraId="5BE32904" w14:textId="016E6419" w:rsidR="001B418F" w:rsidRPr="00813992" w:rsidRDefault="001B418F">
      <w:pPr>
        <w:rPr>
          <w:lang w:val="id-ID"/>
        </w:rPr>
      </w:pPr>
      <w:r w:rsidRPr="00813992">
        <w:rPr>
          <w:lang w:val="id-ID"/>
        </w:rPr>
        <w:br w:type="page"/>
      </w:r>
    </w:p>
    <w:p w14:paraId="72C50DEB" w14:textId="30E85BE1" w:rsidR="00AA2379" w:rsidRPr="00813992" w:rsidRDefault="002E7907" w:rsidP="00AA2379">
      <w:pPr>
        <w:rPr>
          <w:b/>
          <w:lang w:val="id-ID"/>
        </w:rPr>
      </w:pPr>
      <w:r w:rsidRPr="00813992">
        <w:rPr>
          <w:noProof/>
          <w:lang w:val="id-ID"/>
        </w:rPr>
        <w:lastRenderedPageBreak/>
        <mc:AlternateContent>
          <mc:Choice Requires="wps">
            <w:drawing>
              <wp:anchor distT="0" distB="0" distL="0" distR="0" simplePos="0" relativeHeight="251693568" behindDoc="0" locked="0" layoutInCell="1" hidden="0" allowOverlap="1" wp14:anchorId="405AC204" wp14:editId="6DD845CA">
                <wp:simplePos x="0" y="0"/>
                <wp:positionH relativeFrom="margin">
                  <wp:align>left</wp:align>
                </wp:positionH>
                <wp:positionV relativeFrom="paragraph">
                  <wp:posOffset>142875</wp:posOffset>
                </wp:positionV>
                <wp:extent cx="2447925" cy="1260000"/>
                <wp:effectExtent l="0" t="0" r="9525" b="0"/>
                <wp:wrapSquare wrapText="bothSides" distT="0" distB="0" distL="0" distR="0"/>
                <wp:docPr id="924002094" name="Persegi Panjang 924002094"/>
                <wp:cNvGraphicFramePr/>
                <a:graphic xmlns:a="http://schemas.openxmlformats.org/drawingml/2006/main">
                  <a:graphicData uri="http://schemas.microsoft.com/office/word/2010/wordprocessingShape">
                    <wps:wsp>
                      <wps:cNvSpPr/>
                      <wps:spPr>
                        <a:xfrm>
                          <a:off x="0" y="0"/>
                          <a:ext cx="2447925" cy="1260000"/>
                        </a:xfrm>
                        <a:prstGeom prst="rect">
                          <a:avLst/>
                        </a:prstGeom>
                        <a:solidFill>
                          <a:schemeClr val="bg1">
                            <a:lumMod val="85000"/>
                          </a:schemeClr>
                        </a:solidFill>
                        <a:ln>
                          <a:noFill/>
                        </a:ln>
                      </wps:spPr>
                      <wps:txbx>
                        <w:txbxContent>
                          <w:p w14:paraId="2E187A7B" w14:textId="77777777" w:rsidR="00AA2379" w:rsidRPr="00420EC4" w:rsidRDefault="00AA2379" w:rsidP="00AA2379">
                            <w:pPr>
                              <w:textDirection w:val="btLr"/>
                              <w:rPr>
                                <w:sz w:val="20"/>
                                <w:szCs w:val="20"/>
                              </w:rPr>
                            </w:pPr>
                            <w:r w:rsidRPr="00420EC4">
                              <w:rPr>
                                <w:b/>
                                <w:color w:val="000000"/>
                                <w:sz w:val="20"/>
                                <w:szCs w:val="20"/>
                              </w:rPr>
                              <w:t>KHOTBAH</w:t>
                            </w:r>
                          </w:p>
                          <w:p w14:paraId="7C1F9C9E" w14:textId="77777777" w:rsidR="00AA2379" w:rsidRPr="00420EC4" w:rsidRDefault="00AA2379" w:rsidP="00AA2379">
                            <w:pPr>
                              <w:textDirection w:val="btLr"/>
                              <w:rPr>
                                <w:sz w:val="20"/>
                                <w:szCs w:val="20"/>
                              </w:rPr>
                            </w:pPr>
                            <w:r w:rsidRPr="00420EC4">
                              <w:rPr>
                                <w:b/>
                                <w:color w:val="000000"/>
                                <w:sz w:val="20"/>
                                <w:szCs w:val="20"/>
                              </w:rPr>
                              <w:t>Minggu Paskah ke-2</w:t>
                            </w:r>
                          </w:p>
                          <w:p w14:paraId="63C854BB" w14:textId="77777777" w:rsidR="00AA2379" w:rsidRPr="00420EC4" w:rsidRDefault="00AA2379" w:rsidP="002E7907">
                            <w:pPr>
                              <w:pBdr>
                                <w:bottom w:val="single" w:sz="4" w:space="1" w:color="auto"/>
                              </w:pBdr>
                              <w:ind w:firstLine="6"/>
                              <w:textDirection w:val="btLr"/>
                              <w:rPr>
                                <w:sz w:val="20"/>
                                <w:szCs w:val="20"/>
                              </w:rPr>
                            </w:pPr>
                            <w:r w:rsidRPr="00420EC4">
                              <w:rPr>
                                <w:i/>
                                <w:color w:val="000000"/>
                                <w:sz w:val="20"/>
                                <w:szCs w:val="20"/>
                              </w:rPr>
                              <w:t>27 April 2025</w:t>
                            </w:r>
                          </w:p>
                          <w:p w14:paraId="1767632D" w14:textId="77777777" w:rsidR="00AA2379" w:rsidRPr="00420EC4" w:rsidRDefault="00AA2379" w:rsidP="00AA2379">
                            <w:pPr>
                              <w:ind w:firstLine="6"/>
                              <w:textDirection w:val="btLr"/>
                              <w:rPr>
                                <w:sz w:val="20"/>
                                <w:szCs w:val="20"/>
                              </w:rPr>
                            </w:pPr>
                          </w:p>
                          <w:p w14:paraId="745475A2" w14:textId="77777777" w:rsidR="00AA2379" w:rsidRPr="00420EC4" w:rsidRDefault="00AA2379" w:rsidP="00AA2379">
                            <w:pPr>
                              <w:ind w:left="1276" w:hanging="1270"/>
                              <w:textDirection w:val="btLr"/>
                              <w:rPr>
                                <w:sz w:val="20"/>
                                <w:szCs w:val="20"/>
                              </w:rPr>
                            </w:pPr>
                            <w:r w:rsidRPr="00420EC4">
                              <w:rPr>
                                <w:color w:val="000000"/>
                                <w:sz w:val="20"/>
                                <w:szCs w:val="20"/>
                              </w:rPr>
                              <w:t xml:space="preserve">Bacaan 1 : </w:t>
                            </w:r>
                            <w:r>
                              <w:rPr>
                                <w:color w:val="000000"/>
                                <w:sz w:val="20"/>
                                <w:szCs w:val="20"/>
                              </w:rPr>
                              <w:tab/>
                            </w:r>
                            <w:r w:rsidRPr="00420EC4">
                              <w:rPr>
                                <w:color w:val="000000"/>
                                <w:sz w:val="20"/>
                                <w:szCs w:val="20"/>
                              </w:rPr>
                              <w:t xml:space="preserve">Kisah Para Rasul 5:27-32, </w:t>
                            </w:r>
                          </w:p>
                          <w:p w14:paraId="6731C235" w14:textId="77777777" w:rsidR="00AA2379" w:rsidRPr="00420EC4" w:rsidRDefault="00AA2379" w:rsidP="00AA2379">
                            <w:pPr>
                              <w:ind w:left="1276" w:hanging="1270"/>
                              <w:textDirection w:val="btLr"/>
                              <w:rPr>
                                <w:sz w:val="20"/>
                                <w:szCs w:val="20"/>
                              </w:rPr>
                            </w:pPr>
                            <w:r w:rsidRPr="00420EC4">
                              <w:rPr>
                                <w:color w:val="000000"/>
                                <w:sz w:val="20"/>
                                <w:szCs w:val="20"/>
                              </w:rPr>
                              <w:t xml:space="preserve">Tanggapan: </w:t>
                            </w:r>
                            <w:r>
                              <w:rPr>
                                <w:color w:val="000000"/>
                                <w:sz w:val="20"/>
                                <w:szCs w:val="20"/>
                              </w:rPr>
                              <w:tab/>
                            </w:r>
                            <w:r w:rsidRPr="00420EC4">
                              <w:rPr>
                                <w:color w:val="000000"/>
                                <w:sz w:val="20"/>
                                <w:szCs w:val="20"/>
                              </w:rPr>
                              <w:t xml:space="preserve">Mazmur 118:14-29, </w:t>
                            </w:r>
                          </w:p>
                          <w:p w14:paraId="7AF45CEB" w14:textId="77777777" w:rsidR="00AA2379" w:rsidRPr="00420EC4" w:rsidRDefault="00AA2379" w:rsidP="00AA2379">
                            <w:pPr>
                              <w:ind w:left="1276" w:hanging="1270"/>
                              <w:textDirection w:val="btLr"/>
                              <w:rPr>
                                <w:sz w:val="20"/>
                                <w:szCs w:val="20"/>
                              </w:rPr>
                            </w:pPr>
                            <w:r w:rsidRPr="00420EC4">
                              <w:rPr>
                                <w:color w:val="000000"/>
                                <w:sz w:val="20"/>
                                <w:szCs w:val="20"/>
                              </w:rPr>
                              <w:t xml:space="preserve">Bacaan 2: </w:t>
                            </w:r>
                            <w:r>
                              <w:rPr>
                                <w:color w:val="000000"/>
                                <w:sz w:val="20"/>
                                <w:szCs w:val="20"/>
                              </w:rPr>
                              <w:tab/>
                            </w:r>
                            <w:r w:rsidRPr="00420EC4">
                              <w:rPr>
                                <w:color w:val="000000"/>
                                <w:sz w:val="20"/>
                                <w:szCs w:val="20"/>
                              </w:rPr>
                              <w:t xml:space="preserve">Wahyu 1:4-8, </w:t>
                            </w:r>
                          </w:p>
                          <w:p w14:paraId="0B9D9245" w14:textId="77777777" w:rsidR="00AA2379" w:rsidRPr="00420EC4" w:rsidRDefault="00AA2379" w:rsidP="00AA2379">
                            <w:pPr>
                              <w:ind w:left="1276" w:hanging="1270"/>
                              <w:textDirection w:val="btLr"/>
                              <w:rPr>
                                <w:sz w:val="20"/>
                                <w:szCs w:val="20"/>
                              </w:rPr>
                            </w:pPr>
                            <w:r w:rsidRPr="00420EC4">
                              <w:rPr>
                                <w:color w:val="000000"/>
                                <w:sz w:val="20"/>
                                <w:szCs w:val="20"/>
                              </w:rPr>
                              <w:t xml:space="preserve">Injil: </w:t>
                            </w:r>
                            <w:r>
                              <w:rPr>
                                <w:color w:val="000000"/>
                                <w:sz w:val="20"/>
                                <w:szCs w:val="20"/>
                              </w:rPr>
                              <w:tab/>
                            </w:r>
                            <w:r w:rsidRPr="00420EC4">
                              <w:rPr>
                                <w:color w:val="000000"/>
                                <w:sz w:val="20"/>
                                <w:szCs w:val="20"/>
                              </w:rPr>
                              <w:t>Yohanes 20:19-3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05AC204" id="Persegi Panjang 924002094" o:spid="_x0000_s1054" style="position:absolute;margin-left:0;margin-top:11.25pt;width:192.75pt;height:99.2pt;z-index:251693568;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" fillcolor="#d8d8d8 [2732]" stroked="f">
                <v:textbox inset="2.53958mm,1.2694mm,2.53958mm,1.2694mm">
                  <w:txbxContent>
                    <w:p w14:paraId="2E187A7B" w14:textId="77777777" w:rsidR="00AA2379" w:rsidRPr="00420EC4" w:rsidRDefault="00AA2379" w:rsidP="00AA2379">
                      <w:pPr>
                        <w:textDirection w:val="btLr"/>
                        <w:rPr>
                          <w:sz w:val="20"/>
                          <w:szCs w:val="20"/>
                        </w:rPr>
                      </w:pPr>
                      <w:r w:rsidRPr="00420EC4">
                        <w:rPr>
                          <w:b/>
                          <w:color w:val="000000"/>
                          <w:sz w:val="20"/>
                          <w:szCs w:val="20"/>
                        </w:rPr>
                        <w:t>KHOTBAH</w:t>
                      </w:r>
                    </w:p>
                    <w:p w14:paraId="7C1F9C9E" w14:textId="77777777" w:rsidR="00AA2379" w:rsidRPr="00420EC4" w:rsidRDefault="00AA2379" w:rsidP="00AA2379">
                      <w:pPr>
                        <w:textDirection w:val="btLr"/>
                        <w:rPr>
                          <w:sz w:val="20"/>
                          <w:szCs w:val="20"/>
                        </w:rPr>
                      </w:pPr>
                      <w:r w:rsidRPr="00420EC4">
                        <w:rPr>
                          <w:b/>
                          <w:color w:val="000000"/>
                          <w:sz w:val="20"/>
                          <w:szCs w:val="20"/>
                        </w:rPr>
                        <w:t>Minggu Paskah ke-2</w:t>
                      </w:r>
                    </w:p>
                    <w:p w14:paraId="63C854BB" w14:textId="77777777" w:rsidR="00AA2379" w:rsidRPr="00420EC4" w:rsidRDefault="00AA2379" w:rsidP="002E7907">
                      <w:pPr>
                        <w:pBdr>
                          <w:bottom w:val="single" w:sz="4" w:space="1" w:color="auto"/>
                        </w:pBdr>
                        <w:ind w:firstLine="6"/>
                        <w:textDirection w:val="btLr"/>
                        <w:rPr>
                          <w:sz w:val="20"/>
                          <w:szCs w:val="20"/>
                        </w:rPr>
                      </w:pPr>
                      <w:r w:rsidRPr="00420EC4">
                        <w:rPr>
                          <w:i/>
                          <w:color w:val="000000"/>
                          <w:sz w:val="20"/>
                          <w:szCs w:val="20"/>
                        </w:rPr>
                        <w:t>27 April 2025</w:t>
                      </w:r>
                    </w:p>
                    <w:p w14:paraId="1767632D" w14:textId="77777777" w:rsidR="00AA2379" w:rsidRPr="00420EC4" w:rsidRDefault="00AA2379" w:rsidP="00AA2379">
                      <w:pPr>
                        <w:ind w:firstLine="6"/>
                        <w:textDirection w:val="btLr"/>
                        <w:rPr>
                          <w:sz w:val="20"/>
                          <w:szCs w:val="20"/>
                        </w:rPr>
                      </w:pPr>
                    </w:p>
                    <w:p w14:paraId="745475A2" w14:textId="77777777" w:rsidR="00AA2379" w:rsidRPr="00420EC4" w:rsidRDefault="00AA2379" w:rsidP="00AA2379">
                      <w:pPr>
                        <w:ind w:left="1276" w:hanging="1270"/>
                        <w:textDirection w:val="btLr"/>
                        <w:rPr>
                          <w:sz w:val="20"/>
                          <w:szCs w:val="20"/>
                        </w:rPr>
                      </w:pPr>
                      <w:r w:rsidRPr="00420EC4">
                        <w:rPr>
                          <w:color w:val="000000"/>
                          <w:sz w:val="20"/>
                          <w:szCs w:val="20"/>
                        </w:rPr>
                        <w:t xml:space="preserve">Bacaan 1 : </w:t>
                      </w:r>
                      <w:r>
                        <w:rPr>
                          <w:color w:val="000000"/>
                          <w:sz w:val="20"/>
                          <w:szCs w:val="20"/>
                        </w:rPr>
                        <w:tab/>
                      </w:r>
                      <w:r w:rsidRPr="00420EC4">
                        <w:rPr>
                          <w:color w:val="000000"/>
                          <w:sz w:val="20"/>
                          <w:szCs w:val="20"/>
                        </w:rPr>
                        <w:t xml:space="preserve">Kisah Para Rasul 5:27-32, </w:t>
                      </w:r>
                    </w:p>
                    <w:p w14:paraId="6731C235" w14:textId="77777777" w:rsidR="00AA2379" w:rsidRPr="00420EC4" w:rsidRDefault="00AA2379" w:rsidP="00AA2379">
                      <w:pPr>
                        <w:ind w:left="1276" w:hanging="1270"/>
                        <w:textDirection w:val="btLr"/>
                        <w:rPr>
                          <w:sz w:val="20"/>
                          <w:szCs w:val="20"/>
                        </w:rPr>
                      </w:pPr>
                      <w:r w:rsidRPr="00420EC4">
                        <w:rPr>
                          <w:color w:val="000000"/>
                          <w:sz w:val="20"/>
                          <w:szCs w:val="20"/>
                        </w:rPr>
                        <w:t xml:space="preserve">Tanggapan: </w:t>
                      </w:r>
                      <w:r>
                        <w:rPr>
                          <w:color w:val="000000"/>
                          <w:sz w:val="20"/>
                          <w:szCs w:val="20"/>
                        </w:rPr>
                        <w:tab/>
                      </w:r>
                      <w:r w:rsidRPr="00420EC4">
                        <w:rPr>
                          <w:color w:val="000000"/>
                          <w:sz w:val="20"/>
                          <w:szCs w:val="20"/>
                        </w:rPr>
                        <w:t xml:space="preserve">Mazmur 118:14-29, </w:t>
                      </w:r>
                    </w:p>
                    <w:p w14:paraId="7AF45CEB" w14:textId="77777777" w:rsidR="00AA2379" w:rsidRPr="00420EC4" w:rsidRDefault="00AA2379" w:rsidP="00AA2379">
                      <w:pPr>
                        <w:ind w:left="1276" w:hanging="1270"/>
                        <w:textDirection w:val="btLr"/>
                        <w:rPr>
                          <w:sz w:val="20"/>
                          <w:szCs w:val="20"/>
                        </w:rPr>
                      </w:pPr>
                      <w:r w:rsidRPr="00420EC4">
                        <w:rPr>
                          <w:color w:val="000000"/>
                          <w:sz w:val="20"/>
                          <w:szCs w:val="20"/>
                        </w:rPr>
                        <w:t xml:space="preserve">Bacaan 2: </w:t>
                      </w:r>
                      <w:r>
                        <w:rPr>
                          <w:color w:val="000000"/>
                          <w:sz w:val="20"/>
                          <w:szCs w:val="20"/>
                        </w:rPr>
                        <w:tab/>
                      </w:r>
                      <w:r w:rsidRPr="00420EC4">
                        <w:rPr>
                          <w:color w:val="000000"/>
                          <w:sz w:val="20"/>
                          <w:szCs w:val="20"/>
                        </w:rPr>
                        <w:t xml:space="preserve">Wahyu 1:4-8, </w:t>
                      </w:r>
                    </w:p>
                    <w:p w14:paraId="0B9D9245" w14:textId="77777777" w:rsidR="00AA2379" w:rsidRPr="00420EC4" w:rsidRDefault="00AA2379" w:rsidP="00AA2379">
                      <w:pPr>
                        <w:ind w:left="1276" w:hanging="1270"/>
                        <w:textDirection w:val="btLr"/>
                        <w:rPr>
                          <w:sz w:val="20"/>
                          <w:szCs w:val="20"/>
                        </w:rPr>
                      </w:pPr>
                      <w:r w:rsidRPr="00420EC4">
                        <w:rPr>
                          <w:color w:val="000000"/>
                          <w:sz w:val="20"/>
                          <w:szCs w:val="20"/>
                        </w:rPr>
                        <w:t xml:space="preserve">Injil: </w:t>
                      </w:r>
                      <w:r>
                        <w:rPr>
                          <w:color w:val="000000"/>
                          <w:sz w:val="20"/>
                          <w:szCs w:val="20"/>
                        </w:rPr>
                        <w:tab/>
                      </w:r>
                      <w:r w:rsidRPr="00420EC4">
                        <w:rPr>
                          <w:color w:val="000000"/>
                          <w:sz w:val="20"/>
                          <w:szCs w:val="20"/>
                        </w:rPr>
                        <w:t>Yohanes 20:19-31</w:t>
                      </w:r>
                    </w:p>
                  </w:txbxContent>
                </v:textbox>
                <w10:wrap type="square" anchorx="margin"/>
              </v:rect>
            </w:pict>
          </mc:Fallback>
        </mc:AlternateContent>
      </w:r>
      <w:r w:rsidRPr="00813992">
        <w:rPr>
          <w:noProof/>
          <w:lang w:val="id-ID"/>
        </w:rPr>
        <mc:AlternateContent>
          <mc:Choice Requires="wps">
            <w:drawing>
              <wp:anchor distT="45720" distB="45720" distL="114300" distR="114300" simplePos="0" relativeHeight="251692544" behindDoc="0" locked="0" layoutInCell="1" hidden="0" allowOverlap="1" wp14:anchorId="35B13A99" wp14:editId="6D859576">
                <wp:simplePos x="0" y="0"/>
                <wp:positionH relativeFrom="margin">
                  <wp:align>right</wp:align>
                </wp:positionH>
                <wp:positionV relativeFrom="paragraph">
                  <wp:posOffset>179070</wp:posOffset>
                </wp:positionV>
                <wp:extent cx="1743075" cy="1200150"/>
                <wp:effectExtent l="0" t="0" r="0" b="0"/>
                <wp:wrapSquare wrapText="bothSides" distT="45720" distB="45720" distL="114300" distR="114300"/>
                <wp:docPr id="924002093" name="Persegi Panjang 924002093"/>
                <wp:cNvGraphicFramePr/>
                <a:graphic xmlns:a="http://schemas.openxmlformats.org/drawingml/2006/main">
                  <a:graphicData uri="http://schemas.microsoft.com/office/word/2010/wordprocessingShape">
                    <wps:wsp>
                      <wps:cNvSpPr/>
                      <wps:spPr>
                        <a:xfrm>
                          <a:off x="0" y="0"/>
                          <a:ext cx="1743075" cy="1200150"/>
                        </a:xfrm>
                        <a:prstGeom prst="rect">
                          <a:avLst/>
                        </a:prstGeom>
                        <a:noFill/>
                        <a:ln>
                          <a:noFill/>
                        </a:ln>
                      </wps:spPr>
                      <wps:txbx>
                        <w:txbxContent>
                          <w:p w14:paraId="3AAC9634" w14:textId="77777777" w:rsidR="002E7907" w:rsidRDefault="00AA2379" w:rsidP="00AA2379">
                            <w:pPr>
                              <w:jc w:val="center"/>
                              <w:textDirection w:val="btLr"/>
                              <w:rPr>
                                <w:rFonts w:ascii="Cooper Black" w:eastAsia="Corben" w:hAnsi="Cooper Black" w:cs="Corben"/>
                                <w:color w:val="000000"/>
                                <w:sz w:val="28"/>
                              </w:rPr>
                            </w:pPr>
                            <w:r w:rsidRPr="002E7907">
                              <w:rPr>
                                <w:rFonts w:ascii="Cooper Black" w:eastAsia="Corben" w:hAnsi="Cooper Black" w:cs="Corben"/>
                                <w:color w:val="000000"/>
                                <w:sz w:val="28"/>
                              </w:rPr>
                              <w:t xml:space="preserve">Mengikuti </w:t>
                            </w:r>
                          </w:p>
                          <w:p w14:paraId="3E80F58D" w14:textId="1278ADB4" w:rsidR="00AA2379" w:rsidRPr="002E7907" w:rsidRDefault="00AA2379" w:rsidP="00AA2379">
                            <w:pPr>
                              <w:jc w:val="center"/>
                              <w:textDirection w:val="btLr"/>
                              <w:rPr>
                                <w:rFonts w:ascii="Cooper Black" w:hAnsi="Cooper Black"/>
                              </w:rPr>
                            </w:pPr>
                            <w:r w:rsidRPr="002E7907">
                              <w:rPr>
                                <w:rFonts w:ascii="Cooper Black" w:eastAsia="Corben" w:hAnsi="Cooper Black" w:cs="Corben"/>
                                <w:color w:val="000000"/>
                                <w:sz w:val="28"/>
                              </w:rPr>
                              <w:t xml:space="preserve">Jejak Tomas; </w:t>
                            </w:r>
                          </w:p>
                          <w:p w14:paraId="64B6BA57" w14:textId="77777777" w:rsidR="002E7907" w:rsidRDefault="00AA2379" w:rsidP="00AA2379">
                            <w:pPr>
                              <w:jc w:val="center"/>
                              <w:textDirection w:val="btLr"/>
                              <w:rPr>
                                <w:rFonts w:ascii="Cooper Black" w:eastAsia="Corben" w:hAnsi="Cooper Black" w:cs="Corben"/>
                                <w:color w:val="000000"/>
                                <w:sz w:val="28"/>
                              </w:rPr>
                            </w:pPr>
                            <w:r w:rsidRPr="002E7907">
                              <w:rPr>
                                <w:rFonts w:ascii="Cooper Black" w:eastAsia="Corben" w:hAnsi="Cooper Black" w:cs="Corben"/>
                                <w:color w:val="000000"/>
                                <w:sz w:val="28"/>
                              </w:rPr>
                              <w:t>Sangsi</w:t>
                            </w:r>
                          </w:p>
                          <w:p w14:paraId="7458E6A1" w14:textId="51179523" w:rsidR="00AA2379" w:rsidRDefault="00AA2379" w:rsidP="00AA2379">
                            <w:pPr>
                              <w:jc w:val="center"/>
                              <w:textDirection w:val="btLr"/>
                              <w:rPr>
                                <w:rFonts w:ascii="Cooper Black" w:eastAsia="Corben" w:hAnsi="Cooper Black" w:cs="Corben"/>
                                <w:color w:val="000000"/>
                                <w:sz w:val="28"/>
                              </w:rPr>
                            </w:pPr>
                            <w:r w:rsidRPr="002E7907">
                              <w:rPr>
                                <w:rFonts w:ascii="Cooper Black" w:eastAsia="Corben" w:hAnsi="Cooper Black" w:cs="Corben"/>
                                <w:color w:val="000000"/>
                                <w:sz w:val="28"/>
                              </w:rPr>
                              <w:t>menjadi Saksi</w:t>
                            </w:r>
                          </w:p>
                          <w:p w14:paraId="079AF813" w14:textId="77777777" w:rsidR="002E7907" w:rsidRPr="00055BA2" w:rsidRDefault="002E7907" w:rsidP="002E7907">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9504605" w14:textId="77777777" w:rsidR="002E7907" w:rsidRPr="00420EC4" w:rsidRDefault="002E7907" w:rsidP="002E7907">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5B13A99" id="Persegi Panjang 924002093" o:spid="_x0000_s1055" style="position:absolute;margin-left:86.05pt;margin-top:14.1pt;width:137.25pt;height:94.5pt;z-index:251692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" filled="f" stroked="f">
                <v:textbox inset="2.53958mm,1.2694mm,2.53958mm,1.2694mm">
                  <w:txbxContent>
                    <w:p w14:paraId="3AAC9634" w14:textId="77777777" w:rsidR="002E7907" w:rsidRDefault="00AA2379" w:rsidP="00AA2379">
                      <w:pPr>
                        <w:jc w:val="center"/>
                        <w:textDirection w:val="btLr"/>
                        <w:rPr>
                          <w:rFonts w:ascii="Cooper Black" w:eastAsia="Corben" w:hAnsi="Cooper Black" w:cs="Corben"/>
                          <w:color w:val="000000"/>
                          <w:sz w:val="28"/>
                        </w:rPr>
                      </w:pPr>
                      <w:r w:rsidRPr="002E7907">
                        <w:rPr>
                          <w:rFonts w:ascii="Cooper Black" w:eastAsia="Corben" w:hAnsi="Cooper Black" w:cs="Corben"/>
                          <w:color w:val="000000"/>
                          <w:sz w:val="28"/>
                        </w:rPr>
                        <w:t xml:space="preserve">Mengikuti </w:t>
                      </w:r>
                    </w:p>
                    <w:p w14:paraId="3E80F58D" w14:textId="1278ADB4" w:rsidR="00AA2379" w:rsidRPr="002E7907" w:rsidRDefault="00AA2379" w:rsidP="00AA2379">
                      <w:pPr>
                        <w:jc w:val="center"/>
                        <w:textDirection w:val="btLr"/>
                        <w:rPr>
                          <w:rFonts w:ascii="Cooper Black" w:hAnsi="Cooper Black"/>
                        </w:rPr>
                      </w:pPr>
                      <w:r w:rsidRPr="002E7907">
                        <w:rPr>
                          <w:rFonts w:ascii="Cooper Black" w:eastAsia="Corben" w:hAnsi="Cooper Black" w:cs="Corben"/>
                          <w:color w:val="000000"/>
                          <w:sz w:val="28"/>
                        </w:rPr>
                        <w:t xml:space="preserve">Jejak Tomas; </w:t>
                      </w:r>
                    </w:p>
                    <w:p w14:paraId="64B6BA57" w14:textId="77777777" w:rsidR="002E7907" w:rsidRDefault="00AA2379" w:rsidP="00AA2379">
                      <w:pPr>
                        <w:jc w:val="center"/>
                        <w:textDirection w:val="btLr"/>
                        <w:rPr>
                          <w:rFonts w:ascii="Cooper Black" w:eastAsia="Corben" w:hAnsi="Cooper Black" w:cs="Corben"/>
                          <w:color w:val="000000"/>
                          <w:sz w:val="28"/>
                        </w:rPr>
                      </w:pPr>
                      <w:r w:rsidRPr="002E7907">
                        <w:rPr>
                          <w:rFonts w:ascii="Cooper Black" w:eastAsia="Corben" w:hAnsi="Cooper Black" w:cs="Corben"/>
                          <w:color w:val="000000"/>
                          <w:sz w:val="28"/>
                        </w:rPr>
                        <w:t>Sangsi</w:t>
                      </w:r>
                    </w:p>
                    <w:p w14:paraId="7458E6A1" w14:textId="51179523" w:rsidR="00AA2379" w:rsidRDefault="00AA2379" w:rsidP="00AA2379">
                      <w:pPr>
                        <w:jc w:val="center"/>
                        <w:textDirection w:val="btLr"/>
                        <w:rPr>
                          <w:rFonts w:ascii="Cooper Black" w:eastAsia="Corben" w:hAnsi="Cooper Black" w:cs="Corben"/>
                          <w:color w:val="000000"/>
                          <w:sz w:val="28"/>
                        </w:rPr>
                      </w:pPr>
                      <w:r w:rsidRPr="002E7907">
                        <w:rPr>
                          <w:rFonts w:ascii="Cooper Black" w:eastAsia="Corben" w:hAnsi="Cooper Black" w:cs="Corben"/>
                          <w:color w:val="000000"/>
                          <w:sz w:val="28"/>
                        </w:rPr>
                        <w:t>menjadi Saksi</w:t>
                      </w:r>
                    </w:p>
                    <w:p w14:paraId="079AF813" w14:textId="77777777" w:rsidR="002E7907" w:rsidRPr="00055BA2" w:rsidRDefault="002E7907" w:rsidP="002E7907">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9504605" w14:textId="77777777" w:rsidR="002E7907" w:rsidRPr="00420EC4" w:rsidRDefault="002E7907" w:rsidP="002E7907">
                      <w:pPr>
                        <w:textDirection w:val="btLr"/>
                      </w:pPr>
                    </w:p>
                  </w:txbxContent>
                </v:textbox>
                <w10:wrap type="square" anchorx="margin"/>
              </v:rect>
            </w:pict>
          </mc:Fallback>
        </mc:AlternateContent>
      </w:r>
    </w:p>
    <w:p w14:paraId="0CB3EC3B" w14:textId="77777777" w:rsidR="00AA2379" w:rsidRPr="00813992" w:rsidRDefault="00AA2379" w:rsidP="00AA2379">
      <w:pPr>
        <w:rPr>
          <w:lang w:val="id-ID"/>
        </w:rPr>
      </w:pPr>
    </w:p>
    <w:p w14:paraId="6D7A50A6" w14:textId="77777777" w:rsidR="00AA2379" w:rsidRPr="00813992" w:rsidRDefault="00AA2379" w:rsidP="00AA2379">
      <w:pPr>
        <w:rPr>
          <w:lang w:val="id-ID"/>
        </w:rPr>
      </w:pPr>
    </w:p>
    <w:p w14:paraId="0874D982" w14:textId="77777777" w:rsidR="00AA2379" w:rsidRPr="00813992" w:rsidRDefault="00AA2379" w:rsidP="00AA2379">
      <w:pPr>
        <w:jc w:val="both"/>
        <w:rPr>
          <w:b/>
          <w:lang w:val="id-ID"/>
        </w:rPr>
      </w:pPr>
      <w:r w:rsidRPr="00813992">
        <w:rPr>
          <w:b/>
          <w:lang w:val="id-ID"/>
        </w:rPr>
        <w:t>DASAR PEMIKIRAN</w:t>
      </w:r>
    </w:p>
    <w:p w14:paraId="05C9049B" w14:textId="77777777" w:rsidR="00AA2379" w:rsidRDefault="00AA2379" w:rsidP="00AA2379">
      <w:pPr>
        <w:ind w:firstLine="851"/>
        <w:jc w:val="both"/>
        <w:rPr>
          <w:lang w:val="id-ID"/>
        </w:rPr>
      </w:pPr>
      <w:r w:rsidRPr="00813992">
        <w:rPr>
          <w:lang w:val="id-ID"/>
        </w:rPr>
        <w:t>Tomas, salah satu dari dua belas murid Yesus. Ia dikenal dengan julukan "Tomas yang tidak percaya" atau "Tomas si Peragu" karena keraguannya terhadap kebangkitan Yesus. Ketika para murid lain memberi tahu bahwa mereka telah melihat Yesus yang bangkit, Tomas berkata bahwa ia tidak akan percaya sebelum melihat dan menyentuh bekas paku di tangan Yesus serta menyentuh luka di lambung-Nya (Yohanes 20:24-25). Namun, ketika Yesus menampakkan diri kepada Tomas dan para murid lainnya, Tomas akhirnya percaya dan berseru, “Ya Tuhanku dan Allahku!” (Yohanes 20:28).</w:t>
      </w:r>
    </w:p>
    <w:p w14:paraId="4CBAEF32" w14:textId="4B5462AA" w:rsidR="00C97D6A" w:rsidRPr="00813992" w:rsidRDefault="00C97D6A" w:rsidP="00C97D6A">
      <w:pPr>
        <w:ind w:firstLine="851"/>
        <w:jc w:val="both"/>
        <w:rPr>
          <w:lang w:val="id-ID"/>
        </w:rPr>
      </w:pPr>
      <w:r>
        <w:rPr>
          <w:lang w:val="id-ID"/>
        </w:rPr>
        <w:t xml:space="preserve">Saat Yesus hadir menyapa </w:t>
      </w:r>
      <w:r w:rsidRPr="00C97D6A">
        <w:rPr>
          <w:lang w:val="id-ID"/>
        </w:rPr>
        <w:t>Tomas</w:t>
      </w:r>
      <w:r>
        <w:rPr>
          <w:lang w:val="id-ID"/>
        </w:rPr>
        <w:t xml:space="preserve">, ia </w:t>
      </w:r>
      <w:r w:rsidRPr="00C97D6A">
        <w:rPr>
          <w:lang w:val="id-ID"/>
        </w:rPr>
        <w:t xml:space="preserve"> tidak memegang bekas luka Yesus</w:t>
      </w:r>
      <w:r>
        <w:rPr>
          <w:lang w:val="id-ID"/>
        </w:rPr>
        <w:t>.</w:t>
      </w:r>
      <w:r w:rsidRPr="00C97D6A">
        <w:rPr>
          <w:lang w:val="id-ID"/>
        </w:rPr>
        <w:t xml:space="preserve"> </w:t>
      </w:r>
      <w:r>
        <w:rPr>
          <w:lang w:val="id-ID"/>
        </w:rPr>
        <w:t>N</w:t>
      </w:r>
      <w:r w:rsidRPr="00C97D6A">
        <w:rPr>
          <w:lang w:val="id-ID"/>
        </w:rPr>
        <w:t>amun kehadiran Yesus yang terluka mengubah pemahamannya. Awalnya dia tidak percaya</w:t>
      </w:r>
      <w:r>
        <w:rPr>
          <w:lang w:val="id-ID"/>
        </w:rPr>
        <w:t xml:space="preserve">. Namun </w:t>
      </w:r>
      <w:r w:rsidRPr="00C97D6A">
        <w:rPr>
          <w:lang w:val="id-ID"/>
        </w:rPr>
        <w:t>pertemuan dengan Yesus yang terluka justru membuat dia percaya.</w:t>
      </w:r>
      <w:r>
        <w:rPr>
          <w:lang w:val="id-ID"/>
        </w:rPr>
        <w:t xml:space="preserve"> </w:t>
      </w:r>
      <w:r w:rsidRPr="00C97D6A">
        <w:rPr>
          <w:lang w:val="id-ID"/>
        </w:rPr>
        <w:t>Tanpa memegang luka Yesus, Tomas mengucapkan pengakuan imannya dengan berkata “Ya Tuhanku Ya Allahku”</w:t>
      </w:r>
      <w:r>
        <w:rPr>
          <w:lang w:val="id-ID"/>
        </w:rPr>
        <w:t xml:space="preserve">. </w:t>
      </w:r>
      <w:r w:rsidRPr="00C97D6A">
        <w:rPr>
          <w:lang w:val="id-ID"/>
        </w:rPr>
        <w:t xml:space="preserve">Dalam perspektif </w:t>
      </w:r>
      <w:r>
        <w:rPr>
          <w:lang w:val="id-ID"/>
        </w:rPr>
        <w:t>teologi d</w:t>
      </w:r>
      <w:r w:rsidRPr="00C97D6A">
        <w:rPr>
          <w:lang w:val="id-ID"/>
        </w:rPr>
        <w:t>isabilitas, pengakuan Paulus tidak hanya mengakui sifat ke Allah-an Yesus. Namun, dalam sifat keAllahnya ada sisi disabilitas yang ada dalam diri Yesus yang secara utuh juga diterima oleh Thomas sebagai Tuhan dan Allah.</w:t>
      </w:r>
      <w:r>
        <w:rPr>
          <w:lang w:val="id-ID"/>
        </w:rPr>
        <w:t xml:space="preserve"> </w:t>
      </w:r>
      <w:r w:rsidR="007A2811" w:rsidRPr="007A2811">
        <w:rPr>
          <w:lang w:val="id-ID"/>
        </w:rPr>
        <w:t>Tubuh Yesus yang terluka menjadi sebuah berita bahwa pengampunan dan pemulihan relasi Allah dan manusia tetap terbuka.</w:t>
      </w:r>
      <w:r w:rsidR="007A2811">
        <w:rPr>
          <w:lang w:val="id-ID"/>
        </w:rPr>
        <w:t xml:space="preserve"> </w:t>
      </w:r>
    </w:p>
    <w:p w14:paraId="0BC26084" w14:textId="77777777" w:rsidR="00AA2379" w:rsidRPr="00813992" w:rsidRDefault="00AA2379" w:rsidP="00AA2379">
      <w:pPr>
        <w:ind w:firstLine="851"/>
        <w:jc w:val="both"/>
        <w:rPr>
          <w:lang w:val="id-ID"/>
        </w:rPr>
      </w:pPr>
      <w:r w:rsidRPr="00813992">
        <w:rPr>
          <w:lang w:val="id-ID"/>
        </w:rPr>
        <w:t xml:space="preserve">Tomas adalah tokoh yang mengajarkan kita tentang bagaimana iman bisa tumbuh dari keraguan, dan keberanian untuk mengikut Yesus meskipun ada risiko besar. Dari Tomas, kita akan </w:t>
      </w:r>
      <w:r w:rsidRPr="00813992">
        <w:rPr>
          <w:lang w:val="id-ID"/>
        </w:rPr>
        <w:lastRenderedPageBreak/>
        <w:t>belajar bagaimana seorang pribadi yang sangsi akan kebangkitan Kristus berubah menjadi saksi kebangkitan itu.</w:t>
      </w:r>
    </w:p>
    <w:p w14:paraId="3AFD4FE4" w14:textId="77777777" w:rsidR="00AA2379" w:rsidRPr="00813992" w:rsidRDefault="00AA2379" w:rsidP="00AA2379">
      <w:pPr>
        <w:jc w:val="both"/>
        <w:rPr>
          <w:b/>
          <w:lang w:val="id-ID"/>
        </w:rPr>
      </w:pPr>
    </w:p>
    <w:p w14:paraId="22EEB08D" w14:textId="77777777" w:rsidR="00AA2379" w:rsidRPr="00813992" w:rsidRDefault="00AA2379" w:rsidP="00AA2379">
      <w:pPr>
        <w:jc w:val="both"/>
        <w:rPr>
          <w:b/>
          <w:lang w:val="id-ID"/>
        </w:rPr>
      </w:pPr>
    </w:p>
    <w:p w14:paraId="39F7D914" w14:textId="77777777" w:rsidR="00AA2379" w:rsidRPr="00813992" w:rsidRDefault="00AA2379" w:rsidP="00AA2379">
      <w:pPr>
        <w:jc w:val="both"/>
        <w:rPr>
          <w:b/>
          <w:lang w:val="id-ID"/>
        </w:rPr>
      </w:pPr>
      <w:r w:rsidRPr="00813992">
        <w:rPr>
          <w:b/>
          <w:lang w:val="id-ID"/>
        </w:rPr>
        <w:t>TAFSIR LEKSIONARIS</w:t>
      </w:r>
    </w:p>
    <w:p w14:paraId="744FB585" w14:textId="77777777" w:rsidR="00AA2379" w:rsidRPr="00813992" w:rsidRDefault="00AA2379" w:rsidP="00AA2379">
      <w:pPr>
        <w:jc w:val="both"/>
        <w:rPr>
          <w:b/>
          <w:lang w:val="id-ID"/>
        </w:rPr>
      </w:pPr>
      <w:bookmarkStart w:id="7" w:name="_heading=h.gjdgxs" w:colFirst="0" w:colLast="0"/>
      <w:bookmarkEnd w:id="7"/>
    </w:p>
    <w:p w14:paraId="30F3A6AE" w14:textId="77777777" w:rsidR="00AA2379" w:rsidRPr="00813992" w:rsidRDefault="00AA2379" w:rsidP="00AA2379">
      <w:pPr>
        <w:ind w:firstLine="6"/>
        <w:jc w:val="both"/>
        <w:rPr>
          <w:b/>
          <w:lang w:val="id-ID"/>
        </w:rPr>
      </w:pPr>
      <w:r w:rsidRPr="00813992">
        <w:rPr>
          <w:b/>
          <w:lang w:val="id-ID"/>
        </w:rPr>
        <w:t>Kisah Para Rasul 5:27-32</w:t>
      </w:r>
    </w:p>
    <w:p w14:paraId="0E4E2254" w14:textId="0FF445E1" w:rsidR="00AA2379" w:rsidRPr="00813992" w:rsidRDefault="00AA2379" w:rsidP="00AA2379">
      <w:pPr>
        <w:ind w:firstLine="851"/>
        <w:jc w:val="both"/>
        <w:rPr>
          <w:lang w:val="id-ID"/>
        </w:rPr>
      </w:pPr>
      <w:r w:rsidRPr="00813992">
        <w:rPr>
          <w:lang w:val="id-ID"/>
        </w:rPr>
        <w:t xml:space="preserve">Bagian ini berbicara tentang kesaksian para rasul di hadapan Mahkamah Agama Yahudi setelah kebangkitan Yesus. Dalam bagian ini, Petrus dan rasul-rasul lainnya dengan berani bersaksi tentang kebangkitan Yesus, meskipun ada ancaman dan larangan untuk mengajar tentang Yesus. Mereka berkata, </w:t>
      </w:r>
      <w:r w:rsidRPr="00813992">
        <w:rPr>
          <w:i/>
          <w:lang w:val="id-ID"/>
        </w:rPr>
        <w:t>“Kami harus lebih taat kepada Allah daripada kepada manusia”</w:t>
      </w:r>
      <w:r w:rsidRPr="00813992">
        <w:rPr>
          <w:lang w:val="id-ID"/>
        </w:rPr>
        <w:t xml:space="preserve"> (Ayat 29)</w:t>
      </w:r>
      <w:r w:rsidR="00C97D6A">
        <w:rPr>
          <w:lang w:val="id-ID"/>
        </w:rPr>
        <w:t>.</w:t>
      </w:r>
      <w:r w:rsidRPr="00813992">
        <w:rPr>
          <w:lang w:val="id-ID"/>
        </w:rPr>
        <w:t xml:space="preserve"> </w:t>
      </w:r>
      <w:r w:rsidR="00C97D6A">
        <w:rPr>
          <w:lang w:val="id-ID"/>
        </w:rPr>
        <w:t xml:space="preserve">Dengan tegas mereka </w:t>
      </w:r>
      <w:r w:rsidRPr="00813992">
        <w:rPr>
          <w:lang w:val="id-ID"/>
        </w:rPr>
        <w:t>menyatakan bahwa Yesus yang disalibkan, telah dibangkitkan oleh Allah</w:t>
      </w:r>
      <w:r w:rsidR="00C97D6A">
        <w:rPr>
          <w:lang w:val="id-ID"/>
        </w:rPr>
        <w:t>. M</w:t>
      </w:r>
      <w:r w:rsidRPr="00813992">
        <w:rPr>
          <w:lang w:val="id-ID"/>
        </w:rPr>
        <w:t>ereka adalah saksi-saksi dari kebangkitan-Nya.</w:t>
      </w:r>
    </w:p>
    <w:p w14:paraId="66879E12" w14:textId="77777777" w:rsidR="00AA2379" w:rsidRPr="00813992" w:rsidRDefault="00AA2379" w:rsidP="002E7907">
      <w:pPr>
        <w:ind w:firstLine="851"/>
        <w:jc w:val="both"/>
        <w:rPr>
          <w:lang w:val="id-ID"/>
        </w:rPr>
      </w:pPr>
      <w:r w:rsidRPr="00813992">
        <w:rPr>
          <w:lang w:val="id-ID"/>
        </w:rPr>
        <w:t xml:space="preserve">Di sini Para Rasul menunjukkan bahwa meskipun ada tantangan dari otoritas dunia, mereka dipanggil untuk bersaksi tentang apa yang telah mereka lihat dan alami. </w:t>
      </w:r>
    </w:p>
    <w:p w14:paraId="7BC80329" w14:textId="77777777" w:rsidR="00AA2379" w:rsidRPr="00813992" w:rsidRDefault="00AA2379" w:rsidP="00AA2379">
      <w:pPr>
        <w:jc w:val="both"/>
        <w:rPr>
          <w:b/>
          <w:lang w:val="id-ID"/>
        </w:rPr>
      </w:pPr>
    </w:p>
    <w:p w14:paraId="432E27F1" w14:textId="77777777" w:rsidR="00AA2379" w:rsidRPr="00813992" w:rsidRDefault="00AA2379" w:rsidP="00AA2379">
      <w:pPr>
        <w:ind w:firstLine="6"/>
        <w:jc w:val="both"/>
        <w:rPr>
          <w:b/>
          <w:lang w:val="id-ID"/>
        </w:rPr>
      </w:pPr>
      <w:r w:rsidRPr="00813992">
        <w:rPr>
          <w:b/>
          <w:lang w:val="id-ID"/>
        </w:rPr>
        <w:t>Mazmur 118:14-29</w:t>
      </w:r>
    </w:p>
    <w:p w14:paraId="5CBF1FB1" w14:textId="3A4F5BF8" w:rsidR="00AA2379" w:rsidRPr="00813992" w:rsidRDefault="00AA2379" w:rsidP="00C97D6A">
      <w:pPr>
        <w:jc w:val="both"/>
        <w:rPr>
          <w:lang w:val="id-ID"/>
        </w:rPr>
      </w:pPr>
      <w:r w:rsidRPr="00813992">
        <w:rPr>
          <w:lang w:val="id-ID"/>
        </w:rPr>
        <w:t>Mazmur ini mengungkapkan pujian kepada Allah yang memberi keselamatan dan kemenangan. Penulis mengakui Allah sebagai sumber kekuatan dan nyanyian, serta yang memberikan keselamatan (ayat 14). Ada tema pembebasan dari kesulitan, keselamatan yang datang dari Allah, dan tanggapan penuh syukur dari umat Allah. Ayat terkenal dalam pasal ini, “</w:t>
      </w:r>
      <w:r w:rsidRPr="00813992">
        <w:rPr>
          <w:i/>
          <w:lang w:val="id-ID"/>
        </w:rPr>
        <w:t>Batu yang dibuang oleh tukang-tukang bangunan telah menjadi batu penjuru</w:t>
      </w:r>
      <w:r w:rsidRPr="00813992">
        <w:rPr>
          <w:lang w:val="id-ID"/>
        </w:rPr>
        <w:t>” (ayat 22), sering</w:t>
      </w:r>
      <w:r w:rsidR="00C97D6A">
        <w:rPr>
          <w:lang w:val="id-ID"/>
        </w:rPr>
        <w:t xml:space="preserve"> </w:t>
      </w:r>
      <w:r w:rsidRPr="00813992">
        <w:rPr>
          <w:lang w:val="id-ID"/>
        </w:rPr>
        <w:t>kali dilihat sebagai nubuat tentang Kristus, yang meskipun ditolak oleh banyak orang, menjadi dasar dari keselamatan bagi semua.</w:t>
      </w:r>
    </w:p>
    <w:p w14:paraId="2B2FACA8" w14:textId="77777777" w:rsidR="00AA2379" w:rsidRPr="00813992" w:rsidRDefault="00AA2379" w:rsidP="00AA2379">
      <w:pPr>
        <w:ind w:firstLine="720"/>
        <w:jc w:val="both"/>
        <w:rPr>
          <w:lang w:val="id-ID"/>
        </w:rPr>
      </w:pPr>
    </w:p>
    <w:p w14:paraId="5EFF7D53" w14:textId="77777777" w:rsidR="00AA2379" w:rsidRPr="00813992" w:rsidRDefault="00AA2379" w:rsidP="00AA2379">
      <w:pPr>
        <w:ind w:firstLine="6"/>
        <w:jc w:val="both"/>
        <w:rPr>
          <w:b/>
          <w:lang w:val="id-ID"/>
        </w:rPr>
      </w:pPr>
      <w:r w:rsidRPr="00813992">
        <w:rPr>
          <w:b/>
          <w:lang w:val="id-ID"/>
        </w:rPr>
        <w:t>Wahyu 1:4-8</w:t>
      </w:r>
    </w:p>
    <w:p w14:paraId="0A77C042" w14:textId="77777777" w:rsidR="00AA2379" w:rsidRPr="00813992" w:rsidRDefault="00AA2379" w:rsidP="002E7907">
      <w:pPr>
        <w:ind w:firstLine="851"/>
        <w:jc w:val="both"/>
        <w:rPr>
          <w:lang w:val="id-ID"/>
        </w:rPr>
      </w:pPr>
      <w:r w:rsidRPr="00813992">
        <w:rPr>
          <w:lang w:val="id-ID"/>
        </w:rPr>
        <w:t>Beberapa hal yang disampaikan dalam bagian ini, yaitu:</w:t>
      </w:r>
    </w:p>
    <w:p w14:paraId="2F17550E" w14:textId="77777777" w:rsidR="00AA2379" w:rsidRPr="00813992" w:rsidRDefault="00AA2379" w:rsidP="002E7907">
      <w:pPr>
        <w:widowControl/>
        <w:numPr>
          <w:ilvl w:val="0"/>
          <w:numId w:val="14"/>
        </w:numPr>
        <w:autoSpaceDE/>
        <w:autoSpaceDN/>
        <w:ind w:left="426" w:hanging="426"/>
        <w:jc w:val="both"/>
        <w:rPr>
          <w:lang w:val="id-ID"/>
        </w:rPr>
      </w:pPr>
      <w:r w:rsidRPr="00813992">
        <w:rPr>
          <w:lang w:val="id-ID"/>
        </w:rPr>
        <w:t>Wahyu 1:5 menyatakan Yesus sebagai “</w:t>
      </w:r>
      <w:r w:rsidRPr="00813992">
        <w:rPr>
          <w:i/>
          <w:lang w:val="id-ID"/>
        </w:rPr>
        <w:t>Saksi yang setia, yang pertama bangkit dari antara orang mati, dan yang berkuasa atas raja-raja bumi.</w:t>
      </w:r>
      <w:r w:rsidRPr="00813992">
        <w:rPr>
          <w:lang w:val="id-ID"/>
        </w:rPr>
        <w:t xml:space="preserve">” Ini menegaskan peran Yesus sebagai </w:t>
      </w:r>
      <w:r w:rsidRPr="00813992">
        <w:rPr>
          <w:lang w:val="id-ID"/>
        </w:rPr>
        <w:lastRenderedPageBreak/>
        <w:t>yang pertama bangkit dan saksi yang setia, memberikan jaminan bahwa kebangkitan-Nya adalah bukti dari janji Allah.</w:t>
      </w:r>
    </w:p>
    <w:p w14:paraId="2D26D2F4" w14:textId="77777777" w:rsidR="00AA2379" w:rsidRPr="00813992" w:rsidRDefault="00AA2379" w:rsidP="002E7907">
      <w:pPr>
        <w:widowControl/>
        <w:numPr>
          <w:ilvl w:val="0"/>
          <w:numId w:val="14"/>
        </w:numPr>
        <w:autoSpaceDE/>
        <w:autoSpaceDN/>
        <w:ind w:left="426" w:hanging="426"/>
        <w:jc w:val="both"/>
        <w:rPr>
          <w:lang w:val="id-ID"/>
        </w:rPr>
      </w:pPr>
      <w:r w:rsidRPr="00813992">
        <w:rPr>
          <w:lang w:val="id-ID"/>
        </w:rPr>
        <w:t>Wahyu 1:8 menyebut Yesus sebagai “</w:t>
      </w:r>
      <w:r w:rsidRPr="00813992">
        <w:rPr>
          <w:i/>
          <w:lang w:val="id-ID"/>
        </w:rPr>
        <w:t>Alfa dan Omega, firman Tuhan Allah, yang ada dan yang sudah ada dan yang akan datang, Yang Mahakuasa.</w:t>
      </w:r>
      <w:r w:rsidRPr="00813992">
        <w:rPr>
          <w:lang w:val="id-ID"/>
        </w:rPr>
        <w:t>” Ini menunjukkan bahwa Yesus adalah yang kekal, mencakup segala sesuatu dari awal hingga akhir, dan berdaulat atas waktu dan sejarah.</w:t>
      </w:r>
    </w:p>
    <w:p w14:paraId="45779E73" w14:textId="77777777" w:rsidR="00AA2379" w:rsidRPr="00813992" w:rsidRDefault="00AA2379" w:rsidP="002E7907">
      <w:pPr>
        <w:widowControl/>
        <w:numPr>
          <w:ilvl w:val="0"/>
          <w:numId w:val="14"/>
        </w:numPr>
        <w:autoSpaceDE/>
        <w:autoSpaceDN/>
        <w:ind w:left="426" w:hanging="426"/>
        <w:jc w:val="both"/>
        <w:rPr>
          <w:lang w:val="id-ID"/>
        </w:rPr>
      </w:pPr>
      <w:r w:rsidRPr="00813992">
        <w:rPr>
          <w:lang w:val="id-ID"/>
        </w:rPr>
        <w:t xml:space="preserve">Wahyu 1:7 berbicara tentang </w:t>
      </w:r>
      <w:r w:rsidRPr="00813992">
        <w:rPr>
          <w:i/>
          <w:lang w:val="id-ID"/>
        </w:rPr>
        <w:t>“Ia akan datang dengan awan-awan dan setiap mata akan melihat Dia, juga mereka yang telah menikam Dia”</w:t>
      </w:r>
      <w:r w:rsidRPr="00813992">
        <w:rPr>
          <w:lang w:val="id-ID"/>
        </w:rPr>
        <w:t xml:space="preserve"> Ini merujuk pada saat dimana Yesus akan terlihat oleh semua orang, dan mereka akan mengakui Dia. Di sini ada elemen penampakan Yesus yang universal dan penuh kuasa.</w:t>
      </w:r>
    </w:p>
    <w:p w14:paraId="19068A61" w14:textId="77777777" w:rsidR="00AA2379" w:rsidRPr="00813992" w:rsidRDefault="00AA2379" w:rsidP="002E7907">
      <w:pPr>
        <w:widowControl/>
        <w:numPr>
          <w:ilvl w:val="0"/>
          <w:numId w:val="14"/>
        </w:numPr>
        <w:autoSpaceDE/>
        <w:autoSpaceDN/>
        <w:ind w:left="426" w:hanging="426"/>
        <w:jc w:val="both"/>
        <w:rPr>
          <w:lang w:val="id-ID"/>
        </w:rPr>
      </w:pPr>
      <w:r w:rsidRPr="00813992">
        <w:rPr>
          <w:lang w:val="id-ID"/>
        </w:rPr>
        <w:t xml:space="preserve">Wahyu 1:4 memberikan salam kepada jemaat dengan frasa </w:t>
      </w:r>
      <w:r w:rsidRPr="00813992">
        <w:rPr>
          <w:i/>
          <w:lang w:val="id-ID"/>
        </w:rPr>
        <w:t xml:space="preserve">“kasih karunia dan damai sejahtera dari Dia yang ada dan yang sudah ada dan yang akan datang”. </w:t>
      </w:r>
      <w:r w:rsidRPr="00813992">
        <w:rPr>
          <w:lang w:val="id-ID"/>
        </w:rPr>
        <w:t>Ini adalah panggilan untuk menerima kasih karunia dari Tuhan yang kekal.</w:t>
      </w:r>
    </w:p>
    <w:p w14:paraId="2AF77498" w14:textId="77777777" w:rsidR="00AA2379" w:rsidRPr="00813992" w:rsidRDefault="00AA2379" w:rsidP="00AA2379">
      <w:pPr>
        <w:tabs>
          <w:tab w:val="left" w:pos="720"/>
          <w:tab w:val="center" w:pos="3117"/>
        </w:tabs>
        <w:jc w:val="both"/>
        <w:rPr>
          <w:lang w:val="id-ID"/>
        </w:rPr>
      </w:pPr>
      <w:r w:rsidRPr="00813992">
        <w:rPr>
          <w:lang w:val="id-ID"/>
        </w:rPr>
        <w:tab/>
      </w:r>
      <w:r w:rsidRPr="00813992">
        <w:rPr>
          <w:lang w:val="id-ID"/>
        </w:rPr>
        <w:tab/>
      </w:r>
    </w:p>
    <w:p w14:paraId="7240BE63" w14:textId="77777777" w:rsidR="00AA2379" w:rsidRPr="00813992" w:rsidRDefault="00AA2379" w:rsidP="00AA2379">
      <w:pPr>
        <w:ind w:firstLine="6"/>
        <w:jc w:val="both"/>
        <w:rPr>
          <w:b/>
          <w:lang w:val="id-ID"/>
        </w:rPr>
      </w:pPr>
      <w:r w:rsidRPr="00813992">
        <w:rPr>
          <w:b/>
          <w:lang w:val="id-ID"/>
        </w:rPr>
        <w:t>Yohanes 20:19-31</w:t>
      </w:r>
    </w:p>
    <w:p w14:paraId="38D4CDA2" w14:textId="77777777" w:rsidR="00AA2379" w:rsidRPr="00813992" w:rsidRDefault="00AA2379" w:rsidP="002E7907">
      <w:pPr>
        <w:ind w:firstLine="851"/>
        <w:jc w:val="both"/>
        <w:rPr>
          <w:lang w:val="id-ID"/>
        </w:rPr>
      </w:pPr>
      <w:r w:rsidRPr="00813992">
        <w:rPr>
          <w:lang w:val="id-ID"/>
        </w:rPr>
        <w:t>Dalam perikop ini, Yohanes menggambarkan dua penampakan Yesus kepada murid-murid-Nya setelah kebangkitan-Nya. Melalui peristiwa ini, Yohanes menekankan beberapa tema penting, yaitu damai sejahtera, misi pengutusan, penerimaan Roh Kudus, iman, dan pengakuan akan Yesus sebagai Tuhan.</w:t>
      </w:r>
    </w:p>
    <w:p w14:paraId="56E18875" w14:textId="77777777" w:rsidR="00AA2379" w:rsidRPr="00813992" w:rsidRDefault="00AA2379" w:rsidP="002E7907">
      <w:pPr>
        <w:widowControl/>
        <w:numPr>
          <w:ilvl w:val="0"/>
          <w:numId w:val="15"/>
        </w:numPr>
        <w:autoSpaceDE/>
        <w:autoSpaceDN/>
        <w:ind w:left="426" w:hanging="426"/>
        <w:jc w:val="both"/>
        <w:rPr>
          <w:lang w:val="id-ID"/>
        </w:rPr>
      </w:pPr>
      <w:r w:rsidRPr="00813992">
        <w:rPr>
          <w:lang w:val="id-ID"/>
        </w:rPr>
        <w:t>Yesus Menampakkan Diri kepada Murid-Murid (Yohanes 20:19-23)</w:t>
      </w:r>
    </w:p>
    <w:p w14:paraId="253CCAB8" w14:textId="77777777" w:rsidR="00AA2379" w:rsidRPr="00813992" w:rsidRDefault="00AA2379" w:rsidP="002E7907">
      <w:pPr>
        <w:ind w:left="426"/>
        <w:jc w:val="both"/>
        <w:rPr>
          <w:lang w:val="id-ID"/>
        </w:rPr>
      </w:pPr>
      <w:r w:rsidRPr="00813992">
        <w:rPr>
          <w:lang w:val="id-ID"/>
        </w:rPr>
        <w:t>Setelah kebangkitan-Nya, Yesus menampakkan diri kepada murid-murid yang berkumpul di rumah dengan pintu terkunci karena takut. Kehadiran Yesus di tengah mereka meskipun pintu terkunci menunjukkan kuasa-Nya yang melampaui batasan fisik. Dia menyapa mereka dengan ucapan, "Damai sejahtera bagi kamu," yang bukan hanya salam biasa, tetapi juga menunjukkan damai yang sejati setelah kebangkitan-Nya. Damai ini mencerminkan rekonsiliasi antara Allah dan manusia melalui kebangkitan-Nya.</w:t>
      </w:r>
    </w:p>
    <w:p w14:paraId="2839C2FF" w14:textId="77777777" w:rsidR="00AA2379" w:rsidRPr="00813992" w:rsidRDefault="00AA2379" w:rsidP="002E7907">
      <w:pPr>
        <w:ind w:left="426"/>
        <w:jc w:val="both"/>
        <w:rPr>
          <w:lang w:val="id-ID"/>
        </w:rPr>
      </w:pPr>
      <w:r w:rsidRPr="00813992">
        <w:rPr>
          <w:lang w:val="id-ID"/>
        </w:rPr>
        <w:t xml:space="preserve">Yesus kemudian memberi para murid-Nya tugas pengutusan: "Sama seperti Bapa mengutus Aku, demikian juga Aku mengutus kamu." Ini menekankan bahwa murid-murid harus </w:t>
      </w:r>
      <w:r w:rsidRPr="00813992">
        <w:rPr>
          <w:lang w:val="id-ID"/>
        </w:rPr>
        <w:lastRenderedPageBreak/>
        <w:t>melanjutkan misi Yesus, membawa kabar baik dan perdamaian kepada dunia. Dengan mengembuskan napas-Nya dan memberikan Roh Kudus, Yesus memperlengkapi mereka untuk menjalankan misi ini. Tindakan ini mengingatkan pada penciptaan manusia dalam Kejadian 2:7, di mana Allah menghembuskan napas kehidupan. Di sini, Roh Kudus adalah pemberian yang memperbaharui dan memberi hidup rohani kepada para murid.</w:t>
      </w:r>
    </w:p>
    <w:p w14:paraId="05778056" w14:textId="77777777" w:rsidR="00AA2379" w:rsidRPr="00813992" w:rsidRDefault="00AA2379" w:rsidP="002E7907">
      <w:pPr>
        <w:widowControl/>
        <w:numPr>
          <w:ilvl w:val="0"/>
          <w:numId w:val="15"/>
        </w:numPr>
        <w:autoSpaceDE/>
        <w:autoSpaceDN/>
        <w:ind w:left="426" w:hanging="426"/>
        <w:jc w:val="both"/>
        <w:rPr>
          <w:lang w:val="id-ID"/>
        </w:rPr>
      </w:pPr>
      <w:r w:rsidRPr="00813992">
        <w:rPr>
          <w:lang w:val="id-ID"/>
        </w:rPr>
        <w:t>Tomas dan Imannya yang Dipulihkan (Yohanes 20:24-29)</w:t>
      </w:r>
    </w:p>
    <w:p w14:paraId="3EC91F2E" w14:textId="35556F37" w:rsidR="007A2811" w:rsidRDefault="00AA2379" w:rsidP="007A2811">
      <w:pPr>
        <w:ind w:left="426"/>
        <w:jc w:val="both"/>
        <w:rPr>
          <w:lang w:val="id-ID"/>
        </w:rPr>
      </w:pPr>
      <w:r w:rsidRPr="00813992">
        <w:rPr>
          <w:lang w:val="id-ID"/>
        </w:rPr>
        <w:t>Tomas, salah satu dari dua belas murid, tidak hadir saat Yesus pertama kali menampakkan diri. Ketika murid-murid lain memberitahukan kepadanya bahwa mereka telah melihat Yesus, Tomas meragukannya. Ia ingin bukti fisik: melihat dan menyentuh luka Yesus.</w:t>
      </w:r>
      <w:r w:rsidR="007A2811">
        <w:rPr>
          <w:lang w:val="id-ID"/>
        </w:rPr>
        <w:t xml:space="preserve"> </w:t>
      </w:r>
      <w:r w:rsidRPr="00813992">
        <w:rPr>
          <w:lang w:val="id-ID"/>
        </w:rPr>
        <w:t>Delapan hari kemudian, Yesus menampakkan diri lagi, kali ini dengan Tomas hadir. Yesus dengan lembut mengundang Tomas untuk menyentuh luka-luka-Nya, menunjukkan bahwa Dia mengerti keraguan Tomas. Setelah Tomas melihat dan menyentuh Yesus, ia memberikan pengakuan iman yang kuat: “Ya Tuhanku dan Allahku!” Ini adalah pengakuan ilahi dan kristologis yang paling eksplisit dalam Injil, mengakui Yesus bukan hanya sebagai Mesias, tetapi juga sebagai Tuhan.</w:t>
      </w:r>
      <w:r w:rsidR="007A2811">
        <w:rPr>
          <w:lang w:val="id-ID"/>
        </w:rPr>
        <w:t xml:space="preserve"> </w:t>
      </w:r>
      <w:r w:rsidRPr="00813992">
        <w:rPr>
          <w:lang w:val="id-ID"/>
        </w:rPr>
        <w:t>Yesus kemudian mengatakan bahwa mereka yang percaya tanpa melihat akan diberkati. Ini adalah pesan bagi generasi mendatang yang tidak akan melihat Yesus secara fisik tetapi tetap dipanggil untuk percaya melalui kesaksian para rasul dan karya Roh Kudus.</w:t>
      </w:r>
      <w:r w:rsidR="007A2811">
        <w:rPr>
          <w:lang w:val="id-ID"/>
        </w:rPr>
        <w:t xml:space="preserve"> </w:t>
      </w:r>
      <w:r w:rsidR="007A2811" w:rsidRPr="007A2811">
        <w:rPr>
          <w:lang w:val="id-ID"/>
        </w:rPr>
        <w:t>Dalam perspektif teologi disabilitas, pengakuan Paulus tidak hanya mengakui sifat ke Allah-an Yesus. Namun, dalam sifat ke</w:t>
      </w:r>
      <w:r w:rsidR="00711E01">
        <w:rPr>
          <w:lang w:val="id-ID"/>
        </w:rPr>
        <w:t>-</w:t>
      </w:r>
      <w:r w:rsidR="007A2811" w:rsidRPr="007A2811">
        <w:rPr>
          <w:lang w:val="id-ID"/>
        </w:rPr>
        <w:t>Allah</w:t>
      </w:r>
      <w:r w:rsidR="00711E01">
        <w:rPr>
          <w:lang w:val="id-ID"/>
        </w:rPr>
        <w:t>an-N</w:t>
      </w:r>
      <w:r w:rsidR="007A2811" w:rsidRPr="007A2811">
        <w:rPr>
          <w:lang w:val="id-ID"/>
        </w:rPr>
        <w:t>ya ada sisi disabilitas yang ada dalam diri Yesus yang secara utuh juga diterima oleh Thomas sebagai Tuhan dan Allah. Tubuh Yesus yang terluka menjadi sebuah berita bahwa pengampunan dan pemulihan relasi Allah dan manusia tetap terbuka.</w:t>
      </w:r>
    </w:p>
    <w:p w14:paraId="46B06284" w14:textId="77777777" w:rsidR="007A2811" w:rsidRPr="00813992" w:rsidRDefault="007A2811" w:rsidP="002E7907">
      <w:pPr>
        <w:ind w:left="426"/>
        <w:jc w:val="both"/>
        <w:rPr>
          <w:lang w:val="id-ID"/>
        </w:rPr>
      </w:pPr>
    </w:p>
    <w:p w14:paraId="1E68C2C2" w14:textId="77777777" w:rsidR="00AA2379" w:rsidRPr="00813992" w:rsidRDefault="00AA2379" w:rsidP="002E7907">
      <w:pPr>
        <w:widowControl/>
        <w:numPr>
          <w:ilvl w:val="0"/>
          <w:numId w:val="15"/>
        </w:numPr>
        <w:autoSpaceDE/>
        <w:autoSpaceDN/>
        <w:ind w:left="426" w:hanging="426"/>
        <w:jc w:val="both"/>
        <w:rPr>
          <w:lang w:val="id-ID"/>
        </w:rPr>
      </w:pPr>
      <w:r w:rsidRPr="00813992">
        <w:rPr>
          <w:lang w:val="id-ID"/>
        </w:rPr>
        <w:t>Tujuan Penulisan Injil Yohanes (Yohanes 20:30-31)</w:t>
      </w:r>
    </w:p>
    <w:p w14:paraId="34046006" w14:textId="77777777" w:rsidR="00AA2379" w:rsidRDefault="00AA2379" w:rsidP="002E7907">
      <w:pPr>
        <w:ind w:left="426"/>
        <w:jc w:val="both"/>
        <w:rPr>
          <w:lang w:val="id-ID"/>
        </w:rPr>
      </w:pPr>
      <w:r w:rsidRPr="00813992">
        <w:rPr>
          <w:lang w:val="id-ID"/>
        </w:rPr>
        <w:t xml:space="preserve">Yohanes menutup bagian ini dengan menjelaskan tujuan dari Injilnya. Ia mencatat tanda-tanda yang dilakukan Yesus agar para pembaca percaya bahwa Yesus adalah Mesias, Anak Allah, </w:t>
      </w:r>
      <w:r w:rsidRPr="00813992">
        <w:rPr>
          <w:lang w:val="id-ID"/>
        </w:rPr>
        <w:lastRenderedPageBreak/>
        <w:t>dan melalui iman ini, mereka memperoleh hidup dalam nama-Nya. Yohanes menegaskan bahwa iman bukan hanya sekadar percaya pada mukjizat, tetapi pada pengakuan penuh akan identitas Yesus sebagai Tuhan dan penyelamat.</w:t>
      </w:r>
    </w:p>
    <w:p w14:paraId="54917092" w14:textId="77777777" w:rsidR="007A2811" w:rsidRPr="00813992" w:rsidRDefault="007A2811" w:rsidP="002E7907">
      <w:pPr>
        <w:ind w:left="426"/>
        <w:jc w:val="both"/>
        <w:rPr>
          <w:lang w:val="id-ID"/>
        </w:rPr>
      </w:pPr>
    </w:p>
    <w:p w14:paraId="2926F0A8" w14:textId="77777777" w:rsidR="00AA2379" w:rsidRPr="00813992" w:rsidRDefault="00AA2379" w:rsidP="002E7907">
      <w:pPr>
        <w:ind w:left="426"/>
        <w:jc w:val="both"/>
        <w:rPr>
          <w:lang w:val="id-ID"/>
        </w:rPr>
      </w:pPr>
      <w:r w:rsidRPr="00813992">
        <w:rPr>
          <w:lang w:val="id-ID"/>
        </w:rPr>
        <w:t>Perikop ini menegaskan pentingnya iman, pengutusan, dan penerimaan Roh Kudus. Tomas, yang awalnya meragukan, akhirnya memberikan pengakuan iman yang sangat kuat, menunjukkan bahwa Tuhan bekerja dalam hati yang penuh keraguan. Yesus mengundang kita untuk percaya kepada-Nya, bahkan jika kita tidak melihat-Nya secara fisik. Inilah panggilan bagi setiap orang Kristen untuk percaya tanpa syarat, karena melalui iman itulah kita menerima hidup yang kekal.</w:t>
      </w:r>
    </w:p>
    <w:p w14:paraId="55EB3226" w14:textId="77777777" w:rsidR="00AA2379" w:rsidRPr="00813992" w:rsidRDefault="00AA2379" w:rsidP="00AA2379">
      <w:pPr>
        <w:jc w:val="both"/>
        <w:rPr>
          <w:lang w:val="id-ID"/>
        </w:rPr>
      </w:pPr>
    </w:p>
    <w:p w14:paraId="29BDB576" w14:textId="77777777" w:rsidR="001A10BD" w:rsidRPr="00813992" w:rsidRDefault="001A10BD" w:rsidP="00AA2379">
      <w:pPr>
        <w:jc w:val="both"/>
        <w:rPr>
          <w:lang w:val="id-ID"/>
        </w:rPr>
      </w:pPr>
    </w:p>
    <w:p w14:paraId="1B1235DB" w14:textId="02D3B6C1" w:rsidR="00AA2379" w:rsidRPr="00813992" w:rsidRDefault="00AA2379" w:rsidP="00AA2379">
      <w:pPr>
        <w:jc w:val="both"/>
        <w:rPr>
          <w:b/>
          <w:lang w:val="id-ID"/>
        </w:rPr>
      </w:pPr>
      <w:r w:rsidRPr="00813992">
        <w:rPr>
          <w:b/>
          <w:lang w:val="id-ID"/>
        </w:rPr>
        <w:t>BERITA YANG AKAN DISAMPAIKAN</w:t>
      </w:r>
    </w:p>
    <w:p w14:paraId="24A8C92F" w14:textId="77777777" w:rsidR="00AA2379" w:rsidRPr="00813992" w:rsidRDefault="00AA2379" w:rsidP="007A2811">
      <w:pPr>
        <w:pBdr>
          <w:top w:val="nil"/>
          <w:left w:val="nil"/>
          <w:bottom w:val="nil"/>
          <w:right w:val="nil"/>
          <w:between w:val="nil"/>
        </w:pBdr>
        <w:jc w:val="both"/>
        <w:rPr>
          <w:lang w:val="id-ID"/>
        </w:rPr>
      </w:pPr>
      <w:r w:rsidRPr="00813992">
        <w:rPr>
          <w:lang w:val="id-ID"/>
        </w:rPr>
        <w:t>Kotbah ini menyampaikan bahwa Tomas, yang awalnya meragukan kebangkitan Yesus, mengalami transformasi iman setelah berjumpa dengan Kristus dan menjadi saksi yang kuat. Keraguan adalah bagian dari perjalanan iman, tetapi Yesus memanggil kita untuk mengatasi keraguan dan bersaksi dengan iman yang teguh. Kita diundang untuk mengikuti jejak Tomas, membiarkan Kristus mengubah keraguan kita menjadi kesaksian yang membawa kabar sukacita kebangkitan kepada dunia.</w:t>
      </w:r>
    </w:p>
    <w:p w14:paraId="7A3AD382" w14:textId="77777777" w:rsidR="00AA2379" w:rsidRPr="00813992" w:rsidRDefault="00AA2379" w:rsidP="00AA2379">
      <w:pPr>
        <w:pBdr>
          <w:top w:val="nil"/>
          <w:left w:val="nil"/>
          <w:bottom w:val="nil"/>
          <w:right w:val="nil"/>
          <w:between w:val="nil"/>
        </w:pBdr>
        <w:ind w:firstLine="720"/>
        <w:jc w:val="both"/>
        <w:rPr>
          <w:lang w:val="id-ID"/>
        </w:rPr>
      </w:pPr>
    </w:p>
    <w:p w14:paraId="3DD10E59" w14:textId="77777777" w:rsidR="00AA2379" w:rsidRPr="00813992" w:rsidRDefault="00AA2379" w:rsidP="00AA2379">
      <w:pPr>
        <w:jc w:val="both"/>
        <w:rPr>
          <w:b/>
          <w:lang w:val="id-ID"/>
        </w:rPr>
      </w:pPr>
    </w:p>
    <w:p w14:paraId="18204A5F" w14:textId="77777777" w:rsidR="00AA2379" w:rsidRPr="00813992" w:rsidRDefault="00AA2379" w:rsidP="00AA2379">
      <w:pPr>
        <w:jc w:val="both"/>
        <w:rPr>
          <w:b/>
          <w:lang w:val="id-ID"/>
        </w:rPr>
      </w:pPr>
      <w:r w:rsidRPr="00813992">
        <w:rPr>
          <w:b/>
          <w:lang w:val="id-ID"/>
        </w:rPr>
        <w:t>KHOTBAH JANGKEP</w:t>
      </w:r>
    </w:p>
    <w:p w14:paraId="29D1D06A" w14:textId="77777777" w:rsidR="00AA2379" w:rsidRPr="00813992" w:rsidRDefault="00AA2379" w:rsidP="00AA2379">
      <w:pPr>
        <w:pBdr>
          <w:top w:val="nil"/>
          <w:left w:val="nil"/>
          <w:bottom w:val="nil"/>
          <w:right w:val="nil"/>
          <w:between w:val="nil"/>
        </w:pBdr>
        <w:ind w:firstLine="720"/>
        <w:jc w:val="both"/>
        <w:rPr>
          <w:color w:val="000000"/>
          <w:lang w:val="id-ID"/>
        </w:rPr>
      </w:pPr>
    </w:p>
    <w:p w14:paraId="1F0D487F" w14:textId="77777777" w:rsidR="007A2811" w:rsidRDefault="00AA2379" w:rsidP="001A10BD">
      <w:pPr>
        <w:jc w:val="center"/>
        <w:rPr>
          <w:b/>
          <w:lang w:val="id-ID"/>
        </w:rPr>
      </w:pPr>
      <w:r w:rsidRPr="00813992">
        <w:rPr>
          <w:b/>
          <w:lang w:val="id-ID"/>
        </w:rPr>
        <w:t>“Mengikuti Jejak Tomas: Sangsi menjadi Saksi”</w:t>
      </w:r>
    </w:p>
    <w:p w14:paraId="71354B4C" w14:textId="41095BA3" w:rsidR="00AA2379" w:rsidRPr="00813992" w:rsidRDefault="00AA2379" w:rsidP="001A10BD">
      <w:pPr>
        <w:jc w:val="center"/>
        <w:rPr>
          <w:b/>
          <w:lang w:val="id-ID"/>
        </w:rPr>
      </w:pPr>
      <w:r w:rsidRPr="00813992">
        <w:rPr>
          <w:lang w:val="id-ID"/>
        </w:rPr>
        <w:fldChar w:fldCharType="begin"/>
      </w:r>
      <w:r w:rsidRPr="00813992">
        <w:rPr>
          <w:lang w:val="id-ID"/>
        </w:rPr>
        <w:instrText xml:space="preserve"> HYPERLINK "https://blogger.googleusercontent.com/img/b/R29vZ2xl/AVvXsEh7zf68hPHGVdZWpw_6CA172VX1Lf6Knp-uzOuO1csw2BKMv17y3EVKCGyAnR7yJWjaOFhUpm6YjorWGREJby94gGChk9hbCsnwHzee9k4mamyP_z3IR6SwRFp-U0s1TgjV2SQ5hDxaWa8D/s689/images-5-10.jpeg.jpg" </w:instrText>
      </w:r>
      <w:r w:rsidRPr="00813992">
        <w:rPr>
          <w:lang w:val="id-ID"/>
        </w:rPr>
      </w:r>
      <w:r w:rsidRPr="00813992">
        <w:rPr>
          <w:lang w:val="id-ID"/>
        </w:rPr>
        <w:fldChar w:fldCharType="separate"/>
      </w:r>
    </w:p>
    <w:p w14:paraId="249685D1" w14:textId="77777777" w:rsidR="00AA2379" w:rsidRPr="00813992" w:rsidRDefault="00AA2379" w:rsidP="001A10BD">
      <w:pPr>
        <w:shd w:val="clear" w:color="auto" w:fill="FFFFFF"/>
        <w:ind w:firstLine="851"/>
        <w:jc w:val="both"/>
        <w:rPr>
          <w:lang w:val="id-ID"/>
        </w:rPr>
      </w:pPr>
      <w:r w:rsidRPr="00813992">
        <w:rPr>
          <w:lang w:val="id-ID"/>
        </w:rPr>
        <w:fldChar w:fldCharType="end"/>
      </w:r>
      <w:r w:rsidRPr="00813992">
        <w:rPr>
          <w:lang w:val="id-ID"/>
        </w:rPr>
        <w:t>Saudara-saudari terkasih, setiap orang memiliki fase dalam hidupnya di mana mereka meragukan sesuatu. Ada saat-saat kita sangsi, merasa tidak yakin, atau mungkin sulit percaya. Saat kita terpuruk, sakit berkepanjangan, atau ketika orang terkasih meninggalkan kita. Tidak mustahil kita akan merasa terpuruk dan menjadi tidak yakin, sangsi, bahkan bisa jadi muncul pertanyaan: mungkinkah masa depan indah masih ada bagiku?</w:t>
      </w:r>
    </w:p>
    <w:p w14:paraId="1B0BDE81" w14:textId="77777777" w:rsidR="00AA2379" w:rsidRPr="00813992" w:rsidRDefault="00AA2379" w:rsidP="001A10BD">
      <w:pPr>
        <w:shd w:val="clear" w:color="auto" w:fill="FFFFFF"/>
        <w:ind w:firstLine="851"/>
        <w:jc w:val="both"/>
        <w:rPr>
          <w:lang w:val="id-ID"/>
        </w:rPr>
      </w:pPr>
      <w:r w:rsidRPr="00813992">
        <w:rPr>
          <w:lang w:val="id-ID"/>
        </w:rPr>
        <w:lastRenderedPageBreak/>
        <w:t>Dalam kehidupan iman kita, hal ini juga dapat terjadi. Salah satu tokoh dalam Alkitab yang menunjukkan perjalanan dari keraguan menjadi keyakinan adalah Tomas, salah seorang murid Yesus.</w:t>
      </w:r>
    </w:p>
    <w:p w14:paraId="3163AB31" w14:textId="77777777" w:rsidR="00AA2379" w:rsidRPr="00813992" w:rsidRDefault="00AA2379" w:rsidP="001A10BD">
      <w:pPr>
        <w:shd w:val="clear" w:color="auto" w:fill="FFFFFF"/>
        <w:ind w:firstLine="851"/>
        <w:jc w:val="both"/>
        <w:rPr>
          <w:lang w:val="id-ID"/>
        </w:rPr>
      </w:pPr>
      <w:r w:rsidRPr="00813992">
        <w:rPr>
          <w:lang w:val="id-ID"/>
        </w:rPr>
        <w:t>Tema kita hari ini adalah “Mengikuti Jejak Tomas: Sangsi Menjadi Saksi.” Dalam bacaan Yohanes 20:19-31, kita melihat bagaimana Tomas, yang awalnya ragu akan kebangkitan Yesus, berubah menjadi saksi yang teguh setelah perjumpaannya dengan Yesus yang bangkit. Dari kisah Tomas ini, kita dapat belajar bahwa keraguan bukanlah akhir dari iman, melainkan dapat menjadi pintu gerbang menuju kesaksian yang lebih kuat.</w:t>
      </w:r>
    </w:p>
    <w:p w14:paraId="57AB56B5" w14:textId="77777777" w:rsidR="00AA2379" w:rsidRPr="00813992" w:rsidRDefault="00AA2379" w:rsidP="001A10BD">
      <w:pPr>
        <w:widowControl/>
        <w:numPr>
          <w:ilvl w:val="0"/>
          <w:numId w:val="13"/>
        </w:numPr>
        <w:shd w:val="clear" w:color="auto" w:fill="FFFFFF"/>
        <w:autoSpaceDE/>
        <w:autoSpaceDN/>
        <w:ind w:left="426" w:hanging="426"/>
        <w:jc w:val="both"/>
        <w:rPr>
          <w:lang w:val="id-ID"/>
        </w:rPr>
      </w:pPr>
      <w:r w:rsidRPr="00813992">
        <w:rPr>
          <w:lang w:val="id-ID"/>
        </w:rPr>
        <w:t xml:space="preserve">Tomas: Dari Sangsi ke Pengakuan Iman </w:t>
      </w:r>
    </w:p>
    <w:p w14:paraId="632A4AC6" w14:textId="77777777" w:rsidR="00AA2379" w:rsidRDefault="00AA2379" w:rsidP="001A10BD">
      <w:pPr>
        <w:shd w:val="clear" w:color="auto" w:fill="FFFFFF"/>
        <w:ind w:left="426"/>
        <w:jc w:val="both"/>
        <w:rPr>
          <w:lang w:val="id-ID"/>
        </w:rPr>
      </w:pPr>
      <w:r w:rsidRPr="00813992">
        <w:rPr>
          <w:lang w:val="id-ID"/>
        </w:rPr>
        <w:t xml:space="preserve">Di Yohanes 20:24-29, Tomas adalah contoh yang sangat manusiawi. Setelah mendengar bahwa Yesus bangkit, Tomas tidak segera percaya. Ia berkata, “Sebelum aku melihat bekas paku pada tangan-Nya dan mencucukkan jariku ke dalam bekas paku itu, aku sekali-kali tidak akan percaya.” (Yohanes 20:25). </w:t>
      </w:r>
    </w:p>
    <w:p w14:paraId="127E95A9" w14:textId="77777777" w:rsidR="007A2811" w:rsidRPr="00813992" w:rsidRDefault="007A2811" w:rsidP="001A10BD">
      <w:pPr>
        <w:shd w:val="clear" w:color="auto" w:fill="FFFFFF"/>
        <w:ind w:left="426"/>
        <w:jc w:val="both"/>
        <w:rPr>
          <w:lang w:val="id-ID"/>
        </w:rPr>
      </w:pPr>
    </w:p>
    <w:p w14:paraId="688372C8" w14:textId="61A5F3A7" w:rsidR="00AA2379" w:rsidRDefault="00AA2379" w:rsidP="001A10BD">
      <w:pPr>
        <w:shd w:val="clear" w:color="auto" w:fill="FFFFFF"/>
        <w:ind w:left="426"/>
        <w:jc w:val="both"/>
        <w:rPr>
          <w:lang w:val="id-ID"/>
        </w:rPr>
      </w:pPr>
      <w:r w:rsidRPr="00813992">
        <w:rPr>
          <w:lang w:val="id-ID"/>
        </w:rPr>
        <w:t>Keraguan Tomas bisa kita pahami. Ia baru saja menyaksikan kematian Yesus di kayu salib, dan seperti kita manusia biasa, Tomas merasakan ketidakmungkinan bahwa Yesus bisa bangkit dari kematian. Namun, delapan hari kemudian, Yesus menampakkan diri kepada para murid dan memanggil Tomas untuk melihat dan menyentuh bekas luka-Nya. Dengan menunjukkan luka</w:t>
      </w:r>
      <w:r w:rsidR="007A2811">
        <w:rPr>
          <w:lang w:val="id-ID"/>
        </w:rPr>
        <w:t>-N</w:t>
      </w:r>
      <w:r w:rsidRPr="00813992">
        <w:rPr>
          <w:lang w:val="id-ID"/>
        </w:rPr>
        <w:t>ya, Yesus ingin menunjukkan kepada Tomas bahwa Dia benar-benar Yesus yang disalibkan dan Dia sungguh-sungguh bangkit.  Peristiwa ini mengubah Tomas dari seorang yang ragu menjadi seorang saksi yang berani dan mengakui dengan kata-kata yang penuh keyakinan, “Ya Tuhanku dan Allahku!” (Yohanes 20:28).</w:t>
      </w:r>
    </w:p>
    <w:p w14:paraId="193939D3" w14:textId="77777777" w:rsidR="007A2811" w:rsidRPr="00813992" w:rsidRDefault="007A2811" w:rsidP="001A10BD">
      <w:pPr>
        <w:shd w:val="clear" w:color="auto" w:fill="FFFFFF"/>
        <w:ind w:left="426"/>
        <w:jc w:val="both"/>
        <w:rPr>
          <w:lang w:val="id-ID"/>
        </w:rPr>
      </w:pPr>
    </w:p>
    <w:p w14:paraId="15D74F3B" w14:textId="77777777" w:rsidR="00AA2379" w:rsidRDefault="00AA2379" w:rsidP="001A10BD">
      <w:pPr>
        <w:shd w:val="clear" w:color="auto" w:fill="FFFFFF"/>
        <w:ind w:left="426"/>
        <w:jc w:val="both"/>
        <w:rPr>
          <w:lang w:val="id-ID"/>
        </w:rPr>
      </w:pPr>
      <w:r w:rsidRPr="00813992">
        <w:rPr>
          <w:lang w:val="id-ID"/>
        </w:rPr>
        <w:t>Kisah Tomas mengajarkan kepada kita bahwa Tuhan memahami keraguan kita, tetapi Dia tidak membiarkan kita terjebak di dalamnya. Tuhan mengundang kita, seperti Tomas, untuk mendekat dan mengalami kehadiran-Nya, yang pada akhirnya akan memulihkan iman kita dan menjadikan kita saksi-saksi-Nya.</w:t>
      </w:r>
    </w:p>
    <w:p w14:paraId="24CCF278" w14:textId="77777777" w:rsidR="007A2811" w:rsidRPr="00813992" w:rsidRDefault="007A2811" w:rsidP="001A10BD">
      <w:pPr>
        <w:shd w:val="clear" w:color="auto" w:fill="FFFFFF"/>
        <w:ind w:left="426"/>
        <w:jc w:val="both"/>
        <w:rPr>
          <w:lang w:val="id-ID"/>
        </w:rPr>
      </w:pPr>
    </w:p>
    <w:p w14:paraId="0007457B" w14:textId="77777777" w:rsidR="00AA2379" w:rsidRPr="00813992" w:rsidRDefault="00AA2379" w:rsidP="001A10BD">
      <w:pPr>
        <w:widowControl/>
        <w:numPr>
          <w:ilvl w:val="0"/>
          <w:numId w:val="13"/>
        </w:numPr>
        <w:shd w:val="clear" w:color="auto" w:fill="FFFFFF"/>
        <w:autoSpaceDE/>
        <w:autoSpaceDN/>
        <w:ind w:left="426" w:hanging="426"/>
        <w:jc w:val="both"/>
        <w:rPr>
          <w:lang w:val="id-ID"/>
        </w:rPr>
      </w:pPr>
      <w:r w:rsidRPr="00813992">
        <w:rPr>
          <w:lang w:val="id-ID"/>
        </w:rPr>
        <w:t xml:space="preserve">Kuasa Kebangkitan yang Mengubah </w:t>
      </w:r>
    </w:p>
    <w:p w14:paraId="32013841" w14:textId="657EAEF2" w:rsidR="00AA2379" w:rsidRDefault="00AA2379" w:rsidP="001A10BD">
      <w:pPr>
        <w:shd w:val="clear" w:color="auto" w:fill="FFFFFF"/>
        <w:ind w:left="426"/>
        <w:jc w:val="both"/>
        <w:rPr>
          <w:lang w:val="id-ID"/>
        </w:rPr>
      </w:pPr>
      <w:r w:rsidRPr="00813992">
        <w:rPr>
          <w:lang w:val="id-ID"/>
        </w:rPr>
        <w:t>Pengalaman Tomas tentang kebangkitan Yesus bukan hanya mengubah dirinya, Yesus yang bangkit menjadi dasar pengutusan bagi para murid untuk menjadi saksi. Dalam bacaan Kisah Para Rasul 5:27-32, kita membaca bagaimana para rasul, termasuk Tomas, dengan berani bersaksi di hadapan para pemimpin Yahudi bahwa Yesus, yang telah disalibkan, kini bangkit dan duduk di sebelah kanan Allah. Mereka menyatakan, “Kami adalah saksi dari segala sesuatu itu, kami dan Roh Kudus, yang dikaruniakan Allah kepada semua orang yang menaati Dia." (Kisah 5:32).</w:t>
      </w:r>
    </w:p>
    <w:p w14:paraId="53FBCE14" w14:textId="77777777" w:rsidR="007A2811" w:rsidRPr="00813992" w:rsidRDefault="007A2811" w:rsidP="001A10BD">
      <w:pPr>
        <w:shd w:val="clear" w:color="auto" w:fill="FFFFFF"/>
        <w:ind w:left="426"/>
        <w:jc w:val="both"/>
        <w:rPr>
          <w:lang w:val="id-ID"/>
        </w:rPr>
      </w:pPr>
    </w:p>
    <w:p w14:paraId="73D7F4C5" w14:textId="77777777" w:rsidR="00AA2379" w:rsidRDefault="00AA2379" w:rsidP="001A10BD">
      <w:pPr>
        <w:shd w:val="clear" w:color="auto" w:fill="FFFFFF"/>
        <w:ind w:left="426"/>
        <w:jc w:val="both"/>
        <w:rPr>
          <w:lang w:val="id-ID"/>
        </w:rPr>
      </w:pPr>
      <w:r w:rsidRPr="00813992">
        <w:rPr>
          <w:lang w:val="id-ID"/>
        </w:rPr>
        <w:t>Para rasul, yang dulu lari ketakutan setelah Yesus disalibkan, kini menjadi saksi yang berani setelah mengalami kuasa kebangkitan Yesus dan menerima Roh Kudus. Kuasa kebangkitan ini mengubah mereka dari murid yang takut menjadi pemberita Injil yang berani, bahkan ketika harus menghadapi ancaman atau penganiayaan.</w:t>
      </w:r>
    </w:p>
    <w:p w14:paraId="56FB2C24" w14:textId="77777777" w:rsidR="007A2811" w:rsidRPr="00813992" w:rsidRDefault="007A2811" w:rsidP="001A10BD">
      <w:pPr>
        <w:shd w:val="clear" w:color="auto" w:fill="FFFFFF"/>
        <w:ind w:left="426"/>
        <w:jc w:val="both"/>
        <w:rPr>
          <w:lang w:val="id-ID"/>
        </w:rPr>
      </w:pPr>
    </w:p>
    <w:p w14:paraId="3ED62B45" w14:textId="77777777" w:rsidR="00AA2379" w:rsidRPr="00813992" w:rsidRDefault="00AA2379" w:rsidP="001A10BD">
      <w:pPr>
        <w:widowControl/>
        <w:numPr>
          <w:ilvl w:val="0"/>
          <w:numId w:val="13"/>
        </w:numPr>
        <w:shd w:val="clear" w:color="auto" w:fill="FFFFFF"/>
        <w:autoSpaceDE/>
        <w:autoSpaceDN/>
        <w:ind w:left="426" w:hanging="426"/>
        <w:jc w:val="both"/>
        <w:rPr>
          <w:lang w:val="id-ID"/>
        </w:rPr>
      </w:pPr>
      <w:r w:rsidRPr="00813992">
        <w:rPr>
          <w:lang w:val="id-ID"/>
        </w:rPr>
        <w:t xml:space="preserve">Iman yang Memberi Kesaksian di Tengah Dunia </w:t>
      </w:r>
    </w:p>
    <w:p w14:paraId="3946B9BA" w14:textId="77777777" w:rsidR="00AA2379" w:rsidRDefault="00AA2379" w:rsidP="001A10BD">
      <w:pPr>
        <w:shd w:val="clear" w:color="auto" w:fill="FFFFFF"/>
        <w:ind w:left="426"/>
        <w:jc w:val="both"/>
        <w:rPr>
          <w:lang w:val="id-ID"/>
        </w:rPr>
      </w:pPr>
      <w:r w:rsidRPr="00813992">
        <w:rPr>
          <w:lang w:val="id-ID"/>
        </w:rPr>
        <w:t>Dalam Wahyu 1:4-8, kita melihat Yesus yang bangkit sebagai “Yang Setia, Saksi yang benar, yang sulung dari antara orang mati.” Yesus sendiri adalah saksi dari kasih dan kuasa Allah yang bekerja dalam kebangkitan. Kita dipanggil untuk mengikuti teladan-Nya, memberikan kesaksian bahwa Dia adalah Alfa dan Omega, Tuhan atas segala ciptaan, dan Raja yang akan datang kembali.</w:t>
      </w:r>
    </w:p>
    <w:p w14:paraId="3396A7FA" w14:textId="77777777" w:rsidR="007A2811" w:rsidRPr="00813992" w:rsidRDefault="007A2811" w:rsidP="001A10BD">
      <w:pPr>
        <w:shd w:val="clear" w:color="auto" w:fill="FFFFFF"/>
        <w:ind w:left="426"/>
        <w:jc w:val="both"/>
        <w:rPr>
          <w:lang w:val="id-ID"/>
        </w:rPr>
      </w:pPr>
    </w:p>
    <w:p w14:paraId="694FEF3B" w14:textId="77777777" w:rsidR="00AA2379" w:rsidRDefault="00AA2379" w:rsidP="001A10BD">
      <w:pPr>
        <w:shd w:val="clear" w:color="auto" w:fill="FFFFFF"/>
        <w:ind w:left="426"/>
        <w:jc w:val="both"/>
        <w:rPr>
          <w:lang w:val="id-ID"/>
        </w:rPr>
      </w:pPr>
      <w:r w:rsidRPr="00813992">
        <w:rPr>
          <w:lang w:val="id-ID"/>
        </w:rPr>
        <w:t>Sebagai orang percaya, kita, seperti Tomas dan para rasul, dipanggil untuk menjadi saksi kebangkitan ini di dunia. Meski mungkin kita, seperti Tomas, pernah berada dalam keraguan, iman kita tidak boleh berhenti di sana. Sebaliknya, kita dipanggil untuk bangkit dari keraguan dan berani bersaksi bahwa Yesus adalah Tuhan yang hidup, yang terus bekerja dalam dunia ini.</w:t>
      </w:r>
    </w:p>
    <w:p w14:paraId="465A65A8" w14:textId="77777777" w:rsidR="007A2811" w:rsidRPr="00813992" w:rsidRDefault="007A2811" w:rsidP="001A10BD">
      <w:pPr>
        <w:shd w:val="clear" w:color="auto" w:fill="FFFFFF"/>
        <w:ind w:left="426"/>
        <w:jc w:val="both"/>
        <w:rPr>
          <w:lang w:val="id-ID"/>
        </w:rPr>
      </w:pPr>
    </w:p>
    <w:p w14:paraId="3A99A265" w14:textId="77777777" w:rsidR="00AA2379" w:rsidRPr="00813992" w:rsidRDefault="00AA2379" w:rsidP="001A10BD">
      <w:pPr>
        <w:shd w:val="clear" w:color="auto" w:fill="FFFFFF"/>
        <w:ind w:left="426"/>
        <w:jc w:val="both"/>
        <w:rPr>
          <w:lang w:val="id-ID"/>
        </w:rPr>
      </w:pPr>
      <w:r w:rsidRPr="00813992">
        <w:rPr>
          <w:lang w:val="id-ID"/>
        </w:rPr>
        <w:t xml:space="preserve">Mazmur 118:14-29 juga mengingatkan kita bahwa Tuhan </w:t>
      </w:r>
      <w:r w:rsidRPr="00813992">
        <w:rPr>
          <w:lang w:val="id-ID"/>
        </w:rPr>
        <w:lastRenderedPageBreak/>
        <w:t>adalah kekuatan dan mazmur pujian kita. Pemazmur memanggil kita untuk mengakui kasih setia Tuhan yang kekal, dan berseru, “Inilah hari yang dijadikan Tuhan, marilah kita bersorak-sorak dan bersukacita karenanya!” (Mazmur 118:24).</w:t>
      </w:r>
    </w:p>
    <w:p w14:paraId="32F7CF1D" w14:textId="77777777" w:rsidR="00AA2379" w:rsidRDefault="00AA2379" w:rsidP="001A10BD">
      <w:pPr>
        <w:shd w:val="clear" w:color="auto" w:fill="FFFFFF"/>
        <w:ind w:left="426"/>
        <w:jc w:val="both"/>
        <w:rPr>
          <w:lang w:val="id-ID"/>
        </w:rPr>
      </w:pPr>
      <w:r w:rsidRPr="00813992">
        <w:rPr>
          <w:lang w:val="id-ID"/>
        </w:rPr>
        <w:t>Kita bisa bersukacita karena kebangkitan Yesus membawa damai, pengharapan, dan jaminan keselamatan. Sebagaimana Tomas yang akhirnya mengungkapkan kesaksiannya setelah berjumpa dengan Yesus, kita pun dipanggil untuk mengikuti jejaknya—dari sangsi menjadi saksi yang membawa kabar baik bagi dunia.</w:t>
      </w:r>
    </w:p>
    <w:p w14:paraId="6F1C9252" w14:textId="77777777" w:rsidR="007A2811" w:rsidRPr="00813992" w:rsidRDefault="007A2811" w:rsidP="001A10BD">
      <w:pPr>
        <w:shd w:val="clear" w:color="auto" w:fill="FFFFFF"/>
        <w:ind w:left="426"/>
        <w:jc w:val="both"/>
        <w:rPr>
          <w:lang w:val="id-ID"/>
        </w:rPr>
      </w:pPr>
    </w:p>
    <w:p w14:paraId="67D15DE1" w14:textId="32024D6C" w:rsidR="00AA2379" w:rsidRPr="00813992" w:rsidRDefault="00C33161" w:rsidP="001A10BD">
      <w:pPr>
        <w:widowControl/>
        <w:numPr>
          <w:ilvl w:val="0"/>
          <w:numId w:val="13"/>
        </w:numPr>
        <w:shd w:val="clear" w:color="auto" w:fill="FFFFFF"/>
        <w:autoSpaceDE/>
        <w:autoSpaceDN/>
        <w:ind w:left="426" w:hanging="426"/>
        <w:jc w:val="both"/>
        <w:rPr>
          <w:lang w:val="id-ID"/>
        </w:rPr>
      </w:pPr>
      <w:r>
        <w:rPr>
          <w:lang w:val="id-ID"/>
        </w:rPr>
        <w:t xml:space="preserve">Luka di tangan dan lambung </w:t>
      </w:r>
      <w:r w:rsidR="00AA2379" w:rsidRPr="00813992">
        <w:rPr>
          <w:lang w:val="id-ID"/>
        </w:rPr>
        <w:t>adalah tanda cinta</w:t>
      </w:r>
    </w:p>
    <w:p w14:paraId="660B727A" w14:textId="512534AF" w:rsidR="00AA2379" w:rsidRDefault="00AA2379" w:rsidP="001A10BD">
      <w:pPr>
        <w:shd w:val="clear" w:color="auto" w:fill="FFFFFF"/>
        <w:ind w:left="426"/>
        <w:jc w:val="both"/>
        <w:rPr>
          <w:lang w:val="id-ID"/>
        </w:rPr>
      </w:pPr>
      <w:r w:rsidRPr="00813992">
        <w:rPr>
          <w:lang w:val="id-ID"/>
        </w:rPr>
        <w:t xml:space="preserve">Yesus memperlihatkan luka-lukanya. Luka-luka itu menunjukkan </w:t>
      </w:r>
      <w:r w:rsidR="00C33161">
        <w:rPr>
          <w:lang w:val="id-ID"/>
        </w:rPr>
        <w:t>realitas kebangkitan-</w:t>
      </w:r>
      <w:r w:rsidRPr="00813992">
        <w:rPr>
          <w:lang w:val="id-ID"/>
        </w:rPr>
        <w:t>Nya</w:t>
      </w:r>
      <w:r w:rsidR="00C33161">
        <w:rPr>
          <w:lang w:val="id-ID"/>
        </w:rPr>
        <w:t>. D</w:t>
      </w:r>
      <w:r w:rsidRPr="00813992">
        <w:rPr>
          <w:lang w:val="id-ID"/>
        </w:rPr>
        <w:t>engan menunjukkan luka</w:t>
      </w:r>
      <w:r w:rsidR="00C33161">
        <w:rPr>
          <w:lang w:val="id-ID"/>
        </w:rPr>
        <w:t>-</w:t>
      </w:r>
      <w:r w:rsidRPr="00813992">
        <w:rPr>
          <w:lang w:val="id-ID"/>
        </w:rPr>
        <w:t>Nya</w:t>
      </w:r>
      <w:r w:rsidR="00C33161">
        <w:rPr>
          <w:lang w:val="id-ID"/>
        </w:rPr>
        <w:t>,</w:t>
      </w:r>
      <w:r w:rsidRPr="00813992">
        <w:rPr>
          <w:lang w:val="id-ID"/>
        </w:rPr>
        <w:t xml:space="preserve"> </w:t>
      </w:r>
      <w:r w:rsidR="00C33161">
        <w:rPr>
          <w:lang w:val="id-ID"/>
        </w:rPr>
        <w:t xml:space="preserve"> Yesus </w:t>
      </w:r>
      <w:r w:rsidRPr="00813992">
        <w:rPr>
          <w:lang w:val="id-ID"/>
        </w:rPr>
        <w:t xml:space="preserve">menunjukkan bahwa Dia benar-benar Tuhan yang bangkit dari kematian, Dia benar-benar telah melewati kematian. </w:t>
      </w:r>
      <w:r w:rsidR="00C33161" w:rsidRPr="00C33161">
        <w:rPr>
          <w:lang w:val="id-ID"/>
        </w:rPr>
        <w:t>Saat Yesus hadir menyapa Tomas, ia  tidak memegang bekas luka Yesus. Namun kehadiran Yesus yang terluka mengubah pemahamannya. Awalnya dia tidak percaya. Namun pertemuan dengan Yesus yang terluka justru membuat dia percaya. Tanpa memegang luka Yesus, Tomas mengucapkan pengakuan imannya dengan berkata “Ya Tuhanku Ya Allahku”. Dalam perspektif teologi disabilitas, pengakuan Paulus tidak hanya mengakui sifat ke Allah-an Yesus. Namun, dalam sifat ke</w:t>
      </w:r>
      <w:r w:rsidR="00036B4D">
        <w:rPr>
          <w:lang w:val="id-ID"/>
        </w:rPr>
        <w:t>-</w:t>
      </w:r>
      <w:r w:rsidR="00C33161" w:rsidRPr="00C33161">
        <w:rPr>
          <w:lang w:val="id-ID"/>
        </w:rPr>
        <w:t>Allah</w:t>
      </w:r>
      <w:r w:rsidR="00036B4D">
        <w:rPr>
          <w:lang w:val="id-ID"/>
        </w:rPr>
        <w:t>an-N</w:t>
      </w:r>
      <w:r w:rsidR="00C33161" w:rsidRPr="00C33161">
        <w:rPr>
          <w:lang w:val="id-ID"/>
        </w:rPr>
        <w:t>ya ada sisi disabilitas yang ada dalam diri Yesus yang secara utuh juga diterima oleh Thomas sebagai Tuhan dan Allah. Tubuh Yesus yang terluka menjadi sebuah berita bahwa pengampunan dan pemulihan relasi Allah dan manusia tetap terbuka.</w:t>
      </w:r>
    </w:p>
    <w:p w14:paraId="7BE0A19D" w14:textId="77777777" w:rsidR="00C33161" w:rsidRPr="00813992" w:rsidRDefault="00C33161" w:rsidP="001A10BD">
      <w:pPr>
        <w:shd w:val="clear" w:color="auto" w:fill="FFFFFF"/>
        <w:ind w:left="426"/>
        <w:jc w:val="both"/>
        <w:rPr>
          <w:lang w:val="id-ID"/>
        </w:rPr>
      </w:pPr>
    </w:p>
    <w:p w14:paraId="6033A82E" w14:textId="1517437B" w:rsidR="00AA2379" w:rsidRDefault="00C33161" w:rsidP="001A10BD">
      <w:pPr>
        <w:shd w:val="clear" w:color="auto" w:fill="FFFFFF"/>
        <w:ind w:left="426"/>
        <w:jc w:val="both"/>
        <w:rPr>
          <w:lang w:val="id-ID"/>
        </w:rPr>
      </w:pPr>
      <w:r>
        <w:rPr>
          <w:lang w:val="id-ID"/>
        </w:rPr>
        <w:t>Kisah ini mengajarkan pada k</w:t>
      </w:r>
      <w:r w:rsidR="00AA2379" w:rsidRPr="00813992">
        <w:rPr>
          <w:lang w:val="id-ID"/>
        </w:rPr>
        <w:t>ita</w:t>
      </w:r>
      <w:r>
        <w:rPr>
          <w:lang w:val="id-ID"/>
        </w:rPr>
        <w:t>, bahwa kita</w:t>
      </w:r>
      <w:r w:rsidR="00AA2379" w:rsidRPr="00813992">
        <w:rPr>
          <w:lang w:val="id-ID"/>
        </w:rPr>
        <w:t xml:space="preserve"> tidak perlu malu menunjukkan </w:t>
      </w:r>
      <w:r>
        <w:rPr>
          <w:lang w:val="id-ID"/>
        </w:rPr>
        <w:t xml:space="preserve">keberadaan diri apa adanya. </w:t>
      </w:r>
      <w:r w:rsidR="00AA2379" w:rsidRPr="00813992">
        <w:rPr>
          <w:lang w:val="id-ID"/>
        </w:rPr>
        <w:t>Seorang Perempuan tidak perlu malu memiliki stretch mark pasca melahirkan, sebab itulah tanda kasih seorang ibu untuk menghadirkan buah cintanya ke dunia ini, bahkan tubuh yang tak</w:t>
      </w:r>
      <w:r>
        <w:rPr>
          <w:lang w:val="id-ID"/>
        </w:rPr>
        <w:t xml:space="preserve"> </w:t>
      </w:r>
      <w:r w:rsidR="00AA2379" w:rsidRPr="00813992">
        <w:rPr>
          <w:lang w:val="id-ID"/>
        </w:rPr>
        <w:t>lagi langsing pun tak</w:t>
      </w:r>
      <w:r>
        <w:rPr>
          <w:lang w:val="id-ID"/>
        </w:rPr>
        <w:t xml:space="preserve"> </w:t>
      </w:r>
      <w:r w:rsidR="00AA2379" w:rsidRPr="00813992">
        <w:rPr>
          <w:lang w:val="id-ID"/>
        </w:rPr>
        <w:t xml:space="preserve">perlu menjadikan perempuan berkecil hati. Di sisi lain kita juga tidak seharusnya </w:t>
      </w:r>
      <w:r>
        <w:rPr>
          <w:lang w:val="id-ID"/>
        </w:rPr>
        <w:t xml:space="preserve">menghakimi keberadaan </w:t>
      </w:r>
      <w:r w:rsidR="00AA2379" w:rsidRPr="00813992">
        <w:rPr>
          <w:lang w:val="id-ID"/>
        </w:rPr>
        <w:t>orang lain.</w:t>
      </w:r>
    </w:p>
    <w:p w14:paraId="11C4B6C9" w14:textId="77777777" w:rsidR="00C33161" w:rsidRPr="00813992" w:rsidRDefault="00C33161" w:rsidP="001A10BD">
      <w:pPr>
        <w:shd w:val="clear" w:color="auto" w:fill="FFFFFF"/>
        <w:ind w:left="426"/>
        <w:jc w:val="both"/>
        <w:rPr>
          <w:lang w:val="id-ID"/>
        </w:rPr>
      </w:pPr>
    </w:p>
    <w:p w14:paraId="38C7E233" w14:textId="18429026" w:rsidR="00AA2379" w:rsidRDefault="00AA2379" w:rsidP="001A10BD">
      <w:pPr>
        <w:shd w:val="clear" w:color="auto" w:fill="FFFFFF"/>
        <w:ind w:left="426"/>
        <w:jc w:val="both"/>
        <w:rPr>
          <w:lang w:val="id-ID"/>
        </w:rPr>
      </w:pPr>
      <w:r w:rsidRPr="00813992">
        <w:rPr>
          <w:lang w:val="id-ID"/>
        </w:rPr>
        <w:t>Dari tubuh Yesus pasca kebangkitan kita belajar bahwa kerapuhan justru menjadi pintu untuk belajar kembali, dan bukankah kita sering</w:t>
      </w:r>
      <w:r w:rsidR="00C33161">
        <w:rPr>
          <w:lang w:val="id-ID"/>
        </w:rPr>
        <w:t xml:space="preserve"> </w:t>
      </w:r>
      <w:r w:rsidRPr="00813992">
        <w:rPr>
          <w:lang w:val="id-ID"/>
        </w:rPr>
        <w:t>kali bukan malah menghakimi ketidakpercayaan Tomas.</w:t>
      </w:r>
    </w:p>
    <w:p w14:paraId="4DAA45BF" w14:textId="77777777" w:rsidR="00C33161" w:rsidRPr="00813992" w:rsidRDefault="00C33161" w:rsidP="001A10BD">
      <w:pPr>
        <w:shd w:val="clear" w:color="auto" w:fill="FFFFFF"/>
        <w:ind w:left="426"/>
        <w:jc w:val="both"/>
        <w:rPr>
          <w:lang w:val="id-ID"/>
        </w:rPr>
      </w:pPr>
    </w:p>
    <w:p w14:paraId="673D912C" w14:textId="77777777" w:rsidR="00AA2379" w:rsidRPr="00813992" w:rsidRDefault="00AA2379" w:rsidP="001A10BD">
      <w:pPr>
        <w:shd w:val="clear" w:color="auto" w:fill="FFFFFF"/>
        <w:ind w:firstLine="851"/>
        <w:jc w:val="both"/>
        <w:rPr>
          <w:lang w:val="id-ID"/>
        </w:rPr>
      </w:pPr>
      <w:r w:rsidRPr="00813992">
        <w:rPr>
          <w:lang w:val="id-ID"/>
        </w:rPr>
        <w:t>Saudara-saudari terkasih, kisah Tomas mengajarkan kepada kita bahwa keraguan bukanlah sesuatu yang perlu ditakuti atau disembunyikan. Kelemahan juga bukanlah hal yang memalukan. Keraguan dan kelemahan menjadi awal dari perjalanan iman yang lebih dalam jika kita mau mendekat kepada Tuhan dan membuka diri kepada-Nya. Seperti Tomas, kita bisa berubah dari "sangsi" menjadi "saksi" melalui perjumpaan pribadi dengan Kristus yang bangkit.</w:t>
      </w:r>
    </w:p>
    <w:p w14:paraId="0868DF2E" w14:textId="40815848" w:rsidR="00AA2379" w:rsidRPr="00813992" w:rsidRDefault="00AA2379" w:rsidP="001A10BD">
      <w:pPr>
        <w:shd w:val="clear" w:color="auto" w:fill="FFFFFF"/>
        <w:ind w:firstLine="851"/>
        <w:jc w:val="both"/>
        <w:rPr>
          <w:lang w:val="id-ID"/>
        </w:rPr>
      </w:pPr>
      <w:r w:rsidRPr="00813992">
        <w:rPr>
          <w:lang w:val="id-ID"/>
        </w:rPr>
        <w:t xml:space="preserve">Marilah kita terus mencari Tuhan dalam perjalanan iman kita, dan biarlah </w:t>
      </w:r>
      <w:r w:rsidR="00C33161">
        <w:rPr>
          <w:lang w:val="id-ID"/>
        </w:rPr>
        <w:t xml:space="preserve">Allah Tritunggal Maha Kudus yang berkarya melalui Roh Kudus yang dicurahkan </w:t>
      </w:r>
      <w:r w:rsidRPr="00813992">
        <w:rPr>
          <w:lang w:val="id-ID"/>
        </w:rPr>
        <w:t>kepada kita memampukan kita untuk menjadi saksi-saksi kebangkitan-Nya di tengah dunia yang penuh dengan keraguan dan ketidakpastian. Dengan iman yang teguh, kita dapat berkata bersama Tomas, “Ya Tuhanku dan Allahku,” dan bersaksi tentang kuasa kasih Allah yang menyelamatkan.</w:t>
      </w:r>
      <w:r w:rsidR="00C33161">
        <w:rPr>
          <w:lang w:val="id-ID"/>
        </w:rPr>
        <w:t xml:space="preserve">  </w:t>
      </w:r>
      <w:r w:rsidRPr="00813992">
        <w:rPr>
          <w:lang w:val="id-ID"/>
        </w:rPr>
        <w:t>Amin.</w:t>
      </w:r>
    </w:p>
    <w:p w14:paraId="74117736" w14:textId="77777777" w:rsidR="001A10BD" w:rsidRPr="00813992" w:rsidRDefault="001A10BD" w:rsidP="00AA2379">
      <w:pPr>
        <w:shd w:val="clear" w:color="auto" w:fill="FFFFFF"/>
        <w:jc w:val="both"/>
        <w:rPr>
          <w:lang w:val="id-ID"/>
        </w:rPr>
      </w:pPr>
    </w:p>
    <w:p w14:paraId="3A4691F9" w14:textId="24874291" w:rsidR="00AA2379" w:rsidRPr="00813992" w:rsidRDefault="00AA2379" w:rsidP="001A10BD">
      <w:pPr>
        <w:shd w:val="clear" w:color="auto" w:fill="FFFFFF"/>
        <w:jc w:val="right"/>
        <w:rPr>
          <w:lang w:val="id-ID"/>
        </w:rPr>
      </w:pPr>
      <w:r w:rsidRPr="00813992">
        <w:rPr>
          <w:lang w:val="id-ID"/>
        </w:rPr>
        <w:t>(sem)</w:t>
      </w:r>
    </w:p>
    <w:p w14:paraId="0302CB6F" w14:textId="77777777" w:rsidR="0014334D" w:rsidRPr="00813992" w:rsidRDefault="0014334D" w:rsidP="0064438F">
      <w:pPr>
        <w:pStyle w:val="TeksIsi"/>
        <w:ind w:left="0"/>
        <w:rPr>
          <w:lang w:val="id-ID"/>
        </w:rPr>
      </w:pPr>
    </w:p>
    <w:p w14:paraId="5FC9C5A0" w14:textId="77777777" w:rsidR="0014334D" w:rsidRPr="00813992" w:rsidRDefault="0014334D" w:rsidP="0064438F">
      <w:pPr>
        <w:pStyle w:val="TeksIsi"/>
        <w:ind w:left="0"/>
        <w:rPr>
          <w:lang w:val="id-ID"/>
        </w:rPr>
      </w:pPr>
    </w:p>
    <w:p w14:paraId="1542AF18" w14:textId="688A806F" w:rsidR="00F14CFA" w:rsidRDefault="00F14CFA">
      <w:pPr>
        <w:rPr>
          <w:lang w:val="id-ID"/>
        </w:rPr>
      </w:pPr>
      <w:r>
        <w:rPr>
          <w:lang w:val="id-ID"/>
        </w:rPr>
        <w:br w:type="page"/>
      </w:r>
    </w:p>
    <w:p w14:paraId="246E05FB" w14:textId="77777777" w:rsidR="0014334D" w:rsidRPr="00813992" w:rsidRDefault="0014334D" w:rsidP="0064438F">
      <w:pPr>
        <w:pStyle w:val="TeksIsi"/>
        <w:ind w:left="0"/>
        <w:rPr>
          <w:lang w:val="id-ID"/>
        </w:rPr>
      </w:pPr>
    </w:p>
    <w:p w14:paraId="5CF26380" w14:textId="77777777" w:rsidR="0014334D" w:rsidRPr="00813992" w:rsidRDefault="0014334D" w:rsidP="0064438F">
      <w:pPr>
        <w:pStyle w:val="TeksIsi"/>
        <w:ind w:left="0"/>
        <w:rPr>
          <w:lang w:val="id-ID"/>
        </w:rPr>
      </w:pPr>
    </w:p>
    <w:p w14:paraId="053051CB" w14:textId="77777777" w:rsidR="0014334D" w:rsidRPr="00813992" w:rsidRDefault="0014334D" w:rsidP="0064438F">
      <w:pPr>
        <w:pStyle w:val="TeksIsi"/>
        <w:ind w:left="0"/>
        <w:rPr>
          <w:lang w:val="id-ID"/>
        </w:rPr>
      </w:pPr>
    </w:p>
    <w:p w14:paraId="0E49F60E" w14:textId="77777777" w:rsidR="0014334D" w:rsidRPr="00813992" w:rsidRDefault="0014334D" w:rsidP="0064438F">
      <w:pPr>
        <w:pStyle w:val="TeksIsi"/>
        <w:ind w:left="0"/>
        <w:rPr>
          <w:lang w:val="id-ID"/>
        </w:rPr>
      </w:pPr>
    </w:p>
    <w:p w14:paraId="7ECB245C" w14:textId="08965C9A" w:rsidR="00532322" w:rsidRPr="00813992" w:rsidRDefault="00532322">
      <w:pPr>
        <w:rPr>
          <w:lang w:val="id-ID"/>
        </w:rPr>
      </w:pPr>
      <w:r w:rsidRPr="00813992">
        <w:rPr>
          <w:lang w:val="id-ID"/>
        </w:rPr>
        <w:br w:type="page"/>
      </w:r>
    </w:p>
    <w:p w14:paraId="1C65EDB4" w14:textId="46ED4AC9" w:rsidR="006822C6" w:rsidRPr="00813992" w:rsidRDefault="006822C6" w:rsidP="006822C6">
      <w:pPr>
        <w:rPr>
          <w:rFonts w:ascii="Wingdings 2" w:hAnsi="Wingdings 2"/>
          <w:sz w:val="24"/>
          <w:szCs w:val="24"/>
          <w:lang w:val="id-ID"/>
        </w:rPr>
      </w:pPr>
      <w:r w:rsidRPr="00813992">
        <w:rPr>
          <w:noProof/>
          <w:lang w:val="id-ID"/>
        </w:rPr>
        <w:lastRenderedPageBreak/>
        <mc:AlternateContent>
          <mc:Choice Requires="wps">
            <w:drawing>
              <wp:anchor distT="0" distB="0" distL="114300" distR="114300" simplePos="0" relativeHeight="251696640" behindDoc="0" locked="0" layoutInCell="1" allowOverlap="1" wp14:anchorId="4148C22A" wp14:editId="185ADD7C">
                <wp:simplePos x="0" y="0"/>
                <wp:positionH relativeFrom="margin">
                  <wp:align>left</wp:align>
                </wp:positionH>
                <wp:positionV relativeFrom="paragraph">
                  <wp:posOffset>160020</wp:posOffset>
                </wp:positionV>
                <wp:extent cx="2371725" cy="1334770"/>
                <wp:effectExtent l="0" t="0" r="9525" b="0"/>
                <wp:wrapThrough wrapText="bothSides">
                  <wp:wrapPolygon edited="0">
                    <wp:start x="0" y="0"/>
                    <wp:lineTo x="0" y="21271"/>
                    <wp:lineTo x="21513" y="21271"/>
                    <wp:lineTo x="21513" y="0"/>
                    <wp:lineTo x="0" y="0"/>
                  </wp:wrapPolygon>
                </wp:wrapThrough>
                <wp:docPr id="8404843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1334770"/>
                        </a:xfrm>
                        <a:prstGeom prst="rect">
                          <a:avLst/>
                        </a:prstGeom>
                        <a:solidFill>
                          <a:schemeClr val="bg1">
                            <a:lumMod val="85000"/>
                          </a:schemeClr>
                        </a:solidFill>
                        <a:ln w="9525">
                          <a:noFill/>
                          <a:miter lim="800000"/>
                          <a:headEnd/>
                          <a:tailEnd/>
                        </a:ln>
                      </wps:spPr>
                      <wps:txbx>
                        <w:txbxContent>
                          <w:p w14:paraId="0C3B3555" w14:textId="77777777" w:rsidR="006822C6" w:rsidRPr="00276184" w:rsidRDefault="006822C6" w:rsidP="006822C6">
                            <w:pPr>
                              <w:rPr>
                                <w:b/>
                              </w:rPr>
                            </w:pPr>
                            <w:r w:rsidRPr="00276184">
                              <w:rPr>
                                <w:b/>
                              </w:rPr>
                              <w:t>KHOTBAH</w:t>
                            </w:r>
                          </w:p>
                          <w:p w14:paraId="5679A7D6" w14:textId="77777777" w:rsidR="006822C6" w:rsidRPr="00276184" w:rsidRDefault="006822C6" w:rsidP="006822C6">
                            <w:pPr>
                              <w:rPr>
                                <w:b/>
                              </w:rPr>
                            </w:pPr>
                            <w:r w:rsidRPr="00276184">
                              <w:rPr>
                                <w:b/>
                              </w:rPr>
                              <w:t>Minggu Paskah Ke</w:t>
                            </w:r>
                            <w:r>
                              <w:rPr>
                                <w:b/>
                              </w:rPr>
                              <w:t>tiga</w:t>
                            </w:r>
                          </w:p>
                          <w:p w14:paraId="1428B228" w14:textId="77777777" w:rsidR="006822C6" w:rsidRPr="00F976DD" w:rsidRDefault="006822C6" w:rsidP="006822C6">
                            <w:pPr>
                              <w:rPr>
                                <w:rFonts w:cs="Calibri"/>
                                <w:bCs/>
                                <w:i/>
                                <w:iCs/>
                                <w:sz w:val="20"/>
                                <w:szCs w:val="20"/>
                              </w:rPr>
                            </w:pPr>
                            <w:r>
                              <w:rPr>
                                <w:rFonts w:cs="Calibri"/>
                                <w:bCs/>
                                <w:i/>
                                <w:iCs/>
                                <w:sz w:val="20"/>
                                <w:szCs w:val="20"/>
                              </w:rPr>
                              <w:t>4 Mei 2025</w:t>
                            </w:r>
                          </w:p>
                          <w:p w14:paraId="78477435" w14:textId="77777777" w:rsidR="006822C6" w:rsidRDefault="006822C6" w:rsidP="006822C6">
                            <w:pPr>
                              <w:pBdr>
                                <w:top w:val="single" w:sz="4" w:space="1" w:color="7F7F7F"/>
                              </w:pBdr>
                              <w:rPr>
                                <w:rFonts w:cs="Calibri"/>
                                <w:bCs/>
                                <w:sz w:val="20"/>
                                <w:szCs w:val="20"/>
                              </w:rPr>
                            </w:pPr>
                          </w:p>
                          <w:p w14:paraId="684200A0" w14:textId="4EF31509" w:rsidR="006822C6" w:rsidRPr="00C76228" w:rsidRDefault="006822C6" w:rsidP="006822C6">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Pr>
                                <w:rFonts w:cs="Calibri Light"/>
                                <w:color w:val="000000"/>
                                <w:sz w:val="20"/>
                                <w:szCs w:val="20"/>
                              </w:rPr>
                              <w:t>Kis. Para Rasul 9 : 1-20</w:t>
                            </w:r>
                          </w:p>
                          <w:p w14:paraId="471EDF34" w14:textId="77777777" w:rsidR="006822C6" w:rsidRPr="00C76228" w:rsidRDefault="006822C6" w:rsidP="006822C6">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30:1-13</w:t>
                            </w:r>
                          </w:p>
                          <w:p w14:paraId="0665A902" w14:textId="77777777" w:rsidR="006822C6" w:rsidRPr="00C76228" w:rsidRDefault="006822C6" w:rsidP="006822C6">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Wahyu 5 : 11 - 14</w:t>
                            </w:r>
                          </w:p>
                          <w:p w14:paraId="05116069" w14:textId="77777777" w:rsidR="006822C6" w:rsidRPr="00C76228" w:rsidRDefault="006822C6" w:rsidP="006822C6">
                            <w:pPr>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Yohanes 21 : 1 - 19</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4148C22A" id="_x0000_s1056" type="#_x0000_t202" style="position:absolute;margin-left:0;margin-top:12.6pt;width:186.75pt;height:105.1pt;z-index:2516966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" fillcolor="#d8d8d8 [2732]" stroked="f">
                <v:textbox>
                  <w:txbxContent>
                    <w:p w14:paraId="0C3B3555" w14:textId="77777777" w:rsidR="006822C6" w:rsidRPr="00276184" w:rsidRDefault="006822C6" w:rsidP="006822C6">
                      <w:pPr>
                        <w:rPr>
                          <w:b/>
                        </w:rPr>
                      </w:pPr>
                      <w:r w:rsidRPr="00276184">
                        <w:rPr>
                          <w:b/>
                        </w:rPr>
                        <w:t>KHOTBAH</w:t>
                      </w:r>
                    </w:p>
                    <w:p w14:paraId="5679A7D6" w14:textId="77777777" w:rsidR="006822C6" w:rsidRPr="00276184" w:rsidRDefault="006822C6" w:rsidP="006822C6">
                      <w:pPr>
                        <w:rPr>
                          <w:b/>
                        </w:rPr>
                      </w:pPr>
                      <w:r w:rsidRPr="00276184">
                        <w:rPr>
                          <w:b/>
                        </w:rPr>
                        <w:t>Minggu Paskah Ke</w:t>
                      </w:r>
                      <w:r>
                        <w:rPr>
                          <w:b/>
                        </w:rPr>
                        <w:t>tiga</w:t>
                      </w:r>
                    </w:p>
                    <w:p w14:paraId="1428B228" w14:textId="77777777" w:rsidR="006822C6" w:rsidRPr="00F976DD" w:rsidRDefault="006822C6" w:rsidP="006822C6">
                      <w:pPr>
                        <w:rPr>
                          <w:rFonts w:cs="Calibri"/>
                          <w:bCs/>
                          <w:i/>
                          <w:iCs/>
                          <w:sz w:val="20"/>
                          <w:szCs w:val="20"/>
                        </w:rPr>
                      </w:pPr>
                      <w:r>
                        <w:rPr>
                          <w:rFonts w:cs="Calibri"/>
                          <w:bCs/>
                          <w:i/>
                          <w:iCs/>
                          <w:sz w:val="20"/>
                          <w:szCs w:val="20"/>
                        </w:rPr>
                        <w:t>4 Mei 2025</w:t>
                      </w:r>
                    </w:p>
                    <w:p w14:paraId="78477435" w14:textId="77777777" w:rsidR="006822C6" w:rsidRDefault="006822C6" w:rsidP="006822C6">
                      <w:pPr>
                        <w:pBdr>
                          <w:top w:val="single" w:sz="4" w:space="1" w:color="7F7F7F"/>
                        </w:pBdr>
                        <w:rPr>
                          <w:rFonts w:cs="Calibri"/>
                          <w:bCs/>
                          <w:sz w:val="20"/>
                          <w:szCs w:val="20"/>
                        </w:rPr>
                      </w:pPr>
                    </w:p>
                    <w:p w14:paraId="684200A0" w14:textId="4EF31509" w:rsidR="006822C6" w:rsidRPr="00C76228" w:rsidRDefault="006822C6" w:rsidP="006822C6">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Pr>
                          <w:rFonts w:cs="Calibri Light"/>
                          <w:color w:val="000000"/>
                          <w:sz w:val="20"/>
                          <w:szCs w:val="20"/>
                        </w:rPr>
                        <w:t>Kis. Para Rasul 9 : 1-20</w:t>
                      </w:r>
                    </w:p>
                    <w:p w14:paraId="471EDF34" w14:textId="77777777" w:rsidR="006822C6" w:rsidRPr="00C76228" w:rsidRDefault="006822C6" w:rsidP="006822C6">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30:1-13</w:t>
                      </w:r>
                    </w:p>
                    <w:p w14:paraId="0665A902" w14:textId="77777777" w:rsidR="006822C6" w:rsidRPr="00C76228" w:rsidRDefault="006822C6" w:rsidP="006822C6">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Wahyu 5 : 11 - 14</w:t>
                      </w:r>
                    </w:p>
                    <w:p w14:paraId="05116069" w14:textId="77777777" w:rsidR="006822C6" w:rsidRPr="00C76228" w:rsidRDefault="006822C6" w:rsidP="006822C6">
                      <w:pPr>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Yohanes 21 : 1 - 19</w:t>
                      </w:r>
                    </w:p>
                  </w:txbxContent>
                </v:textbox>
                <w10:wrap type="through" anchorx="margin"/>
              </v:shape>
            </w:pict>
          </mc:Fallback>
        </mc:AlternateContent>
      </w:r>
      <w:r w:rsidRPr="00813992">
        <w:rPr>
          <w:noProof/>
          <w:lang w:val="id-ID"/>
        </w:rPr>
        <mc:AlternateContent>
          <mc:Choice Requires="wps">
            <w:drawing>
              <wp:anchor distT="45720" distB="45720" distL="114300" distR="114300" simplePos="0" relativeHeight="251695616" behindDoc="1" locked="0" layoutInCell="1" allowOverlap="1" wp14:anchorId="30AD8F3D" wp14:editId="3B97DD65">
                <wp:simplePos x="0" y="0"/>
                <wp:positionH relativeFrom="margin">
                  <wp:align>right</wp:align>
                </wp:positionH>
                <wp:positionV relativeFrom="paragraph">
                  <wp:posOffset>275590</wp:posOffset>
                </wp:positionV>
                <wp:extent cx="1662430" cy="1152525"/>
                <wp:effectExtent l="0" t="0" r="0" b="9525"/>
                <wp:wrapThrough wrapText="bothSides">
                  <wp:wrapPolygon edited="0">
                    <wp:start x="0" y="0"/>
                    <wp:lineTo x="0" y="21421"/>
                    <wp:lineTo x="21286" y="21421"/>
                    <wp:lineTo x="21286" y="0"/>
                    <wp:lineTo x="0" y="0"/>
                  </wp:wrapPolygon>
                </wp:wrapThrough>
                <wp:docPr id="96471134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152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018513" w14:textId="58BAD48C" w:rsidR="006822C6" w:rsidRPr="00EB4590" w:rsidRDefault="005C4DB9" w:rsidP="006822C6">
                            <w:pPr>
                              <w:jc w:val="center"/>
                              <w:rPr>
                                <w:rFonts w:ascii="Cooper Black" w:eastAsia="SimSun" w:hAnsi="Cooper Black" w:cs="SimSun"/>
                                <w:sz w:val="28"/>
                                <w:szCs w:val="28"/>
                              </w:rPr>
                            </w:pPr>
                            <w:r>
                              <w:rPr>
                                <w:rFonts w:ascii="Cooper Black" w:eastAsia="SimSun" w:hAnsi="Cooper Black" w:cs="SimSun"/>
                                <w:sz w:val="28"/>
                                <w:szCs w:val="28"/>
                              </w:rPr>
                              <w:t xml:space="preserve">Mengalami Pemulihan dalam </w:t>
                            </w:r>
                            <w:r w:rsidR="006822C6" w:rsidRPr="00EB4590">
                              <w:rPr>
                                <w:rFonts w:ascii="Cooper Black" w:eastAsia="SimSun" w:hAnsi="Cooper Black" w:cs="SimSun"/>
                                <w:sz w:val="28"/>
                                <w:szCs w:val="28"/>
                              </w:rPr>
                              <w:t>Perjumpaan</w:t>
                            </w:r>
                          </w:p>
                          <w:p w14:paraId="3E5B37E4" w14:textId="77777777" w:rsidR="006822C6" w:rsidRPr="00055BA2" w:rsidRDefault="006822C6" w:rsidP="006822C6">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C7C07C2" w14:textId="77777777" w:rsidR="006822C6" w:rsidRPr="00055BA2" w:rsidRDefault="006822C6" w:rsidP="006822C6">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AD8F3D" id="_x0000_s1057" type="#_x0000_t202" style="position:absolute;margin-left:79.7pt;margin-top:21.7pt;width:130.9pt;height:90.75pt;z-index:-251620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" stroked="f">
                <v:textbox>
                  <w:txbxContent>
                    <w:p w14:paraId="7D018513" w14:textId="58BAD48C" w:rsidR="006822C6" w:rsidRPr="00EB4590" w:rsidRDefault="005C4DB9" w:rsidP="006822C6">
                      <w:pPr>
                        <w:jc w:val="center"/>
                        <w:rPr>
                          <w:rFonts w:ascii="Cooper Black" w:eastAsia="SimSun" w:hAnsi="Cooper Black" w:cs="SimSun"/>
                          <w:sz w:val="28"/>
                          <w:szCs w:val="28"/>
                        </w:rPr>
                      </w:pPr>
                      <w:r>
                        <w:rPr>
                          <w:rFonts w:ascii="Cooper Black" w:eastAsia="SimSun" w:hAnsi="Cooper Black" w:cs="SimSun"/>
                          <w:sz w:val="28"/>
                          <w:szCs w:val="28"/>
                        </w:rPr>
                        <w:t xml:space="preserve">Mengalami Pemulihan dalam </w:t>
                      </w:r>
                      <w:r w:rsidR="006822C6" w:rsidRPr="00EB4590">
                        <w:rPr>
                          <w:rFonts w:ascii="Cooper Black" w:eastAsia="SimSun" w:hAnsi="Cooper Black" w:cs="SimSun"/>
                          <w:sz w:val="28"/>
                          <w:szCs w:val="28"/>
                        </w:rPr>
                        <w:t>Perjumpaan</w:t>
                      </w:r>
                    </w:p>
                    <w:p w14:paraId="3E5B37E4" w14:textId="77777777" w:rsidR="006822C6" w:rsidRPr="00055BA2" w:rsidRDefault="006822C6" w:rsidP="006822C6">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C7C07C2" w14:textId="77777777" w:rsidR="006822C6" w:rsidRPr="00055BA2" w:rsidRDefault="006822C6" w:rsidP="006822C6">
                      <w:pPr>
                        <w:jc w:val="center"/>
                        <w:rPr>
                          <w:rFonts w:ascii="Cooper Black" w:eastAsia="SimSun" w:hAnsi="Cooper Black" w:cs="SimSun"/>
                          <w:sz w:val="32"/>
                          <w:szCs w:val="36"/>
                          <w:lang w:val="id-ID"/>
                        </w:rPr>
                      </w:pPr>
                    </w:p>
                  </w:txbxContent>
                </v:textbox>
                <w10:wrap type="through" anchorx="margin"/>
              </v:shape>
            </w:pict>
          </mc:Fallback>
        </mc:AlternateContent>
      </w:r>
    </w:p>
    <w:p w14:paraId="0D5CC8A4" w14:textId="77777777" w:rsidR="006822C6" w:rsidRPr="00813992" w:rsidRDefault="006822C6" w:rsidP="006822C6">
      <w:pPr>
        <w:rPr>
          <w:b/>
          <w:bCs/>
          <w:lang w:val="id-ID"/>
        </w:rPr>
      </w:pPr>
    </w:p>
    <w:p w14:paraId="3B8A0289" w14:textId="77777777" w:rsidR="006822C6" w:rsidRPr="00813992" w:rsidRDefault="006822C6" w:rsidP="006822C6">
      <w:pPr>
        <w:rPr>
          <w:b/>
          <w:bCs/>
          <w:lang w:val="id-ID"/>
        </w:rPr>
      </w:pPr>
    </w:p>
    <w:p w14:paraId="38901C22" w14:textId="77777777" w:rsidR="006822C6" w:rsidRPr="00813992" w:rsidRDefault="006822C6" w:rsidP="006822C6">
      <w:pPr>
        <w:rPr>
          <w:b/>
          <w:bCs/>
          <w:lang w:val="id-ID"/>
        </w:rPr>
      </w:pPr>
    </w:p>
    <w:p w14:paraId="0B942071" w14:textId="77777777" w:rsidR="006822C6" w:rsidRPr="00813992" w:rsidRDefault="006822C6" w:rsidP="006822C6">
      <w:pPr>
        <w:rPr>
          <w:b/>
          <w:bCs/>
          <w:lang w:val="id-ID"/>
        </w:rPr>
      </w:pPr>
      <w:r w:rsidRPr="00813992">
        <w:rPr>
          <w:b/>
          <w:bCs/>
          <w:lang w:val="id-ID"/>
        </w:rPr>
        <w:t>DASAR PEMIKIRAN</w:t>
      </w:r>
    </w:p>
    <w:p w14:paraId="4CAD4B98" w14:textId="6881728D" w:rsidR="006822C6" w:rsidRPr="00813992" w:rsidRDefault="006822C6" w:rsidP="006822C6">
      <w:pPr>
        <w:ind w:firstLine="851"/>
        <w:jc w:val="both"/>
        <w:rPr>
          <w:lang w:val="id-ID"/>
        </w:rPr>
      </w:pPr>
      <w:r w:rsidRPr="00813992">
        <w:rPr>
          <w:lang w:val="id-ID"/>
        </w:rPr>
        <w:t xml:space="preserve">Selama minggu </w:t>
      </w:r>
      <w:r w:rsidR="00747E72">
        <w:rPr>
          <w:lang w:val="id-ID"/>
        </w:rPr>
        <w:t>Pra-Paskah</w:t>
      </w:r>
      <w:r w:rsidRPr="00813992">
        <w:rPr>
          <w:lang w:val="id-ID"/>
        </w:rPr>
        <w:t xml:space="preserve"> umat diajak berpuasa untuk menghayati pergulatan iman agar mengalami perjumpaan </w:t>
      </w:r>
      <w:r w:rsidR="005C4DB9">
        <w:rPr>
          <w:lang w:val="id-ID"/>
        </w:rPr>
        <w:t>b</w:t>
      </w:r>
      <w:r w:rsidRPr="00813992">
        <w:rPr>
          <w:lang w:val="id-ID"/>
        </w:rPr>
        <w:t>ersama Yesus yang tersalib, wafat, dan bangkit dari kematian. Memasuki minggu Paskah III ini</w:t>
      </w:r>
      <w:r w:rsidR="005C4DB9">
        <w:rPr>
          <w:lang w:val="id-ID"/>
        </w:rPr>
        <w:t xml:space="preserve"> umat</w:t>
      </w:r>
      <w:r w:rsidRPr="00813992">
        <w:rPr>
          <w:lang w:val="id-ID"/>
        </w:rPr>
        <w:t xml:space="preserve"> diajak untuk menyadari betapa pentingnya perjumpaan </w:t>
      </w:r>
      <w:r w:rsidR="00A02931">
        <w:rPr>
          <w:lang w:val="id-ID"/>
        </w:rPr>
        <w:t>b</w:t>
      </w:r>
      <w:r w:rsidRPr="00813992">
        <w:rPr>
          <w:lang w:val="id-ID"/>
        </w:rPr>
        <w:t>ersama Kristus yang memberikan kesegaran dan semangat baru</w:t>
      </w:r>
      <w:r w:rsidR="00A02931">
        <w:rPr>
          <w:lang w:val="id-ID"/>
        </w:rPr>
        <w:t xml:space="preserve"> bagi</w:t>
      </w:r>
      <w:r w:rsidRPr="00813992">
        <w:rPr>
          <w:lang w:val="id-ID"/>
        </w:rPr>
        <w:t xml:space="preserve"> kehidupan. Seperti yang dialami oleh Saulus dalam kisah pertobatannya</w:t>
      </w:r>
      <w:r w:rsidR="00A02931">
        <w:rPr>
          <w:lang w:val="id-ID"/>
        </w:rPr>
        <w:t>. I</w:t>
      </w:r>
      <w:r w:rsidRPr="00813992">
        <w:rPr>
          <w:lang w:val="id-ID"/>
        </w:rPr>
        <w:t>a mengalami perjumpaan spiritual dengan Kristus yang mengubah kehidupannya. Begitu juga yang dialami oleh murid Tuhan Yesus dalam kesaksian Injil Yohanes 21:1-19, di dalam kesedihan dan ketakutan karena peristiwa penyaliban di Golgota, Tuhan Yesus menampak</w:t>
      </w:r>
      <w:r w:rsidR="00E43689">
        <w:rPr>
          <w:lang w:val="id-ID"/>
        </w:rPr>
        <w:t>k</w:t>
      </w:r>
      <w:r w:rsidRPr="00813992">
        <w:rPr>
          <w:lang w:val="id-ID"/>
        </w:rPr>
        <w:t xml:space="preserve">an diri kepada mereka. Tuhan Yesus </w:t>
      </w:r>
      <w:r w:rsidR="00A02931">
        <w:rPr>
          <w:lang w:val="id-ID"/>
        </w:rPr>
        <w:t xml:space="preserve">menjumpai </w:t>
      </w:r>
      <w:r w:rsidRPr="00813992">
        <w:rPr>
          <w:lang w:val="id-ID"/>
        </w:rPr>
        <w:t xml:space="preserve">mereka </w:t>
      </w:r>
      <w:r w:rsidR="00A02931">
        <w:rPr>
          <w:lang w:val="id-ID"/>
        </w:rPr>
        <w:t xml:space="preserve">saat </w:t>
      </w:r>
      <w:r w:rsidRPr="00813992">
        <w:rPr>
          <w:lang w:val="id-ID"/>
        </w:rPr>
        <w:t>hatinya sedang terguncang hebat karena pengalaman traumatis</w:t>
      </w:r>
      <w:r w:rsidR="00A02931">
        <w:rPr>
          <w:lang w:val="id-ID"/>
        </w:rPr>
        <w:t>.</w:t>
      </w:r>
      <w:r w:rsidRPr="00813992">
        <w:rPr>
          <w:lang w:val="id-ID"/>
        </w:rPr>
        <w:t xml:space="preserve"> </w:t>
      </w:r>
      <w:r w:rsidR="00A02931">
        <w:rPr>
          <w:lang w:val="id-ID"/>
        </w:rPr>
        <w:t>P</w:t>
      </w:r>
      <w:r w:rsidRPr="00813992">
        <w:rPr>
          <w:lang w:val="id-ID"/>
        </w:rPr>
        <w:t>erjumpaan itu memberikan semangat dan pengharapan baru bagi mereka untuk segera bangkit dari keterpurukan dan melanjutkan karya pewartaan Injil.</w:t>
      </w:r>
    </w:p>
    <w:p w14:paraId="2F39D711" w14:textId="77777777" w:rsidR="006822C6" w:rsidRPr="00813992" w:rsidRDefault="006822C6" w:rsidP="006822C6">
      <w:pPr>
        <w:ind w:firstLine="851"/>
        <w:jc w:val="both"/>
        <w:rPr>
          <w:lang w:val="id-ID"/>
        </w:rPr>
      </w:pPr>
      <w:r w:rsidRPr="00813992">
        <w:rPr>
          <w:lang w:val="id-ID"/>
        </w:rPr>
        <w:t xml:space="preserve">Setiap perjumpaan yang terjadi dalam kehidupan ini sesungguhnya menyimpan potensi untuk mengubah sesuatu, baik itu secara pikiran, spiritualitas dan juga secara iman. Seperti perjumpaan spiritual Saulus yang membimbingnya pada pertobatan dari kobaran api kebencian. Begitu juga seperti perjumpaan yang dialami oleh murid Yesus, yang membawanya Kembali merasakan kesegaran dan pemulihan dari pengalaman traumatis. Perjumpaan spiritual tersebut membawa mereka </w:t>
      </w:r>
      <w:r w:rsidRPr="00813992">
        <w:rPr>
          <w:lang w:val="id-ID"/>
        </w:rPr>
        <w:lastRenderedPageBreak/>
        <w:t xml:space="preserve">masing-masing merasakan damai sejahtera dalam kehidupannya. Perjumpaan spiritual bersama Yesus yang bangkit kiranya menguatkan dan menyegarkan ketika menghadapi pergolakan batin. </w:t>
      </w:r>
    </w:p>
    <w:p w14:paraId="58FC80A4" w14:textId="77777777" w:rsidR="006822C6" w:rsidRPr="00813992" w:rsidRDefault="006822C6" w:rsidP="006822C6">
      <w:pPr>
        <w:ind w:firstLine="851"/>
        <w:jc w:val="both"/>
        <w:rPr>
          <w:b/>
          <w:bCs/>
          <w:lang w:val="id-ID"/>
        </w:rPr>
      </w:pPr>
    </w:p>
    <w:p w14:paraId="69DFE8C5" w14:textId="77777777" w:rsidR="006822C6" w:rsidRPr="00813992" w:rsidRDefault="006822C6" w:rsidP="006822C6">
      <w:pPr>
        <w:jc w:val="both"/>
        <w:rPr>
          <w:b/>
          <w:bCs/>
          <w:lang w:val="id-ID"/>
        </w:rPr>
      </w:pPr>
    </w:p>
    <w:p w14:paraId="4DF1BB90" w14:textId="77777777" w:rsidR="006822C6" w:rsidRPr="00813992" w:rsidRDefault="006822C6" w:rsidP="006822C6">
      <w:pPr>
        <w:jc w:val="both"/>
        <w:rPr>
          <w:b/>
          <w:bCs/>
          <w:lang w:val="id-ID"/>
        </w:rPr>
      </w:pPr>
      <w:r w:rsidRPr="00813992">
        <w:rPr>
          <w:b/>
          <w:bCs/>
          <w:lang w:val="id-ID"/>
        </w:rPr>
        <w:t>TAFSIR LEKSIONARIS</w:t>
      </w:r>
    </w:p>
    <w:p w14:paraId="4DB54FAA" w14:textId="77777777" w:rsidR="006822C6" w:rsidRPr="00813992" w:rsidRDefault="006822C6" w:rsidP="006822C6">
      <w:pPr>
        <w:ind w:firstLine="851"/>
        <w:jc w:val="both"/>
        <w:rPr>
          <w:rFonts w:cs="Calibri Light"/>
          <w:b/>
          <w:bCs/>
          <w:lang w:val="id-ID"/>
        </w:rPr>
      </w:pPr>
    </w:p>
    <w:p w14:paraId="3FBE0A1E" w14:textId="77777777" w:rsidR="006822C6" w:rsidRPr="00813992" w:rsidRDefault="006822C6" w:rsidP="006822C6">
      <w:pPr>
        <w:jc w:val="both"/>
        <w:rPr>
          <w:b/>
          <w:bCs/>
          <w:lang w:val="id-ID"/>
        </w:rPr>
      </w:pPr>
      <w:r w:rsidRPr="00813992">
        <w:rPr>
          <w:b/>
          <w:bCs/>
          <w:lang w:val="id-ID"/>
        </w:rPr>
        <w:t>Kisah Para Rasul 9:1-20</w:t>
      </w:r>
    </w:p>
    <w:p w14:paraId="7897072C" w14:textId="4C35B5A9" w:rsidR="006822C6" w:rsidRPr="00813992" w:rsidRDefault="006822C6" w:rsidP="006822C6">
      <w:pPr>
        <w:ind w:firstLine="851"/>
        <w:jc w:val="both"/>
        <w:rPr>
          <w:lang w:val="id-ID"/>
        </w:rPr>
      </w:pPr>
      <w:r w:rsidRPr="00813992">
        <w:rPr>
          <w:lang w:val="id-ID"/>
        </w:rPr>
        <w:t>Kisah Para Rasul 9:1-20 mengisahkan perjalanan tobat Saulus sebagai penganiaya orang Kristen. Api kebencian menyala di</w:t>
      </w:r>
      <w:r w:rsidR="0025727C">
        <w:rPr>
          <w:lang w:val="id-ID"/>
        </w:rPr>
        <w:t xml:space="preserve"> </w:t>
      </w:r>
      <w:r w:rsidRPr="00813992">
        <w:rPr>
          <w:lang w:val="id-ID"/>
        </w:rPr>
        <w:t>hati Saulus</w:t>
      </w:r>
      <w:r w:rsidR="0025727C">
        <w:rPr>
          <w:lang w:val="id-ID"/>
        </w:rPr>
        <w:t xml:space="preserve">. Ia </w:t>
      </w:r>
      <w:r w:rsidRPr="00813992">
        <w:rPr>
          <w:lang w:val="id-ID"/>
        </w:rPr>
        <w:t>menganggap bahwa orang Kristen sebagai ancaman bagi tradisi Yudaisme</w:t>
      </w:r>
      <w:r w:rsidR="0025727C">
        <w:rPr>
          <w:lang w:val="id-ID"/>
        </w:rPr>
        <w:t>.</w:t>
      </w:r>
      <w:r w:rsidRPr="00813992">
        <w:rPr>
          <w:lang w:val="id-ID"/>
        </w:rPr>
        <w:t xml:space="preserve"> </w:t>
      </w:r>
      <w:r w:rsidR="0025727C">
        <w:rPr>
          <w:lang w:val="id-ID"/>
        </w:rPr>
        <w:t>M</w:t>
      </w:r>
      <w:r w:rsidRPr="00813992">
        <w:rPr>
          <w:lang w:val="id-ID"/>
        </w:rPr>
        <w:t xml:space="preserve">aka patutlah </w:t>
      </w:r>
      <w:r w:rsidR="0025727C">
        <w:rPr>
          <w:lang w:val="id-ID"/>
        </w:rPr>
        <w:t xml:space="preserve">bila orang Kristen </w:t>
      </w:r>
      <w:r w:rsidRPr="00813992">
        <w:rPr>
          <w:lang w:val="id-ID"/>
        </w:rPr>
        <w:t>dianiaya dan dibunuh. Sebagai legalitas untuk melancarkan aksinya, Saulus meminta surat kuasa kepada Imam Besar  Kayafa</w:t>
      </w:r>
      <w:r w:rsidR="0025727C">
        <w:rPr>
          <w:lang w:val="id-ID"/>
        </w:rPr>
        <w:t xml:space="preserve">s. Surat kuasa tersebut akan </w:t>
      </w:r>
      <w:r w:rsidRPr="00813992">
        <w:rPr>
          <w:lang w:val="id-ID"/>
        </w:rPr>
        <w:t xml:space="preserve">dibawa ke rumah-rumah ibadah Yahudi di kota Damsyik. Tujuannya yaitu untuk mendapatkan legalitas apabila menangkap orang Kristen di kota Damsyik (KPR 9:2). Namun dalam perjalanan menuju kota Damsyik, </w:t>
      </w:r>
      <w:r w:rsidR="0025727C">
        <w:rPr>
          <w:lang w:val="id-ID"/>
        </w:rPr>
        <w:t xml:space="preserve">ada </w:t>
      </w:r>
      <w:r w:rsidRPr="00813992">
        <w:rPr>
          <w:lang w:val="id-ID"/>
        </w:rPr>
        <w:t>peristiwa besar terjadi dalam dirinya</w:t>
      </w:r>
      <w:r w:rsidR="0025727C">
        <w:rPr>
          <w:lang w:val="id-ID"/>
        </w:rPr>
        <w:t>.</w:t>
      </w:r>
      <w:r w:rsidRPr="00813992">
        <w:rPr>
          <w:lang w:val="id-ID"/>
        </w:rPr>
        <w:t xml:space="preserve"> </w:t>
      </w:r>
      <w:r w:rsidR="0025727C">
        <w:rPr>
          <w:lang w:val="id-ID"/>
        </w:rPr>
        <w:t xml:space="preserve">Ia melihat </w:t>
      </w:r>
      <w:r w:rsidRPr="00813992">
        <w:rPr>
          <w:lang w:val="id-ID"/>
        </w:rPr>
        <w:t>seberkas cahaya memancar dari langit dan mengelilinginya hingga ia terjatuh</w:t>
      </w:r>
      <w:r w:rsidR="0025727C">
        <w:rPr>
          <w:lang w:val="id-ID"/>
        </w:rPr>
        <w:t>. Akibatnya ia</w:t>
      </w:r>
      <w:r w:rsidRPr="00813992">
        <w:rPr>
          <w:lang w:val="id-ID"/>
        </w:rPr>
        <w:t xml:space="preserve"> mengalami kebutaan selama tiga hari lamanya. Peristiwa tersebut merupakan perjumpaan spiritual dengan Yesus sebagai titik tolak pertobatan Saulus</w:t>
      </w:r>
      <w:r w:rsidR="0025727C">
        <w:rPr>
          <w:lang w:val="id-ID"/>
        </w:rPr>
        <w:t xml:space="preserve"> dari</w:t>
      </w:r>
      <w:r w:rsidRPr="00813992">
        <w:rPr>
          <w:lang w:val="id-ID"/>
        </w:rPr>
        <w:t xml:space="preserve"> kebenciannya kepada orang Kristen (KPR 9:3-9).</w:t>
      </w:r>
    </w:p>
    <w:p w14:paraId="54FB20DD" w14:textId="3FE47C55" w:rsidR="006822C6" w:rsidRPr="00813992" w:rsidRDefault="006822C6" w:rsidP="006822C6">
      <w:pPr>
        <w:ind w:firstLine="851"/>
        <w:jc w:val="both"/>
        <w:rPr>
          <w:lang w:val="id-ID"/>
        </w:rPr>
      </w:pPr>
      <w:r w:rsidRPr="00813992">
        <w:rPr>
          <w:lang w:val="id-ID"/>
        </w:rPr>
        <w:t xml:space="preserve">Ketika Saulus mengalami kebutaan </w:t>
      </w:r>
      <w:r w:rsidR="0025727C">
        <w:rPr>
          <w:lang w:val="id-ID"/>
        </w:rPr>
        <w:t xml:space="preserve">akibat </w:t>
      </w:r>
      <w:r w:rsidRPr="00813992">
        <w:rPr>
          <w:lang w:val="id-ID"/>
        </w:rPr>
        <w:t>peristiwa itu, bukan balas dendam yang didapatkannya, melainkan kebaikan dan kasih yang tulus dari Ananias beserta orang Kristen di kota Damsyik. Saulus mengalami pembaharuan spiritual ketika Ananias menyembuhkannya dari kebutaan, Saulus merasa dipenuhi oleh kobaran kuasa Roh Kudus yang memulihkan jiwanya (KPR 9:10-18). Perjumpaan dengan Ananias sebagai titik balik Saulus untuk mengenal Iman Kristen dan mengakui bahwa Yesus Kristus adalah benar-benar Mesias (KPR 9:22).</w:t>
      </w:r>
    </w:p>
    <w:p w14:paraId="25B5488E" w14:textId="77777777" w:rsidR="006822C6" w:rsidRPr="00813992" w:rsidRDefault="006822C6" w:rsidP="006822C6">
      <w:pPr>
        <w:jc w:val="both"/>
        <w:rPr>
          <w:b/>
          <w:bCs/>
          <w:lang w:val="id-ID"/>
        </w:rPr>
      </w:pPr>
    </w:p>
    <w:p w14:paraId="41289E1E" w14:textId="620CF238" w:rsidR="006822C6" w:rsidRPr="00813992" w:rsidRDefault="006822C6" w:rsidP="006822C6">
      <w:pPr>
        <w:jc w:val="both"/>
        <w:rPr>
          <w:b/>
          <w:bCs/>
          <w:lang w:val="id-ID"/>
        </w:rPr>
      </w:pPr>
      <w:r w:rsidRPr="00813992">
        <w:rPr>
          <w:b/>
          <w:bCs/>
          <w:lang w:val="id-ID"/>
        </w:rPr>
        <w:t xml:space="preserve">Mazmur 30:1-13 </w:t>
      </w:r>
    </w:p>
    <w:p w14:paraId="4E46CAF3" w14:textId="0DF52F50" w:rsidR="006822C6" w:rsidRPr="00813992" w:rsidRDefault="006822C6" w:rsidP="006822C6">
      <w:pPr>
        <w:ind w:firstLine="851"/>
        <w:jc w:val="both"/>
        <w:rPr>
          <w:lang w:val="id-ID"/>
        </w:rPr>
      </w:pPr>
      <w:r w:rsidRPr="00813992">
        <w:rPr>
          <w:lang w:val="id-ID"/>
        </w:rPr>
        <w:t xml:space="preserve">Pujian dalam Mazmur 30:1-13 merupakan seruan sukacita atas pertolongan Tuhan yang menyelamatkan Raja Daud dari </w:t>
      </w:r>
      <w:r w:rsidRPr="00813992">
        <w:rPr>
          <w:lang w:val="id-ID"/>
        </w:rPr>
        <w:lastRenderedPageBreak/>
        <w:t xml:space="preserve">ancaman dan bahaya. Artinya ketika seorang raja selamat dari bahaya, maka negara dan rakyatnya juga selamat dari kejatuhan. </w:t>
      </w:r>
    </w:p>
    <w:p w14:paraId="0CE4B541" w14:textId="04971FB5" w:rsidR="006822C6" w:rsidRPr="00813992" w:rsidRDefault="006822C6" w:rsidP="006822C6">
      <w:pPr>
        <w:ind w:firstLine="851"/>
        <w:jc w:val="both"/>
        <w:rPr>
          <w:lang w:val="id-ID"/>
        </w:rPr>
      </w:pPr>
      <w:r w:rsidRPr="00813992">
        <w:rPr>
          <w:lang w:val="id-ID"/>
        </w:rPr>
        <w:t xml:space="preserve">Betapa sukacitanya hati Raja Daud ketika Tuhan Allah menyelamatkannya dari keterpurukan. Digambarkan luapan kegembiraan Raja Daud seperti pada ayat ke 3 dan 4;  bahwa Tuhan berkenan menolong kesulitan Raja Daud. </w:t>
      </w:r>
      <w:r w:rsidR="00550D37">
        <w:rPr>
          <w:lang w:val="id-ID"/>
        </w:rPr>
        <w:t xml:space="preserve">Digambarkan pula bagaimana </w:t>
      </w:r>
      <w:r w:rsidRPr="00813992">
        <w:rPr>
          <w:lang w:val="id-ID"/>
        </w:rPr>
        <w:t xml:space="preserve">Raja Daud seperti diangkat dan dibangkitkan dari dunia orang mati yang mengerikan. </w:t>
      </w:r>
      <w:r w:rsidR="00550D37">
        <w:rPr>
          <w:lang w:val="id-ID"/>
        </w:rPr>
        <w:t>K</w:t>
      </w:r>
      <w:r w:rsidRPr="00813992">
        <w:rPr>
          <w:lang w:val="id-ID"/>
        </w:rPr>
        <w:t>etika Tuhan menolong kehidupannya</w:t>
      </w:r>
      <w:r w:rsidR="00550D37">
        <w:rPr>
          <w:lang w:val="id-ID"/>
        </w:rPr>
        <w:t xml:space="preserve">, Daud </w:t>
      </w:r>
      <w:r w:rsidRPr="00813992">
        <w:rPr>
          <w:lang w:val="id-ID"/>
        </w:rPr>
        <w:t>terbebas dari bahaya</w:t>
      </w:r>
      <w:r w:rsidR="00550D37">
        <w:rPr>
          <w:lang w:val="id-ID"/>
        </w:rPr>
        <w:t xml:space="preserve">. Ini </w:t>
      </w:r>
      <w:r w:rsidRPr="00813992">
        <w:rPr>
          <w:lang w:val="id-ID"/>
        </w:rPr>
        <w:t xml:space="preserve">merupakan peristiwa yang sangat membahagiakannya. </w:t>
      </w:r>
      <w:r w:rsidR="00550D37">
        <w:rPr>
          <w:lang w:val="id-ID"/>
        </w:rPr>
        <w:t xml:space="preserve">Melalui </w:t>
      </w:r>
      <w:r w:rsidRPr="00813992">
        <w:rPr>
          <w:lang w:val="id-ID"/>
        </w:rPr>
        <w:t xml:space="preserve">pujian Raja Daud </w:t>
      </w:r>
      <w:r w:rsidR="00550D37">
        <w:rPr>
          <w:lang w:val="id-ID"/>
        </w:rPr>
        <w:t>menyatakan: “</w:t>
      </w:r>
      <w:r w:rsidRPr="00813992">
        <w:rPr>
          <w:lang w:val="id-ID"/>
        </w:rPr>
        <w:t>Tuhan adalah perisai dan tempat perlindungan</w:t>
      </w:r>
      <w:r w:rsidR="00550D37">
        <w:rPr>
          <w:lang w:val="id-ID"/>
        </w:rPr>
        <w:t>”</w:t>
      </w:r>
      <w:r w:rsidRPr="00813992">
        <w:rPr>
          <w:lang w:val="id-ID"/>
        </w:rPr>
        <w:t xml:space="preserve"> (Maz.30:8). </w:t>
      </w:r>
    </w:p>
    <w:p w14:paraId="3D0A4472" w14:textId="6B1CDA2F" w:rsidR="006822C6" w:rsidRPr="00813992" w:rsidRDefault="00550D37" w:rsidP="006822C6">
      <w:pPr>
        <w:ind w:firstLine="851"/>
        <w:jc w:val="both"/>
        <w:rPr>
          <w:lang w:val="id-ID"/>
        </w:rPr>
      </w:pPr>
      <w:r>
        <w:rPr>
          <w:lang w:val="id-ID"/>
        </w:rPr>
        <w:t>Bebas</w:t>
      </w:r>
      <w:r w:rsidR="006822C6" w:rsidRPr="00813992">
        <w:rPr>
          <w:lang w:val="id-ID"/>
        </w:rPr>
        <w:t xml:space="preserve"> dari bahaya, ketakutan, kesulitan, dan ancaman merupakan </w:t>
      </w:r>
      <w:r>
        <w:rPr>
          <w:lang w:val="id-ID"/>
        </w:rPr>
        <w:t xml:space="preserve">amat </w:t>
      </w:r>
      <w:r w:rsidR="006822C6" w:rsidRPr="00813992">
        <w:rPr>
          <w:lang w:val="id-ID"/>
        </w:rPr>
        <w:t xml:space="preserve">membahagiakan dan melegakan hati. Kebahagiaan dan kelegaan hati ini adalah </w:t>
      </w:r>
      <w:r>
        <w:rPr>
          <w:lang w:val="id-ID"/>
        </w:rPr>
        <w:t xml:space="preserve">pengalaman </w:t>
      </w:r>
      <w:r w:rsidR="006822C6" w:rsidRPr="00813992">
        <w:rPr>
          <w:lang w:val="id-ID"/>
        </w:rPr>
        <w:t>spiritual</w:t>
      </w:r>
      <w:r>
        <w:rPr>
          <w:lang w:val="id-ID"/>
        </w:rPr>
        <w:t>itas</w:t>
      </w:r>
      <w:r w:rsidR="006822C6" w:rsidRPr="00813992">
        <w:rPr>
          <w:lang w:val="id-ID"/>
        </w:rPr>
        <w:t xml:space="preserve"> antara Raja Daud dengan Tuhan Allah.</w:t>
      </w:r>
    </w:p>
    <w:p w14:paraId="4DF0AE58" w14:textId="77777777" w:rsidR="006822C6" w:rsidRPr="00813992" w:rsidRDefault="006822C6" w:rsidP="006822C6">
      <w:pPr>
        <w:ind w:firstLine="851"/>
        <w:jc w:val="both"/>
        <w:rPr>
          <w:lang w:val="id-ID"/>
        </w:rPr>
      </w:pPr>
    </w:p>
    <w:p w14:paraId="255D3326" w14:textId="77777777" w:rsidR="006822C6" w:rsidRPr="00813992" w:rsidRDefault="006822C6" w:rsidP="006822C6">
      <w:pPr>
        <w:jc w:val="both"/>
        <w:rPr>
          <w:b/>
          <w:bCs/>
          <w:lang w:val="id-ID"/>
        </w:rPr>
      </w:pPr>
      <w:r w:rsidRPr="00813992">
        <w:rPr>
          <w:b/>
          <w:bCs/>
          <w:lang w:val="id-ID"/>
        </w:rPr>
        <w:t xml:space="preserve">Wahyu 5:11-14 </w:t>
      </w:r>
    </w:p>
    <w:p w14:paraId="037FEFBB" w14:textId="0130757B" w:rsidR="006822C6" w:rsidRPr="00813992" w:rsidRDefault="006822C6" w:rsidP="006822C6">
      <w:pPr>
        <w:ind w:firstLine="851"/>
        <w:jc w:val="both"/>
        <w:rPr>
          <w:lang w:val="id-ID"/>
        </w:rPr>
      </w:pPr>
      <w:r w:rsidRPr="00813992">
        <w:rPr>
          <w:lang w:val="id-ID"/>
        </w:rPr>
        <w:t>Kitab Wahyu merupakan kitab yang penuh dengan simbol, angka dan kode. Karena penuh dengan simbol dan kode, maka kitab Wahyu harus dibaca dengan jeli dan teliti. Kitab ini adalah hasil penglihatan (visi) spiritual Rasul Yohanes ketika berada di pulau Patmos, tentang kehidupan yang akan terjadi pada waktu mendatang. Penglihatan maupun pendengaran yang diterima oleh Rasul Yohanes tersebut menjadi wahyu ataupun pesan yang harus disampaikan kepada jemaat.</w:t>
      </w:r>
    </w:p>
    <w:p w14:paraId="5E1C91E1" w14:textId="364E4B85" w:rsidR="006822C6" w:rsidRPr="00813992" w:rsidRDefault="006822C6" w:rsidP="006822C6">
      <w:pPr>
        <w:ind w:firstLine="851"/>
        <w:jc w:val="both"/>
        <w:rPr>
          <w:lang w:val="id-ID"/>
        </w:rPr>
      </w:pPr>
      <w:r w:rsidRPr="00813992">
        <w:rPr>
          <w:lang w:val="id-ID"/>
        </w:rPr>
        <w:t xml:space="preserve">Kitab Wahyu pasal 5 menerangkan dengan </w:t>
      </w:r>
      <w:r w:rsidR="008547DB">
        <w:rPr>
          <w:lang w:val="id-ID"/>
        </w:rPr>
        <w:t>b</w:t>
      </w:r>
      <w:r w:rsidRPr="00813992">
        <w:rPr>
          <w:lang w:val="id-ID"/>
        </w:rPr>
        <w:t>ahasa simbolik bahwa Tuhan Yesus Kristus Singa Yehuda dan sebagai Anak Domba yang dik</w:t>
      </w:r>
      <w:r w:rsidR="008547DB">
        <w:rPr>
          <w:lang w:val="id-ID"/>
        </w:rPr>
        <w:t>u</w:t>
      </w:r>
      <w:r w:rsidRPr="00813992">
        <w:rPr>
          <w:lang w:val="id-ID"/>
        </w:rPr>
        <w:t>rbankan sebagai Juru Selamat alam semesta. Rasul Yohanes melihat bahwa Tuhan memegang gulungan kitab dengan tujuh meterai (W</w:t>
      </w:r>
      <w:r w:rsidR="008547DB">
        <w:rPr>
          <w:lang w:val="id-ID"/>
        </w:rPr>
        <w:t>hy</w:t>
      </w:r>
      <w:r w:rsidRPr="00813992">
        <w:rPr>
          <w:lang w:val="id-ID"/>
        </w:rPr>
        <w:t>.5:1, 2), kitab beserta meterainya tersebut dibuka oleh Singa Yehuda (Wh</w:t>
      </w:r>
      <w:r w:rsidR="008547DB">
        <w:rPr>
          <w:lang w:val="id-ID"/>
        </w:rPr>
        <w:t>y</w:t>
      </w:r>
      <w:r w:rsidRPr="00813992">
        <w:rPr>
          <w:lang w:val="id-ID"/>
        </w:rPr>
        <w:t xml:space="preserve">.5:5). Singa merupakan simbol kekuatan, dan kuasa. Singa Yehuda dalam Wahyu 5:5 sebutan untuk Tuhan Yesus yang memiliki kuasa untuk mengalahkan alam maut. Kemenangan Tuhan Yesus merepresentasikan kisah penebusan melalui sengsara, wafat dan kebangkitan-Nya. Kuasa dan kemenangan Tuhan Yesus bukan karena Ia kuat seperti singa yang selalu menang, melainkan oleh </w:t>
      </w:r>
      <w:r w:rsidRPr="00813992">
        <w:rPr>
          <w:lang w:val="id-ID"/>
        </w:rPr>
        <w:lastRenderedPageBreak/>
        <w:t>karena rela berkorban menjadi tebusan bagaikan Anak Domba (Wh</w:t>
      </w:r>
      <w:r w:rsidR="008547DB">
        <w:rPr>
          <w:lang w:val="id-ID"/>
        </w:rPr>
        <w:t>y</w:t>
      </w:r>
      <w:r w:rsidRPr="00813992">
        <w:rPr>
          <w:lang w:val="id-ID"/>
        </w:rPr>
        <w:t>.5:12-14).</w:t>
      </w:r>
    </w:p>
    <w:p w14:paraId="09154061" w14:textId="2E95C6DD" w:rsidR="006822C6" w:rsidRPr="00813992" w:rsidRDefault="006822C6" w:rsidP="006822C6">
      <w:pPr>
        <w:ind w:firstLine="851"/>
        <w:jc w:val="both"/>
        <w:rPr>
          <w:lang w:val="id-ID"/>
        </w:rPr>
      </w:pPr>
      <w:r w:rsidRPr="00813992">
        <w:rPr>
          <w:lang w:val="id-ID"/>
        </w:rPr>
        <w:t>Kisah dalam Kitab Wahyu di atas, mengingatkan kepada umat bahwa sumber keselamatan dan pemulihan adalah dari Tuhan Yesus Kristus. Keselamatan yang diberikan oleh Tuhan adalah keselamatan yang mampu mengangkat manusia dari dosa, penderitaan, keterpurukan, dan ketakutan, sehingga martabat manusia dipulihkan Kembali.</w:t>
      </w:r>
    </w:p>
    <w:p w14:paraId="0F538256" w14:textId="77777777" w:rsidR="006822C6" w:rsidRPr="00813992" w:rsidRDefault="006822C6" w:rsidP="006822C6">
      <w:pPr>
        <w:ind w:firstLine="851"/>
        <w:jc w:val="both"/>
        <w:rPr>
          <w:lang w:val="id-ID"/>
        </w:rPr>
      </w:pPr>
    </w:p>
    <w:p w14:paraId="11BBE075" w14:textId="77777777" w:rsidR="006822C6" w:rsidRPr="00813992" w:rsidRDefault="006822C6" w:rsidP="006822C6">
      <w:pPr>
        <w:jc w:val="both"/>
        <w:rPr>
          <w:lang w:val="id-ID"/>
        </w:rPr>
      </w:pPr>
      <w:r w:rsidRPr="00813992">
        <w:rPr>
          <w:b/>
          <w:bCs/>
          <w:lang w:val="id-ID"/>
        </w:rPr>
        <w:t>Yohanes 21:1-19</w:t>
      </w:r>
    </w:p>
    <w:p w14:paraId="6F9E995B" w14:textId="08A689D9" w:rsidR="006822C6" w:rsidRPr="00813992" w:rsidRDefault="006822C6" w:rsidP="006822C6">
      <w:pPr>
        <w:ind w:firstLine="851"/>
        <w:jc w:val="both"/>
        <w:rPr>
          <w:lang w:val="id-ID"/>
        </w:rPr>
      </w:pPr>
      <w:r w:rsidRPr="00813992">
        <w:rPr>
          <w:lang w:val="id-ID"/>
        </w:rPr>
        <w:t>Kesaksian Injil Yohanes 21:1-19 merupakan peristiwa di mana Tuhan Yesus menampakkan diri kepada Petrus dan para murid yang lainnya ketika mereka sedang berada di tepi Danau Tiberias (danau yang berada di sisi barat danau Galilea). Yesus menampakkan diri kepada para murid tidak berselang lama dari peristiwa</w:t>
      </w:r>
      <w:r w:rsidR="008547DB">
        <w:rPr>
          <w:lang w:val="id-ID"/>
        </w:rPr>
        <w:t xml:space="preserve"> penyaliban dan kebangkitan. P</w:t>
      </w:r>
      <w:r w:rsidRPr="00813992">
        <w:rPr>
          <w:lang w:val="id-ID"/>
        </w:rPr>
        <w:t xml:space="preserve">enampakan ini adalah yang ketiga kalinya sesudah Yesus bangkit dari antara orang mati (Yoh.21:14). Jadi dalam peristiwa itu para murid Yesus masih mengalami guncangan batin, trauma, dan ketakutan yang sangat dahsyat. Mereka hampir kehilangan pengharapan atas peristiwa penyaliban yang dialami Gurunya, dan mereka akhirnya memilih pergi dari Yerusalem dan menepi di Danau Tiberias, bagian dari laut Galilea. Bukan sebuah perjalanan yang singkat, mereka harus menempuh jarak 110 Mil atau setara 177 Km. </w:t>
      </w:r>
    </w:p>
    <w:p w14:paraId="326E2262" w14:textId="7A47E808" w:rsidR="006822C6" w:rsidRPr="00813992" w:rsidRDefault="006822C6" w:rsidP="006822C6">
      <w:pPr>
        <w:ind w:firstLine="851"/>
        <w:jc w:val="both"/>
        <w:rPr>
          <w:lang w:val="id-ID"/>
        </w:rPr>
      </w:pPr>
      <w:r w:rsidRPr="00813992">
        <w:rPr>
          <w:lang w:val="id-ID"/>
        </w:rPr>
        <w:t>Danau Tiberias menjadi tempat pilihan Rasul Petrus dan Rasul yang lainnya untuk mencari ketenangan dari hiruk-pikuk kecemasan serta ketakutan yang masih dirasakannya. Danau Galilea bagi mereka adalah tempat yang penuh dengan kenangan Bersama Yesus</w:t>
      </w:r>
      <w:r w:rsidR="008547DB">
        <w:rPr>
          <w:lang w:val="id-ID"/>
        </w:rPr>
        <w:t>.</w:t>
      </w:r>
      <w:r w:rsidRPr="00813992">
        <w:rPr>
          <w:lang w:val="id-ID"/>
        </w:rPr>
        <w:t xml:space="preserve"> </w:t>
      </w:r>
      <w:r w:rsidR="008547DB">
        <w:rPr>
          <w:lang w:val="id-ID"/>
        </w:rPr>
        <w:t>D</w:t>
      </w:r>
      <w:r w:rsidRPr="00813992">
        <w:rPr>
          <w:lang w:val="id-ID"/>
        </w:rPr>
        <w:t>i situ mereka dipilih dan diangkat menjadi murid-Nya</w:t>
      </w:r>
      <w:r w:rsidR="008547DB">
        <w:rPr>
          <w:lang w:val="id-ID"/>
        </w:rPr>
        <w:t xml:space="preserve">. Mereka pernah melihat </w:t>
      </w:r>
      <w:r w:rsidRPr="00813992">
        <w:rPr>
          <w:lang w:val="id-ID"/>
        </w:rPr>
        <w:t>Tuhan Yesus meredakan angin ribut</w:t>
      </w:r>
      <w:r w:rsidR="008547DB">
        <w:rPr>
          <w:lang w:val="id-ID"/>
        </w:rPr>
        <w:t xml:space="preserve"> didanau itu.</w:t>
      </w:r>
      <w:r w:rsidRPr="00813992">
        <w:rPr>
          <w:lang w:val="id-ID"/>
        </w:rPr>
        <w:t xml:space="preserve"> </w:t>
      </w:r>
      <w:r w:rsidR="008547DB">
        <w:rPr>
          <w:lang w:val="id-ID"/>
        </w:rPr>
        <w:t xml:space="preserve">Di sekitar danau itu, </w:t>
      </w:r>
      <w:r w:rsidRPr="00813992">
        <w:rPr>
          <w:lang w:val="id-ID"/>
        </w:rPr>
        <w:t xml:space="preserve">mereka </w:t>
      </w:r>
      <w:r w:rsidR="008547DB">
        <w:rPr>
          <w:lang w:val="id-ID"/>
        </w:rPr>
        <w:t xml:space="preserve">melihat Yesus </w:t>
      </w:r>
      <w:r w:rsidRPr="00813992">
        <w:rPr>
          <w:lang w:val="id-ID"/>
        </w:rPr>
        <w:t>memberi makan lima ribu orang</w:t>
      </w:r>
      <w:r w:rsidR="008547DB">
        <w:rPr>
          <w:lang w:val="id-ID"/>
        </w:rPr>
        <w:t>.</w:t>
      </w:r>
      <w:r w:rsidRPr="00813992">
        <w:rPr>
          <w:lang w:val="id-ID"/>
        </w:rPr>
        <w:t xml:space="preserve"> </w:t>
      </w:r>
      <w:r w:rsidR="008547DB">
        <w:rPr>
          <w:lang w:val="id-ID"/>
        </w:rPr>
        <w:t xml:space="preserve">Keajaiban tentang Yesus </w:t>
      </w:r>
      <w:r w:rsidRPr="00813992">
        <w:rPr>
          <w:lang w:val="id-ID"/>
        </w:rPr>
        <w:t>berjalan di atas air</w:t>
      </w:r>
      <w:r w:rsidR="008547DB">
        <w:rPr>
          <w:lang w:val="id-ID"/>
        </w:rPr>
        <w:t xml:space="preserve"> ada di sana</w:t>
      </w:r>
      <w:r w:rsidRPr="00813992">
        <w:rPr>
          <w:lang w:val="id-ID"/>
        </w:rPr>
        <w:t xml:space="preserve">. </w:t>
      </w:r>
      <w:r w:rsidR="008547DB">
        <w:rPr>
          <w:lang w:val="id-ID"/>
        </w:rPr>
        <w:t>Dengan pergi ke Galilea, m</w:t>
      </w:r>
      <w:r w:rsidRPr="00813992">
        <w:rPr>
          <w:lang w:val="id-ID"/>
        </w:rPr>
        <w:t xml:space="preserve">ereka mengobati kepiluan hati dengan </w:t>
      </w:r>
      <w:r w:rsidR="008547DB">
        <w:rPr>
          <w:i/>
          <w:iCs/>
          <w:lang w:val="id-ID"/>
        </w:rPr>
        <w:t>ber</w:t>
      </w:r>
      <w:r w:rsidRPr="00813992">
        <w:rPr>
          <w:i/>
          <w:iCs/>
          <w:lang w:val="id-ID"/>
        </w:rPr>
        <w:t>nostalgia</w:t>
      </w:r>
      <w:r w:rsidRPr="00813992">
        <w:rPr>
          <w:lang w:val="id-ID"/>
        </w:rPr>
        <w:t>. Dalam situasi hati para murid yang sedang kacau dan di tengah nostalgia yang mereka lakukan, Tuhan Yesus menampakkan diri dan menyapa kepada mereka</w:t>
      </w:r>
      <w:r w:rsidR="008547DB">
        <w:rPr>
          <w:lang w:val="id-ID"/>
        </w:rPr>
        <w:t>. P</w:t>
      </w:r>
      <w:r w:rsidRPr="00813992">
        <w:rPr>
          <w:lang w:val="id-ID"/>
        </w:rPr>
        <w:t xml:space="preserve">ada awalnya mereka tidak memperhatikan dan tidak mengenal bahwa itu adalah </w:t>
      </w:r>
      <w:r w:rsidR="008547DB">
        <w:rPr>
          <w:lang w:val="id-ID"/>
        </w:rPr>
        <w:t>Tuhan.</w:t>
      </w:r>
      <w:r w:rsidRPr="00813992">
        <w:rPr>
          <w:lang w:val="id-ID"/>
        </w:rPr>
        <w:t xml:space="preserve"> </w:t>
      </w:r>
      <w:r w:rsidR="008547DB">
        <w:rPr>
          <w:lang w:val="id-ID"/>
        </w:rPr>
        <w:t xml:space="preserve">Namun </w:t>
      </w:r>
      <w:r w:rsidRPr="00813992">
        <w:rPr>
          <w:lang w:val="id-ID"/>
        </w:rPr>
        <w:t xml:space="preserve">ketika Tuhan memerintahkan </w:t>
      </w:r>
      <w:r w:rsidR="008547DB">
        <w:rPr>
          <w:lang w:val="id-ID"/>
        </w:rPr>
        <w:t xml:space="preserve"> agar </w:t>
      </w:r>
      <w:r w:rsidR="008547DB">
        <w:rPr>
          <w:lang w:val="id-ID"/>
        </w:rPr>
        <w:lastRenderedPageBreak/>
        <w:t xml:space="preserve">mereka </w:t>
      </w:r>
      <w:r w:rsidRPr="00813992">
        <w:rPr>
          <w:lang w:val="id-ID"/>
        </w:rPr>
        <w:t>menebarkan jalanya di sisi kanan perahu, barulah Petrus ingat dan melihat dengan jelas bahwa yang datang adalah Tuhan Yesus (Yoh.21:5-6).</w:t>
      </w:r>
    </w:p>
    <w:p w14:paraId="4629D9DA" w14:textId="25F722FF" w:rsidR="006822C6" w:rsidRPr="00813992" w:rsidRDefault="006822C6" w:rsidP="006822C6">
      <w:pPr>
        <w:ind w:firstLine="851"/>
        <w:jc w:val="both"/>
        <w:rPr>
          <w:lang w:val="id-ID"/>
        </w:rPr>
      </w:pPr>
      <w:r w:rsidRPr="00813992">
        <w:rPr>
          <w:lang w:val="id-ID"/>
        </w:rPr>
        <w:t>Kehadiran Tuhan dalam kehidupan terkadang tertutup oleh aneka hiruk-pikuk hati dan pikiran yang kacau</w:t>
      </w:r>
      <w:r w:rsidR="008547DB">
        <w:rPr>
          <w:lang w:val="id-ID"/>
        </w:rPr>
        <w:t>.</w:t>
      </w:r>
      <w:r w:rsidRPr="00813992">
        <w:rPr>
          <w:lang w:val="id-ID"/>
        </w:rPr>
        <w:t xml:space="preserve"> </w:t>
      </w:r>
      <w:r w:rsidR="008547DB">
        <w:rPr>
          <w:lang w:val="id-ID"/>
        </w:rPr>
        <w:t xml:space="preserve">Akibatnya kita </w:t>
      </w:r>
      <w:r w:rsidRPr="00813992">
        <w:rPr>
          <w:lang w:val="id-ID"/>
        </w:rPr>
        <w:t>tidak menyadari bahwa Tuhan sedang menyapa. Perjumpaan mereka dengan Yesus membawa perubahan besar</w:t>
      </w:r>
      <w:r w:rsidR="008547DB">
        <w:rPr>
          <w:lang w:val="id-ID"/>
        </w:rPr>
        <w:t>. M</w:t>
      </w:r>
      <w:r w:rsidRPr="00813992">
        <w:rPr>
          <w:lang w:val="id-ID"/>
        </w:rPr>
        <w:t>ereka menjadi percaya bahwa Yesus benar-benar bangkit dari antara dunia orang mati. Perjumpaan itu mengubah hidup mereka</w:t>
      </w:r>
      <w:r w:rsidR="008547DB">
        <w:rPr>
          <w:lang w:val="id-ID"/>
        </w:rPr>
        <w:t>.</w:t>
      </w:r>
      <w:r w:rsidRPr="00813992">
        <w:rPr>
          <w:lang w:val="id-ID"/>
        </w:rPr>
        <w:t xml:space="preserve"> </w:t>
      </w:r>
      <w:r w:rsidR="008547DB">
        <w:rPr>
          <w:lang w:val="id-ID"/>
        </w:rPr>
        <w:t xml:space="preserve">Awalnya mereka </w:t>
      </w:r>
      <w:r w:rsidRPr="00813992">
        <w:rPr>
          <w:lang w:val="id-ID"/>
        </w:rPr>
        <w:t>ragu</w:t>
      </w:r>
      <w:r w:rsidR="008547DB">
        <w:rPr>
          <w:lang w:val="id-ID"/>
        </w:rPr>
        <w:t>, selanjutnya</w:t>
      </w:r>
      <w:r w:rsidRPr="00813992">
        <w:rPr>
          <w:lang w:val="id-ID"/>
        </w:rPr>
        <w:t xml:space="preserve"> menjadi percaya. Dari suasana hati yang diliputi oleh ketakutan, kecemasan, pengalaman traumatis, dan merasa gagal menjadi murid Yesus</w:t>
      </w:r>
      <w:r w:rsidR="008547DB">
        <w:rPr>
          <w:lang w:val="id-ID"/>
        </w:rPr>
        <w:t xml:space="preserve">, pada akhirnya </w:t>
      </w:r>
      <w:r w:rsidRPr="00813992">
        <w:rPr>
          <w:lang w:val="id-ID"/>
        </w:rPr>
        <w:t xml:space="preserve">dipulihkan, dimampukan, dan disegarkan </w:t>
      </w:r>
      <w:r w:rsidR="008547DB">
        <w:rPr>
          <w:lang w:val="id-ID"/>
        </w:rPr>
        <w:t>k</w:t>
      </w:r>
      <w:r w:rsidRPr="00813992">
        <w:rPr>
          <w:lang w:val="id-ID"/>
        </w:rPr>
        <w:t xml:space="preserve">embali. </w:t>
      </w:r>
      <w:r w:rsidR="008547DB">
        <w:rPr>
          <w:lang w:val="id-ID"/>
        </w:rPr>
        <w:t xml:space="preserve">Selanjutnya mereka </w:t>
      </w:r>
      <w:r w:rsidRPr="00813992">
        <w:rPr>
          <w:lang w:val="id-ID"/>
        </w:rPr>
        <w:t>berkarya mewartakan Injil Yesus Kristus</w:t>
      </w:r>
      <w:r w:rsidR="008547DB">
        <w:rPr>
          <w:lang w:val="id-ID"/>
        </w:rPr>
        <w:t xml:space="preserve"> dalam kehidupan sehari-hari.</w:t>
      </w:r>
    </w:p>
    <w:p w14:paraId="4E974847" w14:textId="77777777" w:rsidR="006822C6" w:rsidRPr="00813992" w:rsidRDefault="006822C6" w:rsidP="006822C6">
      <w:pPr>
        <w:jc w:val="both"/>
        <w:rPr>
          <w:b/>
          <w:bCs/>
          <w:lang w:val="id-ID"/>
        </w:rPr>
      </w:pPr>
    </w:p>
    <w:p w14:paraId="1CBC9B98" w14:textId="77777777" w:rsidR="006822C6" w:rsidRPr="00813992" w:rsidRDefault="006822C6" w:rsidP="006822C6">
      <w:pPr>
        <w:jc w:val="both"/>
        <w:rPr>
          <w:b/>
          <w:bCs/>
          <w:lang w:val="id-ID"/>
        </w:rPr>
      </w:pPr>
    </w:p>
    <w:p w14:paraId="0AA9DADB" w14:textId="77777777" w:rsidR="006822C6" w:rsidRPr="00813992" w:rsidRDefault="006822C6" w:rsidP="006822C6">
      <w:pPr>
        <w:jc w:val="both"/>
        <w:rPr>
          <w:b/>
          <w:bCs/>
          <w:lang w:val="id-ID"/>
        </w:rPr>
      </w:pPr>
      <w:r w:rsidRPr="00813992">
        <w:rPr>
          <w:b/>
          <w:bCs/>
          <w:lang w:val="id-ID"/>
        </w:rPr>
        <w:t>BERITA YANG AKAN DISAMPAIKAN</w:t>
      </w:r>
    </w:p>
    <w:p w14:paraId="313DC5B9" w14:textId="2E14B275" w:rsidR="006822C6" w:rsidRPr="00813992" w:rsidRDefault="006822C6" w:rsidP="0098785F">
      <w:pPr>
        <w:jc w:val="both"/>
        <w:rPr>
          <w:b/>
          <w:bCs/>
          <w:lang w:val="id-ID"/>
        </w:rPr>
      </w:pPr>
      <w:r w:rsidRPr="00813992">
        <w:rPr>
          <w:lang w:val="id-ID"/>
        </w:rPr>
        <w:t>Jemaat diharapkan mampu menjadikan perayaan Paska</w:t>
      </w:r>
      <w:r w:rsidR="0098785F">
        <w:rPr>
          <w:lang w:val="id-ID"/>
        </w:rPr>
        <w:t>h</w:t>
      </w:r>
      <w:r w:rsidRPr="00813992">
        <w:rPr>
          <w:lang w:val="id-ID"/>
        </w:rPr>
        <w:t xml:space="preserve"> sebagai cara Tuhan untuk memulihkan kehidupan dari kepiluan. Menerima dan memaafkan masa lalu yang telah meninggalkan berbagai luka, supaya tetap merasakan damai sejahtera. Kisah perjumpaan spiritual Saulus</w:t>
      </w:r>
      <w:r w:rsidR="0098785F">
        <w:rPr>
          <w:lang w:val="id-ID"/>
        </w:rPr>
        <w:t xml:space="preserve"> serta kehadiran </w:t>
      </w:r>
      <w:r w:rsidRPr="00813992">
        <w:rPr>
          <w:lang w:val="id-ID"/>
        </w:rPr>
        <w:t xml:space="preserve">Yesus kepada para murid-Nya di Danau Tiberias mengajarkan kita supaya tidak </w:t>
      </w:r>
      <w:r w:rsidRPr="00813992">
        <w:rPr>
          <w:i/>
          <w:iCs/>
          <w:lang w:val="id-ID"/>
        </w:rPr>
        <w:t>patah arang</w:t>
      </w:r>
      <w:r w:rsidRPr="00813992">
        <w:rPr>
          <w:lang w:val="id-ID"/>
        </w:rPr>
        <w:t xml:space="preserve"> di tengah situasi yang sulit.</w:t>
      </w:r>
    </w:p>
    <w:p w14:paraId="29D70C98" w14:textId="77777777" w:rsidR="006822C6" w:rsidRPr="00813992" w:rsidRDefault="006822C6" w:rsidP="006822C6">
      <w:pPr>
        <w:jc w:val="both"/>
        <w:rPr>
          <w:b/>
          <w:bCs/>
          <w:lang w:val="id-ID"/>
        </w:rPr>
      </w:pPr>
    </w:p>
    <w:p w14:paraId="3A0AFA83" w14:textId="77777777" w:rsidR="006822C6" w:rsidRPr="00813992" w:rsidRDefault="006822C6" w:rsidP="006822C6">
      <w:pPr>
        <w:jc w:val="both"/>
        <w:rPr>
          <w:b/>
          <w:bCs/>
          <w:lang w:val="id-ID"/>
        </w:rPr>
      </w:pPr>
    </w:p>
    <w:p w14:paraId="52393E84" w14:textId="77777777" w:rsidR="006822C6" w:rsidRPr="00813992" w:rsidRDefault="006822C6" w:rsidP="006822C6">
      <w:pPr>
        <w:jc w:val="both"/>
        <w:rPr>
          <w:b/>
          <w:bCs/>
          <w:lang w:val="id-ID"/>
        </w:rPr>
      </w:pPr>
      <w:r w:rsidRPr="00813992">
        <w:rPr>
          <w:b/>
          <w:bCs/>
          <w:lang w:val="id-ID"/>
        </w:rPr>
        <w:t>KHOTBAH JANGKEP</w:t>
      </w:r>
    </w:p>
    <w:p w14:paraId="7920405E" w14:textId="77777777" w:rsidR="006822C6" w:rsidRPr="00813992" w:rsidRDefault="006822C6" w:rsidP="006822C6">
      <w:pPr>
        <w:ind w:firstLine="851"/>
        <w:jc w:val="both"/>
        <w:rPr>
          <w:rFonts w:cs="Tahoma"/>
          <w:b/>
          <w:bCs/>
          <w:lang w:val="id-ID"/>
        </w:rPr>
      </w:pPr>
    </w:p>
    <w:p w14:paraId="65523DFF" w14:textId="21B4355C" w:rsidR="006822C6" w:rsidRPr="00813992" w:rsidRDefault="006822C6" w:rsidP="005C4DB9">
      <w:pPr>
        <w:jc w:val="center"/>
        <w:rPr>
          <w:b/>
          <w:bCs/>
          <w:lang w:val="id-ID"/>
        </w:rPr>
      </w:pPr>
      <w:r w:rsidRPr="00813992">
        <w:rPr>
          <w:b/>
          <w:bCs/>
          <w:lang w:val="id-ID"/>
        </w:rPr>
        <w:t>“</w:t>
      </w:r>
      <w:r w:rsidR="005C4DB9">
        <w:rPr>
          <w:b/>
          <w:bCs/>
          <w:lang w:val="id-ID"/>
        </w:rPr>
        <w:t>Mengalami Pemulihan dalam Perjumpaan</w:t>
      </w:r>
      <w:r w:rsidRPr="00813992">
        <w:rPr>
          <w:b/>
          <w:bCs/>
          <w:lang w:val="id-ID"/>
        </w:rPr>
        <w:t>”</w:t>
      </w:r>
    </w:p>
    <w:p w14:paraId="1F21568D" w14:textId="77777777" w:rsidR="006822C6" w:rsidRPr="00813992" w:rsidRDefault="006822C6" w:rsidP="006822C6">
      <w:pPr>
        <w:ind w:firstLine="851"/>
        <w:jc w:val="both"/>
        <w:rPr>
          <w:b/>
          <w:bCs/>
          <w:lang w:val="id-ID"/>
        </w:rPr>
      </w:pPr>
    </w:p>
    <w:p w14:paraId="5D021CD0" w14:textId="2F779BE3" w:rsidR="006822C6" w:rsidRPr="00813992" w:rsidRDefault="00771A81" w:rsidP="006822C6">
      <w:pPr>
        <w:ind w:firstLine="851"/>
        <w:jc w:val="both"/>
        <w:rPr>
          <w:lang w:val="id-ID"/>
        </w:rPr>
      </w:pPr>
      <w:r>
        <w:rPr>
          <w:lang w:val="id-ID"/>
        </w:rPr>
        <w:t xml:space="preserve">Kita telah </w:t>
      </w:r>
      <w:r w:rsidR="006B3007">
        <w:rPr>
          <w:lang w:val="id-ID"/>
        </w:rPr>
        <w:t xml:space="preserve">menghayati </w:t>
      </w:r>
      <w:r>
        <w:rPr>
          <w:lang w:val="id-ID"/>
        </w:rPr>
        <w:t>bersama</w:t>
      </w:r>
      <w:r w:rsidR="00BF2B47">
        <w:rPr>
          <w:lang w:val="id-ID"/>
        </w:rPr>
        <w:t xml:space="preserve"> peristiwa Kristus sejak </w:t>
      </w:r>
      <w:r w:rsidR="007210F4">
        <w:rPr>
          <w:lang w:val="id-ID"/>
        </w:rPr>
        <w:t>m</w:t>
      </w:r>
      <w:r w:rsidR="006822C6" w:rsidRPr="00813992">
        <w:rPr>
          <w:lang w:val="id-ID"/>
        </w:rPr>
        <w:t>asa Pra</w:t>
      </w:r>
      <w:r w:rsidR="0098785F">
        <w:rPr>
          <w:lang w:val="id-ID"/>
        </w:rPr>
        <w:t>-P</w:t>
      </w:r>
      <w:r w:rsidR="006822C6" w:rsidRPr="00813992">
        <w:rPr>
          <w:lang w:val="id-ID"/>
        </w:rPr>
        <w:t>aska</w:t>
      </w:r>
      <w:r w:rsidR="0098785F">
        <w:rPr>
          <w:lang w:val="id-ID"/>
        </w:rPr>
        <w:t>h</w:t>
      </w:r>
      <w:r w:rsidR="006822C6" w:rsidRPr="00813992">
        <w:rPr>
          <w:lang w:val="id-ID"/>
        </w:rPr>
        <w:t xml:space="preserve"> </w:t>
      </w:r>
      <w:r w:rsidR="00BF2B47">
        <w:rPr>
          <w:lang w:val="id-ID"/>
        </w:rPr>
        <w:t>hingga saat ini</w:t>
      </w:r>
      <w:r w:rsidR="007210F4">
        <w:rPr>
          <w:lang w:val="id-ID"/>
        </w:rPr>
        <w:t>.</w:t>
      </w:r>
      <w:r w:rsidR="006822C6" w:rsidRPr="00813992">
        <w:rPr>
          <w:lang w:val="id-ID"/>
        </w:rPr>
        <w:t xml:space="preserve"> </w:t>
      </w:r>
      <w:r w:rsidR="007210F4">
        <w:rPr>
          <w:lang w:val="id-ID"/>
        </w:rPr>
        <w:t xml:space="preserve">Pada masa </w:t>
      </w:r>
      <w:r w:rsidR="00BF2B47">
        <w:rPr>
          <w:lang w:val="id-ID"/>
        </w:rPr>
        <w:t xml:space="preserve">Pra-paskah </w:t>
      </w:r>
      <w:r w:rsidR="006822C6" w:rsidRPr="00813992">
        <w:rPr>
          <w:lang w:val="id-ID"/>
        </w:rPr>
        <w:t xml:space="preserve">kita </w:t>
      </w:r>
      <w:r w:rsidR="00BF2B47">
        <w:rPr>
          <w:lang w:val="id-ID"/>
        </w:rPr>
        <w:t xml:space="preserve">diajak </w:t>
      </w:r>
      <w:r w:rsidR="007210F4">
        <w:rPr>
          <w:lang w:val="id-ID"/>
        </w:rPr>
        <w:t xml:space="preserve">untuk hidup dalam pertobatan dengan </w:t>
      </w:r>
      <w:r w:rsidR="006822C6" w:rsidRPr="00813992">
        <w:rPr>
          <w:lang w:val="id-ID"/>
        </w:rPr>
        <w:t>menyangkal diri</w:t>
      </w:r>
      <w:r w:rsidR="007210F4">
        <w:rPr>
          <w:lang w:val="id-ID"/>
        </w:rPr>
        <w:t>, ber</w:t>
      </w:r>
      <w:r w:rsidR="006822C6" w:rsidRPr="00813992">
        <w:rPr>
          <w:lang w:val="id-ID"/>
        </w:rPr>
        <w:t>puasa</w:t>
      </w:r>
      <w:r w:rsidR="007210F4">
        <w:rPr>
          <w:lang w:val="id-ID"/>
        </w:rPr>
        <w:t xml:space="preserve">, berpantang. Melalui kegiatan tersebut kita </w:t>
      </w:r>
      <w:r w:rsidR="006822C6" w:rsidRPr="00813992">
        <w:rPr>
          <w:lang w:val="id-ID"/>
        </w:rPr>
        <w:t xml:space="preserve">menghayati pergolakan </w:t>
      </w:r>
      <w:r w:rsidR="00BF2B47">
        <w:rPr>
          <w:lang w:val="id-ID"/>
        </w:rPr>
        <w:t>hidup</w:t>
      </w:r>
      <w:r w:rsidR="006822C6" w:rsidRPr="00813992">
        <w:rPr>
          <w:lang w:val="id-ID"/>
        </w:rPr>
        <w:t xml:space="preserve"> seperti yang dirasakan Tuhan Yesus </w:t>
      </w:r>
      <w:r w:rsidR="007210F4">
        <w:rPr>
          <w:lang w:val="id-ID"/>
        </w:rPr>
        <w:t xml:space="preserve">dalam menghadapi </w:t>
      </w:r>
      <w:r w:rsidR="006822C6" w:rsidRPr="00813992">
        <w:rPr>
          <w:lang w:val="id-ID"/>
        </w:rPr>
        <w:t>sengsara</w:t>
      </w:r>
      <w:r w:rsidR="007210F4">
        <w:rPr>
          <w:lang w:val="id-ID"/>
        </w:rPr>
        <w:t>-Nya</w:t>
      </w:r>
      <w:r w:rsidR="006822C6" w:rsidRPr="00813992">
        <w:rPr>
          <w:lang w:val="id-ID"/>
        </w:rPr>
        <w:t xml:space="preserve"> dikayu salib. </w:t>
      </w:r>
      <w:r w:rsidR="00BF2B47">
        <w:rPr>
          <w:lang w:val="id-ID"/>
        </w:rPr>
        <w:t>Dalam kehidupan kita, p</w:t>
      </w:r>
      <w:r w:rsidR="006822C6" w:rsidRPr="00813992">
        <w:rPr>
          <w:lang w:val="id-ID"/>
        </w:rPr>
        <w:t>ergolakan hidup sangat beragam bentuknya</w:t>
      </w:r>
      <w:r w:rsidR="007210F4">
        <w:rPr>
          <w:lang w:val="id-ID"/>
        </w:rPr>
        <w:t>.</w:t>
      </w:r>
      <w:r w:rsidR="006822C6" w:rsidRPr="00813992">
        <w:rPr>
          <w:lang w:val="id-ID"/>
        </w:rPr>
        <w:t xml:space="preserve"> </w:t>
      </w:r>
      <w:r w:rsidR="00BF2B47">
        <w:rPr>
          <w:lang w:val="id-ID"/>
        </w:rPr>
        <w:t>Pergolakan tersebut b</w:t>
      </w:r>
      <w:r w:rsidR="006822C6" w:rsidRPr="00813992">
        <w:rPr>
          <w:lang w:val="id-ID"/>
        </w:rPr>
        <w:t xml:space="preserve">isa </w:t>
      </w:r>
      <w:r w:rsidR="00BF2B47">
        <w:rPr>
          <w:lang w:val="id-ID"/>
        </w:rPr>
        <w:t xml:space="preserve">jadi </w:t>
      </w:r>
      <w:r w:rsidR="00BF2B47">
        <w:rPr>
          <w:lang w:val="id-ID"/>
        </w:rPr>
        <w:lastRenderedPageBreak/>
        <w:t xml:space="preserve">akibat </w:t>
      </w:r>
      <w:r w:rsidR="006822C6" w:rsidRPr="00813992">
        <w:rPr>
          <w:lang w:val="id-ID"/>
        </w:rPr>
        <w:t>terganggunya hubungan interpersonal, konflik</w:t>
      </w:r>
      <w:r w:rsidR="007210F4">
        <w:rPr>
          <w:lang w:val="id-ID"/>
        </w:rPr>
        <w:t>,</w:t>
      </w:r>
      <w:r w:rsidR="006822C6" w:rsidRPr="00813992">
        <w:rPr>
          <w:lang w:val="id-ID"/>
        </w:rPr>
        <w:t xml:space="preserve"> </w:t>
      </w:r>
      <w:r w:rsidR="007210F4">
        <w:rPr>
          <w:lang w:val="id-ID"/>
        </w:rPr>
        <w:t xml:space="preserve">bencana sosial, </w:t>
      </w:r>
      <w:r w:rsidR="006822C6" w:rsidRPr="00813992">
        <w:rPr>
          <w:lang w:val="id-ID"/>
        </w:rPr>
        <w:t>sakit penyakit, bencana alam, krisis keuangan, dll. Persoalan</w:t>
      </w:r>
      <w:r w:rsidR="007210F4">
        <w:rPr>
          <w:lang w:val="id-ID"/>
        </w:rPr>
        <w:t xml:space="preserve">-persoalan tersebut </w:t>
      </w:r>
      <w:r w:rsidR="006822C6" w:rsidRPr="00813992">
        <w:rPr>
          <w:lang w:val="id-ID"/>
        </w:rPr>
        <w:t>dapat mengguncang serta mempengaruhi situasi batin seseorang</w:t>
      </w:r>
      <w:r w:rsidR="007210F4">
        <w:rPr>
          <w:lang w:val="id-ID"/>
        </w:rPr>
        <w:t>.</w:t>
      </w:r>
      <w:r w:rsidR="006822C6" w:rsidRPr="00813992">
        <w:rPr>
          <w:lang w:val="id-ID"/>
        </w:rPr>
        <w:t xml:space="preserve"> </w:t>
      </w:r>
      <w:r w:rsidR="007210F4">
        <w:rPr>
          <w:lang w:val="id-ID"/>
        </w:rPr>
        <w:t xml:space="preserve">Realitas menunjukkan bahwa ada banyak </w:t>
      </w:r>
      <w:r w:rsidR="006822C6" w:rsidRPr="00813992">
        <w:rPr>
          <w:lang w:val="id-ID"/>
        </w:rPr>
        <w:t xml:space="preserve">orang </w:t>
      </w:r>
      <w:r w:rsidR="007210F4">
        <w:rPr>
          <w:lang w:val="id-ID"/>
        </w:rPr>
        <w:t xml:space="preserve">tidak </w:t>
      </w:r>
      <w:r w:rsidR="006822C6" w:rsidRPr="00813992">
        <w:rPr>
          <w:lang w:val="id-ID"/>
        </w:rPr>
        <w:t>mampu menerima kenyataan tersebut</w:t>
      </w:r>
      <w:r w:rsidR="007210F4">
        <w:rPr>
          <w:lang w:val="id-ID"/>
        </w:rPr>
        <w:t>.</w:t>
      </w:r>
      <w:r w:rsidR="006822C6" w:rsidRPr="00813992">
        <w:rPr>
          <w:lang w:val="id-ID"/>
        </w:rPr>
        <w:t xml:space="preserve"> </w:t>
      </w:r>
      <w:r w:rsidR="007210F4">
        <w:rPr>
          <w:lang w:val="id-ID"/>
        </w:rPr>
        <w:t>A</w:t>
      </w:r>
      <w:r w:rsidR="006822C6" w:rsidRPr="00813992">
        <w:rPr>
          <w:lang w:val="id-ID"/>
        </w:rPr>
        <w:t xml:space="preserve">khirnya </w:t>
      </w:r>
      <w:r w:rsidR="00BF2B47">
        <w:rPr>
          <w:lang w:val="id-ID"/>
        </w:rPr>
        <w:t xml:space="preserve">orang </w:t>
      </w:r>
      <w:r w:rsidR="006822C6" w:rsidRPr="00813992">
        <w:rPr>
          <w:lang w:val="id-ID"/>
        </w:rPr>
        <w:t xml:space="preserve">mengalami </w:t>
      </w:r>
      <w:r w:rsidR="007210F4" w:rsidRPr="00813992">
        <w:rPr>
          <w:lang w:val="id-ID"/>
        </w:rPr>
        <w:t>stres</w:t>
      </w:r>
      <w:r w:rsidR="006822C6" w:rsidRPr="00813992">
        <w:rPr>
          <w:lang w:val="id-ID"/>
        </w:rPr>
        <w:t>, depresi dan hidupnya terpuruk. Pada Minggu Paskah III ini kita diajak menghayati dan merayakan peristiwa Kristus</w:t>
      </w:r>
      <w:r w:rsidR="00BF2B47">
        <w:rPr>
          <w:lang w:val="id-ID"/>
        </w:rPr>
        <w:t xml:space="preserve"> setelah kebangkitan-Nya</w:t>
      </w:r>
      <w:r w:rsidR="007210F4">
        <w:rPr>
          <w:lang w:val="id-ID"/>
        </w:rPr>
        <w:t xml:space="preserve">. Ia telah </w:t>
      </w:r>
      <w:r w:rsidR="006822C6" w:rsidRPr="00813992">
        <w:rPr>
          <w:lang w:val="id-ID"/>
        </w:rPr>
        <w:t>mengalahkan maut dan belenggu dosa</w:t>
      </w:r>
      <w:r w:rsidR="007210F4">
        <w:rPr>
          <w:lang w:val="id-ID"/>
        </w:rPr>
        <w:t xml:space="preserve"> melalui kebangkitan-Nya</w:t>
      </w:r>
      <w:r w:rsidR="006822C6" w:rsidRPr="00813992">
        <w:rPr>
          <w:lang w:val="id-ID"/>
        </w:rPr>
        <w:t>. Paskah mengajak kita untuk bangkit dari keterpurukan melalui perjumpaan dengan Tuhan Yesus Kristus.</w:t>
      </w:r>
    </w:p>
    <w:p w14:paraId="35183D3E" w14:textId="3851BAF3" w:rsidR="006822C6" w:rsidRPr="00813992" w:rsidRDefault="006822C6" w:rsidP="006822C6">
      <w:pPr>
        <w:ind w:firstLine="851"/>
        <w:jc w:val="both"/>
        <w:rPr>
          <w:lang w:val="id-ID"/>
        </w:rPr>
      </w:pPr>
      <w:r w:rsidRPr="00813992">
        <w:rPr>
          <w:lang w:val="id-ID"/>
        </w:rPr>
        <w:t>Bacaan Injil hari ini</w:t>
      </w:r>
      <w:r w:rsidR="007210F4">
        <w:rPr>
          <w:lang w:val="id-ID"/>
        </w:rPr>
        <w:t xml:space="preserve">, </w:t>
      </w:r>
      <w:r w:rsidRPr="00813992">
        <w:rPr>
          <w:lang w:val="id-ID"/>
        </w:rPr>
        <w:t>Yohanes 21:1-19</w:t>
      </w:r>
      <w:r w:rsidR="007210F4">
        <w:rPr>
          <w:lang w:val="id-ID"/>
        </w:rPr>
        <w:t xml:space="preserve"> </w:t>
      </w:r>
      <w:r w:rsidRPr="00813992">
        <w:rPr>
          <w:lang w:val="id-ID"/>
        </w:rPr>
        <w:t>memberi kesaksian bahwa Tuhan Yesus menampakkan diri kepada murid-murid</w:t>
      </w:r>
      <w:r w:rsidR="007210F4">
        <w:rPr>
          <w:lang w:val="id-ID"/>
        </w:rPr>
        <w:t>-N</w:t>
      </w:r>
      <w:r w:rsidRPr="00813992">
        <w:rPr>
          <w:lang w:val="id-ID"/>
        </w:rPr>
        <w:t>ya di tepi Danau Tiberias</w:t>
      </w:r>
      <w:r w:rsidR="007210F4">
        <w:rPr>
          <w:lang w:val="id-ID"/>
        </w:rPr>
        <w:t>.</w:t>
      </w:r>
      <w:r w:rsidRPr="00813992">
        <w:rPr>
          <w:lang w:val="id-ID"/>
        </w:rPr>
        <w:t xml:space="preserve"> </w:t>
      </w:r>
      <w:r w:rsidR="007210F4">
        <w:rPr>
          <w:lang w:val="id-ID"/>
        </w:rPr>
        <w:t xml:space="preserve">Injil mencatat bahwa perjumpaan ini adalah </w:t>
      </w:r>
      <w:r w:rsidRPr="00813992">
        <w:rPr>
          <w:lang w:val="id-ID"/>
        </w:rPr>
        <w:t>yang ketiga kalinya sesudah kebangkitan-Nya. Danau Tiberias merupakan bagian dari Danau Galilea. Danau Galilea bukanlah tempat yang asing bagi Simon Petrus dan kawan-kawan</w:t>
      </w:r>
      <w:r w:rsidR="007210F4">
        <w:rPr>
          <w:lang w:val="id-ID"/>
        </w:rPr>
        <w:t>nya.</w:t>
      </w:r>
      <w:r w:rsidRPr="00813992">
        <w:rPr>
          <w:lang w:val="id-ID"/>
        </w:rPr>
        <w:t xml:space="preserve"> </w:t>
      </w:r>
      <w:r w:rsidR="007210F4">
        <w:rPr>
          <w:lang w:val="id-ID"/>
        </w:rPr>
        <w:t>Sebelum mereka mengikut Yesus, t</w:t>
      </w:r>
      <w:r w:rsidRPr="00813992">
        <w:rPr>
          <w:lang w:val="id-ID"/>
        </w:rPr>
        <w:t xml:space="preserve">empat itu merupakan ladang pekerjaan mereka </w:t>
      </w:r>
      <w:r w:rsidR="007210F4">
        <w:rPr>
          <w:lang w:val="id-ID"/>
        </w:rPr>
        <w:t xml:space="preserve">sehari-hari karena profesi </w:t>
      </w:r>
      <w:r w:rsidRPr="00813992">
        <w:rPr>
          <w:lang w:val="id-ID"/>
        </w:rPr>
        <w:t>sebagai nelayan</w:t>
      </w:r>
      <w:r w:rsidR="007210F4">
        <w:rPr>
          <w:lang w:val="id-ID"/>
        </w:rPr>
        <w:t xml:space="preserve">. </w:t>
      </w:r>
      <w:r w:rsidR="00BF2B47">
        <w:rPr>
          <w:lang w:val="id-ID"/>
        </w:rPr>
        <w:t>S</w:t>
      </w:r>
      <w:r w:rsidR="007210F4">
        <w:rPr>
          <w:lang w:val="id-ID"/>
        </w:rPr>
        <w:t xml:space="preserve">aat </w:t>
      </w:r>
      <w:r w:rsidRPr="00813992">
        <w:rPr>
          <w:lang w:val="id-ID"/>
        </w:rPr>
        <w:t>mereka menjadi murid Yesus, berbagai peristiwa juga mereka lalui bersama di Danau Galilea</w:t>
      </w:r>
      <w:r w:rsidR="007210F4">
        <w:rPr>
          <w:lang w:val="id-ID"/>
        </w:rPr>
        <w:t xml:space="preserve">. Injil mencatat peristiwa-peristiwa itu, </w:t>
      </w:r>
      <w:r w:rsidRPr="00813992">
        <w:rPr>
          <w:lang w:val="id-ID"/>
        </w:rPr>
        <w:t>seperti</w:t>
      </w:r>
      <w:r w:rsidR="007210F4">
        <w:rPr>
          <w:lang w:val="id-ID"/>
        </w:rPr>
        <w:t>:</w:t>
      </w:r>
      <w:r w:rsidRPr="00813992">
        <w:rPr>
          <w:lang w:val="id-ID"/>
        </w:rPr>
        <w:t xml:space="preserve"> </w:t>
      </w:r>
      <w:r w:rsidRPr="00813992">
        <w:rPr>
          <w:b/>
          <w:bCs/>
          <w:lang w:val="id-ID"/>
        </w:rPr>
        <w:t>1)</w:t>
      </w:r>
      <w:r w:rsidRPr="00813992">
        <w:rPr>
          <w:lang w:val="id-ID"/>
        </w:rPr>
        <w:t>. Tuhan Yesus memilih mereka menjadi murid-Nya</w:t>
      </w:r>
      <w:r w:rsidR="007210F4">
        <w:rPr>
          <w:lang w:val="id-ID"/>
        </w:rPr>
        <w:t xml:space="preserve">. Pemilihan </w:t>
      </w:r>
      <w:r w:rsidRPr="00813992">
        <w:rPr>
          <w:lang w:val="id-ID"/>
        </w:rPr>
        <w:t xml:space="preserve">itu terjadi di tepi Danau Galilea (Luk.5:1). </w:t>
      </w:r>
      <w:r w:rsidRPr="00813992">
        <w:rPr>
          <w:b/>
          <w:bCs/>
          <w:lang w:val="id-ID"/>
        </w:rPr>
        <w:t>2)</w:t>
      </w:r>
      <w:r w:rsidRPr="00813992">
        <w:rPr>
          <w:lang w:val="id-ID"/>
        </w:rPr>
        <w:t xml:space="preserve">. Tuhan Yesus meredakan angin ribut juga di Danau Galilea (Luk.8:22). </w:t>
      </w:r>
      <w:r w:rsidRPr="00813992">
        <w:rPr>
          <w:b/>
          <w:bCs/>
          <w:lang w:val="id-ID"/>
        </w:rPr>
        <w:t>3</w:t>
      </w:r>
      <w:r w:rsidRPr="00813992">
        <w:rPr>
          <w:lang w:val="id-ID"/>
        </w:rPr>
        <w:t xml:space="preserve">). Tuhan Yesus memberi makan lima ribu orang (Yoh.6:1). </w:t>
      </w:r>
      <w:r w:rsidRPr="00813992">
        <w:rPr>
          <w:b/>
          <w:bCs/>
          <w:lang w:val="id-ID"/>
        </w:rPr>
        <w:t>4)</w:t>
      </w:r>
      <w:r w:rsidRPr="00813992">
        <w:rPr>
          <w:lang w:val="id-ID"/>
        </w:rPr>
        <w:t xml:space="preserve">. Para murid melihat Tuhan Yesus berjalan di atas permukaan air (Yoh.6:18). </w:t>
      </w:r>
    </w:p>
    <w:p w14:paraId="7DF239A7" w14:textId="257ACD7C" w:rsidR="006822C6" w:rsidRPr="00813992" w:rsidRDefault="00A53670" w:rsidP="006822C6">
      <w:pPr>
        <w:ind w:firstLine="851"/>
        <w:jc w:val="both"/>
        <w:rPr>
          <w:lang w:val="id-ID"/>
        </w:rPr>
      </w:pPr>
      <w:r>
        <w:rPr>
          <w:lang w:val="id-ID"/>
        </w:rPr>
        <w:t>S</w:t>
      </w:r>
      <w:r w:rsidR="007210F4">
        <w:rPr>
          <w:lang w:val="id-ID"/>
        </w:rPr>
        <w:t xml:space="preserve">etelah para murid melihat Yesus mengalami penderitaan di kayu salib, </w:t>
      </w:r>
      <w:r>
        <w:rPr>
          <w:lang w:val="id-ID"/>
        </w:rPr>
        <w:t>m</w:t>
      </w:r>
      <w:r w:rsidR="006822C6" w:rsidRPr="00813992">
        <w:rPr>
          <w:lang w:val="id-ID"/>
        </w:rPr>
        <w:t xml:space="preserve">aka bukan tanpa sebab </w:t>
      </w:r>
      <w:r>
        <w:rPr>
          <w:lang w:val="id-ID"/>
        </w:rPr>
        <w:t xml:space="preserve">bila mereka </w:t>
      </w:r>
      <w:r w:rsidR="006822C6" w:rsidRPr="00813992">
        <w:rPr>
          <w:lang w:val="id-ID"/>
        </w:rPr>
        <w:t xml:space="preserve">memilih </w:t>
      </w:r>
      <w:r>
        <w:rPr>
          <w:lang w:val="id-ID"/>
        </w:rPr>
        <w:t>k</w:t>
      </w:r>
      <w:r w:rsidR="006822C6" w:rsidRPr="00813992">
        <w:rPr>
          <w:lang w:val="id-ID"/>
        </w:rPr>
        <w:t>embali ke Galilea</w:t>
      </w:r>
      <w:r>
        <w:rPr>
          <w:lang w:val="id-ID"/>
        </w:rPr>
        <w:t>.</w:t>
      </w:r>
      <w:r w:rsidR="006822C6" w:rsidRPr="00813992">
        <w:rPr>
          <w:lang w:val="id-ID"/>
        </w:rPr>
        <w:t xml:space="preserve"> Sepintas tampak seolah-olah mereka </w:t>
      </w:r>
      <w:r>
        <w:rPr>
          <w:lang w:val="id-ID"/>
        </w:rPr>
        <w:t>k</w:t>
      </w:r>
      <w:r w:rsidR="006822C6" w:rsidRPr="00813992">
        <w:rPr>
          <w:lang w:val="id-ID"/>
        </w:rPr>
        <w:t>embali ditelan oleh indahnya nostalgia</w:t>
      </w:r>
      <w:r>
        <w:rPr>
          <w:lang w:val="id-ID"/>
        </w:rPr>
        <w:t>.</w:t>
      </w:r>
      <w:r w:rsidR="006822C6" w:rsidRPr="00813992">
        <w:rPr>
          <w:lang w:val="id-ID"/>
        </w:rPr>
        <w:t xml:space="preserve"> </w:t>
      </w:r>
      <w:r>
        <w:rPr>
          <w:lang w:val="id-ID"/>
        </w:rPr>
        <w:t>S</w:t>
      </w:r>
      <w:r w:rsidR="006822C6" w:rsidRPr="00813992">
        <w:rPr>
          <w:lang w:val="id-ID"/>
        </w:rPr>
        <w:t>eakan mereka ingin</w:t>
      </w:r>
      <w:r>
        <w:rPr>
          <w:lang w:val="id-ID"/>
        </w:rPr>
        <w:t xml:space="preserve"> k</w:t>
      </w:r>
      <w:r w:rsidR="006822C6" w:rsidRPr="00813992">
        <w:rPr>
          <w:lang w:val="id-ID"/>
        </w:rPr>
        <w:t xml:space="preserve">embali ke masa lalu dengan pulang ke Galilea. </w:t>
      </w:r>
      <w:r>
        <w:rPr>
          <w:lang w:val="id-ID"/>
        </w:rPr>
        <w:t>D</w:t>
      </w:r>
      <w:r w:rsidR="006822C6" w:rsidRPr="00813992">
        <w:rPr>
          <w:lang w:val="id-ID"/>
        </w:rPr>
        <w:t>i Danau Galilea</w:t>
      </w:r>
      <w:r>
        <w:rPr>
          <w:lang w:val="id-ID"/>
        </w:rPr>
        <w:t xml:space="preserve">, mereka </w:t>
      </w:r>
      <w:r w:rsidR="006822C6" w:rsidRPr="00813992">
        <w:rPr>
          <w:lang w:val="id-ID"/>
        </w:rPr>
        <w:t xml:space="preserve"> ingin memulihkan hidupnya</w:t>
      </w:r>
      <w:r>
        <w:rPr>
          <w:lang w:val="id-ID"/>
        </w:rPr>
        <w:t xml:space="preserve"> yang serasa diliputi kegagalan dan keterpurukan. Para murid </w:t>
      </w:r>
      <w:r w:rsidR="006822C6" w:rsidRPr="00813992">
        <w:rPr>
          <w:lang w:val="id-ID"/>
        </w:rPr>
        <w:t xml:space="preserve">ingin  menemukan </w:t>
      </w:r>
      <w:r>
        <w:rPr>
          <w:lang w:val="id-ID"/>
        </w:rPr>
        <w:t xml:space="preserve">lagi </w:t>
      </w:r>
      <w:r w:rsidR="006822C6" w:rsidRPr="00813992">
        <w:rPr>
          <w:lang w:val="id-ID"/>
        </w:rPr>
        <w:t>pengharapan baru di tengah kesedihan yang mendalam. Dalam kacaunya pergolakan pikir dan batin yang sedang mereka rasakan, Tuhan berkenan datang dan menyapa</w:t>
      </w:r>
      <w:r>
        <w:rPr>
          <w:lang w:val="id-ID"/>
        </w:rPr>
        <w:t xml:space="preserve">. Sapaan Tuhan itu membuat </w:t>
      </w:r>
      <w:r w:rsidR="006822C6" w:rsidRPr="00813992">
        <w:rPr>
          <w:lang w:val="id-ID"/>
        </w:rPr>
        <w:t xml:space="preserve">mereka sadar bahwa Tuhan Yesus yang tersalib itu benar-benar bangkit. </w:t>
      </w:r>
      <w:r w:rsidR="006822C6" w:rsidRPr="00813992">
        <w:rPr>
          <w:lang w:val="id-ID"/>
        </w:rPr>
        <w:lastRenderedPageBreak/>
        <w:t>Perjumpaan itu menumbuhkan Kembali semangat yang hancur</w:t>
      </w:r>
      <w:r>
        <w:rPr>
          <w:lang w:val="id-ID"/>
        </w:rPr>
        <w:t xml:space="preserve">. </w:t>
      </w:r>
      <w:r w:rsidR="006822C6" w:rsidRPr="00813992">
        <w:rPr>
          <w:lang w:val="id-ID"/>
        </w:rPr>
        <w:t xml:space="preserve"> </w:t>
      </w:r>
      <w:r>
        <w:rPr>
          <w:lang w:val="id-ID"/>
        </w:rPr>
        <w:t>P</w:t>
      </w:r>
      <w:r w:rsidR="006822C6" w:rsidRPr="00813992">
        <w:rPr>
          <w:lang w:val="id-ID"/>
        </w:rPr>
        <w:t xml:space="preserve">erjumpaan </w:t>
      </w:r>
      <w:r>
        <w:rPr>
          <w:lang w:val="id-ID"/>
        </w:rPr>
        <w:t>b</w:t>
      </w:r>
      <w:r w:rsidR="006822C6" w:rsidRPr="00813992">
        <w:rPr>
          <w:lang w:val="id-ID"/>
        </w:rPr>
        <w:t xml:space="preserve">ersama Tuhan membawa mereka </w:t>
      </w:r>
      <w:r>
        <w:rPr>
          <w:lang w:val="id-ID"/>
        </w:rPr>
        <w:t xml:space="preserve">kembali pada panggilan </w:t>
      </w:r>
      <w:r w:rsidR="006822C6" w:rsidRPr="00813992">
        <w:rPr>
          <w:lang w:val="id-ID"/>
        </w:rPr>
        <w:t xml:space="preserve">yang </w:t>
      </w:r>
      <w:r>
        <w:rPr>
          <w:lang w:val="id-ID"/>
        </w:rPr>
        <w:t xml:space="preserve">ditetapkan Tuhan. Perjumpaan itu seolah membaharui misi para murid, </w:t>
      </w:r>
      <w:r w:rsidR="006822C6" w:rsidRPr="00813992">
        <w:rPr>
          <w:lang w:val="id-ID"/>
        </w:rPr>
        <w:t>yaitu untuk menggembalakan kawanan Domba Allah.</w:t>
      </w:r>
    </w:p>
    <w:p w14:paraId="509ABC78" w14:textId="62D2129A" w:rsidR="006822C6" w:rsidRPr="00813992" w:rsidRDefault="00A53670" w:rsidP="00A53670">
      <w:pPr>
        <w:ind w:firstLine="851"/>
        <w:jc w:val="both"/>
        <w:rPr>
          <w:lang w:val="id-ID"/>
        </w:rPr>
      </w:pPr>
      <w:r>
        <w:rPr>
          <w:lang w:val="id-ID"/>
        </w:rPr>
        <w:t>Saat ini, Tuhan Yesus hadir menyapa kita. Amat disayangkan, k</w:t>
      </w:r>
      <w:r w:rsidR="006822C6" w:rsidRPr="00813992">
        <w:rPr>
          <w:lang w:val="id-ID"/>
        </w:rPr>
        <w:t xml:space="preserve">ehadiran Tuhan dalam kehidupan </w:t>
      </w:r>
      <w:r>
        <w:rPr>
          <w:lang w:val="id-ID"/>
        </w:rPr>
        <w:t xml:space="preserve">kita kadang </w:t>
      </w:r>
      <w:r w:rsidR="006822C6" w:rsidRPr="00813992">
        <w:rPr>
          <w:lang w:val="id-ID"/>
        </w:rPr>
        <w:t>tertutup oleh hiruk-pikuk pikiran yang kacau</w:t>
      </w:r>
      <w:r>
        <w:rPr>
          <w:lang w:val="id-ID"/>
        </w:rPr>
        <w:t>.</w:t>
      </w:r>
      <w:r w:rsidR="006822C6" w:rsidRPr="00813992">
        <w:rPr>
          <w:lang w:val="id-ID"/>
        </w:rPr>
        <w:t xml:space="preserve"> </w:t>
      </w:r>
      <w:r>
        <w:rPr>
          <w:lang w:val="id-ID"/>
        </w:rPr>
        <w:t xml:space="preserve">Ada </w:t>
      </w:r>
      <w:r w:rsidR="006822C6" w:rsidRPr="00813992">
        <w:rPr>
          <w:lang w:val="id-ID"/>
        </w:rPr>
        <w:t>berbagai persoalan</w:t>
      </w:r>
      <w:r>
        <w:rPr>
          <w:lang w:val="id-ID"/>
        </w:rPr>
        <w:t xml:space="preserve"> yang membuat kita </w:t>
      </w:r>
      <w:r w:rsidR="006822C6" w:rsidRPr="00813992">
        <w:rPr>
          <w:lang w:val="id-ID"/>
        </w:rPr>
        <w:t xml:space="preserve">tidak dapat merespons </w:t>
      </w:r>
      <w:r>
        <w:rPr>
          <w:lang w:val="id-ID"/>
        </w:rPr>
        <w:t xml:space="preserve">sapaan </w:t>
      </w:r>
      <w:r w:rsidR="006822C6" w:rsidRPr="00813992">
        <w:rPr>
          <w:lang w:val="id-ID"/>
        </w:rPr>
        <w:t xml:space="preserve">Tuhan </w:t>
      </w:r>
      <w:r>
        <w:rPr>
          <w:lang w:val="id-ID"/>
        </w:rPr>
        <w:t xml:space="preserve">pada </w:t>
      </w:r>
      <w:r w:rsidR="006822C6" w:rsidRPr="00813992">
        <w:rPr>
          <w:lang w:val="id-ID"/>
        </w:rPr>
        <w:t xml:space="preserve">kita. Pada situasi yang seperti itu, sesungguhnya kita membutuhkan </w:t>
      </w:r>
      <w:r>
        <w:rPr>
          <w:lang w:val="id-ID"/>
        </w:rPr>
        <w:t xml:space="preserve">ketenangan batin. Kita bisa belajar dari para murid yang mundur sejenak ke “Galilea” kehidupan kita. “Galilea” kehidupan kita bisa jadi ada di kenangan-kenangan manis bersama orang-orang yang mengasihi dan dikasihi. Mungkin pula “Galilea” kehidupan itu ada di tempat yang meneduhkan batin. </w:t>
      </w:r>
      <w:r w:rsidR="006822C6" w:rsidRPr="00813992">
        <w:rPr>
          <w:lang w:val="id-ID"/>
        </w:rPr>
        <w:t>Simon Petrus dan kawan-kawan</w:t>
      </w:r>
      <w:r>
        <w:rPr>
          <w:lang w:val="id-ID"/>
        </w:rPr>
        <w:t>nya melakukan hal itu. P</w:t>
      </w:r>
      <w:r w:rsidR="006822C6" w:rsidRPr="00813992">
        <w:rPr>
          <w:lang w:val="id-ID"/>
        </w:rPr>
        <w:t xml:space="preserve">ada saat hati diliputi kekacauan dan merasa gagal, mereka </w:t>
      </w:r>
      <w:r>
        <w:rPr>
          <w:lang w:val="id-ID"/>
        </w:rPr>
        <w:t xml:space="preserve">mengelola batin hingga pada saat berjumpa dengan Yesus, mereka benar-benar siap berpulih.  Perjumpaan dengan Yesus membuat mereka membaharui visi hidup, yaitu </w:t>
      </w:r>
      <w:r w:rsidR="006822C6" w:rsidRPr="00813992">
        <w:rPr>
          <w:lang w:val="id-ID"/>
        </w:rPr>
        <w:t>menjaga kawanan Domba Allah dan mewartakan Injil Yesus Kristus.</w:t>
      </w:r>
    </w:p>
    <w:p w14:paraId="5B3D2AB9" w14:textId="359D22A7" w:rsidR="006822C6" w:rsidRPr="00813992" w:rsidRDefault="00B371E4" w:rsidP="006822C6">
      <w:pPr>
        <w:ind w:firstLine="851"/>
        <w:jc w:val="both"/>
        <w:rPr>
          <w:lang w:val="id-ID"/>
        </w:rPr>
      </w:pPr>
      <w:r>
        <w:rPr>
          <w:lang w:val="id-ID"/>
        </w:rPr>
        <w:t xml:space="preserve">Perjumpaan dengan Yesus mengubah kehidupan. </w:t>
      </w:r>
      <w:r w:rsidR="006822C6" w:rsidRPr="00813992">
        <w:rPr>
          <w:lang w:val="id-ID"/>
        </w:rPr>
        <w:t xml:space="preserve">Hal </w:t>
      </w:r>
      <w:r>
        <w:rPr>
          <w:lang w:val="id-ID"/>
        </w:rPr>
        <w:t xml:space="preserve">tersebut </w:t>
      </w:r>
      <w:r w:rsidR="006822C6" w:rsidRPr="00813992">
        <w:rPr>
          <w:lang w:val="id-ID"/>
        </w:rPr>
        <w:t xml:space="preserve">dialami </w:t>
      </w:r>
      <w:r>
        <w:rPr>
          <w:lang w:val="id-ID"/>
        </w:rPr>
        <w:t xml:space="preserve">pula </w:t>
      </w:r>
      <w:r w:rsidR="006822C6" w:rsidRPr="00813992">
        <w:rPr>
          <w:lang w:val="id-ID"/>
        </w:rPr>
        <w:t>oleh Saulus</w:t>
      </w:r>
      <w:r>
        <w:rPr>
          <w:lang w:val="id-ID"/>
        </w:rPr>
        <w:t>.</w:t>
      </w:r>
      <w:r w:rsidR="006822C6" w:rsidRPr="00813992">
        <w:rPr>
          <w:lang w:val="id-ID"/>
        </w:rPr>
        <w:t xml:space="preserve"> Kisah Para Rasul 9:1-20</w:t>
      </w:r>
      <w:r>
        <w:rPr>
          <w:lang w:val="id-ID"/>
        </w:rPr>
        <w:t xml:space="preserve"> mencatat </w:t>
      </w:r>
      <w:r w:rsidR="006822C6" w:rsidRPr="00813992">
        <w:rPr>
          <w:lang w:val="id-ID"/>
        </w:rPr>
        <w:t xml:space="preserve">bahwa perjumpaan iman yang dialaminya mampu mengubah hidupnya. Semula Saulus menjadi penganiaya umat Kristen, namun ketika Tuhan berkenan menampakkan diri dan menyapanya, maka kebenciannya yang berkobar dalam hatinya luluh seketika. Perjumpaan spiritual dengan Tuhan Yesus bagaikan </w:t>
      </w:r>
      <w:r w:rsidR="006822C6" w:rsidRPr="00813992">
        <w:rPr>
          <w:i/>
          <w:iCs/>
          <w:lang w:val="id-ID"/>
        </w:rPr>
        <w:t>oase</w:t>
      </w:r>
      <w:r w:rsidR="006822C6" w:rsidRPr="00813992">
        <w:rPr>
          <w:lang w:val="id-ID"/>
        </w:rPr>
        <w:t xml:space="preserve"> di padang pasir yang memberi kesegaran dan pengharapan hidup.</w:t>
      </w:r>
    </w:p>
    <w:p w14:paraId="549CE0F5" w14:textId="200BF61D" w:rsidR="006822C6" w:rsidRPr="00813992" w:rsidRDefault="00B371E4" w:rsidP="006822C6">
      <w:pPr>
        <w:ind w:firstLine="851"/>
        <w:jc w:val="both"/>
        <w:rPr>
          <w:lang w:val="id-ID"/>
        </w:rPr>
      </w:pPr>
      <w:r>
        <w:rPr>
          <w:lang w:val="id-ID"/>
        </w:rPr>
        <w:t xml:space="preserve">Perjumpaan dengan Tuhan yang mengubah juga dialami oleh pemazmur. </w:t>
      </w:r>
      <w:r w:rsidR="006822C6" w:rsidRPr="00813992">
        <w:rPr>
          <w:lang w:val="id-ID"/>
        </w:rPr>
        <w:t>Kesaksian Mazmur 30:1-13 menegaskan kepada kita bahwa betapa bahagianya jika hidup kita ini terlepas dari bahaya. Kebahagiaan itu digambarkan oleh pemazmur seperti diangkat dan dibangkitkan dari dunia orang mati yang mengerikan. Bahaya yang mengancam jiwa adalah hal yang menakutkan dan memupuskan pengharapan.</w:t>
      </w:r>
      <w:r>
        <w:rPr>
          <w:lang w:val="id-ID"/>
        </w:rPr>
        <w:t xml:space="preserve"> Semua diubah oleh Tuhan karena Ia berkenan menyatakan rahmat-Nya.</w:t>
      </w:r>
    </w:p>
    <w:p w14:paraId="216F0A78" w14:textId="25693258" w:rsidR="006822C6" w:rsidRPr="00813992" w:rsidRDefault="00B371E4" w:rsidP="006822C6">
      <w:pPr>
        <w:ind w:firstLine="851"/>
        <w:jc w:val="both"/>
        <w:rPr>
          <w:lang w:val="id-ID"/>
        </w:rPr>
      </w:pPr>
      <w:r>
        <w:rPr>
          <w:lang w:val="id-ID"/>
        </w:rPr>
        <w:lastRenderedPageBreak/>
        <w:t xml:space="preserve">Kebangkitan Kristus membuat kita percaya bahwa Allah adalah Sang penyelamat. </w:t>
      </w:r>
      <w:r w:rsidR="006822C6" w:rsidRPr="00813992">
        <w:rPr>
          <w:lang w:val="id-ID"/>
        </w:rPr>
        <w:t xml:space="preserve">Kitab Wahyu 5:11-14 </w:t>
      </w:r>
      <w:r>
        <w:rPr>
          <w:lang w:val="id-ID"/>
        </w:rPr>
        <w:t>menandaskan karya penyelamatan Alla</w:t>
      </w:r>
      <w:r w:rsidR="00A602A8">
        <w:rPr>
          <w:lang w:val="id-ID"/>
        </w:rPr>
        <w:t>h</w:t>
      </w:r>
      <w:r>
        <w:rPr>
          <w:lang w:val="id-ID"/>
        </w:rPr>
        <w:t xml:space="preserve"> dalam Kristus. Di Patmos, rasul Yohanes mendapat penglihatan </w:t>
      </w:r>
      <w:r w:rsidR="006822C6" w:rsidRPr="00813992">
        <w:rPr>
          <w:lang w:val="id-ID"/>
        </w:rPr>
        <w:t xml:space="preserve">bahwa Tuhan Yesus </w:t>
      </w:r>
      <w:r>
        <w:rPr>
          <w:lang w:val="id-ID"/>
        </w:rPr>
        <w:t xml:space="preserve">adalah </w:t>
      </w:r>
      <w:r w:rsidR="006822C6" w:rsidRPr="00813992">
        <w:rPr>
          <w:lang w:val="id-ID"/>
        </w:rPr>
        <w:t>Anak Domba yang rela untuk dik</w:t>
      </w:r>
      <w:r>
        <w:rPr>
          <w:lang w:val="id-ID"/>
        </w:rPr>
        <w:t>u</w:t>
      </w:r>
      <w:r w:rsidR="006822C6" w:rsidRPr="00813992">
        <w:rPr>
          <w:lang w:val="id-ID"/>
        </w:rPr>
        <w:t xml:space="preserve">rbankan. </w:t>
      </w:r>
      <w:r>
        <w:rPr>
          <w:lang w:val="id-ID"/>
        </w:rPr>
        <w:t xml:space="preserve">Melalui pengurbanan-Nya, </w:t>
      </w:r>
      <w:r w:rsidR="006822C6" w:rsidRPr="00813992">
        <w:rPr>
          <w:lang w:val="id-ID"/>
        </w:rPr>
        <w:t>Tuhan memberikan keselamatan</w:t>
      </w:r>
      <w:r>
        <w:rPr>
          <w:lang w:val="id-ID"/>
        </w:rPr>
        <w:t>.</w:t>
      </w:r>
      <w:r w:rsidR="006822C6" w:rsidRPr="00813992">
        <w:rPr>
          <w:lang w:val="id-ID"/>
        </w:rPr>
        <w:t xml:space="preserve"> </w:t>
      </w:r>
      <w:r>
        <w:rPr>
          <w:lang w:val="id-ID"/>
        </w:rPr>
        <w:t>M</w:t>
      </w:r>
      <w:r w:rsidR="006822C6" w:rsidRPr="00813992">
        <w:rPr>
          <w:lang w:val="id-ID"/>
        </w:rPr>
        <w:t xml:space="preserve">anusia diampuni dosanya dan martabat dipulihkan </w:t>
      </w:r>
      <w:r>
        <w:rPr>
          <w:lang w:val="id-ID"/>
        </w:rPr>
        <w:t>k</w:t>
      </w:r>
      <w:r w:rsidR="006822C6" w:rsidRPr="00813992">
        <w:rPr>
          <w:lang w:val="id-ID"/>
        </w:rPr>
        <w:t>embali</w:t>
      </w:r>
      <w:r>
        <w:rPr>
          <w:lang w:val="id-ID"/>
        </w:rPr>
        <w:t xml:space="preserve"> melalui pengurbanan Anak Domba Allah</w:t>
      </w:r>
      <w:r w:rsidR="006822C6" w:rsidRPr="00813992">
        <w:rPr>
          <w:lang w:val="id-ID"/>
        </w:rPr>
        <w:t>.</w:t>
      </w:r>
    </w:p>
    <w:p w14:paraId="77F812DC" w14:textId="77777777" w:rsidR="00B371E4" w:rsidRDefault="006822C6" w:rsidP="006822C6">
      <w:pPr>
        <w:ind w:firstLine="851"/>
        <w:jc w:val="both"/>
        <w:rPr>
          <w:lang w:val="id-ID"/>
        </w:rPr>
      </w:pPr>
      <w:r w:rsidRPr="00813992">
        <w:rPr>
          <w:lang w:val="id-ID"/>
        </w:rPr>
        <w:t>Setiap orang pasti memiliki pengalaman perjumpaan yang mengubah hidup. Pengalaman yang  tertanam dalam kehidupan akan menjadi memori positif apabila digunakan untuk membangkitkan semangat yang patah, seperti yang dialami oleh Rasul Petrus dan kawan-kawan di tepi Danau Tiberias. Mengapa ada perubahan dalam diri Rasul Petrus dan Saulus? Sebab mereka mau membuka diri terhadap kehadiran Sang Kristus</w:t>
      </w:r>
      <w:r w:rsidR="00B371E4">
        <w:rPr>
          <w:lang w:val="id-ID"/>
        </w:rPr>
        <w:t xml:space="preserve">. </w:t>
      </w:r>
      <w:r w:rsidRPr="00813992">
        <w:rPr>
          <w:lang w:val="id-ID"/>
        </w:rPr>
        <w:t>Demikian juga dengan kita semua</w:t>
      </w:r>
      <w:r w:rsidR="00B371E4">
        <w:rPr>
          <w:lang w:val="id-ID"/>
        </w:rPr>
        <w:t>.</w:t>
      </w:r>
      <w:r w:rsidRPr="00813992">
        <w:rPr>
          <w:lang w:val="id-ID"/>
        </w:rPr>
        <w:t xml:space="preserve"> </w:t>
      </w:r>
      <w:r w:rsidR="00B371E4">
        <w:rPr>
          <w:lang w:val="id-ID"/>
        </w:rPr>
        <w:t xml:space="preserve">Kita diajak </w:t>
      </w:r>
      <w:r w:rsidRPr="00813992">
        <w:rPr>
          <w:lang w:val="id-ID"/>
        </w:rPr>
        <w:t xml:space="preserve">membuka diri kepada Kristus. Kisah perjumpaan tersebut adalah perjumpaan yang nyata dalam sejarah </w:t>
      </w:r>
      <w:r w:rsidR="00B371E4">
        <w:rPr>
          <w:lang w:val="id-ID"/>
        </w:rPr>
        <w:t>i</w:t>
      </w:r>
      <w:r w:rsidRPr="00813992">
        <w:rPr>
          <w:lang w:val="id-ID"/>
        </w:rPr>
        <w:t xml:space="preserve">man Kristen. Perjumpaan yang mampu mengubah mereka untuk bangkit dan melanjutkan kehidupan baru </w:t>
      </w:r>
      <w:r w:rsidR="00B371E4">
        <w:rPr>
          <w:lang w:val="id-ID"/>
        </w:rPr>
        <w:t xml:space="preserve">agar dapat </w:t>
      </w:r>
      <w:r w:rsidRPr="00813992">
        <w:rPr>
          <w:lang w:val="id-ID"/>
        </w:rPr>
        <w:t xml:space="preserve">mewartakan kabar sukacita. </w:t>
      </w:r>
    </w:p>
    <w:p w14:paraId="3BF173E9" w14:textId="660C2DDE" w:rsidR="006822C6" w:rsidRPr="00813992" w:rsidRDefault="006822C6" w:rsidP="006822C6">
      <w:pPr>
        <w:ind w:firstLine="851"/>
        <w:jc w:val="both"/>
        <w:rPr>
          <w:lang w:val="id-ID"/>
        </w:rPr>
      </w:pPr>
      <w:r w:rsidRPr="00813992">
        <w:rPr>
          <w:lang w:val="id-ID"/>
        </w:rPr>
        <w:t xml:space="preserve">Sebagai gereja yang diutus ke dalam dunia, kita diminta untuk hadir, menjaga, dan memelihara kehidupan jemaat di tengah situasi penuh dinamika ini. </w:t>
      </w:r>
      <w:r w:rsidR="00B371E4">
        <w:rPr>
          <w:lang w:val="id-ID"/>
        </w:rPr>
        <w:t xml:space="preserve">Sebagai kawanan domba Allah, </w:t>
      </w:r>
      <w:r w:rsidRPr="00813992">
        <w:rPr>
          <w:lang w:val="id-ID"/>
        </w:rPr>
        <w:t xml:space="preserve">gereja </w:t>
      </w:r>
      <w:r w:rsidR="00B371E4">
        <w:rPr>
          <w:lang w:val="id-ID"/>
        </w:rPr>
        <w:t xml:space="preserve">diharap </w:t>
      </w:r>
      <w:r w:rsidRPr="00813992">
        <w:rPr>
          <w:lang w:val="id-ID"/>
        </w:rPr>
        <w:t>mampu berjalan bersama-sama</w:t>
      </w:r>
      <w:r w:rsidR="00B371E4">
        <w:rPr>
          <w:lang w:val="id-ID"/>
        </w:rPr>
        <w:t>. D</w:t>
      </w:r>
      <w:r w:rsidRPr="00813992">
        <w:rPr>
          <w:lang w:val="id-ID"/>
        </w:rPr>
        <w:t>i tengah situasi dunia yang terus bergejolak</w:t>
      </w:r>
      <w:r w:rsidR="00B371E4">
        <w:rPr>
          <w:lang w:val="id-ID"/>
        </w:rPr>
        <w:t xml:space="preserve"> ini gereja harus saling menggembalakan</w:t>
      </w:r>
      <w:r w:rsidRPr="00813992">
        <w:rPr>
          <w:lang w:val="id-ID"/>
        </w:rPr>
        <w:t xml:space="preserve">. Sebagai tubuh Kristus, sudahkah kita saling bergandengan tangan dan hadir untuk menjawab tantangan kehidupan? </w:t>
      </w:r>
      <w:r w:rsidR="00B371E4">
        <w:rPr>
          <w:lang w:val="id-ID"/>
        </w:rPr>
        <w:t>G</w:t>
      </w:r>
      <w:r w:rsidRPr="00813992">
        <w:rPr>
          <w:lang w:val="id-ID"/>
        </w:rPr>
        <w:t>ereja adalah wajah Kristus yang tampak di dalam dunia ini</w:t>
      </w:r>
      <w:r w:rsidR="00B371E4">
        <w:rPr>
          <w:lang w:val="id-ID"/>
        </w:rPr>
        <w:t xml:space="preserve">. Oleh karena itu, </w:t>
      </w:r>
      <w:r w:rsidRPr="00813992">
        <w:rPr>
          <w:lang w:val="id-ID"/>
        </w:rPr>
        <w:t xml:space="preserve"> seperti Yesus yang menampakkan diri kepada para murid dan kepada Saulus, demikian pula </w:t>
      </w:r>
      <w:r w:rsidR="00B371E4">
        <w:rPr>
          <w:lang w:val="id-ID"/>
        </w:rPr>
        <w:t xml:space="preserve">kehadiran gereja di tengah masyarakat. Gereja harus </w:t>
      </w:r>
      <w:r w:rsidRPr="00813992">
        <w:rPr>
          <w:lang w:val="id-ID"/>
        </w:rPr>
        <w:t xml:space="preserve">menyapa </w:t>
      </w:r>
      <w:r w:rsidR="00B371E4">
        <w:rPr>
          <w:lang w:val="id-ID"/>
        </w:rPr>
        <w:t xml:space="preserve">dengan ramah dan </w:t>
      </w:r>
      <w:r w:rsidRPr="00813992">
        <w:rPr>
          <w:lang w:val="id-ID"/>
        </w:rPr>
        <w:t>memberi kesegaran bagi</w:t>
      </w:r>
      <w:r w:rsidR="00B371E4">
        <w:rPr>
          <w:lang w:val="id-ID"/>
        </w:rPr>
        <w:t xml:space="preserve"> masyarakat di sekitarnya</w:t>
      </w:r>
      <w:r w:rsidRPr="00813992">
        <w:rPr>
          <w:lang w:val="id-ID"/>
        </w:rPr>
        <w:t>. Amin!</w:t>
      </w:r>
    </w:p>
    <w:p w14:paraId="38F89513" w14:textId="77777777" w:rsidR="006822C6" w:rsidRPr="00813992" w:rsidRDefault="006822C6" w:rsidP="006822C6">
      <w:pPr>
        <w:ind w:firstLine="851"/>
        <w:jc w:val="both"/>
        <w:rPr>
          <w:lang w:val="id-ID"/>
        </w:rPr>
      </w:pPr>
    </w:p>
    <w:p w14:paraId="337BD52B" w14:textId="77777777" w:rsidR="006822C6" w:rsidRPr="00813992" w:rsidRDefault="006822C6" w:rsidP="006822C6">
      <w:pPr>
        <w:ind w:firstLine="851"/>
        <w:jc w:val="right"/>
        <w:rPr>
          <w:lang w:val="id-ID"/>
        </w:rPr>
      </w:pPr>
      <w:r w:rsidRPr="00813992">
        <w:rPr>
          <w:lang w:val="id-ID"/>
        </w:rPr>
        <w:t>(vts)</w:t>
      </w:r>
    </w:p>
    <w:p w14:paraId="0B6B390B" w14:textId="77777777" w:rsidR="0014334D" w:rsidRPr="00813992" w:rsidRDefault="0014334D" w:rsidP="0064438F">
      <w:pPr>
        <w:pStyle w:val="TeksIsi"/>
        <w:ind w:left="0"/>
        <w:rPr>
          <w:lang w:val="id-ID"/>
        </w:rPr>
      </w:pPr>
    </w:p>
    <w:p w14:paraId="0C0D6691" w14:textId="77777777" w:rsidR="008D26DE" w:rsidRPr="00813992" w:rsidRDefault="008D26DE" w:rsidP="0064438F">
      <w:pPr>
        <w:pStyle w:val="TeksIsi"/>
        <w:ind w:left="0"/>
        <w:rPr>
          <w:lang w:val="id-ID"/>
        </w:rPr>
      </w:pPr>
    </w:p>
    <w:p w14:paraId="06F55EC4" w14:textId="77777777" w:rsidR="008D26DE" w:rsidRPr="00813992" w:rsidRDefault="008D26DE" w:rsidP="0064438F">
      <w:pPr>
        <w:pStyle w:val="TeksIsi"/>
        <w:ind w:left="0"/>
        <w:rPr>
          <w:lang w:val="id-ID"/>
        </w:rPr>
      </w:pPr>
    </w:p>
    <w:p w14:paraId="7978623D" w14:textId="77777777" w:rsidR="008D26DE" w:rsidRPr="00813992" w:rsidRDefault="008D26DE" w:rsidP="0064438F">
      <w:pPr>
        <w:pStyle w:val="TeksIsi"/>
        <w:ind w:left="0"/>
        <w:rPr>
          <w:lang w:val="id-ID"/>
        </w:rPr>
      </w:pPr>
    </w:p>
    <w:p w14:paraId="60ACBF77" w14:textId="76F08B82" w:rsidR="00074148" w:rsidRPr="00813992" w:rsidRDefault="00B63627" w:rsidP="00074148">
      <w:pPr>
        <w:rPr>
          <w:b/>
          <w:bCs/>
          <w:lang w:val="id-ID"/>
        </w:rPr>
      </w:pPr>
      <w:r w:rsidRPr="00813992">
        <w:rPr>
          <w:noProof/>
          <w:lang w:val="id-ID"/>
        </w:rPr>
        <w:lastRenderedPageBreak/>
        <mc:AlternateContent>
          <mc:Choice Requires="wps">
            <w:drawing>
              <wp:anchor distT="45720" distB="45720" distL="114300" distR="114300" simplePos="0" relativeHeight="251698688" behindDoc="1" locked="0" layoutInCell="1" allowOverlap="1" wp14:anchorId="3B0FBB14" wp14:editId="019966E6">
                <wp:simplePos x="0" y="0"/>
                <wp:positionH relativeFrom="margin">
                  <wp:posOffset>2301240</wp:posOffset>
                </wp:positionH>
                <wp:positionV relativeFrom="paragraph">
                  <wp:posOffset>83820</wp:posOffset>
                </wp:positionV>
                <wp:extent cx="1662430" cy="1152525"/>
                <wp:effectExtent l="0" t="0" r="0" b="9525"/>
                <wp:wrapThrough wrapText="bothSides">
                  <wp:wrapPolygon edited="0">
                    <wp:start x="0" y="0"/>
                    <wp:lineTo x="0" y="21421"/>
                    <wp:lineTo x="21286" y="21421"/>
                    <wp:lineTo x="21286" y="0"/>
                    <wp:lineTo x="0" y="0"/>
                  </wp:wrapPolygon>
                </wp:wrapThrough>
                <wp:docPr id="152268614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152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4E9C11" w14:textId="77777777" w:rsidR="00B63627" w:rsidRPr="00B67DCA" w:rsidRDefault="00B63627" w:rsidP="00B63627">
                            <w:pPr>
                              <w:jc w:val="center"/>
                              <w:rPr>
                                <w:rFonts w:ascii="Cooper Black" w:eastAsia="SimSun" w:hAnsi="Cooper Black" w:cs="SimSun"/>
                                <w:sz w:val="28"/>
                                <w:szCs w:val="36"/>
                              </w:rPr>
                            </w:pPr>
                            <w:r w:rsidRPr="00B67DCA">
                              <w:rPr>
                                <w:rFonts w:ascii="Cooper Black" w:eastAsia="SimSun" w:hAnsi="Cooper Black" w:cs="SimSun"/>
                                <w:sz w:val="28"/>
                                <w:szCs w:val="36"/>
                              </w:rPr>
                              <w:t>Menjadi Gembala Yang Siap Mendampingi</w:t>
                            </w:r>
                          </w:p>
                          <w:p w14:paraId="296EB088" w14:textId="77777777" w:rsidR="00074148" w:rsidRPr="00055BA2" w:rsidRDefault="00074148" w:rsidP="00074148">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16771345" w14:textId="77777777" w:rsidR="00074148" w:rsidRPr="00055BA2" w:rsidRDefault="00074148" w:rsidP="00074148">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B0FBB14" id="_x0000_s1058" type="#_x0000_t202" style="position:absolute;margin-left:181.2pt;margin-top:6.6pt;width:130.9pt;height:90.75pt;z-index:-251617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" stroked="f">
                <v:textbox>
                  <w:txbxContent>
                    <w:p w14:paraId="724E9C11" w14:textId="77777777" w:rsidR="00B63627" w:rsidRPr="00B67DCA" w:rsidRDefault="00B63627" w:rsidP="00B63627">
                      <w:pPr>
                        <w:jc w:val="center"/>
                        <w:rPr>
                          <w:rFonts w:ascii="Cooper Black" w:eastAsia="SimSun" w:hAnsi="Cooper Black" w:cs="SimSun"/>
                          <w:sz w:val="28"/>
                          <w:szCs w:val="36"/>
                        </w:rPr>
                      </w:pPr>
                      <w:r w:rsidRPr="00B67DCA">
                        <w:rPr>
                          <w:rFonts w:ascii="Cooper Black" w:eastAsia="SimSun" w:hAnsi="Cooper Black" w:cs="SimSun"/>
                          <w:sz w:val="28"/>
                          <w:szCs w:val="36"/>
                        </w:rPr>
                        <w:t>Menjadi Gembala Yang Siap Mendampingi</w:t>
                      </w:r>
                    </w:p>
                    <w:p w14:paraId="296EB088" w14:textId="77777777" w:rsidR="00074148" w:rsidRPr="00055BA2" w:rsidRDefault="00074148" w:rsidP="00074148">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16771345" w14:textId="77777777" w:rsidR="00074148" w:rsidRPr="00055BA2" w:rsidRDefault="00074148" w:rsidP="00074148">
                      <w:pPr>
                        <w:jc w:val="center"/>
                        <w:rPr>
                          <w:rFonts w:ascii="Cooper Black" w:eastAsia="SimSun" w:hAnsi="Cooper Black" w:cs="SimSun"/>
                          <w:sz w:val="32"/>
                          <w:szCs w:val="36"/>
                          <w:lang w:val="id-ID"/>
                        </w:rPr>
                      </w:pPr>
                    </w:p>
                  </w:txbxContent>
                </v:textbox>
                <w10:wrap type="through" anchorx="margin"/>
              </v:shape>
            </w:pict>
          </mc:Fallback>
        </mc:AlternateContent>
      </w:r>
      <w:r w:rsidR="00074148" w:rsidRPr="00813992">
        <w:rPr>
          <w:noProof/>
          <w:lang w:val="id-ID"/>
        </w:rPr>
        <mc:AlternateContent>
          <mc:Choice Requires="wps">
            <w:drawing>
              <wp:anchor distT="0" distB="0" distL="114300" distR="114300" simplePos="0" relativeHeight="251699712" behindDoc="0" locked="0" layoutInCell="1" allowOverlap="1" wp14:anchorId="4C3D9C4C" wp14:editId="38A0069E">
                <wp:simplePos x="0" y="0"/>
                <wp:positionH relativeFrom="margin">
                  <wp:align>left</wp:align>
                </wp:positionH>
                <wp:positionV relativeFrom="paragraph">
                  <wp:posOffset>0</wp:posOffset>
                </wp:positionV>
                <wp:extent cx="2352675" cy="1334770"/>
                <wp:effectExtent l="0" t="0" r="9525" b="0"/>
                <wp:wrapThrough wrapText="bothSides">
                  <wp:wrapPolygon edited="0">
                    <wp:start x="0" y="0"/>
                    <wp:lineTo x="0" y="21271"/>
                    <wp:lineTo x="21513" y="21271"/>
                    <wp:lineTo x="21513" y="0"/>
                    <wp:lineTo x="0" y="0"/>
                  </wp:wrapPolygon>
                </wp:wrapThrough>
                <wp:docPr id="7052625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675" cy="1334770"/>
                        </a:xfrm>
                        <a:prstGeom prst="rect">
                          <a:avLst/>
                        </a:prstGeom>
                        <a:solidFill>
                          <a:schemeClr val="bg1">
                            <a:lumMod val="85000"/>
                          </a:schemeClr>
                        </a:solidFill>
                        <a:ln w="9525">
                          <a:noFill/>
                          <a:miter lim="800000"/>
                          <a:headEnd/>
                          <a:tailEnd/>
                        </a:ln>
                      </wps:spPr>
                      <wps:txbx>
                        <w:txbxContent>
                          <w:p w14:paraId="1B4FA754" w14:textId="77777777" w:rsidR="00074148" w:rsidRPr="00276184" w:rsidRDefault="00074148" w:rsidP="00074148">
                            <w:pPr>
                              <w:rPr>
                                <w:b/>
                              </w:rPr>
                            </w:pPr>
                            <w:r w:rsidRPr="00276184">
                              <w:rPr>
                                <w:b/>
                              </w:rPr>
                              <w:t>KHOTBAH</w:t>
                            </w:r>
                          </w:p>
                          <w:p w14:paraId="59D30B05" w14:textId="77777777" w:rsidR="00074148" w:rsidRPr="00276184" w:rsidRDefault="00074148" w:rsidP="00074148">
                            <w:pPr>
                              <w:rPr>
                                <w:b/>
                              </w:rPr>
                            </w:pPr>
                            <w:r w:rsidRPr="00276184">
                              <w:rPr>
                                <w:b/>
                              </w:rPr>
                              <w:t>Minggu Paskah Keempat</w:t>
                            </w:r>
                          </w:p>
                          <w:p w14:paraId="105A9FED" w14:textId="161720BD" w:rsidR="00074148" w:rsidRPr="00F976DD" w:rsidRDefault="00B63627" w:rsidP="00074148">
                            <w:pPr>
                              <w:rPr>
                                <w:rFonts w:cs="Calibri"/>
                                <w:bCs/>
                                <w:i/>
                                <w:iCs/>
                                <w:sz w:val="20"/>
                                <w:szCs w:val="20"/>
                              </w:rPr>
                            </w:pPr>
                            <w:r>
                              <w:rPr>
                                <w:rFonts w:cs="Calibri"/>
                                <w:bCs/>
                                <w:i/>
                                <w:iCs/>
                                <w:sz w:val="20"/>
                                <w:szCs w:val="20"/>
                              </w:rPr>
                              <w:t xml:space="preserve">Minggu, </w:t>
                            </w:r>
                            <w:r w:rsidR="00074148">
                              <w:rPr>
                                <w:rFonts w:cs="Calibri"/>
                                <w:bCs/>
                                <w:i/>
                                <w:iCs/>
                                <w:sz w:val="20"/>
                                <w:szCs w:val="20"/>
                              </w:rPr>
                              <w:t>11 Mei 2025</w:t>
                            </w:r>
                          </w:p>
                          <w:p w14:paraId="7FB60A28" w14:textId="77777777" w:rsidR="00074148" w:rsidRDefault="00074148" w:rsidP="00074148">
                            <w:pPr>
                              <w:pBdr>
                                <w:top w:val="single" w:sz="4" w:space="1" w:color="7F7F7F"/>
                              </w:pBdr>
                              <w:rPr>
                                <w:rFonts w:cs="Calibri"/>
                                <w:bCs/>
                                <w:sz w:val="20"/>
                                <w:szCs w:val="20"/>
                              </w:rPr>
                            </w:pPr>
                          </w:p>
                          <w:p w14:paraId="05B0902E" w14:textId="411EF958" w:rsidR="00074148" w:rsidRPr="00C76228" w:rsidRDefault="00074148" w:rsidP="00074148">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Pr>
                                <w:rFonts w:cs="Calibri Light"/>
                                <w:color w:val="000000"/>
                                <w:sz w:val="20"/>
                                <w:szCs w:val="20"/>
                              </w:rPr>
                              <w:t>Kis. Para Rasul 9:36-43</w:t>
                            </w:r>
                          </w:p>
                          <w:p w14:paraId="6197DAB3" w14:textId="77777777" w:rsidR="00074148" w:rsidRPr="00C76228" w:rsidRDefault="00074148" w:rsidP="00074148">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23</w:t>
                            </w:r>
                          </w:p>
                          <w:p w14:paraId="19ADE264" w14:textId="0C85FF43" w:rsidR="00074148" w:rsidRPr="00C76228" w:rsidRDefault="00074148" w:rsidP="00074148">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Wahyu 7:9</w:t>
                            </w:r>
                            <w:r w:rsidR="00802380">
                              <w:rPr>
                                <w:rFonts w:cs="Calibri Light"/>
                                <w:color w:val="000000"/>
                                <w:sz w:val="20"/>
                                <w:szCs w:val="20"/>
                              </w:rPr>
                              <w:t>-</w:t>
                            </w:r>
                            <w:r>
                              <w:rPr>
                                <w:rFonts w:cs="Calibri Light"/>
                                <w:color w:val="000000"/>
                                <w:sz w:val="20"/>
                                <w:szCs w:val="20"/>
                              </w:rPr>
                              <w:t>17</w:t>
                            </w:r>
                          </w:p>
                          <w:p w14:paraId="3ED2D63E" w14:textId="012EDEC8" w:rsidR="00074148" w:rsidRPr="00C76228" w:rsidRDefault="00074148" w:rsidP="00074148">
                            <w:pPr>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Yohanes 10:22-30</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4C3D9C4C" id="_x0000_s1059" type="#_x0000_t202" style="position:absolute;margin-left:0;margin-top:0;width:185.25pt;height:105.1pt;z-index:2516997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" fillcolor="#d8d8d8 [2732]" stroked="f">
                <v:textbox>
                  <w:txbxContent>
                    <w:p w14:paraId="1B4FA754" w14:textId="77777777" w:rsidR="00074148" w:rsidRPr="00276184" w:rsidRDefault="00074148" w:rsidP="00074148">
                      <w:pPr>
                        <w:rPr>
                          <w:b/>
                        </w:rPr>
                      </w:pPr>
                      <w:r w:rsidRPr="00276184">
                        <w:rPr>
                          <w:b/>
                        </w:rPr>
                        <w:t>KHOTBAH</w:t>
                      </w:r>
                    </w:p>
                    <w:p w14:paraId="59D30B05" w14:textId="77777777" w:rsidR="00074148" w:rsidRPr="00276184" w:rsidRDefault="00074148" w:rsidP="00074148">
                      <w:pPr>
                        <w:rPr>
                          <w:b/>
                        </w:rPr>
                      </w:pPr>
                      <w:r w:rsidRPr="00276184">
                        <w:rPr>
                          <w:b/>
                        </w:rPr>
                        <w:t>Minggu Paskah Keempat</w:t>
                      </w:r>
                    </w:p>
                    <w:p w14:paraId="105A9FED" w14:textId="161720BD" w:rsidR="00074148" w:rsidRPr="00F976DD" w:rsidRDefault="00B63627" w:rsidP="00074148">
                      <w:pPr>
                        <w:rPr>
                          <w:rFonts w:cs="Calibri"/>
                          <w:bCs/>
                          <w:i/>
                          <w:iCs/>
                          <w:sz w:val="20"/>
                          <w:szCs w:val="20"/>
                        </w:rPr>
                      </w:pPr>
                      <w:r>
                        <w:rPr>
                          <w:rFonts w:cs="Calibri"/>
                          <w:bCs/>
                          <w:i/>
                          <w:iCs/>
                          <w:sz w:val="20"/>
                          <w:szCs w:val="20"/>
                        </w:rPr>
                        <w:t xml:space="preserve">Minggu, </w:t>
                      </w:r>
                      <w:r w:rsidR="00074148">
                        <w:rPr>
                          <w:rFonts w:cs="Calibri"/>
                          <w:bCs/>
                          <w:i/>
                          <w:iCs/>
                          <w:sz w:val="20"/>
                          <w:szCs w:val="20"/>
                        </w:rPr>
                        <w:t>11 Mei 2025</w:t>
                      </w:r>
                    </w:p>
                    <w:p w14:paraId="7FB60A28" w14:textId="77777777" w:rsidR="00074148" w:rsidRDefault="00074148" w:rsidP="00074148">
                      <w:pPr>
                        <w:pBdr>
                          <w:top w:val="single" w:sz="4" w:space="1" w:color="7F7F7F"/>
                        </w:pBdr>
                        <w:rPr>
                          <w:rFonts w:cs="Calibri"/>
                          <w:bCs/>
                          <w:sz w:val="20"/>
                          <w:szCs w:val="20"/>
                        </w:rPr>
                      </w:pPr>
                    </w:p>
                    <w:p w14:paraId="05B0902E" w14:textId="411EF958" w:rsidR="00074148" w:rsidRPr="00C76228" w:rsidRDefault="00074148" w:rsidP="00074148">
                      <w:pPr>
                        <w:ind w:left="1260" w:hanging="1260"/>
                        <w:rPr>
                          <w:rFonts w:cs="Calibri"/>
                          <w:bCs/>
                          <w:sz w:val="20"/>
                          <w:szCs w:val="20"/>
                        </w:rPr>
                      </w:pPr>
                      <w:r w:rsidRPr="00C76228">
                        <w:rPr>
                          <w:rFonts w:cs="Calibri"/>
                          <w:bCs/>
                          <w:sz w:val="20"/>
                          <w:szCs w:val="20"/>
                        </w:rPr>
                        <w:t xml:space="preserve">Bacaan 1: </w:t>
                      </w:r>
                      <w:r w:rsidRPr="00C76228">
                        <w:rPr>
                          <w:rFonts w:cs="Calibri"/>
                          <w:bCs/>
                          <w:sz w:val="20"/>
                          <w:szCs w:val="20"/>
                        </w:rPr>
                        <w:tab/>
                      </w:r>
                      <w:r>
                        <w:rPr>
                          <w:rFonts w:cs="Calibri Light"/>
                          <w:color w:val="000000"/>
                          <w:sz w:val="20"/>
                          <w:szCs w:val="20"/>
                        </w:rPr>
                        <w:t>Kis. Para Rasul 9:36-43</w:t>
                      </w:r>
                    </w:p>
                    <w:p w14:paraId="6197DAB3" w14:textId="77777777" w:rsidR="00074148" w:rsidRPr="00C76228" w:rsidRDefault="00074148" w:rsidP="00074148">
                      <w:pPr>
                        <w:ind w:left="1260" w:hanging="1260"/>
                        <w:rPr>
                          <w:rFonts w:cs="Calibri Light"/>
                          <w:color w:val="000000"/>
                          <w:sz w:val="20"/>
                          <w:szCs w:val="20"/>
                        </w:rPr>
                      </w:pPr>
                      <w:r w:rsidRPr="00C76228">
                        <w:rPr>
                          <w:rFonts w:cs="Calibri"/>
                          <w:bCs/>
                          <w:sz w:val="20"/>
                          <w:szCs w:val="20"/>
                        </w:rPr>
                        <w:t>Tanggapan:</w:t>
                      </w:r>
                      <w:r w:rsidRPr="00C76228">
                        <w:rPr>
                          <w:rFonts w:cs="Calibri"/>
                          <w:bCs/>
                          <w:sz w:val="20"/>
                          <w:szCs w:val="20"/>
                        </w:rPr>
                        <w:tab/>
                      </w:r>
                      <w:r w:rsidRPr="00C76228">
                        <w:rPr>
                          <w:rFonts w:cs="Calibri Light"/>
                          <w:color w:val="000000"/>
                          <w:sz w:val="20"/>
                          <w:szCs w:val="20"/>
                        </w:rPr>
                        <w:t>M</w:t>
                      </w:r>
                      <w:r w:rsidRPr="00C76228">
                        <w:rPr>
                          <w:rFonts w:cs="Calibri Light"/>
                          <w:color w:val="000000"/>
                          <w:sz w:val="20"/>
                          <w:szCs w:val="20"/>
                          <w:lang w:val="id-ID"/>
                        </w:rPr>
                        <w:t>azmur</w:t>
                      </w:r>
                      <w:r w:rsidRPr="00C76228">
                        <w:rPr>
                          <w:rFonts w:cs="Calibri Light"/>
                          <w:color w:val="000000"/>
                          <w:sz w:val="20"/>
                          <w:szCs w:val="20"/>
                        </w:rPr>
                        <w:t xml:space="preserve"> </w:t>
                      </w:r>
                      <w:r>
                        <w:rPr>
                          <w:rFonts w:cs="Calibri Light"/>
                          <w:color w:val="000000"/>
                          <w:sz w:val="20"/>
                          <w:szCs w:val="20"/>
                        </w:rPr>
                        <w:t>23</w:t>
                      </w:r>
                    </w:p>
                    <w:p w14:paraId="19ADE264" w14:textId="0C85FF43" w:rsidR="00074148" w:rsidRPr="00C76228" w:rsidRDefault="00074148" w:rsidP="00074148">
                      <w:pPr>
                        <w:ind w:left="1260" w:hanging="1260"/>
                        <w:rPr>
                          <w:rFonts w:cs="Calibri"/>
                          <w:bCs/>
                          <w:sz w:val="20"/>
                          <w:szCs w:val="20"/>
                        </w:rPr>
                      </w:pPr>
                      <w:r w:rsidRPr="00C76228">
                        <w:rPr>
                          <w:rFonts w:cs="Calibri"/>
                          <w:bCs/>
                          <w:sz w:val="20"/>
                          <w:szCs w:val="20"/>
                        </w:rPr>
                        <w:t>Bacaan 2:</w:t>
                      </w:r>
                      <w:r w:rsidRPr="00C76228">
                        <w:rPr>
                          <w:rFonts w:cs="Calibri"/>
                          <w:bCs/>
                          <w:sz w:val="20"/>
                          <w:szCs w:val="20"/>
                        </w:rPr>
                        <w:tab/>
                      </w:r>
                      <w:r>
                        <w:rPr>
                          <w:rFonts w:cs="Calibri Light"/>
                          <w:color w:val="000000"/>
                          <w:sz w:val="20"/>
                          <w:szCs w:val="20"/>
                        </w:rPr>
                        <w:t>Wahyu 7:9</w:t>
                      </w:r>
                      <w:r w:rsidR="00802380">
                        <w:rPr>
                          <w:rFonts w:cs="Calibri Light"/>
                          <w:color w:val="000000"/>
                          <w:sz w:val="20"/>
                          <w:szCs w:val="20"/>
                        </w:rPr>
                        <w:t>-</w:t>
                      </w:r>
                      <w:r>
                        <w:rPr>
                          <w:rFonts w:cs="Calibri Light"/>
                          <w:color w:val="000000"/>
                          <w:sz w:val="20"/>
                          <w:szCs w:val="20"/>
                        </w:rPr>
                        <w:t>17</w:t>
                      </w:r>
                    </w:p>
                    <w:p w14:paraId="3ED2D63E" w14:textId="012EDEC8" w:rsidR="00074148" w:rsidRPr="00C76228" w:rsidRDefault="00074148" w:rsidP="00074148">
                      <w:pPr>
                        <w:ind w:left="1260" w:hanging="1260"/>
                        <w:rPr>
                          <w:rFonts w:cs="Calibri"/>
                          <w:bCs/>
                          <w:sz w:val="20"/>
                          <w:szCs w:val="20"/>
                        </w:rPr>
                      </w:pPr>
                      <w:r w:rsidRPr="00C76228">
                        <w:rPr>
                          <w:rFonts w:cs="Calibri"/>
                          <w:bCs/>
                          <w:sz w:val="20"/>
                          <w:szCs w:val="20"/>
                        </w:rPr>
                        <w:t>Injil:</w:t>
                      </w:r>
                      <w:r w:rsidRPr="00C76228">
                        <w:rPr>
                          <w:rFonts w:cs="Calibri"/>
                          <w:bCs/>
                          <w:sz w:val="20"/>
                          <w:szCs w:val="20"/>
                        </w:rPr>
                        <w:tab/>
                      </w:r>
                      <w:r>
                        <w:rPr>
                          <w:rFonts w:cs="Calibri Light"/>
                          <w:color w:val="000000"/>
                          <w:sz w:val="20"/>
                          <w:szCs w:val="20"/>
                        </w:rPr>
                        <w:t>Yohanes 10:22-30</w:t>
                      </w:r>
                    </w:p>
                  </w:txbxContent>
                </v:textbox>
                <w10:wrap type="through" anchorx="margin"/>
              </v:shape>
            </w:pict>
          </mc:Fallback>
        </mc:AlternateContent>
      </w:r>
    </w:p>
    <w:p w14:paraId="39164015" w14:textId="77777777" w:rsidR="00802380" w:rsidRPr="00813992" w:rsidRDefault="00802380" w:rsidP="00802380">
      <w:pPr>
        <w:jc w:val="both"/>
        <w:rPr>
          <w:b/>
          <w:bCs/>
          <w:lang w:val="id-ID"/>
        </w:rPr>
      </w:pPr>
    </w:p>
    <w:p w14:paraId="77743699" w14:textId="77777777" w:rsidR="00B63627" w:rsidRPr="00813992" w:rsidRDefault="00B63627" w:rsidP="00802380">
      <w:pPr>
        <w:jc w:val="both"/>
        <w:rPr>
          <w:b/>
          <w:bCs/>
          <w:lang w:val="id-ID"/>
        </w:rPr>
      </w:pPr>
    </w:p>
    <w:p w14:paraId="1EAB6E8B" w14:textId="0524FFC1" w:rsidR="00074148" w:rsidRPr="00813992" w:rsidRDefault="00074148" w:rsidP="00802380">
      <w:pPr>
        <w:jc w:val="both"/>
        <w:rPr>
          <w:b/>
          <w:bCs/>
          <w:lang w:val="id-ID"/>
        </w:rPr>
      </w:pPr>
      <w:r w:rsidRPr="00813992">
        <w:rPr>
          <w:b/>
          <w:bCs/>
          <w:lang w:val="id-ID"/>
        </w:rPr>
        <w:t>DASAR PEMIKIRAN</w:t>
      </w:r>
    </w:p>
    <w:p w14:paraId="31BC816B" w14:textId="656A3A6C" w:rsidR="00074148" w:rsidRPr="00813992" w:rsidRDefault="00074148" w:rsidP="00802380">
      <w:pPr>
        <w:ind w:firstLine="851"/>
        <w:jc w:val="both"/>
        <w:rPr>
          <w:rFonts w:cs="Calibri Light"/>
          <w:lang w:val="id-ID"/>
        </w:rPr>
      </w:pPr>
      <w:r w:rsidRPr="00813992">
        <w:rPr>
          <w:rFonts w:cs="Calibri Light"/>
          <w:spacing w:val="-2"/>
          <w:lang w:val="id-ID"/>
        </w:rPr>
        <w:t xml:space="preserve">Dalam kehidupan sekarang banyak sekali pergumulan dan permasalahan yang dihadapi oleh seseorang, mulai dari permasalahan ekonomi terkait belum mempunyai pekerjaan atau masalah dalam pekerjaan itu sendiri. </w:t>
      </w:r>
      <w:r w:rsidR="00F26E38">
        <w:rPr>
          <w:rFonts w:cs="Calibri Light"/>
          <w:spacing w:val="-2"/>
          <w:lang w:val="id-ID"/>
        </w:rPr>
        <w:t>M</w:t>
      </w:r>
      <w:r w:rsidRPr="00813992">
        <w:rPr>
          <w:rFonts w:cs="Calibri Light"/>
          <w:spacing w:val="-2"/>
          <w:lang w:val="id-ID"/>
        </w:rPr>
        <w:t>asalah keluarga yang mencakup pasangan hidup, baik penyesuaian karakter pasangan atau yang belum memiliki pasangan. Masalah tumbuh kembang anak ataupun yang belum memiliki momongan. Masalah stud</w:t>
      </w:r>
      <w:r w:rsidR="00F26E38">
        <w:rPr>
          <w:rFonts w:cs="Calibri Light"/>
          <w:spacing w:val="-2"/>
          <w:lang w:val="id-ID"/>
        </w:rPr>
        <w:t>i</w:t>
      </w:r>
      <w:r w:rsidRPr="00813992">
        <w:rPr>
          <w:rFonts w:cs="Calibri Light"/>
          <w:spacing w:val="-2"/>
          <w:lang w:val="id-ID"/>
        </w:rPr>
        <w:t xml:space="preserve"> yang </w:t>
      </w:r>
      <w:r w:rsidR="00F26E38">
        <w:rPr>
          <w:rFonts w:cs="Calibri Light"/>
          <w:spacing w:val="-2"/>
          <w:lang w:val="id-ID"/>
        </w:rPr>
        <w:t xml:space="preserve">belum </w:t>
      </w:r>
      <w:r w:rsidRPr="00813992">
        <w:rPr>
          <w:rFonts w:cs="Calibri Light"/>
          <w:spacing w:val="-2"/>
          <w:lang w:val="id-ID"/>
        </w:rPr>
        <w:t>selesai</w:t>
      </w:r>
      <w:r w:rsidR="00F26E38">
        <w:rPr>
          <w:rFonts w:cs="Calibri Light"/>
          <w:spacing w:val="-2"/>
          <w:lang w:val="id-ID"/>
        </w:rPr>
        <w:t xml:space="preserve"> atau setelah selesai studi</w:t>
      </w:r>
      <w:r w:rsidRPr="00813992">
        <w:rPr>
          <w:rFonts w:cs="Calibri Light"/>
          <w:spacing w:val="-2"/>
          <w:lang w:val="id-ID"/>
        </w:rPr>
        <w:t>. Masalah gereja terkait pelayanan dan organis</w:t>
      </w:r>
      <w:r w:rsidR="00F26E38">
        <w:rPr>
          <w:rFonts w:cs="Calibri Light"/>
          <w:spacing w:val="-2"/>
          <w:lang w:val="id-ID"/>
        </w:rPr>
        <w:t>as</w:t>
      </w:r>
      <w:r w:rsidRPr="00813992">
        <w:rPr>
          <w:rFonts w:cs="Calibri Light"/>
          <w:spacing w:val="-2"/>
          <w:lang w:val="id-ID"/>
        </w:rPr>
        <w:t xml:space="preserve">i,  serta masalah-masalah yang lainnya. </w:t>
      </w:r>
      <w:r w:rsidR="00F26E38">
        <w:rPr>
          <w:rFonts w:cs="Calibri Light"/>
          <w:spacing w:val="-2"/>
          <w:lang w:val="id-ID"/>
        </w:rPr>
        <w:t xml:space="preserve">masalah-masalah </w:t>
      </w:r>
      <w:r w:rsidRPr="00813992">
        <w:rPr>
          <w:rFonts w:cs="Calibri Light"/>
          <w:spacing w:val="-2"/>
          <w:lang w:val="id-ID"/>
        </w:rPr>
        <w:t>tersebut membuat seseorang memiliki tingkat stres yang tinggi. Jika tidak mendapatkan penanganan khusus maka seseorang akan menjadi sakit dan depresi</w:t>
      </w:r>
      <w:r w:rsidR="00F26E38">
        <w:rPr>
          <w:rFonts w:cs="Calibri Light"/>
          <w:spacing w:val="-2"/>
          <w:lang w:val="id-ID"/>
        </w:rPr>
        <w:t>. O</w:t>
      </w:r>
      <w:r w:rsidRPr="00813992">
        <w:rPr>
          <w:rFonts w:cs="Calibri Light"/>
          <w:spacing w:val="-2"/>
          <w:lang w:val="id-ID"/>
        </w:rPr>
        <w:t xml:space="preserve">leh karena itu dibutuhkan pribadi pendamping yang dapat membantu dalam meringankan beban yang dimiliki oleh orang lain. </w:t>
      </w:r>
      <w:r w:rsidRPr="00813992">
        <w:rPr>
          <w:rFonts w:cs="Calibri Light"/>
          <w:lang w:val="id-ID"/>
        </w:rPr>
        <w:t xml:space="preserve">Tema Paskah 2025, “Mengingat, Percaya dan Menjadi Saksinya”. Ini menjadi suatu hal yang penting untuk dihayati bersama agar seseorang dapat selalu Mengingat, Percaya dan Menjadi Saksinya dalam wujud sebagai pendamping seperti halnya gembala yang senantiasa mengerti kebutuhan dan permasalahan yang dihadapi oleh gembalanya. </w:t>
      </w:r>
    </w:p>
    <w:p w14:paraId="27BDC52F" w14:textId="4988252D" w:rsidR="00074148" w:rsidRPr="00813992" w:rsidRDefault="00074148" w:rsidP="00802380">
      <w:pPr>
        <w:ind w:firstLine="851"/>
        <w:jc w:val="both"/>
        <w:rPr>
          <w:rFonts w:cs="Calibri Light"/>
          <w:lang w:val="id-ID"/>
        </w:rPr>
      </w:pPr>
      <w:r w:rsidRPr="00813992">
        <w:rPr>
          <w:rFonts w:cs="Calibri Light"/>
          <w:lang w:val="id-ID"/>
        </w:rPr>
        <w:t xml:space="preserve">Oleh karena itulah tema </w:t>
      </w:r>
      <w:r w:rsidR="00F26E38">
        <w:rPr>
          <w:rFonts w:cs="Calibri Light"/>
          <w:lang w:val="id-ID"/>
        </w:rPr>
        <w:t>M</w:t>
      </w:r>
      <w:r w:rsidRPr="00813992">
        <w:rPr>
          <w:rFonts w:cs="Calibri Light"/>
          <w:lang w:val="id-ID"/>
        </w:rPr>
        <w:t xml:space="preserve">inggu </w:t>
      </w:r>
      <w:r w:rsidR="00F26E38">
        <w:rPr>
          <w:rFonts w:cs="Calibri Light"/>
          <w:lang w:val="id-ID"/>
        </w:rPr>
        <w:t>P</w:t>
      </w:r>
      <w:r w:rsidRPr="00813992">
        <w:rPr>
          <w:rFonts w:cs="Calibri Light"/>
          <w:lang w:val="id-ID"/>
        </w:rPr>
        <w:t>askah keempat ini adalah “Menjadi Gembala Yang Siap mendampingi”. Dengan penghayatan menjadi gembala yang siap mendampingi, seseorang akan dapat meringankan pergumulan yang dirasakan oleh orang lain. Hal tersebut akan menjadikan seseorang yang mendapa</w:t>
      </w:r>
      <w:r w:rsidR="00F26E38">
        <w:rPr>
          <w:rFonts w:cs="Calibri Light"/>
          <w:lang w:val="id-ID"/>
        </w:rPr>
        <w:t>t</w:t>
      </w:r>
      <w:r w:rsidRPr="00813992">
        <w:rPr>
          <w:rFonts w:cs="Calibri Light"/>
          <w:lang w:val="id-ID"/>
        </w:rPr>
        <w:t xml:space="preserve"> </w:t>
      </w:r>
      <w:r w:rsidRPr="00813992">
        <w:rPr>
          <w:rFonts w:cs="Calibri Light"/>
          <w:lang w:val="id-ID"/>
        </w:rPr>
        <w:lastRenderedPageBreak/>
        <w:t>pendampingan selalu mengingat akan cinta kasih yang Tuhan berikan kepada dirinya. Menjadi percaya bahwa dalam pergumulan Tuhan tidak pernah meninggalkan dombanya dan sebagai domba dapat menjadi saksi pemelihara</w:t>
      </w:r>
      <w:r w:rsidR="00F26E38">
        <w:rPr>
          <w:rFonts w:cs="Calibri Light"/>
          <w:lang w:val="id-ID"/>
        </w:rPr>
        <w:t>a</w:t>
      </w:r>
      <w:r w:rsidRPr="00813992">
        <w:rPr>
          <w:rFonts w:cs="Calibri Light"/>
          <w:lang w:val="id-ID"/>
        </w:rPr>
        <w:t>n Tuhan yang tidak pernah berkesudahan untuk orang lain, agar orang lain juga dapat merasakan pemeliharaan Tuhan dalam hidupnya.</w:t>
      </w:r>
    </w:p>
    <w:p w14:paraId="36425159" w14:textId="77777777" w:rsidR="00074148" w:rsidRPr="00813992" w:rsidRDefault="00074148" w:rsidP="00802380">
      <w:pPr>
        <w:ind w:firstLine="851"/>
        <w:jc w:val="both"/>
        <w:rPr>
          <w:b/>
          <w:bCs/>
          <w:lang w:val="id-ID"/>
        </w:rPr>
      </w:pPr>
    </w:p>
    <w:p w14:paraId="70968FA1" w14:textId="77777777" w:rsidR="00802380" w:rsidRPr="00813992" w:rsidRDefault="00802380" w:rsidP="00802380">
      <w:pPr>
        <w:jc w:val="both"/>
        <w:rPr>
          <w:b/>
          <w:bCs/>
          <w:lang w:val="id-ID"/>
        </w:rPr>
      </w:pPr>
    </w:p>
    <w:p w14:paraId="2937A2CB" w14:textId="705E66B1" w:rsidR="00074148" w:rsidRPr="00813992" w:rsidRDefault="00074148" w:rsidP="00802380">
      <w:pPr>
        <w:jc w:val="both"/>
        <w:rPr>
          <w:b/>
          <w:bCs/>
          <w:lang w:val="id-ID"/>
        </w:rPr>
      </w:pPr>
      <w:r w:rsidRPr="00813992">
        <w:rPr>
          <w:b/>
          <w:bCs/>
          <w:lang w:val="id-ID"/>
        </w:rPr>
        <w:t>TAFSIR LEKSIONARIS</w:t>
      </w:r>
    </w:p>
    <w:p w14:paraId="566D08F5" w14:textId="77777777" w:rsidR="00074148" w:rsidRPr="00813992" w:rsidRDefault="00074148" w:rsidP="00802380">
      <w:pPr>
        <w:ind w:firstLine="851"/>
        <w:jc w:val="both"/>
        <w:rPr>
          <w:rFonts w:cs="Calibri Light"/>
          <w:b/>
          <w:bCs/>
          <w:lang w:val="id-ID"/>
        </w:rPr>
      </w:pPr>
    </w:p>
    <w:p w14:paraId="2FFD7639" w14:textId="3265DA37" w:rsidR="00074148" w:rsidRPr="00813992" w:rsidRDefault="00074148" w:rsidP="00802380">
      <w:pPr>
        <w:jc w:val="both"/>
        <w:rPr>
          <w:rFonts w:cs="Calibri"/>
          <w:b/>
          <w:bCs/>
          <w:lang w:val="id-ID"/>
        </w:rPr>
      </w:pPr>
      <w:r w:rsidRPr="00813992">
        <w:rPr>
          <w:rFonts w:cs="Calibri Light"/>
          <w:b/>
          <w:bCs/>
          <w:color w:val="000000"/>
          <w:lang w:val="id-ID"/>
        </w:rPr>
        <w:t>Kisah Para Rasul 9:36-43</w:t>
      </w:r>
    </w:p>
    <w:p w14:paraId="29AD2CAB" w14:textId="7ACD8A6E" w:rsidR="00074148" w:rsidRPr="00813992" w:rsidRDefault="00074148" w:rsidP="00802380">
      <w:pPr>
        <w:ind w:firstLine="851"/>
        <w:jc w:val="both"/>
        <w:rPr>
          <w:rFonts w:cs="Calibri Light"/>
          <w:lang w:val="id-ID"/>
        </w:rPr>
      </w:pPr>
      <w:r w:rsidRPr="00813992">
        <w:rPr>
          <w:rFonts w:cs="Calibri Light"/>
          <w:lang w:val="id-ID"/>
        </w:rPr>
        <w:t>Cerita berawal dari kunjungan yang dilakukan oleh Petrus</w:t>
      </w:r>
      <w:r w:rsidR="00F26E38">
        <w:rPr>
          <w:rFonts w:cs="Calibri Light"/>
          <w:lang w:val="id-ID"/>
        </w:rPr>
        <w:t>.</w:t>
      </w:r>
      <w:r w:rsidRPr="00813992">
        <w:rPr>
          <w:rFonts w:cs="Calibri Light"/>
          <w:lang w:val="id-ID"/>
        </w:rPr>
        <w:t xml:space="preserve"> </w:t>
      </w:r>
      <w:r w:rsidR="00F26E38">
        <w:rPr>
          <w:rFonts w:cs="Calibri Light"/>
          <w:lang w:val="id-ID"/>
        </w:rPr>
        <w:t>D</w:t>
      </w:r>
      <w:r w:rsidRPr="00813992">
        <w:rPr>
          <w:rFonts w:cs="Calibri Light"/>
          <w:lang w:val="id-ID"/>
        </w:rPr>
        <w:t>alam perjalan</w:t>
      </w:r>
      <w:r w:rsidR="00F26E38">
        <w:rPr>
          <w:rFonts w:cs="Calibri Light"/>
          <w:lang w:val="id-ID"/>
        </w:rPr>
        <w:t>an</w:t>
      </w:r>
      <w:r w:rsidRPr="00813992">
        <w:rPr>
          <w:rFonts w:cs="Calibri Light"/>
          <w:lang w:val="id-ID"/>
        </w:rPr>
        <w:t>nya</w:t>
      </w:r>
      <w:r w:rsidR="00F26E38">
        <w:rPr>
          <w:rFonts w:cs="Calibri Light"/>
          <w:lang w:val="id-ID"/>
        </w:rPr>
        <w:t>,</w:t>
      </w:r>
      <w:r w:rsidRPr="00813992">
        <w:rPr>
          <w:rFonts w:cs="Calibri Light"/>
          <w:lang w:val="id-ID"/>
        </w:rPr>
        <w:t xml:space="preserve"> ia sampai di daerah orang-orang kudus di Lida. </w:t>
      </w:r>
      <w:r w:rsidR="00F26E38">
        <w:rPr>
          <w:rFonts w:cs="Calibri Light"/>
          <w:lang w:val="id-ID"/>
        </w:rPr>
        <w:t xml:space="preserve">Pada </w:t>
      </w:r>
      <w:r w:rsidRPr="00813992">
        <w:rPr>
          <w:rFonts w:cs="Calibri Light"/>
          <w:lang w:val="id-ID"/>
        </w:rPr>
        <w:t>bagian pertama Petrus menyembuhkan Eneas yang telah delapan tahun berbaring di tempat tidur karena lumpuh</w:t>
      </w:r>
      <w:r w:rsidR="00F26E38">
        <w:rPr>
          <w:rFonts w:cs="Calibri Light"/>
          <w:lang w:val="id-ID"/>
        </w:rPr>
        <w:t>.</w:t>
      </w:r>
      <w:r w:rsidRPr="00813992">
        <w:rPr>
          <w:rFonts w:cs="Calibri Light"/>
          <w:lang w:val="id-ID"/>
        </w:rPr>
        <w:t xml:space="preserve"> </w:t>
      </w:r>
      <w:r w:rsidR="00F26E38">
        <w:rPr>
          <w:rFonts w:cs="Calibri Light"/>
          <w:lang w:val="id-ID"/>
        </w:rPr>
        <w:t>M</w:t>
      </w:r>
      <w:r w:rsidRPr="00813992">
        <w:rPr>
          <w:rFonts w:cs="Calibri Light"/>
          <w:lang w:val="id-ID"/>
        </w:rPr>
        <w:t>elihat kejadian tersebut penduduk Lida dan Saron berbalik (percaya) kepada Tuhan.</w:t>
      </w:r>
    </w:p>
    <w:p w14:paraId="73976C4B" w14:textId="79A7EBB7" w:rsidR="00074148" w:rsidRPr="00813992" w:rsidRDefault="00074148" w:rsidP="00802380">
      <w:pPr>
        <w:ind w:firstLine="851"/>
        <w:jc w:val="both"/>
        <w:rPr>
          <w:rFonts w:cs="Calibri Light"/>
          <w:lang w:val="id-ID"/>
        </w:rPr>
      </w:pPr>
      <w:r w:rsidRPr="00813992">
        <w:rPr>
          <w:rFonts w:cs="Calibri Light"/>
          <w:lang w:val="id-ID"/>
        </w:rPr>
        <w:t xml:space="preserve">Setelah itu </w:t>
      </w:r>
      <w:r w:rsidR="00F26E38">
        <w:rPr>
          <w:rFonts w:cs="Calibri Light"/>
          <w:lang w:val="id-ID"/>
        </w:rPr>
        <w:t xml:space="preserve">di </w:t>
      </w:r>
      <w:r w:rsidRPr="00813992">
        <w:rPr>
          <w:rFonts w:cs="Calibri Light"/>
          <w:lang w:val="id-ID"/>
        </w:rPr>
        <w:t xml:space="preserve">bagian ke dua </w:t>
      </w:r>
      <w:r w:rsidR="00F26E38">
        <w:rPr>
          <w:rFonts w:cs="Calibri Light"/>
          <w:lang w:val="id-ID"/>
        </w:rPr>
        <w:t xml:space="preserve">diceritakan </w:t>
      </w:r>
      <w:r w:rsidRPr="00813992">
        <w:rPr>
          <w:rFonts w:cs="Calibri Light"/>
          <w:lang w:val="id-ID"/>
        </w:rPr>
        <w:t>tentang Rasul Petrus yang membangkitkan Tabita</w:t>
      </w:r>
      <w:r w:rsidR="00F26E38">
        <w:rPr>
          <w:rFonts w:cs="Calibri Light"/>
          <w:lang w:val="id-ID"/>
        </w:rPr>
        <w:t xml:space="preserve">. Dalam bahasa Yunani, Tabita disebut </w:t>
      </w:r>
      <w:r w:rsidRPr="00813992">
        <w:rPr>
          <w:rFonts w:cs="Calibri Light"/>
          <w:lang w:val="id-ID"/>
        </w:rPr>
        <w:t>Dorkas</w:t>
      </w:r>
      <w:r w:rsidR="00F26E38">
        <w:rPr>
          <w:rFonts w:cs="Calibri Light"/>
          <w:lang w:val="id-ID"/>
        </w:rPr>
        <w:t xml:space="preserve">. Peristiwa itu terjadi </w:t>
      </w:r>
      <w:r w:rsidRPr="00813992">
        <w:rPr>
          <w:rFonts w:cs="Calibri Light"/>
          <w:lang w:val="id-ID"/>
        </w:rPr>
        <w:t>di Yope. Ketika murid-murid mendengar bahwa Petrus berada d</w:t>
      </w:r>
      <w:r w:rsidR="00F26E38">
        <w:rPr>
          <w:rFonts w:cs="Calibri Light"/>
          <w:lang w:val="id-ID"/>
        </w:rPr>
        <w:t>i</w:t>
      </w:r>
      <w:r w:rsidRPr="00813992">
        <w:rPr>
          <w:rFonts w:cs="Calibri Light"/>
          <w:lang w:val="id-ID"/>
        </w:rPr>
        <w:t xml:space="preserve"> Lida, ia menyuruh dua orang untuk menyampaikan kabar tentang Tabita kepada Petrus. Hingga kemudian Petrus ber</w:t>
      </w:r>
      <w:r w:rsidR="00F26E38">
        <w:rPr>
          <w:rFonts w:cs="Calibri Light"/>
          <w:lang w:val="id-ID"/>
        </w:rPr>
        <w:t>g</w:t>
      </w:r>
      <w:r w:rsidRPr="00813992">
        <w:rPr>
          <w:rFonts w:cs="Calibri Light"/>
          <w:lang w:val="id-ID"/>
        </w:rPr>
        <w:t>egas menemui Tabita. Kondisi Tabita saat itu sudah meninggal</w:t>
      </w:r>
      <w:r w:rsidR="00F26E38">
        <w:rPr>
          <w:rFonts w:cs="Calibri Light"/>
          <w:lang w:val="id-ID"/>
        </w:rPr>
        <w:t>.</w:t>
      </w:r>
      <w:r w:rsidRPr="00813992">
        <w:rPr>
          <w:rFonts w:cs="Calibri Light"/>
          <w:lang w:val="id-ID"/>
        </w:rPr>
        <w:t xml:space="preserve"> </w:t>
      </w:r>
      <w:r w:rsidR="00F26E38">
        <w:rPr>
          <w:rFonts w:cs="Calibri Light"/>
          <w:lang w:val="id-ID"/>
        </w:rPr>
        <w:t>M</w:t>
      </w:r>
      <w:r w:rsidRPr="00813992">
        <w:rPr>
          <w:rFonts w:cs="Calibri Light"/>
          <w:lang w:val="id-ID"/>
        </w:rPr>
        <w:t>ayatnya diletakkan di</w:t>
      </w:r>
      <w:r w:rsidR="00F26E38">
        <w:rPr>
          <w:rFonts w:cs="Calibri Light"/>
          <w:lang w:val="id-ID"/>
        </w:rPr>
        <w:t xml:space="preserve"> </w:t>
      </w:r>
      <w:r w:rsidRPr="00813992">
        <w:rPr>
          <w:rFonts w:cs="Calibri Light"/>
          <w:lang w:val="id-ID"/>
        </w:rPr>
        <w:t>bagian ruang atas</w:t>
      </w:r>
      <w:r w:rsidR="00F26E38">
        <w:rPr>
          <w:rFonts w:cs="Calibri Light"/>
          <w:lang w:val="id-ID"/>
        </w:rPr>
        <w:t>.</w:t>
      </w:r>
      <w:r w:rsidRPr="00813992">
        <w:rPr>
          <w:rFonts w:cs="Calibri Light"/>
          <w:lang w:val="id-ID"/>
        </w:rPr>
        <w:t xml:space="preserve"> </w:t>
      </w:r>
      <w:r w:rsidR="00F26E38">
        <w:rPr>
          <w:rFonts w:cs="Calibri Light"/>
          <w:lang w:val="id-ID"/>
        </w:rPr>
        <w:t>B</w:t>
      </w:r>
      <w:r w:rsidRPr="00813992">
        <w:rPr>
          <w:rFonts w:cs="Calibri Light"/>
          <w:lang w:val="id-ID"/>
        </w:rPr>
        <w:t>anyak orang</w:t>
      </w:r>
      <w:r w:rsidR="00F26E38">
        <w:rPr>
          <w:rFonts w:cs="Calibri Light"/>
          <w:lang w:val="id-ID"/>
        </w:rPr>
        <w:t>,</w:t>
      </w:r>
      <w:r w:rsidRPr="00813992">
        <w:rPr>
          <w:rFonts w:cs="Calibri Light"/>
          <w:lang w:val="id-ID"/>
        </w:rPr>
        <w:t xml:space="preserve"> termasuk janda-janda yang menangis </w:t>
      </w:r>
      <w:r w:rsidR="00F26E38">
        <w:rPr>
          <w:rFonts w:cs="Calibri Light"/>
          <w:lang w:val="id-ID"/>
        </w:rPr>
        <w:t xml:space="preserve">dengan </w:t>
      </w:r>
      <w:r w:rsidRPr="00813992">
        <w:rPr>
          <w:rFonts w:cs="Calibri Light"/>
          <w:lang w:val="id-ID"/>
        </w:rPr>
        <w:t>menunjuk</w:t>
      </w:r>
      <w:r w:rsidR="00F26E38">
        <w:rPr>
          <w:rFonts w:cs="Calibri Light"/>
          <w:lang w:val="id-ID"/>
        </w:rPr>
        <w:t>k</w:t>
      </w:r>
      <w:r w:rsidRPr="00813992">
        <w:rPr>
          <w:rFonts w:cs="Calibri Light"/>
          <w:lang w:val="id-ID"/>
        </w:rPr>
        <w:t>an pakaian yang dibuat oleh Tabita semasa hidupnya. Ketika Petrus tiba</w:t>
      </w:r>
      <w:r w:rsidR="00F26E38">
        <w:rPr>
          <w:rFonts w:cs="Calibri Light"/>
          <w:lang w:val="id-ID"/>
        </w:rPr>
        <w:t xml:space="preserve"> di sana,</w:t>
      </w:r>
      <w:r w:rsidRPr="00813992">
        <w:rPr>
          <w:rFonts w:cs="Calibri Light"/>
          <w:lang w:val="id-ID"/>
        </w:rPr>
        <w:t xml:space="preserve"> ia menyuruh semua orang keluar</w:t>
      </w:r>
      <w:r w:rsidR="00F26E38">
        <w:rPr>
          <w:rFonts w:cs="Calibri Light"/>
          <w:lang w:val="id-ID"/>
        </w:rPr>
        <w:t>.</w:t>
      </w:r>
      <w:r w:rsidRPr="00813992">
        <w:rPr>
          <w:rFonts w:cs="Calibri Light"/>
          <w:lang w:val="id-ID"/>
        </w:rPr>
        <w:t xml:space="preserve"> </w:t>
      </w:r>
      <w:r w:rsidR="00F26E38">
        <w:rPr>
          <w:rFonts w:cs="Calibri Light"/>
          <w:lang w:val="id-ID"/>
        </w:rPr>
        <w:t xml:space="preserve">Ia </w:t>
      </w:r>
      <w:r w:rsidRPr="00813992">
        <w:rPr>
          <w:rFonts w:cs="Calibri Light"/>
          <w:lang w:val="id-ID"/>
        </w:rPr>
        <w:t>berlutut dan berdoa, kemudian membangkitkan Tabita</w:t>
      </w:r>
      <w:r w:rsidR="00F26E38">
        <w:rPr>
          <w:rFonts w:cs="Calibri Light"/>
          <w:lang w:val="id-ID"/>
        </w:rPr>
        <w:t xml:space="preserve">. Bangkitnya Tabita menjadikan </w:t>
      </w:r>
      <w:r w:rsidR="00D13B91">
        <w:rPr>
          <w:rFonts w:cs="Calibri Light"/>
          <w:lang w:val="id-ID"/>
        </w:rPr>
        <w:t xml:space="preserve">berita tentang hal itu tersebar ke mana-mana. Peristiwa itu </w:t>
      </w:r>
      <w:r w:rsidRPr="00813992">
        <w:rPr>
          <w:rFonts w:cs="Calibri Light"/>
          <w:lang w:val="id-ID"/>
        </w:rPr>
        <w:t>membuat orang di seluruh Yope menjadi percaya kepada Tuhan.</w:t>
      </w:r>
    </w:p>
    <w:p w14:paraId="132260BA" w14:textId="77777777" w:rsidR="00074148" w:rsidRPr="00813992" w:rsidRDefault="00074148" w:rsidP="00802380">
      <w:pPr>
        <w:ind w:firstLine="851"/>
        <w:jc w:val="both"/>
        <w:rPr>
          <w:rFonts w:cs="Calibri Light"/>
          <w:b/>
          <w:bCs/>
          <w:lang w:val="id-ID"/>
        </w:rPr>
      </w:pPr>
    </w:p>
    <w:p w14:paraId="28E56D34" w14:textId="77777777" w:rsidR="00074148" w:rsidRPr="00813992" w:rsidRDefault="00074148" w:rsidP="00802380">
      <w:pPr>
        <w:jc w:val="both"/>
        <w:rPr>
          <w:rFonts w:cs="Calibri Light"/>
          <w:b/>
          <w:bCs/>
          <w:lang w:val="id-ID"/>
        </w:rPr>
      </w:pPr>
      <w:r w:rsidRPr="00813992">
        <w:rPr>
          <w:rFonts w:cs="Calibri Light"/>
          <w:b/>
          <w:bCs/>
          <w:lang w:val="id-ID"/>
        </w:rPr>
        <w:t>Mazmur 23</w:t>
      </w:r>
    </w:p>
    <w:p w14:paraId="049B2F1F" w14:textId="65111367" w:rsidR="00074148" w:rsidRPr="00813992" w:rsidRDefault="00074148" w:rsidP="00D13B91">
      <w:pPr>
        <w:jc w:val="both"/>
        <w:rPr>
          <w:rFonts w:cs="Calibri Light"/>
          <w:lang w:val="id-ID"/>
        </w:rPr>
      </w:pPr>
      <w:r w:rsidRPr="00813992">
        <w:rPr>
          <w:rFonts w:cs="Calibri Light"/>
          <w:lang w:val="id-ID"/>
        </w:rPr>
        <w:t>Daud merefleksikan</w:t>
      </w:r>
      <w:r w:rsidR="00D13B91">
        <w:rPr>
          <w:rFonts w:cs="Calibri Light"/>
          <w:lang w:val="id-ID"/>
        </w:rPr>
        <w:t xml:space="preserve"> tentang</w:t>
      </w:r>
      <w:r w:rsidRPr="00813992">
        <w:rPr>
          <w:rFonts w:cs="Calibri Light"/>
          <w:lang w:val="id-ID"/>
        </w:rPr>
        <w:t xml:space="preserve"> Tuhan sebagai gembala yang baik</w:t>
      </w:r>
      <w:r w:rsidRPr="00813992">
        <w:rPr>
          <w:rFonts w:cs="Calibri Light"/>
          <w:i/>
          <w:iCs/>
          <w:lang w:val="id-ID"/>
        </w:rPr>
        <w:t>.</w:t>
      </w:r>
      <w:r w:rsidRPr="00813992">
        <w:rPr>
          <w:rFonts w:cs="Calibri Light"/>
          <w:lang w:val="id-ID"/>
        </w:rPr>
        <w:t xml:space="preserve"> Dalam refleksinya ia </w:t>
      </w:r>
      <w:r w:rsidR="00D13B91">
        <w:rPr>
          <w:rFonts w:cs="Calibri Light"/>
          <w:lang w:val="id-ID"/>
        </w:rPr>
        <w:t xml:space="preserve">menuliskan gambaran tentang </w:t>
      </w:r>
      <w:r w:rsidRPr="00813992">
        <w:rPr>
          <w:rFonts w:cs="Calibri Light"/>
          <w:lang w:val="id-ID"/>
        </w:rPr>
        <w:t xml:space="preserve">gembala yang ideal. Gembala </w:t>
      </w:r>
      <w:r w:rsidR="00D13B91">
        <w:rPr>
          <w:rFonts w:cs="Calibri Light"/>
          <w:lang w:val="id-ID"/>
        </w:rPr>
        <w:t xml:space="preserve">itu </w:t>
      </w:r>
      <w:r w:rsidRPr="00813992">
        <w:rPr>
          <w:rFonts w:cs="Calibri Light"/>
          <w:lang w:val="id-ID"/>
        </w:rPr>
        <w:t>tidak pernah membiarkan dombanya kekurangan</w:t>
      </w:r>
      <w:r w:rsidR="00D13B91">
        <w:rPr>
          <w:rFonts w:cs="Calibri Light"/>
          <w:lang w:val="id-ID"/>
        </w:rPr>
        <w:t>.</w:t>
      </w:r>
      <w:r w:rsidRPr="00813992">
        <w:rPr>
          <w:rFonts w:cs="Calibri Light"/>
          <w:lang w:val="id-ID"/>
        </w:rPr>
        <w:t xml:space="preserve"> </w:t>
      </w:r>
      <w:r w:rsidR="00D13B91">
        <w:rPr>
          <w:rFonts w:cs="Calibri Light"/>
          <w:lang w:val="id-ID"/>
        </w:rPr>
        <w:t xml:space="preserve">Ia </w:t>
      </w:r>
      <w:r w:rsidRPr="00813992">
        <w:rPr>
          <w:rFonts w:cs="Calibri Light"/>
          <w:lang w:val="id-ID"/>
        </w:rPr>
        <w:t xml:space="preserve">membaringkan </w:t>
      </w:r>
      <w:r w:rsidR="00D13B91">
        <w:rPr>
          <w:rFonts w:cs="Calibri Light"/>
          <w:lang w:val="id-ID"/>
        </w:rPr>
        <w:t xml:space="preserve">dombanya </w:t>
      </w:r>
      <w:r w:rsidRPr="00813992">
        <w:rPr>
          <w:rFonts w:cs="Calibri Light"/>
          <w:lang w:val="id-ID"/>
        </w:rPr>
        <w:t>di</w:t>
      </w:r>
      <w:r w:rsidR="00D13B91">
        <w:rPr>
          <w:rFonts w:cs="Calibri Light"/>
          <w:lang w:val="id-ID"/>
        </w:rPr>
        <w:t xml:space="preserve"> </w:t>
      </w:r>
      <w:r w:rsidRPr="00813992">
        <w:rPr>
          <w:rFonts w:cs="Calibri Light"/>
          <w:lang w:val="id-ID"/>
        </w:rPr>
        <w:t>padang rumput hijau</w:t>
      </w:r>
      <w:r w:rsidR="00D13B91">
        <w:rPr>
          <w:rFonts w:cs="Calibri Light"/>
          <w:lang w:val="id-ID"/>
        </w:rPr>
        <w:t xml:space="preserve">. Sang gembala </w:t>
      </w:r>
      <w:r w:rsidRPr="00813992">
        <w:rPr>
          <w:rFonts w:cs="Calibri Light"/>
          <w:lang w:val="id-ID"/>
        </w:rPr>
        <w:t>menyegarkan jiwa, menuntun pada jalan yang benar</w:t>
      </w:r>
      <w:r w:rsidR="00D13B91">
        <w:rPr>
          <w:rFonts w:cs="Calibri Light"/>
          <w:lang w:val="id-ID"/>
        </w:rPr>
        <w:t xml:space="preserve">. </w:t>
      </w:r>
      <w:r w:rsidR="00D13B91">
        <w:rPr>
          <w:rFonts w:cs="Calibri Light"/>
          <w:lang w:val="id-ID"/>
        </w:rPr>
        <w:lastRenderedPageBreak/>
        <w:t xml:space="preserve">Ia </w:t>
      </w:r>
      <w:r w:rsidRPr="00813992">
        <w:rPr>
          <w:rFonts w:cs="Calibri Light"/>
          <w:lang w:val="id-ID"/>
        </w:rPr>
        <w:t xml:space="preserve"> tidak takut dalam bahaya</w:t>
      </w:r>
      <w:r w:rsidR="00D13B91">
        <w:rPr>
          <w:rFonts w:cs="Calibri Light"/>
          <w:lang w:val="id-ID"/>
        </w:rPr>
        <w:t>. G</w:t>
      </w:r>
      <w:r w:rsidRPr="00813992">
        <w:rPr>
          <w:rFonts w:cs="Calibri Light"/>
          <w:lang w:val="id-ID"/>
        </w:rPr>
        <w:t xml:space="preserve">embala </w:t>
      </w:r>
      <w:r w:rsidR="00D13B91">
        <w:rPr>
          <w:rFonts w:cs="Calibri Light"/>
          <w:lang w:val="id-ID"/>
        </w:rPr>
        <w:t xml:space="preserve">yang baik </w:t>
      </w:r>
      <w:r w:rsidRPr="00813992">
        <w:rPr>
          <w:rFonts w:cs="Calibri Light"/>
          <w:lang w:val="id-ID"/>
        </w:rPr>
        <w:t xml:space="preserve">senantiasa berserta dengan domba-dombanya. </w:t>
      </w:r>
      <w:r w:rsidR="00D13B91">
        <w:rPr>
          <w:rFonts w:cs="Calibri Light"/>
          <w:lang w:val="id-ID"/>
        </w:rPr>
        <w:t>Ia m</w:t>
      </w:r>
      <w:r w:rsidRPr="00813992">
        <w:rPr>
          <w:rFonts w:cs="Calibri Light"/>
          <w:lang w:val="id-ID"/>
        </w:rPr>
        <w:t>enjadi sumber penghiburan</w:t>
      </w:r>
      <w:r w:rsidR="00D13B91">
        <w:rPr>
          <w:rFonts w:cs="Calibri Light"/>
          <w:lang w:val="id-ID"/>
        </w:rPr>
        <w:t xml:space="preserve"> dan keabadian</w:t>
      </w:r>
      <w:r w:rsidRPr="00813992">
        <w:rPr>
          <w:rFonts w:cs="Calibri Light"/>
          <w:lang w:val="id-ID"/>
        </w:rPr>
        <w:t>.</w:t>
      </w:r>
    </w:p>
    <w:p w14:paraId="506B79D3" w14:textId="77777777" w:rsidR="00074148" w:rsidRPr="00813992" w:rsidRDefault="00074148" w:rsidP="00802380">
      <w:pPr>
        <w:ind w:firstLine="851"/>
        <w:jc w:val="both"/>
        <w:rPr>
          <w:rFonts w:cs="Calibri Light"/>
          <w:b/>
          <w:bCs/>
          <w:lang w:val="id-ID"/>
        </w:rPr>
      </w:pPr>
    </w:p>
    <w:p w14:paraId="462D6B05" w14:textId="77777777" w:rsidR="00074148" w:rsidRPr="00813992" w:rsidRDefault="00074148" w:rsidP="00802380">
      <w:pPr>
        <w:jc w:val="both"/>
        <w:rPr>
          <w:rFonts w:cs="Calibri Light"/>
          <w:b/>
          <w:bCs/>
          <w:lang w:val="id-ID"/>
        </w:rPr>
      </w:pPr>
      <w:r w:rsidRPr="00813992">
        <w:rPr>
          <w:rFonts w:cs="Calibri Light"/>
          <w:b/>
          <w:bCs/>
          <w:lang w:val="id-ID"/>
        </w:rPr>
        <w:t>Wahyu 7 : 9 - 17</w:t>
      </w:r>
    </w:p>
    <w:p w14:paraId="576F70B6" w14:textId="77777777" w:rsidR="00074148" w:rsidRPr="00813992" w:rsidRDefault="00074148" w:rsidP="00D13B91">
      <w:pPr>
        <w:jc w:val="both"/>
        <w:rPr>
          <w:rFonts w:cs="Calibri Light"/>
          <w:lang w:val="id-ID"/>
        </w:rPr>
      </w:pPr>
      <w:r w:rsidRPr="00813992">
        <w:rPr>
          <w:rFonts w:cs="Calibri Light"/>
          <w:lang w:val="id-ID"/>
        </w:rPr>
        <w:t>Kitab Wahyu sebenarnya ditujukan kepada 12 suku Israel. Dalam penglihatan Yohanes yang pada saat itu dibuang di pulau Patmos, ia melihat sesekumpulan orang banyak yang tidak terhitung jumlahnya berdiri dihadapan takhta Anak Domba, menunjuk pada Yesus Kristus Anak Domba Allah. Mereka berseru “Keselamatan bagi Allah kami yang duduk di atas takhta dan bagi Anak Domba”. Mereka bersyukur karena mempunyai Anak Domba yang akan menggembalakan mereka dan menuntun mereka ke mata air kehidupan yakni keselamatan yang membawa sukacita. Segala air mata akan dihapuskan dan damai sejahtera akan dinyatakan.</w:t>
      </w:r>
    </w:p>
    <w:p w14:paraId="6943E469" w14:textId="77777777" w:rsidR="00074148" w:rsidRPr="00813992" w:rsidRDefault="00074148" w:rsidP="00802380">
      <w:pPr>
        <w:tabs>
          <w:tab w:val="left" w:pos="720"/>
          <w:tab w:val="center" w:pos="3117"/>
        </w:tabs>
        <w:ind w:firstLine="851"/>
        <w:jc w:val="both"/>
        <w:rPr>
          <w:rFonts w:cs="Calibri Light"/>
          <w:lang w:val="id-ID"/>
        </w:rPr>
      </w:pPr>
      <w:r w:rsidRPr="00813992">
        <w:rPr>
          <w:rFonts w:cs="Calibri Light"/>
          <w:lang w:val="id-ID"/>
        </w:rPr>
        <w:tab/>
      </w:r>
      <w:r w:rsidRPr="00813992">
        <w:rPr>
          <w:rFonts w:cs="Calibri Light"/>
          <w:lang w:val="id-ID"/>
        </w:rPr>
        <w:tab/>
      </w:r>
    </w:p>
    <w:p w14:paraId="6C9E785E" w14:textId="77777777" w:rsidR="00074148" w:rsidRPr="00813992" w:rsidRDefault="00074148" w:rsidP="00802380">
      <w:pPr>
        <w:jc w:val="both"/>
        <w:rPr>
          <w:rFonts w:cs="Calibri Light"/>
          <w:b/>
          <w:bCs/>
          <w:lang w:val="id-ID"/>
        </w:rPr>
      </w:pPr>
      <w:r w:rsidRPr="00813992">
        <w:rPr>
          <w:rFonts w:cs="Calibri Light"/>
          <w:b/>
          <w:bCs/>
          <w:lang w:val="id-ID"/>
        </w:rPr>
        <w:t>Yohanes 10 : 22 - 30</w:t>
      </w:r>
    </w:p>
    <w:p w14:paraId="552ED9D6" w14:textId="77777777" w:rsidR="0052314A" w:rsidRDefault="00074148" w:rsidP="00D13B91">
      <w:pPr>
        <w:ind w:firstLine="851"/>
        <w:jc w:val="both"/>
        <w:rPr>
          <w:rFonts w:cs="Calibri Light"/>
          <w:lang w:val="id-ID"/>
        </w:rPr>
      </w:pPr>
      <w:r w:rsidRPr="00813992">
        <w:rPr>
          <w:rFonts w:cs="Calibri Light"/>
          <w:lang w:val="id-ID"/>
        </w:rPr>
        <w:t>Ketika memasuki hari raya Penahbisan Bait Allah, Yesus berjalan-jalan di Bait Allah serambi Salomo. Di situ banyak orang yang merasa bimbang akan identitas Yesus</w:t>
      </w:r>
      <w:r w:rsidR="00D13B91">
        <w:rPr>
          <w:rFonts w:cs="Calibri Light"/>
          <w:lang w:val="id-ID"/>
        </w:rPr>
        <w:t>. Benarkah Ia</w:t>
      </w:r>
      <w:r w:rsidRPr="00813992">
        <w:rPr>
          <w:rFonts w:cs="Calibri Light"/>
          <w:lang w:val="id-ID"/>
        </w:rPr>
        <w:t xml:space="preserve"> adalah Mesias. Meskipun Yesus telah memberitahukan identitasnya tetapi respon</w:t>
      </w:r>
      <w:r w:rsidR="00D13B91">
        <w:rPr>
          <w:rFonts w:cs="Calibri Light"/>
          <w:lang w:val="id-ID"/>
        </w:rPr>
        <w:t>s</w:t>
      </w:r>
      <w:r w:rsidRPr="00813992">
        <w:rPr>
          <w:rFonts w:cs="Calibri Light"/>
          <w:lang w:val="id-ID"/>
        </w:rPr>
        <w:t xml:space="preserve"> orang-orang pada saat itu masih belum bisa menerima</w:t>
      </w:r>
      <w:r w:rsidR="00D13B91">
        <w:rPr>
          <w:rFonts w:cs="Calibri Light"/>
          <w:lang w:val="id-ID"/>
        </w:rPr>
        <w:t>.</w:t>
      </w:r>
      <w:r w:rsidRPr="00813992">
        <w:rPr>
          <w:rFonts w:cs="Calibri Light"/>
          <w:lang w:val="id-ID"/>
        </w:rPr>
        <w:t xml:space="preserve"> </w:t>
      </w:r>
      <w:r w:rsidR="00D13B91">
        <w:rPr>
          <w:rFonts w:cs="Calibri Light"/>
          <w:lang w:val="id-ID"/>
        </w:rPr>
        <w:t>B</w:t>
      </w:r>
      <w:r w:rsidRPr="00813992">
        <w:rPr>
          <w:rFonts w:cs="Calibri Light"/>
          <w:lang w:val="id-ID"/>
        </w:rPr>
        <w:t>ahkan orang-orang Yahudi mengambil batu untuk melempari Yesus (ay.31). Pada ayat 25 – 30</w:t>
      </w:r>
      <w:r w:rsidR="00D13B91">
        <w:rPr>
          <w:rFonts w:cs="Calibri Light"/>
          <w:lang w:val="id-ID"/>
        </w:rPr>
        <w:t>,</w:t>
      </w:r>
      <w:r w:rsidRPr="00813992">
        <w:rPr>
          <w:rFonts w:cs="Calibri Light"/>
          <w:lang w:val="id-ID"/>
        </w:rPr>
        <w:t xml:space="preserve"> Yesus menjelaskan tentang identitasnya, </w:t>
      </w:r>
      <w:r w:rsidR="00D13B91">
        <w:rPr>
          <w:rFonts w:cs="Calibri Light"/>
          <w:lang w:val="id-ID"/>
        </w:rPr>
        <w:t xml:space="preserve">Ia </w:t>
      </w:r>
      <w:r w:rsidRPr="00813992">
        <w:rPr>
          <w:rFonts w:cs="Calibri Light"/>
          <w:lang w:val="id-ID"/>
        </w:rPr>
        <w:t>dan Bapa adalah satu (ay.30). Yesus melakukan pekerjaan yang dilakukan oleh Bapa seperti mengajarkan tentang kebanaran, cinta kasih, mengadakan mu</w:t>
      </w:r>
      <w:r w:rsidR="00D13B91">
        <w:rPr>
          <w:rFonts w:cs="Calibri Light"/>
          <w:lang w:val="id-ID"/>
        </w:rPr>
        <w:t>k</w:t>
      </w:r>
      <w:r w:rsidRPr="00813992">
        <w:rPr>
          <w:rFonts w:cs="Calibri Light"/>
          <w:lang w:val="id-ID"/>
        </w:rPr>
        <w:t>jizat-mu</w:t>
      </w:r>
      <w:r w:rsidR="00D13B91">
        <w:rPr>
          <w:rFonts w:cs="Calibri Light"/>
          <w:lang w:val="id-ID"/>
        </w:rPr>
        <w:t>k</w:t>
      </w:r>
      <w:r w:rsidRPr="00813992">
        <w:rPr>
          <w:rFonts w:cs="Calibri Light"/>
          <w:lang w:val="id-ID"/>
        </w:rPr>
        <w:t xml:space="preserve">jizat, dll. </w:t>
      </w:r>
      <w:r w:rsidR="00D13B91">
        <w:rPr>
          <w:rFonts w:cs="Calibri Light"/>
          <w:lang w:val="id-ID"/>
        </w:rPr>
        <w:t xml:space="preserve">Namun </w:t>
      </w:r>
      <w:r w:rsidRPr="00813992">
        <w:rPr>
          <w:rFonts w:cs="Calibri Light"/>
          <w:lang w:val="id-ID"/>
        </w:rPr>
        <w:t xml:space="preserve">rupanya hal itu tidak dapat diterima oleh orang-orang Yahudi. </w:t>
      </w:r>
    </w:p>
    <w:p w14:paraId="167CA164" w14:textId="2D8C9455" w:rsidR="00074148" w:rsidRPr="00813992" w:rsidRDefault="0052314A" w:rsidP="00D13B91">
      <w:pPr>
        <w:ind w:firstLine="851"/>
        <w:jc w:val="both"/>
        <w:rPr>
          <w:rFonts w:cs="Calibri Light"/>
          <w:lang w:val="id-ID"/>
        </w:rPr>
      </w:pPr>
      <w:r w:rsidRPr="0052314A">
        <w:rPr>
          <w:rFonts w:cs="Calibri Light"/>
          <w:lang w:val="id-ID"/>
        </w:rPr>
        <w:t>Di tengah keraguan terhadap-Nya, Yesus memberikan jawaban yang meyakinkan. Jawaban itu adalah: domba-domba-Nya akan mendengarkan suara-Nya</w:t>
      </w:r>
      <w:r>
        <w:rPr>
          <w:rFonts w:cs="Calibri Light"/>
          <w:lang w:val="id-ID"/>
        </w:rPr>
        <w:t>.</w:t>
      </w:r>
      <w:r w:rsidRPr="0052314A">
        <w:rPr>
          <w:rFonts w:cs="Calibri Light"/>
          <w:lang w:val="id-ID"/>
        </w:rPr>
        <w:t xml:space="preserve"> Ia, Sang Gembala Agung mengenal siapa domba-domba-Nya. Ia tidak memberikan nama anonim kepada domba-domba-Nya. Setiap kali Gembala memanggil, domba-domba mendengarkan suara-Nya dan mengikut Dia. Kepada domba-domba-Nya, Sang Gembala memberikan hidup yang kekal. Tidak seorang</w:t>
      </w:r>
      <w:r>
        <w:rPr>
          <w:rFonts w:cs="Calibri Light"/>
          <w:lang w:val="id-ID"/>
        </w:rPr>
        <w:t xml:space="preserve"> </w:t>
      </w:r>
      <w:r w:rsidRPr="0052314A">
        <w:rPr>
          <w:rFonts w:cs="Calibri Light"/>
          <w:lang w:val="id-ID"/>
        </w:rPr>
        <w:t xml:space="preserve">pun bisa merebut domba-domba dari tangan Sang Gembala Agung.  Hubungan </w:t>
      </w:r>
      <w:r w:rsidRPr="0052314A">
        <w:rPr>
          <w:rFonts w:cs="Calibri Light"/>
          <w:lang w:val="id-ID"/>
        </w:rPr>
        <w:lastRenderedPageBreak/>
        <w:t xml:space="preserve">antara gembala dan domba adalah hubungan yang hidup, semua memberi rasa aman dan saling memberi rasa aman. </w:t>
      </w:r>
    </w:p>
    <w:p w14:paraId="46483AE4" w14:textId="77777777" w:rsidR="00074148" w:rsidRPr="00813992" w:rsidRDefault="00074148" w:rsidP="00802380">
      <w:pPr>
        <w:ind w:firstLine="851"/>
        <w:jc w:val="both"/>
        <w:rPr>
          <w:b/>
          <w:bCs/>
          <w:lang w:val="id-ID"/>
        </w:rPr>
      </w:pPr>
    </w:p>
    <w:p w14:paraId="5C081431" w14:textId="77777777" w:rsidR="00074148" w:rsidRPr="00813992" w:rsidRDefault="00074148" w:rsidP="00802380">
      <w:pPr>
        <w:ind w:firstLine="851"/>
        <w:jc w:val="both"/>
        <w:rPr>
          <w:b/>
          <w:bCs/>
          <w:lang w:val="id-ID"/>
        </w:rPr>
      </w:pPr>
    </w:p>
    <w:p w14:paraId="3CFB9410" w14:textId="77777777" w:rsidR="00074148" w:rsidRPr="00813992" w:rsidRDefault="00074148" w:rsidP="00802380">
      <w:pPr>
        <w:jc w:val="both"/>
        <w:rPr>
          <w:b/>
          <w:bCs/>
          <w:lang w:val="id-ID"/>
        </w:rPr>
      </w:pPr>
      <w:r w:rsidRPr="00813992">
        <w:rPr>
          <w:b/>
          <w:bCs/>
          <w:lang w:val="id-ID"/>
        </w:rPr>
        <w:t>BERITA YANG AKAN DISAMPAIKAN</w:t>
      </w:r>
    </w:p>
    <w:p w14:paraId="1A6BF1BF" w14:textId="467AA835" w:rsidR="00074148" w:rsidRPr="00813992" w:rsidRDefault="00074148" w:rsidP="004303D6">
      <w:pPr>
        <w:pStyle w:val="DaftarParagraf"/>
        <w:ind w:left="0" w:firstLine="0"/>
        <w:rPr>
          <w:rFonts w:cs="Calibri Light"/>
          <w:lang w:val="id-ID"/>
        </w:rPr>
      </w:pPr>
      <w:r w:rsidRPr="00813992">
        <w:rPr>
          <w:rFonts w:cs="Calibri Light"/>
          <w:lang w:val="id-ID"/>
        </w:rPr>
        <w:t>Menjadi pendamping layaknya gembala yang dapat membuat domba-dombanya merasa tenang, merupakan respon</w:t>
      </w:r>
      <w:r w:rsidR="004303D6">
        <w:rPr>
          <w:rFonts w:cs="Calibri Light"/>
          <w:lang w:val="id-ID"/>
        </w:rPr>
        <w:t>s</w:t>
      </w:r>
      <w:r w:rsidRPr="00813992">
        <w:rPr>
          <w:rFonts w:cs="Calibri Light"/>
          <w:lang w:val="id-ID"/>
        </w:rPr>
        <w:t xml:space="preserve"> orang percaya dalam mengingat dan menjadi saksi</w:t>
      </w:r>
      <w:r w:rsidR="004303D6">
        <w:rPr>
          <w:rFonts w:cs="Calibri Light"/>
          <w:lang w:val="id-ID"/>
        </w:rPr>
        <w:t>-</w:t>
      </w:r>
      <w:r w:rsidRPr="00813992">
        <w:rPr>
          <w:rFonts w:cs="Calibri Light"/>
          <w:lang w:val="id-ID"/>
        </w:rPr>
        <w:t>Nya. Sehingga dalam masa Paskah ini kita dipanggil untuk dapat menjadi pendamping yang siap dan  setia layaknya seorang gembala.</w:t>
      </w:r>
    </w:p>
    <w:p w14:paraId="3A25EE40" w14:textId="77777777" w:rsidR="00074148" w:rsidRPr="00813992" w:rsidRDefault="00074148" w:rsidP="00802380">
      <w:pPr>
        <w:ind w:firstLine="851"/>
        <w:jc w:val="both"/>
        <w:rPr>
          <w:b/>
          <w:bCs/>
          <w:lang w:val="id-ID"/>
        </w:rPr>
      </w:pPr>
    </w:p>
    <w:p w14:paraId="665545AA" w14:textId="77777777" w:rsidR="00802380" w:rsidRPr="00813992" w:rsidRDefault="00802380" w:rsidP="00802380">
      <w:pPr>
        <w:jc w:val="both"/>
        <w:rPr>
          <w:b/>
          <w:bCs/>
          <w:lang w:val="id-ID"/>
        </w:rPr>
      </w:pPr>
    </w:p>
    <w:p w14:paraId="7F89E566" w14:textId="6D1F56E3" w:rsidR="00074148" w:rsidRPr="00813992" w:rsidRDefault="00074148" w:rsidP="00802380">
      <w:pPr>
        <w:jc w:val="both"/>
        <w:rPr>
          <w:rFonts w:cs="Tahoma"/>
          <w:b/>
          <w:bCs/>
          <w:lang w:val="id-ID"/>
        </w:rPr>
      </w:pPr>
      <w:r w:rsidRPr="00813992">
        <w:rPr>
          <w:b/>
          <w:bCs/>
          <w:lang w:val="id-ID"/>
        </w:rPr>
        <w:t>KHOTBAH JANGKEP</w:t>
      </w:r>
    </w:p>
    <w:p w14:paraId="75523099" w14:textId="77777777" w:rsidR="00802380" w:rsidRPr="00813992" w:rsidRDefault="00802380" w:rsidP="00802380">
      <w:pPr>
        <w:jc w:val="both"/>
        <w:rPr>
          <w:rFonts w:cs="Calibri Light"/>
          <w:b/>
          <w:bCs/>
          <w:lang w:val="id-ID"/>
        </w:rPr>
      </w:pPr>
    </w:p>
    <w:p w14:paraId="711383F8" w14:textId="6D446E8E" w:rsidR="00074148" w:rsidRPr="00813992" w:rsidRDefault="00074148" w:rsidP="00802380">
      <w:pPr>
        <w:jc w:val="center"/>
        <w:rPr>
          <w:rFonts w:cs="Calibri Light"/>
          <w:b/>
          <w:bCs/>
          <w:lang w:val="id-ID"/>
        </w:rPr>
      </w:pPr>
      <w:r w:rsidRPr="00813992">
        <w:rPr>
          <w:rFonts w:cs="Calibri Light"/>
          <w:b/>
          <w:bCs/>
          <w:lang w:val="id-ID"/>
        </w:rPr>
        <w:t>“Menjadi Gembala Yang Siap Mendampingi”</w:t>
      </w:r>
    </w:p>
    <w:p w14:paraId="54521D8C" w14:textId="77777777" w:rsidR="00802380" w:rsidRPr="00813992" w:rsidRDefault="00802380" w:rsidP="00802380">
      <w:pPr>
        <w:ind w:firstLine="851"/>
        <w:jc w:val="both"/>
        <w:rPr>
          <w:rFonts w:cs="Calibri Light"/>
          <w:spacing w:val="-2"/>
          <w:lang w:val="id-ID"/>
        </w:rPr>
      </w:pPr>
    </w:p>
    <w:p w14:paraId="093AEA0B" w14:textId="66AEB0A3" w:rsidR="007F31FF" w:rsidRDefault="007F31FF" w:rsidP="00802380">
      <w:pPr>
        <w:ind w:firstLine="851"/>
        <w:jc w:val="both"/>
        <w:rPr>
          <w:rFonts w:cs="Calibri Light"/>
          <w:spacing w:val="-2"/>
          <w:lang w:val="id-ID"/>
        </w:rPr>
      </w:pPr>
      <w:r w:rsidRPr="007F31FF">
        <w:rPr>
          <w:rFonts w:cs="Calibri Light"/>
          <w:spacing w:val="-2"/>
          <w:lang w:val="id-ID"/>
        </w:rPr>
        <w:t xml:space="preserve">Dalam kehidupan </w:t>
      </w:r>
      <w:r w:rsidR="00E43689">
        <w:rPr>
          <w:rFonts w:cs="Calibri Light"/>
          <w:spacing w:val="-2"/>
          <w:lang w:val="id-ID"/>
        </w:rPr>
        <w:t xml:space="preserve">manusia, </w:t>
      </w:r>
      <w:r w:rsidRPr="007F31FF">
        <w:rPr>
          <w:rFonts w:cs="Calibri Light"/>
          <w:spacing w:val="-2"/>
          <w:lang w:val="id-ID"/>
        </w:rPr>
        <w:t>banyak sekali pergumulan dan permasalahan yang dihadapi</w:t>
      </w:r>
      <w:r w:rsidR="00E43689">
        <w:rPr>
          <w:rFonts w:cs="Calibri Light"/>
          <w:spacing w:val="-2"/>
          <w:lang w:val="id-ID"/>
        </w:rPr>
        <w:t>.</w:t>
      </w:r>
      <w:r w:rsidRPr="007F31FF">
        <w:rPr>
          <w:rFonts w:cs="Calibri Light"/>
          <w:spacing w:val="-2"/>
          <w:lang w:val="id-ID"/>
        </w:rPr>
        <w:t xml:space="preserve"> </w:t>
      </w:r>
      <w:r w:rsidR="00E43689">
        <w:rPr>
          <w:rFonts w:cs="Calibri Light"/>
          <w:spacing w:val="-2"/>
          <w:lang w:val="id-ID"/>
        </w:rPr>
        <w:t xml:space="preserve">Pergumulan meliputi </w:t>
      </w:r>
      <w:r w:rsidRPr="007F31FF">
        <w:rPr>
          <w:rFonts w:cs="Calibri Light"/>
          <w:spacing w:val="-2"/>
          <w:lang w:val="id-ID"/>
        </w:rPr>
        <w:t>permasalahan ekonomi</w:t>
      </w:r>
      <w:r w:rsidR="00E43689">
        <w:rPr>
          <w:rFonts w:cs="Calibri Light"/>
          <w:spacing w:val="-2"/>
          <w:lang w:val="id-ID"/>
        </w:rPr>
        <w:t>,</w:t>
      </w:r>
      <w:r w:rsidRPr="007F31FF">
        <w:rPr>
          <w:rFonts w:cs="Calibri Light"/>
          <w:spacing w:val="-2"/>
          <w:lang w:val="id-ID"/>
        </w:rPr>
        <w:t xml:space="preserve"> terkait belum mempunyai pekerjaan atau masalah dalam pekerjaan itu sendiri. Masalah keluarga yang mencakup pasangan hidup, baik penyesuaian karakter pasangan atau yang belum memiliki pasangan. Masalah tumbuh kembang anak ataupun yang belum memiliki momongan. Masalah studi yang belum selesai atau setelah selesai studi. Masalah gereja terkait pelayanan dan organisasi,  serta masalah-masalah yang lainnya. masalah-masalah tersebut membuat seseorang memiliki tingkat stres yang tinggi. Jika tidak mendapatkan penanganan khusus maka seseorang akan menjadi sakit dan depresi. Oleh karena itu dibutuhkan pribadi pendamping yang dapat membantu dalam meringankan beban yang dimiliki oleh orang lain. </w:t>
      </w:r>
    </w:p>
    <w:p w14:paraId="58CA92A2" w14:textId="77084CBB" w:rsidR="00074148" w:rsidRPr="00813992" w:rsidRDefault="00074148" w:rsidP="00802380">
      <w:pPr>
        <w:ind w:firstLine="851"/>
        <w:jc w:val="both"/>
        <w:rPr>
          <w:rFonts w:cs="Calibri Light"/>
          <w:spacing w:val="-2"/>
          <w:lang w:val="id-ID"/>
        </w:rPr>
      </w:pPr>
      <w:r w:rsidRPr="00813992">
        <w:rPr>
          <w:rFonts w:cs="Calibri Light"/>
          <w:spacing w:val="-2"/>
          <w:lang w:val="id-ID"/>
        </w:rPr>
        <w:t>Permasalaha</w:t>
      </w:r>
      <w:r w:rsidR="007F31FF">
        <w:rPr>
          <w:rFonts w:cs="Calibri Light"/>
          <w:spacing w:val="-2"/>
          <w:lang w:val="id-ID"/>
        </w:rPr>
        <w:t>n</w:t>
      </w:r>
      <w:r w:rsidRPr="00813992">
        <w:rPr>
          <w:rFonts w:cs="Calibri Light"/>
          <w:spacing w:val="-2"/>
          <w:lang w:val="id-ID"/>
        </w:rPr>
        <w:t>nya adalah sering</w:t>
      </w:r>
      <w:r w:rsidR="007F31FF">
        <w:rPr>
          <w:rFonts w:cs="Calibri Light"/>
          <w:spacing w:val="-2"/>
          <w:lang w:val="id-ID"/>
        </w:rPr>
        <w:t xml:space="preserve"> </w:t>
      </w:r>
      <w:r w:rsidRPr="00813992">
        <w:rPr>
          <w:rFonts w:cs="Calibri Light"/>
          <w:spacing w:val="-2"/>
          <w:lang w:val="id-ID"/>
        </w:rPr>
        <w:t>kali orang hanya beranggapan bahwa untuk menjadi pendamping adalah tugas psikolog, konselor atau pendeta. Padahal itu merupakan tugas bersama, paling tidak dengan mendengarkan keluh kesah yang dihadapi oleh seseorang sudah sangat membantu dalam mengurang beban pergumulan hidupnya. Permasalah</w:t>
      </w:r>
      <w:r w:rsidR="007F31FF">
        <w:rPr>
          <w:rFonts w:cs="Calibri Light"/>
          <w:spacing w:val="-2"/>
          <w:lang w:val="id-ID"/>
        </w:rPr>
        <w:t>an</w:t>
      </w:r>
      <w:r w:rsidRPr="00813992">
        <w:rPr>
          <w:rFonts w:cs="Calibri Light"/>
          <w:spacing w:val="-2"/>
          <w:lang w:val="id-ID"/>
        </w:rPr>
        <w:t xml:space="preserve"> kedua yang muncul adalah tentang pemahaman pendamping yang harus mempunyai solusi untuk menyelesaikan masalah yang dihadapi oleh seseorang. </w:t>
      </w:r>
      <w:r w:rsidRPr="00813992">
        <w:rPr>
          <w:rFonts w:cs="Calibri Light"/>
          <w:spacing w:val="-2"/>
          <w:lang w:val="id-ID"/>
        </w:rPr>
        <w:lastRenderedPageBreak/>
        <w:t>Hal ini membuat seseorang menjadi enggan untuk menjadi pendamping. Padahal untuk menjadi pendamping yang dibutuhkan adalah kesediaan untuk mau menjadi pende</w:t>
      </w:r>
      <w:r w:rsidR="007F31FF">
        <w:rPr>
          <w:rFonts w:cs="Calibri Light"/>
          <w:spacing w:val="-2"/>
          <w:lang w:val="id-ID"/>
        </w:rPr>
        <w:t>ngar</w:t>
      </w:r>
      <w:r w:rsidRPr="00813992">
        <w:rPr>
          <w:rFonts w:cs="Calibri Light"/>
          <w:spacing w:val="-2"/>
          <w:lang w:val="id-ID"/>
        </w:rPr>
        <w:t xml:space="preserve"> yang baik</w:t>
      </w:r>
      <w:r w:rsidR="007F31FF">
        <w:rPr>
          <w:rFonts w:cs="Calibri Light"/>
          <w:spacing w:val="-2"/>
          <w:lang w:val="id-ID"/>
        </w:rPr>
        <w:t>.</w:t>
      </w:r>
      <w:r w:rsidRPr="00813992">
        <w:rPr>
          <w:rFonts w:cs="Calibri Light"/>
          <w:spacing w:val="-2"/>
          <w:lang w:val="id-ID"/>
        </w:rPr>
        <w:t xml:space="preserve"> </w:t>
      </w:r>
      <w:r w:rsidR="007F31FF">
        <w:rPr>
          <w:rFonts w:cs="Calibri Light"/>
          <w:spacing w:val="-2"/>
          <w:lang w:val="id-ID"/>
        </w:rPr>
        <w:t>P</w:t>
      </w:r>
      <w:r w:rsidRPr="00813992">
        <w:rPr>
          <w:rFonts w:cs="Calibri Light"/>
          <w:spacing w:val="-2"/>
          <w:lang w:val="id-ID"/>
        </w:rPr>
        <w:t xml:space="preserve">erlu disadari seseorang yang memiliki pergumulan sebenarnya memiliki solusinya sendiri, yang dibutuhkan hanyalah seseorang yang mau mendengarkan keluh kesahnya. </w:t>
      </w:r>
    </w:p>
    <w:p w14:paraId="6E682E82" w14:textId="558DFADF" w:rsidR="00074148" w:rsidRPr="00813992" w:rsidRDefault="00074148" w:rsidP="00802380">
      <w:pPr>
        <w:ind w:firstLine="851"/>
        <w:jc w:val="both"/>
        <w:rPr>
          <w:rFonts w:cs="Tahoma"/>
          <w:b/>
          <w:bCs/>
          <w:lang w:val="id-ID"/>
        </w:rPr>
      </w:pPr>
      <w:r w:rsidRPr="00813992">
        <w:rPr>
          <w:rFonts w:cs="Calibri Light"/>
          <w:spacing w:val="-2"/>
          <w:lang w:val="id-ID"/>
        </w:rPr>
        <w:t>Permasalahan ketiga yang sering kali muncul adalah mendengarkan merupakan sesuatu pekerjaan yang melelahkan</w:t>
      </w:r>
      <w:r w:rsidR="007F31FF">
        <w:rPr>
          <w:rFonts w:cs="Calibri Light"/>
          <w:spacing w:val="-2"/>
          <w:lang w:val="id-ID"/>
        </w:rPr>
        <w:t>.</w:t>
      </w:r>
      <w:r w:rsidRPr="00813992">
        <w:rPr>
          <w:rFonts w:cs="Calibri Light"/>
          <w:spacing w:val="-2"/>
          <w:lang w:val="id-ID"/>
        </w:rPr>
        <w:t xml:space="preserve"> </w:t>
      </w:r>
      <w:r w:rsidR="007F31FF">
        <w:rPr>
          <w:rFonts w:cs="Calibri Light"/>
          <w:spacing w:val="-2"/>
          <w:lang w:val="id-ID"/>
        </w:rPr>
        <w:t>A</w:t>
      </w:r>
      <w:r w:rsidRPr="00813992">
        <w:rPr>
          <w:rFonts w:cs="Calibri Light"/>
          <w:spacing w:val="-2"/>
          <w:lang w:val="id-ID"/>
        </w:rPr>
        <w:t>palagi jika cerita yang disampaikan berulang-ulang dan tidak ada titik akhirnya</w:t>
      </w:r>
      <w:r w:rsidR="007F31FF">
        <w:rPr>
          <w:rFonts w:cs="Calibri Light"/>
          <w:spacing w:val="-2"/>
          <w:lang w:val="id-ID"/>
        </w:rPr>
        <w:t>.</w:t>
      </w:r>
      <w:r w:rsidRPr="00813992">
        <w:rPr>
          <w:rFonts w:cs="Calibri Light"/>
          <w:spacing w:val="-2"/>
          <w:lang w:val="id-ID"/>
        </w:rPr>
        <w:t xml:space="preserve"> </w:t>
      </w:r>
      <w:r w:rsidR="007F31FF">
        <w:rPr>
          <w:rFonts w:cs="Calibri Light"/>
          <w:spacing w:val="-2"/>
          <w:lang w:val="id-ID"/>
        </w:rPr>
        <w:t xml:space="preserve">Hal </w:t>
      </w:r>
      <w:r w:rsidRPr="00813992">
        <w:rPr>
          <w:rFonts w:cs="Calibri Light"/>
          <w:spacing w:val="-2"/>
          <w:lang w:val="id-ID"/>
        </w:rPr>
        <w:t>itu akan membuat seseorang menjad</w:t>
      </w:r>
      <w:r w:rsidR="007F31FF">
        <w:rPr>
          <w:rFonts w:cs="Calibri Light"/>
          <w:spacing w:val="-2"/>
          <w:lang w:val="id-ID"/>
        </w:rPr>
        <w:t>i</w:t>
      </w:r>
      <w:r w:rsidRPr="00813992">
        <w:rPr>
          <w:rFonts w:cs="Calibri Light"/>
          <w:spacing w:val="-2"/>
          <w:lang w:val="id-ID"/>
        </w:rPr>
        <w:t xml:space="preserve"> enggan untuk menjadi pendamping. Oleh karena itu pada </w:t>
      </w:r>
      <w:r w:rsidR="007F31FF">
        <w:rPr>
          <w:rFonts w:cs="Calibri Light"/>
          <w:spacing w:val="-2"/>
          <w:lang w:val="id-ID"/>
        </w:rPr>
        <w:t>M</w:t>
      </w:r>
      <w:r w:rsidRPr="00813992">
        <w:rPr>
          <w:rFonts w:cs="Calibri Light"/>
          <w:spacing w:val="-2"/>
          <w:lang w:val="id-ID"/>
        </w:rPr>
        <w:t>inggu Paskah keempat ini kita akan belajar untuk menjadi pendamping yang baik melalui kesaksian Alkitab.</w:t>
      </w:r>
    </w:p>
    <w:p w14:paraId="2DCD3361" w14:textId="644DDD54" w:rsidR="00074148" w:rsidRPr="00813992" w:rsidRDefault="00074148" w:rsidP="00802380">
      <w:pPr>
        <w:ind w:firstLine="851"/>
        <w:jc w:val="both"/>
        <w:rPr>
          <w:rFonts w:cs="Calibri"/>
          <w:bCs/>
          <w:lang w:val="id-ID"/>
        </w:rPr>
      </w:pPr>
      <w:r w:rsidRPr="00813992">
        <w:rPr>
          <w:rFonts w:cs="Calibri Light"/>
          <w:color w:val="000000"/>
          <w:lang w:val="id-ID"/>
        </w:rPr>
        <w:t>Dalam Kisah Para Rasul 9:36-43</w:t>
      </w:r>
      <w:r w:rsidR="002F37C6">
        <w:rPr>
          <w:rFonts w:cs="Calibri"/>
          <w:bCs/>
          <w:lang w:val="id-ID"/>
        </w:rPr>
        <w:t xml:space="preserve">, diceritakan tentang </w:t>
      </w:r>
      <w:r w:rsidRPr="00813992">
        <w:rPr>
          <w:rFonts w:cs="Calibri Light"/>
          <w:lang w:val="id-ID"/>
        </w:rPr>
        <w:t>kunjungan yang dilakukan oleh Petrus</w:t>
      </w:r>
      <w:r w:rsidR="002F37C6">
        <w:rPr>
          <w:rFonts w:cs="Calibri Light"/>
          <w:lang w:val="id-ID"/>
        </w:rPr>
        <w:t xml:space="preserve"> dalam rangka pewartaan Injil. D</w:t>
      </w:r>
      <w:r w:rsidRPr="00813992">
        <w:rPr>
          <w:rFonts w:cs="Calibri Light"/>
          <w:lang w:val="id-ID"/>
        </w:rPr>
        <w:t>alam perjalan</w:t>
      </w:r>
      <w:r w:rsidR="002F37C6">
        <w:rPr>
          <w:rFonts w:cs="Calibri Light"/>
          <w:lang w:val="id-ID"/>
        </w:rPr>
        <w:t>an</w:t>
      </w:r>
      <w:r w:rsidRPr="00813992">
        <w:rPr>
          <w:rFonts w:cs="Calibri Light"/>
          <w:lang w:val="id-ID"/>
        </w:rPr>
        <w:t>nya</w:t>
      </w:r>
      <w:r w:rsidR="002F37C6">
        <w:rPr>
          <w:rFonts w:cs="Calibri Light"/>
          <w:lang w:val="id-ID"/>
        </w:rPr>
        <w:t>,</w:t>
      </w:r>
      <w:r w:rsidRPr="00813992">
        <w:rPr>
          <w:rFonts w:cs="Calibri Light"/>
          <w:lang w:val="id-ID"/>
        </w:rPr>
        <w:t xml:space="preserve"> ia sampai di daerah orang-orang kudus di Lida. </w:t>
      </w:r>
      <w:r w:rsidR="002F37C6">
        <w:rPr>
          <w:rFonts w:cs="Calibri Light"/>
          <w:lang w:val="id-ID"/>
        </w:rPr>
        <w:t xml:space="preserve">Pada </w:t>
      </w:r>
      <w:r w:rsidRPr="00813992">
        <w:rPr>
          <w:rFonts w:cs="Calibri Light"/>
          <w:lang w:val="id-ID"/>
        </w:rPr>
        <w:t>bagian pertama</w:t>
      </w:r>
      <w:r w:rsidR="002F37C6">
        <w:rPr>
          <w:rFonts w:cs="Calibri Light"/>
          <w:lang w:val="id-ID"/>
        </w:rPr>
        <w:t xml:space="preserve"> dikisahkan tentang </w:t>
      </w:r>
      <w:r w:rsidRPr="00813992">
        <w:rPr>
          <w:rFonts w:cs="Calibri Light"/>
          <w:lang w:val="id-ID"/>
        </w:rPr>
        <w:t>Petrus menyembuhkan Eneas</w:t>
      </w:r>
      <w:r w:rsidR="002F37C6">
        <w:rPr>
          <w:rFonts w:cs="Calibri Light"/>
          <w:lang w:val="id-ID"/>
        </w:rPr>
        <w:t>.</w:t>
      </w:r>
      <w:r w:rsidRPr="00813992">
        <w:rPr>
          <w:rFonts w:cs="Calibri Light"/>
          <w:lang w:val="id-ID"/>
        </w:rPr>
        <w:t xml:space="preserve"> </w:t>
      </w:r>
      <w:r w:rsidR="002F37C6">
        <w:rPr>
          <w:rFonts w:cs="Calibri Light"/>
          <w:lang w:val="id-ID"/>
        </w:rPr>
        <w:t xml:space="preserve">Eneas </w:t>
      </w:r>
      <w:r w:rsidRPr="00813992">
        <w:rPr>
          <w:rFonts w:cs="Calibri Light"/>
          <w:lang w:val="id-ID"/>
        </w:rPr>
        <w:t>telah delapan tahun berbaring di tempat tidur karena lumpuh</w:t>
      </w:r>
      <w:r w:rsidR="002F37C6">
        <w:rPr>
          <w:rFonts w:cs="Calibri Light"/>
          <w:lang w:val="id-ID"/>
        </w:rPr>
        <w:t>.</w:t>
      </w:r>
      <w:r w:rsidRPr="00813992">
        <w:rPr>
          <w:rFonts w:cs="Calibri Light"/>
          <w:lang w:val="id-ID"/>
        </w:rPr>
        <w:t xml:space="preserve"> </w:t>
      </w:r>
      <w:r w:rsidR="002F37C6">
        <w:rPr>
          <w:rFonts w:cs="Calibri Light"/>
          <w:lang w:val="id-ID"/>
        </w:rPr>
        <w:t>M</w:t>
      </w:r>
      <w:r w:rsidRPr="00813992">
        <w:rPr>
          <w:rFonts w:cs="Calibri Light"/>
          <w:lang w:val="id-ID"/>
        </w:rPr>
        <w:t>elihat kejadian tersebut penduduk Lida dan Saron berbalik (percaya) kepada Tuhan.</w:t>
      </w:r>
      <w:r w:rsidR="002F37C6">
        <w:rPr>
          <w:rFonts w:cs="Calibri Light"/>
          <w:lang w:val="id-ID"/>
        </w:rPr>
        <w:t xml:space="preserve"> </w:t>
      </w:r>
      <w:r w:rsidRPr="00813992">
        <w:rPr>
          <w:rFonts w:cs="Calibri Light"/>
          <w:lang w:val="id-ID"/>
        </w:rPr>
        <w:t xml:space="preserve"> </w:t>
      </w:r>
    </w:p>
    <w:p w14:paraId="3438D759" w14:textId="621238E9" w:rsidR="00074148" w:rsidRPr="00813992" w:rsidRDefault="00074148" w:rsidP="00802380">
      <w:pPr>
        <w:ind w:firstLine="851"/>
        <w:jc w:val="both"/>
        <w:rPr>
          <w:rFonts w:cs="Calibri Light"/>
          <w:lang w:val="id-ID"/>
        </w:rPr>
      </w:pPr>
      <w:r w:rsidRPr="00813992">
        <w:rPr>
          <w:rFonts w:cs="Calibri Light"/>
          <w:lang w:val="id-ID"/>
        </w:rPr>
        <w:t>Setelah itu</w:t>
      </w:r>
      <w:r w:rsidR="002F37C6">
        <w:rPr>
          <w:rFonts w:cs="Calibri Light"/>
          <w:lang w:val="id-ID"/>
        </w:rPr>
        <w:t xml:space="preserve">, kisah pada </w:t>
      </w:r>
      <w:r w:rsidRPr="00813992">
        <w:rPr>
          <w:rFonts w:cs="Calibri Light"/>
          <w:lang w:val="id-ID"/>
        </w:rPr>
        <w:t>bagian ke dua menceritakan tentang Rasul Petrus yang membangkitkan Tabita</w:t>
      </w:r>
      <w:r w:rsidR="002F37C6">
        <w:rPr>
          <w:rFonts w:cs="Calibri Light"/>
          <w:lang w:val="id-ID"/>
        </w:rPr>
        <w:t>.</w:t>
      </w:r>
      <w:r w:rsidRPr="00813992">
        <w:rPr>
          <w:rFonts w:cs="Calibri Light"/>
          <w:lang w:val="id-ID"/>
        </w:rPr>
        <w:t xml:space="preserve"> Ketika murid-murid mendengar bahwa Petrus berada d</w:t>
      </w:r>
      <w:r w:rsidR="002F37C6">
        <w:rPr>
          <w:rFonts w:cs="Calibri Light"/>
          <w:lang w:val="id-ID"/>
        </w:rPr>
        <w:t>i</w:t>
      </w:r>
      <w:r w:rsidRPr="00813992">
        <w:rPr>
          <w:rFonts w:cs="Calibri Light"/>
          <w:lang w:val="id-ID"/>
        </w:rPr>
        <w:t xml:space="preserve"> Lida, ia menyuruh dua orang untuk menyampaikan kabar tentang Tabita kepada Petrus. Hingga kemudian Petrus ber</w:t>
      </w:r>
      <w:r w:rsidR="002F37C6">
        <w:rPr>
          <w:rFonts w:cs="Calibri Light"/>
          <w:lang w:val="id-ID"/>
        </w:rPr>
        <w:t>g</w:t>
      </w:r>
      <w:r w:rsidRPr="00813992">
        <w:rPr>
          <w:rFonts w:cs="Calibri Light"/>
          <w:lang w:val="id-ID"/>
        </w:rPr>
        <w:t>egas untuk menemui Tabita. Kondisi Tabita saat itu sudah meninggal</w:t>
      </w:r>
      <w:r w:rsidR="002F37C6">
        <w:rPr>
          <w:rFonts w:cs="Calibri Light"/>
          <w:lang w:val="id-ID"/>
        </w:rPr>
        <w:t>. M</w:t>
      </w:r>
      <w:r w:rsidRPr="00813992">
        <w:rPr>
          <w:rFonts w:cs="Calibri Light"/>
          <w:lang w:val="id-ID"/>
        </w:rPr>
        <w:t>ayatnya diletakkan di</w:t>
      </w:r>
      <w:r w:rsidR="002F37C6">
        <w:rPr>
          <w:rFonts w:cs="Calibri Light"/>
          <w:lang w:val="id-ID"/>
        </w:rPr>
        <w:t xml:space="preserve"> </w:t>
      </w:r>
      <w:r w:rsidRPr="00813992">
        <w:rPr>
          <w:rFonts w:cs="Calibri Light"/>
          <w:lang w:val="id-ID"/>
        </w:rPr>
        <w:t>bagian ruang atas</w:t>
      </w:r>
      <w:r w:rsidR="002F37C6">
        <w:rPr>
          <w:rFonts w:cs="Calibri Light"/>
          <w:lang w:val="id-ID"/>
        </w:rPr>
        <w:t>.</w:t>
      </w:r>
      <w:r w:rsidRPr="00813992">
        <w:rPr>
          <w:rFonts w:cs="Calibri Light"/>
          <w:lang w:val="id-ID"/>
        </w:rPr>
        <w:t xml:space="preserve"> </w:t>
      </w:r>
      <w:r w:rsidR="002F37C6">
        <w:rPr>
          <w:rFonts w:cs="Calibri Light"/>
          <w:lang w:val="id-ID"/>
        </w:rPr>
        <w:t xml:space="preserve">Di sana ada </w:t>
      </w:r>
      <w:r w:rsidRPr="00813992">
        <w:rPr>
          <w:rFonts w:cs="Calibri Light"/>
          <w:lang w:val="id-ID"/>
        </w:rPr>
        <w:t>banyak orang termasuk janda-janda yang menangis</w:t>
      </w:r>
      <w:r w:rsidR="002F37C6">
        <w:rPr>
          <w:rFonts w:cs="Calibri Light"/>
          <w:lang w:val="id-ID"/>
        </w:rPr>
        <w:t xml:space="preserve">. Mereka </w:t>
      </w:r>
      <w:r w:rsidRPr="00813992">
        <w:rPr>
          <w:rFonts w:cs="Calibri Light"/>
          <w:lang w:val="id-ID"/>
        </w:rPr>
        <w:t>menunjuk</w:t>
      </w:r>
      <w:r w:rsidR="002F37C6">
        <w:rPr>
          <w:rFonts w:cs="Calibri Light"/>
          <w:lang w:val="id-ID"/>
        </w:rPr>
        <w:t>k</w:t>
      </w:r>
      <w:r w:rsidRPr="00813992">
        <w:rPr>
          <w:rFonts w:cs="Calibri Light"/>
          <w:lang w:val="id-ID"/>
        </w:rPr>
        <w:t>an pakaian yang dibuat oleh Tabita semasa hidupnya sebagai bentuk kesedi</w:t>
      </w:r>
      <w:r w:rsidR="002F37C6">
        <w:rPr>
          <w:rFonts w:cs="Calibri Light"/>
          <w:lang w:val="id-ID"/>
        </w:rPr>
        <w:t>h</w:t>
      </w:r>
      <w:r w:rsidRPr="00813992">
        <w:rPr>
          <w:rFonts w:cs="Calibri Light"/>
          <w:lang w:val="id-ID"/>
        </w:rPr>
        <w:t>an. Ketika Petrus tiba</w:t>
      </w:r>
      <w:r w:rsidR="002F37C6">
        <w:rPr>
          <w:rFonts w:cs="Calibri Light"/>
          <w:lang w:val="id-ID"/>
        </w:rPr>
        <w:t xml:space="preserve"> di sana,</w:t>
      </w:r>
      <w:r w:rsidRPr="00813992">
        <w:rPr>
          <w:rFonts w:cs="Calibri Light"/>
          <w:lang w:val="id-ID"/>
        </w:rPr>
        <w:t xml:space="preserve"> ia menyuruh semua orang keluar</w:t>
      </w:r>
      <w:r w:rsidR="002F37C6">
        <w:rPr>
          <w:rFonts w:cs="Calibri Light"/>
          <w:lang w:val="id-ID"/>
        </w:rPr>
        <w:t>.</w:t>
      </w:r>
      <w:r w:rsidRPr="00813992">
        <w:rPr>
          <w:rFonts w:cs="Calibri Light"/>
          <w:lang w:val="id-ID"/>
        </w:rPr>
        <w:t xml:space="preserve"> </w:t>
      </w:r>
      <w:r w:rsidR="002F37C6">
        <w:rPr>
          <w:rFonts w:cs="Calibri Light"/>
          <w:lang w:val="id-ID"/>
        </w:rPr>
        <w:t xml:space="preserve">Petrus </w:t>
      </w:r>
      <w:r w:rsidRPr="00813992">
        <w:rPr>
          <w:rFonts w:cs="Calibri Light"/>
          <w:lang w:val="id-ID"/>
        </w:rPr>
        <w:t>berlutut dan berdoa, kemudian membangkitkan Tabita</w:t>
      </w:r>
      <w:r w:rsidR="002F37C6">
        <w:rPr>
          <w:rFonts w:cs="Calibri Light"/>
          <w:lang w:val="id-ID"/>
        </w:rPr>
        <w:t>.</w:t>
      </w:r>
      <w:r w:rsidRPr="00813992">
        <w:rPr>
          <w:rFonts w:cs="Calibri Light"/>
          <w:lang w:val="id-ID"/>
        </w:rPr>
        <w:t xml:space="preserve"> </w:t>
      </w:r>
      <w:r w:rsidR="002F37C6">
        <w:rPr>
          <w:rFonts w:cs="Calibri Light"/>
          <w:lang w:val="id-ID"/>
        </w:rPr>
        <w:t xml:space="preserve">Berita tentang bangkitnya Tabita </w:t>
      </w:r>
      <w:r w:rsidRPr="00813992">
        <w:rPr>
          <w:rFonts w:cs="Calibri Light"/>
          <w:lang w:val="id-ID"/>
        </w:rPr>
        <w:t>membuat orang di seluruh Yope menjadi percaya kepada Tuhan.</w:t>
      </w:r>
    </w:p>
    <w:p w14:paraId="03AA3346" w14:textId="45B12CC8" w:rsidR="00074148" w:rsidRPr="00813992" w:rsidRDefault="00074148" w:rsidP="00802380">
      <w:pPr>
        <w:ind w:firstLine="851"/>
        <w:jc w:val="both"/>
        <w:rPr>
          <w:rFonts w:cs="Calibri Light"/>
          <w:lang w:val="id-ID"/>
        </w:rPr>
      </w:pPr>
      <w:r w:rsidRPr="00813992">
        <w:rPr>
          <w:rFonts w:cs="Calibri Light"/>
          <w:lang w:val="id-ID"/>
        </w:rPr>
        <w:t>Dari sini kita dapat melihat Rasul Petrus yang menjadi pendamping</w:t>
      </w:r>
      <w:r w:rsidR="00E45552">
        <w:rPr>
          <w:rFonts w:cs="Calibri Light"/>
          <w:lang w:val="id-ID"/>
        </w:rPr>
        <w:t xml:space="preserve"> </w:t>
      </w:r>
      <w:r w:rsidRPr="00813992">
        <w:rPr>
          <w:rFonts w:cs="Calibri Light"/>
          <w:lang w:val="id-ID"/>
        </w:rPr>
        <w:t>menyediakan waktunya untuk membantu menyembuhkan Eneas dan membangkitkan Tabita.</w:t>
      </w:r>
      <w:r w:rsidR="002F37C6">
        <w:rPr>
          <w:rFonts w:cs="Calibri Light"/>
          <w:lang w:val="id-ID"/>
        </w:rPr>
        <w:t xml:space="preserve"> D</w:t>
      </w:r>
      <w:r w:rsidR="00E45552">
        <w:rPr>
          <w:rFonts w:cs="Calibri Light"/>
          <w:lang w:val="id-ID"/>
        </w:rPr>
        <w:t xml:space="preserve">ari </w:t>
      </w:r>
      <w:r w:rsidRPr="00813992">
        <w:rPr>
          <w:rFonts w:cs="Calibri Light"/>
          <w:lang w:val="id-ID"/>
        </w:rPr>
        <w:t>Petrus</w:t>
      </w:r>
      <w:r w:rsidR="00E45552">
        <w:rPr>
          <w:rFonts w:cs="Calibri Light"/>
          <w:lang w:val="id-ID"/>
        </w:rPr>
        <w:t xml:space="preserve"> kita belajar bagaimana mendampingi sesama</w:t>
      </w:r>
      <w:r w:rsidR="002F37C6">
        <w:rPr>
          <w:rFonts w:cs="Calibri Light"/>
          <w:lang w:val="id-ID"/>
        </w:rPr>
        <w:t>.</w:t>
      </w:r>
      <w:r w:rsidRPr="00813992">
        <w:rPr>
          <w:rFonts w:cs="Calibri Light"/>
          <w:lang w:val="id-ID"/>
        </w:rPr>
        <w:t xml:space="preserve"> </w:t>
      </w:r>
      <w:r w:rsidR="002F37C6">
        <w:rPr>
          <w:rFonts w:cs="Calibri Light"/>
          <w:lang w:val="id-ID"/>
        </w:rPr>
        <w:t>U</w:t>
      </w:r>
      <w:r w:rsidRPr="00813992">
        <w:rPr>
          <w:rFonts w:cs="Calibri Light"/>
          <w:lang w:val="id-ID"/>
        </w:rPr>
        <w:t>ntuk menjadi pendamping dibutuhkan</w:t>
      </w:r>
      <w:r w:rsidR="002F37C6">
        <w:rPr>
          <w:rFonts w:cs="Calibri Light"/>
          <w:lang w:val="id-ID"/>
        </w:rPr>
        <w:t xml:space="preserve"> empati,</w:t>
      </w:r>
      <w:r w:rsidRPr="00813992">
        <w:rPr>
          <w:rFonts w:cs="Calibri Light"/>
          <w:lang w:val="id-ID"/>
        </w:rPr>
        <w:t xml:space="preserve"> kesedi</w:t>
      </w:r>
      <w:r w:rsidR="002F37C6">
        <w:rPr>
          <w:rFonts w:cs="Calibri Light"/>
          <w:lang w:val="id-ID"/>
        </w:rPr>
        <w:t>a</w:t>
      </w:r>
      <w:r w:rsidRPr="00813992">
        <w:rPr>
          <w:rFonts w:cs="Calibri Light"/>
          <w:lang w:val="id-ID"/>
        </w:rPr>
        <w:t>an waktu</w:t>
      </w:r>
      <w:r w:rsidR="002F37C6">
        <w:rPr>
          <w:rFonts w:cs="Calibri Light"/>
          <w:lang w:val="id-ID"/>
        </w:rPr>
        <w:t xml:space="preserve">, tenaga, pikiran </w:t>
      </w:r>
      <w:r w:rsidR="002F37C6">
        <w:rPr>
          <w:rFonts w:cs="Calibri Light"/>
          <w:lang w:val="id-ID"/>
        </w:rPr>
        <w:lastRenderedPageBreak/>
        <w:t>dan komitmen</w:t>
      </w:r>
      <w:r w:rsidRPr="00813992">
        <w:rPr>
          <w:rFonts w:cs="Calibri Light"/>
          <w:lang w:val="id-ID"/>
        </w:rPr>
        <w:t>.</w:t>
      </w:r>
      <w:r w:rsidR="002F37C6">
        <w:rPr>
          <w:rFonts w:cs="Calibri Light"/>
          <w:lang w:val="id-ID"/>
        </w:rPr>
        <w:t xml:space="preserve"> </w:t>
      </w:r>
      <w:r w:rsidR="0035514E">
        <w:rPr>
          <w:rFonts w:cs="Calibri Light"/>
          <w:lang w:val="id-ID"/>
        </w:rPr>
        <w:t xml:space="preserve">Petrus menggembalakan sesamanya yang membutuhkan dukungan. Kesediaannya melakukan penggembalaan </w:t>
      </w:r>
      <w:r w:rsidR="00AE27F0">
        <w:rPr>
          <w:rFonts w:cs="Calibri Light"/>
          <w:lang w:val="id-ID"/>
        </w:rPr>
        <w:t xml:space="preserve">karena ia menjalankan </w:t>
      </w:r>
      <w:r w:rsidR="0035514E">
        <w:rPr>
          <w:rFonts w:cs="Calibri Light"/>
          <w:lang w:val="id-ID"/>
        </w:rPr>
        <w:t xml:space="preserve">perintah </w:t>
      </w:r>
      <w:r w:rsidR="00E45552">
        <w:rPr>
          <w:rFonts w:cs="Calibri Light"/>
          <w:lang w:val="id-ID"/>
        </w:rPr>
        <w:t xml:space="preserve">Tuhan </w:t>
      </w:r>
      <w:r w:rsidR="00AE27F0">
        <w:rPr>
          <w:rFonts w:cs="Calibri Light"/>
          <w:lang w:val="id-ID"/>
        </w:rPr>
        <w:t xml:space="preserve">sebagaimana tertulis </w:t>
      </w:r>
      <w:r w:rsidR="00E45552">
        <w:rPr>
          <w:rFonts w:cs="Calibri Light"/>
          <w:lang w:val="id-ID"/>
        </w:rPr>
        <w:t>dalam Yohanes 21:</w:t>
      </w:r>
      <w:r w:rsidR="00AE27F0">
        <w:rPr>
          <w:rFonts w:cs="Calibri Light"/>
          <w:lang w:val="id-ID"/>
        </w:rPr>
        <w:t xml:space="preserve">17, “Gembalakanlah domba-domba-Ku”. </w:t>
      </w:r>
      <w:r w:rsidR="0035514E">
        <w:rPr>
          <w:rFonts w:cs="Calibri Light"/>
          <w:lang w:val="id-ID"/>
        </w:rPr>
        <w:t xml:space="preserve"> </w:t>
      </w:r>
    </w:p>
    <w:p w14:paraId="337DB1EA" w14:textId="00F84378" w:rsidR="00074148" w:rsidRPr="00813992" w:rsidRDefault="00AE27F0" w:rsidP="00802380">
      <w:pPr>
        <w:ind w:firstLine="851"/>
        <w:jc w:val="both"/>
        <w:rPr>
          <w:rFonts w:cs="Calibri Light"/>
          <w:lang w:val="id-ID"/>
        </w:rPr>
      </w:pPr>
      <w:r>
        <w:rPr>
          <w:rFonts w:cs="Calibri Light"/>
          <w:lang w:val="id-ID"/>
        </w:rPr>
        <w:t xml:space="preserve">Mengapa umat saling menggembalakan? Umat saling menggembalakan karena mengikut gerak Allah, Sang Gembala Agung. </w:t>
      </w:r>
      <w:r w:rsidR="00C5202B">
        <w:rPr>
          <w:rFonts w:cs="Calibri Light"/>
          <w:lang w:val="id-ID"/>
        </w:rPr>
        <w:t xml:space="preserve">Pada </w:t>
      </w:r>
      <w:r w:rsidR="00074148" w:rsidRPr="00813992">
        <w:rPr>
          <w:rFonts w:cs="Calibri Light"/>
          <w:lang w:val="id-ID"/>
        </w:rPr>
        <w:t xml:space="preserve">Mazmur 23 Daud merefleksikan </w:t>
      </w:r>
      <w:r w:rsidR="00C5202B">
        <w:rPr>
          <w:rFonts w:cs="Calibri Light"/>
          <w:lang w:val="id-ID"/>
        </w:rPr>
        <w:t xml:space="preserve">tentang </w:t>
      </w:r>
      <w:r w:rsidR="00074148" w:rsidRPr="00813992">
        <w:rPr>
          <w:rFonts w:cs="Calibri Light"/>
          <w:lang w:val="id-ID"/>
        </w:rPr>
        <w:t>Tuhan sebagai gembala yang baik</w:t>
      </w:r>
      <w:r w:rsidR="00074148" w:rsidRPr="00813992">
        <w:rPr>
          <w:rFonts w:cs="Calibri Light"/>
          <w:i/>
          <w:iCs/>
          <w:lang w:val="id-ID"/>
        </w:rPr>
        <w:t>.</w:t>
      </w:r>
      <w:r w:rsidR="00074148" w:rsidRPr="00813992">
        <w:rPr>
          <w:rFonts w:cs="Calibri Light"/>
          <w:lang w:val="id-ID"/>
        </w:rPr>
        <w:t xml:space="preserve"> Dalam refleksinya ia menceritakan</w:t>
      </w:r>
      <w:r>
        <w:rPr>
          <w:rFonts w:cs="Calibri Light"/>
          <w:lang w:val="id-ID"/>
        </w:rPr>
        <w:t xml:space="preserve"> pengalaman hidup bersama Sang G</w:t>
      </w:r>
      <w:r w:rsidR="00074148" w:rsidRPr="00813992">
        <w:rPr>
          <w:rFonts w:cs="Calibri Light"/>
          <w:lang w:val="id-ID"/>
        </w:rPr>
        <w:t>embala yang ideal</w:t>
      </w:r>
      <w:r>
        <w:rPr>
          <w:rFonts w:cs="Calibri Light"/>
          <w:lang w:val="id-ID"/>
        </w:rPr>
        <w:t>, yaitu Allah</w:t>
      </w:r>
      <w:r w:rsidR="00074148" w:rsidRPr="00813992">
        <w:rPr>
          <w:rFonts w:cs="Calibri Light"/>
          <w:lang w:val="id-ID"/>
        </w:rPr>
        <w:t xml:space="preserve">. </w:t>
      </w:r>
      <w:r>
        <w:rPr>
          <w:rFonts w:cs="Calibri Light"/>
          <w:lang w:val="id-ID"/>
        </w:rPr>
        <w:t xml:space="preserve">Ia adalah </w:t>
      </w:r>
      <w:r w:rsidR="00074148" w:rsidRPr="00813992">
        <w:rPr>
          <w:rFonts w:cs="Calibri Light"/>
          <w:lang w:val="id-ID"/>
        </w:rPr>
        <w:t>Gembala yang senantiasa</w:t>
      </w:r>
      <w:r>
        <w:rPr>
          <w:rFonts w:cs="Calibri Light"/>
          <w:lang w:val="id-ID"/>
        </w:rPr>
        <w:t>.</w:t>
      </w:r>
      <w:r w:rsidR="00074148" w:rsidRPr="00813992">
        <w:rPr>
          <w:rFonts w:cs="Calibri Light"/>
          <w:lang w:val="id-ID"/>
        </w:rPr>
        <w:t xml:space="preserve"> </w:t>
      </w:r>
      <w:r>
        <w:rPr>
          <w:rFonts w:cs="Calibri Light"/>
          <w:lang w:val="id-ID"/>
        </w:rPr>
        <w:t xml:space="preserve">Ia </w:t>
      </w:r>
      <w:r w:rsidR="00074148" w:rsidRPr="00813992">
        <w:rPr>
          <w:rFonts w:cs="Calibri Light"/>
          <w:lang w:val="id-ID"/>
        </w:rPr>
        <w:t>tidak pernah membiarkan dombanya kekurangan</w:t>
      </w:r>
      <w:r>
        <w:rPr>
          <w:rFonts w:cs="Calibri Light"/>
          <w:lang w:val="id-ID"/>
        </w:rPr>
        <w:t xml:space="preserve">. Gembala Agung </w:t>
      </w:r>
      <w:r w:rsidR="00074148" w:rsidRPr="00813992">
        <w:rPr>
          <w:rFonts w:cs="Calibri Light"/>
          <w:lang w:val="id-ID"/>
        </w:rPr>
        <w:t xml:space="preserve">membaringkan </w:t>
      </w:r>
      <w:r>
        <w:rPr>
          <w:rFonts w:cs="Calibri Light"/>
          <w:lang w:val="id-ID"/>
        </w:rPr>
        <w:t xml:space="preserve">dombanya </w:t>
      </w:r>
      <w:r w:rsidR="00074148" w:rsidRPr="00813992">
        <w:rPr>
          <w:rFonts w:cs="Calibri Light"/>
          <w:lang w:val="id-ID"/>
        </w:rPr>
        <w:t>di</w:t>
      </w:r>
      <w:r w:rsidR="00E43689">
        <w:rPr>
          <w:rFonts w:cs="Calibri Light"/>
          <w:lang w:val="id-ID"/>
        </w:rPr>
        <w:t xml:space="preserve"> </w:t>
      </w:r>
      <w:r w:rsidR="00074148" w:rsidRPr="00813992">
        <w:rPr>
          <w:rFonts w:cs="Calibri Light"/>
          <w:lang w:val="id-ID"/>
        </w:rPr>
        <w:t xml:space="preserve">padang rumput hijau, menyegarkan jiwa, </w:t>
      </w:r>
      <w:r>
        <w:rPr>
          <w:rFonts w:cs="Calibri Light"/>
          <w:lang w:val="id-ID"/>
        </w:rPr>
        <w:t xml:space="preserve">dan </w:t>
      </w:r>
      <w:r w:rsidR="00074148" w:rsidRPr="00813992">
        <w:rPr>
          <w:rFonts w:cs="Calibri Light"/>
          <w:lang w:val="id-ID"/>
        </w:rPr>
        <w:t xml:space="preserve">menuntun </w:t>
      </w:r>
      <w:r>
        <w:rPr>
          <w:rFonts w:cs="Calibri Light"/>
          <w:lang w:val="id-ID"/>
        </w:rPr>
        <w:t xml:space="preserve">dombanya </w:t>
      </w:r>
      <w:r w:rsidR="00074148" w:rsidRPr="00813992">
        <w:rPr>
          <w:rFonts w:cs="Calibri Light"/>
          <w:lang w:val="id-ID"/>
        </w:rPr>
        <w:t>pada jalan yang benar</w:t>
      </w:r>
      <w:r>
        <w:rPr>
          <w:rFonts w:cs="Calibri Light"/>
          <w:lang w:val="id-ID"/>
        </w:rPr>
        <w:t>. Bimbingan dari Sang Gembala</w:t>
      </w:r>
      <w:r w:rsidR="00074148" w:rsidRPr="00813992">
        <w:rPr>
          <w:rFonts w:cs="Calibri Light"/>
          <w:lang w:val="id-ID"/>
        </w:rPr>
        <w:t xml:space="preserve"> </w:t>
      </w:r>
      <w:r>
        <w:rPr>
          <w:rFonts w:cs="Calibri Light"/>
          <w:lang w:val="id-ID"/>
        </w:rPr>
        <w:t xml:space="preserve">membuat para domba </w:t>
      </w:r>
      <w:r w:rsidR="00074148" w:rsidRPr="00813992">
        <w:rPr>
          <w:rFonts w:cs="Calibri Light"/>
          <w:lang w:val="id-ID"/>
        </w:rPr>
        <w:t xml:space="preserve">tidak takut </w:t>
      </w:r>
      <w:r>
        <w:rPr>
          <w:rFonts w:cs="Calibri Light"/>
          <w:lang w:val="id-ID"/>
        </w:rPr>
        <w:t xml:space="preserve">menghadapi </w:t>
      </w:r>
      <w:r w:rsidR="00074148" w:rsidRPr="00813992">
        <w:rPr>
          <w:rFonts w:cs="Calibri Light"/>
          <w:lang w:val="id-ID"/>
        </w:rPr>
        <w:t>bahaya</w:t>
      </w:r>
      <w:r>
        <w:rPr>
          <w:rFonts w:cs="Calibri Light"/>
          <w:lang w:val="id-ID"/>
        </w:rPr>
        <w:t xml:space="preserve">. Pada akhirnya, Sang Gembala </w:t>
      </w:r>
      <w:r w:rsidR="00074148" w:rsidRPr="00813992">
        <w:rPr>
          <w:rFonts w:cs="Calibri Light"/>
          <w:lang w:val="id-ID"/>
        </w:rPr>
        <w:t xml:space="preserve"> </w:t>
      </w:r>
      <w:r>
        <w:rPr>
          <w:rFonts w:cs="Calibri Light"/>
          <w:lang w:val="id-ID"/>
        </w:rPr>
        <w:t>m</w:t>
      </w:r>
      <w:r w:rsidR="00074148" w:rsidRPr="00813992">
        <w:rPr>
          <w:rFonts w:cs="Calibri Light"/>
          <w:lang w:val="id-ID"/>
        </w:rPr>
        <w:t>enjadi sumber penghiburan</w:t>
      </w:r>
      <w:r>
        <w:rPr>
          <w:rFonts w:cs="Calibri Light"/>
          <w:lang w:val="id-ID"/>
        </w:rPr>
        <w:t xml:space="preserve"> dan membawa dombanya pada kehidupan kekal. </w:t>
      </w:r>
    </w:p>
    <w:p w14:paraId="62F59BD9" w14:textId="3F105CA7" w:rsidR="0054288F" w:rsidRDefault="00AE27F0" w:rsidP="0054288F">
      <w:pPr>
        <w:ind w:firstLine="851"/>
        <w:jc w:val="both"/>
        <w:rPr>
          <w:rFonts w:cs="Calibri Light"/>
          <w:lang w:val="id-ID"/>
        </w:rPr>
      </w:pPr>
      <w:r>
        <w:rPr>
          <w:rFonts w:cs="Calibri Light"/>
          <w:lang w:val="id-ID"/>
        </w:rPr>
        <w:t>Sang Gembala Agung</w:t>
      </w:r>
      <w:r w:rsidR="0054288F">
        <w:rPr>
          <w:rFonts w:cs="Calibri Light"/>
          <w:lang w:val="id-ID"/>
        </w:rPr>
        <w:t xml:space="preserve">, Tuhan Yesus Kristus adalah Sang Mesias </w:t>
      </w:r>
      <w:r>
        <w:rPr>
          <w:rFonts w:cs="Calibri Light"/>
          <w:lang w:val="id-ID"/>
        </w:rPr>
        <w:t>yang menyelamatkan. Apakah kita percaya akan itu?</w:t>
      </w:r>
      <w:r w:rsidR="0054288F">
        <w:rPr>
          <w:rFonts w:cs="Calibri Light"/>
          <w:lang w:val="id-ID"/>
        </w:rPr>
        <w:t xml:space="preserve"> Injil </w:t>
      </w:r>
      <w:r w:rsidR="0054288F" w:rsidRPr="00813992">
        <w:rPr>
          <w:rFonts w:cs="Calibri Light"/>
          <w:lang w:val="id-ID"/>
        </w:rPr>
        <w:t>Yohanes 10:22–</w:t>
      </w:r>
      <w:r w:rsidR="0054288F">
        <w:rPr>
          <w:rFonts w:cs="Calibri Light"/>
          <w:lang w:val="id-ID"/>
        </w:rPr>
        <w:t>3</w:t>
      </w:r>
      <w:r w:rsidR="0054288F" w:rsidRPr="00813992">
        <w:rPr>
          <w:rFonts w:cs="Calibri Light"/>
          <w:lang w:val="id-ID"/>
        </w:rPr>
        <w:t>0</w:t>
      </w:r>
      <w:r w:rsidR="0054288F">
        <w:rPr>
          <w:rFonts w:cs="Calibri Light"/>
          <w:lang w:val="id-ID"/>
        </w:rPr>
        <w:t xml:space="preserve"> menceritakan keraguan orang-orang Yahudi terhadap kemesiasan Yesus. </w:t>
      </w:r>
      <w:r w:rsidR="0054288F" w:rsidRPr="0054288F">
        <w:rPr>
          <w:rFonts w:cs="Calibri Light"/>
          <w:lang w:val="id-ID"/>
        </w:rPr>
        <w:t>Ketika Tuhan Yesus berjalan-jalan di Bait Allah, Serambi Salomo pada hari raya penahbisan Bait Allah di Yerusalem, orang-orang Yahudi mengelilingi Tuhan Yesus dan berkata kepada-Nya: "Berapa lama lagi Engkau membiarkan kami hidup dalam kebimbangan? Jikalau Engkau Mesias, katakanlah terus terang kepada kami."</w:t>
      </w:r>
      <w:r w:rsidR="0054288F">
        <w:rPr>
          <w:rFonts w:cs="Calibri Light"/>
          <w:lang w:val="id-ID"/>
        </w:rPr>
        <w:t xml:space="preserve"> </w:t>
      </w:r>
      <w:r w:rsidR="0054288F" w:rsidRPr="0054288F">
        <w:rPr>
          <w:rFonts w:cs="Calibri Light"/>
          <w:lang w:val="id-ID"/>
        </w:rPr>
        <w:t>Kebimbangan menjadikan mereka sulit mengimani kemesiasan Yesus. Menurut pandangan orang-orang Yahudi, sebenarnya dalam diri Yesus terlihat ciri-ciri kemesiasan-Nya. Orang buta melihat, orang lumpuh berjalan, yang sakit disembuhkan dan lain sebagainya. Mu</w:t>
      </w:r>
      <w:r w:rsidR="0054288F">
        <w:rPr>
          <w:rFonts w:cs="Calibri Light"/>
          <w:lang w:val="id-ID"/>
        </w:rPr>
        <w:t>k</w:t>
      </w:r>
      <w:r w:rsidR="0054288F" w:rsidRPr="0054288F">
        <w:rPr>
          <w:rFonts w:cs="Calibri Light"/>
          <w:lang w:val="id-ID"/>
        </w:rPr>
        <w:t>jizat-mu</w:t>
      </w:r>
      <w:r w:rsidR="0054288F">
        <w:rPr>
          <w:rFonts w:cs="Calibri Light"/>
          <w:lang w:val="id-ID"/>
        </w:rPr>
        <w:t>k</w:t>
      </w:r>
      <w:r w:rsidR="0054288F" w:rsidRPr="0054288F">
        <w:rPr>
          <w:rFonts w:cs="Calibri Light"/>
          <w:lang w:val="id-ID"/>
        </w:rPr>
        <w:t>jizat itu menunjukkan bahwa dalam Yesus Injil Kerajaan Allah diberitakan. Namun di sisi lain, orang Yahudi kecewa pada Yesus sebab Ia menyembuhkan orang sakit pada hari Sabat. Menurut orang Yahudi, hari Sabat merupakan hari suci keagamaan. Semua aktivitas dilarang, termasuk mengobati orang sakit. Melihat dua hal itu, orang-orang Yahudi menjadi bimbang. Di satu sisi mereka melihat Yesus itu Mesias, namun di sisi lain mereka melihat Mesias tidak seperti yang mereka pikirkan.</w:t>
      </w:r>
    </w:p>
    <w:p w14:paraId="525CEF1B" w14:textId="54980563" w:rsidR="0054288F" w:rsidRDefault="0054288F" w:rsidP="0054288F">
      <w:pPr>
        <w:ind w:firstLine="851"/>
        <w:jc w:val="both"/>
        <w:rPr>
          <w:rFonts w:cs="Calibri Light"/>
          <w:lang w:val="id-ID"/>
        </w:rPr>
      </w:pPr>
      <w:r w:rsidRPr="0054288F">
        <w:rPr>
          <w:rFonts w:cs="Calibri Light"/>
          <w:lang w:val="id-ID"/>
        </w:rPr>
        <w:lastRenderedPageBreak/>
        <w:t>Di tengah keraguan terhadap-Nya, Yesus memberikan jawaban yang meyakinkan. Jawaban itu adalah: domba-domba-Nya akan mendengarkan suara-Nya. Ia, Sang Gembala Agung mengenal siapa domba-domba-Nya. Ia tidak memberikan nama anonim kepada domba-domba-Nya. Setiap kali Gembala memanggil, domba-domba mendengarkan suara-Nya dan mengikut Dia. Kepada domba-domba-Nya, Sang Gembala memberikan hidup yang kekal. Tidak seorang pun bisa merebut domba-domba dari tangan Sang Gembala Agung.  Hubungan antara gembala dan domba adalah hubungan yang hidup, semua memberi rasa aman dan saling memberi rasa aman.</w:t>
      </w:r>
    </w:p>
    <w:p w14:paraId="7BAE02FB" w14:textId="146CFF78" w:rsidR="00074148" w:rsidRPr="00813992" w:rsidRDefault="00074148" w:rsidP="00802380">
      <w:pPr>
        <w:ind w:firstLine="851"/>
        <w:jc w:val="both"/>
        <w:rPr>
          <w:rFonts w:cs="Calibri Light"/>
          <w:lang w:val="id-ID"/>
        </w:rPr>
      </w:pPr>
      <w:r w:rsidRPr="00813992">
        <w:rPr>
          <w:rFonts w:cs="Calibri Light"/>
          <w:lang w:val="id-ID"/>
        </w:rPr>
        <w:t xml:space="preserve">Melalui kesaksian kitab Suci ini kita diajak bersama untuk dapat belajar menghayati </w:t>
      </w:r>
      <w:r w:rsidR="0054288F">
        <w:rPr>
          <w:rFonts w:cs="Calibri Light"/>
          <w:lang w:val="id-ID"/>
        </w:rPr>
        <w:t xml:space="preserve">kehidupan dalam dekapan kasih Sang Gembala Agung. Kasih yang kita alami dan rasakan membuat kita siap untuk </w:t>
      </w:r>
      <w:r w:rsidRPr="00813992">
        <w:rPr>
          <w:rFonts w:cs="Calibri Light"/>
          <w:lang w:val="id-ID"/>
        </w:rPr>
        <w:t xml:space="preserve">menjadi gembala </w:t>
      </w:r>
      <w:r w:rsidR="0054288F">
        <w:rPr>
          <w:rFonts w:cs="Calibri Light"/>
          <w:lang w:val="id-ID"/>
        </w:rPr>
        <w:t xml:space="preserve">bagi sesama, gembala </w:t>
      </w:r>
      <w:r w:rsidRPr="00813992">
        <w:rPr>
          <w:rFonts w:cs="Calibri Light"/>
          <w:lang w:val="id-ID"/>
        </w:rPr>
        <w:t xml:space="preserve">yang siap mendampingi </w:t>
      </w:r>
      <w:r w:rsidR="0054288F">
        <w:rPr>
          <w:rFonts w:cs="Calibri Light"/>
          <w:lang w:val="id-ID"/>
        </w:rPr>
        <w:t xml:space="preserve">sesama </w:t>
      </w:r>
      <w:r w:rsidRPr="00813992">
        <w:rPr>
          <w:rFonts w:cs="Calibri Light"/>
          <w:lang w:val="id-ID"/>
        </w:rPr>
        <w:t xml:space="preserve">yang sedang bergumul dalam </w:t>
      </w:r>
      <w:r w:rsidR="0054288F">
        <w:rPr>
          <w:rFonts w:cs="Calibri Light"/>
          <w:lang w:val="id-ID"/>
        </w:rPr>
        <w:t>menghadapi pergumulannya</w:t>
      </w:r>
      <w:r w:rsidRPr="00813992">
        <w:rPr>
          <w:rFonts w:cs="Calibri Light"/>
          <w:lang w:val="id-ID"/>
        </w:rPr>
        <w:t xml:space="preserve">. Perlu kita sadari bahwa prinsip sebagai pendamping adalah menjadi </w:t>
      </w:r>
      <w:r w:rsidR="0054288F">
        <w:rPr>
          <w:rFonts w:cs="Calibri Light"/>
          <w:lang w:val="id-ID"/>
        </w:rPr>
        <w:t xml:space="preserve">penanya, </w:t>
      </w:r>
      <w:r w:rsidRPr="00813992">
        <w:rPr>
          <w:rFonts w:cs="Calibri Light"/>
          <w:lang w:val="id-ID"/>
        </w:rPr>
        <w:t>pendengar yang baik dan berempati</w:t>
      </w:r>
      <w:r w:rsidR="0054288F">
        <w:rPr>
          <w:rFonts w:cs="Calibri Light"/>
          <w:lang w:val="id-ID"/>
        </w:rPr>
        <w:t xml:space="preserve">. Bertanya secara </w:t>
      </w:r>
      <w:r w:rsidRPr="00813992">
        <w:rPr>
          <w:rFonts w:cs="Calibri Light"/>
          <w:lang w:val="id-ID"/>
        </w:rPr>
        <w:t xml:space="preserve">baik bertujuan untuk tidak memberikan beban tambahan bagi seseorang yang sedang bergumul. </w:t>
      </w:r>
      <w:r w:rsidR="0054288F">
        <w:rPr>
          <w:rFonts w:cs="Calibri Light"/>
          <w:lang w:val="id-ID"/>
        </w:rPr>
        <w:t>P</w:t>
      </w:r>
      <w:r w:rsidRPr="00813992">
        <w:rPr>
          <w:rFonts w:cs="Calibri Light"/>
          <w:lang w:val="id-ID"/>
        </w:rPr>
        <w:t>endengar yang baik bertujuan agar seseorang yang sedang bergumul merasakan kelegaan. Sedangkan berempati menunju</w:t>
      </w:r>
      <w:r w:rsidR="0054288F">
        <w:rPr>
          <w:rFonts w:cs="Calibri Light"/>
          <w:lang w:val="id-ID"/>
        </w:rPr>
        <w:t>k</w:t>
      </w:r>
      <w:r w:rsidRPr="00813992">
        <w:rPr>
          <w:rFonts w:cs="Calibri Light"/>
          <w:lang w:val="id-ID"/>
        </w:rPr>
        <w:t>kan kehadiran seorang pendamping. Ketika kita dapat menjalankan prinsip pendamping itu</w:t>
      </w:r>
      <w:r w:rsidR="0054288F">
        <w:rPr>
          <w:rFonts w:cs="Calibri Light"/>
          <w:lang w:val="id-ID"/>
        </w:rPr>
        <w:t>,</w:t>
      </w:r>
      <w:r w:rsidRPr="00813992">
        <w:rPr>
          <w:rFonts w:cs="Calibri Light"/>
          <w:lang w:val="id-ID"/>
        </w:rPr>
        <w:t xml:space="preserve"> kita </w:t>
      </w:r>
      <w:r w:rsidR="0054288F">
        <w:rPr>
          <w:rFonts w:cs="Calibri Light"/>
          <w:lang w:val="id-ID"/>
        </w:rPr>
        <w:t xml:space="preserve">meneladani gerak Sang </w:t>
      </w:r>
      <w:r w:rsidRPr="00813992">
        <w:rPr>
          <w:rFonts w:cs="Calibri Light"/>
          <w:lang w:val="id-ID"/>
        </w:rPr>
        <w:t xml:space="preserve">Gembala </w:t>
      </w:r>
      <w:r w:rsidR="0054288F">
        <w:rPr>
          <w:rFonts w:cs="Calibri Light"/>
          <w:lang w:val="id-ID"/>
        </w:rPr>
        <w:t xml:space="preserve">Agung, yaitu Tuhan </w:t>
      </w:r>
      <w:r w:rsidR="00B95D3A">
        <w:rPr>
          <w:rFonts w:cs="Calibri Light"/>
          <w:lang w:val="id-ID"/>
        </w:rPr>
        <w:t>Allah kita, Allah y</w:t>
      </w:r>
      <w:r w:rsidRPr="00813992">
        <w:rPr>
          <w:rFonts w:cs="Calibri Light"/>
          <w:lang w:val="id-ID"/>
        </w:rPr>
        <w:t xml:space="preserve">ang </w:t>
      </w:r>
      <w:r w:rsidR="00B95D3A">
        <w:rPr>
          <w:rFonts w:cs="Calibri Light"/>
          <w:lang w:val="id-ID"/>
        </w:rPr>
        <w:t xml:space="preserve">selalu bersama kita dan menyediakan kehidupan kekal bagi domba-domba-Nya. </w:t>
      </w:r>
      <w:r w:rsidRPr="00813992">
        <w:rPr>
          <w:rFonts w:cs="Calibri Light"/>
          <w:lang w:val="id-ID"/>
        </w:rPr>
        <w:t>Ami</w:t>
      </w:r>
      <w:r w:rsidR="00AC59F6" w:rsidRPr="00813992">
        <w:rPr>
          <w:rFonts w:cs="Calibri Light"/>
          <w:lang w:val="id-ID"/>
        </w:rPr>
        <w:t>n.</w:t>
      </w:r>
    </w:p>
    <w:p w14:paraId="5DB55D74" w14:textId="77777777" w:rsidR="00074148" w:rsidRPr="00813992" w:rsidRDefault="00074148" w:rsidP="00074148">
      <w:pPr>
        <w:jc w:val="right"/>
        <w:rPr>
          <w:rFonts w:cs="Calibri Light"/>
          <w:lang w:val="id-ID"/>
        </w:rPr>
      </w:pPr>
      <w:r w:rsidRPr="00813992">
        <w:rPr>
          <w:rFonts w:cs="Calibri Light"/>
          <w:lang w:val="id-ID"/>
        </w:rPr>
        <w:tab/>
      </w:r>
      <w:r w:rsidRPr="00813992">
        <w:rPr>
          <w:rFonts w:cs="Calibri Light"/>
          <w:lang w:val="id-ID"/>
        </w:rPr>
        <w:tab/>
      </w:r>
      <w:r w:rsidRPr="00813992">
        <w:rPr>
          <w:rFonts w:cs="Calibri Light"/>
          <w:lang w:val="id-ID"/>
        </w:rPr>
        <w:tab/>
      </w:r>
      <w:r w:rsidRPr="00813992">
        <w:rPr>
          <w:rFonts w:cs="Calibri Light"/>
          <w:lang w:val="id-ID"/>
        </w:rPr>
        <w:tab/>
      </w:r>
      <w:r w:rsidRPr="00813992">
        <w:rPr>
          <w:rFonts w:cs="Calibri Light"/>
          <w:lang w:val="id-ID"/>
        </w:rPr>
        <w:tab/>
      </w:r>
      <w:r w:rsidRPr="00813992">
        <w:rPr>
          <w:rFonts w:cs="Calibri Light"/>
          <w:lang w:val="id-ID"/>
        </w:rPr>
        <w:tab/>
      </w:r>
      <w:r w:rsidRPr="00813992">
        <w:rPr>
          <w:rFonts w:cs="Calibri Light"/>
          <w:lang w:val="id-ID"/>
        </w:rPr>
        <w:tab/>
      </w:r>
    </w:p>
    <w:p w14:paraId="11CF182A" w14:textId="1FAE49EA" w:rsidR="00074148" w:rsidRPr="00813992" w:rsidRDefault="00074148" w:rsidP="00074148">
      <w:pPr>
        <w:jc w:val="right"/>
        <w:rPr>
          <w:rFonts w:cs="Calibri Light"/>
          <w:b/>
          <w:bCs/>
          <w:lang w:val="id-ID"/>
        </w:rPr>
      </w:pPr>
      <w:r w:rsidRPr="00813992">
        <w:rPr>
          <w:rFonts w:cs="Calibri Light"/>
          <w:lang w:val="id-ID"/>
        </w:rPr>
        <w:t>(hk)</w:t>
      </w:r>
    </w:p>
    <w:p w14:paraId="50DEC1BF" w14:textId="77777777" w:rsidR="00074148" w:rsidRPr="00813992" w:rsidRDefault="00074148" w:rsidP="00074148">
      <w:pPr>
        <w:jc w:val="right"/>
        <w:rPr>
          <w:lang w:val="id-ID"/>
        </w:rPr>
      </w:pPr>
      <w:r w:rsidRPr="00813992">
        <w:rPr>
          <w:lang w:val="id-ID"/>
        </w:rPr>
        <w:tab/>
      </w:r>
    </w:p>
    <w:p w14:paraId="0CBBA8F6" w14:textId="77777777" w:rsidR="00074148" w:rsidRPr="00813992" w:rsidRDefault="00074148" w:rsidP="00074148">
      <w:pPr>
        <w:jc w:val="center"/>
        <w:rPr>
          <w:lang w:val="id-ID"/>
        </w:rPr>
      </w:pPr>
    </w:p>
    <w:p w14:paraId="48058335" w14:textId="77777777" w:rsidR="008D26DE" w:rsidRPr="00813992" w:rsidRDefault="008D26DE" w:rsidP="0064438F">
      <w:pPr>
        <w:pStyle w:val="TeksIsi"/>
        <w:ind w:left="0"/>
        <w:rPr>
          <w:lang w:val="id-ID"/>
        </w:rPr>
      </w:pPr>
    </w:p>
    <w:p w14:paraId="638B9BB9" w14:textId="0B0E2330" w:rsidR="003179FC" w:rsidRPr="00813992" w:rsidRDefault="003179FC">
      <w:pPr>
        <w:rPr>
          <w:lang w:val="id-ID"/>
        </w:rPr>
      </w:pPr>
      <w:r w:rsidRPr="00813992">
        <w:rPr>
          <w:lang w:val="id-ID"/>
        </w:rPr>
        <w:br w:type="page"/>
      </w:r>
    </w:p>
    <w:p w14:paraId="3AC851C7" w14:textId="77777777" w:rsidR="00007B79" w:rsidRPr="00813992" w:rsidRDefault="00007B79">
      <w:pPr>
        <w:rPr>
          <w:lang w:val="id-ID"/>
        </w:rPr>
      </w:pPr>
      <w:r w:rsidRPr="00813992">
        <w:rPr>
          <w:lang w:val="id-ID"/>
        </w:rPr>
        <w:lastRenderedPageBreak/>
        <w:br w:type="page"/>
      </w:r>
    </w:p>
    <w:p w14:paraId="0801D848" w14:textId="5C6354D5" w:rsidR="0059110A" w:rsidRPr="00813992" w:rsidRDefault="0059110A">
      <w:pPr>
        <w:rPr>
          <w:lang w:val="id-ID"/>
        </w:rPr>
      </w:pPr>
      <w:r w:rsidRPr="00813992">
        <w:rPr>
          <w:noProof/>
          <w:highlight w:val="yellow"/>
          <w:lang w:val="id-ID"/>
        </w:rPr>
        <w:lastRenderedPageBreak/>
        <mc:AlternateContent>
          <mc:Choice Requires="wps">
            <w:drawing>
              <wp:anchor distT="45720" distB="45720" distL="114300" distR="114300" simplePos="0" relativeHeight="251770368" behindDoc="1" locked="0" layoutInCell="1" allowOverlap="1" wp14:anchorId="6625CAB2" wp14:editId="2BE40CA9">
                <wp:simplePos x="0" y="0"/>
                <wp:positionH relativeFrom="margin">
                  <wp:posOffset>2339340</wp:posOffset>
                </wp:positionH>
                <wp:positionV relativeFrom="paragraph">
                  <wp:posOffset>87630</wp:posOffset>
                </wp:positionV>
                <wp:extent cx="1662430" cy="1152525"/>
                <wp:effectExtent l="0" t="0" r="0" b="9525"/>
                <wp:wrapThrough wrapText="bothSides">
                  <wp:wrapPolygon edited="0">
                    <wp:start x="0" y="0"/>
                    <wp:lineTo x="0" y="21421"/>
                    <wp:lineTo x="21286" y="21421"/>
                    <wp:lineTo x="21286" y="0"/>
                    <wp:lineTo x="0" y="0"/>
                  </wp:wrapPolygon>
                </wp:wrapThrough>
                <wp:docPr id="59065421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152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F61D08" w14:textId="513DF218" w:rsidR="00007B79" w:rsidRPr="00F14CFA" w:rsidRDefault="00007B79" w:rsidP="00007B79">
                            <w:pPr>
                              <w:jc w:val="center"/>
                              <w:rPr>
                                <w:rFonts w:ascii="Cooper Black" w:eastAsia="SimSun" w:hAnsi="Cooper Black" w:cs="SimSun"/>
                                <w:sz w:val="28"/>
                                <w:szCs w:val="36"/>
                              </w:rPr>
                            </w:pPr>
                            <w:r w:rsidRPr="00F14CFA">
                              <w:rPr>
                                <w:rFonts w:ascii="Cooper Black" w:eastAsia="SimSun" w:hAnsi="Cooper Black" w:cs="SimSun"/>
                                <w:sz w:val="28"/>
                                <w:szCs w:val="36"/>
                              </w:rPr>
                              <w:t xml:space="preserve">Menjadi </w:t>
                            </w:r>
                            <w:r w:rsidR="00F14CFA" w:rsidRPr="00F14CFA">
                              <w:rPr>
                                <w:rFonts w:ascii="Cooper Black" w:eastAsia="SimSun" w:hAnsi="Cooper Black" w:cs="SimSun"/>
                                <w:sz w:val="28"/>
                                <w:szCs w:val="36"/>
                              </w:rPr>
                              <w:t>Saksi Kemuliaan-Nya</w:t>
                            </w:r>
                          </w:p>
                          <w:p w14:paraId="49C4784C" w14:textId="77777777" w:rsidR="00007B79" w:rsidRPr="00055BA2" w:rsidRDefault="00007B79" w:rsidP="00007B79">
                            <w:pPr>
                              <w:jc w:val="center"/>
                              <w:rPr>
                                <w:rFonts w:ascii="Constantia" w:hAnsi="Constantia" w:cs="Tahoma"/>
                                <w:sz w:val="28"/>
                                <w:szCs w:val="32"/>
                              </w:rPr>
                            </w:pPr>
                            <w:r w:rsidRPr="00F14CFA">
                              <w:rPr>
                                <w:rFonts w:ascii="Constantia" w:hAnsi="Constantia" w:cs="Tahoma"/>
                                <w:sz w:val="28"/>
                                <w:szCs w:val="32"/>
                              </w:rPr>
                              <w:sym w:font="Wingdings 2" w:char="F061"/>
                            </w:r>
                            <w:r w:rsidRPr="00F14CFA">
                              <w:rPr>
                                <w:rFonts w:ascii="Constantia" w:hAnsi="Constantia" w:cs="Tahoma"/>
                                <w:sz w:val="28"/>
                                <w:szCs w:val="32"/>
                              </w:rPr>
                              <w:t>0</w:t>
                            </w:r>
                            <w:r w:rsidRPr="00F14CFA">
                              <w:rPr>
                                <w:rFonts w:ascii="Constantia" w:hAnsi="Constantia" w:cs="Tahoma"/>
                                <w:sz w:val="28"/>
                                <w:szCs w:val="32"/>
                              </w:rPr>
                              <w:sym w:font="Wingdings 2" w:char="F062"/>
                            </w:r>
                          </w:p>
                          <w:p w14:paraId="1147E4E3" w14:textId="77777777" w:rsidR="00007B79" w:rsidRPr="00055BA2" w:rsidRDefault="00007B79" w:rsidP="00007B79">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625CAB2" id="_x0000_s1060" type="#_x0000_t202" style="position:absolute;margin-left:184.2pt;margin-top:6.9pt;width:130.9pt;height:90.75pt;z-index:-251546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" stroked="f">
                <v:textbox>
                  <w:txbxContent>
                    <w:p w14:paraId="31F61D08" w14:textId="513DF218" w:rsidR="00007B79" w:rsidRPr="00F14CFA" w:rsidRDefault="00007B79" w:rsidP="00007B79">
                      <w:pPr>
                        <w:jc w:val="center"/>
                        <w:rPr>
                          <w:rFonts w:ascii="Cooper Black" w:eastAsia="SimSun" w:hAnsi="Cooper Black" w:cs="SimSun"/>
                          <w:sz w:val="28"/>
                          <w:szCs w:val="36"/>
                        </w:rPr>
                      </w:pPr>
                      <w:r w:rsidRPr="00F14CFA">
                        <w:rPr>
                          <w:rFonts w:ascii="Cooper Black" w:eastAsia="SimSun" w:hAnsi="Cooper Black" w:cs="SimSun"/>
                          <w:sz w:val="28"/>
                          <w:szCs w:val="36"/>
                        </w:rPr>
                        <w:t xml:space="preserve">Menjadi </w:t>
                      </w:r>
                      <w:r w:rsidR="00F14CFA" w:rsidRPr="00F14CFA">
                        <w:rPr>
                          <w:rFonts w:ascii="Cooper Black" w:eastAsia="SimSun" w:hAnsi="Cooper Black" w:cs="SimSun"/>
                          <w:sz w:val="28"/>
                          <w:szCs w:val="36"/>
                        </w:rPr>
                        <w:t>Saksi Kemuliaan-Nya</w:t>
                      </w:r>
                    </w:p>
                    <w:p w14:paraId="49C4784C" w14:textId="77777777" w:rsidR="00007B79" w:rsidRPr="00055BA2" w:rsidRDefault="00007B79" w:rsidP="00007B79">
                      <w:pPr>
                        <w:jc w:val="center"/>
                        <w:rPr>
                          <w:rFonts w:ascii="Constantia" w:hAnsi="Constantia" w:cs="Tahoma"/>
                          <w:sz w:val="28"/>
                          <w:szCs w:val="32"/>
                        </w:rPr>
                      </w:pPr>
                      <w:r w:rsidRPr="00F14CFA">
                        <w:rPr>
                          <w:rFonts w:ascii="Constantia" w:hAnsi="Constantia" w:cs="Tahoma"/>
                          <w:sz w:val="28"/>
                          <w:szCs w:val="32"/>
                        </w:rPr>
                        <w:sym w:font="Wingdings 2" w:char="F061"/>
                      </w:r>
                      <w:r w:rsidRPr="00F14CFA">
                        <w:rPr>
                          <w:rFonts w:ascii="Constantia" w:hAnsi="Constantia" w:cs="Tahoma"/>
                          <w:sz w:val="28"/>
                          <w:szCs w:val="32"/>
                        </w:rPr>
                        <w:t>0</w:t>
                      </w:r>
                      <w:r w:rsidRPr="00F14CFA">
                        <w:rPr>
                          <w:rFonts w:ascii="Constantia" w:hAnsi="Constantia" w:cs="Tahoma"/>
                          <w:sz w:val="28"/>
                          <w:szCs w:val="32"/>
                        </w:rPr>
                        <w:sym w:font="Wingdings 2" w:char="F062"/>
                      </w:r>
                    </w:p>
                    <w:p w14:paraId="1147E4E3" w14:textId="77777777" w:rsidR="00007B79" w:rsidRPr="00055BA2" w:rsidRDefault="00007B79" w:rsidP="00007B79">
                      <w:pPr>
                        <w:jc w:val="center"/>
                        <w:rPr>
                          <w:rFonts w:ascii="Cooper Black" w:eastAsia="SimSun" w:hAnsi="Cooper Black" w:cs="SimSun"/>
                          <w:sz w:val="32"/>
                          <w:szCs w:val="36"/>
                          <w:lang w:val="id-ID"/>
                        </w:rPr>
                      </w:pPr>
                    </w:p>
                  </w:txbxContent>
                </v:textbox>
                <w10:wrap type="through" anchorx="margin"/>
              </v:shape>
            </w:pict>
          </mc:Fallback>
        </mc:AlternateContent>
      </w:r>
      <w:r w:rsidRPr="00813992">
        <w:rPr>
          <w:noProof/>
          <w:highlight w:val="yellow"/>
          <w:lang w:val="id-ID"/>
        </w:rPr>
        <mc:AlternateContent>
          <mc:Choice Requires="wps">
            <w:drawing>
              <wp:anchor distT="0" distB="0" distL="114300" distR="114300" simplePos="0" relativeHeight="251771392" behindDoc="0" locked="0" layoutInCell="1" allowOverlap="1" wp14:anchorId="2B1875E4" wp14:editId="0AA30ADA">
                <wp:simplePos x="0" y="0"/>
                <wp:positionH relativeFrom="margin">
                  <wp:posOffset>0</wp:posOffset>
                </wp:positionH>
                <wp:positionV relativeFrom="paragraph">
                  <wp:posOffset>0</wp:posOffset>
                </wp:positionV>
                <wp:extent cx="2352675" cy="1334770"/>
                <wp:effectExtent l="0" t="0" r="9525" b="0"/>
                <wp:wrapThrough wrapText="bothSides">
                  <wp:wrapPolygon edited="0">
                    <wp:start x="0" y="0"/>
                    <wp:lineTo x="0" y="21271"/>
                    <wp:lineTo x="21513" y="21271"/>
                    <wp:lineTo x="21513" y="0"/>
                    <wp:lineTo x="0" y="0"/>
                  </wp:wrapPolygon>
                </wp:wrapThrough>
                <wp:docPr id="18091609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675" cy="1334770"/>
                        </a:xfrm>
                        <a:prstGeom prst="rect">
                          <a:avLst/>
                        </a:prstGeom>
                        <a:solidFill>
                          <a:schemeClr val="bg1">
                            <a:lumMod val="85000"/>
                          </a:schemeClr>
                        </a:solidFill>
                        <a:ln w="9525">
                          <a:noFill/>
                          <a:miter lim="800000"/>
                          <a:headEnd/>
                          <a:tailEnd/>
                        </a:ln>
                      </wps:spPr>
                      <wps:txbx>
                        <w:txbxContent>
                          <w:p w14:paraId="2C4740A5" w14:textId="77777777" w:rsidR="00007B79" w:rsidRPr="00F14CFA" w:rsidRDefault="00007B79" w:rsidP="00007B79">
                            <w:pPr>
                              <w:rPr>
                                <w:b/>
                              </w:rPr>
                            </w:pPr>
                            <w:r w:rsidRPr="00F14CFA">
                              <w:rPr>
                                <w:b/>
                              </w:rPr>
                              <w:t>KHOTBAH</w:t>
                            </w:r>
                          </w:p>
                          <w:p w14:paraId="4487C89E" w14:textId="70C4FBD4" w:rsidR="00007B79" w:rsidRPr="00F14CFA" w:rsidRDefault="00007B79" w:rsidP="00007B79">
                            <w:pPr>
                              <w:rPr>
                                <w:b/>
                              </w:rPr>
                            </w:pPr>
                            <w:r w:rsidRPr="00F14CFA">
                              <w:rPr>
                                <w:b/>
                              </w:rPr>
                              <w:t>Minggu Paskah Kelima</w:t>
                            </w:r>
                          </w:p>
                          <w:p w14:paraId="28282499" w14:textId="5ACE6E44" w:rsidR="00007B79" w:rsidRPr="00F14CFA" w:rsidRDefault="00007B79" w:rsidP="00007B79">
                            <w:pPr>
                              <w:rPr>
                                <w:rFonts w:cs="Calibri"/>
                                <w:bCs/>
                                <w:i/>
                                <w:iCs/>
                                <w:sz w:val="20"/>
                                <w:szCs w:val="20"/>
                              </w:rPr>
                            </w:pPr>
                            <w:r w:rsidRPr="00F14CFA">
                              <w:rPr>
                                <w:rFonts w:cs="Calibri"/>
                                <w:bCs/>
                                <w:i/>
                                <w:iCs/>
                                <w:sz w:val="20"/>
                                <w:szCs w:val="20"/>
                              </w:rPr>
                              <w:t>Minggu, 18 Mei 2025</w:t>
                            </w:r>
                          </w:p>
                          <w:p w14:paraId="2710DB33" w14:textId="77777777" w:rsidR="00007B79" w:rsidRPr="00F14CFA" w:rsidRDefault="00007B79" w:rsidP="00007B79">
                            <w:pPr>
                              <w:pBdr>
                                <w:top w:val="single" w:sz="4" w:space="1" w:color="7F7F7F"/>
                              </w:pBdr>
                              <w:rPr>
                                <w:rFonts w:cs="Calibri"/>
                                <w:bCs/>
                                <w:sz w:val="20"/>
                                <w:szCs w:val="20"/>
                              </w:rPr>
                            </w:pPr>
                          </w:p>
                          <w:p w14:paraId="4CB5F04B" w14:textId="68406FDB" w:rsidR="00007B79" w:rsidRPr="00F14CFA" w:rsidRDefault="00007B79" w:rsidP="00007B79">
                            <w:pPr>
                              <w:ind w:left="1260" w:hanging="1260"/>
                              <w:rPr>
                                <w:rFonts w:cs="Calibri"/>
                                <w:bCs/>
                                <w:sz w:val="20"/>
                                <w:szCs w:val="20"/>
                              </w:rPr>
                            </w:pPr>
                            <w:r w:rsidRPr="00F14CFA">
                              <w:rPr>
                                <w:rFonts w:cs="Calibri"/>
                                <w:bCs/>
                                <w:sz w:val="20"/>
                                <w:szCs w:val="20"/>
                              </w:rPr>
                              <w:t xml:space="preserve">Bacaan 1: </w:t>
                            </w:r>
                            <w:r w:rsidRPr="00F14CFA">
                              <w:rPr>
                                <w:rFonts w:cs="Calibri"/>
                                <w:bCs/>
                                <w:sz w:val="20"/>
                                <w:szCs w:val="20"/>
                              </w:rPr>
                              <w:tab/>
                            </w:r>
                            <w:r w:rsidRPr="00F14CFA">
                              <w:rPr>
                                <w:rFonts w:cs="Calibri Light"/>
                                <w:color w:val="000000"/>
                                <w:sz w:val="20"/>
                                <w:szCs w:val="20"/>
                              </w:rPr>
                              <w:t>Kis. Para Rasul 11:1-18</w:t>
                            </w:r>
                          </w:p>
                          <w:p w14:paraId="7AD052FF" w14:textId="5444C06E" w:rsidR="00007B79" w:rsidRPr="00F14CFA" w:rsidRDefault="00007B79" w:rsidP="00007B79">
                            <w:pPr>
                              <w:ind w:left="1260" w:hanging="1260"/>
                              <w:rPr>
                                <w:rFonts w:cs="Calibri Light"/>
                                <w:color w:val="000000"/>
                                <w:sz w:val="20"/>
                                <w:szCs w:val="20"/>
                              </w:rPr>
                            </w:pPr>
                            <w:r w:rsidRPr="00F14CFA">
                              <w:rPr>
                                <w:rFonts w:cs="Calibri"/>
                                <w:bCs/>
                                <w:sz w:val="20"/>
                                <w:szCs w:val="20"/>
                              </w:rPr>
                              <w:t>Tanggapan:</w:t>
                            </w:r>
                            <w:r w:rsidRPr="00F14CFA">
                              <w:rPr>
                                <w:rFonts w:cs="Calibri"/>
                                <w:bCs/>
                                <w:sz w:val="20"/>
                                <w:szCs w:val="20"/>
                              </w:rPr>
                              <w:tab/>
                            </w:r>
                            <w:r w:rsidRPr="00F14CFA">
                              <w:rPr>
                                <w:rFonts w:cs="Calibri Light"/>
                                <w:color w:val="000000"/>
                                <w:sz w:val="20"/>
                                <w:szCs w:val="20"/>
                              </w:rPr>
                              <w:t>M</w:t>
                            </w:r>
                            <w:r w:rsidRPr="00F14CFA">
                              <w:rPr>
                                <w:rFonts w:cs="Calibri Light"/>
                                <w:color w:val="000000"/>
                                <w:sz w:val="20"/>
                                <w:szCs w:val="20"/>
                                <w:lang w:val="id-ID"/>
                              </w:rPr>
                              <w:t>azmur</w:t>
                            </w:r>
                            <w:r w:rsidRPr="00F14CFA">
                              <w:rPr>
                                <w:rFonts w:cs="Calibri Light"/>
                                <w:color w:val="000000"/>
                                <w:sz w:val="20"/>
                                <w:szCs w:val="20"/>
                              </w:rPr>
                              <w:t xml:space="preserve"> 148</w:t>
                            </w:r>
                          </w:p>
                          <w:p w14:paraId="250CF41A" w14:textId="37ABB27E" w:rsidR="00007B79" w:rsidRPr="00F14CFA" w:rsidRDefault="00007B79" w:rsidP="00007B79">
                            <w:pPr>
                              <w:ind w:left="1260" w:hanging="1260"/>
                              <w:rPr>
                                <w:rFonts w:cs="Calibri"/>
                                <w:bCs/>
                                <w:sz w:val="20"/>
                                <w:szCs w:val="20"/>
                              </w:rPr>
                            </w:pPr>
                            <w:r w:rsidRPr="00F14CFA">
                              <w:rPr>
                                <w:rFonts w:cs="Calibri"/>
                                <w:bCs/>
                                <w:sz w:val="20"/>
                                <w:szCs w:val="20"/>
                              </w:rPr>
                              <w:t>Bacaan 2:</w:t>
                            </w:r>
                            <w:r w:rsidRPr="00F14CFA">
                              <w:rPr>
                                <w:rFonts w:cs="Calibri"/>
                                <w:bCs/>
                                <w:sz w:val="20"/>
                                <w:szCs w:val="20"/>
                              </w:rPr>
                              <w:tab/>
                            </w:r>
                            <w:r w:rsidRPr="00F14CFA">
                              <w:rPr>
                                <w:rFonts w:cs="Calibri Light"/>
                                <w:color w:val="000000"/>
                                <w:sz w:val="20"/>
                                <w:szCs w:val="20"/>
                              </w:rPr>
                              <w:t>Wahyu 21:1-6</w:t>
                            </w:r>
                          </w:p>
                          <w:p w14:paraId="7CFD5FD6" w14:textId="1E23C10E" w:rsidR="00007B79" w:rsidRPr="00C76228" w:rsidRDefault="00007B79" w:rsidP="00007B79">
                            <w:pPr>
                              <w:ind w:left="1260" w:hanging="1260"/>
                              <w:rPr>
                                <w:rFonts w:cs="Calibri"/>
                                <w:bCs/>
                                <w:sz w:val="20"/>
                                <w:szCs w:val="20"/>
                              </w:rPr>
                            </w:pPr>
                            <w:r w:rsidRPr="00F14CFA">
                              <w:rPr>
                                <w:rFonts w:cs="Calibri"/>
                                <w:bCs/>
                                <w:sz w:val="20"/>
                                <w:szCs w:val="20"/>
                              </w:rPr>
                              <w:t>Injil:</w:t>
                            </w:r>
                            <w:r w:rsidRPr="00F14CFA">
                              <w:rPr>
                                <w:rFonts w:cs="Calibri"/>
                                <w:bCs/>
                                <w:sz w:val="20"/>
                                <w:szCs w:val="20"/>
                              </w:rPr>
                              <w:tab/>
                            </w:r>
                            <w:r w:rsidRPr="00F14CFA">
                              <w:rPr>
                                <w:rFonts w:cs="Calibri Light"/>
                                <w:color w:val="000000"/>
                                <w:sz w:val="20"/>
                                <w:szCs w:val="20"/>
                              </w:rPr>
                              <w:t>Yohanes 13:31-35</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2B1875E4" id="_x0000_s1061" type="#_x0000_t202" style="position:absolute;margin-left:0;margin-top:0;width:185.25pt;height:105.1pt;z-index:251771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" fillcolor="#d8d8d8 [2732]" stroked="f">
                <v:textbox>
                  <w:txbxContent>
                    <w:p w14:paraId="2C4740A5" w14:textId="77777777" w:rsidR="00007B79" w:rsidRPr="00F14CFA" w:rsidRDefault="00007B79" w:rsidP="00007B79">
                      <w:pPr>
                        <w:rPr>
                          <w:b/>
                        </w:rPr>
                      </w:pPr>
                      <w:r w:rsidRPr="00F14CFA">
                        <w:rPr>
                          <w:b/>
                        </w:rPr>
                        <w:t>KHOTBAH</w:t>
                      </w:r>
                    </w:p>
                    <w:p w14:paraId="4487C89E" w14:textId="70C4FBD4" w:rsidR="00007B79" w:rsidRPr="00F14CFA" w:rsidRDefault="00007B79" w:rsidP="00007B79">
                      <w:pPr>
                        <w:rPr>
                          <w:b/>
                        </w:rPr>
                      </w:pPr>
                      <w:r w:rsidRPr="00F14CFA">
                        <w:rPr>
                          <w:b/>
                        </w:rPr>
                        <w:t>Minggu Paskah Kelima</w:t>
                      </w:r>
                    </w:p>
                    <w:p w14:paraId="28282499" w14:textId="5ACE6E44" w:rsidR="00007B79" w:rsidRPr="00F14CFA" w:rsidRDefault="00007B79" w:rsidP="00007B79">
                      <w:pPr>
                        <w:rPr>
                          <w:rFonts w:cs="Calibri"/>
                          <w:bCs/>
                          <w:i/>
                          <w:iCs/>
                          <w:sz w:val="20"/>
                          <w:szCs w:val="20"/>
                        </w:rPr>
                      </w:pPr>
                      <w:r w:rsidRPr="00F14CFA">
                        <w:rPr>
                          <w:rFonts w:cs="Calibri"/>
                          <w:bCs/>
                          <w:i/>
                          <w:iCs/>
                          <w:sz w:val="20"/>
                          <w:szCs w:val="20"/>
                        </w:rPr>
                        <w:t>Minggu, 18 Mei 2025</w:t>
                      </w:r>
                    </w:p>
                    <w:p w14:paraId="2710DB33" w14:textId="77777777" w:rsidR="00007B79" w:rsidRPr="00F14CFA" w:rsidRDefault="00007B79" w:rsidP="00007B79">
                      <w:pPr>
                        <w:pBdr>
                          <w:top w:val="single" w:sz="4" w:space="1" w:color="7F7F7F"/>
                        </w:pBdr>
                        <w:rPr>
                          <w:rFonts w:cs="Calibri"/>
                          <w:bCs/>
                          <w:sz w:val="20"/>
                          <w:szCs w:val="20"/>
                        </w:rPr>
                      </w:pPr>
                    </w:p>
                    <w:p w14:paraId="4CB5F04B" w14:textId="68406FDB" w:rsidR="00007B79" w:rsidRPr="00F14CFA" w:rsidRDefault="00007B79" w:rsidP="00007B79">
                      <w:pPr>
                        <w:ind w:left="1260" w:hanging="1260"/>
                        <w:rPr>
                          <w:rFonts w:cs="Calibri"/>
                          <w:bCs/>
                          <w:sz w:val="20"/>
                          <w:szCs w:val="20"/>
                        </w:rPr>
                      </w:pPr>
                      <w:r w:rsidRPr="00F14CFA">
                        <w:rPr>
                          <w:rFonts w:cs="Calibri"/>
                          <w:bCs/>
                          <w:sz w:val="20"/>
                          <w:szCs w:val="20"/>
                        </w:rPr>
                        <w:t xml:space="preserve">Bacaan 1: </w:t>
                      </w:r>
                      <w:r w:rsidRPr="00F14CFA">
                        <w:rPr>
                          <w:rFonts w:cs="Calibri"/>
                          <w:bCs/>
                          <w:sz w:val="20"/>
                          <w:szCs w:val="20"/>
                        </w:rPr>
                        <w:tab/>
                      </w:r>
                      <w:r w:rsidRPr="00F14CFA">
                        <w:rPr>
                          <w:rFonts w:cs="Calibri Light"/>
                          <w:color w:val="000000"/>
                          <w:sz w:val="20"/>
                          <w:szCs w:val="20"/>
                        </w:rPr>
                        <w:t>Kis. Para Rasul 11:1-18</w:t>
                      </w:r>
                    </w:p>
                    <w:p w14:paraId="7AD052FF" w14:textId="5444C06E" w:rsidR="00007B79" w:rsidRPr="00F14CFA" w:rsidRDefault="00007B79" w:rsidP="00007B79">
                      <w:pPr>
                        <w:ind w:left="1260" w:hanging="1260"/>
                        <w:rPr>
                          <w:rFonts w:cs="Calibri Light"/>
                          <w:color w:val="000000"/>
                          <w:sz w:val="20"/>
                          <w:szCs w:val="20"/>
                        </w:rPr>
                      </w:pPr>
                      <w:r w:rsidRPr="00F14CFA">
                        <w:rPr>
                          <w:rFonts w:cs="Calibri"/>
                          <w:bCs/>
                          <w:sz w:val="20"/>
                          <w:szCs w:val="20"/>
                        </w:rPr>
                        <w:t>Tanggapan:</w:t>
                      </w:r>
                      <w:r w:rsidRPr="00F14CFA">
                        <w:rPr>
                          <w:rFonts w:cs="Calibri"/>
                          <w:bCs/>
                          <w:sz w:val="20"/>
                          <w:szCs w:val="20"/>
                        </w:rPr>
                        <w:tab/>
                      </w:r>
                      <w:r w:rsidRPr="00F14CFA">
                        <w:rPr>
                          <w:rFonts w:cs="Calibri Light"/>
                          <w:color w:val="000000"/>
                          <w:sz w:val="20"/>
                          <w:szCs w:val="20"/>
                        </w:rPr>
                        <w:t>M</w:t>
                      </w:r>
                      <w:r w:rsidRPr="00F14CFA">
                        <w:rPr>
                          <w:rFonts w:cs="Calibri Light"/>
                          <w:color w:val="000000"/>
                          <w:sz w:val="20"/>
                          <w:szCs w:val="20"/>
                          <w:lang w:val="id-ID"/>
                        </w:rPr>
                        <w:t>azmur</w:t>
                      </w:r>
                      <w:r w:rsidRPr="00F14CFA">
                        <w:rPr>
                          <w:rFonts w:cs="Calibri Light"/>
                          <w:color w:val="000000"/>
                          <w:sz w:val="20"/>
                          <w:szCs w:val="20"/>
                        </w:rPr>
                        <w:t xml:space="preserve"> 148</w:t>
                      </w:r>
                    </w:p>
                    <w:p w14:paraId="250CF41A" w14:textId="37ABB27E" w:rsidR="00007B79" w:rsidRPr="00F14CFA" w:rsidRDefault="00007B79" w:rsidP="00007B79">
                      <w:pPr>
                        <w:ind w:left="1260" w:hanging="1260"/>
                        <w:rPr>
                          <w:rFonts w:cs="Calibri"/>
                          <w:bCs/>
                          <w:sz w:val="20"/>
                          <w:szCs w:val="20"/>
                        </w:rPr>
                      </w:pPr>
                      <w:r w:rsidRPr="00F14CFA">
                        <w:rPr>
                          <w:rFonts w:cs="Calibri"/>
                          <w:bCs/>
                          <w:sz w:val="20"/>
                          <w:szCs w:val="20"/>
                        </w:rPr>
                        <w:t>Bacaan 2:</w:t>
                      </w:r>
                      <w:r w:rsidRPr="00F14CFA">
                        <w:rPr>
                          <w:rFonts w:cs="Calibri"/>
                          <w:bCs/>
                          <w:sz w:val="20"/>
                          <w:szCs w:val="20"/>
                        </w:rPr>
                        <w:tab/>
                      </w:r>
                      <w:r w:rsidRPr="00F14CFA">
                        <w:rPr>
                          <w:rFonts w:cs="Calibri Light"/>
                          <w:color w:val="000000"/>
                          <w:sz w:val="20"/>
                          <w:szCs w:val="20"/>
                        </w:rPr>
                        <w:t>Wahyu 21:1-6</w:t>
                      </w:r>
                    </w:p>
                    <w:p w14:paraId="7CFD5FD6" w14:textId="1E23C10E" w:rsidR="00007B79" w:rsidRPr="00C76228" w:rsidRDefault="00007B79" w:rsidP="00007B79">
                      <w:pPr>
                        <w:ind w:left="1260" w:hanging="1260"/>
                        <w:rPr>
                          <w:rFonts w:cs="Calibri"/>
                          <w:bCs/>
                          <w:sz w:val="20"/>
                          <w:szCs w:val="20"/>
                        </w:rPr>
                      </w:pPr>
                      <w:r w:rsidRPr="00F14CFA">
                        <w:rPr>
                          <w:rFonts w:cs="Calibri"/>
                          <w:bCs/>
                          <w:sz w:val="20"/>
                          <w:szCs w:val="20"/>
                        </w:rPr>
                        <w:t>Injil:</w:t>
                      </w:r>
                      <w:r w:rsidRPr="00F14CFA">
                        <w:rPr>
                          <w:rFonts w:cs="Calibri"/>
                          <w:bCs/>
                          <w:sz w:val="20"/>
                          <w:szCs w:val="20"/>
                        </w:rPr>
                        <w:tab/>
                      </w:r>
                      <w:r w:rsidRPr="00F14CFA">
                        <w:rPr>
                          <w:rFonts w:cs="Calibri Light"/>
                          <w:color w:val="000000"/>
                          <w:sz w:val="20"/>
                          <w:szCs w:val="20"/>
                        </w:rPr>
                        <w:t>Yohanes 13:31-35</w:t>
                      </w:r>
                    </w:p>
                  </w:txbxContent>
                </v:textbox>
                <w10:wrap type="through" anchorx="margin"/>
              </v:shape>
            </w:pict>
          </mc:Fallback>
        </mc:AlternateContent>
      </w:r>
    </w:p>
    <w:p w14:paraId="74B3FF18" w14:textId="77777777" w:rsidR="00F14CFA" w:rsidRPr="002B1F70" w:rsidRDefault="00F14CFA" w:rsidP="00F14CFA">
      <w:pPr>
        <w:rPr>
          <w:b/>
          <w:bCs/>
          <w:lang w:val="id-ID"/>
        </w:rPr>
      </w:pPr>
      <w:r w:rsidRPr="002B1F70">
        <w:rPr>
          <w:b/>
          <w:bCs/>
          <w:lang w:val="id-ID"/>
        </w:rPr>
        <w:t>DASAR PEMIKIRAN</w:t>
      </w:r>
    </w:p>
    <w:p w14:paraId="384E25BE" w14:textId="77777777" w:rsidR="00F14CFA" w:rsidRPr="002B1F70" w:rsidRDefault="00F14CFA" w:rsidP="00F14CFA">
      <w:pPr>
        <w:ind w:firstLine="567"/>
        <w:jc w:val="both"/>
        <w:rPr>
          <w:rFonts w:cs="Calibri Light"/>
          <w:spacing w:val="-2"/>
          <w:lang w:val="id-ID"/>
        </w:rPr>
      </w:pPr>
      <w:r w:rsidRPr="002B1F70">
        <w:rPr>
          <w:rFonts w:cs="Calibri Light"/>
          <w:spacing w:val="-2"/>
          <w:lang w:val="id-ID"/>
        </w:rPr>
        <w:t>Tema besar selama Masa Raya Paskah 2025 ini adalah “Mengingat, Percaya dan Menjadi saksi-Nya.” Kita diajak untuk mengingat berbagai peristiwa yang dialami Kristus dalam  karya pelayanan-Nya di dunia, khususnya dalam sengsara, kematian, kebangkitan, dan kenaikan-Nya.</w:t>
      </w:r>
    </w:p>
    <w:p w14:paraId="290AC4C3" w14:textId="77777777" w:rsidR="00F14CFA" w:rsidRPr="002B1F70" w:rsidRDefault="00F14CFA" w:rsidP="00F14CFA">
      <w:pPr>
        <w:ind w:firstLine="567"/>
        <w:jc w:val="both"/>
        <w:rPr>
          <w:rFonts w:cs="Calibri Light"/>
          <w:spacing w:val="-2"/>
          <w:lang w:val="id-ID"/>
        </w:rPr>
      </w:pPr>
      <w:r w:rsidRPr="002B1F70">
        <w:rPr>
          <w:rFonts w:cs="Calibri Light"/>
          <w:spacing w:val="-2"/>
          <w:lang w:val="id-ID"/>
        </w:rPr>
        <w:t>Dalam Minggu Paskah ke lima ini kita diajak untuk mengingat peristiwa ketika Kristus mengadakan perjamuan malam dengan para murid-Nya. Ketika Yudas telah meninggalkan perjamuan malam yang diadakan Yesus dan para murid, Kristus mengajar banyak hal diantarnya: kemuliaan Allah dan perintah untuk saling mengasihi.</w:t>
      </w:r>
    </w:p>
    <w:p w14:paraId="1D2B4568" w14:textId="77777777" w:rsidR="00F14CFA" w:rsidRPr="002B1F70" w:rsidRDefault="00F14CFA" w:rsidP="00F14CFA">
      <w:pPr>
        <w:ind w:firstLine="567"/>
        <w:jc w:val="both"/>
        <w:rPr>
          <w:rFonts w:cs="Calibri Light"/>
          <w:spacing w:val="-2"/>
          <w:lang w:val="id-ID"/>
        </w:rPr>
      </w:pPr>
      <w:r w:rsidRPr="002B1F70">
        <w:rPr>
          <w:rFonts w:cs="Calibri Light"/>
          <w:spacing w:val="-2"/>
          <w:lang w:val="id-ID"/>
        </w:rPr>
        <w:t xml:space="preserve">Melalui bacaan-bacaan hari ini kita akan belajar tentang kemuliaan menurut Tuhan Yesus, tugas kita menjadi saksi kemuliaan Allah dan saling mengasihi sebagai wujud kesaksian kita akan kemuliaan Allah. </w:t>
      </w:r>
    </w:p>
    <w:p w14:paraId="20127515" w14:textId="77777777" w:rsidR="00F14CFA" w:rsidRPr="002B1F70" w:rsidRDefault="00F14CFA" w:rsidP="00F14CFA">
      <w:pPr>
        <w:jc w:val="both"/>
        <w:rPr>
          <w:b/>
          <w:bCs/>
          <w:lang w:val="id-ID"/>
        </w:rPr>
      </w:pPr>
    </w:p>
    <w:p w14:paraId="7F227959" w14:textId="77777777" w:rsidR="00F14CFA" w:rsidRPr="002B1F70" w:rsidRDefault="00F14CFA" w:rsidP="00F14CFA">
      <w:pPr>
        <w:jc w:val="both"/>
        <w:rPr>
          <w:b/>
          <w:bCs/>
          <w:lang w:val="id-ID"/>
        </w:rPr>
      </w:pPr>
    </w:p>
    <w:p w14:paraId="6896398D" w14:textId="77777777" w:rsidR="00F14CFA" w:rsidRPr="002B1F70" w:rsidRDefault="00F14CFA" w:rsidP="00F14CFA">
      <w:pPr>
        <w:jc w:val="both"/>
        <w:rPr>
          <w:b/>
          <w:bCs/>
          <w:lang w:val="id-ID"/>
        </w:rPr>
      </w:pPr>
      <w:r w:rsidRPr="002B1F70">
        <w:rPr>
          <w:b/>
          <w:bCs/>
          <w:lang w:val="id-ID"/>
        </w:rPr>
        <w:t>TAFSIR LEKSIONARIS</w:t>
      </w:r>
    </w:p>
    <w:p w14:paraId="662AB78D" w14:textId="77777777" w:rsidR="00F14CFA" w:rsidRPr="002B1F70" w:rsidRDefault="00F14CFA" w:rsidP="00F14CFA">
      <w:pPr>
        <w:ind w:firstLine="720"/>
        <w:jc w:val="both"/>
        <w:rPr>
          <w:rFonts w:cs="Calibri Light"/>
          <w:b/>
          <w:bCs/>
          <w:lang w:val="id-ID"/>
        </w:rPr>
      </w:pPr>
    </w:p>
    <w:p w14:paraId="0FD09A8E" w14:textId="77777777" w:rsidR="00F14CFA" w:rsidRPr="002B1F70" w:rsidRDefault="00F14CFA" w:rsidP="00F14CFA">
      <w:pPr>
        <w:jc w:val="both"/>
        <w:rPr>
          <w:rFonts w:cs="Calibri Light"/>
          <w:b/>
          <w:bCs/>
          <w:lang w:val="id-ID"/>
        </w:rPr>
      </w:pPr>
      <w:r w:rsidRPr="002B1F70">
        <w:rPr>
          <w:rFonts w:cs="Calibri Light"/>
          <w:b/>
          <w:bCs/>
          <w:lang w:val="id-ID"/>
        </w:rPr>
        <w:t>Kisah Para Rasul 11:1-18</w:t>
      </w:r>
    </w:p>
    <w:p w14:paraId="50C5F680" w14:textId="77777777" w:rsidR="00F14CFA" w:rsidRPr="002B1F70" w:rsidRDefault="00F14CFA" w:rsidP="00F14CFA">
      <w:pPr>
        <w:ind w:firstLine="567"/>
        <w:jc w:val="both"/>
        <w:rPr>
          <w:rFonts w:cs="Calibri Light"/>
          <w:lang w:val="id-ID"/>
        </w:rPr>
      </w:pPr>
      <w:r w:rsidRPr="002B1F70">
        <w:rPr>
          <w:rFonts w:cs="Calibri Light"/>
          <w:lang w:val="id-ID"/>
        </w:rPr>
        <w:t xml:space="preserve">Kisah Para Rasul 11:1-18 merupakan lanjutan dari peristiwa yang terjadi dalam Kisah Para Rasul 10, ketika Petrus mendapat visi dari Allah yang memerintahkan untuk tidak menganggap najis apa yang telah disucikan Allah, yang kemudian mengarah pada penerimaan Injil bagi bangsa non-Yahudi, terutama Kornelius dan keluarganya. Pada pasal ini, Petrus melaporkan peristiwa tersebut kepada para rasul dan saudara-saudara di Yudea yang terkejut karena dia telah bergaul dengan orang bukan Yahudi. </w:t>
      </w:r>
    </w:p>
    <w:p w14:paraId="558E8030" w14:textId="77777777" w:rsidR="00F14CFA" w:rsidRPr="002B1F70" w:rsidRDefault="00F14CFA" w:rsidP="00F14CFA">
      <w:pPr>
        <w:ind w:firstLine="567"/>
        <w:jc w:val="both"/>
        <w:rPr>
          <w:rFonts w:cs="Calibri Light"/>
          <w:lang w:val="id-ID"/>
        </w:rPr>
      </w:pPr>
      <w:r w:rsidRPr="002B1F70">
        <w:rPr>
          <w:rFonts w:cs="Calibri Light"/>
          <w:lang w:val="id-ID"/>
        </w:rPr>
        <w:lastRenderedPageBreak/>
        <w:t>Di bagian awal pasal ini (Kisah Para Rasul 11:1-3), para rasul dan saudara-saudara di Yudea mendengar bahwa Petrus telah mengunjungi rumah orang non-Yahudi dan makan bersama mereka. Mereka merasa terkejut dan memarahi Petrus karena menurut tradisi Yahudi, bergaul dan makan dengan orang bukan Yahudi dianggap sebagai pelanggaran terhadap hukum Taurat. Dalam pandangan mereka, orang non-Yahudi dianggap najis dan tidak layak menerima berkat dari Allah. Namun, mereka belum memahami sepenuhnya rencana Allah yang melampaui batas etnis dan kebangsaan.</w:t>
      </w:r>
    </w:p>
    <w:p w14:paraId="56D89CA9" w14:textId="77777777" w:rsidR="00F14CFA" w:rsidRPr="002B1F70" w:rsidRDefault="00F14CFA" w:rsidP="00F14CFA">
      <w:pPr>
        <w:ind w:firstLine="567"/>
        <w:jc w:val="both"/>
        <w:rPr>
          <w:rFonts w:cs="Calibri Light"/>
          <w:lang w:val="id-ID"/>
        </w:rPr>
      </w:pPr>
      <w:r w:rsidRPr="002B1F70">
        <w:rPr>
          <w:rFonts w:cs="Calibri Light"/>
          <w:lang w:val="id-ID"/>
        </w:rPr>
        <w:t>Dalam  Kisah Para Rasul 11:4-17 Petrus tidak membela dirinya, melainkan menjelaskan secara rinci apa yang telah terjadi. Dia memulai ceritanya dengan menceritakan penglihatannya tentang benda-benda najis yang turun dari langit, yang Allah perintahkan untuk dimakan. Saat Petrus menolak, suara dari surga berkata, "Apa yang telah Allah nyatakan halal, janganlah engkau anggap najis" (Kisah Para Rasul 10:15). Ketika dia merenungkan visi ini, roh Kudus mengarahkannya untuk pergi ke rumah Kornelius.</w:t>
      </w:r>
    </w:p>
    <w:p w14:paraId="4EFED676" w14:textId="77777777" w:rsidR="00F14CFA" w:rsidRPr="002B1F70" w:rsidRDefault="00F14CFA" w:rsidP="00F14CFA">
      <w:pPr>
        <w:ind w:firstLine="567"/>
        <w:jc w:val="both"/>
        <w:rPr>
          <w:rFonts w:cs="Calibri Light"/>
          <w:lang w:val="id-ID"/>
        </w:rPr>
      </w:pPr>
      <w:r w:rsidRPr="002B1F70">
        <w:rPr>
          <w:rFonts w:cs="Calibri Light"/>
          <w:lang w:val="id-ID"/>
        </w:rPr>
        <w:t>Petrus kemudian menjelaskan bagaimana ia bertemu dengan Kornelius, seorang perwira Romawi yang saleh, dan bagaimana Roh Kudus turun kepada mereka, sebagaimana yang terjadi pada para rasul di hari Pentakosta. Petrus mengaitkan pengalaman ini dengan perintah Yesus yang mengajarkan bahwa seluruh umat manusia, baik Yahudi maupun non-Yahudi, dapat menerima keselamatan melalui iman kepada-Nya. Oleh karena itu, Petrus tidak merasa berhak menolak atau menghalangi mereka yang telah disucikan oleh Allah.</w:t>
      </w:r>
    </w:p>
    <w:p w14:paraId="21764942" w14:textId="77777777" w:rsidR="00F14CFA" w:rsidRPr="002B1F70" w:rsidRDefault="00F14CFA" w:rsidP="00F14CFA">
      <w:pPr>
        <w:ind w:firstLine="567"/>
        <w:jc w:val="both"/>
        <w:rPr>
          <w:rFonts w:cs="Calibri Light"/>
          <w:lang w:val="id-ID"/>
        </w:rPr>
      </w:pPr>
      <w:r w:rsidRPr="002B1F70">
        <w:rPr>
          <w:rFonts w:cs="Calibri Light"/>
          <w:lang w:val="id-ID"/>
        </w:rPr>
        <w:t>Setelah mendengar penjelasan Petrus, para rasul dan saudara-saudara di Yerusalem akhirnya menyadari bahwa Allah telah memberikan pertobatan kepada bangsa non-Yahudi juga. Mereka mengakui bahwa Allah tidak membedakan orang berdasarkan latar belakang etnis atau kebangsaan, melainkan menilai hati mereka. Mereka memuji Allah dan berkata, "Jika demikian, Allah telah memberikan pertobatan kepada bangsa-bangsa lain juga, supaya mereka hidup."</w:t>
      </w:r>
    </w:p>
    <w:p w14:paraId="51E51B07" w14:textId="77777777" w:rsidR="00F14CFA" w:rsidRPr="002B1F70" w:rsidRDefault="00F14CFA" w:rsidP="00F14CFA">
      <w:pPr>
        <w:ind w:firstLine="567"/>
        <w:jc w:val="both"/>
        <w:rPr>
          <w:rFonts w:cs="Calibri Light"/>
          <w:b/>
          <w:bCs/>
          <w:lang w:val="id-ID"/>
        </w:rPr>
      </w:pPr>
      <w:r w:rsidRPr="002B1F70">
        <w:rPr>
          <w:rFonts w:cs="Calibri Light"/>
          <w:lang w:val="id-ID"/>
        </w:rPr>
        <w:t xml:space="preserve">Peristiwa ini menegaskan prinsip bahwa Injil bukan hanya untuk orang Yahudi, melainkan juga untuk bangsa-bangsa lain. </w:t>
      </w:r>
      <w:r w:rsidRPr="002B1F70">
        <w:rPr>
          <w:rFonts w:cs="Calibri Light"/>
          <w:lang w:val="id-ID"/>
        </w:rPr>
        <w:lastRenderedPageBreak/>
        <w:t xml:space="preserve">Allah membuka pintu keselamatan bagi semua orang, terlepas dari latar belakang atau identitas etnis. </w:t>
      </w:r>
      <w:r w:rsidRPr="002B1F70">
        <w:rPr>
          <w:rFonts w:cs="Calibri Light"/>
          <w:b/>
          <w:bCs/>
          <w:lang w:val="id-ID"/>
        </w:rPr>
        <w:t>Ini mencerminkan kasih Allah yang universal dan tidak terbatas oleh hukum atau tradisi manusia.</w:t>
      </w:r>
    </w:p>
    <w:p w14:paraId="5D4AC245" w14:textId="77777777" w:rsidR="00F14CFA" w:rsidRPr="002B1F70" w:rsidRDefault="00F14CFA" w:rsidP="00F14CFA">
      <w:pPr>
        <w:ind w:firstLine="567"/>
        <w:jc w:val="both"/>
        <w:rPr>
          <w:rFonts w:cs="Calibri Light"/>
          <w:lang w:val="id-ID"/>
        </w:rPr>
      </w:pPr>
      <w:r w:rsidRPr="002B1F70">
        <w:rPr>
          <w:rFonts w:cs="Calibri Light"/>
          <w:lang w:val="id-ID"/>
        </w:rPr>
        <w:t>Petrus dan para rasul akhirnya memahami bahwa apa yang mereka anggap sebagai batasan adalah bagian dari rencana Allah yang lebih besar. Allah tidak menginginkan umat-Nya terjebak dalam sekat-sekat sosial, tetapi ingin semua orang mengenal dan menerima keselamatan yang hanya ada dalam Yesus Kristus.</w:t>
      </w:r>
    </w:p>
    <w:p w14:paraId="180BAC08" w14:textId="77777777" w:rsidR="00F14CFA" w:rsidRPr="002B1F70" w:rsidRDefault="00F14CFA" w:rsidP="00F14CFA">
      <w:pPr>
        <w:ind w:firstLine="567"/>
        <w:jc w:val="both"/>
        <w:rPr>
          <w:rFonts w:cs="Calibri Light"/>
          <w:lang w:val="id-ID"/>
        </w:rPr>
      </w:pPr>
      <w:r w:rsidRPr="002B1F70">
        <w:rPr>
          <w:rFonts w:cs="Calibri Light"/>
          <w:lang w:val="id-ID"/>
        </w:rPr>
        <w:t>Petrus menuruti pimpinan Roh Kudus untuk pergi ke rumah Kornelius. Tindakan ini menunjukkan pentingnya mendengarkan dan mengikuti petunjuk Roh Kudus, meskipun itu kadang bertentangan dengan kebiasaan atau tradisi yang ada.</w:t>
      </w:r>
    </w:p>
    <w:p w14:paraId="12D37604" w14:textId="77777777" w:rsidR="00F14CFA" w:rsidRPr="002B1F70" w:rsidRDefault="00F14CFA" w:rsidP="00F14CFA">
      <w:pPr>
        <w:ind w:firstLine="567"/>
        <w:jc w:val="both"/>
        <w:rPr>
          <w:rFonts w:cs="Calibri Light"/>
          <w:lang w:val="id-ID"/>
        </w:rPr>
      </w:pPr>
      <w:r w:rsidRPr="002B1F70">
        <w:rPr>
          <w:rFonts w:cs="Calibri Light"/>
          <w:lang w:val="id-ID"/>
        </w:rPr>
        <w:t xml:space="preserve">Kisah dalam Kisah Para Rasul 11:1-18 mengajarkan bahwa </w:t>
      </w:r>
      <w:r w:rsidRPr="002B1F70">
        <w:rPr>
          <w:rFonts w:cs="Calibri Light"/>
          <w:b/>
          <w:bCs/>
          <w:lang w:val="id-ID"/>
        </w:rPr>
        <w:t xml:space="preserve">kasih Allah untuk semua orang tanpa memandang ras, suku, atau kebangsaan. </w:t>
      </w:r>
      <w:r w:rsidRPr="002B1F70">
        <w:rPr>
          <w:rFonts w:cs="Calibri Light"/>
          <w:lang w:val="id-ID"/>
        </w:rPr>
        <w:t>Ini adalah tonggak penting dalam sejarah gereja awal, ketika Injil mulai disampaikan kepada bangsa non-Yahudi. Kita diajak untuk mengikuti teladan Petrus dalam mendengarkan suara Allah, melampaui sekat-sekat yang dibuat oleh manusia, dan menjadi saluran kasih Allah bagi seluruh umat manusia.</w:t>
      </w:r>
    </w:p>
    <w:p w14:paraId="55633964" w14:textId="77777777" w:rsidR="00F14CFA" w:rsidRPr="002B1F70" w:rsidRDefault="00F14CFA" w:rsidP="00F14CFA">
      <w:pPr>
        <w:jc w:val="both"/>
        <w:rPr>
          <w:rFonts w:cs="Calibri Light"/>
          <w:b/>
          <w:bCs/>
          <w:lang w:val="id-ID"/>
        </w:rPr>
      </w:pPr>
    </w:p>
    <w:p w14:paraId="5A9D852C" w14:textId="77777777" w:rsidR="00F14CFA" w:rsidRPr="002B1F70" w:rsidRDefault="00F14CFA" w:rsidP="00F14CFA">
      <w:pPr>
        <w:tabs>
          <w:tab w:val="left" w:pos="720"/>
          <w:tab w:val="center" w:pos="3117"/>
        </w:tabs>
        <w:jc w:val="both"/>
        <w:rPr>
          <w:rFonts w:cs="Calibri Light"/>
          <w:lang w:val="id-ID"/>
        </w:rPr>
      </w:pPr>
      <w:r w:rsidRPr="002B1F70">
        <w:rPr>
          <w:rFonts w:cs="Calibri Light"/>
          <w:b/>
          <w:bCs/>
          <w:lang w:val="id-ID"/>
        </w:rPr>
        <w:t>Mazmur 148</w:t>
      </w:r>
    </w:p>
    <w:p w14:paraId="680ACCA3" w14:textId="77777777" w:rsidR="00F14CFA" w:rsidRPr="002B1F70" w:rsidRDefault="00F14CFA" w:rsidP="00F14CFA">
      <w:pPr>
        <w:tabs>
          <w:tab w:val="left" w:pos="720"/>
          <w:tab w:val="center" w:pos="3117"/>
        </w:tabs>
        <w:ind w:firstLine="567"/>
        <w:jc w:val="both"/>
        <w:rPr>
          <w:rFonts w:cs="Calibri Light"/>
          <w:lang w:val="id-ID"/>
        </w:rPr>
      </w:pPr>
      <w:r w:rsidRPr="002B1F70">
        <w:rPr>
          <w:rFonts w:cs="Calibri Light"/>
          <w:lang w:val="id-ID"/>
        </w:rPr>
        <w:t>Mazmur 148 adalah bagian dari kitab Mazmur yang berisi pujian kepada Tuhan dari segala ciptaan-Nya. Mazmur ini mengajak seluruh alam semesta, baik yang ada di langit maupun di bumi, untuk memuji Tuhan. Secara keseluruhan, mazmur ini menggambarkan kekuasaan dan kebesaran Tuhan sebagai Pencipta yang patut dipuji oleh segala sesuatu yang ada di dunia ini.</w:t>
      </w:r>
    </w:p>
    <w:p w14:paraId="60927B38" w14:textId="77777777" w:rsidR="00F14CFA" w:rsidRPr="002B1F70" w:rsidRDefault="00F14CFA" w:rsidP="00F14CFA">
      <w:pPr>
        <w:tabs>
          <w:tab w:val="left" w:pos="720"/>
          <w:tab w:val="center" w:pos="3117"/>
        </w:tabs>
        <w:ind w:firstLine="567"/>
        <w:jc w:val="both"/>
        <w:rPr>
          <w:rFonts w:cs="Calibri Light"/>
          <w:b/>
          <w:bCs/>
          <w:lang w:val="id-ID"/>
        </w:rPr>
      </w:pPr>
      <w:r w:rsidRPr="002B1F70">
        <w:rPr>
          <w:rFonts w:cs="Calibri Light"/>
          <w:lang w:val="id-ID"/>
        </w:rPr>
        <w:t>Ayat 1-2</w:t>
      </w:r>
      <w:r w:rsidRPr="002B1F70">
        <w:rPr>
          <w:rFonts w:cs="Calibri Light"/>
          <w:b/>
          <w:bCs/>
          <w:lang w:val="id-ID"/>
        </w:rPr>
        <w:t xml:space="preserve"> </w:t>
      </w:r>
      <w:r w:rsidRPr="002B1F70">
        <w:rPr>
          <w:rFonts w:cs="Calibri Light"/>
          <w:lang w:val="id-ID"/>
        </w:rPr>
        <w:t>adalah panggilan pertama untuk memuji Tuhan. Pujian dimulai dari langit dan tempat yang tinggi, yang mengacu pada dimensi surgawi atau alam rohani. Malaikat-malaikat dan seluruh pasukan surga dipanggil untuk memuji Tuhan, karena mereka adalah ciptaan yang pertama dan paling dekat dengan Tuhan. Pujian ini menyatakan kesempurnaan dan kemuliaan Tuhan yang tidak terbatas oleh ruang dan waktu.</w:t>
      </w:r>
    </w:p>
    <w:p w14:paraId="6E8DEC48" w14:textId="77777777" w:rsidR="00F14CFA" w:rsidRPr="002B1F70" w:rsidRDefault="00F14CFA" w:rsidP="00F14CFA">
      <w:pPr>
        <w:tabs>
          <w:tab w:val="left" w:pos="720"/>
          <w:tab w:val="center" w:pos="3117"/>
        </w:tabs>
        <w:ind w:firstLine="567"/>
        <w:jc w:val="both"/>
        <w:rPr>
          <w:rFonts w:cs="Calibri Light"/>
          <w:lang w:val="id-ID"/>
        </w:rPr>
      </w:pPr>
      <w:r w:rsidRPr="002B1F70">
        <w:rPr>
          <w:rFonts w:cs="Calibri Light"/>
          <w:lang w:val="id-ID"/>
        </w:rPr>
        <w:t xml:space="preserve">Pada Ayat 3-6 pemazmur menggambarkan bahwa seluruh unsur alam semesta, yang diciptakan oleh Tuhan, seharusnya </w:t>
      </w:r>
      <w:r w:rsidRPr="002B1F70">
        <w:rPr>
          <w:rFonts w:cs="Calibri Light"/>
          <w:lang w:val="id-ID"/>
        </w:rPr>
        <w:lastRenderedPageBreak/>
        <w:t>memuji-Nya. Matahari, bulan, bintang, dan langit adalah bagian dari ciptaan yang paling tampak oleh manusia. Mereka menunjukkan kebesaran Tuhan dalam penciptaan yang teratur dan indah. Pujian ini mengingatkan umat manusia bahwa Tuhan adalah Pencipta yang menyusun segala sesuatu dengan sempurna dan sesuai dengan tujuan-Nya. Ayat 5 menegaskan bahwa seluruh ciptaan, mulai dari benda langit hingga elemen-elemen alam lainnya, ada karena perintah Tuhan. Segala sesuatu yang ada di dunia ini adalah hasil dari kehendak Tuhan dan seharusnya hidup dalam keharmonisan dengan-Nya. Alam semesta diciptakan dengan hukum-hukum yang tidak bisa berubah. Penciptaan Tuhan itu tetap abadi dan tidak dapat diubah oleh siapa</w:t>
      </w:r>
      <w:r>
        <w:rPr>
          <w:rFonts w:cs="Calibri Light"/>
          <w:lang w:val="id-ID"/>
        </w:rPr>
        <w:t xml:space="preserve"> </w:t>
      </w:r>
      <w:r w:rsidRPr="002B1F70">
        <w:rPr>
          <w:rFonts w:cs="Calibri Light"/>
          <w:lang w:val="id-ID"/>
        </w:rPr>
        <w:t>pun. Ini menunjukkan betapa kuat dan kokohnya kuasa Tuhan dalam mengatur alam semesta.</w:t>
      </w:r>
    </w:p>
    <w:p w14:paraId="55AE82C3" w14:textId="77777777" w:rsidR="00F14CFA" w:rsidRPr="002B1F70" w:rsidRDefault="00F14CFA" w:rsidP="00F14CFA">
      <w:pPr>
        <w:tabs>
          <w:tab w:val="left" w:pos="720"/>
          <w:tab w:val="center" w:pos="3117"/>
        </w:tabs>
        <w:ind w:firstLine="567"/>
        <w:jc w:val="both"/>
        <w:rPr>
          <w:rFonts w:cs="Calibri Light"/>
          <w:lang w:val="id-ID"/>
        </w:rPr>
      </w:pPr>
      <w:r w:rsidRPr="002B1F70">
        <w:rPr>
          <w:rFonts w:cs="Calibri Light"/>
          <w:lang w:val="id-ID"/>
        </w:rPr>
        <w:t>Pujian selanjutnya datang dari bumi dan seluruh isinya (Ayat 7-12). Tidak hanya benda-benda langit yang memuji Tuhan, tetapi seluruh ciptaan di bumi baik yang ada di daratan maupun di lautan diperintahkan untuk memuji Tuhan. Ini mencakup berbagai jenis makhluk hidup, dari binatang besar hingga kecil, dan mencakup seluruh aspek kehidupan di bumi. Tak hanya binatang, tumbuhan pun disebutkan di sini untuk memuji Tuhan. Gunung, bukit, dan pohon-pohonan semuanya adalah bagian dari ciptaan yang menunjukkan kebesaran Tuhan. Mereka memberikan manfaat bagi manusia dan seluruh kehidupan, sehingga mereka juga dipanggil untuk turut serta dalam pujian ini. Setiap bentuk kehidupan, baik yang buas maupun jinak, turut mengungkapkan pujian mereka. Ini menunjukkan bahwa seluruh ciptaan, tak peduli besar atau kecil, kuat atau lemah, semuanya memainkan peran dalam menghormati Tuhan yang Maha Kuasa.</w:t>
      </w:r>
    </w:p>
    <w:p w14:paraId="22DB4F61" w14:textId="77777777" w:rsidR="00F14CFA" w:rsidRPr="002B1F70" w:rsidRDefault="00F14CFA" w:rsidP="00F14CFA">
      <w:pPr>
        <w:tabs>
          <w:tab w:val="left" w:pos="720"/>
          <w:tab w:val="center" w:pos="3117"/>
        </w:tabs>
        <w:ind w:firstLine="567"/>
        <w:jc w:val="both"/>
        <w:rPr>
          <w:rFonts w:cs="Calibri Light"/>
          <w:lang w:val="id-ID"/>
        </w:rPr>
      </w:pPr>
      <w:r w:rsidRPr="002B1F70">
        <w:rPr>
          <w:rFonts w:cs="Calibri Light"/>
          <w:lang w:val="id-ID"/>
        </w:rPr>
        <w:t xml:space="preserve">Pujian selanjutnya diarahkah kepada manusia, terutama kepada pemimpin dan penguasa di bumi Ayat (11-13). Raja-raja dan para pemimpin dunia, yang memiliki kuasa di atas orang banyak, diajak untuk mengakui Tuhan sebagai sumber segala kekuasaan mereka. Ini adalah pengingat bahwa semua kuasa di bumi ini berasal dari Tuhan dan harus digunakan untuk menghormati-Nya. Pujian ini mencakup seluruh lapisan masyarakat, tanpa memandang usia, status, atau peran sosial. Muda-mudi, anak-anak, orang tua, dan semua orang diajak untuk bersama-sama </w:t>
      </w:r>
      <w:r w:rsidRPr="002B1F70">
        <w:rPr>
          <w:rFonts w:cs="Calibri Light"/>
          <w:lang w:val="id-ID"/>
        </w:rPr>
        <w:lastRenderedPageBreak/>
        <w:t>memuji Tuhan. Ini menunjukkan kesetaraan dalam pujian kepada Tuhan, di mana tidak ada yang lebih tinggi atau lebih rendah di hadapan-Nya.</w:t>
      </w:r>
    </w:p>
    <w:p w14:paraId="5280FC3A" w14:textId="77777777" w:rsidR="00F14CFA" w:rsidRPr="002B1F70" w:rsidRDefault="00F14CFA" w:rsidP="00F14CFA">
      <w:pPr>
        <w:tabs>
          <w:tab w:val="left" w:pos="720"/>
          <w:tab w:val="center" w:pos="3117"/>
        </w:tabs>
        <w:ind w:firstLine="567"/>
        <w:jc w:val="both"/>
        <w:rPr>
          <w:rFonts w:cs="Calibri Light"/>
          <w:lang w:val="id-ID"/>
        </w:rPr>
      </w:pPr>
      <w:r w:rsidRPr="002B1F70">
        <w:rPr>
          <w:rFonts w:cs="Calibri Light"/>
          <w:lang w:val="id-ID"/>
        </w:rPr>
        <w:t>Mazmur ini ditutup dengan penegasan akan keagungan nama Tuhan yang melampaui segala sesuatu  (Ayat 14). Pujian yang diberikan oleh ciptaan-Nya bukan hanya karena perintah-Nya, tetapi juga karena Tuhan memiliki kebesaran yang tak terlukiskan. Nama Tuhan adalah yang paling tinggi dan terpuji, lebih dari apa pun yang ada di bumi atau langit.</w:t>
      </w:r>
    </w:p>
    <w:p w14:paraId="39591B8E" w14:textId="77777777" w:rsidR="00F14CFA" w:rsidRPr="002B1F70" w:rsidRDefault="00F14CFA" w:rsidP="00F14CFA">
      <w:pPr>
        <w:tabs>
          <w:tab w:val="left" w:pos="720"/>
          <w:tab w:val="center" w:pos="3117"/>
        </w:tabs>
        <w:ind w:firstLine="567"/>
        <w:jc w:val="both"/>
        <w:rPr>
          <w:rFonts w:cs="Calibri Light"/>
          <w:lang w:val="id-ID"/>
        </w:rPr>
      </w:pPr>
      <w:r w:rsidRPr="002B1F70">
        <w:rPr>
          <w:rFonts w:cs="Calibri Light"/>
          <w:b/>
          <w:bCs/>
          <w:lang w:val="id-ID"/>
        </w:rPr>
        <w:t>Mazmur 148 adalah seruan untuk pujian yang universal dan inklusif.</w:t>
      </w:r>
      <w:r w:rsidRPr="002B1F70">
        <w:rPr>
          <w:rFonts w:cs="Calibri Light"/>
          <w:lang w:val="id-ID"/>
        </w:rPr>
        <w:t xml:space="preserve"> Semua ciptaan, baik yang tampak maupun yang tak tampak, dipanggil untuk memuji Tuhan. Dari malaikat di langit, hingga binatang di bumi, gunung-gunung, pohon-pohon, hingga manusia dari segala usia dan status—semua diperintahkan untuk memuji Tuhan yang adalah Pencipta segala sesuatu. Pujian ini tidak hanya sebagai bentuk penghormatan, tetapi juga sebagai pengakuan akan kebesaran dan kekuasaan Tuhan yang melampaui segala hal.</w:t>
      </w:r>
    </w:p>
    <w:p w14:paraId="2A82F24D" w14:textId="77777777" w:rsidR="00F14CFA" w:rsidRPr="002B1F70" w:rsidRDefault="00F14CFA" w:rsidP="00F14CFA">
      <w:pPr>
        <w:tabs>
          <w:tab w:val="left" w:pos="720"/>
          <w:tab w:val="center" w:pos="3117"/>
        </w:tabs>
        <w:jc w:val="both"/>
        <w:rPr>
          <w:rFonts w:cs="Calibri Light"/>
          <w:lang w:val="id-ID"/>
        </w:rPr>
      </w:pPr>
    </w:p>
    <w:p w14:paraId="7C963408" w14:textId="77777777" w:rsidR="00F14CFA" w:rsidRPr="002B1F70" w:rsidRDefault="00F14CFA" w:rsidP="00F14CFA">
      <w:pPr>
        <w:tabs>
          <w:tab w:val="left" w:pos="720"/>
          <w:tab w:val="center" w:pos="3117"/>
        </w:tabs>
        <w:jc w:val="both"/>
        <w:rPr>
          <w:rFonts w:cs="Calibri Light"/>
          <w:b/>
          <w:bCs/>
          <w:lang w:val="id-ID"/>
        </w:rPr>
      </w:pPr>
      <w:r w:rsidRPr="002B1F70">
        <w:rPr>
          <w:rFonts w:cs="Calibri Light"/>
          <w:b/>
          <w:bCs/>
          <w:lang w:val="id-ID"/>
        </w:rPr>
        <w:t xml:space="preserve">Wahyu 21:1-6 </w:t>
      </w:r>
    </w:p>
    <w:p w14:paraId="295722B9" w14:textId="77777777" w:rsidR="00F14CFA" w:rsidRPr="002B1F70" w:rsidRDefault="00F14CFA" w:rsidP="00F14CFA">
      <w:pPr>
        <w:tabs>
          <w:tab w:val="center" w:pos="3117"/>
        </w:tabs>
        <w:ind w:firstLine="567"/>
        <w:jc w:val="both"/>
        <w:rPr>
          <w:rFonts w:cs="Calibri Light"/>
          <w:lang w:val="id-ID"/>
        </w:rPr>
      </w:pPr>
      <w:r w:rsidRPr="002B1F70">
        <w:rPr>
          <w:rFonts w:cs="Calibri Light"/>
          <w:lang w:val="id-ID"/>
        </w:rPr>
        <w:t xml:space="preserve">Wahyu 21:1-6 adalah bagian dari kitab Wahyu yang menggambarkan visi akhir zaman tentang penciptaan langit dan bumi yang baru, serta janji-janji Tuhan kepada umat-Nya. Ini adalah salah satu bagian yang sangat penuh harapan, yang menggambarkan pemulihan total dan kehidupan kekal di hadapan Tuhan. </w:t>
      </w:r>
    </w:p>
    <w:p w14:paraId="0EDBEAF4" w14:textId="77777777" w:rsidR="00F14CFA" w:rsidRPr="002B1F70" w:rsidRDefault="00F14CFA" w:rsidP="00F14CFA">
      <w:pPr>
        <w:tabs>
          <w:tab w:val="center" w:pos="3117"/>
        </w:tabs>
        <w:ind w:firstLine="567"/>
        <w:jc w:val="both"/>
        <w:rPr>
          <w:rFonts w:cs="Calibri Light"/>
          <w:lang w:val="id-ID"/>
        </w:rPr>
      </w:pPr>
      <w:r w:rsidRPr="002B1F70">
        <w:rPr>
          <w:rFonts w:cs="Calibri Light"/>
          <w:lang w:val="id-ID"/>
        </w:rPr>
        <w:t>Pada ayat pertama, Yohanes menyaksikan sebuah visi luar biasa tentang langit dan bumi yang baru. Dalam konteks ini, langit dan bumi yang lama melambangkan keadaan dunia yang telah jatuh dalam dosa dan dihancurkan akibat murka Allah. "Langit yang pertama dan bumi yang pertama" ini adalah dunia tempat kita hidup sekarang, yang penuh dengan penderitaan, dosa, dan ketidakadilan. Ketika dikatakan bahwa "laut pun tidak ada lagi", ini sering kali dipahami sebagai simbol dari kekacauan dan penderitaan yang diwakili oleh laut dalam Alkitab. Laut adalah tempat yang mengerikan dalam banyak kitab Perjanjian Lama, dan ketidakhadirannya menunjukkan bahwa setelah pemulihan ini, tidak akan ada lagi kesulitan atau konflik.</w:t>
      </w:r>
    </w:p>
    <w:p w14:paraId="25D13AA7" w14:textId="77777777" w:rsidR="00F14CFA" w:rsidRPr="002B1F70" w:rsidRDefault="00F14CFA" w:rsidP="00F14CFA">
      <w:pPr>
        <w:tabs>
          <w:tab w:val="center" w:pos="3117"/>
        </w:tabs>
        <w:ind w:firstLine="567"/>
        <w:jc w:val="both"/>
        <w:rPr>
          <w:rFonts w:cs="Calibri Light"/>
          <w:lang w:val="id-ID"/>
        </w:rPr>
      </w:pPr>
      <w:r w:rsidRPr="002B1F70">
        <w:rPr>
          <w:rFonts w:cs="Calibri Light"/>
          <w:lang w:val="id-ID"/>
        </w:rPr>
        <w:lastRenderedPageBreak/>
        <w:t>Yerusalem yang baru yang disebutkan dalam ayat 2-3 adalah gambaran tentang kediaman Allah bersama umat-Nya. Kota ini bukan hanya tempat yang fisik, tetapi lebih pada kedekatan dan hubungan intim antara Allah dan umat-Nya. Kota yang turun dari surga ini menggambarkan kedatangan Kerajaan Allah yang sempurna, di mana tidak ada lagi perpisahan antara manusia dan Allah. Ada gambaran pengantin perempuan yang berdandan untuk suaminya, yang melambangkan kesucian, kemuliaan, dan kebahagiaan yang sempurna dalam hubungan antara Allah dan umat-Nya.</w:t>
      </w:r>
    </w:p>
    <w:p w14:paraId="66C3F25B" w14:textId="77777777" w:rsidR="00F14CFA" w:rsidRPr="002B1F70" w:rsidRDefault="00F14CFA" w:rsidP="00F14CFA">
      <w:pPr>
        <w:tabs>
          <w:tab w:val="center" w:pos="3117"/>
        </w:tabs>
        <w:ind w:firstLine="567"/>
        <w:jc w:val="both"/>
        <w:rPr>
          <w:rFonts w:cs="Calibri Light"/>
          <w:lang w:val="id-ID"/>
        </w:rPr>
      </w:pPr>
      <w:r w:rsidRPr="002B1F70">
        <w:rPr>
          <w:rFonts w:cs="Calibri Light"/>
          <w:lang w:val="id-ID"/>
        </w:rPr>
        <w:t>Ayat ketiga menekankan kehadiran Allah yang penuh di tengah umat-Nya. Ini adalah puncak dari segala janji Allah, di mana Dia akan berada di antara umat-Nya secara langsung, membawa kehadiran-Nya yang menyelamatkan dan memberdayakan. Konsep ini menggambarkan pemulihan total yang terjadi ketika Allah membuat segala sesuatu baru.</w:t>
      </w:r>
    </w:p>
    <w:p w14:paraId="06357729" w14:textId="77777777" w:rsidR="00F14CFA" w:rsidRPr="002B1F70" w:rsidRDefault="00F14CFA" w:rsidP="00F14CFA">
      <w:pPr>
        <w:tabs>
          <w:tab w:val="center" w:pos="3117"/>
        </w:tabs>
        <w:ind w:firstLine="567"/>
        <w:jc w:val="both"/>
        <w:rPr>
          <w:rFonts w:cs="Calibri Light"/>
          <w:lang w:val="id-ID"/>
        </w:rPr>
      </w:pPr>
      <w:r w:rsidRPr="002B1F70">
        <w:rPr>
          <w:rFonts w:cs="Calibri Light"/>
          <w:lang w:val="id-ID"/>
        </w:rPr>
        <w:t>Ayat 4 merupakan janji penghiburan yang luar biasa bagi umat Tuhan. Kehadiran Allah yang sempurna akan membawa penghapusan segala penderitaan dan kesulitan. Air mata yang sering kali menjadi simbol dari kesedihan dan kesakitan akan dihapuskan, dan tidak akan ada lagi kematian yang memisahkan kita dari orang yang kita cintai, tidak ada lagi perkabungan atau ratapan atas kehilangan, dan tidak ada lagi penderitaan fisik atau emosional. Ini adalah gambaran dari kondisi yang sempurna dan penuh damai yang akan ada dalam kerajaan Allah yang baru.</w:t>
      </w:r>
    </w:p>
    <w:p w14:paraId="4C291B2A" w14:textId="77777777" w:rsidR="00F14CFA" w:rsidRPr="002B1F70" w:rsidRDefault="00F14CFA" w:rsidP="00F14CFA">
      <w:pPr>
        <w:tabs>
          <w:tab w:val="center" w:pos="3117"/>
        </w:tabs>
        <w:ind w:firstLine="567"/>
        <w:jc w:val="both"/>
        <w:rPr>
          <w:rFonts w:cs="Calibri Light"/>
          <w:lang w:val="id-ID"/>
        </w:rPr>
      </w:pPr>
      <w:r w:rsidRPr="002B1F70">
        <w:rPr>
          <w:rFonts w:cs="Calibri Light"/>
          <w:lang w:val="id-ID"/>
        </w:rPr>
        <w:t>Pada ayat 5 dan 6, Tuhan mengonfirmasi bahwa segala sesuatu yang telah disampaikan adalah benar dan dapat dipercaya. Dia adalah "Alpha dan Omega," yang berarti Dia adalah yang pertama dan yang terakhir, Tuhan yang dari kekal hingga kekal. Segala sesuatu dimulai dengan-Nya dan berakhir dengan-Nya. Pernyataan ini menegaskan bahwa segala rencana Allah tidak akan gagal, dan pemulihan segala sesuatu adalah bagian dari rencana-Nya yang sempurna.</w:t>
      </w:r>
    </w:p>
    <w:p w14:paraId="6003E7BB" w14:textId="77777777" w:rsidR="00F14CFA" w:rsidRPr="002B1F70" w:rsidRDefault="00F14CFA" w:rsidP="00F14CFA">
      <w:pPr>
        <w:tabs>
          <w:tab w:val="center" w:pos="3117"/>
        </w:tabs>
        <w:ind w:firstLine="567"/>
        <w:jc w:val="both"/>
        <w:rPr>
          <w:rFonts w:cs="Calibri Light"/>
          <w:lang w:val="id-ID"/>
        </w:rPr>
      </w:pPr>
      <w:r w:rsidRPr="002B1F70">
        <w:rPr>
          <w:rFonts w:cs="Calibri Light"/>
          <w:lang w:val="id-ID"/>
        </w:rPr>
        <w:t>Janji tentang "air hidup" yang diberikan kepada mereka yang dahaga adalah simbol dari kehidupan kekal yang Tuhan berikan kepada umat-Nya. Dalam Kristus, kita menerima hidup yang tidak akan pernah berakhir. Pemberian "air hidup" adalah tanda dari pemeliharaan Allah yang kekal.</w:t>
      </w:r>
    </w:p>
    <w:p w14:paraId="10DDEA19" w14:textId="77777777" w:rsidR="00F14CFA" w:rsidRPr="002B1F70" w:rsidRDefault="00F14CFA" w:rsidP="00F14CFA">
      <w:pPr>
        <w:tabs>
          <w:tab w:val="center" w:pos="3117"/>
        </w:tabs>
        <w:ind w:firstLine="567"/>
        <w:jc w:val="both"/>
        <w:rPr>
          <w:rFonts w:cs="Calibri Light"/>
          <w:lang w:val="id-ID"/>
        </w:rPr>
      </w:pPr>
      <w:r w:rsidRPr="002B1F70">
        <w:rPr>
          <w:rFonts w:cs="Calibri Light"/>
          <w:lang w:val="id-ID"/>
        </w:rPr>
        <w:lastRenderedPageBreak/>
        <w:t>Janji terakhir ini juga menyebutkan tentang kemenangan mereka yang setia. Bagi mereka yang menang, yaitu mereka yang tetap setia kepada Tuhan, akan diberikan segala sesuatu yang dijanjikan: hubungan yang intim dengan Allah, hidup kekal, dan menjadi anak-anak Allah.</w:t>
      </w:r>
    </w:p>
    <w:p w14:paraId="2C6A698B" w14:textId="77777777" w:rsidR="00F14CFA" w:rsidRPr="002B1F70" w:rsidRDefault="00F14CFA" w:rsidP="00F14CFA">
      <w:pPr>
        <w:tabs>
          <w:tab w:val="center" w:pos="3117"/>
        </w:tabs>
        <w:ind w:firstLine="567"/>
        <w:jc w:val="both"/>
        <w:rPr>
          <w:rFonts w:cs="Calibri Light"/>
          <w:lang w:val="id-ID"/>
        </w:rPr>
      </w:pPr>
      <w:r w:rsidRPr="002B1F70">
        <w:rPr>
          <w:rFonts w:cs="Calibri Light"/>
          <w:b/>
          <w:bCs/>
          <w:lang w:val="id-ID"/>
        </w:rPr>
        <w:t xml:space="preserve">Wahyu 21:1-6 menggambarkan gambaran yang sangat indah dan penuh harapan tentang masa depan umat Tuhan, di mana Kasih Allah nyata di antara umat-Nya yang saling mengasihi.   </w:t>
      </w:r>
      <w:r w:rsidRPr="002B1F70">
        <w:rPr>
          <w:rFonts w:cs="Calibri Light"/>
          <w:lang w:val="id-ID"/>
        </w:rPr>
        <w:t>Ini adalah penglihatan tentang dunia yang baru, tanpa penderitaan, kesakitan, dan dosa. Allah akan tinggal di tengah-tengah umat-Nya, dan semua air mata akan dihapuskan. Janji-Nya adalah kehidupan kekal, pemulihan yang sempurna, dan kedamaian abadi di dalam kehadiran-Nya. Sebagai umat-Nya, kita dipanggil untuk mengharapkan janji-janji ini dengan iman dan hidup setia dalam Kristus, karena bagi mereka yang setia, kemenangan dan hidup yang baru adalah bagian dari warisan mereka.</w:t>
      </w:r>
      <w:r w:rsidRPr="002B1F70">
        <w:rPr>
          <w:rFonts w:cs="Calibri Light"/>
          <w:lang w:val="id-ID"/>
        </w:rPr>
        <w:tab/>
      </w:r>
      <w:r w:rsidRPr="002B1F70">
        <w:rPr>
          <w:rFonts w:cs="Calibri Light"/>
          <w:lang w:val="id-ID"/>
        </w:rPr>
        <w:tab/>
      </w:r>
    </w:p>
    <w:p w14:paraId="095FD6A3" w14:textId="77777777" w:rsidR="00F14CFA" w:rsidRPr="002B1F70" w:rsidRDefault="00F14CFA" w:rsidP="00F14CFA">
      <w:pPr>
        <w:jc w:val="both"/>
        <w:rPr>
          <w:rFonts w:cs="Calibri Light"/>
          <w:b/>
          <w:bCs/>
          <w:lang w:val="id-ID"/>
        </w:rPr>
      </w:pPr>
    </w:p>
    <w:p w14:paraId="3CB9D639" w14:textId="77777777" w:rsidR="00F14CFA" w:rsidRPr="002B1F70" w:rsidRDefault="00F14CFA" w:rsidP="00F14CFA">
      <w:pPr>
        <w:jc w:val="both"/>
        <w:rPr>
          <w:rFonts w:cs="Calibri Light"/>
          <w:b/>
          <w:bCs/>
          <w:lang w:val="id-ID"/>
        </w:rPr>
      </w:pPr>
      <w:r w:rsidRPr="002B1F70">
        <w:rPr>
          <w:rFonts w:cs="Calibri Light"/>
          <w:b/>
          <w:bCs/>
          <w:lang w:val="id-ID"/>
        </w:rPr>
        <w:t xml:space="preserve">Yohanes 13:31-35 </w:t>
      </w:r>
    </w:p>
    <w:p w14:paraId="405C2C96" w14:textId="77777777" w:rsidR="00F14CFA" w:rsidRPr="002B1F70" w:rsidRDefault="00F14CFA" w:rsidP="00F14CFA">
      <w:pPr>
        <w:ind w:firstLine="567"/>
        <w:jc w:val="both"/>
        <w:rPr>
          <w:rFonts w:cs="Calibri Light"/>
          <w:lang w:val="id-ID"/>
        </w:rPr>
      </w:pPr>
      <w:r w:rsidRPr="002B1F70">
        <w:rPr>
          <w:rFonts w:cs="Calibri Light"/>
          <w:lang w:val="id-ID"/>
        </w:rPr>
        <w:t xml:space="preserve">Yohanes 13:31-35 adalah bagian dari Injil Yohanes yang berisi pengajaran Yesus kepada murid-murid-Nya setelah Yudas pergi untuk mengkhianati-Nya. Dalam bagian ini, Yesus memberikan amanat baru tentang kasih yang menjadi ciri khas pengikut-Nya. </w:t>
      </w:r>
    </w:p>
    <w:p w14:paraId="2B275534" w14:textId="77777777" w:rsidR="00F14CFA" w:rsidRPr="002B1F70" w:rsidRDefault="00F14CFA" w:rsidP="00F14CFA">
      <w:pPr>
        <w:ind w:firstLine="567"/>
        <w:jc w:val="both"/>
        <w:rPr>
          <w:rFonts w:cs="Calibri Light"/>
          <w:lang w:val="id-ID"/>
        </w:rPr>
      </w:pPr>
      <w:r w:rsidRPr="002B1F70">
        <w:rPr>
          <w:rFonts w:cs="Calibri Light"/>
          <w:lang w:val="id-ID"/>
        </w:rPr>
        <w:t>Setelah Yudas pergi untuk mengkhianati Yesus, Yesus berbicara tentang pemuliaan-Nya. Kata "Anak Manusia" adalah julukan yang sering digunakan oleh Yesus untuk menyebut diri-Nya sendiri. Dengan kata-kata ini, Yesus merujuk kepada saat-saat penderitaan dan penyaliban yang akan segera terjadi, yang meskipun tampaknya hina dan menyakitkan, sebenarnya adalah bagian dari rencana Allah untuk memuliakan Anak-Nya.</w:t>
      </w:r>
    </w:p>
    <w:p w14:paraId="1EFC7626" w14:textId="77777777" w:rsidR="00F14CFA" w:rsidRPr="002B1F70" w:rsidRDefault="00F14CFA" w:rsidP="00F14CFA">
      <w:pPr>
        <w:ind w:firstLine="567"/>
        <w:jc w:val="both"/>
        <w:rPr>
          <w:rFonts w:cs="Calibri Light"/>
          <w:lang w:val="id-ID"/>
        </w:rPr>
      </w:pPr>
      <w:r w:rsidRPr="002B1F70">
        <w:rPr>
          <w:rFonts w:cs="Calibri Light"/>
          <w:b/>
          <w:bCs/>
          <w:lang w:val="id-ID"/>
        </w:rPr>
        <w:t>"Sekarang Anak Manusia dipermuliakan" berarti bahwa melalui penyaliban-Nya, Yesus akan menunjukkan kemuliaan-Nya, dan melalui kematian-Nya, Allah akan dimuliakan. Yesus menyatakan bahwa Allah akan dipermuliakan melalui penderitaan dan pengorbanan-Nya.</w:t>
      </w:r>
      <w:r w:rsidRPr="002B1F70">
        <w:rPr>
          <w:rFonts w:cs="Calibri Light"/>
          <w:lang w:val="id-ID"/>
        </w:rPr>
        <w:t xml:space="preserve"> Kejadian penyaliban dan kebangkitan adalah penggenapan dari rencana Allah untuk menyelamatkan umat manusia.</w:t>
      </w:r>
    </w:p>
    <w:p w14:paraId="564D4381" w14:textId="77777777" w:rsidR="00F14CFA" w:rsidRPr="002B1F70" w:rsidRDefault="00F14CFA" w:rsidP="00F14CFA">
      <w:pPr>
        <w:ind w:firstLine="567"/>
        <w:jc w:val="both"/>
        <w:rPr>
          <w:rFonts w:cs="Calibri Light"/>
          <w:lang w:val="id-ID"/>
        </w:rPr>
      </w:pPr>
      <w:r w:rsidRPr="002B1F70">
        <w:rPr>
          <w:rFonts w:cs="Calibri Light"/>
          <w:lang w:val="id-ID"/>
        </w:rPr>
        <w:t xml:space="preserve">Dalam ayat 33 Tuhan Yesus mulai berbicara tentang </w:t>
      </w:r>
      <w:r w:rsidRPr="002B1F70">
        <w:rPr>
          <w:rFonts w:cs="Calibri Light"/>
          <w:lang w:val="id-ID"/>
        </w:rPr>
        <w:lastRenderedPageBreak/>
        <w:t>keberangkatan-Nya yang akan datang. Dia menyebut para murid sebagai "anak-anak-Ku," menunjukkan kasih sayang dan perhatian-Nya kepada mereka. Yesus memberi tahu mereka bahwa Dia akan segera pergi, dan tempat yang akan Dia tuju (berarti kematian-Nya, kebangkitan-Nya, dan akhirnya kembali kepada Bapa di surga) adalah sesuatu yang tidak bisa diikuti oleh mereka saat itu. Ini adalah pengingat bahwa meskipun Yesus bersama mereka saat ini, ada waktu tertentu di mana mereka tidak akan dapat menyertai-Nya, yang merujuk kepada perpisahan yang akan terjadi dengan penyaliban.</w:t>
      </w:r>
    </w:p>
    <w:p w14:paraId="6D239270" w14:textId="77777777" w:rsidR="00F14CFA" w:rsidRPr="002B1F70" w:rsidRDefault="00F14CFA" w:rsidP="00F14CFA">
      <w:pPr>
        <w:ind w:firstLine="567"/>
        <w:jc w:val="both"/>
        <w:rPr>
          <w:rFonts w:cs="Calibri Light"/>
          <w:lang w:val="id-ID"/>
        </w:rPr>
      </w:pPr>
      <w:r w:rsidRPr="002B1F70">
        <w:rPr>
          <w:rFonts w:cs="Calibri Light"/>
          <w:lang w:val="id-ID"/>
        </w:rPr>
        <w:t>Dalam ayat 34-35 Yesus memberikan perintah baru yang sangat penting bagi kehidupan setiap pengikut-Nya: "Hendaklah kamu saling mengasihi." Kasih ini bukanlah kasih biasa, tetapi kasih yang ditunjukkan oleh Yesus sendiri. "Seperti Aku telah mengasihi kamu" menjadi ukuran dari kasih yang diminta Yesus.</w:t>
      </w:r>
    </w:p>
    <w:p w14:paraId="08B5C615" w14:textId="77777777" w:rsidR="00F14CFA" w:rsidRPr="002B1F70" w:rsidRDefault="00F14CFA" w:rsidP="00F14CFA">
      <w:pPr>
        <w:ind w:firstLine="567"/>
        <w:jc w:val="both"/>
        <w:rPr>
          <w:rFonts w:cs="Calibri Light"/>
          <w:lang w:val="id-ID"/>
        </w:rPr>
      </w:pPr>
      <w:r w:rsidRPr="002B1F70">
        <w:rPr>
          <w:rFonts w:cs="Calibri Light"/>
          <w:lang w:val="id-ID"/>
        </w:rPr>
        <w:t>Kasih Yesus kepada murid-murid-Nya, yang tidak hanya menunjukkan kasih dalam kata-kata tetapi juga dalam tindakan nyata, terutama dengan mengorbankan diri-Nya untuk mereka, menjadi teladan utama bagi setiap orang yang mengikut-Nya.</w:t>
      </w:r>
    </w:p>
    <w:p w14:paraId="0C5CBA97" w14:textId="77777777" w:rsidR="00F14CFA" w:rsidRPr="002B1F70" w:rsidRDefault="00F14CFA" w:rsidP="00F14CFA">
      <w:pPr>
        <w:ind w:firstLine="567"/>
        <w:jc w:val="both"/>
        <w:rPr>
          <w:rFonts w:cs="Calibri Light"/>
          <w:lang w:val="id-ID"/>
        </w:rPr>
      </w:pPr>
      <w:r w:rsidRPr="002B1F70">
        <w:rPr>
          <w:rFonts w:cs="Calibri Light"/>
          <w:b/>
          <w:bCs/>
          <w:lang w:val="id-ID"/>
        </w:rPr>
        <w:t>Kasih antar sesama pengikut Yesus menjadi tanda pengenal yang jelas dan khas dari murid-murid-Nya. Dunia akan mengenali bahwa seseorang adalah murid Yesus melalui kasih yang mereka tunjukkan satu sama lain.</w:t>
      </w:r>
      <w:r w:rsidRPr="002B1F70">
        <w:rPr>
          <w:rFonts w:cs="Calibri Light"/>
          <w:lang w:val="id-ID"/>
        </w:rPr>
        <w:t xml:space="preserve"> Kasih ini bukanlah kasih yang bersifat sementara atau berdasarkan kepentingan pribadi, tetapi kasih yang murni dan tulus, yang mengarah kepada pengorbanan dan pelayanan.</w:t>
      </w:r>
    </w:p>
    <w:p w14:paraId="5C6EE761" w14:textId="77777777" w:rsidR="00F14CFA" w:rsidRPr="002B1F70" w:rsidRDefault="00F14CFA" w:rsidP="00F14CFA">
      <w:pPr>
        <w:ind w:firstLine="567"/>
        <w:jc w:val="both"/>
        <w:rPr>
          <w:b/>
          <w:bCs/>
          <w:lang w:val="id-ID"/>
        </w:rPr>
      </w:pPr>
      <w:r w:rsidRPr="002B1F70">
        <w:rPr>
          <w:rFonts w:cs="Calibri Light"/>
          <w:lang w:val="id-ID"/>
        </w:rPr>
        <w:t>Yohanes 13:31-35 mengajarkan bahwa meskipun Yesus akan segera menghadapi penderitaan, Dia memberikan perintah yang sangat penting kepada murid-murid-Nya, yaitu untuk saling mengasihi. Kasih ini adalah ciri khas dari kehidupan orang Kristen yang sejati dan menjadi tanda bahwa mereka adalah pengikut Yesus. Kasih yang dimaksud adalah kasih yang mengarah pada pengorbanan diri, sebagaimana yang Yesus tunjukkan kepada mereka. Oleh karena itu, kasih menjadi inti dari hidup Kristen dan merupakan cara dunia mengenali para pengikut Kristus.</w:t>
      </w:r>
    </w:p>
    <w:p w14:paraId="25AF5ABE" w14:textId="77777777" w:rsidR="00F14CFA" w:rsidRPr="002B1F70" w:rsidRDefault="00F14CFA" w:rsidP="00F14CFA">
      <w:pPr>
        <w:rPr>
          <w:b/>
          <w:bCs/>
          <w:lang w:val="id-ID"/>
        </w:rPr>
      </w:pPr>
    </w:p>
    <w:p w14:paraId="5338F115" w14:textId="77777777" w:rsidR="00F14CFA" w:rsidRDefault="00F14CFA" w:rsidP="00F14CFA">
      <w:pPr>
        <w:rPr>
          <w:b/>
          <w:bCs/>
          <w:lang w:val="id-ID"/>
        </w:rPr>
      </w:pPr>
    </w:p>
    <w:p w14:paraId="454BA92B" w14:textId="77777777" w:rsidR="00F14CFA" w:rsidRPr="002B1F70" w:rsidRDefault="00F14CFA" w:rsidP="00F14CFA">
      <w:pPr>
        <w:rPr>
          <w:b/>
          <w:bCs/>
          <w:lang w:val="id-ID"/>
        </w:rPr>
      </w:pPr>
    </w:p>
    <w:p w14:paraId="4A858619" w14:textId="77777777" w:rsidR="00F14CFA" w:rsidRPr="002B1F70" w:rsidRDefault="00F14CFA" w:rsidP="00F14CFA">
      <w:pPr>
        <w:rPr>
          <w:b/>
          <w:bCs/>
          <w:lang w:val="id-ID"/>
        </w:rPr>
      </w:pPr>
      <w:r w:rsidRPr="002B1F70">
        <w:rPr>
          <w:b/>
          <w:bCs/>
          <w:lang w:val="id-ID"/>
        </w:rPr>
        <w:lastRenderedPageBreak/>
        <w:t>BERITA YANG AKAN DISAMPAIKAN</w:t>
      </w:r>
    </w:p>
    <w:p w14:paraId="7F765441" w14:textId="77777777" w:rsidR="00F14CFA" w:rsidRPr="002B1F70" w:rsidRDefault="00F14CFA" w:rsidP="00F14CFA">
      <w:pPr>
        <w:ind w:firstLine="567"/>
        <w:jc w:val="both"/>
        <w:rPr>
          <w:lang w:val="id-ID"/>
        </w:rPr>
      </w:pPr>
      <w:r w:rsidRPr="002B1F70">
        <w:rPr>
          <w:lang w:val="id-ID"/>
        </w:rPr>
        <w:t>Menjadi saksi kemuliaan-Nya, berarti memberitakan kemuliaan Kristus. Kemuliaan Kristus adalah merendahkan diri jadi manusia, rela menderita dan sengsara sampai mati di kayu salib karena kasih-Nya kepada manusia berdosa. Kemuliaan Allah berbeda dengan konsep kemuliaan menurut dunia. Kemuliaan menurut Allah adalah saat-saat bersedia berk</w:t>
      </w:r>
      <w:r>
        <w:rPr>
          <w:lang w:val="id-ID"/>
        </w:rPr>
        <w:t>e</w:t>
      </w:r>
      <w:r w:rsidRPr="002B1F70">
        <w:rPr>
          <w:lang w:val="id-ID"/>
        </w:rPr>
        <w:t>rban, merendahkan diri sebagai wujud kasih kepada orang lain. Berita ini dapat dilihat dengan jelas dalam Injil Yohanes 13:31-32.</w:t>
      </w:r>
    </w:p>
    <w:p w14:paraId="798B4662" w14:textId="77777777" w:rsidR="00F14CFA" w:rsidRPr="002B1F70" w:rsidRDefault="00F14CFA" w:rsidP="00F14CFA">
      <w:pPr>
        <w:ind w:firstLine="567"/>
        <w:jc w:val="both"/>
        <w:rPr>
          <w:lang w:val="id-ID"/>
        </w:rPr>
      </w:pPr>
      <w:r w:rsidRPr="002B1F70">
        <w:rPr>
          <w:lang w:val="id-ID"/>
        </w:rPr>
        <w:t>Menjadi saksi kemuliaan-Nya juga berarti menaati perintah-Nya untuk saling mengasihi. Berita ini dapat dilihat dengan jelas dalam Injil Yohanes 13:34-35.</w:t>
      </w:r>
    </w:p>
    <w:p w14:paraId="6F1818B5" w14:textId="77777777" w:rsidR="00F14CFA" w:rsidRPr="002B1F70" w:rsidRDefault="00F14CFA" w:rsidP="00F14CFA">
      <w:pPr>
        <w:ind w:firstLine="567"/>
        <w:jc w:val="both"/>
        <w:rPr>
          <w:lang w:val="id-ID"/>
        </w:rPr>
      </w:pPr>
      <w:r w:rsidRPr="002B1F70">
        <w:rPr>
          <w:lang w:val="id-ID"/>
        </w:rPr>
        <w:t>Saling mengasihi dapat diwujudkan dengan perilaku anti diskriminasi. Anak-anak Tuhan diminta untuk mengasihi semua orang tanpa kecuali. Berita ini dapat dilihat dengan jelas dalam Kisah Para Rasul 11:1-18. Rasul Petrus dan murid-murid yang lain diperbarui pemahamannya tentang siapakah sesama yang harus dikasihi. Allah mengasihi semua orang tanpa memandang latar belakang orang tersebut. Oleh karenanya setiap murid Kristus diminta untuk mengasihi semua orang tanpa adanya diskriminasi.</w:t>
      </w:r>
    </w:p>
    <w:p w14:paraId="0A78C261" w14:textId="77777777" w:rsidR="00F14CFA" w:rsidRPr="002B1F70" w:rsidRDefault="00F14CFA" w:rsidP="00F14CFA">
      <w:pPr>
        <w:tabs>
          <w:tab w:val="left" w:pos="720"/>
          <w:tab w:val="center" w:pos="3117"/>
        </w:tabs>
        <w:ind w:firstLine="567"/>
        <w:jc w:val="both"/>
        <w:rPr>
          <w:rFonts w:cs="Calibri Light"/>
          <w:lang w:val="id-ID"/>
        </w:rPr>
      </w:pPr>
      <w:r w:rsidRPr="002B1F70">
        <w:rPr>
          <w:lang w:val="id-ID"/>
        </w:rPr>
        <w:t xml:space="preserve">Dalam Mazmur 148 kita melihat bahwa semua ciptaan memuji Allah. Semua ciptaan, tanpa terkecuali memiliki kesempatan untuk memuji Allah. Keadaan tanpa diskriminasi adalah keadaan yang digambarkan dalam Wahyu 21:1-6. </w:t>
      </w:r>
      <w:r w:rsidRPr="002B1F70">
        <w:rPr>
          <w:rFonts w:cs="Calibri Light"/>
          <w:lang w:val="id-ID"/>
        </w:rPr>
        <w:t xml:space="preserve">Keadaan yang demikian menggambarkan pemulihan total dan kehidupan kekal di hadapan Tuhan. </w:t>
      </w:r>
    </w:p>
    <w:p w14:paraId="55C5C8FF" w14:textId="77777777" w:rsidR="00F14CFA" w:rsidRPr="002B1F70" w:rsidRDefault="00F14CFA" w:rsidP="00F14CFA">
      <w:pPr>
        <w:tabs>
          <w:tab w:val="left" w:pos="720"/>
          <w:tab w:val="center" w:pos="3117"/>
        </w:tabs>
        <w:ind w:firstLine="567"/>
        <w:jc w:val="both"/>
        <w:rPr>
          <w:rFonts w:cs="Calibri Light"/>
          <w:lang w:val="id-ID"/>
        </w:rPr>
      </w:pPr>
      <w:r w:rsidRPr="002B1F70">
        <w:rPr>
          <w:rFonts w:cs="Calibri Light"/>
          <w:lang w:val="id-ID"/>
        </w:rPr>
        <w:t>Dengan demikian, menjadi saksi kemuliaan-Nya berarti bersedia merendahkan diri, berk</w:t>
      </w:r>
      <w:r>
        <w:rPr>
          <w:rFonts w:cs="Calibri Light"/>
          <w:lang w:val="id-ID"/>
        </w:rPr>
        <w:t>u</w:t>
      </w:r>
      <w:r w:rsidRPr="002B1F70">
        <w:rPr>
          <w:rFonts w:cs="Calibri Light"/>
          <w:lang w:val="id-ID"/>
        </w:rPr>
        <w:t>rb</w:t>
      </w:r>
      <w:r>
        <w:rPr>
          <w:rFonts w:cs="Calibri Light"/>
          <w:lang w:val="id-ID"/>
        </w:rPr>
        <w:t>a</w:t>
      </w:r>
      <w:r w:rsidRPr="002B1F70">
        <w:rPr>
          <w:rFonts w:cs="Calibri Light"/>
          <w:lang w:val="id-ID"/>
        </w:rPr>
        <w:t xml:space="preserve">n bagi orang lain dengan dasar kasih kepada semua orang tanpa diskriminasi. Menjadi saksi kemuliaan-Nya berarti mengasihi sesama tanpa diskriminasi. </w:t>
      </w:r>
    </w:p>
    <w:p w14:paraId="1FBCBC99" w14:textId="77777777" w:rsidR="00F14CFA" w:rsidRPr="002B1F70" w:rsidRDefault="00F14CFA" w:rsidP="00F14CFA">
      <w:pPr>
        <w:jc w:val="both"/>
        <w:rPr>
          <w:lang w:val="id-ID"/>
        </w:rPr>
      </w:pPr>
    </w:p>
    <w:p w14:paraId="269C0AE2" w14:textId="77777777" w:rsidR="00F14CFA" w:rsidRPr="002B1F70" w:rsidRDefault="00F14CFA" w:rsidP="00F14CFA">
      <w:pPr>
        <w:jc w:val="both"/>
        <w:rPr>
          <w:b/>
          <w:bCs/>
          <w:lang w:val="id-ID"/>
        </w:rPr>
      </w:pPr>
    </w:p>
    <w:p w14:paraId="26D1AEAC" w14:textId="77777777" w:rsidR="00F14CFA" w:rsidRDefault="00F14CFA">
      <w:pPr>
        <w:rPr>
          <w:b/>
          <w:bCs/>
          <w:lang w:val="id-ID"/>
        </w:rPr>
      </w:pPr>
      <w:r>
        <w:rPr>
          <w:b/>
          <w:bCs/>
          <w:lang w:val="id-ID"/>
        </w:rPr>
        <w:br w:type="page"/>
      </w:r>
    </w:p>
    <w:p w14:paraId="4B5A36A6" w14:textId="02A59F02" w:rsidR="00F14CFA" w:rsidRPr="002B1F70" w:rsidRDefault="00F14CFA" w:rsidP="00F14CFA">
      <w:pPr>
        <w:jc w:val="both"/>
        <w:rPr>
          <w:b/>
          <w:bCs/>
          <w:lang w:val="id-ID"/>
        </w:rPr>
      </w:pPr>
      <w:r w:rsidRPr="002B1F70">
        <w:rPr>
          <w:b/>
          <w:bCs/>
          <w:lang w:val="id-ID"/>
        </w:rPr>
        <w:lastRenderedPageBreak/>
        <w:t>KHOTBAH JANGKEP</w:t>
      </w:r>
    </w:p>
    <w:p w14:paraId="5EEF6122" w14:textId="77777777" w:rsidR="00F14CFA" w:rsidRPr="002B1F70" w:rsidRDefault="00F14CFA" w:rsidP="00F14CFA">
      <w:pPr>
        <w:jc w:val="both"/>
        <w:rPr>
          <w:rFonts w:cs="Tahoma"/>
          <w:b/>
          <w:bCs/>
          <w:lang w:val="id-ID"/>
        </w:rPr>
      </w:pPr>
    </w:p>
    <w:p w14:paraId="206E4599" w14:textId="77777777" w:rsidR="00F14CFA" w:rsidRPr="002B1F70" w:rsidRDefault="00F14CFA" w:rsidP="00F14CFA">
      <w:pPr>
        <w:jc w:val="center"/>
        <w:rPr>
          <w:rFonts w:cs="Calibri Light"/>
          <w:b/>
          <w:bCs/>
          <w:lang w:val="id-ID"/>
        </w:rPr>
      </w:pPr>
      <w:r w:rsidRPr="002B1F70">
        <w:rPr>
          <w:rFonts w:cs="Calibri Light"/>
          <w:b/>
          <w:bCs/>
          <w:lang w:val="id-ID"/>
        </w:rPr>
        <w:t>“Menjadi Saksi Kemuliaan-Nya”</w:t>
      </w:r>
    </w:p>
    <w:p w14:paraId="4170B5CE" w14:textId="77777777" w:rsidR="00F14CFA" w:rsidRPr="002B1F70" w:rsidRDefault="00F14CFA" w:rsidP="00F14CFA">
      <w:pPr>
        <w:jc w:val="both"/>
        <w:rPr>
          <w:rFonts w:cs="Calibri Light"/>
          <w:spacing w:val="-2"/>
          <w:lang w:val="id-ID"/>
        </w:rPr>
      </w:pPr>
    </w:p>
    <w:p w14:paraId="1BFB74A8" w14:textId="77777777" w:rsidR="00F14CFA" w:rsidRPr="002B1F70" w:rsidRDefault="00F14CFA" w:rsidP="00F14CFA">
      <w:pPr>
        <w:jc w:val="both"/>
        <w:rPr>
          <w:rFonts w:cs="Calibri Light"/>
          <w:b/>
          <w:bCs/>
          <w:spacing w:val="-2"/>
          <w:lang w:val="id-ID"/>
        </w:rPr>
      </w:pPr>
      <w:r w:rsidRPr="002B1F70">
        <w:rPr>
          <w:rFonts w:cs="Calibri Light"/>
          <w:b/>
          <w:bCs/>
          <w:spacing w:val="-2"/>
          <w:lang w:val="id-ID"/>
        </w:rPr>
        <w:t>Konsep Kemuliaan</w:t>
      </w:r>
    </w:p>
    <w:p w14:paraId="18B71C30" w14:textId="77777777" w:rsidR="00F14CFA" w:rsidRPr="002B1F70" w:rsidRDefault="00F14CFA" w:rsidP="00F14CFA">
      <w:pPr>
        <w:jc w:val="both"/>
        <w:rPr>
          <w:rFonts w:cs="Calibri Light"/>
          <w:spacing w:val="-2"/>
          <w:lang w:val="id-ID"/>
        </w:rPr>
      </w:pPr>
      <w:r w:rsidRPr="002B1F70">
        <w:rPr>
          <w:rFonts w:cs="Calibri Light"/>
          <w:spacing w:val="-2"/>
          <w:lang w:val="id-ID"/>
        </w:rPr>
        <w:t xml:space="preserve">Kemuliaan adalah konsep yang penting dalam banyak tradisi dan keyakinan, termasuk dalam Alkitab. Namun, kemuliaan menurut dunia sering kali berbeda dengan kemuliaan menurut ajaran Alkitab. </w:t>
      </w:r>
    </w:p>
    <w:p w14:paraId="43C11808" w14:textId="77777777" w:rsidR="00F14CFA" w:rsidRPr="002B1F70" w:rsidRDefault="00F14CFA" w:rsidP="00F14CFA">
      <w:pPr>
        <w:jc w:val="both"/>
        <w:rPr>
          <w:rFonts w:cs="Calibri Light"/>
          <w:b/>
          <w:bCs/>
          <w:spacing w:val="-2"/>
          <w:lang w:val="id-ID"/>
        </w:rPr>
      </w:pPr>
    </w:p>
    <w:p w14:paraId="61C3C664" w14:textId="77777777" w:rsidR="00F14CFA" w:rsidRPr="002B1F70" w:rsidRDefault="00F14CFA" w:rsidP="00F14CFA">
      <w:pPr>
        <w:jc w:val="both"/>
        <w:rPr>
          <w:rFonts w:cs="Calibri Light"/>
          <w:b/>
          <w:bCs/>
          <w:spacing w:val="-2"/>
          <w:lang w:val="id-ID"/>
        </w:rPr>
      </w:pPr>
      <w:r w:rsidRPr="002B1F70">
        <w:rPr>
          <w:rFonts w:cs="Calibri Light"/>
          <w:b/>
          <w:bCs/>
          <w:spacing w:val="-2"/>
          <w:lang w:val="id-ID"/>
        </w:rPr>
        <w:t xml:space="preserve">Konsep Kemuliaan Menurut Dunia </w:t>
      </w:r>
    </w:p>
    <w:p w14:paraId="2E9EE237" w14:textId="77777777" w:rsidR="00F14CFA" w:rsidRPr="002B1F70" w:rsidRDefault="00F14CFA" w:rsidP="00F14CFA">
      <w:pPr>
        <w:ind w:firstLine="567"/>
        <w:jc w:val="both"/>
        <w:rPr>
          <w:rFonts w:cs="Calibri Light"/>
          <w:spacing w:val="-2"/>
          <w:lang w:val="id-ID"/>
        </w:rPr>
      </w:pPr>
      <w:r w:rsidRPr="002B1F70">
        <w:rPr>
          <w:rFonts w:cs="Calibri Light"/>
          <w:spacing w:val="-2"/>
          <w:lang w:val="id-ID"/>
        </w:rPr>
        <w:t>Kemuliaan menurut dunia sering kali dipahami sebagai sesuatu yang berhubungan dengan prestasi, kekayaan, status sosial, kekuasaan, dan pengakuan manusia. Kemuliaan duniawi sering kali dinilai berdasarkan faktor-faktor eksternal dan pencapaian yang terlihat oleh masyarakat. Kemuliaan dunia sering kali dilihat dari pencapaian seseorang dalam karier, pekerjaan, atau dunia hiburan. Ini termasuk pengakuan, penghargaan, dan pujian yang diterima dari orang lain.</w:t>
      </w:r>
    </w:p>
    <w:p w14:paraId="2059236F" w14:textId="77777777" w:rsidR="00F14CFA" w:rsidRPr="002B1F70" w:rsidRDefault="00F14CFA" w:rsidP="00F14CFA">
      <w:pPr>
        <w:ind w:firstLine="567"/>
        <w:jc w:val="both"/>
        <w:rPr>
          <w:rFonts w:cs="Calibri Light"/>
          <w:spacing w:val="-2"/>
          <w:lang w:val="id-ID"/>
        </w:rPr>
      </w:pPr>
      <w:r w:rsidRPr="002B1F70">
        <w:rPr>
          <w:rFonts w:cs="Calibri Light"/>
          <w:spacing w:val="-2"/>
          <w:lang w:val="id-ID"/>
        </w:rPr>
        <w:t>Kemuliaan duniawi juga dapat berarti memiliki harta yang melimpah, kemewahan, dan barang-barang mewah sebagai simbol status dan keberhasilan. Seseorang yang memiliki pengaruh besar atau kekuasaan, baik dalam politik, ekonomi, atau budaya, sering dianggap "mulia" dalam pandangan dunia. Kemuliaan sering kali dipahami sebagai hasil dari usaha dan kerja keras seseorang untuk mengatasi tantangan dan meraih tujuan pribadi. Kemuliaan dunia sering kali bersifat egois dan berpusat pada diri sendiri. Orang yang mengejar kemuliaan duniawi sering kali menginginkan pengakuan, pujian, dan penghargaan dari sesama. Sebagian besar motivasi di balik pencapaian ini adalah untuk memperoleh kepuasan pribadi dan meningkatkan posisi sosial.</w:t>
      </w:r>
    </w:p>
    <w:p w14:paraId="16B12FCB" w14:textId="77777777" w:rsidR="00F14CFA" w:rsidRPr="002B1F70" w:rsidRDefault="00F14CFA" w:rsidP="00F14CFA">
      <w:pPr>
        <w:jc w:val="both"/>
        <w:rPr>
          <w:rFonts w:cs="Calibri Light"/>
          <w:b/>
          <w:bCs/>
          <w:spacing w:val="-2"/>
          <w:lang w:val="id-ID"/>
        </w:rPr>
      </w:pPr>
    </w:p>
    <w:p w14:paraId="268349C0" w14:textId="77777777" w:rsidR="00F14CFA" w:rsidRPr="002B1F70" w:rsidRDefault="00F14CFA" w:rsidP="00F14CFA">
      <w:pPr>
        <w:jc w:val="both"/>
        <w:rPr>
          <w:rFonts w:cs="Calibri Light"/>
          <w:b/>
          <w:bCs/>
          <w:spacing w:val="-2"/>
          <w:lang w:val="id-ID"/>
        </w:rPr>
      </w:pPr>
      <w:r w:rsidRPr="002B1F70">
        <w:rPr>
          <w:rFonts w:cs="Calibri Light"/>
          <w:b/>
          <w:bCs/>
          <w:spacing w:val="-2"/>
          <w:lang w:val="id-ID"/>
        </w:rPr>
        <w:t>Konsep Kemuliaan Menurut Alkitab</w:t>
      </w:r>
    </w:p>
    <w:p w14:paraId="15B11DC6" w14:textId="77777777" w:rsidR="00F14CFA" w:rsidRPr="002B1F70" w:rsidRDefault="00F14CFA" w:rsidP="00F14CFA">
      <w:pPr>
        <w:ind w:firstLine="567"/>
        <w:jc w:val="both"/>
        <w:rPr>
          <w:rFonts w:cs="Calibri Light"/>
          <w:b/>
          <w:bCs/>
          <w:spacing w:val="-2"/>
          <w:lang w:val="id-ID"/>
        </w:rPr>
      </w:pPr>
      <w:r w:rsidRPr="002B1F70">
        <w:rPr>
          <w:rFonts w:cs="Calibri Light"/>
          <w:spacing w:val="-2"/>
          <w:lang w:val="id-ID"/>
        </w:rPr>
        <w:t xml:space="preserve">Kemuliaan menurut Alkitab, khususnya menurut bacaan Injil hari ini memiliki pemahaman yang sangat berbeda. </w:t>
      </w:r>
      <w:r w:rsidRPr="002B1F70">
        <w:rPr>
          <w:rFonts w:cs="Calibri Light"/>
          <w:b/>
          <w:bCs/>
          <w:spacing w:val="-2"/>
          <w:lang w:val="id-ID"/>
        </w:rPr>
        <w:t xml:space="preserve">Dalam Alkitab, kemuliaan tidak selalu berkaitan dengan kekayaan atau prestasi pribadi, melainkan dengan kerendahan hati, pengorbanan, dan pelayanan kepada sesama. </w:t>
      </w:r>
    </w:p>
    <w:p w14:paraId="46CFF24C" w14:textId="77777777" w:rsidR="00F14CFA" w:rsidRPr="002B1F70" w:rsidRDefault="00F14CFA" w:rsidP="00F14CFA">
      <w:pPr>
        <w:ind w:firstLine="567"/>
        <w:jc w:val="both"/>
        <w:rPr>
          <w:rFonts w:cs="Calibri Light"/>
          <w:spacing w:val="-2"/>
          <w:lang w:val="id-ID"/>
        </w:rPr>
      </w:pPr>
      <w:r w:rsidRPr="002B1F70">
        <w:rPr>
          <w:rFonts w:cs="Calibri Light"/>
          <w:spacing w:val="-2"/>
          <w:lang w:val="id-ID"/>
        </w:rPr>
        <w:lastRenderedPageBreak/>
        <w:t>"Sekarang Anak Manusia dipermuliakan" melalui penyaliban-Nya, Yesus akan menunjukkan kemuliaan-Nya, dan melalui kematian-Nya, Allah akan dimuliakan. Yesus menyatakan bahwa Allah akan dipermuliakan melalui penderitaan dan pengorbanan-Nya. Kejadian penyaliban dan kebangkitan adalah penggenapan dari rencana Allah untuk menyelamatkan umat manusia. Allah dipermuliakan karena Ia merelakan Anak-Nya yang tunggal, merendahkan diri jadi manusia, berk</w:t>
      </w:r>
      <w:r>
        <w:rPr>
          <w:rFonts w:cs="Calibri Light"/>
          <w:spacing w:val="-2"/>
          <w:lang w:val="id-ID"/>
        </w:rPr>
        <w:t>u</w:t>
      </w:r>
      <w:r w:rsidRPr="002B1F70">
        <w:rPr>
          <w:rFonts w:cs="Calibri Light"/>
          <w:spacing w:val="-2"/>
          <w:lang w:val="id-ID"/>
        </w:rPr>
        <w:t>rban, menderita sampai mati di kayu salib untuk menebus manusia dari kuasa dosa.</w:t>
      </w:r>
    </w:p>
    <w:p w14:paraId="328F1E62" w14:textId="77777777" w:rsidR="00F14CFA" w:rsidRPr="002B1F70" w:rsidRDefault="00F14CFA" w:rsidP="00F14CFA">
      <w:pPr>
        <w:ind w:firstLine="567"/>
        <w:jc w:val="both"/>
        <w:rPr>
          <w:lang w:val="id-ID"/>
        </w:rPr>
      </w:pPr>
      <w:r w:rsidRPr="002B1F70">
        <w:rPr>
          <w:lang w:val="id-ID"/>
        </w:rPr>
        <w:t>Kemuliaan Kristus adalah merendahkan diri jadi manusia, rela menderita dan sengsara sampai mati di kayu salib karena kasih-Nya kepada manusia berdosa. Dengan demikian semakin jelas bahwa kemuliaan Allah berbeda dengan konsep kemuliaan menurut dunia. Kemuliaan menurut Allah adalah saat-saat bersedia berk</w:t>
      </w:r>
      <w:r>
        <w:rPr>
          <w:lang w:val="id-ID"/>
        </w:rPr>
        <w:t>u</w:t>
      </w:r>
      <w:r w:rsidRPr="002B1F70">
        <w:rPr>
          <w:lang w:val="id-ID"/>
        </w:rPr>
        <w:t>rban, merendahkan diri sebagai wujud kasih kepada orang lain seperti yang tersirat dalam Injil Yohanes 13:31-32.</w:t>
      </w:r>
    </w:p>
    <w:p w14:paraId="378D6819" w14:textId="77777777" w:rsidR="00F14CFA" w:rsidRPr="002B1F70" w:rsidRDefault="00F14CFA" w:rsidP="00F14CFA">
      <w:pPr>
        <w:ind w:firstLine="567"/>
        <w:jc w:val="both"/>
        <w:rPr>
          <w:rFonts w:cs="Calibri Light"/>
          <w:spacing w:val="-2"/>
          <w:lang w:val="id-ID"/>
        </w:rPr>
      </w:pPr>
      <w:r w:rsidRPr="002B1F70">
        <w:rPr>
          <w:rFonts w:cs="Calibri Light"/>
          <w:b/>
          <w:bCs/>
          <w:spacing w:val="-2"/>
          <w:lang w:val="id-ID"/>
        </w:rPr>
        <w:t>Kemuliaan menurut Alkitab sering kali diukur berdasarkan ketaatan kita terhadap kehendak Tuhan dan hidup menurut prinsip-prinsip-Nya.</w:t>
      </w:r>
      <w:r w:rsidRPr="002B1F70">
        <w:rPr>
          <w:rFonts w:cs="Calibri Light"/>
          <w:spacing w:val="-2"/>
          <w:lang w:val="id-ID"/>
        </w:rPr>
        <w:t xml:space="preserve"> Dalam bacaan Injil Yohanes 13: 31-35  Tuhan Yesus memberikan perintah baru yang sangat penting bagi kehidupan setiap pengikut-Nya: "Hendaklah kamu saling mengasihi. Kasih Yesus kepada murid-murid-Nya, yang tidak hanya menunjukkan kasih dalam kata-kata tetapi juga dalam tindakan nyata, terutama dengan mengorbankan diri-Nya untuk mereka, menjadi teladan utama bagi setiap orang yang mengikut-Nya.</w:t>
      </w:r>
    </w:p>
    <w:p w14:paraId="46DF6065" w14:textId="77777777" w:rsidR="00F14CFA" w:rsidRPr="002B1F70" w:rsidRDefault="00F14CFA" w:rsidP="00F14CFA">
      <w:pPr>
        <w:ind w:firstLine="567"/>
        <w:jc w:val="both"/>
        <w:rPr>
          <w:rFonts w:cs="Calibri Light"/>
          <w:spacing w:val="-2"/>
          <w:lang w:val="id-ID"/>
        </w:rPr>
      </w:pPr>
      <w:r w:rsidRPr="002B1F70">
        <w:rPr>
          <w:rFonts w:cs="Calibri Light"/>
          <w:b/>
          <w:bCs/>
          <w:spacing w:val="-2"/>
          <w:lang w:val="id-ID"/>
        </w:rPr>
        <w:t>Saling mengasihi harus diwujudkan dalam kasih tanpa diskriminasi, kasih tanpa pilih-pilih, kasih tanpa memandang latar belakang.</w:t>
      </w:r>
      <w:r w:rsidRPr="002B1F70">
        <w:rPr>
          <w:rFonts w:cs="Calibri Light"/>
          <w:spacing w:val="-2"/>
          <w:lang w:val="id-ID"/>
        </w:rPr>
        <w:t xml:space="preserve"> Kasih tanpa diskriminasi tidaklah mudah karena kita cenderung mengasihi orang-orang tertentu saja: yang baik terhadap kita, yang memiliki pertalian darah, yang memiliki kesamaan-kesamaan dengan kita.</w:t>
      </w:r>
    </w:p>
    <w:p w14:paraId="0281F051" w14:textId="77777777" w:rsidR="00F14CFA" w:rsidRPr="002B1F70" w:rsidRDefault="00F14CFA" w:rsidP="00F14CFA">
      <w:pPr>
        <w:jc w:val="both"/>
        <w:rPr>
          <w:lang w:val="id-ID"/>
        </w:rPr>
      </w:pPr>
    </w:p>
    <w:p w14:paraId="4DECFCEF" w14:textId="77777777" w:rsidR="00F14CFA" w:rsidRPr="002B1F70" w:rsidRDefault="00F14CFA" w:rsidP="00F14CFA">
      <w:pPr>
        <w:jc w:val="both"/>
        <w:rPr>
          <w:rFonts w:cs="Calibri Light"/>
          <w:b/>
          <w:bCs/>
          <w:spacing w:val="-2"/>
          <w:lang w:val="id-ID"/>
        </w:rPr>
      </w:pPr>
      <w:r w:rsidRPr="002B1F70">
        <w:rPr>
          <w:rFonts w:cs="Calibri Light"/>
          <w:b/>
          <w:bCs/>
          <w:spacing w:val="-2"/>
          <w:lang w:val="id-ID"/>
        </w:rPr>
        <w:t>Allah Mematahkan Diskriminasi</w:t>
      </w:r>
    </w:p>
    <w:p w14:paraId="17B04ECC" w14:textId="77777777" w:rsidR="00F14CFA" w:rsidRPr="002B1F70" w:rsidRDefault="00F14CFA" w:rsidP="00F14CFA">
      <w:pPr>
        <w:ind w:firstLine="567"/>
        <w:jc w:val="both"/>
        <w:rPr>
          <w:lang w:val="id-ID"/>
        </w:rPr>
      </w:pPr>
      <w:r w:rsidRPr="002B1F70">
        <w:rPr>
          <w:lang w:val="id-ID"/>
        </w:rPr>
        <w:t xml:space="preserve">Anak-anak Tuhan diminta untuk mengasihi semua orang tanpa kecuali. Berita ini dapat dilihat dengan jelas dalam bacaan pertama hari ini dari Kisah Para Rasul 11:1-18. Rasul Petrus dan murid-murid yang lain diperbarui pemahamannya tentang </w:t>
      </w:r>
      <w:r w:rsidRPr="002B1F70">
        <w:rPr>
          <w:lang w:val="id-ID"/>
        </w:rPr>
        <w:lastRenderedPageBreak/>
        <w:t>siapakah sesama yang harus dikasihi. Allah mengasihi semua orang tanpa memandang latar belakang orang tersebut. Oleh karenanya setiap murid Kristus diminta untuk mengasihi semua orang tanpa adanya diskriminasi.</w:t>
      </w:r>
    </w:p>
    <w:p w14:paraId="61CB96CA" w14:textId="77777777" w:rsidR="00F14CFA" w:rsidRPr="002B1F70" w:rsidRDefault="00F14CFA" w:rsidP="00F14CFA">
      <w:pPr>
        <w:ind w:firstLine="567"/>
        <w:jc w:val="both"/>
        <w:rPr>
          <w:lang w:val="id-ID"/>
        </w:rPr>
      </w:pPr>
      <w:r w:rsidRPr="002B1F70">
        <w:rPr>
          <w:lang w:val="id-ID"/>
        </w:rPr>
        <w:t xml:space="preserve">Dalam Kisah Para Rasul 11:1-18, diskriminasi menjadi tema yang sangat penting. Peristiwa yang diceritakan dalam bagian ini menunjukkan bagaimana diskriminasi yang terjadi antara orang Yahudi dan non-Yahudi (bangsa-bangsa lain) mulai dipatahkan oleh Allah melalui wahyu-Nya kepada Petrus. </w:t>
      </w:r>
    </w:p>
    <w:p w14:paraId="5A64A371" w14:textId="77777777" w:rsidR="00F14CFA" w:rsidRPr="002B1F70" w:rsidRDefault="00F14CFA" w:rsidP="00F14CFA">
      <w:pPr>
        <w:ind w:firstLine="567"/>
        <w:jc w:val="both"/>
        <w:rPr>
          <w:lang w:val="id-ID"/>
        </w:rPr>
      </w:pPr>
      <w:r w:rsidRPr="002B1F70">
        <w:rPr>
          <w:lang w:val="id-ID"/>
        </w:rPr>
        <w:t>Pada zaman itu, orang Yahudi memiliki pandangan yang sangat kuat bahwa mereka adalah umat pilihan Allah dan bangsa-bangsa lain dianggap "najis" atau "ter kotori" dalam pandangan mereka. Oleh karena itu, orang Yahudi biasanya menghindari bergaul atau berinteraksi dengan orang non-Yahudi. Mereka mematuhi hukum Taurat, yang membedakan mereka dari bangsa lain, terutama dalam hal makan, ibadah, dan hubungan sosial.</w:t>
      </w:r>
    </w:p>
    <w:p w14:paraId="61DEFAA5" w14:textId="77777777" w:rsidR="00F14CFA" w:rsidRPr="002B1F70" w:rsidRDefault="00F14CFA" w:rsidP="00F14CFA">
      <w:pPr>
        <w:ind w:firstLine="567"/>
        <w:jc w:val="both"/>
        <w:rPr>
          <w:lang w:val="id-ID"/>
        </w:rPr>
      </w:pPr>
      <w:r w:rsidRPr="002B1F70">
        <w:rPr>
          <w:lang w:val="id-ID"/>
        </w:rPr>
        <w:t>Dalam Kisah Para Rasul 11:1-3, para rasul dan saudara-saudara di Yudea terkejut ketika mendengar bahwa Petrus, seorang rasul yang saleh, telah mengunjungi rumah Kornelius, seorang perwira Romawi yang bukan orang Yahudi, dan makan bersama dengan keluarganya. Hal ini dianggap sebagai pelanggaran terhadap hukum Yahudi, dan karena itu, mereka mempertanyakan tindakan Petrus.</w:t>
      </w:r>
    </w:p>
    <w:p w14:paraId="4242688E" w14:textId="77777777" w:rsidR="00F14CFA" w:rsidRPr="002B1F70" w:rsidRDefault="00F14CFA" w:rsidP="00F14CFA">
      <w:pPr>
        <w:ind w:firstLine="567"/>
        <w:jc w:val="both"/>
        <w:rPr>
          <w:lang w:val="id-ID"/>
        </w:rPr>
      </w:pPr>
      <w:r w:rsidRPr="002B1F70">
        <w:rPr>
          <w:lang w:val="id-ID"/>
        </w:rPr>
        <w:t>Petrus tidak membela dirinya secara pribadi, melainkan menjelaskan bahwa apa yang terjadi adalah perintah langsung dari Allah. Dalam Kisah Para Rasul 11:4-17, Petrus menceritakan visi yang dia terima di mana Allah menunjukkan kepadanya bahwa tidak ada yang najis atau ter kotori jika Allah telah menyucikannya. Visi ini menggambarkan perubahan besar dalam pandangan mengenai orang non-Yahudi.</w:t>
      </w:r>
    </w:p>
    <w:p w14:paraId="08B1D68C" w14:textId="77777777" w:rsidR="00F14CFA" w:rsidRPr="002B1F70" w:rsidRDefault="00F14CFA" w:rsidP="00F14CFA">
      <w:pPr>
        <w:ind w:firstLine="567"/>
        <w:jc w:val="both"/>
        <w:rPr>
          <w:lang w:val="id-ID"/>
        </w:rPr>
      </w:pPr>
      <w:r w:rsidRPr="002B1F70">
        <w:rPr>
          <w:lang w:val="id-ID"/>
        </w:rPr>
        <w:t xml:space="preserve">Setelah mendengar penjelasan Petrus, para rasul dan saudara-saudara di Yerusalem akhirnya menyadari bahwa diskriminasi rasial yang mereka pegang selama ini tidak memiliki tempat dalam rencana keselamatan Allah. Dalam Kisah Para Rasul 11:18, mereka menyadari bahwa Allah telah memberikan pertobatan kepada bangsa-bangsa lain juga, supaya mereka hidup. Mereka tidak lagi melihat orang non-Yahudi sebagai "terpisah" atau "ter kotori" tetapi sebagai bagian dari umat Allah yang </w:t>
      </w:r>
      <w:r w:rsidRPr="002B1F70">
        <w:rPr>
          <w:lang w:val="id-ID"/>
        </w:rPr>
        <w:lastRenderedPageBreak/>
        <w:t>diselamatkan melalui iman kepada Yesus Kristus.</w:t>
      </w:r>
    </w:p>
    <w:p w14:paraId="29806CDC" w14:textId="77777777" w:rsidR="00F14CFA" w:rsidRPr="002B1F70" w:rsidRDefault="00F14CFA" w:rsidP="00F14CFA">
      <w:pPr>
        <w:ind w:firstLine="567"/>
        <w:jc w:val="both"/>
        <w:rPr>
          <w:lang w:val="id-ID"/>
        </w:rPr>
      </w:pPr>
      <w:r w:rsidRPr="002B1F70">
        <w:rPr>
          <w:lang w:val="id-ID"/>
        </w:rPr>
        <w:t>Peristiwa ini menandai perubahan besar dalam gereja awal. Awalnya, gereja hanya terdiri dari orang-orang Yahudi, tetapi sekarang, melalui wahyu Allah kepada Petrus, pintu keselamatan dibuka bagi semua bangsa. Tidak ada lagi tempat untuk diskriminasi rasial dalam tubuh Kristus. Setiap orang, baik Yahudi maupun non-Yahudi, dapat menerima kasih karunia Allah melalui iman dalam Yesus Kristus.</w:t>
      </w:r>
    </w:p>
    <w:p w14:paraId="3EDD1002" w14:textId="77777777" w:rsidR="00F14CFA" w:rsidRPr="002B1F70" w:rsidRDefault="00F14CFA" w:rsidP="00F14CFA">
      <w:pPr>
        <w:ind w:firstLine="567"/>
        <w:jc w:val="both"/>
        <w:rPr>
          <w:lang w:val="id-ID"/>
        </w:rPr>
      </w:pPr>
      <w:r w:rsidRPr="002B1F70">
        <w:rPr>
          <w:lang w:val="id-ID"/>
        </w:rPr>
        <w:t>Kisah ini mengajarkan bahwa Allah tidak memandang muka (Kisah Para Rasul 10:34). Semua orang, tanpa memandang latar belakang rasial atau kebangsaan, dihadapkan pada kesempatan yang sama untuk menerima keselamatan dari Allah. Allah melalui Petrus mengajarkan bahwa diskriminasi rasial tidak ada tempat dalam kerajaan Allah. Ini mencerminkan kasih Allah yang tanpa batas dan terbuka untuk semua orang.</w:t>
      </w:r>
    </w:p>
    <w:p w14:paraId="41BBFFA2" w14:textId="77777777" w:rsidR="00F14CFA" w:rsidRPr="002B1F70" w:rsidRDefault="00F14CFA" w:rsidP="00F14CFA">
      <w:pPr>
        <w:ind w:firstLine="567"/>
        <w:jc w:val="both"/>
        <w:rPr>
          <w:lang w:val="id-ID"/>
        </w:rPr>
      </w:pPr>
      <w:r w:rsidRPr="002B1F70">
        <w:rPr>
          <w:lang w:val="id-ID"/>
        </w:rPr>
        <w:t>Pesan dari Kisah Para Rasul 11:1-18 sangat relevan dengan tantangan kita hari ini terkait diskriminasi rasial, sosial, dan budaya. Sebagai orang Kristen, kita dipanggil untuk mengasihi sesama tanpa memandang ras, suku, atau status sosial. Kasih Kristus mengatasi semua perbedaan dan mempersatukan kita dalam iman.</w:t>
      </w:r>
    </w:p>
    <w:p w14:paraId="644ABAB3" w14:textId="77777777" w:rsidR="00F14CFA" w:rsidRPr="002B1F70" w:rsidRDefault="00F14CFA" w:rsidP="00F14CFA">
      <w:pPr>
        <w:rPr>
          <w:rFonts w:cs="Calibri Light"/>
          <w:spacing w:val="-2"/>
          <w:lang w:val="id-ID"/>
        </w:rPr>
      </w:pPr>
    </w:p>
    <w:p w14:paraId="21E93E7E" w14:textId="77777777" w:rsidR="00F14CFA" w:rsidRPr="002B1F70" w:rsidRDefault="00F14CFA" w:rsidP="00F14CFA">
      <w:pPr>
        <w:rPr>
          <w:rFonts w:cs="Calibri Light"/>
          <w:b/>
          <w:bCs/>
          <w:spacing w:val="-2"/>
          <w:lang w:val="id-ID"/>
        </w:rPr>
      </w:pPr>
      <w:r w:rsidRPr="002B1F70">
        <w:rPr>
          <w:rFonts w:cs="Calibri Light"/>
          <w:b/>
          <w:bCs/>
          <w:spacing w:val="-2"/>
          <w:lang w:val="id-ID"/>
        </w:rPr>
        <w:t>Ilustrasi</w:t>
      </w:r>
    </w:p>
    <w:p w14:paraId="0C0F3CF8" w14:textId="77777777" w:rsidR="00F14CFA" w:rsidRPr="002B1F70" w:rsidRDefault="00F14CFA" w:rsidP="00F14CFA">
      <w:pPr>
        <w:jc w:val="both"/>
        <w:rPr>
          <w:rFonts w:cs="Calibri Light"/>
          <w:spacing w:val="-2"/>
          <w:lang w:val="id-ID"/>
        </w:rPr>
      </w:pPr>
      <w:r w:rsidRPr="002B1F70">
        <w:rPr>
          <w:rFonts w:cs="Calibri Light"/>
          <w:spacing w:val="-2"/>
          <w:lang w:val="id-ID"/>
        </w:rPr>
        <w:t>Salah satu tokoh Kristen yang terkenal karena mengasihi sesama tanpa diskriminasi adalah Martin Luther King Jr.. Martin Luther King Jr. adalah seorang pendeta Baptis dan pemimpin gerakan hak sipil di Amerika Serikat pada abad ke-20. Ia terkenal karena perjuangannya melawan diskriminasi rasial dan ketidakadilan sosial dengan cara-cara damai, sesuai dengan ajaran kasih Yesus.</w:t>
      </w:r>
    </w:p>
    <w:p w14:paraId="3FA2BDBA" w14:textId="77777777" w:rsidR="00F14CFA" w:rsidRPr="002B1F70" w:rsidRDefault="00F14CFA" w:rsidP="00F14CFA">
      <w:pPr>
        <w:rPr>
          <w:rFonts w:cs="Calibri Light"/>
          <w:spacing w:val="-2"/>
          <w:lang w:val="id-ID"/>
        </w:rPr>
      </w:pPr>
      <w:r w:rsidRPr="002B1F70">
        <w:rPr>
          <w:rFonts w:cs="Calibri Light"/>
          <w:spacing w:val="-2"/>
          <w:lang w:val="id-ID"/>
        </w:rPr>
        <w:t>Mengapa Martin Luther King Jr. layak disebut mengasihi sesama tanpa diskriminasi?</w:t>
      </w:r>
    </w:p>
    <w:p w14:paraId="615554EC" w14:textId="77777777" w:rsidR="00F14CFA" w:rsidRPr="002B1F70" w:rsidRDefault="00F14CFA" w:rsidP="00F14CFA">
      <w:pPr>
        <w:widowControl/>
        <w:numPr>
          <w:ilvl w:val="0"/>
          <w:numId w:val="162"/>
        </w:numPr>
        <w:tabs>
          <w:tab w:val="clear" w:pos="720"/>
        </w:tabs>
        <w:autoSpaceDE/>
        <w:autoSpaceDN/>
        <w:ind w:left="426" w:hanging="426"/>
        <w:jc w:val="both"/>
        <w:rPr>
          <w:rFonts w:cs="Calibri Light"/>
          <w:spacing w:val="-2"/>
          <w:lang w:val="id-ID"/>
        </w:rPr>
      </w:pPr>
      <w:r w:rsidRPr="002B1F70">
        <w:rPr>
          <w:rFonts w:cs="Calibri Light"/>
          <w:b/>
          <w:bCs/>
          <w:spacing w:val="-2"/>
          <w:lang w:val="id-ID"/>
        </w:rPr>
        <w:t>Perjuangan untuk Persamaan Hak</w:t>
      </w:r>
      <w:r w:rsidRPr="002B1F70">
        <w:rPr>
          <w:rFonts w:cs="Calibri Light"/>
          <w:spacing w:val="-2"/>
          <w:lang w:val="id-ID"/>
        </w:rPr>
        <w:t>: Martin Luther King Jr. berjuang untuk hak-hak sipil bagi semua orang, khususnya untuk orang kulit hitam yang mengalami diskriminasi rasial yang sangat besar di Amerika Serikat pada masa itu. Ia memperjuangkan kesetaraan di berbagai bidang, seperti pendidikan, pekerjaan, dan perumahan, tanpa memandang ras, etnis, atau status sosial.</w:t>
      </w:r>
    </w:p>
    <w:p w14:paraId="21A7BF19" w14:textId="77777777" w:rsidR="00F14CFA" w:rsidRPr="002B1F70" w:rsidRDefault="00F14CFA" w:rsidP="00F14CFA">
      <w:pPr>
        <w:widowControl/>
        <w:numPr>
          <w:ilvl w:val="0"/>
          <w:numId w:val="162"/>
        </w:numPr>
        <w:tabs>
          <w:tab w:val="clear" w:pos="720"/>
        </w:tabs>
        <w:autoSpaceDE/>
        <w:autoSpaceDN/>
        <w:ind w:left="426" w:hanging="426"/>
        <w:jc w:val="both"/>
        <w:rPr>
          <w:rFonts w:cs="Calibri Light"/>
          <w:spacing w:val="-2"/>
          <w:lang w:val="id-ID"/>
        </w:rPr>
      </w:pPr>
      <w:r w:rsidRPr="002B1F70">
        <w:rPr>
          <w:rFonts w:cs="Calibri Light"/>
          <w:b/>
          <w:bCs/>
          <w:spacing w:val="-2"/>
          <w:lang w:val="id-ID"/>
        </w:rPr>
        <w:lastRenderedPageBreak/>
        <w:t>Kasih yang Tidak Membeda-bedakan</w:t>
      </w:r>
      <w:r w:rsidRPr="002B1F70">
        <w:rPr>
          <w:rFonts w:cs="Calibri Light"/>
          <w:spacing w:val="-2"/>
          <w:lang w:val="id-ID"/>
        </w:rPr>
        <w:t xml:space="preserve">: Sebagai seorang Kristen, King mengajarkan bahwa kasih harus diberikan kepada semua orang, tanpa diskriminasi. Ia terinspirasi oleh ajaran Yesus dalam Alkitab, yang mengajarkan untuk mengasihi sesama tanpa memandang latar belakang atau perbedaan apa pun. Dalam pidatonya yang terkenal, </w:t>
      </w:r>
      <w:r w:rsidRPr="002B1F70">
        <w:rPr>
          <w:rFonts w:cs="Calibri Light"/>
          <w:i/>
          <w:iCs/>
          <w:spacing w:val="-2"/>
          <w:lang w:val="id-ID"/>
        </w:rPr>
        <w:t>"I Have a Dream,"</w:t>
      </w:r>
      <w:r w:rsidRPr="002B1F70">
        <w:rPr>
          <w:rFonts w:cs="Calibri Light"/>
          <w:spacing w:val="-2"/>
          <w:lang w:val="id-ID"/>
        </w:rPr>
        <w:t xml:space="preserve"> King menyatakan visinya tentang dunia di mana orang-orang dihakimi bukan berdasarkan warna kulit mereka, tetapi berdasarkan karakter mereka.</w:t>
      </w:r>
    </w:p>
    <w:p w14:paraId="3B5AE1FF" w14:textId="77777777" w:rsidR="00F14CFA" w:rsidRPr="002B1F70" w:rsidRDefault="00F14CFA" w:rsidP="00F14CFA">
      <w:pPr>
        <w:widowControl/>
        <w:numPr>
          <w:ilvl w:val="0"/>
          <w:numId w:val="162"/>
        </w:numPr>
        <w:tabs>
          <w:tab w:val="clear" w:pos="720"/>
        </w:tabs>
        <w:autoSpaceDE/>
        <w:autoSpaceDN/>
        <w:ind w:left="426" w:hanging="426"/>
        <w:jc w:val="both"/>
        <w:rPr>
          <w:rFonts w:cs="Calibri Light"/>
          <w:spacing w:val="-2"/>
          <w:lang w:val="id-ID"/>
        </w:rPr>
      </w:pPr>
      <w:r w:rsidRPr="002B1F70">
        <w:rPr>
          <w:rFonts w:cs="Calibri Light"/>
          <w:b/>
          <w:bCs/>
          <w:spacing w:val="-2"/>
          <w:lang w:val="id-ID"/>
        </w:rPr>
        <w:t>Prinsip Kasih dan Non-Kekerasan</w:t>
      </w:r>
      <w:r w:rsidRPr="002B1F70">
        <w:rPr>
          <w:rFonts w:cs="Calibri Light"/>
          <w:spacing w:val="-2"/>
          <w:lang w:val="id-ID"/>
        </w:rPr>
        <w:t>: King mengadopsi prinsip non-kekerasan yang diajarkan oleh Mahatma Gandhi, dan menerapkannya dalam perjuangannya. Ia percaya bahwa kasih dan perdamaian adalah jalan terbaik untuk menghadapi kebencian dan kekerasan. Ia mengatakan, "Cinta adalah satu-satunya kekuatan yang mampu mengubah musuh menjadi teman."</w:t>
      </w:r>
    </w:p>
    <w:p w14:paraId="289CCB28" w14:textId="77777777" w:rsidR="00F14CFA" w:rsidRPr="002B1F70" w:rsidRDefault="00F14CFA" w:rsidP="00F14CFA">
      <w:pPr>
        <w:widowControl/>
        <w:numPr>
          <w:ilvl w:val="0"/>
          <w:numId w:val="162"/>
        </w:numPr>
        <w:tabs>
          <w:tab w:val="clear" w:pos="720"/>
        </w:tabs>
        <w:autoSpaceDE/>
        <w:autoSpaceDN/>
        <w:ind w:left="426" w:hanging="426"/>
        <w:jc w:val="both"/>
        <w:rPr>
          <w:rFonts w:cs="Calibri Light"/>
          <w:spacing w:val="-2"/>
          <w:lang w:val="id-ID"/>
        </w:rPr>
      </w:pPr>
      <w:r w:rsidRPr="002B1F70">
        <w:rPr>
          <w:rFonts w:cs="Calibri Light"/>
          <w:b/>
          <w:bCs/>
          <w:spacing w:val="-2"/>
          <w:lang w:val="id-ID"/>
        </w:rPr>
        <w:t>Layanan Tanpa Diskriminasi</w:t>
      </w:r>
      <w:r w:rsidRPr="002B1F70">
        <w:rPr>
          <w:rFonts w:cs="Calibri Light"/>
          <w:spacing w:val="-2"/>
          <w:lang w:val="id-ID"/>
        </w:rPr>
        <w:t>: Selama hidupnya, Martin Luther King Jr. bekerja untuk membangun jembatan perdamaian antara orang-orang yang berbeda ras, agama, dan latar belakang sosial. Ia juga mendukung reformasi sosial yang mendukung orang miskin dan tertindas dari berbagai kelompok, tanpa membedakan ras atau identitas.</w:t>
      </w:r>
    </w:p>
    <w:p w14:paraId="222A7701" w14:textId="77777777" w:rsidR="00F14CFA" w:rsidRPr="002B1F70" w:rsidRDefault="00F14CFA" w:rsidP="00F14CFA">
      <w:pPr>
        <w:rPr>
          <w:rFonts w:cs="Calibri Light"/>
          <w:b/>
          <w:bCs/>
          <w:spacing w:val="-2"/>
          <w:lang w:val="id-ID"/>
        </w:rPr>
      </w:pPr>
    </w:p>
    <w:p w14:paraId="5224210D" w14:textId="77777777" w:rsidR="00F14CFA" w:rsidRPr="002B1F70" w:rsidRDefault="00F14CFA" w:rsidP="00F14CFA">
      <w:pPr>
        <w:ind w:firstLine="567"/>
        <w:jc w:val="both"/>
        <w:rPr>
          <w:rFonts w:cs="Calibri Light"/>
          <w:spacing w:val="-2"/>
          <w:lang w:val="id-ID"/>
        </w:rPr>
      </w:pPr>
      <w:r w:rsidRPr="002B1F70">
        <w:rPr>
          <w:rFonts w:cs="Calibri Light"/>
          <w:spacing w:val="-2"/>
          <w:lang w:val="id-ID"/>
        </w:rPr>
        <w:t>Martin Luther King Jr. adalah contoh tokoh Kristen yang mengasihi sesama tanpa diskriminasi. Ia menunjukkan bahwa kasih sejati melampaui batas ras, etnis, dan status sosial, serta berjuang untuk keadilan dan persamaan hak bagi semua orang. Prinsip-prinsip yang ia perjuangkan masih relevan hingga hari ini, menginspirasi banyak orang untuk hidup dengan kasih dan saling menghormati tanpa memandang perbedaan.</w:t>
      </w:r>
    </w:p>
    <w:p w14:paraId="4F14D8B2" w14:textId="77777777" w:rsidR="00F14CFA" w:rsidRPr="002B1F70" w:rsidRDefault="00F14CFA" w:rsidP="00F14CFA">
      <w:pPr>
        <w:tabs>
          <w:tab w:val="left" w:pos="720"/>
          <w:tab w:val="center" w:pos="3117"/>
        </w:tabs>
        <w:ind w:firstLine="567"/>
        <w:jc w:val="both"/>
        <w:rPr>
          <w:rFonts w:cs="Calibri Light"/>
          <w:b/>
          <w:bCs/>
          <w:lang w:val="id-ID"/>
        </w:rPr>
      </w:pPr>
      <w:r w:rsidRPr="002B1F70">
        <w:rPr>
          <w:rFonts w:cs="Calibri Light"/>
          <w:b/>
          <w:bCs/>
          <w:lang w:val="id-ID"/>
        </w:rPr>
        <w:t>Menjadi saksi kemuliaan-Nya berarti bersedia merendahkan diri, berk</w:t>
      </w:r>
      <w:r>
        <w:rPr>
          <w:rFonts w:cs="Calibri Light"/>
          <w:b/>
          <w:bCs/>
          <w:lang w:val="id-ID"/>
        </w:rPr>
        <w:t>u</w:t>
      </w:r>
      <w:r w:rsidRPr="002B1F70">
        <w:rPr>
          <w:rFonts w:cs="Calibri Light"/>
          <w:b/>
          <w:bCs/>
          <w:lang w:val="id-ID"/>
        </w:rPr>
        <w:t xml:space="preserve">rban bagi orang lain dengan dasar kasih kepada semua orang tanpa diskriminasi. Menjadi saksi kemuliaan-Nya berarti mengasihi sesama tanpa diskriminasi. </w:t>
      </w:r>
    </w:p>
    <w:p w14:paraId="6DCA10DC" w14:textId="77777777" w:rsidR="00F14CFA" w:rsidRPr="002B1F70" w:rsidRDefault="00F14CFA" w:rsidP="00F14CFA">
      <w:pPr>
        <w:rPr>
          <w:rFonts w:cs="Calibri Light"/>
          <w:spacing w:val="-2"/>
          <w:lang w:val="id-ID"/>
        </w:rPr>
      </w:pPr>
    </w:p>
    <w:p w14:paraId="400038AD" w14:textId="7599F448" w:rsidR="0059110A" w:rsidRPr="00813992" w:rsidRDefault="00F14CFA" w:rsidP="00F14CFA">
      <w:pPr>
        <w:jc w:val="right"/>
        <w:rPr>
          <w:lang w:val="id-ID"/>
        </w:rPr>
      </w:pPr>
      <w:r w:rsidRPr="002B1F70">
        <w:rPr>
          <w:lang w:val="id-ID"/>
        </w:rPr>
        <w:t>(</w:t>
      </w:r>
      <w:r>
        <w:rPr>
          <w:lang w:val="id-ID"/>
        </w:rPr>
        <w:t>ap</w:t>
      </w:r>
      <w:r w:rsidRPr="002B1F70">
        <w:rPr>
          <w:lang w:val="id-ID"/>
        </w:rPr>
        <w:t>)</w:t>
      </w:r>
    </w:p>
    <w:p w14:paraId="3868ABA6" w14:textId="708F0D63" w:rsidR="003179FC" w:rsidRPr="00813992" w:rsidRDefault="003179FC">
      <w:pPr>
        <w:rPr>
          <w:lang w:val="id-ID"/>
        </w:rPr>
      </w:pPr>
    </w:p>
    <w:p w14:paraId="7CA121C4" w14:textId="77777777" w:rsidR="003179FC" w:rsidRPr="00813992" w:rsidRDefault="003179FC">
      <w:pPr>
        <w:rPr>
          <w:lang w:val="id-ID"/>
        </w:rPr>
        <w:sectPr w:rsidR="003179FC" w:rsidRPr="00813992" w:rsidSect="00726DEF">
          <w:headerReference w:type="even" r:id="rId29"/>
          <w:headerReference w:type="default" r:id="rId30"/>
          <w:footerReference w:type="even" r:id="rId31"/>
          <w:footerReference w:type="default" r:id="rId32"/>
          <w:pgSz w:w="8420" w:h="11907"/>
          <w:pgMar w:top="1338" w:right="958" w:bottom="919" w:left="981" w:header="714" w:footer="731" w:gutter="0"/>
          <w:pgNumType w:start="11"/>
          <w:cols w:space="720"/>
        </w:sectPr>
      </w:pPr>
    </w:p>
    <w:p w14:paraId="366B96A4" w14:textId="6F0E4CA8" w:rsidR="003179FC" w:rsidRPr="00813992" w:rsidRDefault="009D1673">
      <w:pPr>
        <w:rPr>
          <w:lang w:val="id-ID"/>
        </w:rPr>
      </w:pPr>
      <w:r w:rsidRPr="00813992">
        <w:rPr>
          <w:noProof/>
          <w:lang w:val="id-ID"/>
        </w:rPr>
        <w:lastRenderedPageBreak/>
        <mc:AlternateContent>
          <mc:Choice Requires="wps">
            <w:drawing>
              <wp:anchor distT="0" distB="0" distL="114300" distR="114300" simplePos="0" relativeHeight="251844096" behindDoc="1" locked="0" layoutInCell="1" allowOverlap="1" wp14:anchorId="129FC1E5" wp14:editId="74BEE0FF">
                <wp:simplePos x="0" y="0"/>
                <wp:positionH relativeFrom="margin">
                  <wp:posOffset>749300</wp:posOffset>
                </wp:positionH>
                <wp:positionV relativeFrom="paragraph">
                  <wp:posOffset>2196465</wp:posOffset>
                </wp:positionV>
                <wp:extent cx="2755265" cy="1209675"/>
                <wp:effectExtent l="0" t="0" r="0" b="0"/>
                <wp:wrapNone/>
                <wp:docPr id="171" name="Text Box 171"/>
                <wp:cNvGraphicFramePr/>
                <a:graphic xmlns:a="http://schemas.openxmlformats.org/drawingml/2006/main">
                  <a:graphicData uri="http://schemas.microsoft.com/office/word/2010/wordprocessingShape">
                    <wps:wsp>
                      <wps:cNvSpPr txBox="1"/>
                      <wps:spPr>
                        <a:xfrm>
                          <a:off x="0" y="0"/>
                          <a:ext cx="2755265" cy="1209675"/>
                        </a:xfrm>
                        <a:prstGeom prst="rect">
                          <a:avLst/>
                        </a:prstGeom>
                        <a:noFill/>
                        <a:ln w="6350">
                          <a:noFill/>
                        </a:ln>
                      </wps:spPr>
                      <wps:txbx>
                        <w:txbxContent>
                          <w:p w14:paraId="27B088F2" w14:textId="77777777" w:rsidR="009D1673" w:rsidRPr="008B1E44" w:rsidRDefault="009D1673" w:rsidP="009D1673">
                            <w:pPr>
                              <w:jc w:val="center"/>
                              <w:rPr>
                                <w:rFonts w:ascii="Cambria" w:hAnsi="Cambria"/>
                                <w:b/>
                                <w:sz w:val="32"/>
                              </w:rPr>
                            </w:pPr>
                            <w:r w:rsidRPr="008B1E44">
                              <w:rPr>
                                <w:rFonts w:ascii="Cambria" w:hAnsi="Cambria"/>
                                <w:b/>
                                <w:sz w:val="32"/>
                              </w:rPr>
                              <w:t xml:space="preserve">“BAHAN </w:t>
                            </w:r>
                            <w:r>
                              <w:rPr>
                                <w:rFonts w:ascii="Cambria" w:hAnsi="Cambria"/>
                                <w:b/>
                                <w:sz w:val="32"/>
                              </w:rPr>
                              <w:t>LITURGI</w:t>
                            </w:r>
                            <w:r w:rsidRPr="008B1E44">
                              <w:rPr>
                                <w:rFonts w:ascii="Cambria" w:hAnsi="Cambria"/>
                                <w:b/>
                                <w:sz w:val="32"/>
                              </w:rPr>
                              <w:t>”</w:t>
                            </w:r>
                          </w:p>
                          <w:p w14:paraId="3A828262" w14:textId="77777777" w:rsidR="009D1673" w:rsidRPr="008B1E44" w:rsidRDefault="009D1673" w:rsidP="009D1673">
                            <w:pPr>
                              <w:jc w:val="center"/>
                              <w:rPr>
                                <w:rFonts w:ascii="Cambria" w:hAnsi="Cambria"/>
                                <w:b/>
                                <w:sz w:val="24"/>
                              </w:rPr>
                            </w:pPr>
                            <w:r w:rsidRPr="008B1E44">
                              <w:rPr>
                                <w:rFonts w:ascii="Cambria" w:hAnsi="Cambria"/>
                                <w:b/>
                                <w:sz w:val="24"/>
                              </w:rPr>
                              <w:t>Bahan yang tersaji dalam buku ini</w:t>
                            </w:r>
                          </w:p>
                          <w:p w14:paraId="3BD0B49B" w14:textId="77777777" w:rsidR="009D1673" w:rsidRPr="008B1E44" w:rsidRDefault="009D1673" w:rsidP="009D1673">
                            <w:pPr>
                              <w:jc w:val="center"/>
                              <w:rPr>
                                <w:rFonts w:ascii="Cambria" w:hAnsi="Cambria"/>
                                <w:b/>
                                <w:sz w:val="24"/>
                              </w:rPr>
                            </w:pPr>
                            <w:r w:rsidRPr="008B1E44">
                              <w:rPr>
                                <w:rFonts w:ascii="Cambria" w:hAnsi="Cambria"/>
                                <w:b/>
                                <w:sz w:val="24"/>
                              </w:rPr>
                              <w:t>dapat diolah disesuaikan dengan kondisi dan kebutuhan gereja</w:t>
                            </w:r>
                          </w:p>
                          <w:p w14:paraId="50AD7154" w14:textId="77777777" w:rsidR="009D1673" w:rsidRPr="008B1E44" w:rsidRDefault="009D1673" w:rsidP="009D1673">
                            <w:pPr>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9FC1E5" id="Text Box 171" o:spid="_x0000_s1062" type="#_x0000_t202" style="position:absolute;margin-left:59pt;margin-top:172.95pt;width:216.95pt;height:95.25pt;z-index:-251472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" filled="f" stroked="f" strokeweight=".5pt">
                <v:textbox>
                  <w:txbxContent>
                    <w:p w14:paraId="27B088F2" w14:textId="77777777" w:rsidR="009D1673" w:rsidRPr="008B1E44" w:rsidRDefault="009D1673" w:rsidP="009D1673">
                      <w:pPr>
                        <w:jc w:val="center"/>
                        <w:rPr>
                          <w:rFonts w:ascii="Cambria" w:hAnsi="Cambria"/>
                          <w:b/>
                          <w:sz w:val="32"/>
                        </w:rPr>
                      </w:pPr>
                      <w:r w:rsidRPr="008B1E44">
                        <w:rPr>
                          <w:rFonts w:ascii="Cambria" w:hAnsi="Cambria"/>
                          <w:b/>
                          <w:sz w:val="32"/>
                        </w:rPr>
                        <w:t xml:space="preserve">“BAHAN </w:t>
                      </w:r>
                      <w:r>
                        <w:rPr>
                          <w:rFonts w:ascii="Cambria" w:hAnsi="Cambria"/>
                          <w:b/>
                          <w:sz w:val="32"/>
                        </w:rPr>
                        <w:t>LITURGI</w:t>
                      </w:r>
                      <w:r w:rsidRPr="008B1E44">
                        <w:rPr>
                          <w:rFonts w:ascii="Cambria" w:hAnsi="Cambria"/>
                          <w:b/>
                          <w:sz w:val="32"/>
                        </w:rPr>
                        <w:t>”</w:t>
                      </w:r>
                    </w:p>
                    <w:p w14:paraId="3A828262" w14:textId="77777777" w:rsidR="009D1673" w:rsidRPr="008B1E44" w:rsidRDefault="009D1673" w:rsidP="009D1673">
                      <w:pPr>
                        <w:jc w:val="center"/>
                        <w:rPr>
                          <w:rFonts w:ascii="Cambria" w:hAnsi="Cambria"/>
                          <w:b/>
                          <w:sz w:val="24"/>
                        </w:rPr>
                      </w:pPr>
                      <w:r w:rsidRPr="008B1E44">
                        <w:rPr>
                          <w:rFonts w:ascii="Cambria" w:hAnsi="Cambria"/>
                          <w:b/>
                          <w:sz w:val="24"/>
                        </w:rPr>
                        <w:t>Bahan yang tersaji dalam buku ini</w:t>
                      </w:r>
                    </w:p>
                    <w:p w14:paraId="3BD0B49B" w14:textId="77777777" w:rsidR="009D1673" w:rsidRPr="008B1E44" w:rsidRDefault="009D1673" w:rsidP="009D1673">
                      <w:pPr>
                        <w:jc w:val="center"/>
                        <w:rPr>
                          <w:rFonts w:ascii="Cambria" w:hAnsi="Cambria"/>
                          <w:b/>
                          <w:sz w:val="24"/>
                        </w:rPr>
                      </w:pPr>
                      <w:r w:rsidRPr="008B1E44">
                        <w:rPr>
                          <w:rFonts w:ascii="Cambria" w:hAnsi="Cambria"/>
                          <w:b/>
                          <w:sz w:val="24"/>
                        </w:rPr>
                        <w:t>dapat diolah disesuaikan dengan kondisi dan kebutuhan gereja</w:t>
                      </w:r>
                    </w:p>
                    <w:p w14:paraId="50AD7154" w14:textId="77777777" w:rsidR="009D1673" w:rsidRPr="008B1E44" w:rsidRDefault="009D1673" w:rsidP="009D1673">
                      <w:pPr>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sidR="003179FC" w:rsidRPr="00813992">
        <w:rPr>
          <w:lang w:val="id-ID"/>
        </w:rPr>
        <w:br w:type="page"/>
      </w:r>
    </w:p>
    <w:p w14:paraId="16A76A3B" w14:textId="2FA306FE" w:rsidR="003179FC" w:rsidRPr="00813992" w:rsidRDefault="003179FC">
      <w:pPr>
        <w:rPr>
          <w:lang w:val="id-ID"/>
        </w:rPr>
      </w:pPr>
      <w:r w:rsidRPr="00813992">
        <w:rPr>
          <w:lang w:val="id-ID"/>
        </w:rPr>
        <w:lastRenderedPageBreak/>
        <w:br w:type="page"/>
      </w:r>
    </w:p>
    <w:p w14:paraId="798B0E46" w14:textId="77777777" w:rsidR="003179FC" w:rsidRPr="00813992" w:rsidRDefault="003179FC">
      <w:pPr>
        <w:rPr>
          <w:lang w:val="id-ID"/>
        </w:rPr>
        <w:sectPr w:rsidR="003179FC" w:rsidRPr="00813992" w:rsidSect="004206E1">
          <w:headerReference w:type="even" r:id="rId33"/>
          <w:headerReference w:type="default" r:id="rId34"/>
          <w:footerReference w:type="even" r:id="rId35"/>
          <w:footerReference w:type="default" r:id="rId36"/>
          <w:pgSz w:w="8420" w:h="11907"/>
          <w:pgMar w:top="1338" w:right="958" w:bottom="919" w:left="981" w:header="714" w:footer="731" w:gutter="0"/>
          <w:cols w:space="720"/>
        </w:sectPr>
      </w:pPr>
    </w:p>
    <w:p w14:paraId="71048156" w14:textId="6D09A71C" w:rsidR="00DD0E0E" w:rsidRDefault="00DD0E0E">
      <w:pPr>
        <w:rPr>
          <w:lang w:val="id-ID"/>
        </w:rPr>
      </w:pPr>
      <w:r w:rsidRPr="00813992">
        <w:rPr>
          <w:noProof/>
          <w:lang w:val="id-ID"/>
        </w:rPr>
        <w:lastRenderedPageBreak/>
        <mc:AlternateContent>
          <mc:Choice Requires="wps">
            <w:drawing>
              <wp:anchor distT="0" distB="0" distL="0" distR="0" simplePos="0" relativeHeight="251705856" behindDoc="0" locked="0" layoutInCell="1" allowOverlap="1" wp14:anchorId="3F9B5219" wp14:editId="6C4C7518">
                <wp:simplePos x="0" y="0"/>
                <wp:positionH relativeFrom="margin">
                  <wp:posOffset>-2540</wp:posOffset>
                </wp:positionH>
                <wp:positionV relativeFrom="paragraph">
                  <wp:posOffset>-4445</wp:posOffset>
                </wp:positionV>
                <wp:extent cx="2229485" cy="1314450"/>
                <wp:effectExtent l="0" t="0" r="0" b="0"/>
                <wp:wrapNone/>
                <wp:docPr id="1077815230"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9485" cy="1314450"/>
                        </a:xfrm>
                        <a:prstGeom prst="rect">
                          <a:avLst/>
                        </a:prstGeom>
                        <a:solidFill>
                          <a:srgbClr val="E7E6E6"/>
                        </a:solidFill>
                      </wps:spPr>
                      <wps:txbx>
                        <w:txbxContent>
                          <w:p w14:paraId="66551A4A" w14:textId="57B9CF47" w:rsidR="004A7388" w:rsidRPr="00CA6080" w:rsidRDefault="004A7388" w:rsidP="004A7388">
                            <w:pPr>
                              <w:spacing w:before="79"/>
                              <w:ind w:left="152"/>
                              <w:rPr>
                                <w:b/>
                                <w:color w:val="000000"/>
                              </w:rPr>
                            </w:pPr>
                            <w:r>
                              <w:rPr>
                                <w:b/>
                                <w:color w:val="000000"/>
                                <w:spacing w:val="-2"/>
                              </w:rPr>
                              <w:t>LITURGI</w:t>
                            </w:r>
                          </w:p>
                          <w:p w14:paraId="69DE65DE" w14:textId="77777777" w:rsidR="004A7388" w:rsidRDefault="004A7388" w:rsidP="004A7388">
                            <w:pPr>
                              <w:spacing w:before="1" w:line="249" w:lineRule="exact"/>
                              <w:ind w:left="152"/>
                              <w:rPr>
                                <w:b/>
                                <w:color w:val="000000"/>
                              </w:rPr>
                            </w:pPr>
                            <w:r>
                              <w:rPr>
                                <w:b/>
                                <w:color w:val="000000"/>
                              </w:rPr>
                              <w:t>Rabu Abu</w:t>
                            </w:r>
                          </w:p>
                          <w:p w14:paraId="13F6DF73" w14:textId="77777777" w:rsidR="004A7388" w:rsidRDefault="004A7388" w:rsidP="004A7388">
                            <w:pPr>
                              <w:tabs>
                                <w:tab w:val="left" w:pos="3394"/>
                              </w:tabs>
                              <w:spacing w:line="226" w:lineRule="exact"/>
                              <w:ind w:left="122"/>
                              <w:rPr>
                                <w:i/>
                                <w:color w:val="000000"/>
                                <w:sz w:val="20"/>
                              </w:rPr>
                            </w:pPr>
                            <w:r>
                              <w:rPr>
                                <w:i/>
                                <w:color w:val="000000"/>
                                <w:sz w:val="20"/>
                                <w:u w:val="single" w:color="7E7E7E"/>
                              </w:rPr>
                              <w:t>5 Maret</w:t>
                            </w:r>
                            <w:r>
                              <w:rPr>
                                <w:i/>
                                <w:color w:val="000000"/>
                                <w:spacing w:val="-1"/>
                                <w:sz w:val="20"/>
                                <w:u w:val="single" w:color="7E7E7E"/>
                              </w:rPr>
                              <w:t xml:space="preserve"> </w:t>
                            </w:r>
                            <w:r>
                              <w:rPr>
                                <w:i/>
                                <w:color w:val="000000"/>
                                <w:sz w:val="20"/>
                                <w:u w:val="single" w:color="7E7E7E"/>
                              </w:rPr>
                              <w:t>2025</w:t>
                            </w:r>
                            <w:r>
                              <w:rPr>
                                <w:i/>
                                <w:color w:val="000000"/>
                                <w:sz w:val="20"/>
                                <w:u w:val="single" w:color="7E7E7E"/>
                              </w:rPr>
                              <w:tab/>
                            </w:r>
                          </w:p>
                          <w:p w14:paraId="00E7048A" w14:textId="77777777" w:rsidR="004A7388" w:rsidRDefault="004A7388" w:rsidP="004A7388">
                            <w:pPr>
                              <w:pStyle w:val="TeksIsi"/>
                              <w:spacing w:before="25"/>
                              <w:ind w:left="0"/>
                              <w:jc w:val="left"/>
                              <w:rPr>
                                <w:i/>
                                <w:color w:val="000000"/>
                                <w:sz w:val="20"/>
                              </w:rPr>
                            </w:pPr>
                          </w:p>
                          <w:p w14:paraId="39A5D9BB" w14:textId="77777777" w:rsidR="004A7388" w:rsidRDefault="004A7388" w:rsidP="004A7388">
                            <w:pPr>
                              <w:ind w:left="1418" w:hanging="1266"/>
                              <w:rPr>
                                <w:color w:val="000000"/>
                                <w:sz w:val="20"/>
                              </w:rPr>
                            </w:pPr>
                            <w:r>
                              <w:rPr>
                                <w:color w:val="000000"/>
                                <w:sz w:val="20"/>
                              </w:rPr>
                              <w:t>Bacaan 1:</w:t>
                            </w:r>
                            <w:r>
                              <w:rPr>
                                <w:color w:val="000000"/>
                                <w:spacing w:val="48"/>
                                <w:sz w:val="20"/>
                              </w:rPr>
                              <w:t xml:space="preserve"> </w:t>
                            </w:r>
                            <w:r>
                              <w:rPr>
                                <w:color w:val="000000"/>
                                <w:spacing w:val="48"/>
                                <w:sz w:val="20"/>
                              </w:rPr>
                              <w:tab/>
                            </w:r>
                            <w:r w:rsidRPr="00D11512">
                              <w:rPr>
                                <w:color w:val="000000"/>
                                <w:sz w:val="20"/>
                              </w:rPr>
                              <w:t>Yesaya 58:1-12</w:t>
                            </w:r>
                          </w:p>
                          <w:p w14:paraId="2A9EAC3C" w14:textId="77777777" w:rsidR="004A7388" w:rsidRDefault="004A7388" w:rsidP="004A7388">
                            <w:pPr>
                              <w:tabs>
                                <w:tab w:val="left" w:pos="1413"/>
                              </w:tabs>
                              <w:spacing w:before="4" w:line="226" w:lineRule="exact"/>
                              <w:ind w:left="1418" w:hanging="1266"/>
                              <w:rPr>
                                <w:color w:val="000000"/>
                                <w:sz w:val="20"/>
                              </w:rPr>
                            </w:pPr>
                            <w:r>
                              <w:rPr>
                                <w:color w:val="000000"/>
                                <w:spacing w:val="-2"/>
                                <w:sz w:val="20"/>
                              </w:rPr>
                              <w:t>Tanggapan:</w:t>
                            </w:r>
                            <w:r>
                              <w:rPr>
                                <w:color w:val="000000"/>
                                <w:sz w:val="20"/>
                              </w:rPr>
                              <w:tab/>
                            </w:r>
                            <w:r w:rsidRPr="00D11512">
                              <w:rPr>
                                <w:color w:val="000000"/>
                                <w:sz w:val="20"/>
                              </w:rPr>
                              <w:t>Mazmur 51:1-17</w:t>
                            </w:r>
                          </w:p>
                          <w:p w14:paraId="24423BD0" w14:textId="77777777" w:rsidR="004A7388" w:rsidRDefault="004A7388" w:rsidP="004A7388">
                            <w:pPr>
                              <w:spacing w:line="226" w:lineRule="exact"/>
                              <w:ind w:left="1418" w:hanging="1266"/>
                              <w:rPr>
                                <w:color w:val="000000"/>
                                <w:sz w:val="20"/>
                              </w:rPr>
                            </w:pPr>
                            <w:r>
                              <w:rPr>
                                <w:color w:val="000000"/>
                                <w:sz w:val="20"/>
                              </w:rPr>
                              <w:t>Bacaan 2:</w:t>
                            </w:r>
                            <w:r>
                              <w:rPr>
                                <w:color w:val="000000"/>
                                <w:spacing w:val="3"/>
                                <w:sz w:val="20"/>
                              </w:rPr>
                              <w:t xml:space="preserve"> </w:t>
                            </w:r>
                            <w:r>
                              <w:rPr>
                                <w:color w:val="000000"/>
                                <w:spacing w:val="3"/>
                                <w:sz w:val="20"/>
                              </w:rPr>
                              <w:tab/>
                            </w:r>
                            <w:r w:rsidRPr="00D11512">
                              <w:rPr>
                                <w:color w:val="000000"/>
                                <w:sz w:val="20"/>
                              </w:rPr>
                              <w:t>2 Korintus 5:20b—6:10</w:t>
                            </w:r>
                          </w:p>
                          <w:p w14:paraId="1BFD4F04" w14:textId="77777777" w:rsidR="004A7388" w:rsidRDefault="004A7388" w:rsidP="004A7388">
                            <w:pPr>
                              <w:spacing w:before="8"/>
                              <w:ind w:left="1418" w:hanging="1266"/>
                              <w:rPr>
                                <w:color w:val="000000"/>
                                <w:sz w:val="20"/>
                              </w:rPr>
                            </w:pPr>
                            <w:r>
                              <w:rPr>
                                <w:color w:val="000000"/>
                                <w:sz w:val="20"/>
                              </w:rPr>
                              <w:t>Injil:</w:t>
                            </w:r>
                            <w:r>
                              <w:rPr>
                                <w:color w:val="000000"/>
                                <w:sz w:val="20"/>
                              </w:rPr>
                              <w:tab/>
                            </w:r>
                            <w:r w:rsidRPr="00D11512">
                              <w:rPr>
                                <w:color w:val="000000"/>
                                <w:sz w:val="20"/>
                              </w:rPr>
                              <w:t>Matius 6:1-6, 16-21</w:t>
                            </w:r>
                          </w:p>
                        </w:txbxContent>
                      </wps:txbx>
                      <wps:bodyPr wrap="square" lIns="0" tIns="0" rIns="0" bIns="0" rtlCol="0">
                        <a:noAutofit/>
                      </wps:bodyPr>
                    </wps:wsp>
                  </a:graphicData>
                </a:graphic>
                <wp14:sizeRelV relativeFrom="margin">
                  <wp14:pctHeight>0</wp14:pctHeight>
                </wp14:sizeRelV>
              </wp:anchor>
            </w:drawing>
          </mc:Choice>
          <mc:Fallback>
            <w:pict>
              <v:shape w14:anchorId="3F9B5219" id="_x0000_s1063" type="#_x0000_t202" style="position:absolute;margin-left:-.2pt;margin-top:-.35pt;width:175.55pt;height:103.5pt;z-index:25170585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" fillcolor="#e7e6e6" stroked="f">
                <v:textbox inset="0,0,0,0">
                  <w:txbxContent>
                    <w:p w14:paraId="66551A4A" w14:textId="57B9CF47" w:rsidR="004A7388" w:rsidRPr="00CA6080" w:rsidRDefault="004A7388" w:rsidP="004A7388">
                      <w:pPr>
                        <w:spacing w:before="79"/>
                        <w:ind w:left="152"/>
                        <w:rPr>
                          <w:b/>
                          <w:color w:val="000000"/>
                        </w:rPr>
                      </w:pPr>
                      <w:r>
                        <w:rPr>
                          <w:b/>
                          <w:color w:val="000000"/>
                          <w:spacing w:val="-2"/>
                        </w:rPr>
                        <w:t>LITURGI</w:t>
                      </w:r>
                    </w:p>
                    <w:p w14:paraId="69DE65DE" w14:textId="77777777" w:rsidR="004A7388" w:rsidRDefault="004A7388" w:rsidP="004A7388">
                      <w:pPr>
                        <w:spacing w:before="1" w:line="249" w:lineRule="exact"/>
                        <w:ind w:left="152"/>
                        <w:rPr>
                          <w:b/>
                          <w:color w:val="000000"/>
                        </w:rPr>
                      </w:pPr>
                      <w:r>
                        <w:rPr>
                          <w:b/>
                          <w:color w:val="000000"/>
                        </w:rPr>
                        <w:t>Rabu Abu</w:t>
                      </w:r>
                    </w:p>
                    <w:p w14:paraId="13F6DF73" w14:textId="77777777" w:rsidR="004A7388" w:rsidRDefault="004A7388" w:rsidP="004A7388">
                      <w:pPr>
                        <w:tabs>
                          <w:tab w:val="left" w:pos="3394"/>
                        </w:tabs>
                        <w:spacing w:line="226" w:lineRule="exact"/>
                        <w:ind w:left="122"/>
                        <w:rPr>
                          <w:i/>
                          <w:color w:val="000000"/>
                          <w:sz w:val="20"/>
                        </w:rPr>
                      </w:pPr>
                      <w:r>
                        <w:rPr>
                          <w:i/>
                          <w:color w:val="000000"/>
                          <w:sz w:val="20"/>
                          <w:u w:val="single" w:color="7E7E7E"/>
                        </w:rPr>
                        <w:t>5 Maret</w:t>
                      </w:r>
                      <w:r>
                        <w:rPr>
                          <w:i/>
                          <w:color w:val="000000"/>
                          <w:spacing w:val="-1"/>
                          <w:sz w:val="20"/>
                          <w:u w:val="single" w:color="7E7E7E"/>
                        </w:rPr>
                        <w:t xml:space="preserve"> </w:t>
                      </w:r>
                      <w:r>
                        <w:rPr>
                          <w:i/>
                          <w:color w:val="000000"/>
                          <w:sz w:val="20"/>
                          <w:u w:val="single" w:color="7E7E7E"/>
                        </w:rPr>
                        <w:t>2025</w:t>
                      </w:r>
                      <w:r>
                        <w:rPr>
                          <w:i/>
                          <w:color w:val="000000"/>
                          <w:sz w:val="20"/>
                          <w:u w:val="single" w:color="7E7E7E"/>
                        </w:rPr>
                        <w:tab/>
                      </w:r>
                    </w:p>
                    <w:p w14:paraId="00E7048A" w14:textId="77777777" w:rsidR="004A7388" w:rsidRDefault="004A7388" w:rsidP="004A7388">
                      <w:pPr>
                        <w:pStyle w:val="TeksIsi"/>
                        <w:spacing w:before="25"/>
                        <w:ind w:left="0"/>
                        <w:jc w:val="left"/>
                        <w:rPr>
                          <w:i/>
                          <w:color w:val="000000"/>
                          <w:sz w:val="20"/>
                        </w:rPr>
                      </w:pPr>
                    </w:p>
                    <w:p w14:paraId="39A5D9BB" w14:textId="77777777" w:rsidR="004A7388" w:rsidRDefault="004A7388" w:rsidP="004A7388">
                      <w:pPr>
                        <w:ind w:left="1418" w:hanging="1266"/>
                        <w:rPr>
                          <w:color w:val="000000"/>
                          <w:sz w:val="20"/>
                        </w:rPr>
                      </w:pPr>
                      <w:r>
                        <w:rPr>
                          <w:color w:val="000000"/>
                          <w:sz w:val="20"/>
                        </w:rPr>
                        <w:t>Bacaan 1:</w:t>
                      </w:r>
                      <w:r>
                        <w:rPr>
                          <w:color w:val="000000"/>
                          <w:spacing w:val="48"/>
                          <w:sz w:val="20"/>
                        </w:rPr>
                        <w:t xml:space="preserve"> </w:t>
                      </w:r>
                      <w:r>
                        <w:rPr>
                          <w:color w:val="000000"/>
                          <w:spacing w:val="48"/>
                          <w:sz w:val="20"/>
                        </w:rPr>
                        <w:tab/>
                      </w:r>
                      <w:r w:rsidRPr="00D11512">
                        <w:rPr>
                          <w:color w:val="000000"/>
                          <w:sz w:val="20"/>
                        </w:rPr>
                        <w:t>Yesaya 58:1-12</w:t>
                      </w:r>
                    </w:p>
                    <w:p w14:paraId="2A9EAC3C" w14:textId="77777777" w:rsidR="004A7388" w:rsidRDefault="004A7388" w:rsidP="004A7388">
                      <w:pPr>
                        <w:tabs>
                          <w:tab w:val="left" w:pos="1413"/>
                        </w:tabs>
                        <w:spacing w:before="4" w:line="226" w:lineRule="exact"/>
                        <w:ind w:left="1418" w:hanging="1266"/>
                        <w:rPr>
                          <w:color w:val="000000"/>
                          <w:sz w:val="20"/>
                        </w:rPr>
                      </w:pPr>
                      <w:r>
                        <w:rPr>
                          <w:color w:val="000000"/>
                          <w:spacing w:val="-2"/>
                          <w:sz w:val="20"/>
                        </w:rPr>
                        <w:t>Tanggapan:</w:t>
                      </w:r>
                      <w:r>
                        <w:rPr>
                          <w:color w:val="000000"/>
                          <w:sz w:val="20"/>
                        </w:rPr>
                        <w:tab/>
                      </w:r>
                      <w:r w:rsidRPr="00D11512">
                        <w:rPr>
                          <w:color w:val="000000"/>
                          <w:sz w:val="20"/>
                        </w:rPr>
                        <w:t>Mazmur 51:1-17</w:t>
                      </w:r>
                    </w:p>
                    <w:p w14:paraId="24423BD0" w14:textId="77777777" w:rsidR="004A7388" w:rsidRDefault="004A7388" w:rsidP="004A7388">
                      <w:pPr>
                        <w:spacing w:line="226" w:lineRule="exact"/>
                        <w:ind w:left="1418" w:hanging="1266"/>
                        <w:rPr>
                          <w:color w:val="000000"/>
                          <w:sz w:val="20"/>
                        </w:rPr>
                      </w:pPr>
                      <w:r>
                        <w:rPr>
                          <w:color w:val="000000"/>
                          <w:sz w:val="20"/>
                        </w:rPr>
                        <w:t>Bacaan 2:</w:t>
                      </w:r>
                      <w:r>
                        <w:rPr>
                          <w:color w:val="000000"/>
                          <w:spacing w:val="3"/>
                          <w:sz w:val="20"/>
                        </w:rPr>
                        <w:t xml:space="preserve"> </w:t>
                      </w:r>
                      <w:r>
                        <w:rPr>
                          <w:color w:val="000000"/>
                          <w:spacing w:val="3"/>
                          <w:sz w:val="20"/>
                        </w:rPr>
                        <w:tab/>
                      </w:r>
                      <w:r w:rsidRPr="00D11512">
                        <w:rPr>
                          <w:color w:val="000000"/>
                          <w:sz w:val="20"/>
                        </w:rPr>
                        <w:t>2 Korintus 5:20b—6:10</w:t>
                      </w:r>
                    </w:p>
                    <w:p w14:paraId="1BFD4F04" w14:textId="77777777" w:rsidR="004A7388" w:rsidRDefault="004A7388" w:rsidP="004A7388">
                      <w:pPr>
                        <w:spacing w:before="8"/>
                        <w:ind w:left="1418" w:hanging="1266"/>
                        <w:rPr>
                          <w:color w:val="000000"/>
                          <w:sz w:val="20"/>
                        </w:rPr>
                      </w:pPr>
                      <w:r>
                        <w:rPr>
                          <w:color w:val="000000"/>
                          <w:sz w:val="20"/>
                        </w:rPr>
                        <w:t>Injil:</w:t>
                      </w:r>
                      <w:r>
                        <w:rPr>
                          <w:color w:val="000000"/>
                          <w:sz w:val="20"/>
                        </w:rPr>
                        <w:tab/>
                      </w:r>
                      <w:r w:rsidRPr="00D11512">
                        <w:rPr>
                          <w:color w:val="000000"/>
                          <w:sz w:val="20"/>
                        </w:rPr>
                        <w:t>Matius 6:1-6, 16-21</w:t>
                      </w:r>
                    </w:p>
                  </w:txbxContent>
                </v:textbox>
                <w10:wrap anchorx="margin"/>
              </v:shape>
            </w:pict>
          </mc:Fallback>
        </mc:AlternateContent>
      </w:r>
    </w:p>
    <w:p w14:paraId="175465E4" w14:textId="7CCCD79A" w:rsidR="00DD0E0E" w:rsidRDefault="00DD0E0E">
      <w:pPr>
        <w:rPr>
          <w:lang w:val="id-ID"/>
        </w:rPr>
      </w:pPr>
      <w:r w:rsidRPr="00813992">
        <w:rPr>
          <w:noProof/>
          <w:lang w:val="id-ID"/>
        </w:rPr>
        <mc:AlternateContent>
          <mc:Choice Requires="wps">
            <w:drawing>
              <wp:anchor distT="45720" distB="45720" distL="114300" distR="114300" simplePos="0" relativeHeight="251706880" behindDoc="1" locked="0" layoutInCell="1" allowOverlap="1" wp14:anchorId="308CD1AF" wp14:editId="30D574E4">
                <wp:simplePos x="0" y="0"/>
                <wp:positionH relativeFrom="margin">
                  <wp:posOffset>2298700</wp:posOffset>
                </wp:positionH>
                <wp:positionV relativeFrom="paragraph">
                  <wp:posOffset>31750</wp:posOffset>
                </wp:positionV>
                <wp:extent cx="1813560" cy="939800"/>
                <wp:effectExtent l="0" t="0" r="0" b="0"/>
                <wp:wrapThrough wrapText="bothSides">
                  <wp:wrapPolygon edited="0">
                    <wp:start x="0" y="0"/>
                    <wp:lineTo x="0" y="21016"/>
                    <wp:lineTo x="21328" y="21016"/>
                    <wp:lineTo x="21328" y="0"/>
                    <wp:lineTo x="0" y="0"/>
                  </wp:wrapPolygon>
                </wp:wrapThrough>
                <wp:docPr id="14510201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939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5D954E" w14:textId="21D47927" w:rsidR="004A7388" w:rsidRPr="00055BA2" w:rsidRDefault="00DD0E0E" w:rsidP="004A7388">
                            <w:pPr>
                              <w:jc w:val="center"/>
                              <w:rPr>
                                <w:rFonts w:ascii="Cooper Black" w:eastAsia="SimSun" w:hAnsi="Cooper Black" w:cs="SimSun"/>
                                <w:sz w:val="28"/>
                                <w:szCs w:val="32"/>
                              </w:rPr>
                            </w:pPr>
                            <w:r>
                              <w:rPr>
                                <w:rFonts w:ascii="Cooper Black" w:eastAsia="SimSun" w:hAnsi="Cooper Black" w:cs="SimSun"/>
                                <w:sz w:val="28"/>
                                <w:szCs w:val="32"/>
                              </w:rPr>
                              <w:t>Membarui Hati dengan Mawas Diri</w:t>
                            </w:r>
                          </w:p>
                          <w:p w14:paraId="3C35A46F" w14:textId="77777777" w:rsidR="004A7388" w:rsidRPr="00055BA2" w:rsidRDefault="004A7388" w:rsidP="004A7388">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0F1FAA8" w14:textId="77777777" w:rsidR="004A7388" w:rsidRPr="00055BA2" w:rsidRDefault="004A7388" w:rsidP="004A7388">
                            <w:pPr>
                              <w:jc w:val="center"/>
                              <w:rPr>
                                <w:rFonts w:ascii="Cooper Black" w:eastAsia="SimSun" w:hAnsi="Cooper Black" w:cs="SimSun"/>
                                <w:sz w:val="32"/>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8CD1AF" id="_x0000_s1064" type="#_x0000_t202" style="position:absolute;margin-left:181pt;margin-top:2.5pt;width:142.8pt;height:74pt;z-index:-251609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" stroked="f">
                <v:textbox>
                  <w:txbxContent>
                    <w:p w14:paraId="575D954E" w14:textId="21D47927" w:rsidR="004A7388" w:rsidRPr="00055BA2" w:rsidRDefault="00DD0E0E" w:rsidP="004A7388">
                      <w:pPr>
                        <w:jc w:val="center"/>
                        <w:rPr>
                          <w:rFonts w:ascii="Cooper Black" w:eastAsia="SimSun" w:hAnsi="Cooper Black" w:cs="SimSun"/>
                          <w:sz w:val="28"/>
                          <w:szCs w:val="32"/>
                        </w:rPr>
                      </w:pPr>
                      <w:r>
                        <w:rPr>
                          <w:rFonts w:ascii="Cooper Black" w:eastAsia="SimSun" w:hAnsi="Cooper Black" w:cs="SimSun"/>
                          <w:sz w:val="28"/>
                          <w:szCs w:val="32"/>
                        </w:rPr>
                        <w:t>Membarui Hati dengan Mawas Diri</w:t>
                      </w:r>
                    </w:p>
                    <w:p w14:paraId="3C35A46F" w14:textId="77777777" w:rsidR="004A7388" w:rsidRPr="00055BA2" w:rsidRDefault="004A7388" w:rsidP="004A7388">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0F1FAA8" w14:textId="77777777" w:rsidR="004A7388" w:rsidRPr="00055BA2" w:rsidRDefault="004A7388" w:rsidP="004A7388">
                      <w:pPr>
                        <w:jc w:val="center"/>
                        <w:rPr>
                          <w:rFonts w:ascii="Cooper Black" w:eastAsia="SimSun" w:hAnsi="Cooper Black" w:cs="SimSun"/>
                          <w:sz w:val="32"/>
                          <w:szCs w:val="36"/>
                          <w:lang w:val="id-ID"/>
                        </w:rPr>
                      </w:pPr>
                    </w:p>
                  </w:txbxContent>
                </v:textbox>
                <w10:wrap type="through" anchorx="margin"/>
              </v:shape>
            </w:pict>
          </mc:Fallback>
        </mc:AlternateContent>
      </w:r>
    </w:p>
    <w:p w14:paraId="69D0A18D" w14:textId="5BD45BA6" w:rsidR="00DD0E0E" w:rsidRDefault="00DD0E0E">
      <w:pPr>
        <w:rPr>
          <w:lang w:val="id-ID"/>
        </w:rPr>
      </w:pPr>
    </w:p>
    <w:p w14:paraId="3EAD9475" w14:textId="21EC1BB2" w:rsidR="00DD0E0E" w:rsidRDefault="00DD0E0E">
      <w:pPr>
        <w:rPr>
          <w:lang w:val="id-ID"/>
        </w:rPr>
      </w:pPr>
    </w:p>
    <w:p w14:paraId="3D938E4B" w14:textId="77777777" w:rsidR="00DD0E0E" w:rsidRDefault="00DD0E0E">
      <w:pPr>
        <w:rPr>
          <w:lang w:val="id-ID"/>
        </w:rPr>
      </w:pPr>
    </w:p>
    <w:p w14:paraId="3DBD7B44" w14:textId="6C4A7014" w:rsidR="00DD0E0E" w:rsidRDefault="00DD0E0E">
      <w:pPr>
        <w:rPr>
          <w:lang w:val="id-ID"/>
        </w:rPr>
      </w:pPr>
    </w:p>
    <w:p w14:paraId="7D0D23A5" w14:textId="2D34AB48" w:rsidR="00DD0E0E" w:rsidRDefault="00DD0E0E">
      <w:pPr>
        <w:rPr>
          <w:lang w:val="id-ID"/>
        </w:rPr>
      </w:pPr>
    </w:p>
    <w:p w14:paraId="0E4E63DA" w14:textId="77777777" w:rsidR="00DD0E0E" w:rsidRDefault="00DD0E0E">
      <w:pPr>
        <w:rPr>
          <w:lang w:val="id-ID"/>
        </w:rPr>
      </w:pPr>
    </w:p>
    <w:p w14:paraId="3054E0D8" w14:textId="77777777" w:rsidR="00DD0E0E" w:rsidRDefault="00DD0E0E">
      <w:pPr>
        <w:rPr>
          <w:lang w:val="id-ID"/>
        </w:rPr>
      </w:pPr>
    </w:p>
    <w:p w14:paraId="6BAEEDD2" w14:textId="2E86DD94" w:rsidR="00DD0E0E" w:rsidRDefault="00DD0E0E">
      <w:pPr>
        <w:rPr>
          <w:lang w:val="id-ID"/>
        </w:rPr>
      </w:pPr>
    </w:p>
    <w:p w14:paraId="68BCB43A" w14:textId="77777777" w:rsidR="00DD0E0E" w:rsidRPr="00813992" w:rsidRDefault="00DD0E0E" w:rsidP="00DD0E0E">
      <w:pPr>
        <w:pStyle w:val="DaftarParagraf"/>
        <w:tabs>
          <w:tab w:val="right" w:pos="6210"/>
        </w:tabs>
        <w:ind w:left="0"/>
        <w:jc w:val="left"/>
        <w:rPr>
          <w:b/>
          <w:bCs/>
          <w:lang w:val="id-ID"/>
        </w:rPr>
      </w:pPr>
    </w:p>
    <w:p w14:paraId="2A5B1486" w14:textId="77777777" w:rsidR="00DD0E0E" w:rsidRPr="00813992" w:rsidRDefault="00DD0E0E" w:rsidP="00DD0E0E">
      <w:pPr>
        <w:pStyle w:val="DaftarParagraf"/>
        <w:tabs>
          <w:tab w:val="right" w:pos="6210"/>
        </w:tabs>
        <w:ind w:left="0"/>
        <w:jc w:val="left"/>
        <w:rPr>
          <w:b/>
          <w:bCs/>
          <w:lang w:val="id-ID"/>
        </w:rPr>
      </w:pPr>
      <w:r w:rsidRPr="00813992">
        <w:rPr>
          <w:noProof/>
          <w:lang w:val="id-ID"/>
        </w:rPr>
        <mc:AlternateContent>
          <mc:Choice Requires="wps">
            <w:drawing>
              <wp:anchor distT="0" distB="0" distL="114300" distR="114300" simplePos="0" relativeHeight="251858432" behindDoc="1" locked="0" layoutInCell="1" allowOverlap="1" wp14:anchorId="0836A067" wp14:editId="0A72E381">
                <wp:simplePos x="0" y="0"/>
                <wp:positionH relativeFrom="column">
                  <wp:posOffset>101600</wp:posOffset>
                </wp:positionH>
                <wp:positionV relativeFrom="paragraph">
                  <wp:posOffset>31750</wp:posOffset>
                </wp:positionV>
                <wp:extent cx="3960000" cy="2044700"/>
                <wp:effectExtent l="0" t="0" r="21590" b="12700"/>
                <wp:wrapNone/>
                <wp:docPr id="1310292270"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0000" cy="2044700"/>
                        </a:xfrm>
                        <a:prstGeom prst="rect">
                          <a:avLst/>
                        </a:prstGeom>
                        <a:solidFill>
                          <a:srgbClr val="FFFFFF"/>
                        </a:solidFill>
                        <a:ln w="9525">
                          <a:solidFill>
                            <a:srgbClr val="000000"/>
                          </a:solidFill>
                          <a:miter lim="800000"/>
                          <a:headEnd/>
                          <a:tailEnd/>
                        </a:ln>
                      </wps:spPr>
                      <wps:txbx>
                        <w:txbxContent>
                          <w:p w14:paraId="56AB1BB6" w14:textId="77777777" w:rsidR="00DD0E0E" w:rsidRPr="007017F6" w:rsidRDefault="00DD0E0E" w:rsidP="00DD0E0E">
                            <w:pPr>
                              <w:rPr>
                                <w:b/>
                                <w:bCs/>
                                <w:lang w:val="id-ID"/>
                              </w:rPr>
                            </w:pPr>
                            <w:r w:rsidRPr="007017F6">
                              <w:rPr>
                                <w:b/>
                                <w:bCs/>
                                <w:lang w:val="id-ID"/>
                              </w:rPr>
                              <w:t>PERSIAPAN (menyesuaikan kebiasaan gereja masing-masing)</w:t>
                            </w:r>
                          </w:p>
                          <w:p w14:paraId="7D52F925" w14:textId="77777777" w:rsidR="00DD0E0E" w:rsidRPr="007017F6" w:rsidRDefault="00DD0E0E" w:rsidP="00DD0E0E">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732CED16" w14:textId="77777777" w:rsidR="00DD0E0E" w:rsidRPr="007017F6" w:rsidRDefault="00DD0E0E" w:rsidP="00DD0E0E">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1D904D85" w14:textId="77777777" w:rsidR="00DD0E0E" w:rsidRPr="00AF52C7" w:rsidRDefault="00DD0E0E" w:rsidP="00DD0E0E">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43FAA9C7" w14:textId="77777777" w:rsidR="00DD0E0E" w:rsidRDefault="00DD0E0E" w:rsidP="00DD0E0E"/>
                          <w:p w14:paraId="0250158F" w14:textId="77777777" w:rsidR="00DD0E0E" w:rsidRPr="00880D90" w:rsidRDefault="00DD0E0E" w:rsidP="00DD0E0E">
                            <w:pPr>
                              <w:rPr>
                                <w:b/>
                              </w:rPr>
                            </w:pPr>
                            <w:r w:rsidRPr="00880D90">
                              <w:rPr>
                                <w:b/>
                              </w:rPr>
                              <w:t>Hal yang perlu diperhatikan:</w:t>
                            </w:r>
                          </w:p>
                          <w:p w14:paraId="5557AF64" w14:textId="77777777" w:rsidR="00DD0E0E" w:rsidRDefault="00DD0E0E" w:rsidP="00DD0E0E">
                            <w:pPr>
                              <w:jc w:val="both"/>
                            </w:pPr>
                            <w:r w:rsidRPr="00880D90">
                              <w:t>Karena masa Rabu abu adalah masa pertobatan, maka seyogyanya ru</w:t>
                            </w:r>
                            <w:r>
                              <w:t>angan gereja tidak didekor “ramai”. Suasana teduh dan khidmat</w:t>
                            </w:r>
                            <w:r w:rsidRPr="00880D90">
                              <w:t xml:space="preserve"> dapat diciptakan supaya umat siap memasuki masa tobat, </w:t>
                            </w:r>
                            <w:r>
                              <w:t xml:space="preserve">masa </w:t>
                            </w:r>
                            <w:r w:rsidRPr="00880D90">
                              <w:t>pua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36A067" id="_x0000_s1065" type="#_x0000_t202" style="position:absolute;margin-left:8pt;margin-top:2.5pt;width:311.8pt;height:161pt;z-index:-25145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">
                <v:textbox>
                  <w:txbxContent>
                    <w:p w14:paraId="56AB1BB6" w14:textId="77777777" w:rsidR="00DD0E0E" w:rsidRPr="007017F6" w:rsidRDefault="00DD0E0E" w:rsidP="00DD0E0E">
                      <w:pPr>
                        <w:rPr>
                          <w:b/>
                          <w:bCs/>
                          <w:lang w:val="id-ID"/>
                        </w:rPr>
                      </w:pPr>
                      <w:r w:rsidRPr="007017F6">
                        <w:rPr>
                          <w:b/>
                          <w:bCs/>
                          <w:lang w:val="id-ID"/>
                        </w:rPr>
                        <w:t>PERSIAPAN (menyesuaikan kebiasaan gereja masing-masing)</w:t>
                      </w:r>
                    </w:p>
                    <w:p w14:paraId="7D52F925" w14:textId="77777777" w:rsidR="00DD0E0E" w:rsidRPr="007017F6" w:rsidRDefault="00DD0E0E" w:rsidP="00DD0E0E">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732CED16" w14:textId="77777777" w:rsidR="00DD0E0E" w:rsidRPr="007017F6" w:rsidRDefault="00DD0E0E" w:rsidP="00DD0E0E">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1D904D85" w14:textId="77777777" w:rsidR="00DD0E0E" w:rsidRPr="00AF52C7" w:rsidRDefault="00DD0E0E" w:rsidP="00DD0E0E">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43FAA9C7" w14:textId="77777777" w:rsidR="00DD0E0E" w:rsidRDefault="00DD0E0E" w:rsidP="00DD0E0E"/>
                    <w:p w14:paraId="0250158F" w14:textId="77777777" w:rsidR="00DD0E0E" w:rsidRPr="00880D90" w:rsidRDefault="00DD0E0E" w:rsidP="00DD0E0E">
                      <w:pPr>
                        <w:rPr>
                          <w:b/>
                        </w:rPr>
                      </w:pPr>
                      <w:r w:rsidRPr="00880D90">
                        <w:rPr>
                          <w:b/>
                        </w:rPr>
                        <w:t>Hal yang perlu diperhatikan:</w:t>
                      </w:r>
                    </w:p>
                    <w:p w14:paraId="5557AF64" w14:textId="77777777" w:rsidR="00DD0E0E" w:rsidRDefault="00DD0E0E" w:rsidP="00DD0E0E">
                      <w:pPr>
                        <w:jc w:val="both"/>
                      </w:pPr>
                      <w:r w:rsidRPr="00880D90">
                        <w:t>Karena masa Rabu abu adalah masa pertobatan, maka seyogyanya ru</w:t>
                      </w:r>
                      <w:r>
                        <w:t>angan gereja tidak didekor “ramai”. Suasana teduh dan khidmat</w:t>
                      </w:r>
                      <w:r w:rsidRPr="00880D90">
                        <w:t xml:space="preserve"> dapat diciptakan supaya umat siap memasuki masa tobat, </w:t>
                      </w:r>
                      <w:r>
                        <w:t xml:space="preserve">masa </w:t>
                      </w:r>
                      <w:r w:rsidRPr="00880D90">
                        <w:t>puasa.</w:t>
                      </w:r>
                    </w:p>
                  </w:txbxContent>
                </v:textbox>
              </v:shape>
            </w:pict>
          </mc:Fallback>
        </mc:AlternateContent>
      </w:r>
    </w:p>
    <w:p w14:paraId="032F3166" w14:textId="77777777" w:rsidR="00DD0E0E" w:rsidRDefault="00DD0E0E" w:rsidP="00DD0E0E"/>
    <w:p w14:paraId="4486CBEE" w14:textId="77777777" w:rsidR="00DD0E0E" w:rsidRDefault="00DD0E0E" w:rsidP="00DD0E0E"/>
    <w:p w14:paraId="024A33F2" w14:textId="77777777" w:rsidR="00DD0E0E" w:rsidRDefault="00DD0E0E" w:rsidP="00DD0E0E"/>
    <w:p w14:paraId="73B78428" w14:textId="77777777" w:rsidR="00DD0E0E" w:rsidRDefault="00DD0E0E" w:rsidP="00DD0E0E"/>
    <w:p w14:paraId="6255EA0B" w14:textId="77777777" w:rsidR="00DD0E0E" w:rsidRDefault="00DD0E0E" w:rsidP="00DD0E0E"/>
    <w:p w14:paraId="15008DFA" w14:textId="77777777" w:rsidR="00DD0E0E" w:rsidRDefault="00DD0E0E" w:rsidP="00DD0E0E"/>
    <w:p w14:paraId="51536B76" w14:textId="77777777" w:rsidR="00DD0E0E" w:rsidRDefault="00DD0E0E" w:rsidP="00DD0E0E"/>
    <w:p w14:paraId="084E7E30" w14:textId="77777777" w:rsidR="00DD0E0E" w:rsidRDefault="00DD0E0E" w:rsidP="00DD0E0E"/>
    <w:p w14:paraId="464BB5A1" w14:textId="77777777" w:rsidR="00DD0E0E" w:rsidRDefault="00DD0E0E" w:rsidP="00DD0E0E"/>
    <w:p w14:paraId="6183B22F" w14:textId="77777777" w:rsidR="00DD0E0E" w:rsidRDefault="00DD0E0E" w:rsidP="00DD0E0E"/>
    <w:p w14:paraId="1457A6F8" w14:textId="77777777" w:rsidR="00DD0E0E" w:rsidRDefault="00DD0E0E" w:rsidP="00DD0E0E"/>
    <w:p w14:paraId="01AD2F2C" w14:textId="77777777" w:rsidR="00DD0E0E" w:rsidRDefault="00DD0E0E" w:rsidP="00DD0E0E"/>
    <w:p w14:paraId="05FE5BF3" w14:textId="77777777" w:rsidR="00DD0E0E" w:rsidRDefault="00DD0E0E" w:rsidP="00DD0E0E">
      <w:pPr>
        <w:rPr>
          <w:b/>
        </w:rPr>
      </w:pPr>
    </w:p>
    <w:p w14:paraId="2681D8D3" w14:textId="77777777" w:rsidR="00DD0E0E" w:rsidRDefault="00DD0E0E" w:rsidP="00DD0E0E">
      <w:pPr>
        <w:rPr>
          <w:b/>
        </w:rPr>
      </w:pPr>
    </w:p>
    <w:p w14:paraId="532EB2B4" w14:textId="77777777" w:rsidR="00DD0E0E" w:rsidRDefault="00DD0E0E" w:rsidP="00DD0E0E">
      <w:pPr>
        <w:rPr>
          <w:b/>
        </w:rPr>
      </w:pPr>
    </w:p>
    <w:p w14:paraId="6BF74B80" w14:textId="6F00406A" w:rsidR="00DD0E0E" w:rsidRPr="000A7B66" w:rsidRDefault="00DD0E0E" w:rsidP="00EB3B7E">
      <w:pPr>
        <w:tabs>
          <w:tab w:val="right" w:pos="6520"/>
        </w:tabs>
        <w:rPr>
          <w:b/>
        </w:rPr>
      </w:pPr>
      <w:r w:rsidRPr="000A7B66">
        <w:rPr>
          <w:b/>
        </w:rPr>
        <w:t>Persiapan Pribadi</w:t>
      </w:r>
      <w:r>
        <w:rPr>
          <w:b/>
        </w:rPr>
        <w:t xml:space="preserve"> </w:t>
      </w:r>
      <w:r>
        <w:rPr>
          <w:b/>
        </w:rPr>
        <w:tab/>
        <w:t>(</w:t>
      </w:r>
      <w:r w:rsidRPr="000A7B66">
        <w:rPr>
          <w:b/>
        </w:rPr>
        <w:t>duduk</w:t>
      </w:r>
      <w:r>
        <w:rPr>
          <w:b/>
        </w:rPr>
        <w:t>)</w:t>
      </w:r>
    </w:p>
    <w:p w14:paraId="09186744" w14:textId="77777777" w:rsidR="00DD0E0E" w:rsidRDefault="00DD0E0E" w:rsidP="00DD0E0E">
      <w:pPr>
        <w:ind w:left="720" w:hanging="720"/>
        <w:jc w:val="both"/>
      </w:pPr>
      <w:r w:rsidRPr="00916393">
        <w:t>PL:</w:t>
      </w:r>
      <w:r w:rsidRPr="00916393">
        <w:tab/>
      </w:r>
      <w:r>
        <w:t>S</w:t>
      </w:r>
      <w:r w:rsidRPr="00916393">
        <w:t xml:space="preserve">audara yang dikasihi Tuhan, hari ini kita memasuki masa </w:t>
      </w:r>
      <w:r>
        <w:t>P</w:t>
      </w:r>
      <w:r w:rsidRPr="00916393">
        <w:t>ra</w:t>
      </w:r>
      <w:r>
        <w:t>-P</w:t>
      </w:r>
      <w:r w:rsidRPr="00916393">
        <w:t xml:space="preserve">askah. </w:t>
      </w:r>
      <w:r>
        <w:t>Untuk mengawali masa Pra-Paskah</w:t>
      </w:r>
      <w:r w:rsidRPr="00916393">
        <w:t>, kita menandainya dengan penerimaan abu. Penorehan abu yang akan kita terima ada</w:t>
      </w:r>
      <w:r>
        <w:t>l</w:t>
      </w:r>
      <w:r w:rsidRPr="00916393">
        <w:t>ah lambang kesiapan untuk menjalankan pertobatan melalui puasa pengendalian hidup. Secara khusus hari ini kita akan berkumpul bersama untuk mendalami arti pertobatan dan puasa</w:t>
      </w:r>
      <w:r>
        <w:t>. Kita berharap masa Pra P</w:t>
      </w:r>
      <w:r w:rsidRPr="00916393">
        <w:t xml:space="preserve">askah ini  dapat menjadi masa instropeksi diri sehingga saat </w:t>
      </w:r>
      <w:r>
        <w:t>P</w:t>
      </w:r>
      <w:r w:rsidRPr="00916393">
        <w:t xml:space="preserve">askah tiba kita juga </w:t>
      </w:r>
      <w:r>
        <w:t>merasakan kebangkitan Kristus</w:t>
      </w:r>
      <w:r w:rsidRPr="00916393">
        <w:t xml:space="preserve">. </w:t>
      </w:r>
    </w:p>
    <w:p w14:paraId="083E4631" w14:textId="77777777" w:rsidR="00DD0E0E" w:rsidRDefault="00DD0E0E" w:rsidP="00DD0E0E"/>
    <w:p w14:paraId="581778E7" w14:textId="77777777" w:rsidR="00DD0E0E" w:rsidRPr="00916393" w:rsidRDefault="00DD0E0E" w:rsidP="00261C60">
      <w:pPr>
        <w:ind w:left="720"/>
        <w:jc w:val="both"/>
      </w:pPr>
      <w:r>
        <w:lastRenderedPageBreak/>
        <w:t xml:space="preserve">Saudara yang dikasihi Tuhan, semua yang kita lakukan kiranya terarah pada Tuhan. Ia </w:t>
      </w:r>
      <w:r w:rsidRPr="00916393">
        <w:t xml:space="preserve">sendiri yang melihat pertobatan kita. Karena itu, marilah kita mendengar suara-Nya dan </w:t>
      </w:r>
      <w:r>
        <w:t>mendengar panggilan</w:t>
      </w:r>
      <w:r w:rsidRPr="00916393">
        <w:t xml:space="preserve">-Nya. </w:t>
      </w:r>
    </w:p>
    <w:p w14:paraId="17860B1D" w14:textId="77777777" w:rsidR="00DD0E0E" w:rsidRPr="00916393" w:rsidRDefault="00DD0E0E" w:rsidP="00DD0E0E"/>
    <w:p w14:paraId="0C651F2C" w14:textId="7DB8DC15" w:rsidR="00DD0E0E" w:rsidRDefault="00DD0E0E" w:rsidP="00EB3B7E">
      <w:pPr>
        <w:tabs>
          <w:tab w:val="right" w:pos="6520"/>
        </w:tabs>
        <w:rPr>
          <w:b/>
        </w:rPr>
      </w:pPr>
      <w:r w:rsidRPr="000A7B66">
        <w:rPr>
          <w:b/>
        </w:rPr>
        <w:t>Nyanyian Umat KJ 33:</w:t>
      </w:r>
      <w:r>
        <w:rPr>
          <w:b/>
        </w:rPr>
        <w:t xml:space="preserve"> 1-3 </w:t>
      </w:r>
      <w:r w:rsidR="00EB3B7E">
        <w:rPr>
          <w:b/>
        </w:rPr>
        <w:tab/>
      </w:r>
      <w:r>
        <w:rPr>
          <w:b/>
        </w:rPr>
        <w:t>(</w:t>
      </w:r>
      <w:r w:rsidR="00EB3B7E">
        <w:rPr>
          <w:b/>
        </w:rPr>
        <w:t>b</w:t>
      </w:r>
      <w:r w:rsidRPr="000A7B66">
        <w:rPr>
          <w:b/>
        </w:rPr>
        <w:t>erdiri</w:t>
      </w:r>
      <w:r>
        <w:rPr>
          <w:b/>
        </w:rPr>
        <w:t>)</w:t>
      </w:r>
      <w:r w:rsidRPr="000A7B66">
        <w:rPr>
          <w:b/>
        </w:rPr>
        <w:t xml:space="preserve"> </w:t>
      </w:r>
    </w:p>
    <w:p w14:paraId="1E6980FA" w14:textId="77777777" w:rsidR="00DD0E0E" w:rsidRDefault="00DD0E0E" w:rsidP="00DD0E0E">
      <w:pPr>
        <w:jc w:val="center"/>
        <w:rPr>
          <w:b/>
        </w:rPr>
      </w:pPr>
    </w:p>
    <w:p w14:paraId="5085ADD1" w14:textId="77777777" w:rsidR="00DD0E0E" w:rsidRPr="000A7B66" w:rsidRDefault="00DD0E0E" w:rsidP="00DD0E0E">
      <w:pPr>
        <w:jc w:val="center"/>
        <w:rPr>
          <w:b/>
        </w:rPr>
      </w:pPr>
      <w:r w:rsidRPr="000A7B66">
        <w:rPr>
          <w:b/>
        </w:rPr>
        <w:t>Suara-Mu Kudengar</w:t>
      </w:r>
    </w:p>
    <w:p w14:paraId="336A1134" w14:textId="77777777" w:rsidR="00DD0E0E" w:rsidRPr="00916393" w:rsidRDefault="00DD0E0E" w:rsidP="00DD0E0E">
      <w:pPr>
        <w:rPr>
          <w:rFonts w:eastAsia="Times New Roman"/>
        </w:rPr>
      </w:pPr>
      <w:r w:rsidRPr="00916393">
        <w:rPr>
          <w:rFonts w:eastAsia="Times New Roman"/>
        </w:rPr>
        <w:t>Suara-Mu kudengar memanggil diriku,</w:t>
      </w:r>
      <w:r w:rsidRPr="00916393">
        <w:rPr>
          <w:rFonts w:eastAsia="Times New Roman"/>
        </w:rPr>
        <w:br/>
        <w:t xml:space="preserve">supaya ‘ku di Golgota dibasuh darah-Mu! </w:t>
      </w:r>
    </w:p>
    <w:p w14:paraId="0722CF69" w14:textId="77777777" w:rsidR="00DD0E0E" w:rsidRPr="00C30004" w:rsidRDefault="00DD0E0E" w:rsidP="00DD0E0E">
      <w:pPr>
        <w:rPr>
          <w:rFonts w:eastAsia="Times New Roman"/>
          <w:i/>
        </w:rPr>
      </w:pPr>
      <w:r w:rsidRPr="00C30004">
        <w:rPr>
          <w:rFonts w:eastAsia="Times New Roman"/>
          <w:i/>
          <w:iCs/>
        </w:rPr>
        <w:t>Refr.:</w:t>
      </w:r>
      <w:r w:rsidRPr="00C30004">
        <w:rPr>
          <w:rFonts w:eastAsia="Times New Roman"/>
          <w:i/>
          <w:iCs/>
        </w:rPr>
        <w:tab/>
      </w:r>
      <w:r w:rsidRPr="00C30004">
        <w:rPr>
          <w:rFonts w:eastAsia="Times New Roman"/>
          <w:i/>
        </w:rPr>
        <w:t>Aku datanglah, Tuhan, pada-Mu;</w:t>
      </w:r>
    </w:p>
    <w:p w14:paraId="5D7BA89D" w14:textId="77777777" w:rsidR="00DD0E0E" w:rsidRPr="00C30004" w:rsidRDefault="00DD0E0E" w:rsidP="00DD0E0E">
      <w:pPr>
        <w:ind w:firstLine="720"/>
        <w:rPr>
          <w:rFonts w:eastAsia="Times New Roman"/>
          <w:i/>
        </w:rPr>
      </w:pPr>
      <w:r w:rsidRPr="00C30004">
        <w:rPr>
          <w:rFonts w:eastAsia="Times New Roman"/>
          <w:i/>
        </w:rPr>
        <w:t>dalam darah-Mu kudus sucikan diriku.</w:t>
      </w:r>
    </w:p>
    <w:p w14:paraId="6C007516" w14:textId="77777777" w:rsidR="00DD0E0E" w:rsidRDefault="00DD0E0E" w:rsidP="00DD0E0E">
      <w:pPr>
        <w:rPr>
          <w:rFonts w:eastAsia="Times New Roman"/>
        </w:rPr>
      </w:pPr>
    </w:p>
    <w:p w14:paraId="6898B5F7" w14:textId="77777777" w:rsidR="00DD0E0E" w:rsidRPr="00916393" w:rsidRDefault="00DD0E0E" w:rsidP="00DD0E0E">
      <w:pPr>
        <w:rPr>
          <w:rFonts w:eastAsia="Times New Roman"/>
        </w:rPr>
      </w:pPr>
      <w:r w:rsidRPr="00916393">
        <w:rPr>
          <w:rFonts w:eastAsia="Times New Roman"/>
        </w:rPr>
        <w:t>Kendati ‘ku lemah, tenaga Kauberi;</w:t>
      </w:r>
      <w:r w:rsidRPr="00916393">
        <w:rPr>
          <w:rFonts w:eastAsia="Times New Roman"/>
        </w:rPr>
        <w:br/>
        <w:t>Kauhapus aib dosaku, hidupku pun bersih.</w:t>
      </w:r>
      <w:r>
        <w:rPr>
          <w:rFonts w:eastAsia="Times New Roman"/>
        </w:rPr>
        <w:t xml:space="preserve"> </w:t>
      </w:r>
      <w:r>
        <w:rPr>
          <w:rFonts w:eastAsia="Times New Roman"/>
          <w:i/>
        </w:rPr>
        <w:t>Refr.:</w:t>
      </w:r>
      <w:r w:rsidRPr="00916393">
        <w:rPr>
          <w:rFonts w:eastAsia="Times New Roman"/>
        </w:rPr>
        <w:t xml:space="preserve"> </w:t>
      </w:r>
    </w:p>
    <w:p w14:paraId="4589B100" w14:textId="77777777" w:rsidR="00DD0E0E" w:rsidRPr="00916393" w:rsidRDefault="00DD0E0E" w:rsidP="00DD0E0E">
      <w:pPr>
        <w:rPr>
          <w:rFonts w:eastAsia="Times New Roman"/>
        </w:rPr>
      </w:pPr>
    </w:p>
    <w:p w14:paraId="4E5838E5" w14:textId="77777777" w:rsidR="00DD0E0E" w:rsidRPr="00C30004" w:rsidRDefault="00DD0E0E" w:rsidP="00DD0E0E">
      <w:pPr>
        <w:rPr>
          <w:i/>
        </w:rPr>
      </w:pPr>
      <w:r w:rsidRPr="00916393">
        <w:rPr>
          <w:rFonts w:eastAsia="Times New Roman"/>
        </w:rPr>
        <w:t>Kaupanggil diriku, supaya kukenal</w:t>
      </w:r>
      <w:r w:rsidRPr="00916393">
        <w:rPr>
          <w:rFonts w:eastAsia="Times New Roman"/>
        </w:rPr>
        <w:br/>
        <w:t>iman, harapan yang teguh, dan kasihMu kekal.</w:t>
      </w:r>
      <w:r>
        <w:rPr>
          <w:rFonts w:eastAsia="Times New Roman"/>
        </w:rPr>
        <w:t xml:space="preserve"> </w:t>
      </w:r>
      <w:r>
        <w:rPr>
          <w:rFonts w:eastAsia="Times New Roman"/>
          <w:i/>
        </w:rPr>
        <w:t>Refr.:</w:t>
      </w:r>
    </w:p>
    <w:p w14:paraId="298B989D" w14:textId="77777777" w:rsidR="00DD0E0E" w:rsidRPr="00916393" w:rsidRDefault="00DD0E0E" w:rsidP="00DD0E0E"/>
    <w:p w14:paraId="6B6A7654" w14:textId="77777777" w:rsidR="00DD0E0E" w:rsidRPr="000A7B66" w:rsidRDefault="00DD0E0E" w:rsidP="00DD0E0E">
      <w:pPr>
        <w:rPr>
          <w:b/>
        </w:rPr>
      </w:pPr>
      <w:r w:rsidRPr="000A7B66">
        <w:rPr>
          <w:b/>
        </w:rPr>
        <w:t>Votum</w:t>
      </w:r>
    </w:p>
    <w:p w14:paraId="6E4A76AA" w14:textId="6A5B4B40" w:rsidR="00DD0E0E" w:rsidRPr="00916393" w:rsidRDefault="00DD0E0E" w:rsidP="00DD0E0E">
      <w:pPr>
        <w:ind w:left="567" w:hanging="567"/>
      </w:pPr>
      <w:r w:rsidRPr="00916393">
        <w:t>PF:</w:t>
      </w:r>
      <w:r>
        <w:tab/>
        <w:t>Ia m</w:t>
      </w:r>
      <w:r w:rsidRPr="00916393">
        <w:t xml:space="preserve">emanggil kita </w:t>
      </w:r>
      <w:r>
        <w:t>untuk hidup dalam pertobatan. Biarlah semua yang datang mengatakan:</w:t>
      </w:r>
    </w:p>
    <w:p w14:paraId="39B7453B" w14:textId="4B62BC87" w:rsidR="00DD0E0E" w:rsidRPr="00916393" w:rsidRDefault="00DD0E0E" w:rsidP="00DD0E0E">
      <w:pPr>
        <w:ind w:left="567" w:hanging="567"/>
        <w:jc w:val="both"/>
      </w:pPr>
      <w:r w:rsidRPr="00916393">
        <w:t>U:</w:t>
      </w:r>
      <w:r>
        <w:tab/>
      </w:r>
      <w:r w:rsidRPr="00DD0E0E">
        <w:rPr>
          <w:b/>
          <w:bCs/>
        </w:rPr>
        <w:t>Sesungguhnya pertolongan kita adalah dalam nama Tuhan yang menjadikan lagit, bumi dan segala isinya.</w:t>
      </w:r>
      <w:r w:rsidRPr="00916393">
        <w:t xml:space="preserve"> </w:t>
      </w:r>
    </w:p>
    <w:p w14:paraId="46E7AA72" w14:textId="25E75E90" w:rsidR="00DD0E0E" w:rsidRPr="00916393" w:rsidRDefault="00DD0E0E" w:rsidP="00DD0E0E">
      <w:pPr>
        <w:ind w:left="567" w:hanging="567"/>
      </w:pPr>
      <w:r w:rsidRPr="00916393">
        <w:t xml:space="preserve">PF: </w:t>
      </w:r>
      <w:r>
        <w:t xml:space="preserve"> </w:t>
      </w:r>
      <w:r>
        <w:tab/>
      </w:r>
      <w:r w:rsidRPr="00916393">
        <w:t>Tuhan tak pernah meninggalkan ciptaan-Nya</w:t>
      </w:r>
    </w:p>
    <w:p w14:paraId="4082B23A" w14:textId="382373C9" w:rsidR="00DD0E0E" w:rsidRPr="00916393" w:rsidRDefault="00DD0E0E" w:rsidP="00DD0E0E">
      <w:pPr>
        <w:ind w:left="567" w:hanging="567"/>
      </w:pPr>
      <w:r>
        <w:t>U</w:t>
      </w:r>
      <w:r w:rsidRPr="00916393">
        <w:t xml:space="preserve">: </w:t>
      </w:r>
      <w:r>
        <w:tab/>
      </w:r>
      <w:r w:rsidRPr="00DD0E0E">
        <w:rPr>
          <w:b/>
          <w:bCs/>
        </w:rPr>
        <w:t>Dari dahulu, sekarang dan selama-lamanya</w:t>
      </w:r>
    </w:p>
    <w:p w14:paraId="70FC3A9A" w14:textId="636AF9BA" w:rsidR="00DD0E0E" w:rsidRPr="00916393" w:rsidRDefault="00DD0E0E" w:rsidP="00DD0E0E">
      <w:pPr>
        <w:tabs>
          <w:tab w:val="left" w:pos="450"/>
        </w:tabs>
      </w:pPr>
      <w:r w:rsidRPr="00916393">
        <w:t>PF+</w:t>
      </w:r>
      <w:r>
        <w:t>U</w:t>
      </w:r>
      <w:r w:rsidRPr="00916393">
        <w:t>: Menyanyikan Amin</w:t>
      </w:r>
    </w:p>
    <w:p w14:paraId="1761167E" w14:textId="77777777" w:rsidR="00DD0E0E" w:rsidRPr="00916393" w:rsidRDefault="00DD0E0E" w:rsidP="00DD0E0E">
      <w:pPr>
        <w:tabs>
          <w:tab w:val="left" w:pos="450"/>
        </w:tabs>
      </w:pPr>
    </w:p>
    <w:p w14:paraId="02A88CA9" w14:textId="77777777" w:rsidR="00DD0E0E" w:rsidRPr="000A7B66" w:rsidRDefault="00DD0E0E" w:rsidP="00DD0E0E">
      <w:pPr>
        <w:tabs>
          <w:tab w:val="left" w:pos="450"/>
        </w:tabs>
        <w:rPr>
          <w:b/>
        </w:rPr>
      </w:pPr>
      <w:r w:rsidRPr="000A7B66">
        <w:rPr>
          <w:b/>
        </w:rPr>
        <w:t xml:space="preserve">Salam </w:t>
      </w:r>
    </w:p>
    <w:p w14:paraId="1728DB4E" w14:textId="5A5DE12E" w:rsidR="00DD0E0E" w:rsidRPr="00916393" w:rsidRDefault="00DD0E0E" w:rsidP="00DD0E0E">
      <w:pPr>
        <w:ind w:left="567" w:hanging="567"/>
      </w:pPr>
      <w:r w:rsidRPr="00916393">
        <w:t>PF:</w:t>
      </w:r>
      <w:r>
        <w:tab/>
      </w:r>
      <w:r w:rsidRPr="00916393">
        <w:t>Tuhan beserta saudara</w:t>
      </w:r>
    </w:p>
    <w:p w14:paraId="157203C0" w14:textId="13332D69" w:rsidR="00DD0E0E" w:rsidRPr="00916393" w:rsidRDefault="00DD0E0E" w:rsidP="00DD0E0E">
      <w:pPr>
        <w:ind w:left="567" w:hanging="567"/>
      </w:pPr>
      <w:r>
        <w:t>U</w:t>
      </w:r>
      <w:r w:rsidRPr="00916393">
        <w:t xml:space="preserve">: </w:t>
      </w:r>
      <w:r>
        <w:tab/>
      </w:r>
      <w:r w:rsidRPr="00DD0E0E">
        <w:rPr>
          <w:b/>
          <w:bCs/>
        </w:rPr>
        <w:t>dan beserta saudara juga</w:t>
      </w:r>
    </w:p>
    <w:p w14:paraId="5206A102" w14:textId="77777777" w:rsidR="00DD0E0E" w:rsidRDefault="00DD0E0E" w:rsidP="00DD0E0E">
      <w:pPr>
        <w:tabs>
          <w:tab w:val="left" w:pos="450"/>
        </w:tabs>
      </w:pPr>
    </w:p>
    <w:p w14:paraId="635BB5C5" w14:textId="7AD4D6C9" w:rsidR="00DD0E0E" w:rsidRPr="000A7B66" w:rsidRDefault="00DD0E0E" w:rsidP="00EB3B7E">
      <w:pPr>
        <w:tabs>
          <w:tab w:val="left" w:pos="450"/>
          <w:tab w:val="right" w:pos="6520"/>
        </w:tabs>
        <w:rPr>
          <w:b/>
        </w:rPr>
      </w:pPr>
      <w:r w:rsidRPr="000A7B66">
        <w:rPr>
          <w:b/>
        </w:rPr>
        <w:t>Kata Pembuka</w:t>
      </w:r>
      <w:r w:rsidRPr="000A7B66">
        <w:rPr>
          <w:b/>
        </w:rPr>
        <w:tab/>
      </w:r>
      <w:r>
        <w:rPr>
          <w:b/>
        </w:rPr>
        <w:t>(</w:t>
      </w:r>
      <w:r w:rsidRPr="000A7B66">
        <w:rPr>
          <w:b/>
        </w:rPr>
        <w:t>duduk</w:t>
      </w:r>
      <w:r>
        <w:rPr>
          <w:b/>
        </w:rPr>
        <w:t>)</w:t>
      </w:r>
    </w:p>
    <w:p w14:paraId="505943EC" w14:textId="073782E0" w:rsidR="00DD0E0E" w:rsidRDefault="00DD0E0E" w:rsidP="00DD0E0E">
      <w:pPr>
        <w:ind w:left="567" w:hanging="567"/>
      </w:pPr>
      <w:r w:rsidRPr="00916393">
        <w:t xml:space="preserve">PL: </w:t>
      </w:r>
      <w:r>
        <w:tab/>
      </w:r>
      <w:r w:rsidRPr="00916393">
        <w:t>Saudaraku,  marilah kita menyiapkan diri dalam do</w:t>
      </w:r>
      <w:r>
        <w:t>a.</w:t>
      </w:r>
    </w:p>
    <w:p w14:paraId="0B8F8A28" w14:textId="77A4763B" w:rsidR="00DD0E0E" w:rsidRPr="00916393" w:rsidRDefault="00DD0E0E" w:rsidP="00DD0E0E">
      <w:pPr>
        <w:ind w:left="567" w:hanging="567"/>
        <w:jc w:val="both"/>
      </w:pPr>
      <w:r>
        <w:tab/>
        <w:t>Allah yang penuh kasih, kami memuliakan Engkau karena masa P</w:t>
      </w:r>
      <w:r w:rsidRPr="00916393">
        <w:t>ra</w:t>
      </w:r>
      <w:r>
        <w:t>-P</w:t>
      </w:r>
      <w:r w:rsidRPr="00916393">
        <w:t xml:space="preserve">askah Kau berikan bagi kami supaya kami menghayati karya keselamatan Tuhan. Ajarlah kami melihat </w:t>
      </w:r>
      <w:r w:rsidRPr="00916393">
        <w:lastRenderedPageBreak/>
        <w:t>karya-Mu dalam penghayatan iman sehingga ketika kami harus menjalani puasa, kami melakukan dengan tulus. Ajarlah kami hanya terarah kepada-Mua yang meng</w:t>
      </w:r>
      <w:r>
        <w:t>erti siapa kami ini. Dalam Engk</w:t>
      </w:r>
      <w:r w:rsidRPr="00916393">
        <w:t>au ya Tuhan kami berdoa.</w:t>
      </w:r>
    </w:p>
    <w:p w14:paraId="1CB3D6B5" w14:textId="77777777" w:rsidR="00DD0E0E" w:rsidRPr="00916393" w:rsidRDefault="00DD0E0E" w:rsidP="00DD0E0E">
      <w:pPr>
        <w:rPr>
          <w:b/>
        </w:rPr>
      </w:pPr>
    </w:p>
    <w:p w14:paraId="3A409DBE" w14:textId="77777777" w:rsidR="00DD0E0E" w:rsidRDefault="00DD0E0E" w:rsidP="00DD0E0E">
      <w:pPr>
        <w:rPr>
          <w:b/>
        </w:rPr>
      </w:pPr>
      <w:r w:rsidRPr="00916393">
        <w:rPr>
          <w:b/>
        </w:rPr>
        <w:t xml:space="preserve">Nyanyian </w:t>
      </w:r>
      <w:r>
        <w:rPr>
          <w:b/>
        </w:rPr>
        <w:t xml:space="preserve">Umat </w:t>
      </w:r>
      <w:r w:rsidRPr="00916393">
        <w:rPr>
          <w:b/>
        </w:rPr>
        <w:t xml:space="preserve">KJ 33:4-6 </w:t>
      </w:r>
    </w:p>
    <w:p w14:paraId="2FB336F1" w14:textId="77777777" w:rsidR="00DD0E0E" w:rsidRPr="00916393" w:rsidRDefault="00DD0E0E" w:rsidP="00DD0E0E">
      <w:pPr>
        <w:rPr>
          <w:b/>
        </w:rPr>
      </w:pPr>
      <w:r w:rsidRPr="00916393">
        <w:rPr>
          <w:b/>
        </w:rPr>
        <w:t>“Suara-Mu Kudengar”</w:t>
      </w:r>
    </w:p>
    <w:p w14:paraId="094F7B9E" w14:textId="79E6DE7B" w:rsidR="00DD0E0E" w:rsidRPr="00916393" w:rsidRDefault="00DD0E0E" w:rsidP="00DD0E0E">
      <w:pPr>
        <w:ind w:left="284" w:hanging="284"/>
        <w:rPr>
          <w:rFonts w:eastAsia="Times New Roman"/>
        </w:rPr>
      </w:pPr>
      <w:r>
        <w:rPr>
          <w:rFonts w:eastAsia="Times New Roman"/>
        </w:rPr>
        <w:t>4)</w:t>
      </w:r>
      <w:r>
        <w:rPr>
          <w:rFonts w:eastAsia="Times New Roman"/>
        </w:rPr>
        <w:tab/>
      </w:r>
      <w:r w:rsidRPr="00916393">
        <w:rPr>
          <w:rFonts w:eastAsia="Times New Roman"/>
        </w:rPr>
        <w:t>Kaubuat meresap karya</w:t>
      </w:r>
      <w:r>
        <w:rPr>
          <w:rFonts w:eastAsia="Times New Roman"/>
        </w:rPr>
        <w:t>-</w:t>
      </w:r>
      <w:r w:rsidRPr="00916393">
        <w:rPr>
          <w:rFonts w:eastAsia="Times New Roman"/>
        </w:rPr>
        <w:t>Mu dalamku;</w:t>
      </w:r>
    </w:p>
    <w:p w14:paraId="49461B7D" w14:textId="77777777" w:rsidR="00DD0E0E" w:rsidRPr="00916393" w:rsidRDefault="00DD0E0E" w:rsidP="00DD0E0E">
      <w:pPr>
        <w:ind w:left="284"/>
        <w:rPr>
          <w:rFonts w:eastAsia="Times New Roman"/>
        </w:rPr>
      </w:pPr>
      <w:r w:rsidRPr="00916393">
        <w:rPr>
          <w:rFonts w:eastAsia="Times New Roman"/>
        </w:rPr>
        <w:t>kuasa dosa pun lenyap, diganti rahmat</w:t>
      </w:r>
      <w:r>
        <w:rPr>
          <w:rFonts w:eastAsia="Times New Roman"/>
        </w:rPr>
        <w:t>-</w:t>
      </w:r>
      <w:r w:rsidRPr="00916393">
        <w:rPr>
          <w:rFonts w:eastAsia="Times New Roman"/>
        </w:rPr>
        <w:t xml:space="preserve">Mu. </w:t>
      </w:r>
    </w:p>
    <w:p w14:paraId="21996201" w14:textId="77777777" w:rsidR="00DD0E0E" w:rsidRPr="00C30004" w:rsidRDefault="00DD0E0E" w:rsidP="00DD0E0E">
      <w:pPr>
        <w:ind w:left="284"/>
        <w:rPr>
          <w:rFonts w:eastAsia="Times New Roman"/>
          <w:i/>
        </w:rPr>
      </w:pPr>
      <w:r w:rsidRPr="00C30004">
        <w:rPr>
          <w:rFonts w:eastAsia="Times New Roman"/>
          <w:i/>
          <w:iCs/>
        </w:rPr>
        <w:t>Refr.:</w:t>
      </w:r>
      <w:r w:rsidRPr="00C30004">
        <w:rPr>
          <w:rFonts w:eastAsia="Times New Roman"/>
          <w:i/>
          <w:iCs/>
        </w:rPr>
        <w:tab/>
      </w:r>
      <w:r w:rsidRPr="00C30004">
        <w:rPr>
          <w:rFonts w:eastAsia="Times New Roman"/>
          <w:i/>
        </w:rPr>
        <w:t>Aku datanglah, Tuhan, pada-Mu;</w:t>
      </w:r>
    </w:p>
    <w:p w14:paraId="145180CE" w14:textId="77777777" w:rsidR="00DD0E0E" w:rsidRPr="00916393" w:rsidRDefault="00DD0E0E" w:rsidP="00DD0E0E">
      <w:pPr>
        <w:ind w:left="1004" w:firstLine="436"/>
        <w:rPr>
          <w:rFonts w:eastAsia="Times New Roman"/>
        </w:rPr>
      </w:pPr>
      <w:r w:rsidRPr="00C30004">
        <w:rPr>
          <w:rFonts w:eastAsia="Times New Roman"/>
          <w:i/>
        </w:rPr>
        <w:t>dalam darah-Mu kudus sucikan diriku.</w:t>
      </w:r>
    </w:p>
    <w:p w14:paraId="124CCAC5" w14:textId="0C0E4578" w:rsidR="00DD0E0E" w:rsidRPr="00C30004" w:rsidRDefault="00DD0E0E" w:rsidP="00DD0E0E">
      <w:pPr>
        <w:ind w:left="284" w:hanging="284"/>
        <w:rPr>
          <w:rFonts w:eastAsia="Times New Roman"/>
          <w:i/>
        </w:rPr>
      </w:pPr>
      <w:r>
        <w:rPr>
          <w:rFonts w:eastAsia="Times New Roman"/>
        </w:rPr>
        <w:t>5)</w:t>
      </w:r>
      <w:r>
        <w:rPr>
          <w:rFonts w:eastAsia="Times New Roman"/>
        </w:rPr>
        <w:tab/>
      </w:r>
      <w:r w:rsidRPr="00916393">
        <w:rPr>
          <w:rFonts w:eastAsia="Times New Roman"/>
        </w:rPr>
        <w:t>Ya Yesus, Kauberi jaminan</w:t>
      </w:r>
      <w:r>
        <w:rPr>
          <w:rFonts w:eastAsia="Times New Roman"/>
        </w:rPr>
        <w:t>-</w:t>
      </w:r>
      <w:r w:rsidRPr="00916393">
        <w:rPr>
          <w:rFonts w:eastAsia="Times New Roman"/>
        </w:rPr>
        <w:t>Mu tetap:</w:t>
      </w:r>
      <w:r w:rsidRPr="00916393">
        <w:rPr>
          <w:rFonts w:eastAsia="Times New Roman"/>
        </w:rPr>
        <w:br/>
        <w:t>kepada orang beriman janji</w:t>
      </w:r>
      <w:r>
        <w:rPr>
          <w:rFonts w:eastAsia="Times New Roman"/>
        </w:rPr>
        <w:t>-</w:t>
      </w:r>
      <w:r w:rsidRPr="00916393">
        <w:rPr>
          <w:rFonts w:eastAsia="Times New Roman"/>
        </w:rPr>
        <w:t xml:space="preserve">Mu ‘kan genap! </w:t>
      </w:r>
      <w:r>
        <w:rPr>
          <w:rFonts w:eastAsia="Times New Roman"/>
        </w:rPr>
        <w:t xml:space="preserve"> </w:t>
      </w:r>
      <w:r>
        <w:rPr>
          <w:rFonts w:eastAsia="Times New Roman"/>
          <w:i/>
        </w:rPr>
        <w:t>Refr.:</w:t>
      </w:r>
    </w:p>
    <w:p w14:paraId="0580ED11" w14:textId="03B08913" w:rsidR="00DD0E0E" w:rsidRPr="00C30004" w:rsidRDefault="00DD0E0E" w:rsidP="00DD0E0E">
      <w:pPr>
        <w:ind w:left="284" w:hanging="284"/>
        <w:rPr>
          <w:i/>
        </w:rPr>
      </w:pPr>
      <w:r>
        <w:rPr>
          <w:rFonts w:eastAsia="Times New Roman"/>
        </w:rPr>
        <w:t>6)</w:t>
      </w:r>
      <w:r>
        <w:rPr>
          <w:rFonts w:eastAsia="Times New Roman"/>
        </w:rPr>
        <w:tab/>
      </w:r>
      <w:r w:rsidRPr="00916393">
        <w:rPr>
          <w:rFonts w:eastAsia="Times New Roman"/>
        </w:rPr>
        <w:t>Terpuji Penebus, terpuji darah</w:t>
      </w:r>
      <w:r>
        <w:rPr>
          <w:rFonts w:eastAsia="Times New Roman"/>
        </w:rPr>
        <w:t>-</w:t>
      </w:r>
      <w:r w:rsidRPr="00916393">
        <w:rPr>
          <w:rFonts w:eastAsia="Times New Roman"/>
        </w:rPr>
        <w:t>Nya,</w:t>
      </w:r>
      <w:r w:rsidRPr="00916393">
        <w:rPr>
          <w:rFonts w:eastAsia="Times New Roman"/>
        </w:rPr>
        <w:br/>
        <w:t>terpuji Kristus, Tuhanku, dalam</w:t>
      </w:r>
      <w:r>
        <w:rPr>
          <w:rFonts w:eastAsia="Times New Roman"/>
        </w:rPr>
        <w:t>-</w:t>
      </w:r>
      <w:r w:rsidRPr="00916393">
        <w:rPr>
          <w:rFonts w:eastAsia="Times New Roman"/>
        </w:rPr>
        <w:t>Nya ‘ku benar!</w:t>
      </w:r>
      <w:r>
        <w:rPr>
          <w:rFonts w:eastAsia="Times New Roman"/>
        </w:rPr>
        <w:t xml:space="preserve"> </w:t>
      </w:r>
      <w:r>
        <w:rPr>
          <w:rFonts w:eastAsia="Times New Roman"/>
          <w:i/>
        </w:rPr>
        <w:t>Refr.:</w:t>
      </w:r>
    </w:p>
    <w:p w14:paraId="059EE2F7" w14:textId="77777777" w:rsidR="00DD0E0E" w:rsidRDefault="00DD0E0E" w:rsidP="00DD0E0E">
      <w:pPr>
        <w:rPr>
          <w:b/>
        </w:rPr>
      </w:pPr>
    </w:p>
    <w:p w14:paraId="3B75E2BD" w14:textId="77777777" w:rsidR="00DD0E0E" w:rsidRPr="00916393" w:rsidRDefault="00DD0E0E" w:rsidP="00DD0E0E">
      <w:pPr>
        <w:rPr>
          <w:b/>
        </w:rPr>
      </w:pPr>
      <w:r w:rsidRPr="00916393">
        <w:rPr>
          <w:b/>
        </w:rPr>
        <w:t>Doa epiklese</w:t>
      </w:r>
    </w:p>
    <w:p w14:paraId="348851AA" w14:textId="77777777" w:rsidR="00DD0E0E" w:rsidRPr="00916393" w:rsidRDefault="00DD0E0E" w:rsidP="00DD0E0E">
      <w:pPr>
        <w:rPr>
          <w:b/>
        </w:rPr>
      </w:pPr>
      <w:r w:rsidRPr="00916393">
        <w:rPr>
          <w:b/>
        </w:rPr>
        <w:t>PF menaikkan doa epiklese</w:t>
      </w:r>
    </w:p>
    <w:p w14:paraId="6CB1BAE6" w14:textId="77777777" w:rsidR="00DD0E0E" w:rsidRPr="00916393" w:rsidRDefault="00DD0E0E" w:rsidP="00DD0E0E">
      <w:pPr>
        <w:rPr>
          <w:rFonts w:cs="Arial"/>
          <w:b/>
          <w:bCs/>
          <w:lang w:val="id-ID"/>
        </w:rPr>
      </w:pPr>
    </w:p>
    <w:p w14:paraId="795C0914" w14:textId="77777777" w:rsidR="00DD0E0E" w:rsidRPr="00916393" w:rsidRDefault="00DD0E0E" w:rsidP="00DD0E0E">
      <w:pPr>
        <w:rPr>
          <w:rFonts w:cs="Arial"/>
          <w:b/>
          <w:bCs/>
          <w:lang w:val="id-ID"/>
        </w:rPr>
      </w:pPr>
      <w:r w:rsidRPr="00916393">
        <w:rPr>
          <w:rFonts w:cs="Arial"/>
          <w:b/>
          <w:bCs/>
          <w:lang w:val="id-ID"/>
        </w:rPr>
        <w:t xml:space="preserve">Bacaan 1 </w:t>
      </w:r>
    </w:p>
    <w:p w14:paraId="5AD54A76" w14:textId="360CB745" w:rsidR="00DD0E0E" w:rsidRPr="00916393" w:rsidRDefault="00DD0E0E" w:rsidP="00DD0E0E">
      <w:pPr>
        <w:ind w:left="567" w:hanging="567"/>
        <w:rPr>
          <w:rFonts w:cs="Arial"/>
        </w:rPr>
      </w:pPr>
      <w:r w:rsidRPr="00916393">
        <w:rPr>
          <w:rFonts w:cs="Arial"/>
          <w:lang w:val="id-ID"/>
        </w:rPr>
        <w:t>L</w:t>
      </w:r>
      <w:r>
        <w:rPr>
          <w:rFonts w:cs="Arial"/>
          <w:lang w:val="id-ID"/>
        </w:rPr>
        <w:t xml:space="preserve"> </w:t>
      </w:r>
      <w:r w:rsidRPr="00916393">
        <w:rPr>
          <w:rFonts w:cs="Arial"/>
          <w:lang w:val="id-ID"/>
        </w:rPr>
        <w:t>1:</w:t>
      </w:r>
      <w:r>
        <w:rPr>
          <w:rFonts w:cs="Arial"/>
          <w:lang w:val="id-ID"/>
        </w:rPr>
        <w:tab/>
      </w:r>
      <w:r w:rsidRPr="00916393">
        <w:rPr>
          <w:rFonts w:cs="Arial"/>
          <w:lang w:val="id-ID"/>
        </w:rPr>
        <w:t>Bacaan pertama diambil dari kitab</w:t>
      </w:r>
      <w:r w:rsidRPr="00916393">
        <w:rPr>
          <w:rFonts w:cs="Arial"/>
        </w:rPr>
        <w:t xml:space="preserve"> </w:t>
      </w:r>
      <w:r w:rsidRPr="00916393">
        <w:t xml:space="preserve">Yesaya </w:t>
      </w:r>
      <w:r w:rsidRPr="00F752EC">
        <w:t>Yesaya 58:1-12</w:t>
      </w:r>
      <w:r w:rsidRPr="00916393">
        <w:t xml:space="preserve">. </w:t>
      </w:r>
      <w:r w:rsidRPr="00916393">
        <w:rPr>
          <w:rFonts w:cs="Arial"/>
          <w:lang w:val="id-ID"/>
        </w:rPr>
        <w:t>Demikianlah sabda</w:t>
      </w:r>
      <w:r>
        <w:rPr>
          <w:rFonts w:cs="Arial"/>
        </w:rPr>
        <w:t xml:space="preserve"> </w:t>
      </w:r>
      <w:r w:rsidRPr="00916393">
        <w:rPr>
          <w:rFonts w:cs="Arial"/>
          <w:lang w:val="id-ID"/>
        </w:rPr>
        <w:t>Tuhan</w:t>
      </w:r>
      <w:r w:rsidRPr="00916393">
        <w:rPr>
          <w:rFonts w:cs="Arial"/>
        </w:rPr>
        <w:t>.</w:t>
      </w:r>
    </w:p>
    <w:p w14:paraId="439676FF" w14:textId="20DFA610" w:rsidR="00DD0E0E" w:rsidRPr="00916393" w:rsidRDefault="00DD0E0E" w:rsidP="00DD0E0E">
      <w:pPr>
        <w:tabs>
          <w:tab w:val="left" w:pos="900"/>
        </w:tabs>
        <w:ind w:left="567" w:hanging="567"/>
        <w:rPr>
          <w:rFonts w:cs="Arial"/>
          <w:lang w:val="id-ID"/>
        </w:rPr>
      </w:pPr>
      <w:r>
        <w:rPr>
          <w:rFonts w:cs="Arial"/>
          <w:lang w:val="id-ID"/>
        </w:rPr>
        <w:t>U</w:t>
      </w:r>
      <w:r w:rsidRPr="00916393">
        <w:rPr>
          <w:rFonts w:cs="Arial"/>
          <w:lang w:val="id-ID"/>
        </w:rPr>
        <w:t xml:space="preserve">: </w:t>
      </w:r>
      <w:r>
        <w:rPr>
          <w:rFonts w:cs="Arial"/>
          <w:lang w:val="id-ID"/>
        </w:rPr>
        <w:tab/>
      </w:r>
      <w:r w:rsidRPr="00DD0E0E">
        <w:rPr>
          <w:rFonts w:cs="Arial"/>
          <w:b/>
          <w:bCs/>
          <w:lang w:val="id-ID"/>
        </w:rPr>
        <w:t>Syukur kepada Allah</w:t>
      </w:r>
      <w:r w:rsidRPr="00916393">
        <w:rPr>
          <w:rFonts w:cs="Arial"/>
          <w:lang w:val="id-ID"/>
        </w:rPr>
        <w:t xml:space="preserve"> </w:t>
      </w:r>
    </w:p>
    <w:p w14:paraId="7E5FDE36" w14:textId="77777777" w:rsidR="00DD0E0E" w:rsidRDefault="00DD0E0E" w:rsidP="00DD0E0E">
      <w:pPr>
        <w:rPr>
          <w:rFonts w:cs="Arial"/>
          <w:b/>
          <w:bCs/>
          <w:lang w:val="id-ID"/>
        </w:rPr>
      </w:pPr>
    </w:p>
    <w:p w14:paraId="3EDCCC0E" w14:textId="77777777" w:rsidR="00DD0E0E" w:rsidRPr="00C30004" w:rsidRDefault="00DD0E0E" w:rsidP="00DD0E0E">
      <w:r w:rsidRPr="00916393">
        <w:rPr>
          <w:rFonts w:cs="Arial"/>
          <w:b/>
          <w:bCs/>
          <w:lang w:val="id-ID"/>
        </w:rPr>
        <w:t>Mazmur tanggapan</w:t>
      </w:r>
      <w:r>
        <w:rPr>
          <w:rFonts w:cs="Arial"/>
          <w:b/>
          <w:bCs/>
        </w:rPr>
        <w:t xml:space="preserve"> (</w:t>
      </w:r>
      <w:r w:rsidRPr="00F752EC">
        <w:rPr>
          <w:b/>
        </w:rPr>
        <w:t>Mazmur 51:1-17</w:t>
      </w:r>
      <w:r>
        <w:rPr>
          <w:b/>
        </w:rPr>
        <w:t>)</w:t>
      </w:r>
    </w:p>
    <w:p w14:paraId="378D1A77" w14:textId="77777777" w:rsidR="00DD0E0E" w:rsidRPr="00916393" w:rsidRDefault="00DD0E0E" w:rsidP="00DD0E0E">
      <w:r w:rsidRPr="00916393">
        <w:t xml:space="preserve">Mazmur 51:1-17 dapat dibacakan </w:t>
      </w:r>
      <w:r>
        <w:t xml:space="preserve">oleh lektor 2 </w:t>
      </w:r>
      <w:r w:rsidRPr="00916393">
        <w:t>atau dinyanyikan sesuai dengan buku nyany</w:t>
      </w:r>
      <w:r>
        <w:t>ian Mazmur – misalnya terbitan S</w:t>
      </w:r>
      <w:r w:rsidRPr="00916393">
        <w:t>inode GKI</w:t>
      </w:r>
      <w:r>
        <w:t>.</w:t>
      </w:r>
    </w:p>
    <w:p w14:paraId="3B3D17DB" w14:textId="77777777" w:rsidR="00DD0E0E" w:rsidRPr="00916393" w:rsidRDefault="00DD0E0E" w:rsidP="00DD0E0E"/>
    <w:p w14:paraId="31C8F11F" w14:textId="77777777" w:rsidR="00DD0E0E" w:rsidRPr="00916393" w:rsidRDefault="00DD0E0E" w:rsidP="00DD0E0E">
      <w:pPr>
        <w:rPr>
          <w:rFonts w:cs="Arial"/>
          <w:b/>
          <w:bCs/>
          <w:lang w:val="id-ID"/>
        </w:rPr>
      </w:pPr>
      <w:r w:rsidRPr="00916393">
        <w:rPr>
          <w:rFonts w:cs="Arial"/>
          <w:b/>
          <w:bCs/>
          <w:lang w:val="id-ID"/>
        </w:rPr>
        <w:t xml:space="preserve">Bacaan 2 </w:t>
      </w:r>
    </w:p>
    <w:p w14:paraId="04D6ED76" w14:textId="5B8D51B5" w:rsidR="00DD0E0E" w:rsidRPr="00916393" w:rsidRDefault="00DD0E0E" w:rsidP="00360BF1">
      <w:pPr>
        <w:ind w:left="567" w:hanging="567"/>
        <w:rPr>
          <w:rFonts w:cs="Calibri"/>
          <w:lang w:val="id-ID"/>
        </w:rPr>
      </w:pPr>
      <w:r>
        <w:rPr>
          <w:rFonts w:cs="Arial"/>
          <w:lang w:val="id-ID"/>
        </w:rPr>
        <w:t>L2/3</w:t>
      </w:r>
      <w:r w:rsidRPr="00916393">
        <w:rPr>
          <w:rFonts w:cs="Arial"/>
          <w:lang w:val="id-ID"/>
        </w:rPr>
        <w:t>: Bacaan kedua diambil dari surat</w:t>
      </w:r>
      <w:r w:rsidRPr="00916393">
        <w:rPr>
          <w:rFonts w:cs="Arial"/>
        </w:rPr>
        <w:t xml:space="preserve"> </w:t>
      </w:r>
      <w:r w:rsidRPr="00F752EC">
        <w:t>2 Korintus 5:20b—6:10</w:t>
      </w:r>
      <w:r w:rsidRPr="00916393">
        <w:t>.</w:t>
      </w:r>
      <w:r w:rsidRPr="00916393">
        <w:rPr>
          <w:rFonts w:cs="Calibri"/>
          <w:lang w:val="sv-SE"/>
        </w:rPr>
        <w:t xml:space="preserve"> </w:t>
      </w:r>
      <w:r w:rsidRPr="00916393">
        <w:rPr>
          <w:rFonts w:cs="Calibri"/>
          <w:lang w:val="id-ID"/>
        </w:rPr>
        <w:t>Demikianlah sabda Tuhan</w:t>
      </w:r>
      <w:r w:rsidRPr="00916393">
        <w:rPr>
          <w:rFonts w:cs="Calibri"/>
        </w:rPr>
        <w:t>.</w:t>
      </w:r>
      <w:r w:rsidRPr="00916393">
        <w:rPr>
          <w:rFonts w:cs="Calibri"/>
          <w:lang w:val="id-ID"/>
        </w:rPr>
        <w:t xml:space="preserve"> </w:t>
      </w:r>
    </w:p>
    <w:p w14:paraId="44606803" w14:textId="6D6DED27" w:rsidR="00DD0E0E" w:rsidRPr="00916393" w:rsidRDefault="00DD0E0E" w:rsidP="00360BF1">
      <w:pPr>
        <w:tabs>
          <w:tab w:val="left" w:pos="1080"/>
        </w:tabs>
        <w:ind w:left="567" w:hanging="567"/>
        <w:rPr>
          <w:rFonts w:cs="Calibri"/>
          <w:lang w:val="id-ID"/>
        </w:rPr>
      </w:pPr>
      <w:r w:rsidRPr="00916393">
        <w:rPr>
          <w:rFonts w:cs="Calibri"/>
          <w:lang w:val="id-ID"/>
        </w:rPr>
        <w:t xml:space="preserve">U: </w:t>
      </w:r>
      <w:r w:rsidRPr="00360BF1">
        <w:rPr>
          <w:rFonts w:cs="Calibri"/>
          <w:b/>
          <w:bCs/>
          <w:lang w:val="id-ID"/>
        </w:rPr>
        <w:tab/>
        <w:t>Syukur Kepada Allah</w:t>
      </w:r>
      <w:r w:rsidRPr="00916393">
        <w:rPr>
          <w:rFonts w:cs="Calibri"/>
          <w:lang w:val="id-ID"/>
        </w:rPr>
        <w:t xml:space="preserve"> </w:t>
      </w:r>
    </w:p>
    <w:p w14:paraId="41831202" w14:textId="77777777" w:rsidR="00DD0E0E" w:rsidRPr="00916393" w:rsidRDefault="00DD0E0E" w:rsidP="00DD0E0E">
      <w:pPr>
        <w:rPr>
          <w:rFonts w:cs="Calibri"/>
          <w:lang w:val="id-ID"/>
        </w:rPr>
      </w:pPr>
    </w:p>
    <w:p w14:paraId="5C56A52D" w14:textId="77777777" w:rsidR="00DD0E0E" w:rsidRPr="00916393" w:rsidRDefault="00DD0E0E" w:rsidP="00DD0E0E">
      <w:pPr>
        <w:rPr>
          <w:rFonts w:cs="Calibri"/>
          <w:b/>
          <w:bCs/>
          <w:lang w:val="id-ID"/>
        </w:rPr>
      </w:pPr>
      <w:r w:rsidRPr="00916393">
        <w:rPr>
          <w:rFonts w:cs="Calibri"/>
          <w:b/>
          <w:bCs/>
          <w:lang w:val="id-ID"/>
        </w:rPr>
        <w:t xml:space="preserve">Bacaan Injil </w:t>
      </w:r>
    </w:p>
    <w:p w14:paraId="6DA05C57" w14:textId="29EED7D9" w:rsidR="00DD0E0E" w:rsidRPr="00360BF1" w:rsidRDefault="00DD0E0E" w:rsidP="00360BF1">
      <w:pPr>
        <w:ind w:left="567" w:hanging="567"/>
        <w:jc w:val="both"/>
        <w:rPr>
          <w:rFonts w:cs="Calibri"/>
          <w:lang w:val="id-ID"/>
        </w:rPr>
      </w:pPr>
      <w:r w:rsidRPr="00916393">
        <w:rPr>
          <w:rFonts w:cs="Calibri"/>
          <w:lang w:val="id-ID"/>
        </w:rPr>
        <w:t xml:space="preserve">PF: </w:t>
      </w:r>
      <w:r>
        <w:rPr>
          <w:rFonts w:cs="Calibri"/>
        </w:rPr>
        <w:t xml:space="preserve"> </w:t>
      </w:r>
      <w:r w:rsidR="00360BF1">
        <w:rPr>
          <w:rFonts w:cs="Calibri"/>
        </w:rPr>
        <w:tab/>
      </w:r>
      <w:r w:rsidRPr="00916393">
        <w:rPr>
          <w:rFonts w:cs="Calibri"/>
          <w:lang w:val="id-ID"/>
        </w:rPr>
        <w:t xml:space="preserve">Bacaan diambil dari </w:t>
      </w:r>
      <w:r>
        <w:rPr>
          <w:rFonts w:cs="Calibri"/>
          <w:lang w:val="id-ID"/>
        </w:rPr>
        <w:t>kitab Injil Tuhan Yesus Kristus</w:t>
      </w:r>
      <w:r w:rsidR="00360BF1">
        <w:rPr>
          <w:rFonts w:cs="Calibri"/>
          <w:lang w:val="id-ID"/>
        </w:rPr>
        <w:t xml:space="preserve"> </w:t>
      </w:r>
      <w:r w:rsidRPr="00916393">
        <w:rPr>
          <w:rFonts w:cs="Calibri"/>
          <w:lang w:val="id-ID"/>
        </w:rPr>
        <w:t>menurut</w:t>
      </w:r>
      <w:r w:rsidRPr="00916393">
        <w:rPr>
          <w:rFonts w:cs="Calibri"/>
        </w:rPr>
        <w:t xml:space="preserve"> Injil Matius dalam </w:t>
      </w:r>
      <w:r w:rsidRPr="00F752EC">
        <w:t>Matius 6:1-6, 16-21</w:t>
      </w:r>
      <w:r w:rsidRPr="00916393">
        <w:t xml:space="preserve">. </w:t>
      </w:r>
      <w:r w:rsidRPr="00916393">
        <w:rPr>
          <w:rFonts w:cs="Calibri"/>
          <w:lang w:val="id-ID"/>
        </w:rPr>
        <w:t>Demikianlah Injil</w:t>
      </w:r>
      <w:r w:rsidR="00360BF1">
        <w:rPr>
          <w:rFonts w:cs="Calibri"/>
          <w:lang w:val="id-ID"/>
        </w:rPr>
        <w:t xml:space="preserve"> </w:t>
      </w:r>
      <w:r w:rsidRPr="00916393">
        <w:rPr>
          <w:rFonts w:cs="Calibri"/>
          <w:lang w:val="id-ID"/>
        </w:rPr>
        <w:t>Yesus Kristus, berbahagia orang yang mendengar</w:t>
      </w:r>
      <w:r w:rsidR="00360BF1">
        <w:rPr>
          <w:rFonts w:cs="Calibri"/>
          <w:lang w:val="id-ID"/>
        </w:rPr>
        <w:t>,</w:t>
      </w:r>
      <w:r w:rsidRPr="00916393">
        <w:rPr>
          <w:rFonts w:cs="Calibri"/>
        </w:rPr>
        <w:t xml:space="preserve"> m</w:t>
      </w:r>
      <w:r w:rsidRPr="00916393">
        <w:rPr>
          <w:rFonts w:cs="Calibri"/>
          <w:lang w:val="id-ID"/>
        </w:rPr>
        <w:t xml:space="preserve">enaruh </w:t>
      </w:r>
      <w:r w:rsidRPr="00916393">
        <w:rPr>
          <w:rFonts w:cs="Calibri"/>
          <w:lang w:val="id-ID"/>
        </w:rPr>
        <w:lastRenderedPageBreak/>
        <w:t>dalam hatinya,</w:t>
      </w:r>
      <w:r>
        <w:rPr>
          <w:rFonts w:cs="Calibri"/>
        </w:rPr>
        <w:t xml:space="preserve"> </w:t>
      </w:r>
      <w:r w:rsidRPr="00916393">
        <w:rPr>
          <w:rFonts w:cs="Calibri"/>
        </w:rPr>
        <w:t xml:space="preserve"> </w:t>
      </w:r>
      <w:r w:rsidRPr="00916393">
        <w:rPr>
          <w:rFonts w:cs="Calibri"/>
          <w:lang w:val="id-ID"/>
        </w:rPr>
        <w:t xml:space="preserve">lalu menghidupkannya, </w:t>
      </w:r>
      <w:r>
        <w:rPr>
          <w:rFonts w:cs="Calibri"/>
        </w:rPr>
        <w:t>hosiana</w:t>
      </w:r>
      <w:r w:rsidRPr="00916393">
        <w:rPr>
          <w:rFonts w:cs="Calibri"/>
        </w:rPr>
        <w:t>…</w:t>
      </w:r>
    </w:p>
    <w:p w14:paraId="3C03579D" w14:textId="08CD2D53" w:rsidR="00DD0E0E" w:rsidRPr="00360BF1" w:rsidRDefault="00DD0E0E" w:rsidP="00360BF1">
      <w:pPr>
        <w:ind w:left="567" w:hanging="567"/>
        <w:rPr>
          <w:rFonts w:cs="Calibri"/>
          <w:b/>
          <w:bCs/>
          <w:lang w:val="id-ID"/>
        </w:rPr>
      </w:pPr>
      <w:r w:rsidRPr="00916393">
        <w:rPr>
          <w:rFonts w:cs="Calibri"/>
          <w:lang w:val="id-ID"/>
        </w:rPr>
        <w:t xml:space="preserve">U: </w:t>
      </w:r>
      <w:r w:rsidR="00360BF1">
        <w:rPr>
          <w:rFonts w:cs="Calibri"/>
          <w:lang w:val="id-ID"/>
        </w:rPr>
        <w:tab/>
      </w:r>
      <w:r w:rsidRPr="00360BF1">
        <w:rPr>
          <w:rFonts w:cs="Calibri"/>
          <w:i/>
          <w:iCs/>
          <w:lang w:val="id-ID"/>
        </w:rPr>
        <w:t>(menyanyikan )</w:t>
      </w:r>
      <w:r w:rsidRPr="00916393">
        <w:rPr>
          <w:rFonts w:cs="Calibri"/>
        </w:rPr>
        <w:t xml:space="preserve"> </w:t>
      </w:r>
      <w:r w:rsidRPr="00360BF1">
        <w:rPr>
          <w:rFonts w:cs="Calibri"/>
          <w:b/>
          <w:bCs/>
        </w:rPr>
        <w:t>Hosiana, Hosiana, Hosiana</w:t>
      </w:r>
      <w:r w:rsidRPr="00360BF1">
        <w:rPr>
          <w:rFonts w:cs="Calibri"/>
          <w:b/>
          <w:bCs/>
          <w:lang w:val="id-ID"/>
        </w:rPr>
        <w:t>…</w:t>
      </w:r>
      <w:r w:rsidRPr="00360BF1">
        <w:rPr>
          <w:rFonts w:cs="Calibri"/>
          <w:b/>
          <w:bCs/>
        </w:rPr>
        <w:t>.</w:t>
      </w:r>
      <w:r w:rsidRPr="00360BF1">
        <w:rPr>
          <w:rFonts w:cs="Calibri"/>
          <w:b/>
          <w:bCs/>
          <w:lang w:val="id-ID"/>
        </w:rPr>
        <w:t xml:space="preserve"> </w:t>
      </w:r>
    </w:p>
    <w:p w14:paraId="67450311" w14:textId="77777777" w:rsidR="00DD0E0E" w:rsidRDefault="00DD0E0E" w:rsidP="00DD0E0E"/>
    <w:p w14:paraId="7F7A6540" w14:textId="77777777" w:rsidR="00DD0E0E" w:rsidRDefault="00DD0E0E" w:rsidP="00DD0E0E">
      <w:pPr>
        <w:rPr>
          <w:b/>
        </w:rPr>
      </w:pPr>
      <w:r w:rsidRPr="00916393">
        <w:rPr>
          <w:b/>
        </w:rPr>
        <w:t>K</w:t>
      </w:r>
      <w:r>
        <w:rPr>
          <w:b/>
        </w:rPr>
        <w:t>h</w:t>
      </w:r>
      <w:r w:rsidRPr="00916393">
        <w:rPr>
          <w:b/>
        </w:rPr>
        <w:t>otbah</w:t>
      </w:r>
    </w:p>
    <w:p w14:paraId="158B3A72" w14:textId="77777777" w:rsidR="00DD0E0E" w:rsidRPr="00916393" w:rsidRDefault="00DD0E0E" w:rsidP="00DD0E0E">
      <w:pPr>
        <w:rPr>
          <w:b/>
        </w:rPr>
      </w:pPr>
    </w:p>
    <w:p w14:paraId="194DD400" w14:textId="77777777" w:rsidR="00DD0E0E" w:rsidRPr="00916393" w:rsidRDefault="00DD0E0E" w:rsidP="00DD0E0E">
      <w:pPr>
        <w:rPr>
          <w:b/>
        </w:rPr>
      </w:pPr>
      <w:r>
        <w:rPr>
          <w:b/>
        </w:rPr>
        <w:t>“</w:t>
      </w:r>
      <w:r w:rsidRPr="003361C3">
        <w:rPr>
          <w:b/>
        </w:rPr>
        <w:t>Membarui Hati dengan Mawas Diri</w:t>
      </w:r>
      <w:r>
        <w:rPr>
          <w:b/>
        </w:rPr>
        <w:t>”</w:t>
      </w:r>
    </w:p>
    <w:p w14:paraId="59CABA66" w14:textId="77777777" w:rsidR="00DD0E0E" w:rsidRDefault="00DD0E0E" w:rsidP="00DD0E0E">
      <w:pPr>
        <w:rPr>
          <w:b/>
        </w:rPr>
      </w:pPr>
    </w:p>
    <w:p w14:paraId="1233CF67" w14:textId="77777777" w:rsidR="00DD0E0E" w:rsidRPr="00916393" w:rsidRDefault="00DD0E0E" w:rsidP="00DD0E0E">
      <w:pPr>
        <w:rPr>
          <w:b/>
        </w:rPr>
      </w:pPr>
      <w:r w:rsidRPr="00916393">
        <w:rPr>
          <w:b/>
        </w:rPr>
        <w:t>Saat teduh</w:t>
      </w:r>
    </w:p>
    <w:p w14:paraId="68A858E4" w14:textId="77777777" w:rsidR="00DD0E0E" w:rsidRPr="00916393" w:rsidRDefault="00DD0E0E" w:rsidP="00DD0E0E"/>
    <w:p w14:paraId="1D66FEB1" w14:textId="77777777" w:rsidR="00DD0E0E" w:rsidRPr="00916393" w:rsidRDefault="00DD0E0E" w:rsidP="00DD0E0E">
      <w:pPr>
        <w:rPr>
          <w:b/>
        </w:rPr>
      </w:pPr>
      <w:r w:rsidRPr="00916393">
        <w:rPr>
          <w:b/>
        </w:rPr>
        <w:t xml:space="preserve">Nyanyian </w:t>
      </w:r>
      <w:r>
        <w:rPr>
          <w:b/>
        </w:rPr>
        <w:t xml:space="preserve">Umat </w:t>
      </w:r>
      <w:r w:rsidRPr="00916393">
        <w:rPr>
          <w:b/>
        </w:rPr>
        <w:t>KJ 364:1-3 Berserah Kepada Yesus</w:t>
      </w:r>
    </w:p>
    <w:p w14:paraId="703D592E" w14:textId="172E50F0" w:rsidR="00DD0E0E" w:rsidRPr="00916393" w:rsidRDefault="00360BF1" w:rsidP="00360BF1">
      <w:pPr>
        <w:ind w:left="284" w:hanging="284"/>
        <w:rPr>
          <w:rFonts w:eastAsia="Times New Roman"/>
        </w:rPr>
      </w:pPr>
      <w:r>
        <w:rPr>
          <w:rFonts w:eastAsia="Times New Roman"/>
        </w:rPr>
        <w:t>1)</w:t>
      </w:r>
      <w:r>
        <w:rPr>
          <w:rFonts w:eastAsia="Times New Roman"/>
        </w:rPr>
        <w:tab/>
      </w:r>
      <w:r w:rsidR="00DD0E0E" w:rsidRPr="00916393">
        <w:rPr>
          <w:rFonts w:eastAsia="Times New Roman"/>
        </w:rPr>
        <w:t>Berserah kepada Yesus tubuh, roh, dan jiwaku;</w:t>
      </w:r>
      <w:r w:rsidR="00DD0E0E" w:rsidRPr="00916393">
        <w:rPr>
          <w:rFonts w:eastAsia="Times New Roman"/>
        </w:rPr>
        <w:br/>
        <w:t xml:space="preserve">kukasihi, kupercaya, kuikuti Dia t’rus. </w:t>
      </w:r>
    </w:p>
    <w:p w14:paraId="36E81A58" w14:textId="77777777" w:rsidR="00DD0E0E" w:rsidRPr="00BA57E5" w:rsidRDefault="00DD0E0E" w:rsidP="00360BF1">
      <w:pPr>
        <w:ind w:left="284"/>
        <w:rPr>
          <w:rFonts w:eastAsia="Times New Roman"/>
          <w:i/>
        </w:rPr>
      </w:pPr>
      <w:r w:rsidRPr="00BA57E5">
        <w:rPr>
          <w:rFonts w:eastAsia="Times New Roman"/>
          <w:i/>
          <w:iCs/>
        </w:rPr>
        <w:t>Refr.:</w:t>
      </w:r>
      <w:r w:rsidRPr="00BA57E5">
        <w:rPr>
          <w:rFonts w:eastAsia="Times New Roman"/>
          <w:i/>
          <w:iCs/>
        </w:rPr>
        <w:tab/>
      </w:r>
      <w:r w:rsidRPr="00BA57E5">
        <w:rPr>
          <w:rFonts w:eastAsia="Times New Roman"/>
          <w:i/>
        </w:rPr>
        <w:t xml:space="preserve">Aku berserah, aku berserah; </w:t>
      </w:r>
    </w:p>
    <w:p w14:paraId="014761BD" w14:textId="77777777" w:rsidR="00DD0E0E" w:rsidRPr="00BA57E5" w:rsidRDefault="00DD0E0E" w:rsidP="00360BF1">
      <w:pPr>
        <w:ind w:left="1004" w:firstLine="436"/>
        <w:rPr>
          <w:rFonts w:eastAsia="Times New Roman"/>
          <w:i/>
        </w:rPr>
      </w:pPr>
      <w:r w:rsidRPr="00BA57E5">
        <w:rPr>
          <w:rFonts w:eastAsia="Times New Roman"/>
          <w:i/>
        </w:rPr>
        <w:t>kepada-Mu, Jurus’lamat, aku berserah!</w:t>
      </w:r>
    </w:p>
    <w:p w14:paraId="2015A374" w14:textId="24A6CCB3" w:rsidR="00DD0E0E" w:rsidRPr="003361C3" w:rsidRDefault="00360BF1" w:rsidP="00360BF1">
      <w:pPr>
        <w:ind w:left="284" w:hanging="284"/>
        <w:rPr>
          <w:rFonts w:eastAsia="Times New Roman"/>
          <w:iCs/>
        </w:rPr>
      </w:pPr>
      <w:r>
        <w:rPr>
          <w:rFonts w:eastAsia="Times New Roman"/>
          <w:iCs/>
        </w:rPr>
        <w:t>2)</w:t>
      </w:r>
      <w:r>
        <w:rPr>
          <w:rFonts w:eastAsia="Times New Roman"/>
          <w:iCs/>
        </w:rPr>
        <w:tab/>
      </w:r>
      <w:r w:rsidR="00DD0E0E" w:rsidRPr="003361C3">
        <w:rPr>
          <w:rFonts w:eastAsia="Times New Roman"/>
          <w:iCs/>
        </w:rPr>
        <w:t>Berserah kepada Yesus di kaki-Nya ‘ku sujud.</w:t>
      </w:r>
      <w:r w:rsidR="00DD0E0E" w:rsidRPr="003361C3">
        <w:rPr>
          <w:rFonts w:eastAsia="Times New Roman"/>
          <w:iCs/>
        </w:rPr>
        <w:br/>
        <w:t xml:space="preserve">Nikmat dunia kutinggalkan; Tuhan, t’rima anak-Mu! </w:t>
      </w:r>
    </w:p>
    <w:p w14:paraId="36F5236F" w14:textId="771A3547" w:rsidR="00DD0E0E" w:rsidRPr="00BA57E5" w:rsidRDefault="00360BF1" w:rsidP="00360BF1">
      <w:pPr>
        <w:ind w:left="284" w:hanging="284"/>
        <w:rPr>
          <w:b/>
          <w:i/>
        </w:rPr>
      </w:pPr>
      <w:r>
        <w:rPr>
          <w:rFonts w:eastAsia="Times New Roman"/>
        </w:rPr>
        <w:t>3)</w:t>
      </w:r>
      <w:r>
        <w:rPr>
          <w:rFonts w:eastAsia="Times New Roman"/>
        </w:rPr>
        <w:tab/>
      </w:r>
      <w:r w:rsidR="00DD0E0E" w:rsidRPr="00916393">
        <w:rPr>
          <w:rFonts w:eastAsia="Times New Roman"/>
        </w:rPr>
        <w:t>Berserah kepada Yesus aku jadi milik-Mu.</w:t>
      </w:r>
      <w:r w:rsidR="00DD0E0E" w:rsidRPr="00916393">
        <w:rPr>
          <w:rFonts w:eastAsia="Times New Roman"/>
        </w:rPr>
        <w:br/>
        <w:t>B’rilah Roh-Mu meyakinkan bahwa Kau pun milikku!</w:t>
      </w:r>
      <w:r w:rsidR="00DD0E0E">
        <w:rPr>
          <w:rFonts w:eastAsia="Times New Roman"/>
        </w:rPr>
        <w:t xml:space="preserve"> </w:t>
      </w:r>
      <w:r w:rsidR="00DD0E0E">
        <w:rPr>
          <w:rFonts w:eastAsia="Times New Roman"/>
          <w:i/>
        </w:rPr>
        <w:t>Refr.:</w:t>
      </w:r>
    </w:p>
    <w:p w14:paraId="755D2287" w14:textId="77777777" w:rsidR="00DD0E0E" w:rsidRPr="00916393" w:rsidRDefault="00DD0E0E" w:rsidP="00DD0E0E"/>
    <w:p w14:paraId="110280A5" w14:textId="77777777" w:rsidR="00DD0E0E" w:rsidRPr="000A7B66" w:rsidRDefault="00DD0E0E" w:rsidP="00DD0E0E">
      <w:pPr>
        <w:rPr>
          <w:b/>
        </w:rPr>
      </w:pPr>
      <w:r w:rsidRPr="000A7B66">
        <w:rPr>
          <w:b/>
        </w:rPr>
        <w:t>Penorehan Abu</w:t>
      </w:r>
    </w:p>
    <w:p w14:paraId="280DE720" w14:textId="62C85138" w:rsidR="00DD0E0E" w:rsidRPr="00916393" w:rsidRDefault="00DD0E0E" w:rsidP="00EB3B7E">
      <w:pPr>
        <w:ind w:left="567" w:hanging="567"/>
        <w:jc w:val="both"/>
      </w:pPr>
      <w:r w:rsidRPr="00916393">
        <w:t xml:space="preserve">PF:  </w:t>
      </w:r>
      <w:r w:rsidR="00EB3B7E">
        <w:tab/>
      </w:r>
      <w:r w:rsidRPr="00916393">
        <w:t>Saudara-saudara yang terkasih, sebelum dilakukan penorehan abu pertobatan,</w:t>
      </w:r>
      <w:r>
        <w:t xml:space="preserve"> </w:t>
      </w:r>
      <w:r w:rsidRPr="00916393">
        <w:t>baiklah kita terlebih dulu berdoa: Allah Bapa yang penuh kasih, Engkau ciptakan kami dari debu tanah dan suatu saat kami akan kembali menjadi debu tanah. Kiranya debu ini juga boleh menjadi tanda atas penyesalan dan pertobatan kami. Dan sekaligus mengingatkan kami bahwa hanya melalui salib Kristus, kami sungguh-sungguh menerima pengampunan, keselamatan dan kehidupan yang kekal. Di dalam nama Tuhan Yesus, Juruselamat kami, kami berdoa</w:t>
      </w:r>
    </w:p>
    <w:p w14:paraId="38687E68" w14:textId="323870BB" w:rsidR="00DD0E0E" w:rsidRPr="00916393" w:rsidRDefault="00DD0E0E" w:rsidP="00EB3B7E">
      <w:pPr>
        <w:tabs>
          <w:tab w:val="left" w:pos="1080"/>
        </w:tabs>
        <w:ind w:left="567" w:hanging="567"/>
      </w:pPr>
      <w:r>
        <w:t>PF+U:</w:t>
      </w:r>
      <w:r w:rsidR="00EB3B7E">
        <w:t xml:space="preserve"> </w:t>
      </w:r>
      <w:r w:rsidRPr="00916393">
        <w:t>Amin</w:t>
      </w:r>
    </w:p>
    <w:p w14:paraId="1BC63613" w14:textId="77777777" w:rsidR="00DD0E0E" w:rsidRPr="00916393" w:rsidRDefault="00DD0E0E" w:rsidP="00EB3B7E">
      <w:pPr>
        <w:ind w:left="567" w:hanging="567"/>
      </w:pPr>
    </w:p>
    <w:p w14:paraId="1E1525A9" w14:textId="1A6156D8" w:rsidR="00DD0E0E" w:rsidRPr="00916393" w:rsidRDefault="00DD0E0E" w:rsidP="00EB3B7E">
      <w:pPr>
        <w:jc w:val="center"/>
      </w:pPr>
      <w:r>
        <w:t>(</w:t>
      </w:r>
      <w:r w:rsidRPr="00916393">
        <w:rPr>
          <w:i/>
        </w:rPr>
        <w:t>Para pelayan yang akan melakukan penorehan abu terlebih dulu saling menorehkan abu ke dahi. Bila umat sangat banyak, sebaiknya penoreha</w:t>
      </w:r>
      <w:r>
        <w:rPr>
          <w:i/>
        </w:rPr>
        <w:t>n</w:t>
      </w:r>
      <w:r w:rsidRPr="00916393">
        <w:rPr>
          <w:i/>
        </w:rPr>
        <w:t xml:space="preserve"> abu tidak hanya dilakukan oleh satu orang. Beberapa Majelis Gereja</w:t>
      </w:r>
      <w:r>
        <w:rPr>
          <w:i/>
        </w:rPr>
        <w:t xml:space="preserve"> (</w:t>
      </w:r>
      <w:r w:rsidRPr="00916393">
        <w:rPr>
          <w:i/>
        </w:rPr>
        <w:t>Pendeta, Penatua, Diaken</w:t>
      </w:r>
      <w:r>
        <w:rPr>
          <w:i/>
        </w:rPr>
        <w:t xml:space="preserve">) </w:t>
      </w:r>
      <w:r w:rsidRPr="00916393">
        <w:rPr>
          <w:i/>
        </w:rPr>
        <w:t>dapat dilibatkan</w:t>
      </w:r>
      <w:r>
        <w:t>)</w:t>
      </w:r>
      <w:r w:rsidRPr="00916393">
        <w:t>.</w:t>
      </w:r>
    </w:p>
    <w:p w14:paraId="2C52850F" w14:textId="77777777" w:rsidR="00DD0E0E" w:rsidRPr="00916393" w:rsidRDefault="00DD0E0E" w:rsidP="00EB3B7E">
      <w:pPr>
        <w:ind w:left="567" w:hanging="567"/>
      </w:pPr>
    </w:p>
    <w:p w14:paraId="74C760EB" w14:textId="6BA90DFE" w:rsidR="00DD0E0E" w:rsidRPr="00916393" w:rsidRDefault="00DD0E0E" w:rsidP="00EB3B7E">
      <w:pPr>
        <w:ind w:left="567" w:hanging="567"/>
        <w:jc w:val="both"/>
      </w:pPr>
      <w:r w:rsidRPr="00916393">
        <w:lastRenderedPageBreak/>
        <w:t xml:space="preserve">PF: </w:t>
      </w:r>
      <w:r w:rsidRPr="00916393">
        <w:tab/>
        <w:t xml:space="preserve">Dalam nama Tuhan Yesus, saya mengundang saudara sekalian untuk maju ke depan dan menerima penorehan abu sebagai tanda penyesalan, pertobatan, penyangkalan diri dan berkepedulian terhadap sesama kita. </w:t>
      </w:r>
    </w:p>
    <w:p w14:paraId="1FDE1AB9" w14:textId="77777777" w:rsidR="00DD0E0E" w:rsidRPr="00916393" w:rsidRDefault="00DD0E0E" w:rsidP="00DD0E0E">
      <w:pPr>
        <w:tabs>
          <w:tab w:val="left" w:pos="720"/>
          <w:tab w:val="left" w:pos="1080"/>
        </w:tabs>
        <w:ind w:left="1080" w:hanging="720"/>
      </w:pPr>
      <w:r w:rsidRPr="00916393">
        <w:tab/>
      </w:r>
      <w:r w:rsidRPr="00916393">
        <w:tab/>
      </w:r>
    </w:p>
    <w:p w14:paraId="26B3EEB8" w14:textId="22890429" w:rsidR="00DD0E0E" w:rsidRDefault="00DD0E0E" w:rsidP="00EB3B7E">
      <w:pPr>
        <w:ind w:left="567"/>
      </w:pPr>
      <w:r w:rsidRPr="00916393">
        <w:rPr>
          <w:b/>
          <w:i/>
        </w:rPr>
        <w:t>Bertobatlah dan percayalah kepada Kristus, maka saudara akan selamat</w:t>
      </w:r>
      <w:r w:rsidRPr="00916393">
        <w:t xml:space="preserve"> </w:t>
      </w:r>
    </w:p>
    <w:p w14:paraId="5FD9D592" w14:textId="77777777" w:rsidR="00DD0E0E" w:rsidRDefault="00DD0E0E" w:rsidP="00EB3B7E">
      <w:pPr>
        <w:ind w:left="567"/>
      </w:pPr>
    </w:p>
    <w:p w14:paraId="42E31BE1" w14:textId="01B92597" w:rsidR="00DD0E0E" w:rsidRPr="00BA57E5" w:rsidRDefault="00DD0E0E" w:rsidP="00EB3B7E">
      <w:pPr>
        <w:ind w:left="567"/>
        <w:rPr>
          <w:i/>
        </w:rPr>
      </w:pPr>
      <w:r w:rsidRPr="00BA57E5">
        <w:rPr>
          <w:i/>
        </w:rPr>
        <w:t>(diucapkan setiap kali menorehkan abu ke dahi)</w:t>
      </w:r>
    </w:p>
    <w:p w14:paraId="1DB1586A" w14:textId="77777777" w:rsidR="00DD0E0E" w:rsidRPr="00916393" w:rsidRDefault="00DD0E0E" w:rsidP="00EB3B7E">
      <w:pPr>
        <w:ind w:left="567"/>
        <w:rPr>
          <w:b/>
        </w:rPr>
      </w:pPr>
      <w:r w:rsidRPr="00916393">
        <w:rPr>
          <w:b/>
        </w:rPr>
        <w:tab/>
      </w:r>
      <w:r w:rsidRPr="00916393">
        <w:rPr>
          <w:b/>
        </w:rPr>
        <w:tab/>
      </w:r>
    </w:p>
    <w:p w14:paraId="37998D89" w14:textId="58BA7AB6" w:rsidR="00DD0E0E" w:rsidRPr="00916393" w:rsidRDefault="00DD0E0E" w:rsidP="00EB3B7E">
      <w:pPr>
        <w:ind w:left="567"/>
      </w:pPr>
      <w:r w:rsidRPr="003361C3">
        <w:rPr>
          <w:bCs/>
        </w:rPr>
        <w:t>(</w:t>
      </w:r>
      <w:r w:rsidRPr="00F16368">
        <w:rPr>
          <w:i/>
        </w:rPr>
        <w:t>Jemaat maju satu demi satu. Sebaiknya dilakukan dengan urutan sebagai berikut: para penatua, pendukung ibadah (pemusik, kantoria/pemandu nyanyian jemaat, liturgos dan lektor), umat. Sementara penorehan abu dilakukan, pemusik memainkan musik lembut</w:t>
      </w:r>
      <w:r>
        <w:t>)</w:t>
      </w:r>
    </w:p>
    <w:p w14:paraId="18D78EFF" w14:textId="77777777" w:rsidR="00DD0E0E" w:rsidRPr="00916393" w:rsidRDefault="00DD0E0E" w:rsidP="00DD0E0E">
      <w:pPr>
        <w:tabs>
          <w:tab w:val="left" w:pos="720"/>
          <w:tab w:val="left" w:pos="1080"/>
        </w:tabs>
      </w:pPr>
    </w:p>
    <w:p w14:paraId="20959864" w14:textId="77777777" w:rsidR="00DD0E0E" w:rsidRDefault="00DD0E0E" w:rsidP="00DD0E0E">
      <w:pPr>
        <w:rPr>
          <w:b/>
        </w:rPr>
      </w:pPr>
      <w:r w:rsidRPr="00916393">
        <w:rPr>
          <w:b/>
        </w:rPr>
        <w:t xml:space="preserve">Nyanyian </w:t>
      </w:r>
      <w:r>
        <w:rPr>
          <w:b/>
        </w:rPr>
        <w:t xml:space="preserve">Umat </w:t>
      </w:r>
      <w:r w:rsidRPr="00916393">
        <w:rPr>
          <w:b/>
        </w:rPr>
        <w:t>KJ 364:</w:t>
      </w:r>
      <w:r>
        <w:rPr>
          <w:b/>
        </w:rPr>
        <w:t>4</w:t>
      </w:r>
      <w:r w:rsidRPr="00916393">
        <w:rPr>
          <w:b/>
        </w:rPr>
        <w:t>-</w:t>
      </w:r>
      <w:r>
        <w:rPr>
          <w:b/>
        </w:rPr>
        <w:t>5</w:t>
      </w:r>
      <w:r w:rsidRPr="00916393">
        <w:rPr>
          <w:b/>
        </w:rPr>
        <w:t xml:space="preserve"> Berserah Kepada Yesus</w:t>
      </w:r>
    </w:p>
    <w:p w14:paraId="028C9139" w14:textId="304DED0A" w:rsidR="00DD0E0E" w:rsidRPr="003361C3" w:rsidRDefault="00EB3B7E" w:rsidP="00EB3B7E">
      <w:pPr>
        <w:ind w:left="284" w:hanging="284"/>
        <w:rPr>
          <w:bCs/>
        </w:rPr>
      </w:pPr>
      <w:r>
        <w:rPr>
          <w:bCs/>
        </w:rPr>
        <w:t>4)</w:t>
      </w:r>
      <w:r>
        <w:rPr>
          <w:bCs/>
        </w:rPr>
        <w:tab/>
      </w:r>
      <w:r w:rsidR="00DD0E0E" w:rsidRPr="003361C3">
        <w:rPr>
          <w:bCs/>
        </w:rPr>
        <w:t>Berserah kepada Yesus kuberikan diriku.</w:t>
      </w:r>
    </w:p>
    <w:p w14:paraId="65ABE5DC" w14:textId="77777777" w:rsidR="00DD0E0E" w:rsidRPr="003361C3" w:rsidRDefault="00DD0E0E" w:rsidP="00EB3B7E">
      <w:pPr>
        <w:ind w:left="284"/>
        <w:rPr>
          <w:bCs/>
        </w:rPr>
      </w:pPr>
      <w:r w:rsidRPr="003361C3">
        <w:rPr>
          <w:bCs/>
        </w:rPr>
        <w:t>B'ri kasih</w:t>
      </w:r>
      <w:r>
        <w:rPr>
          <w:bCs/>
        </w:rPr>
        <w:t>-</w:t>
      </w:r>
      <w:r w:rsidRPr="003361C3">
        <w:rPr>
          <w:bCs/>
        </w:rPr>
        <w:t>Mu dan kuasa</w:t>
      </w:r>
      <w:r>
        <w:rPr>
          <w:bCs/>
        </w:rPr>
        <w:t>-</w:t>
      </w:r>
      <w:r w:rsidRPr="003361C3">
        <w:rPr>
          <w:bCs/>
        </w:rPr>
        <w:t>Mu, ya, berkati anak</w:t>
      </w:r>
      <w:r>
        <w:rPr>
          <w:bCs/>
        </w:rPr>
        <w:t>-</w:t>
      </w:r>
      <w:r w:rsidRPr="003361C3">
        <w:rPr>
          <w:bCs/>
        </w:rPr>
        <w:t>Mu!</w:t>
      </w:r>
    </w:p>
    <w:p w14:paraId="0E9E24EF" w14:textId="77777777" w:rsidR="00DD0E0E" w:rsidRPr="003361C3" w:rsidRDefault="00DD0E0E" w:rsidP="00EB3B7E">
      <w:pPr>
        <w:ind w:left="284"/>
        <w:rPr>
          <w:bCs/>
        </w:rPr>
      </w:pPr>
      <w:r w:rsidRPr="003361C3">
        <w:rPr>
          <w:bCs/>
        </w:rPr>
        <w:t>Ref</w:t>
      </w:r>
      <w:r>
        <w:rPr>
          <w:bCs/>
        </w:rPr>
        <w:t>r.</w:t>
      </w:r>
      <w:r w:rsidRPr="003361C3">
        <w:rPr>
          <w:bCs/>
        </w:rPr>
        <w:t>:</w:t>
      </w:r>
      <w:r>
        <w:rPr>
          <w:bCs/>
        </w:rPr>
        <w:tab/>
      </w:r>
      <w:r w:rsidRPr="003361C3">
        <w:rPr>
          <w:bCs/>
        </w:rPr>
        <w:t>Aku berserah, aku berserah;</w:t>
      </w:r>
    </w:p>
    <w:p w14:paraId="63FBA08A" w14:textId="77777777" w:rsidR="00DD0E0E" w:rsidRPr="003361C3" w:rsidRDefault="00DD0E0E" w:rsidP="00EB3B7E">
      <w:pPr>
        <w:ind w:left="1004" w:firstLine="436"/>
        <w:rPr>
          <w:bCs/>
        </w:rPr>
      </w:pPr>
      <w:r w:rsidRPr="003361C3">
        <w:rPr>
          <w:bCs/>
        </w:rPr>
        <w:t>Kepada</w:t>
      </w:r>
      <w:r>
        <w:rPr>
          <w:bCs/>
        </w:rPr>
        <w:t>-</w:t>
      </w:r>
      <w:r w:rsidRPr="003361C3">
        <w:rPr>
          <w:bCs/>
        </w:rPr>
        <w:t>Mu, Jurus'lamat, aku berserah!</w:t>
      </w:r>
    </w:p>
    <w:p w14:paraId="1A847A4E" w14:textId="5F07A997" w:rsidR="00DD0E0E" w:rsidRPr="003361C3" w:rsidRDefault="00EB3B7E" w:rsidP="00EB3B7E">
      <w:pPr>
        <w:ind w:left="284" w:hanging="284"/>
        <w:rPr>
          <w:bCs/>
        </w:rPr>
      </w:pPr>
      <w:r>
        <w:rPr>
          <w:bCs/>
        </w:rPr>
        <w:t>5)</w:t>
      </w:r>
      <w:r>
        <w:rPr>
          <w:bCs/>
        </w:rPr>
        <w:tab/>
      </w:r>
      <w:r w:rsidR="00DD0E0E" w:rsidRPr="003361C3">
        <w:rPr>
          <w:bCs/>
        </w:rPr>
        <w:t>Berserah kepada Yesus kurasakan api</w:t>
      </w:r>
      <w:r w:rsidR="00DD0E0E">
        <w:rPr>
          <w:bCs/>
        </w:rPr>
        <w:t>-</w:t>
      </w:r>
      <w:r w:rsidR="00DD0E0E" w:rsidRPr="003361C3">
        <w:rPr>
          <w:bCs/>
        </w:rPr>
        <w:t>Nya.</w:t>
      </w:r>
    </w:p>
    <w:p w14:paraId="6754D368" w14:textId="77777777" w:rsidR="00DD0E0E" w:rsidRPr="003361C3" w:rsidRDefault="00DD0E0E" w:rsidP="00EB3B7E">
      <w:pPr>
        <w:ind w:left="284"/>
        <w:rPr>
          <w:bCs/>
        </w:rPr>
      </w:pPr>
      <w:r w:rsidRPr="003361C3">
        <w:rPr>
          <w:bCs/>
        </w:rPr>
        <w:t>Kar'na s'lamat yang sempurna puji, puji nama</w:t>
      </w:r>
      <w:r>
        <w:rPr>
          <w:bCs/>
        </w:rPr>
        <w:t>-</w:t>
      </w:r>
      <w:r w:rsidRPr="003361C3">
        <w:rPr>
          <w:bCs/>
        </w:rPr>
        <w:t>Nya!</w:t>
      </w:r>
      <w:r>
        <w:rPr>
          <w:bCs/>
        </w:rPr>
        <w:t xml:space="preserve"> </w:t>
      </w:r>
      <w:r w:rsidRPr="003361C3">
        <w:rPr>
          <w:bCs/>
        </w:rPr>
        <w:t>Ref</w:t>
      </w:r>
      <w:r>
        <w:rPr>
          <w:bCs/>
        </w:rPr>
        <w:t>r.</w:t>
      </w:r>
      <w:r w:rsidRPr="003361C3">
        <w:rPr>
          <w:bCs/>
        </w:rPr>
        <w:t>:</w:t>
      </w:r>
    </w:p>
    <w:p w14:paraId="3A0F08C2" w14:textId="77777777" w:rsidR="00DD0E0E" w:rsidRDefault="00DD0E0E" w:rsidP="00DD0E0E">
      <w:pPr>
        <w:rPr>
          <w:b/>
        </w:rPr>
      </w:pPr>
    </w:p>
    <w:p w14:paraId="6DCFBC43" w14:textId="478BD439" w:rsidR="00DD0E0E" w:rsidRDefault="00DD0E0E" w:rsidP="00EB3B7E">
      <w:pPr>
        <w:tabs>
          <w:tab w:val="right" w:pos="6520"/>
        </w:tabs>
        <w:rPr>
          <w:b/>
        </w:rPr>
      </w:pPr>
      <w:r w:rsidRPr="000A7B66">
        <w:rPr>
          <w:b/>
        </w:rPr>
        <w:t>Pengakuan Iman</w:t>
      </w:r>
      <w:r>
        <w:rPr>
          <w:b/>
        </w:rPr>
        <w:tab/>
        <w:t>(berdiri)</w:t>
      </w:r>
    </w:p>
    <w:p w14:paraId="5576429C" w14:textId="77777777" w:rsidR="00DD0E0E" w:rsidRPr="00916393" w:rsidRDefault="00DD0E0E" w:rsidP="00DD0E0E">
      <w:pPr>
        <w:tabs>
          <w:tab w:val="left" w:pos="540"/>
          <w:tab w:val="left" w:pos="720"/>
        </w:tabs>
        <w:ind w:left="720" w:hanging="720"/>
        <w:rPr>
          <w:rFonts w:eastAsia="Times New Roman"/>
        </w:rPr>
      </w:pPr>
      <w:r w:rsidRPr="00916393">
        <w:t>Pnt</w:t>
      </w:r>
      <w:r w:rsidRPr="00916393">
        <w:tab/>
        <w:t xml:space="preserve">: </w:t>
      </w:r>
      <w:r w:rsidRPr="00916393">
        <w:tab/>
        <w:t>Saudaraku, dengan berdiri serta meletakkan tangan kanan kita di dada sebelah kiri kita</w:t>
      </w:r>
      <w:r>
        <w:t xml:space="preserve"> </w:t>
      </w:r>
      <w:r w:rsidRPr="00916393">
        <w:t>menyatakan pengak</w:t>
      </w:r>
      <w:r>
        <w:t>uan iman dengan Pengakuan Iman R</w:t>
      </w:r>
      <w:r w:rsidRPr="00916393">
        <w:t>asuli. Aku percaya……..</w:t>
      </w:r>
    </w:p>
    <w:p w14:paraId="34E646A5" w14:textId="77777777" w:rsidR="00DD0E0E" w:rsidRPr="00916393" w:rsidRDefault="00DD0E0E" w:rsidP="00DD0E0E">
      <w:pPr>
        <w:tabs>
          <w:tab w:val="left" w:pos="720"/>
          <w:tab w:val="left" w:pos="1080"/>
        </w:tabs>
        <w:rPr>
          <w:b/>
        </w:rPr>
      </w:pPr>
    </w:p>
    <w:p w14:paraId="0130F7F8" w14:textId="5663CC62" w:rsidR="00DD0E0E" w:rsidRPr="00916393" w:rsidRDefault="00DD0E0E" w:rsidP="00EB3B7E">
      <w:pPr>
        <w:tabs>
          <w:tab w:val="left" w:pos="720"/>
          <w:tab w:val="left" w:pos="1080"/>
          <w:tab w:val="right" w:pos="6520"/>
        </w:tabs>
        <w:rPr>
          <w:b/>
        </w:rPr>
      </w:pPr>
      <w:r w:rsidRPr="00916393">
        <w:rPr>
          <w:b/>
        </w:rPr>
        <w:t>Doa Syafaat</w:t>
      </w:r>
      <w:r>
        <w:rPr>
          <w:b/>
        </w:rPr>
        <w:tab/>
        <w:t>(duduk)</w:t>
      </w:r>
    </w:p>
    <w:p w14:paraId="4EA59845" w14:textId="77777777" w:rsidR="00DD0E0E" w:rsidRPr="003361C3" w:rsidRDefault="00DD0E0E" w:rsidP="00DD0E0E">
      <w:pPr>
        <w:tabs>
          <w:tab w:val="left" w:pos="720"/>
          <w:tab w:val="left" w:pos="1080"/>
        </w:tabs>
        <w:rPr>
          <w:bCs/>
          <w:i/>
          <w:iCs/>
        </w:rPr>
      </w:pPr>
      <w:r w:rsidRPr="003361C3">
        <w:rPr>
          <w:bCs/>
          <w:i/>
          <w:iCs/>
        </w:rPr>
        <w:t>PF menaikkan doa syafaat diakhiri doa Bapa Kami</w:t>
      </w:r>
    </w:p>
    <w:p w14:paraId="41CF6B3B" w14:textId="77777777" w:rsidR="00DD0E0E" w:rsidRPr="00916393" w:rsidRDefault="00DD0E0E" w:rsidP="00DD0E0E">
      <w:pPr>
        <w:tabs>
          <w:tab w:val="left" w:pos="720"/>
          <w:tab w:val="left" w:pos="1080"/>
        </w:tabs>
      </w:pPr>
    </w:p>
    <w:p w14:paraId="4D518568" w14:textId="77777777" w:rsidR="00DD0E0E" w:rsidRPr="000A7B66" w:rsidRDefault="00DD0E0E" w:rsidP="00DD0E0E">
      <w:pPr>
        <w:tabs>
          <w:tab w:val="left" w:pos="720"/>
          <w:tab w:val="left" w:pos="1080"/>
        </w:tabs>
        <w:rPr>
          <w:b/>
        </w:rPr>
      </w:pPr>
      <w:r w:rsidRPr="000A7B66">
        <w:rPr>
          <w:b/>
        </w:rPr>
        <w:t>Persembahan</w:t>
      </w:r>
    </w:p>
    <w:p w14:paraId="4B77D1DA" w14:textId="4F9D2816" w:rsidR="00DD0E0E" w:rsidRPr="00916393" w:rsidRDefault="00DD0E0E" w:rsidP="00EB3B7E">
      <w:pPr>
        <w:ind w:left="567" w:hanging="567"/>
        <w:jc w:val="both"/>
      </w:pPr>
      <w:r w:rsidRPr="00916393">
        <w:t xml:space="preserve">M: </w:t>
      </w:r>
      <w:r w:rsidRPr="00916393">
        <w:tab/>
        <w:t>Allah adalah pengasih dan penyayang. Dalam</w:t>
      </w:r>
      <w:r>
        <w:t xml:space="preserve"> </w:t>
      </w:r>
      <w:r w:rsidRPr="00916393">
        <w:t xml:space="preserve">kasih-Nya kita dipangggil untuk menyatakan kasih. Melalui persembahan yang kita naikkan pada Tuhan, kita diajar utuk berbagi dengan tulus sebagaimana Tuhan Yesus berkata, “Tetapi jika engkau memberi sedekah, janganlah diketahui tangan kirimu </w:t>
      </w:r>
      <w:r w:rsidRPr="00916393">
        <w:lastRenderedPageBreak/>
        <w:t xml:space="preserve">apa yang diperbuat tangan kananmu” </w:t>
      </w:r>
      <w:r>
        <w:t>(</w:t>
      </w:r>
      <w:r w:rsidRPr="00916393">
        <w:t>Matius 6:3</w:t>
      </w:r>
      <w:r>
        <w:t>)</w:t>
      </w:r>
      <w:r w:rsidRPr="00916393">
        <w:t>. Selamat menaikkan persembahan.</w:t>
      </w:r>
    </w:p>
    <w:p w14:paraId="4EBA87B0" w14:textId="77777777" w:rsidR="00DD0E0E" w:rsidRPr="00916393" w:rsidRDefault="00DD0E0E" w:rsidP="00DD0E0E">
      <w:pPr>
        <w:tabs>
          <w:tab w:val="left" w:pos="1080"/>
          <w:tab w:val="left" w:pos="1440"/>
          <w:tab w:val="left" w:pos="1620"/>
        </w:tabs>
        <w:ind w:left="1260" w:hanging="1080"/>
      </w:pPr>
    </w:p>
    <w:p w14:paraId="0B9D4558" w14:textId="4DA4BFF7" w:rsidR="00DD0E0E" w:rsidRPr="00916393" w:rsidRDefault="00DD0E0E" w:rsidP="00DD0E0E">
      <w:pPr>
        <w:tabs>
          <w:tab w:val="left" w:pos="1080"/>
          <w:tab w:val="left" w:pos="1260"/>
        </w:tabs>
        <w:rPr>
          <w:b/>
        </w:rPr>
      </w:pPr>
      <w:r w:rsidRPr="00916393">
        <w:t xml:space="preserve">Pengumpulan Persembahan: </w:t>
      </w:r>
      <w:r w:rsidRPr="00916393">
        <w:rPr>
          <w:b/>
        </w:rPr>
        <w:t>Kidung Jemaat 365c “Tuhan Ambil Hidupku”</w:t>
      </w:r>
    </w:p>
    <w:p w14:paraId="03A028B0" w14:textId="4617E1A8" w:rsidR="00DD0E0E" w:rsidRPr="00916393" w:rsidRDefault="00EB3B7E" w:rsidP="00EB3B7E">
      <w:pPr>
        <w:ind w:left="284" w:hanging="284"/>
        <w:rPr>
          <w:rFonts w:eastAsia="Times New Roman"/>
        </w:rPr>
      </w:pPr>
      <w:r>
        <w:rPr>
          <w:rFonts w:eastAsia="Times New Roman"/>
        </w:rPr>
        <w:t>1)</w:t>
      </w:r>
      <w:r>
        <w:rPr>
          <w:rFonts w:eastAsia="Times New Roman"/>
        </w:rPr>
        <w:tab/>
      </w:r>
      <w:r w:rsidR="00DD0E0E" w:rsidRPr="00916393">
        <w:rPr>
          <w:rFonts w:eastAsia="Times New Roman"/>
        </w:rPr>
        <w:t>Tuhan, ambil hidupku dan kuduskan bagi-Mu;</w:t>
      </w:r>
      <w:r w:rsidR="00DD0E0E" w:rsidRPr="00916393">
        <w:rPr>
          <w:rFonts w:eastAsia="Times New Roman"/>
        </w:rPr>
        <w:br/>
        <w:t xml:space="preserve">pun waktuku pakailah memuji Mu s’lamanya. </w:t>
      </w:r>
    </w:p>
    <w:p w14:paraId="35C967C3" w14:textId="2E75BCD3" w:rsidR="00DD0E0E" w:rsidRPr="00916393" w:rsidRDefault="00EB3B7E" w:rsidP="00EB3B7E">
      <w:pPr>
        <w:ind w:left="284" w:hanging="284"/>
        <w:rPr>
          <w:rFonts w:eastAsia="Times New Roman"/>
        </w:rPr>
      </w:pPr>
      <w:r>
        <w:rPr>
          <w:rFonts w:eastAsia="Times New Roman"/>
        </w:rPr>
        <w:t>2)</w:t>
      </w:r>
      <w:r>
        <w:rPr>
          <w:rFonts w:eastAsia="Times New Roman"/>
        </w:rPr>
        <w:tab/>
      </w:r>
      <w:r w:rsidR="00DD0E0E" w:rsidRPr="00916393">
        <w:rPr>
          <w:rFonts w:eastAsia="Times New Roman"/>
        </w:rPr>
        <w:t>Tanganku gerakkanlah, kasih-Mu pendorongnya,</w:t>
      </w:r>
      <w:r w:rsidR="00DD0E0E" w:rsidRPr="00916393">
        <w:rPr>
          <w:rFonts w:eastAsia="Times New Roman"/>
        </w:rPr>
        <w:br/>
        <w:t xml:space="preserve">dan jadikan langkahku berkenan kepada-Mu. </w:t>
      </w:r>
    </w:p>
    <w:p w14:paraId="7E847FA7" w14:textId="3B0CDA9D" w:rsidR="00DD0E0E" w:rsidRPr="00916393" w:rsidRDefault="00EB3B7E" w:rsidP="00EB3B7E">
      <w:pPr>
        <w:ind w:left="284" w:hanging="284"/>
        <w:rPr>
          <w:rFonts w:eastAsia="Times New Roman"/>
        </w:rPr>
      </w:pPr>
      <w:r>
        <w:rPr>
          <w:rFonts w:eastAsia="Times New Roman"/>
        </w:rPr>
        <w:t>3)</w:t>
      </w:r>
      <w:r>
        <w:rPr>
          <w:rFonts w:eastAsia="Times New Roman"/>
        </w:rPr>
        <w:tab/>
      </w:r>
      <w:r w:rsidR="00DD0E0E" w:rsidRPr="00916393">
        <w:rPr>
          <w:rFonts w:eastAsia="Times New Roman"/>
        </w:rPr>
        <w:t>Buatlah suaraku hanya mengagungkan-Mu</w:t>
      </w:r>
      <w:r w:rsidR="00DD0E0E" w:rsidRPr="00916393">
        <w:rPr>
          <w:rFonts w:eastAsia="Times New Roman"/>
        </w:rPr>
        <w:br/>
        <w:t xml:space="preserve">dan sertakan lidahku jadi saksi janji-Mu. </w:t>
      </w:r>
    </w:p>
    <w:p w14:paraId="06AA1662" w14:textId="41641F2A" w:rsidR="00DD0E0E" w:rsidRPr="00916393" w:rsidRDefault="00EB3B7E" w:rsidP="00EB3B7E">
      <w:pPr>
        <w:tabs>
          <w:tab w:val="left" w:pos="1080"/>
          <w:tab w:val="left" w:pos="1260"/>
        </w:tabs>
        <w:ind w:left="284" w:hanging="284"/>
      </w:pPr>
      <w:r>
        <w:rPr>
          <w:rFonts w:eastAsia="Times New Roman"/>
        </w:rPr>
        <w:t>4)</w:t>
      </w:r>
      <w:r>
        <w:rPr>
          <w:rFonts w:eastAsia="Times New Roman"/>
        </w:rPr>
        <w:tab/>
      </w:r>
      <w:r w:rsidR="00DD0E0E" w:rsidRPr="00916393">
        <w:rPr>
          <w:rFonts w:eastAsia="Times New Roman"/>
        </w:rPr>
        <w:t>Harta kekayaanku jadi alat bagi-Mu;</w:t>
      </w:r>
      <w:r w:rsidR="00DD0E0E" w:rsidRPr="00916393">
        <w:rPr>
          <w:rFonts w:eastAsia="Times New Roman"/>
        </w:rPr>
        <w:br/>
        <w:t>akal budi dan kerja, Tuhan, pergunakanlah!</w:t>
      </w:r>
    </w:p>
    <w:p w14:paraId="46295636" w14:textId="77777777" w:rsidR="00DD0E0E" w:rsidRDefault="00DD0E0E" w:rsidP="00DD0E0E">
      <w:pPr>
        <w:tabs>
          <w:tab w:val="left" w:pos="1080"/>
          <w:tab w:val="left" w:pos="1260"/>
        </w:tabs>
        <w:ind w:left="720"/>
      </w:pPr>
    </w:p>
    <w:p w14:paraId="3ADD40B1" w14:textId="77777777" w:rsidR="00DD0E0E" w:rsidRPr="00916393" w:rsidRDefault="00DD0E0E" w:rsidP="00DD0E0E">
      <w:pPr>
        <w:tabs>
          <w:tab w:val="left" w:pos="1080"/>
          <w:tab w:val="left" w:pos="1260"/>
        </w:tabs>
        <w:ind w:left="720"/>
      </w:pPr>
    </w:p>
    <w:p w14:paraId="55078F6E" w14:textId="7588B552" w:rsidR="00DD0E0E" w:rsidRPr="00916393" w:rsidRDefault="00DD0E0E" w:rsidP="00EB3B7E">
      <w:pPr>
        <w:tabs>
          <w:tab w:val="left" w:pos="1080"/>
          <w:tab w:val="left" w:pos="1260"/>
          <w:tab w:val="right" w:pos="6520"/>
        </w:tabs>
        <w:rPr>
          <w:b/>
        </w:rPr>
      </w:pPr>
      <w:r w:rsidRPr="00916393">
        <w:rPr>
          <w:b/>
        </w:rPr>
        <w:t>Doa Persembahan oleh Majelis</w:t>
      </w:r>
      <w:r>
        <w:rPr>
          <w:b/>
        </w:rPr>
        <w:t xml:space="preserve"> </w:t>
      </w:r>
      <w:r>
        <w:rPr>
          <w:b/>
        </w:rPr>
        <w:tab/>
        <w:t>(berdiri)</w:t>
      </w:r>
    </w:p>
    <w:p w14:paraId="1E165398" w14:textId="77777777" w:rsidR="00DD0E0E" w:rsidRPr="00916393" w:rsidRDefault="00DD0E0E" w:rsidP="00DD0E0E">
      <w:pPr>
        <w:tabs>
          <w:tab w:val="left" w:pos="900"/>
          <w:tab w:val="left" w:pos="1080"/>
        </w:tabs>
        <w:ind w:left="360"/>
      </w:pPr>
    </w:p>
    <w:p w14:paraId="59919F85" w14:textId="77777777" w:rsidR="00DD0E0E" w:rsidRDefault="00DD0E0E" w:rsidP="00DD0E0E">
      <w:pPr>
        <w:tabs>
          <w:tab w:val="left" w:pos="720"/>
          <w:tab w:val="left" w:pos="1080"/>
        </w:tabs>
        <w:rPr>
          <w:b/>
        </w:rPr>
      </w:pPr>
      <w:r w:rsidRPr="00916393">
        <w:rPr>
          <w:b/>
        </w:rPr>
        <w:t>Pengutusan</w:t>
      </w:r>
    </w:p>
    <w:p w14:paraId="638C326D" w14:textId="77777777" w:rsidR="00EB3B7E" w:rsidRDefault="00EB3B7E" w:rsidP="00DD0E0E">
      <w:pPr>
        <w:rPr>
          <w:b/>
        </w:rPr>
      </w:pPr>
    </w:p>
    <w:p w14:paraId="1A695E33" w14:textId="14775C83" w:rsidR="00DD0E0E" w:rsidRPr="00916393" w:rsidRDefault="00EB3B7E" w:rsidP="00DD0E0E">
      <w:pPr>
        <w:rPr>
          <w:b/>
        </w:rPr>
      </w:pPr>
      <w:r>
        <w:rPr>
          <w:b/>
        </w:rPr>
        <w:t>P</w:t>
      </w:r>
      <w:r w:rsidR="00DD0E0E" w:rsidRPr="00916393">
        <w:rPr>
          <w:b/>
        </w:rPr>
        <w:t xml:space="preserve">ujian : Kidung Jemaat 400 : 1-3 “Ku Daki Jalan Mulia” </w:t>
      </w:r>
    </w:p>
    <w:p w14:paraId="2153CA82" w14:textId="0A23568D" w:rsidR="00DD0E0E" w:rsidRPr="00916393" w:rsidRDefault="00EB3B7E" w:rsidP="00EB3B7E">
      <w:pPr>
        <w:ind w:left="284" w:hanging="284"/>
        <w:rPr>
          <w:rFonts w:eastAsia="Times New Roman"/>
        </w:rPr>
      </w:pPr>
      <w:r>
        <w:rPr>
          <w:rFonts w:eastAsia="Times New Roman"/>
        </w:rPr>
        <w:t>1)</w:t>
      </w:r>
      <w:r>
        <w:rPr>
          <w:rFonts w:eastAsia="Times New Roman"/>
        </w:rPr>
        <w:tab/>
      </w:r>
      <w:r w:rsidR="00DD0E0E" w:rsidRPr="00916393">
        <w:rPr>
          <w:rFonts w:eastAsia="Times New Roman"/>
        </w:rPr>
        <w:t>Kudaki jalan mulia; tetap doaku inilah:</w:t>
      </w:r>
      <w:r w:rsidR="00DD0E0E" w:rsidRPr="00916393">
        <w:rPr>
          <w:rFonts w:eastAsia="Times New Roman"/>
        </w:rPr>
        <w:br/>
        <w:t xml:space="preserve">“Ke tempat tinggi dan teguh, Tuhan, mantapkan langkahku!” </w:t>
      </w:r>
    </w:p>
    <w:p w14:paraId="256B9D3C" w14:textId="60E24430" w:rsidR="00DD0E0E" w:rsidRPr="00916393" w:rsidRDefault="00DD0E0E" w:rsidP="00EB3B7E">
      <w:pPr>
        <w:ind w:left="1439" w:hanging="1155"/>
        <w:rPr>
          <w:rFonts w:eastAsia="Times New Roman"/>
        </w:rPr>
      </w:pPr>
      <w:r>
        <w:rPr>
          <w:rFonts w:eastAsia="Times New Roman"/>
          <w:i/>
          <w:iCs/>
        </w:rPr>
        <w:t>Refr.</w:t>
      </w:r>
      <w:r w:rsidRPr="00916393">
        <w:rPr>
          <w:rFonts w:eastAsia="Times New Roman"/>
          <w:i/>
          <w:iCs/>
        </w:rPr>
        <w:t>:</w:t>
      </w:r>
      <w:r>
        <w:rPr>
          <w:rFonts w:eastAsia="Times New Roman"/>
          <w:i/>
          <w:iCs/>
        </w:rPr>
        <w:tab/>
      </w:r>
      <w:r w:rsidRPr="00916393">
        <w:rPr>
          <w:rFonts w:eastAsia="Times New Roman"/>
        </w:rPr>
        <w:t>Ya Tuhan, angkat diriku lebih dekat kepada-Mu;</w:t>
      </w:r>
      <w:r w:rsidRPr="00916393">
        <w:rPr>
          <w:rFonts w:eastAsia="Times New Roman"/>
        </w:rPr>
        <w:br/>
        <w:t>di tempat tinggi dan teguh, Tuhan, mantapkan langkahku!</w:t>
      </w:r>
    </w:p>
    <w:p w14:paraId="24BF3D69" w14:textId="7CA73832" w:rsidR="00DD0E0E" w:rsidRPr="00916393" w:rsidRDefault="00EB3B7E" w:rsidP="00EB3B7E">
      <w:pPr>
        <w:ind w:left="284" w:hanging="284"/>
        <w:rPr>
          <w:rFonts w:eastAsia="Times New Roman"/>
          <w:i/>
        </w:rPr>
      </w:pPr>
      <w:r>
        <w:rPr>
          <w:rFonts w:eastAsia="Times New Roman"/>
        </w:rPr>
        <w:t>2)</w:t>
      </w:r>
      <w:r>
        <w:rPr>
          <w:rFonts w:eastAsia="Times New Roman"/>
        </w:rPr>
        <w:tab/>
      </w:r>
      <w:r w:rsidR="00DD0E0E" w:rsidRPr="00916393">
        <w:rPr>
          <w:rFonts w:eastAsia="Times New Roman"/>
        </w:rPr>
        <w:t>Ku tidak mau menetap di dalam bimbang dan gelap;</w:t>
      </w:r>
      <w:r w:rsidR="00DD0E0E" w:rsidRPr="00916393">
        <w:rPr>
          <w:rFonts w:eastAsia="Times New Roman"/>
        </w:rPr>
        <w:br/>
        <w:t xml:space="preserve">rinduanku, tujuanku: tempat yang tinggi dan teguh. </w:t>
      </w:r>
      <w:r w:rsidR="00DD0E0E" w:rsidRPr="00916393">
        <w:rPr>
          <w:rFonts w:eastAsia="Times New Roman"/>
          <w:i/>
        </w:rPr>
        <w:t>Refr.:</w:t>
      </w:r>
    </w:p>
    <w:p w14:paraId="3C1706EE" w14:textId="4230FF18" w:rsidR="00DD0E0E" w:rsidRPr="00916393" w:rsidRDefault="00EB3B7E" w:rsidP="00EB3B7E">
      <w:pPr>
        <w:ind w:left="284" w:hanging="284"/>
        <w:rPr>
          <w:rFonts w:eastAsia="Times New Roman"/>
        </w:rPr>
      </w:pPr>
      <w:r>
        <w:rPr>
          <w:rFonts w:eastAsia="Times New Roman"/>
        </w:rPr>
        <w:t>3)</w:t>
      </w:r>
      <w:r>
        <w:rPr>
          <w:rFonts w:eastAsia="Times New Roman"/>
        </w:rPr>
        <w:tab/>
      </w:r>
      <w:r w:rsidR="00DD0E0E" w:rsidRPr="00916393">
        <w:rPr>
          <w:rFonts w:eastAsia="Times New Roman"/>
        </w:rPr>
        <w:t>‘Ku ingin hidup yang benar, jauh dari tindak yang cemar;</w:t>
      </w:r>
      <w:r w:rsidR="00DD0E0E" w:rsidRPr="00916393">
        <w:rPr>
          <w:rFonts w:eastAsia="Times New Roman"/>
        </w:rPr>
        <w:br/>
        <w:t>umat kudus memanggilku ke tempat tinggi dan teguh.</w:t>
      </w:r>
    </w:p>
    <w:p w14:paraId="5A71BDB0" w14:textId="77777777" w:rsidR="00DD0E0E" w:rsidRPr="00916393" w:rsidRDefault="00DD0E0E" w:rsidP="00DD0E0E">
      <w:pPr>
        <w:tabs>
          <w:tab w:val="left" w:pos="720"/>
          <w:tab w:val="left" w:pos="900"/>
        </w:tabs>
        <w:rPr>
          <w:b/>
        </w:rPr>
      </w:pPr>
    </w:p>
    <w:p w14:paraId="5886F1FC" w14:textId="569C4BD3" w:rsidR="00DD0E0E" w:rsidRPr="00916393" w:rsidRDefault="00DD0E0E" w:rsidP="00EB3B7E">
      <w:pPr>
        <w:ind w:left="567" w:hanging="567"/>
      </w:pPr>
      <w:r w:rsidRPr="00916393">
        <w:t xml:space="preserve">PF: </w:t>
      </w:r>
      <w:r w:rsidR="00EB3B7E">
        <w:tab/>
      </w:r>
      <w:r w:rsidRPr="00916393">
        <w:t>Saudara, masukilah masa pertobatan dan puasa dengan memandang Allah yang Maha kasih.</w:t>
      </w:r>
    </w:p>
    <w:p w14:paraId="4BFE43B6" w14:textId="4515D191" w:rsidR="00DD0E0E" w:rsidRPr="00EB3B7E" w:rsidRDefault="00DD0E0E" w:rsidP="00EB3B7E">
      <w:pPr>
        <w:ind w:left="567" w:hanging="567"/>
        <w:rPr>
          <w:b/>
          <w:bCs/>
        </w:rPr>
      </w:pPr>
      <w:r w:rsidRPr="00916393">
        <w:t xml:space="preserve">U: </w:t>
      </w:r>
      <w:r w:rsidR="00EB3B7E">
        <w:tab/>
      </w:r>
      <w:r w:rsidRPr="00EB3B7E">
        <w:rPr>
          <w:b/>
          <w:bCs/>
        </w:rPr>
        <w:t>Kami akan memandang kasih Tuhan</w:t>
      </w:r>
    </w:p>
    <w:p w14:paraId="74787DEC" w14:textId="71158170" w:rsidR="00DD0E0E" w:rsidRPr="00916393" w:rsidRDefault="00DD0E0E" w:rsidP="00EB3B7E">
      <w:pPr>
        <w:ind w:left="567" w:hanging="567"/>
      </w:pPr>
      <w:r w:rsidRPr="00916393">
        <w:t xml:space="preserve">PF: </w:t>
      </w:r>
      <w:r w:rsidR="00EB3B7E">
        <w:tab/>
      </w:r>
      <w:r w:rsidRPr="00916393">
        <w:t>Lakukan dengan tulus sambil memuliakan Allah</w:t>
      </w:r>
    </w:p>
    <w:p w14:paraId="4D83BAA6" w14:textId="611396C1" w:rsidR="00DD0E0E" w:rsidRPr="00916393" w:rsidRDefault="00DD0E0E" w:rsidP="00EB3B7E">
      <w:pPr>
        <w:ind w:left="567" w:hanging="567"/>
      </w:pPr>
      <w:r w:rsidRPr="00916393">
        <w:t xml:space="preserve">U: </w:t>
      </w:r>
      <w:r w:rsidR="00EB3B7E">
        <w:tab/>
      </w:r>
      <w:r w:rsidRPr="00EB3B7E">
        <w:rPr>
          <w:b/>
          <w:bCs/>
        </w:rPr>
        <w:t>Syukur kepada Allah</w:t>
      </w:r>
    </w:p>
    <w:p w14:paraId="519C4C25" w14:textId="478B47B3" w:rsidR="00DD0E0E" w:rsidRPr="00916393" w:rsidRDefault="00DD0E0E" w:rsidP="00EB3B7E">
      <w:pPr>
        <w:ind w:left="567" w:hanging="567"/>
      </w:pPr>
      <w:r w:rsidRPr="00916393">
        <w:t xml:space="preserve">PF: </w:t>
      </w:r>
      <w:r w:rsidR="00EB3B7E">
        <w:tab/>
      </w:r>
      <w:r w:rsidRPr="00916393">
        <w:t>Terimalah berkat Tuhan:</w:t>
      </w:r>
      <w:r w:rsidRPr="003361C3">
        <w:t xml:space="preserve"> Dan Allah, sumber segala kasih karunia, yang telah memanggil kamu dalam Kristus kepada kemuliaan-Nya yang kekal, akan melengkapi, meneguhkan, </w:t>
      </w:r>
      <w:r w:rsidRPr="003361C3">
        <w:lastRenderedPageBreak/>
        <w:t>menguatkan dan mengokohkan kamu, sesudah kamu menderita seketika lamanya.</w:t>
      </w:r>
      <w:r>
        <w:t xml:space="preserve"> Kasih karunia dan damai sejahtera dari Allah Bapa, Anak dan Roh Kudus beserta kita. </w:t>
      </w:r>
      <w:r w:rsidRPr="00916393">
        <w:t>Amin</w:t>
      </w:r>
      <w:r>
        <w:t xml:space="preserve">. </w:t>
      </w:r>
    </w:p>
    <w:p w14:paraId="7421F91C" w14:textId="77777777" w:rsidR="00DD0E0E" w:rsidRPr="00916393" w:rsidRDefault="00DD0E0E" w:rsidP="00EB3B7E">
      <w:pPr>
        <w:ind w:left="567" w:hanging="567"/>
      </w:pPr>
    </w:p>
    <w:p w14:paraId="565EA6EC" w14:textId="7E09BCC8" w:rsidR="00DD0E0E" w:rsidRPr="00916393" w:rsidRDefault="00DD0E0E" w:rsidP="00EB3B7E">
      <w:pPr>
        <w:ind w:left="567" w:hanging="567"/>
      </w:pPr>
      <w:r w:rsidRPr="00916393">
        <w:t xml:space="preserve">U: </w:t>
      </w:r>
      <w:r w:rsidRPr="00916393">
        <w:tab/>
      </w:r>
      <w:r w:rsidRPr="00EB3B7E">
        <w:rPr>
          <w:b/>
          <w:bCs/>
        </w:rPr>
        <w:t xml:space="preserve">Hosiana (5x), Amin (3x) </w:t>
      </w:r>
      <w:r w:rsidRPr="00916393">
        <w:rPr>
          <w:i/>
        </w:rPr>
        <w:t>–dinyanyikan-</w:t>
      </w:r>
    </w:p>
    <w:p w14:paraId="13945822" w14:textId="77777777" w:rsidR="00DD0E0E" w:rsidRDefault="00DD0E0E">
      <w:pPr>
        <w:rPr>
          <w:lang w:val="id-ID"/>
        </w:rPr>
      </w:pPr>
    </w:p>
    <w:p w14:paraId="1C500289" w14:textId="5A00FF82" w:rsidR="003179FC" w:rsidRPr="00813992" w:rsidRDefault="003179FC">
      <w:pPr>
        <w:rPr>
          <w:lang w:val="id-ID"/>
        </w:rPr>
      </w:pPr>
      <w:r w:rsidRPr="00813992">
        <w:rPr>
          <w:lang w:val="id-ID"/>
        </w:rPr>
        <w:br w:type="page"/>
      </w:r>
    </w:p>
    <w:p w14:paraId="31F0C422" w14:textId="0E51B6EE" w:rsidR="004A7388" w:rsidRPr="00813992" w:rsidRDefault="004A7388">
      <w:pPr>
        <w:rPr>
          <w:lang w:val="id-ID"/>
        </w:rPr>
      </w:pPr>
      <w:r w:rsidRPr="00813992">
        <w:rPr>
          <w:lang w:val="id-ID"/>
        </w:rPr>
        <w:lastRenderedPageBreak/>
        <w:br w:type="page"/>
      </w:r>
    </w:p>
    <w:p w14:paraId="631269AE" w14:textId="5113C7EE" w:rsidR="00B71B87" w:rsidRPr="00813992" w:rsidRDefault="00B71B87" w:rsidP="008B7CBB">
      <w:pPr>
        <w:spacing w:before="166"/>
        <w:ind w:left="4302" w:right="429" w:firstLine="9"/>
        <w:jc w:val="center"/>
        <w:rPr>
          <w:rFonts w:ascii="Cooper Black"/>
          <w:spacing w:val="-2"/>
          <w:sz w:val="24"/>
          <w:lang w:val="id-ID"/>
        </w:rPr>
      </w:pPr>
      <w:r w:rsidRPr="00813992">
        <w:rPr>
          <w:noProof/>
          <w:lang w:val="id-ID"/>
        </w:rPr>
        <w:lastRenderedPageBreak/>
        <mc:AlternateContent>
          <mc:Choice Requires="wps">
            <w:drawing>
              <wp:anchor distT="0" distB="0" distL="0" distR="0" simplePos="0" relativeHeight="251708928" behindDoc="0" locked="0" layoutInCell="1" allowOverlap="1" wp14:anchorId="480ADD70" wp14:editId="2075E631">
                <wp:simplePos x="0" y="0"/>
                <wp:positionH relativeFrom="page">
                  <wp:posOffset>685800</wp:posOffset>
                </wp:positionH>
                <wp:positionV relativeFrom="paragraph">
                  <wp:posOffset>25400</wp:posOffset>
                </wp:positionV>
                <wp:extent cx="2260600" cy="1412240"/>
                <wp:effectExtent l="0" t="0" r="6350" b="0"/>
                <wp:wrapNone/>
                <wp:docPr id="1082283318"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0600" cy="1412240"/>
                        </a:xfrm>
                        <a:prstGeom prst="rect">
                          <a:avLst/>
                        </a:prstGeom>
                        <a:solidFill>
                          <a:srgbClr val="E7E6E6"/>
                        </a:solidFill>
                      </wps:spPr>
                      <wps:txbx>
                        <w:txbxContent>
                          <w:p w14:paraId="7BDD582D" w14:textId="77777777" w:rsidR="008B7CBB" w:rsidRDefault="008B7CBB" w:rsidP="008B7CBB">
                            <w:pPr>
                              <w:spacing w:before="75"/>
                              <w:ind w:left="153"/>
                              <w:rPr>
                                <w:b/>
                                <w:color w:val="000000"/>
                              </w:rPr>
                            </w:pPr>
                            <w:r>
                              <w:rPr>
                                <w:b/>
                                <w:color w:val="000000"/>
                              </w:rPr>
                              <w:t>BAHAN</w:t>
                            </w:r>
                            <w:r>
                              <w:rPr>
                                <w:b/>
                                <w:color w:val="000000"/>
                                <w:spacing w:val="-8"/>
                              </w:rPr>
                              <w:t xml:space="preserve"> </w:t>
                            </w:r>
                            <w:r>
                              <w:rPr>
                                <w:b/>
                                <w:color w:val="000000"/>
                                <w:spacing w:val="-2"/>
                              </w:rPr>
                              <w:t>LITURGI</w:t>
                            </w:r>
                          </w:p>
                          <w:p w14:paraId="758CA71D" w14:textId="77DD96E1" w:rsidR="008B7CBB" w:rsidRDefault="008B7CBB" w:rsidP="008B7CBB">
                            <w:pPr>
                              <w:spacing w:before="1" w:line="249" w:lineRule="exact"/>
                              <w:ind w:left="153"/>
                              <w:rPr>
                                <w:b/>
                                <w:color w:val="000000"/>
                              </w:rPr>
                            </w:pPr>
                            <w:r>
                              <w:rPr>
                                <w:b/>
                                <w:color w:val="000000"/>
                              </w:rPr>
                              <w:t>Minggu</w:t>
                            </w:r>
                            <w:r>
                              <w:rPr>
                                <w:b/>
                                <w:color w:val="000000"/>
                                <w:spacing w:val="-1"/>
                              </w:rPr>
                              <w:t xml:space="preserve"> </w:t>
                            </w:r>
                            <w:r>
                              <w:rPr>
                                <w:b/>
                                <w:color w:val="000000"/>
                              </w:rPr>
                              <w:t>Pra</w:t>
                            </w:r>
                            <w:r>
                              <w:rPr>
                                <w:b/>
                                <w:color w:val="000000"/>
                                <w:spacing w:val="-4"/>
                              </w:rPr>
                              <w:t xml:space="preserve"> </w:t>
                            </w:r>
                            <w:r>
                              <w:rPr>
                                <w:b/>
                                <w:color w:val="000000"/>
                              </w:rPr>
                              <w:t>Paska</w:t>
                            </w:r>
                            <w:r w:rsidR="00C16794">
                              <w:rPr>
                                <w:b/>
                                <w:color w:val="000000"/>
                              </w:rPr>
                              <w:t>h</w:t>
                            </w:r>
                            <w:r>
                              <w:rPr>
                                <w:b/>
                                <w:color w:val="000000"/>
                                <w:spacing w:val="-2"/>
                              </w:rPr>
                              <w:t xml:space="preserve"> Pertama</w:t>
                            </w:r>
                          </w:p>
                          <w:p w14:paraId="2FF3EB9D" w14:textId="6B3E0822" w:rsidR="008B7CBB" w:rsidRDefault="008B7CBB" w:rsidP="008B7CBB">
                            <w:pPr>
                              <w:tabs>
                                <w:tab w:val="left" w:pos="3395"/>
                              </w:tabs>
                              <w:spacing w:line="226" w:lineRule="exact"/>
                              <w:ind w:left="123"/>
                              <w:rPr>
                                <w:i/>
                                <w:color w:val="000000"/>
                                <w:sz w:val="20"/>
                              </w:rPr>
                            </w:pPr>
                            <w:r>
                              <w:rPr>
                                <w:i/>
                                <w:color w:val="000000"/>
                                <w:spacing w:val="-19"/>
                                <w:sz w:val="20"/>
                                <w:u w:val="single" w:color="7E7E7E"/>
                              </w:rPr>
                              <w:t xml:space="preserve"> </w:t>
                            </w:r>
                            <w:r>
                              <w:rPr>
                                <w:i/>
                                <w:color w:val="000000"/>
                                <w:sz w:val="20"/>
                                <w:u w:val="single" w:color="7E7E7E"/>
                              </w:rPr>
                              <w:t>Minggu:</w:t>
                            </w:r>
                            <w:r>
                              <w:rPr>
                                <w:i/>
                                <w:color w:val="000000"/>
                                <w:spacing w:val="-5"/>
                                <w:sz w:val="20"/>
                                <w:u w:val="single" w:color="7E7E7E"/>
                              </w:rPr>
                              <w:t xml:space="preserve"> </w:t>
                            </w:r>
                            <w:r>
                              <w:rPr>
                                <w:i/>
                                <w:color w:val="000000"/>
                                <w:sz w:val="20"/>
                                <w:u w:val="single" w:color="7E7E7E"/>
                              </w:rPr>
                              <w:t>9</w:t>
                            </w:r>
                            <w:r>
                              <w:rPr>
                                <w:i/>
                                <w:color w:val="000000"/>
                                <w:spacing w:val="1"/>
                                <w:sz w:val="20"/>
                                <w:u w:val="single" w:color="7E7E7E"/>
                              </w:rPr>
                              <w:t xml:space="preserve"> </w:t>
                            </w:r>
                            <w:r>
                              <w:rPr>
                                <w:i/>
                                <w:color w:val="000000"/>
                                <w:sz w:val="20"/>
                                <w:u w:val="single" w:color="7E7E7E"/>
                              </w:rPr>
                              <w:t>Maret 2025</w:t>
                            </w:r>
                            <w:r w:rsidR="00BF2B47">
                              <w:rPr>
                                <w:i/>
                                <w:color w:val="000000"/>
                                <w:sz w:val="20"/>
                                <w:u w:val="single" w:color="7E7E7E"/>
                              </w:rPr>
                              <w:t xml:space="preserve"> </w:t>
                            </w:r>
                            <w:r>
                              <w:rPr>
                                <w:i/>
                                <w:color w:val="000000"/>
                                <w:sz w:val="20"/>
                                <w:u w:val="single" w:color="7E7E7E"/>
                              </w:rPr>
                              <w:t xml:space="preserve">( </w:t>
                            </w:r>
                            <w:r>
                              <w:rPr>
                                <w:i/>
                                <w:color w:val="000000"/>
                                <w:spacing w:val="-2"/>
                                <w:sz w:val="20"/>
                                <w:u w:val="single" w:color="7E7E7E"/>
                              </w:rPr>
                              <w:t>Ungu)</w:t>
                            </w:r>
                            <w:r>
                              <w:rPr>
                                <w:i/>
                                <w:color w:val="000000"/>
                                <w:sz w:val="20"/>
                                <w:u w:val="single" w:color="7E7E7E"/>
                              </w:rPr>
                              <w:tab/>
                            </w:r>
                          </w:p>
                          <w:p w14:paraId="38767F34" w14:textId="77777777" w:rsidR="00BF2B47" w:rsidRDefault="008B7CBB" w:rsidP="00BF2B47">
                            <w:pPr>
                              <w:spacing w:before="35" w:line="237" w:lineRule="auto"/>
                              <w:ind w:left="153" w:right="16"/>
                              <w:rPr>
                                <w:color w:val="000000"/>
                                <w:spacing w:val="40"/>
                                <w:sz w:val="20"/>
                              </w:rPr>
                            </w:pPr>
                            <w:r>
                              <w:rPr>
                                <w:color w:val="000000"/>
                                <w:spacing w:val="-2"/>
                                <w:sz w:val="20"/>
                              </w:rPr>
                              <w:t>Keterangan:</w:t>
                            </w:r>
                            <w:r>
                              <w:rPr>
                                <w:color w:val="000000"/>
                                <w:spacing w:val="40"/>
                                <w:sz w:val="20"/>
                              </w:rPr>
                              <w:t xml:space="preserve"> </w:t>
                            </w:r>
                          </w:p>
                          <w:p w14:paraId="3BA2A50D" w14:textId="75402273" w:rsidR="008B7CBB" w:rsidRDefault="008B7CBB" w:rsidP="00BF2B47">
                            <w:pPr>
                              <w:spacing w:before="35" w:line="237" w:lineRule="auto"/>
                              <w:ind w:left="153" w:right="16"/>
                              <w:rPr>
                                <w:color w:val="000000"/>
                                <w:sz w:val="20"/>
                              </w:rPr>
                            </w:pPr>
                            <w:r>
                              <w:rPr>
                                <w:color w:val="000000"/>
                                <w:spacing w:val="-4"/>
                                <w:sz w:val="20"/>
                              </w:rPr>
                              <w:t>PF.:</w:t>
                            </w:r>
                            <w:r w:rsidR="00BF2B47">
                              <w:rPr>
                                <w:color w:val="000000"/>
                                <w:sz w:val="20"/>
                              </w:rPr>
                              <w:t xml:space="preserve"> </w:t>
                            </w:r>
                            <w:r>
                              <w:rPr>
                                <w:color w:val="000000"/>
                                <w:spacing w:val="-2"/>
                                <w:sz w:val="20"/>
                              </w:rPr>
                              <w:t>Pe</w:t>
                            </w:r>
                            <w:r w:rsidR="00BF2B47">
                              <w:rPr>
                                <w:color w:val="000000"/>
                                <w:spacing w:val="-2"/>
                                <w:sz w:val="20"/>
                              </w:rPr>
                              <w:t>layan Firman</w:t>
                            </w:r>
                          </w:p>
                          <w:p w14:paraId="69A2B458" w14:textId="77777777" w:rsidR="008B7CBB" w:rsidRDefault="008B7CBB" w:rsidP="008B7CBB">
                            <w:pPr>
                              <w:tabs>
                                <w:tab w:val="left" w:pos="873"/>
                              </w:tabs>
                              <w:spacing w:before="3" w:line="226" w:lineRule="exact"/>
                              <w:ind w:left="153"/>
                              <w:rPr>
                                <w:color w:val="000000"/>
                                <w:sz w:val="20"/>
                              </w:rPr>
                            </w:pPr>
                            <w:r>
                              <w:rPr>
                                <w:color w:val="000000"/>
                                <w:spacing w:val="-5"/>
                                <w:sz w:val="20"/>
                              </w:rPr>
                              <w:t>M:</w:t>
                            </w:r>
                            <w:r>
                              <w:rPr>
                                <w:color w:val="000000"/>
                                <w:sz w:val="20"/>
                              </w:rPr>
                              <w:tab/>
                            </w:r>
                            <w:r>
                              <w:rPr>
                                <w:color w:val="000000"/>
                                <w:spacing w:val="-2"/>
                                <w:sz w:val="20"/>
                              </w:rPr>
                              <w:t>Majelis</w:t>
                            </w:r>
                          </w:p>
                          <w:p w14:paraId="21ED7EE5" w14:textId="77777777" w:rsidR="008B7CBB" w:rsidRDefault="008B7CBB" w:rsidP="008B7CBB">
                            <w:pPr>
                              <w:tabs>
                                <w:tab w:val="left" w:pos="873"/>
                              </w:tabs>
                              <w:spacing w:line="226" w:lineRule="exact"/>
                              <w:ind w:left="153"/>
                              <w:rPr>
                                <w:color w:val="000000"/>
                                <w:sz w:val="20"/>
                              </w:rPr>
                            </w:pPr>
                            <w:r>
                              <w:rPr>
                                <w:color w:val="000000"/>
                                <w:spacing w:val="-5"/>
                                <w:sz w:val="20"/>
                              </w:rPr>
                              <w:t>U:</w:t>
                            </w:r>
                            <w:r>
                              <w:rPr>
                                <w:color w:val="000000"/>
                                <w:sz w:val="20"/>
                              </w:rPr>
                              <w:tab/>
                            </w:r>
                            <w:r>
                              <w:rPr>
                                <w:color w:val="000000"/>
                                <w:spacing w:val="-4"/>
                                <w:sz w:val="20"/>
                              </w:rPr>
                              <w:t>Umat</w:t>
                            </w:r>
                          </w:p>
                          <w:p w14:paraId="2F29D263" w14:textId="77777777" w:rsidR="008B7CBB" w:rsidRDefault="008B7CBB" w:rsidP="008B7CBB">
                            <w:pPr>
                              <w:tabs>
                                <w:tab w:val="left" w:pos="873"/>
                              </w:tabs>
                              <w:spacing w:before="3"/>
                              <w:ind w:left="153"/>
                              <w:rPr>
                                <w:color w:val="000000"/>
                                <w:sz w:val="20"/>
                              </w:rPr>
                            </w:pPr>
                            <w:r>
                              <w:rPr>
                                <w:color w:val="000000"/>
                                <w:spacing w:val="-5"/>
                                <w:sz w:val="20"/>
                              </w:rPr>
                              <w:t>L:</w:t>
                            </w:r>
                            <w:r>
                              <w:rPr>
                                <w:color w:val="000000"/>
                                <w:sz w:val="20"/>
                              </w:rPr>
                              <w:tab/>
                            </w:r>
                            <w:r>
                              <w:rPr>
                                <w:color w:val="000000"/>
                                <w:spacing w:val="-2"/>
                                <w:sz w:val="20"/>
                              </w:rPr>
                              <w:t>Lektor</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80ADD70" id="_x0000_s1066" type="#_x0000_t202" style="position:absolute;left:0;text-align:left;margin-left:54pt;margin-top:2pt;width:178pt;height:111.2pt;z-index:251708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" fillcolor="#e7e6e6" stroked="f">
                <v:textbox inset="0,0,0,0">
                  <w:txbxContent>
                    <w:p w14:paraId="7BDD582D" w14:textId="77777777" w:rsidR="008B7CBB" w:rsidRDefault="008B7CBB" w:rsidP="008B7CBB">
                      <w:pPr>
                        <w:spacing w:before="75"/>
                        <w:ind w:left="153"/>
                        <w:rPr>
                          <w:b/>
                          <w:color w:val="000000"/>
                        </w:rPr>
                      </w:pPr>
                      <w:r>
                        <w:rPr>
                          <w:b/>
                          <w:color w:val="000000"/>
                        </w:rPr>
                        <w:t>BAHAN</w:t>
                      </w:r>
                      <w:r>
                        <w:rPr>
                          <w:b/>
                          <w:color w:val="000000"/>
                          <w:spacing w:val="-8"/>
                        </w:rPr>
                        <w:t xml:space="preserve"> </w:t>
                      </w:r>
                      <w:r>
                        <w:rPr>
                          <w:b/>
                          <w:color w:val="000000"/>
                          <w:spacing w:val="-2"/>
                        </w:rPr>
                        <w:t>LITURGI</w:t>
                      </w:r>
                    </w:p>
                    <w:p w14:paraId="758CA71D" w14:textId="77DD96E1" w:rsidR="008B7CBB" w:rsidRDefault="008B7CBB" w:rsidP="008B7CBB">
                      <w:pPr>
                        <w:spacing w:before="1" w:line="249" w:lineRule="exact"/>
                        <w:ind w:left="153"/>
                        <w:rPr>
                          <w:b/>
                          <w:color w:val="000000"/>
                        </w:rPr>
                      </w:pPr>
                      <w:r>
                        <w:rPr>
                          <w:b/>
                          <w:color w:val="000000"/>
                        </w:rPr>
                        <w:t>Minggu</w:t>
                      </w:r>
                      <w:r>
                        <w:rPr>
                          <w:b/>
                          <w:color w:val="000000"/>
                          <w:spacing w:val="-1"/>
                        </w:rPr>
                        <w:t xml:space="preserve"> </w:t>
                      </w:r>
                      <w:r>
                        <w:rPr>
                          <w:b/>
                          <w:color w:val="000000"/>
                        </w:rPr>
                        <w:t>Pra</w:t>
                      </w:r>
                      <w:r>
                        <w:rPr>
                          <w:b/>
                          <w:color w:val="000000"/>
                          <w:spacing w:val="-4"/>
                        </w:rPr>
                        <w:t xml:space="preserve"> </w:t>
                      </w:r>
                      <w:r>
                        <w:rPr>
                          <w:b/>
                          <w:color w:val="000000"/>
                        </w:rPr>
                        <w:t>Paska</w:t>
                      </w:r>
                      <w:r w:rsidR="00C16794">
                        <w:rPr>
                          <w:b/>
                          <w:color w:val="000000"/>
                        </w:rPr>
                        <w:t>h</w:t>
                      </w:r>
                      <w:r>
                        <w:rPr>
                          <w:b/>
                          <w:color w:val="000000"/>
                          <w:spacing w:val="-2"/>
                        </w:rPr>
                        <w:t xml:space="preserve"> Pertama</w:t>
                      </w:r>
                    </w:p>
                    <w:p w14:paraId="2FF3EB9D" w14:textId="6B3E0822" w:rsidR="008B7CBB" w:rsidRDefault="008B7CBB" w:rsidP="008B7CBB">
                      <w:pPr>
                        <w:tabs>
                          <w:tab w:val="left" w:pos="3395"/>
                        </w:tabs>
                        <w:spacing w:line="226" w:lineRule="exact"/>
                        <w:ind w:left="123"/>
                        <w:rPr>
                          <w:i/>
                          <w:color w:val="000000"/>
                          <w:sz w:val="20"/>
                        </w:rPr>
                      </w:pPr>
                      <w:r>
                        <w:rPr>
                          <w:i/>
                          <w:color w:val="000000"/>
                          <w:spacing w:val="-19"/>
                          <w:sz w:val="20"/>
                          <w:u w:val="single" w:color="7E7E7E"/>
                        </w:rPr>
                        <w:t xml:space="preserve"> </w:t>
                      </w:r>
                      <w:r>
                        <w:rPr>
                          <w:i/>
                          <w:color w:val="000000"/>
                          <w:sz w:val="20"/>
                          <w:u w:val="single" w:color="7E7E7E"/>
                        </w:rPr>
                        <w:t>Minggu:</w:t>
                      </w:r>
                      <w:r>
                        <w:rPr>
                          <w:i/>
                          <w:color w:val="000000"/>
                          <w:spacing w:val="-5"/>
                          <w:sz w:val="20"/>
                          <w:u w:val="single" w:color="7E7E7E"/>
                        </w:rPr>
                        <w:t xml:space="preserve"> </w:t>
                      </w:r>
                      <w:r>
                        <w:rPr>
                          <w:i/>
                          <w:color w:val="000000"/>
                          <w:sz w:val="20"/>
                          <w:u w:val="single" w:color="7E7E7E"/>
                        </w:rPr>
                        <w:t>9</w:t>
                      </w:r>
                      <w:r>
                        <w:rPr>
                          <w:i/>
                          <w:color w:val="000000"/>
                          <w:spacing w:val="1"/>
                          <w:sz w:val="20"/>
                          <w:u w:val="single" w:color="7E7E7E"/>
                        </w:rPr>
                        <w:t xml:space="preserve"> </w:t>
                      </w:r>
                      <w:r>
                        <w:rPr>
                          <w:i/>
                          <w:color w:val="000000"/>
                          <w:sz w:val="20"/>
                          <w:u w:val="single" w:color="7E7E7E"/>
                        </w:rPr>
                        <w:t>Maret 2025</w:t>
                      </w:r>
                      <w:r w:rsidR="00BF2B47">
                        <w:rPr>
                          <w:i/>
                          <w:color w:val="000000"/>
                          <w:sz w:val="20"/>
                          <w:u w:val="single" w:color="7E7E7E"/>
                        </w:rPr>
                        <w:t xml:space="preserve"> </w:t>
                      </w:r>
                      <w:r>
                        <w:rPr>
                          <w:i/>
                          <w:color w:val="000000"/>
                          <w:sz w:val="20"/>
                          <w:u w:val="single" w:color="7E7E7E"/>
                        </w:rPr>
                        <w:t xml:space="preserve">( </w:t>
                      </w:r>
                      <w:r>
                        <w:rPr>
                          <w:i/>
                          <w:color w:val="000000"/>
                          <w:spacing w:val="-2"/>
                          <w:sz w:val="20"/>
                          <w:u w:val="single" w:color="7E7E7E"/>
                        </w:rPr>
                        <w:t>Ungu)</w:t>
                      </w:r>
                      <w:r>
                        <w:rPr>
                          <w:i/>
                          <w:color w:val="000000"/>
                          <w:sz w:val="20"/>
                          <w:u w:val="single" w:color="7E7E7E"/>
                        </w:rPr>
                        <w:tab/>
                      </w:r>
                    </w:p>
                    <w:p w14:paraId="38767F34" w14:textId="77777777" w:rsidR="00BF2B47" w:rsidRDefault="008B7CBB" w:rsidP="00BF2B47">
                      <w:pPr>
                        <w:spacing w:before="35" w:line="237" w:lineRule="auto"/>
                        <w:ind w:left="153" w:right="16"/>
                        <w:rPr>
                          <w:color w:val="000000"/>
                          <w:spacing w:val="40"/>
                          <w:sz w:val="20"/>
                        </w:rPr>
                      </w:pPr>
                      <w:r>
                        <w:rPr>
                          <w:color w:val="000000"/>
                          <w:spacing w:val="-2"/>
                          <w:sz w:val="20"/>
                        </w:rPr>
                        <w:t>Keterangan:</w:t>
                      </w:r>
                      <w:r>
                        <w:rPr>
                          <w:color w:val="000000"/>
                          <w:spacing w:val="40"/>
                          <w:sz w:val="20"/>
                        </w:rPr>
                        <w:t xml:space="preserve"> </w:t>
                      </w:r>
                    </w:p>
                    <w:p w14:paraId="3BA2A50D" w14:textId="75402273" w:rsidR="008B7CBB" w:rsidRDefault="008B7CBB" w:rsidP="00BF2B47">
                      <w:pPr>
                        <w:spacing w:before="35" w:line="237" w:lineRule="auto"/>
                        <w:ind w:left="153" w:right="16"/>
                        <w:rPr>
                          <w:color w:val="000000"/>
                          <w:sz w:val="20"/>
                        </w:rPr>
                      </w:pPr>
                      <w:r>
                        <w:rPr>
                          <w:color w:val="000000"/>
                          <w:spacing w:val="-4"/>
                          <w:sz w:val="20"/>
                        </w:rPr>
                        <w:t>PF.:</w:t>
                      </w:r>
                      <w:r w:rsidR="00BF2B47">
                        <w:rPr>
                          <w:color w:val="000000"/>
                          <w:sz w:val="20"/>
                        </w:rPr>
                        <w:t xml:space="preserve"> </w:t>
                      </w:r>
                      <w:r>
                        <w:rPr>
                          <w:color w:val="000000"/>
                          <w:spacing w:val="-2"/>
                          <w:sz w:val="20"/>
                        </w:rPr>
                        <w:t>Pe</w:t>
                      </w:r>
                      <w:r w:rsidR="00BF2B47">
                        <w:rPr>
                          <w:color w:val="000000"/>
                          <w:spacing w:val="-2"/>
                          <w:sz w:val="20"/>
                        </w:rPr>
                        <w:t>layan Firman</w:t>
                      </w:r>
                    </w:p>
                    <w:p w14:paraId="69A2B458" w14:textId="77777777" w:rsidR="008B7CBB" w:rsidRDefault="008B7CBB" w:rsidP="008B7CBB">
                      <w:pPr>
                        <w:tabs>
                          <w:tab w:val="left" w:pos="873"/>
                        </w:tabs>
                        <w:spacing w:before="3" w:line="226" w:lineRule="exact"/>
                        <w:ind w:left="153"/>
                        <w:rPr>
                          <w:color w:val="000000"/>
                          <w:sz w:val="20"/>
                        </w:rPr>
                      </w:pPr>
                      <w:r>
                        <w:rPr>
                          <w:color w:val="000000"/>
                          <w:spacing w:val="-5"/>
                          <w:sz w:val="20"/>
                        </w:rPr>
                        <w:t>M:</w:t>
                      </w:r>
                      <w:r>
                        <w:rPr>
                          <w:color w:val="000000"/>
                          <w:sz w:val="20"/>
                        </w:rPr>
                        <w:tab/>
                      </w:r>
                      <w:r>
                        <w:rPr>
                          <w:color w:val="000000"/>
                          <w:spacing w:val="-2"/>
                          <w:sz w:val="20"/>
                        </w:rPr>
                        <w:t>Majelis</w:t>
                      </w:r>
                    </w:p>
                    <w:p w14:paraId="21ED7EE5" w14:textId="77777777" w:rsidR="008B7CBB" w:rsidRDefault="008B7CBB" w:rsidP="008B7CBB">
                      <w:pPr>
                        <w:tabs>
                          <w:tab w:val="left" w:pos="873"/>
                        </w:tabs>
                        <w:spacing w:line="226" w:lineRule="exact"/>
                        <w:ind w:left="153"/>
                        <w:rPr>
                          <w:color w:val="000000"/>
                          <w:sz w:val="20"/>
                        </w:rPr>
                      </w:pPr>
                      <w:r>
                        <w:rPr>
                          <w:color w:val="000000"/>
                          <w:spacing w:val="-5"/>
                          <w:sz w:val="20"/>
                        </w:rPr>
                        <w:t>U:</w:t>
                      </w:r>
                      <w:r>
                        <w:rPr>
                          <w:color w:val="000000"/>
                          <w:sz w:val="20"/>
                        </w:rPr>
                        <w:tab/>
                      </w:r>
                      <w:r>
                        <w:rPr>
                          <w:color w:val="000000"/>
                          <w:spacing w:val="-4"/>
                          <w:sz w:val="20"/>
                        </w:rPr>
                        <w:t>Umat</w:t>
                      </w:r>
                    </w:p>
                    <w:p w14:paraId="2F29D263" w14:textId="77777777" w:rsidR="008B7CBB" w:rsidRDefault="008B7CBB" w:rsidP="008B7CBB">
                      <w:pPr>
                        <w:tabs>
                          <w:tab w:val="left" w:pos="873"/>
                        </w:tabs>
                        <w:spacing w:before="3"/>
                        <w:ind w:left="153"/>
                        <w:rPr>
                          <w:color w:val="000000"/>
                          <w:sz w:val="20"/>
                        </w:rPr>
                      </w:pPr>
                      <w:r>
                        <w:rPr>
                          <w:color w:val="000000"/>
                          <w:spacing w:val="-5"/>
                          <w:sz w:val="20"/>
                        </w:rPr>
                        <w:t>L:</w:t>
                      </w:r>
                      <w:r>
                        <w:rPr>
                          <w:color w:val="000000"/>
                          <w:sz w:val="20"/>
                        </w:rPr>
                        <w:tab/>
                      </w:r>
                      <w:r>
                        <w:rPr>
                          <w:color w:val="000000"/>
                          <w:spacing w:val="-2"/>
                          <w:sz w:val="20"/>
                        </w:rPr>
                        <w:t>Lektor</w:t>
                      </w:r>
                    </w:p>
                  </w:txbxContent>
                </v:textbox>
                <w10:wrap anchorx="page"/>
              </v:shape>
            </w:pict>
          </mc:Fallback>
        </mc:AlternateContent>
      </w:r>
    </w:p>
    <w:p w14:paraId="09B72584" w14:textId="6D18B2D9" w:rsidR="008B7CBB" w:rsidRPr="00813992" w:rsidRDefault="008B7CBB" w:rsidP="008B7CBB">
      <w:pPr>
        <w:spacing w:before="166"/>
        <w:ind w:left="4302" w:right="429" w:firstLine="9"/>
        <w:jc w:val="center"/>
        <w:rPr>
          <w:rFonts w:ascii="Cooper Black"/>
          <w:sz w:val="28"/>
          <w:szCs w:val="24"/>
          <w:lang w:val="id-ID"/>
        </w:rPr>
      </w:pPr>
      <w:r w:rsidRPr="00813992">
        <w:rPr>
          <w:rFonts w:ascii="Cooper Black"/>
          <w:spacing w:val="-2"/>
          <w:sz w:val="28"/>
          <w:szCs w:val="24"/>
          <w:lang w:val="id-ID"/>
        </w:rPr>
        <w:t xml:space="preserve">Menghadapi </w:t>
      </w:r>
      <w:r w:rsidRPr="00813992">
        <w:rPr>
          <w:rFonts w:ascii="Cooper Black"/>
          <w:sz w:val="28"/>
          <w:szCs w:val="24"/>
          <w:lang w:val="id-ID"/>
        </w:rPr>
        <w:t>Aneka</w:t>
      </w:r>
      <w:r w:rsidRPr="00813992">
        <w:rPr>
          <w:rFonts w:ascii="Cooper Black"/>
          <w:spacing w:val="-15"/>
          <w:sz w:val="28"/>
          <w:szCs w:val="24"/>
          <w:lang w:val="id-ID"/>
        </w:rPr>
        <w:t xml:space="preserve"> </w:t>
      </w:r>
      <w:r w:rsidRPr="00813992">
        <w:rPr>
          <w:rFonts w:ascii="Cooper Black"/>
          <w:sz w:val="28"/>
          <w:szCs w:val="24"/>
          <w:lang w:val="id-ID"/>
        </w:rPr>
        <w:t>Godaan</w:t>
      </w:r>
    </w:p>
    <w:p w14:paraId="5226F725" w14:textId="77777777" w:rsidR="008B7CBB" w:rsidRPr="00813992" w:rsidRDefault="008B7CBB" w:rsidP="008B7CBB">
      <w:pPr>
        <w:pStyle w:val="Judul"/>
        <w:rPr>
          <w:rFonts w:ascii="Wingdings 2" w:hAnsi="Wingdings 2"/>
          <w:lang w:val="id-ID"/>
        </w:rPr>
      </w:pPr>
      <w:r w:rsidRPr="00813992">
        <w:rPr>
          <w:rFonts w:ascii="Wingdings 2" w:hAnsi="Wingdings 2"/>
          <w:spacing w:val="-5"/>
          <w:lang w:val="id-ID"/>
        </w:rPr>
        <w:t>0</w:t>
      </w:r>
      <w:r w:rsidRPr="00813992">
        <w:rPr>
          <w:rFonts w:ascii="Wingdings 2" w:hAnsi="Wingdings 2"/>
          <w:spacing w:val="-5"/>
          <w:lang w:val="id-ID"/>
        </w:rPr>
        <w:t></w:t>
      </w:r>
    </w:p>
    <w:p w14:paraId="3BE41724" w14:textId="77777777" w:rsidR="008B7CBB" w:rsidRPr="00813992" w:rsidRDefault="008B7CBB" w:rsidP="008B7CBB">
      <w:pPr>
        <w:pStyle w:val="TeksIsi"/>
        <w:rPr>
          <w:rFonts w:ascii="Wingdings 2" w:hAnsi="Wingdings 2"/>
          <w:sz w:val="20"/>
          <w:lang w:val="id-ID"/>
        </w:rPr>
      </w:pPr>
    </w:p>
    <w:p w14:paraId="38588B9B" w14:textId="77777777" w:rsidR="008B7CBB" w:rsidRPr="00813992" w:rsidRDefault="008B7CBB" w:rsidP="008B7CBB">
      <w:pPr>
        <w:pStyle w:val="TeksIsi"/>
        <w:rPr>
          <w:rFonts w:ascii="Wingdings 2" w:hAnsi="Wingdings 2"/>
          <w:sz w:val="20"/>
          <w:lang w:val="id-ID"/>
        </w:rPr>
      </w:pPr>
    </w:p>
    <w:p w14:paraId="37F096BF" w14:textId="77777777" w:rsidR="008B7CBB" w:rsidRPr="00813992" w:rsidRDefault="008B7CBB" w:rsidP="008B7CBB">
      <w:pPr>
        <w:pStyle w:val="TeksIsi"/>
        <w:rPr>
          <w:rFonts w:ascii="Wingdings 2" w:hAnsi="Wingdings 2"/>
          <w:sz w:val="20"/>
          <w:lang w:val="id-ID"/>
        </w:rPr>
      </w:pPr>
    </w:p>
    <w:p w14:paraId="23D3E445" w14:textId="11B0B5EA" w:rsidR="008B7CBB" w:rsidRPr="00813992" w:rsidRDefault="00B71B87" w:rsidP="008B7CBB">
      <w:pPr>
        <w:pStyle w:val="TeksIsi"/>
        <w:rPr>
          <w:rFonts w:ascii="Wingdings 2" w:hAnsi="Wingdings 2"/>
          <w:sz w:val="20"/>
          <w:lang w:val="id-ID"/>
        </w:rPr>
      </w:pPr>
      <w:r w:rsidRPr="00813992">
        <w:rPr>
          <w:noProof/>
          <w:lang w:val="id-ID"/>
        </w:rPr>
        <mc:AlternateContent>
          <mc:Choice Requires="wps">
            <w:drawing>
              <wp:anchor distT="0" distB="0" distL="0" distR="0" simplePos="0" relativeHeight="251709952" behindDoc="1" locked="0" layoutInCell="1" allowOverlap="1" wp14:anchorId="52009E77" wp14:editId="4B684531">
                <wp:simplePos x="0" y="0"/>
                <wp:positionH relativeFrom="page">
                  <wp:posOffset>691515</wp:posOffset>
                </wp:positionH>
                <wp:positionV relativeFrom="paragraph">
                  <wp:posOffset>170815</wp:posOffset>
                </wp:positionV>
                <wp:extent cx="3982720" cy="1154430"/>
                <wp:effectExtent l="0" t="0" r="17780" b="26670"/>
                <wp:wrapTopAndBottom/>
                <wp:docPr id="1542288017"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82720" cy="1154430"/>
                        </a:xfrm>
                        <a:prstGeom prst="rect">
                          <a:avLst/>
                        </a:prstGeom>
                        <a:ln w="9525">
                          <a:solidFill>
                            <a:srgbClr val="000000"/>
                          </a:solidFill>
                          <a:prstDash val="solid"/>
                        </a:ln>
                      </wps:spPr>
                      <wps:txbx>
                        <w:txbxContent>
                          <w:p w14:paraId="232E86E0" w14:textId="6A7388E2" w:rsidR="008B7CBB" w:rsidRDefault="008B7CBB" w:rsidP="008B7CBB">
                            <w:pPr>
                              <w:tabs>
                                <w:tab w:val="left" w:pos="1878"/>
                                <w:tab w:val="left" w:pos="3947"/>
                                <w:tab w:val="left" w:pos="5411"/>
                              </w:tabs>
                              <w:spacing w:before="72"/>
                              <w:ind w:left="144" w:right="148"/>
                              <w:rPr>
                                <w:b/>
                              </w:rPr>
                            </w:pPr>
                            <w:r>
                              <w:rPr>
                                <w:b/>
                                <w:spacing w:val="-2"/>
                              </w:rPr>
                              <w:t>PERSIAPAN</w:t>
                            </w:r>
                            <w:r>
                              <w:rPr>
                                <w:b/>
                              </w:rPr>
                              <w:tab/>
                            </w:r>
                            <w:r>
                              <w:rPr>
                                <w:b/>
                                <w:spacing w:val="-2"/>
                              </w:rPr>
                              <w:t>menyesuaikan</w:t>
                            </w:r>
                            <w:r>
                              <w:rPr>
                                <w:b/>
                              </w:rPr>
                              <w:tab/>
                            </w:r>
                            <w:r>
                              <w:rPr>
                                <w:b/>
                                <w:spacing w:val="-2"/>
                              </w:rPr>
                              <w:t>kebiasaan</w:t>
                            </w:r>
                            <w:r>
                              <w:rPr>
                                <w:b/>
                              </w:rPr>
                              <w:tab/>
                            </w:r>
                            <w:r>
                              <w:rPr>
                                <w:b/>
                                <w:spacing w:val="-2"/>
                              </w:rPr>
                              <w:t>gereja masing-masing)</w:t>
                            </w:r>
                          </w:p>
                          <w:p w14:paraId="4AF90DD3" w14:textId="77777777" w:rsidR="008B7CBB" w:rsidRDefault="008B7CBB" w:rsidP="008B7CBB">
                            <w:pPr>
                              <w:pStyle w:val="TeksIsi"/>
                              <w:numPr>
                                <w:ilvl w:val="0"/>
                                <w:numId w:val="23"/>
                              </w:numPr>
                              <w:tabs>
                                <w:tab w:val="left" w:pos="429"/>
                              </w:tabs>
                              <w:spacing w:before="1"/>
                              <w:ind w:right="625"/>
                              <w:jc w:val="left"/>
                            </w:pPr>
                            <w:r>
                              <w:t>Organis/pianis</w:t>
                            </w:r>
                            <w:r>
                              <w:rPr>
                                <w:spacing w:val="-7"/>
                              </w:rPr>
                              <w:t xml:space="preserve"> </w:t>
                            </w:r>
                            <w:r>
                              <w:t>memainkan</w:t>
                            </w:r>
                            <w:r>
                              <w:rPr>
                                <w:spacing w:val="-12"/>
                              </w:rPr>
                              <w:t xml:space="preserve"> </w:t>
                            </w:r>
                            <w:r>
                              <w:t>lagu-lagu</w:t>
                            </w:r>
                            <w:r>
                              <w:rPr>
                                <w:spacing w:val="-9"/>
                              </w:rPr>
                              <w:t xml:space="preserve"> </w:t>
                            </w:r>
                            <w:r>
                              <w:t>yang</w:t>
                            </w:r>
                            <w:r>
                              <w:rPr>
                                <w:spacing w:val="-10"/>
                              </w:rPr>
                              <w:t xml:space="preserve"> </w:t>
                            </w:r>
                            <w:r>
                              <w:t>membawa jemaat menghayati ibadah yang akan dilakukan</w:t>
                            </w:r>
                          </w:p>
                          <w:p w14:paraId="4F94384F" w14:textId="77777777" w:rsidR="008B7CBB" w:rsidRDefault="008B7CBB" w:rsidP="008B7CBB">
                            <w:pPr>
                              <w:pStyle w:val="TeksIsi"/>
                              <w:numPr>
                                <w:ilvl w:val="0"/>
                                <w:numId w:val="23"/>
                              </w:numPr>
                              <w:tabs>
                                <w:tab w:val="left" w:pos="428"/>
                              </w:tabs>
                              <w:spacing w:before="1" w:line="267" w:lineRule="exact"/>
                              <w:ind w:left="428" w:hanging="284"/>
                              <w:jc w:val="left"/>
                            </w:pPr>
                            <w:r>
                              <w:t>Jemaat</w:t>
                            </w:r>
                            <w:r>
                              <w:rPr>
                                <w:spacing w:val="-9"/>
                              </w:rPr>
                              <w:t xml:space="preserve"> </w:t>
                            </w:r>
                            <w:r>
                              <w:t>menciptakan</w:t>
                            </w:r>
                            <w:r>
                              <w:rPr>
                                <w:spacing w:val="-5"/>
                              </w:rPr>
                              <w:t xml:space="preserve"> </w:t>
                            </w:r>
                            <w:r>
                              <w:t>saat</w:t>
                            </w:r>
                            <w:r>
                              <w:rPr>
                                <w:spacing w:val="-7"/>
                              </w:rPr>
                              <w:t xml:space="preserve"> </w:t>
                            </w:r>
                            <w:r>
                              <w:t>teduh</w:t>
                            </w:r>
                            <w:r>
                              <w:rPr>
                                <w:spacing w:val="-3"/>
                              </w:rPr>
                              <w:t xml:space="preserve"> </w:t>
                            </w:r>
                            <w:r>
                              <w:t>sebagai</w:t>
                            </w:r>
                            <w:r>
                              <w:rPr>
                                <w:spacing w:val="-5"/>
                              </w:rPr>
                              <w:t xml:space="preserve"> </w:t>
                            </w:r>
                            <w:r>
                              <w:t>persiapan</w:t>
                            </w:r>
                            <w:r>
                              <w:rPr>
                                <w:spacing w:val="-5"/>
                              </w:rPr>
                              <w:t xml:space="preserve"> </w:t>
                            </w:r>
                            <w:r>
                              <w:rPr>
                                <w:spacing w:val="-2"/>
                              </w:rPr>
                              <w:t>pribadi</w:t>
                            </w:r>
                          </w:p>
                          <w:p w14:paraId="044114AE" w14:textId="77777777" w:rsidR="008B7CBB" w:rsidRDefault="008B7CBB" w:rsidP="008B7CBB">
                            <w:pPr>
                              <w:pStyle w:val="TeksIsi"/>
                              <w:numPr>
                                <w:ilvl w:val="0"/>
                                <w:numId w:val="23"/>
                              </w:numPr>
                              <w:tabs>
                                <w:tab w:val="left" w:pos="428"/>
                              </w:tabs>
                              <w:spacing w:line="267" w:lineRule="exact"/>
                              <w:ind w:left="428" w:hanging="284"/>
                              <w:jc w:val="left"/>
                            </w:pPr>
                            <w:r>
                              <w:t>Warta</w:t>
                            </w:r>
                            <w:r>
                              <w:rPr>
                                <w:spacing w:val="-3"/>
                              </w:rPr>
                              <w:t xml:space="preserve"> </w:t>
                            </w:r>
                            <w:r>
                              <w:t>Jemaat</w:t>
                            </w:r>
                            <w:r>
                              <w:rPr>
                                <w:spacing w:val="-3"/>
                              </w:rPr>
                              <w:t xml:space="preserve"> </w:t>
                            </w:r>
                            <w:r>
                              <w:rPr>
                                <w:spacing w:val="-2"/>
                              </w:rPr>
                              <w:t>dibacakan.</w:t>
                            </w:r>
                          </w:p>
                        </w:txbxContent>
                      </wps:txbx>
                      <wps:bodyPr wrap="square" lIns="0" tIns="0" rIns="0" bIns="0" rtlCol="0">
                        <a:noAutofit/>
                      </wps:bodyPr>
                    </wps:wsp>
                  </a:graphicData>
                </a:graphic>
              </wp:anchor>
            </w:drawing>
          </mc:Choice>
          <mc:Fallback>
            <w:pict>
              <v:shape w14:anchorId="52009E77" id="Textbox 8" o:spid="_x0000_s1067" type="#_x0000_t202" style="position:absolute;left:0;text-align:left;margin-left:54.45pt;margin-top:13.45pt;width:313.6pt;height:90.9pt;z-index:-25160652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" filled="f">
                <v:path arrowok="t"/>
                <v:textbox inset="0,0,0,0">
                  <w:txbxContent>
                    <w:p w14:paraId="232E86E0" w14:textId="6A7388E2" w:rsidR="008B7CBB" w:rsidRDefault="008B7CBB" w:rsidP="008B7CBB">
                      <w:pPr>
                        <w:tabs>
                          <w:tab w:val="left" w:pos="1878"/>
                          <w:tab w:val="left" w:pos="3947"/>
                          <w:tab w:val="left" w:pos="5411"/>
                        </w:tabs>
                        <w:spacing w:before="72"/>
                        <w:ind w:left="144" w:right="148"/>
                        <w:rPr>
                          <w:b/>
                        </w:rPr>
                      </w:pPr>
                      <w:r>
                        <w:rPr>
                          <w:b/>
                          <w:spacing w:val="-2"/>
                        </w:rPr>
                        <w:t>PERSIAPAN</w:t>
                      </w:r>
                      <w:r>
                        <w:rPr>
                          <w:b/>
                        </w:rPr>
                        <w:tab/>
                      </w:r>
                      <w:r>
                        <w:rPr>
                          <w:b/>
                          <w:spacing w:val="-2"/>
                        </w:rPr>
                        <w:t>menyesuaikan</w:t>
                      </w:r>
                      <w:r>
                        <w:rPr>
                          <w:b/>
                        </w:rPr>
                        <w:tab/>
                      </w:r>
                      <w:r>
                        <w:rPr>
                          <w:b/>
                          <w:spacing w:val="-2"/>
                        </w:rPr>
                        <w:t>kebiasaan</w:t>
                      </w:r>
                      <w:r>
                        <w:rPr>
                          <w:b/>
                        </w:rPr>
                        <w:tab/>
                      </w:r>
                      <w:r>
                        <w:rPr>
                          <w:b/>
                          <w:spacing w:val="-2"/>
                        </w:rPr>
                        <w:t>gereja masing-masing)</w:t>
                      </w:r>
                    </w:p>
                    <w:p w14:paraId="4AF90DD3" w14:textId="77777777" w:rsidR="008B7CBB" w:rsidRDefault="008B7CBB" w:rsidP="008B7CBB">
                      <w:pPr>
                        <w:pStyle w:val="TeksIsi"/>
                        <w:numPr>
                          <w:ilvl w:val="0"/>
                          <w:numId w:val="23"/>
                        </w:numPr>
                        <w:tabs>
                          <w:tab w:val="left" w:pos="429"/>
                        </w:tabs>
                        <w:spacing w:before="1"/>
                        <w:ind w:right="625"/>
                        <w:jc w:val="left"/>
                      </w:pPr>
                      <w:r>
                        <w:t>Organis/pianis</w:t>
                      </w:r>
                      <w:r>
                        <w:rPr>
                          <w:spacing w:val="-7"/>
                        </w:rPr>
                        <w:t xml:space="preserve"> </w:t>
                      </w:r>
                      <w:r>
                        <w:t>memainkan</w:t>
                      </w:r>
                      <w:r>
                        <w:rPr>
                          <w:spacing w:val="-12"/>
                        </w:rPr>
                        <w:t xml:space="preserve"> </w:t>
                      </w:r>
                      <w:r>
                        <w:t>lagu-lagu</w:t>
                      </w:r>
                      <w:r>
                        <w:rPr>
                          <w:spacing w:val="-9"/>
                        </w:rPr>
                        <w:t xml:space="preserve"> </w:t>
                      </w:r>
                      <w:r>
                        <w:t>yang</w:t>
                      </w:r>
                      <w:r>
                        <w:rPr>
                          <w:spacing w:val="-10"/>
                        </w:rPr>
                        <w:t xml:space="preserve"> </w:t>
                      </w:r>
                      <w:r>
                        <w:t>membawa jemaat menghayati ibadah yang akan dilakukan</w:t>
                      </w:r>
                    </w:p>
                    <w:p w14:paraId="4F94384F" w14:textId="77777777" w:rsidR="008B7CBB" w:rsidRDefault="008B7CBB" w:rsidP="008B7CBB">
                      <w:pPr>
                        <w:pStyle w:val="TeksIsi"/>
                        <w:numPr>
                          <w:ilvl w:val="0"/>
                          <w:numId w:val="23"/>
                        </w:numPr>
                        <w:tabs>
                          <w:tab w:val="left" w:pos="428"/>
                        </w:tabs>
                        <w:spacing w:before="1" w:line="267" w:lineRule="exact"/>
                        <w:ind w:left="428" w:hanging="284"/>
                        <w:jc w:val="left"/>
                      </w:pPr>
                      <w:r>
                        <w:t>Jemaat</w:t>
                      </w:r>
                      <w:r>
                        <w:rPr>
                          <w:spacing w:val="-9"/>
                        </w:rPr>
                        <w:t xml:space="preserve"> </w:t>
                      </w:r>
                      <w:r>
                        <w:t>menciptakan</w:t>
                      </w:r>
                      <w:r>
                        <w:rPr>
                          <w:spacing w:val="-5"/>
                        </w:rPr>
                        <w:t xml:space="preserve"> </w:t>
                      </w:r>
                      <w:r>
                        <w:t>saat</w:t>
                      </w:r>
                      <w:r>
                        <w:rPr>
                          <w:spacing w:val="-7"/>
                        </w:rPr>
                        <w:t xml:space="preserve"> </w:t>
                      </w:r>
                      <w:r>
                        <w:t>teduh</w:t>
                      </w:r>
                      <w:r>
                        <w:rPr>
                          <w:spacing w:val="-3"/>
                        </w:rPr>
                        <w:t xml:space="preserve"> </w:t>
                      </w:r>
                      <w:r>
                        <w:t>sebagai</w:t>
                      </w:r>
                      <w:r>
                        <w:rPr>
                          <w:spacing w:val="-5"/>
                        </w:rPr>
                        <w:t xml:space="preserve"> </w:t>
                      </w:r>
                      <w:r>
                        <w:t>persiapan</w:t>
                      </w:r>
                      <w:r>
                        <w:rPr>
                          <w:spacing w:val="-5"/>
                        </w:rPr>
                        <w:t xml:space="preserve"> </w:t>
                      </w:r>
                      <w:r>
                        <w:rPr>
                          <w:spacing w:val="-2"/>
                        </w:rPr>
                        <w:t>pribadi</w:t>
                      </w:r>
                    </w:p>
                    <w:p w14:paraId="044114AE" w14:textId="77777777" w:rsidR="008B7CBB" w:rsidRDefault="008B7CBB" w:rsidP="008B7CBB">
                      <w:pPr>
                        <w:pStyle w:val="TeksIsi"/>
                        <w:numPr>
                          <w:ilvl w:val="0"/>
                          <w:numId w:val="23"/>
                        </w:numPr>
                        <w:tabs>
                          <w:tab w:val="left" w:pos="428"/>
                        </w:tabs>
                        <w:spacing w:line="267" w:lineRule="exact"/>
                        <w:ind w:left="428" w:hanging="284"/>
                        <w:jc w:val="left"/>
                      </w:pPr>
                      <w:r>
                        <w:t>Warta</w:t>
                      </w:r>
                      <w:r>
                        <w:rPr>
                          <w:spacing w:val="-3"/>
                        </w:rPr>
                        <w:t xml:space="preserve"> </w:t>
                      </w:r>
                      <w:r>
                        <w:t>Jemaat</w:t>
                      </w:r>
                      <w:r>
                        <w:rPr>
                          <w:spacing w:val="-3"/>
                        </w:rPr>
                        <w:t xml:space="preserve"> </w:t>
                      </w:r>
                      <w:r>
                        <w:rPr>
                          <w:spacing w:val="-2"/>
                        </w:rPr>
                        <w:t>dibacakan.</w:t>
                      </w:r>
                    </w:p>
                  </w:txbxContent>
                </v:textbox>
                <w10:wrap type="topAndBottom" anchorx="page"/>
              </v:shape>
            </w:pict>
          </mc:Fallback>
        </mc:AlternateContent>
      </w:r>
    </w:p>
    <w:p w14:paraId="1024A2B2" w14:textId="0FFDABB3" w:rsidR="008B7CBB" w:rsidRPr="00813992" w:rsidRDefault="008B7CBB" w:rsidP="00B71B87">
      <w:pPr>
        <w:pStyle w:val="TeksIsi"/>
        <w:spacing w:before="85"/>
        <w:rPr>
          <w:rFonts w:ascii="Wingdings 2" w:hAnsi="Wingdings 2"/>
          <w:sz w:val="32"/>
          <w:lang w:val="id-ID"/>
        </w:rPr>
      </w:pPr>
    </w:p>
    <w:p w14:paraId="68824E5E" w14:textId="77777777" w:rsidR="008B7CBB" w:rsidRPr="00813992" w:rsidRDefault="008B7CBB" w:rsidP="00B559E0">
      <w:pPr>
        <w:tabs>
          <w:tab w:val="left" w:pos="5453"/>
        </w:tabs>
        <w:jc w:val="both"/>
        <w:rPr>
          <w:i/>
          <w:lang w:val="id-ID"/>
        </w:rPr>
      </w:pPr>
      <w:r w:rsidRPr="00813992">
        <w:rPr>
          <w:b/>
          <w:lang w:val="id-ID"/>
        </w:rPr>
        <w:t>PANGGILAN</w:t>
      </w:r>
      <w:r w:rsidRPr="00813992">
        <w:rPr>
          <w:b/>
          <w:spacing w:val="-2"/>
          <w:lang w:val="id-ID"/>
        </w:rPr>
        <w:t xml:space="preserve"> BERIBADAH</w:t>
      </w:r>
      <w:r w:rsidRPr="00813992">
        <w:rPr>
          <w:b/>
          <w:lang w:val="id-ID"/>
        </w:rPr>
        <w:tab/>
      </w:r>
      <w:r w:rsidRPr="00813992">
        <w:rPr>
          <w:i/>
          <w:spacing w:val="-2"/>
          <w:lang w:val="id-ID"/>
        </w:rPr>
        <w:t>(Berdiri)</w:t>
      </w:r>
    </w:p>
    <w:p w14:paraId="6A0565D4" w14:textId="562E2319" w:rsidR="008B7CBB" w:rsidRPr="00813992" w:rsidRDefault="008B7CBB" w:rsidP="008B7CBB">
      <w:pPr>
        <w:pStyle w:val="TeksIsi"/>
        <w:ind w:left="567" w:right="157" w:hanging="567"/>
        <w:rPr>
          <w:lang w:val="id-ID"/>
        </w:rPr>
      </w:pPr>
      <w:r w:rsidRPr="00813992">
        <w:rPr>
          <w:lang w:val="id-ID"/>
        </w:rPr>
        <w:t>M1:</w:t>
      </w:r>
      <w:r w:rsidRPr="00813992">
        <w:rPr>
          <w:spacing w:val="40"/>
          <w:lang w:val="id-ID"/>
        </w:rPr>
        <w:t xml:space="preserve"> </w:t>
      </w:r>
      <w:r w:rsidRPr="00813992">
        <w:rPr>
          <w:spacing w:val="40"/>
          <w:lang w:val="id-ID"/>
        </w:rPr>
        <w:tab/>
      </w:r>
      <w:r w:rsidRPr="00813992">
        <w:rPr>
          <w:lang w:val="id-ID"/>
        </w:rPr>
        <w:t xml:space="preserve">Jemaat yang dikasihi Tuhan, </w:t>
      </w:r>
      <w:r w:rsidR="00E513E0">
        <w:rPr>
          <w:lang w:val="id-ID"/>
        </w:rPr>
        <w:t xml:space="preserve">Ibadah Pra-Paskah I ini merupakan </w:t>
      </w:r>
      <w:r w:rsidRPr="00813992">
        <w:rPr>
          <w:lang w:val="id-ID"/>
        </w:rPr>
        <w:t>tanda ungkapan syukur kita oleh karena belas kasih Allah</w:t>
      </w:r>
      <w:r w:rsidR="00E513E0">
        <w:rPr>
          <w:lang w:val="id-ID"/>
        </w:rPr>
        <w:t>.</w:t>
      </w:r>
      <w:r w:rsidRPr="00813992">
        <w:rPr>
          <w:lang w:val="id-ID"/>
        </w:rPr>
        <w:t xml:space="preserve"> Mari kita m</w:t>
      </w:r>
      <w:r w:rsidR="00E513E0">
        <w:rPr>
          <w:lang w:val="id-ID"/>
        </w:rPr>
        <w:t>em</w:t>
      </w:r>
      <w:r w:rsidRPr="00813992">
        <w:rPr>
          <w:lang w:val="id-ID"/>
        </w:rPr>
        <w:t>asuki ibadah ini</w:t>
      </w:r>
      <w:r w:rsidRPr="00813992">
        <w:rPr>
          <w:spacing w:val="40"/>
          <w:lang w:val="id-ID"/>
        </w:rPr>
        <w:t xml:space="preserve"> </w:t>
      </w:r>
      <w:r w:rsidRPr="00813992">
        <w:rPr>
          <w:lang w:val="id-ID"/>
        </w:rPr>
        <w:t>dengan penghayatan yang teguh bahwa Tuhanlah yang setia memelihara dan berkenan memulihkan kehidupan kita. Maka mari bersama kita memuji Tuhan dengan Mazmur 100: 1 – 5.</w:t>
      </w:r>
    </w:p>
    <w:p w14:paraId="6C20759E" w14:textId="77777777" w:rsidR="008B7CBB" w:rsidRPr="00813992" w:rsidRDefault="008B7CBB" w:rsidP="008B7CBB">
      <w:pPr>
        <w:pStyle w:val="TeksIsi"/>
        <w:ind w:left="567" w:hanging="567"/>
        <w:rPr>
          <w:lang w:val="id-ID"/>
        </w:rPr>
      </w:pPr>
      <w:r w:rsidRPr="00813992">
        <w:rPr>
          <w:lang w:val="id-ID"/>
        </w:rPr>
        <w:t>M1:</w:t>
      </w:r>
      <w:r w:rsidRPr="00813992">
        <w:rPr>
          <w:spacing w:val="40"/>
          <w:lang w:val="id-ID"/>
        </w:rPr>
        <w:t xml:space="preserve">  </w:t>
      </w:r>
      <w:r w:rsidRPr="00813992">
        <w:rPr>
          <w:lang w:val="id-ID"/>
        </w:rPr>
        <w:t>Bersorak sorailah bagi Tuhan</w:t>
      </w:r>
      <w:r w:rsidRPr="00813992">
        <w:rPr>
          <w:spacing w:val="-7"/>
          <w:lang w:val="id-ID"/>
        </w:rPr>
        <w:t xml:space="preserve"> </w:t>
      </w:r>
      <w:r w:rsidRPr="00813992">
        <w:rPr>
          <w:lang w:val="id-ID"/>
        </w:rPr>
        <w:t>hai</w:t>
      </w:r>
      <w:r w:rsidRPr="00813992">
        <w:rPr>
          <w:spacing w:val="-1"/>
          <w:lang w:val="id-ID"/>
        </w:rPr>
        <w:t xml:space="preserve"> </w:t>
      </w:r>
      <w:r w:rsidRPr="00813992">
        <w:rPr>
          <w:lang w:val="id-ID"/>
        </w:rPr>
        <w:t>seluruh</w:t>
      </w:r>
      <w:r w:rsidRPr="00813992">
        <w:rPr>
          <w:spacing w:val="-5"/>
          <w:lang w:val="id-ID"/>
        </w:rPr>
        <w:t xml:space="preserve"> </w:t>
      </w:r>
      <w:r w:rsidRPr="00813992">
        <w:rPr>
          <w:spacing w:val="-2"/>
          <w:lang w:val="id-ID"/>
        </w:rPr>
        <w:t>bumi!</w:t>
      </w:r>
    </w:p>
    <w:p w14:paraId="344D150D" w14:textId="2FD4214F" w:rsidR="008B7CBB" w:rsidRPr="00813992" w:rsidRDefault="008B7CBB" w:rsidP="008B7CBB">
      <w:pPr>
        <w:pStyle w:val="TeksIsi"/>
        <w:ind w:left="567" w:right="163" w:hanging="567"/>
        <w:rPr>
          <w:lang w:val="id-ID"/>
        </w:rPr>
      </w:pPr>
      <w:r w:rsidRPr="00813992">
        <w:rPr>
          <w:lang w:val="id-ID"/>
        </w:rPr>
        <w:t>U:</w:t>
      </w:r>
      <w:r w:rsidRPr="00813992">
        <w:rPr>
          <w:spacing w:val="80"/>
          <w:lang w:val="id-ID"/>
        </w:rPr>
        <w:t xml:space="preserve">  </w:t>
      </w:r>
      <w:r w:rsidRPr="00813992">
        <w:rPr>
          <w:spacing w:val="80"/>
          <w:lang w:val="id-ID"/>
        </w:rPr>
        <w:tab/>
      </w:r>
      <w:r w:rsidRPr="00C16794">
        <w:rPr>
          <w:b/>
          <w:bCs/>
          <w:lang w:val="id-ID"/>
        </w:rPr>
        <w:t>Beribadahlah</w:t>
      </w:r>
      <w:r w:rsidRPr="00C16794">
        <w:rPr>
          <w:b/>
          <w:bCs/>
          <w:spacing w:val="40"/>
          <w:lang w:val="id-ID"/>
        </w:rPr>
        <w:t xml:space="preserve"> </w:t>
      </w:r>
      <w:r w:rsidRPr="00C16794">
        <w:rPr>
          <w:b/>
          <w:bCs/>
          <w:lang w:val="id-ID"/>
        </w:rPr>
        <w:t>kepada</w:t>
      </w:r>
      <w:r w:rsidRPr="00C16794">
        <w:rPr>
          <w:b/>
          <w:bCs/>
          <w:spacing w:val="40"/>
          <w:lang w:val="id-ID"/>
        </w:rPr>
        <w:t xml:space="preserve"> </w:t>
      </w:r>
      <w:r w:rsidRPr="00C16794">
        <w:rPr>
          <w:b/>
          <w:bCs/>
          <w:lang w:val="id-ID"/>
        </w:rPr>
        <w:t>Tuhan</w:t>
      </w:r>
      <w:r w:rsidRPr="00C16794">
        <w:rPr>
          <w:b/>
          <w:bCs/>
          <w:spacing w:val="40"/>
          <w:lang w:val="id-ID"/>
        </w:rPr>
        <w:t xml:space="preserve"> </w:t>
      </w:r>
      <w:r w:rsidRPr="00C16794">
        <w:rPr>
          <w:b/>
          <w:bCs/>
          <w:lang w:val="id-ID"/>
        </w:rPr>
        <w:t>dengan</w:t>
      </w:r>
      <w:r w:rsidRPr="00C16794">
        <w:rPr>
          <w:b/>
          <w:bCs/>
          <w:spacing w:val="40"/>
          <w:lang w:val="id-ID"/>
        </w:rPr>
        <w:t xml:space="preserve"> </w:t>
      </w:r>
      <w:r w:rsidRPr="00C16794">
        <w:rPr>
          <w:b/>
          <w:bCs/>
          <w:lang w:val="id-ID"/>
        </w:rPr>
        <w:t>sukacita,</w:t>
      </w:r>
      <w:r w:rsidRPr="00C16794">
        <w:rPr>
          <w:b/>
          <w:bCs/>
          <w:spacing w:val="40"/>
          <w:lang w:val="id-ID"/>
        </w:rPr>
        <w:t xml:space="preserve"> </w:t>
      </w:r>
      <w:r w:rsidRPr="00C16794">
        <w:rPr>
          <w:b/>
          <w:bCs/>
          <w:lang w:val="id-ID"/>
        </w:rPr>
        <w:t>datanglah ke hadapan</w:t>
      </w:r>
      <w:r w:rsidR="00E513E0" w:rsidRPr="00C16794">
        <w:rPr>
          <w:b/>
          <w:bCs/>
          <w:lang w:val="id-ID"/>
        </w:rPr>
        <w:t>-</w:t>
      </w:r>
      <w:r w:rsidRPr="00C16794">
        <w:rPr>
          <w:b/>
          <w:bCs/>
          <w:lang w:val="id-ID"/>
        </w:rPr>
        <w:t>Nya dengan sorak sorai!</w:t>
      </w:r>
    </w:p>
    <w:p w14:paraId="0C2D67DF" w14:textId="3957A070" w:rsidR="008B7CBB" w:rsidRPr="00813992" w:rsidRDefault="008B7CBB" w:rsidP="008B7CBB">
      <w:pPr>
        <w:pStyle w:val="TeksIsi"/>
        <w:ind w:left="567" w:right="160" w:hanging="567"/>
        <w:rPr>
          <w:lang w:val="id-ID"/>
        </w:rPr>
      </w:pPr>
      <w:r w:rsidRPr="00813992">
        <w:rPr>
          <w:lang w:val="id-ID"/>
        </w:rPr>
        <w:t xml:space="preserve">M1: </w:t>
      </w:r>
      <w:r w:rsidRPr="00813992">
        <w:rPr>
          <w:lang w:val="id-ID"/>
        </w:rPr>
        <w:tab/>
        <w:t>Ketahuilah bahwa Tuhanlah Allah; Dialah yang</w:t>
      </w:r>
      <w:r w:rsidRPr="00813992">
        <w:rPr>
          <w:spacing w:val="80"/>
          <w:lang w:val="id-ID"/>
        </w:rPr>
        <w:t xml:space="preserve"> </w:t>
      </w:r>
      <w:r w:rsidRPr="00813992">
        <w:rPr>
          <w:lang w:val="id-ID"/>
        </w:rPr>
        <w:t>menjadikan kita dan punya Dialah kita, umat</w:t>
      </w:r>
      <w:r w:rsidR="00E513E0">
        <w:rPr>
          <w:lang w:val="id-ID"/>
        </w:rPr>
        <w:t>-</w:t>
      </w:r>
      <w:r w:rsidRPr="00813992">
        <w:rPr>
          <w:lang w:val="id-ID"/>
        </w:rPr>
        <w:t>Nya dan kawanan domba gembala</w:t>
      </w:r>
      <w:r w:rsidR="00E513E0">
        <w:rPr>
          <w:lang w:val="id-ID"/>
        </w:rPr>
        <w:t>an-</w:t>
      </w:r>
      <w:r w:rsidRPr="00813992">
        <w:rPr>
          <w:lang w:val="id-ID"/>
        </w:rPr>
        <w:t>Nya!</w:t>
      </w:r>
    </w:p>
    <w:p w14:paraId="44F688D0" w14:textId="78B816F2" w:rsidR="008B7CBB" w:rsidRPr="00C16794" w:rsidRDefault="008B7CBB" w:rsidP="008B7CBB">
      <w:pPr>
        <w:pStyle w:val="TeksIsi"/>
        <w:ind w:left="567" w:right="161" w:hanging="567"/>
        <w:rPr>
          <w:b/>
          <w:bCs/>
          <w:lang w:val="id-ID"/>
        </w:rPr>
      </w:pPr>
      <w:r w:rsidRPr="00813992">
        <w:rPr>
          <w:lang w:val="id-ID"/>
        </w:rPr>
        <w:t>U:</w:t>
      </w:r>
      <w:r w:rsidRPr="00813992">
        <w:rPr>
          <w:spacing w:val="40"/>
          <w:lang w:val="id-ID"/>
        </w:rPr>
        <w:t xml:space="preserve"> </w:t>
      </w:r>
      <w:r w:rsidRPr="00813992">
        <w:rPr>
          <w:spacing w:val="40"/>
          <w:lang w:val="id-ID"/>
        </w:rPr>
        <w:tab/>
      </w:r>
      <w:r w:rsidRPr="00C16794">
        <w:rPr>
          <w:b/>
          <w:bCs/>
          <w:lang w:val="id-ID"/>
        </w:rPr>
        <w:t>Masuklah melalui pintu gerbang</w:t>
      </w:r>
      <w:r w:rsidR="00E513E0" w:rsidRPr="00C16794">
        <w:rPr>
          <w:b/>
          <w:bCs/>
          <w:lang w:val="id-ID"/>
        </w:rPr>
        <w:t>-</w:t>
      </w:r>
      <w:r w:rsidRPr="00C16794">
        <w:rPr>
          <w:b/>
          <w:bCs/>
          <w:lang w:val="id-ID"/>
        </w:rPr>
        <w:t>Nya dengan nyanyian syukur, ke</w:t>
      </w:r>
      <w:r w:rsidR="00E513E0" w:rsidRPr="00C16794">
        <w:rPr>
          <w:b/>
          <w:bCs/>
          <w:lang w:val="id-ID"/>
        </w:rPr>
        <w:t xml:space="preserve"> </w:t>
      </w:r>
      <w:r w:rsidRPr="00C16794">
        <w:rPr>
          <w:b/>
          <w:bCs/>
          <w:lang w:val="id-ID"/>
        </w:rPr>
        <w:t>dalam pelataran</w:t>
      </w:r>
      <w:r w:rsidR="00E513E0" w:rsidRPr="00C16794">
        <w:rPr>
          <w:b/>
          <w:bCs/>
          <w:lang w:val="id-ID"/>
        </w:rPr>
        <w:t>-</w:t>
      </w:r>
      <w:r w:rsidRPr="00C16794">
        <w:rPr>
          <w:b/>
          <w:bCs/>
          <w:lang w:val="id-ID"/>
        </w:rPr>
        <w:t>Nya dengan puji pujian, bersyukurlah kepada</w:t>
      </w:r>
      <w:r w:rsidR="00E513E0" w:rsidRPr="00C16794">
        <w:rPr>
          <w:b/>
          <w:bCs/>
          <w:lang w:val="id-ID"/>
        </w:rPr>
        <w:t>-</w:t>
      </w:r>
      <w:r w:rsidRPr="00C16794">
        <w:rPr>
          <w:b/>
          <w:bCs/>
          <w:lang w:val="id-ID"/>
        </w:rPr>
        <w:t>Nya dan pujilah nama</w:t>
      </w:r>
      <w:r w:rsidR="00E513E0" w:rsidRPr="00C16794">
        <w:rPr>
          <w:b/>
          <w:bCs/>
          <w:lang w:val="id-ID"/>
        </w:rPr>
        <w:t>-</w:t>
      </w:r>
      <w:r w:rsidRPr="00C16794">
        <w:rPr>
          <w:b/>
          <w:bCs/>
          <w:lang w:val="id-ID"/>
        </w:rPr>
        <w:t>Nya!</w:t>
      </w:r>
    </w:p>
    <w:p w14:paraId="40EB733F" w14:textId="77777777" w:rsidR="008B7CBB" w:rsidRPr="00813992" w:rsidRDefault="008B7CBB" w:rsidP="008B7CBB">
      <w:pPr>
        <w:ind w:left="567" w:hanging="567"/>
        <w:jc w:val="both"/>
        <w:rPr>
          <w:lang w:val="id-ID"/>
        </w:rPr>
        <w:sectPr w:rsidR="008B7CBB" w:rsidRPr="00813992" w:rsidSect="00DD0E0E">
          <w:headerReference w:type="even" r:id="rId37"/>
          <w:headerReference w:type="default" r:id="rId38"/>
          <w:footerReference w:type="even" r:id="rId39"/>
          <w:footerReference w:type="default" r:id="rId40"/>
          <w:pgSz w:w="8400" w:h="11910"/>
          <w:pgMar w:top="1320" w:right="920" w:bottom="920" w:left="960" w:header="717" w:footer="726" w:gutter="0"/>
          <w:pgNumType w:start="161"/>
          <w:cols w:space="720"/>
        </w:sectPr>
      </w:pPr>
    </w:p>
    <w:p w14:paraId="23B11001" w14:textId="43054A27" w:rsidR="008B7CBB" w:rsidRPr="00813992" w:rsidRDefault="008B7CBB" w:rsidP="008B7CBB">
      <w:pPr>
        <w:pStyle w:val="TeksIsi"/>
        <w:ind w:left="567" w:right="158" w:hanging="567"/>
        <w:rPr>
          <w:lang w:val="id-ID"/>
        </w:rPr>
      </w:pPr>
      <w:r w:rsidRPr="00813992">
        <w:rPr>
          <w:lang w:val="id-ID"/>
        </w:rPr>
        <w:lastRenderedPageBreak/>
        <w:t>M1:</w:t>
      </w:r>
      <w:r w:rsidRPr="00813992">
        <w:rPr>
          <w:spacing w:val="80"/>
          <w:w w:val="150"/>
          <w:lang w:val="id-ID"/>
        </w:rPr>
        <w:t xml:space="preserve"> </w:t>
      </w:r>
      <w:r w:rsidRPr="00813992">
        <w:rPr>
          <w:lang w:val="id-ID"/>
        </w:rPr>
        <w:t>Sebab</w:t>
      </w:r>
      <w:r w:rsidRPr="00813992">
        <w:rPr>
          <w:spacing w:val="80"/>
          <w:lang w:val="id-ID"/>
        </w:rPr>
        <w:t xml:space="preserve"> </w:t>
      </w:r>
      <w:r w:rsidRPr="00813992">
        <w:rPr>
          <w:lang w:val="id-ID"/>
        </w:rPr>
        <w:t>Tuhan</w:t>
      </w:r>
      <w:r w:rsidRPr="00813992">
        <w:rPr>
          <w:spacing w:val="80"/>
          <w:lang w:val="id-ID"/>
        </w:rPr>
        <w:t xml:space="preserve"> </w:t>
      </w:r>
      <w:r w:rsidRPr="00813992">
        <w:rPr>
          <w:lang w:val="id-ID"/>
        </w:rPr>
        <w:t>itu</w:t>
      </w:r>
      <w:r w:rsidRPr="00813992">
        <w:rPr>
          <w:spacing w:val="80"/>
          <w:lang w:val="id-ID"/>
        </w:rPr>
        <w:t xml:space="preserve"> </w:t>
      </w:r>
      <w:r w:rsidRPr="00813992">
        <w:rPr>
          <w:lang w:val="id-ID"/>
        </w:rPr>
        <w:t>baik,</w:t>
      </w:r>
      <w:r w:rsidRPr="00813992">
        <w:rPr>
          <w:spacing w:val="80"/>
          <w:lang w:val="id-ID"/>
        </w:rPr>
        <w:t xml:space="preserve"> </w:t>
      </w:r>
      <w:r w:rsidRPr="00813992">
        <w:rPr>
          <w:lang w:val="id-ID"/>
        </w:rPr>
        <w:t>kasih</w:t>
      </w:r>
      <w:r w:rsidRPr="00813992">
        <w:rPr>
          <w:spacing w:val="80"/>
          <w:lang w:val="id-ID"/>
        </w:rPr>
        <w:t xml:space="preserve"> </w:t>
      </w:r>
      <w:r w:rsidRPr="00813992">
        <w:rPr>
          <w:lang w:val="id-ID"/>
        </w:rPr>
        <w:t>setia</w:t>
      </w:r>
      <w:r w:rsidR="00E513E0">
        <w:rPr>
          <w:lang w:val="id-ID"/>
        </w:rPr>
        <w:t>-</w:t>
      </w:r>
      <w:r w:rsidRPr="00813992">
        <w:rPr>
          <w:lang w:val="id-ID"/>
        </w:rPr>
        <w:t>Nya</w:t>
      </w:r>
      <w:r w:rsidRPr="00813992">
        <w:rPr>
          <w:spacing w:val="80"/>
          <w:lang w:val="id-ID"/>
        </w:rPr>
        <w:t xml:space="preserve"> </w:t>
      </w:r>
      <w:r w:rsidRPr="00813992">
        <w:rPr>
          <w:lang w:val="id-ID"/>
        </w:rPr>
        <w:t>untuk</w:t>
      </w:r>
      <w:r w:rsidRPr="00813992">
        <w:rPr>
          <w:spacing w:val="80"/>
          <w:lang w:val="id-ID"/>
        </w:rPr>
        <w:t xml:space="preserve"> </w:t>
      </w:r>
      <w:r w:rsidRPr="00813992">
        <w:rPr>
          <w:lang w:val="id-ID"/>
        </w:rPr>
        <w:t>selama lamanya dan keseti</w:t>
      </w:r>
      <w:r w:rsidR="00E513E0">
        <w:rPr>
          <w:lang w:val="id-ID"/>
        </w:rPr>
        <w:t>a</w:t>
      </w:r>
      <w:r w:rsidRPr="00813992">
        <w:rPr>
          <w:lang w:val="id-ID"/>
        </w:rPr>
        <w:t>an</w:t>
      </w:r>
      <w:r w:rsidR="00E513E0">
        <w:rPr>
          <w:lang w:val="id-ID"/>
        </w:rPr>
        <w:t>-</w:t>
      </w:r>
      <w:r w:rsidRPr="00813992">
        <w:rPr>
          <w:lang w:val="id-ID"/>
        </w:rPr>
        <w:t>Nya turun temurun!</w:t>
      </w:r>
    </w:p>
    <w:p w14:paraId="5ABFC137" w14:textId="4949414B" w:rsidR="008B7CBB" w:rsidRPr="00813992" w:rsidRDefault="008B7CBB" w:rsidP="008B7CBB">
      <w:pPr>
        <w:pStyle w:val="TeksIsi"/>
        <w:ind w:left="567" w:right="158" w:hanging="567"/>
        <w:rPr>
          <w:lang w:val="id-ID"/>
        </w:rPr>
      </w:pPr>
      <w:r w:rsidRPr="00813992">
        <w:rPr>
          <w:lang w:val="id-ID"/>
        </w:rPr>
        <w:t>M1:</w:t>
      </w:r>
      <w:r w:rsidRPr="00813992">
        <w:rPr>
          <w:spacing w:val="80"/>
          <w:w w:val="150"/>
          <w:lang w:val="id-ID"/>
        </w:rPr>
        <w:t xml:space="preserve"> </w:t>
      </w:r>
      <w:r w:rsidRPr="00813992">
        <w:rPr>
          <w:spacing w:val="80"/>
          <w:w w:val="150"/>
          <w:lang w:val="id-ID"/>
        </w:rPr>
        <w:tab/>
      </w:r>
      <w:r w:rsidRPr="00813992">
        <w:rPr>
          <w:lang w:val="id-ID"/>
        </w:rPr>
        <w:t>Kita</w:t>
      </w:r>
      <w:r w:rsidRPr="00813992">
        <w:rPr>
          <w:spacing w:val="-4"/>
          <w:lang w:val="id-ID"/>
        </w:rPr>
        <w:t xml:space="preserve"> </w:t>
      </w:r>
      <w:r w:rsidRPr="00813992">
        <w:rPr>
          <w:lang w:val="id-ID"/>
        </w:rPr>
        <w:t>naikkan</w:t>
      </w:r>
      <w:r w:rsidRPr="00813992">
        <w:rPr>
          <w:spacing w:val="-3"/>
          <w:lang w:val="id-ID"/>
        </w:rPr>
        <w:t xml:space="preserve"> </w:t>
      </w:r>
      <w:r w:rsidRPr="00813992">
        <w:rPr>
          <w:lang w:val="id-ID"/>
        </w:rPr>
        <w:t>Pujian</w:t>
      </w:r>
      <w:r w:rsidRPr="00813992">
        <w:rPr>
          <w:spacing w:val="-3"/>
          <w:lang w:val="id-ID"/>
        </w:rPr>
        <w:t xml:space="preserve"> </w:t>
      </w:r>
      <w:r w:rsidRPr="00813992">
        <w:rPr>
          <w:lang w:val="id-ID"/>
        </w:rPr>
        <w:t>syukur</w:t>
      </w:r>
      <w:r w:rsidRPr="00813992">
        <w:rPr>
          <w:spacing w:val="-3"/>
          <w:lang w:val="id-ID"/>
        </w:rPr>
        <w:t xml:space="preserve"> </w:t>
      </w:r>
      <w:r w:rsidRPr="00813992">
        <w:rPr>
          <w:lang w:val="id-ID"/>
        </w:rPr>
        <w:t>dengan</w:t>
      </w:r>
      <w:r w:rsidRPr="00813992">
        <w:rPr>
          <w:spacing w:val="-3"/>
          <w:lang w:val="id-ID"/>
        </w:rPr>
        <w:t xml:space="preserve"> </w:t>
      </w:r>
      <w:r w:rsidRPr="00813992">
        <w:rPr>
          <w:lang w:val="id-ID"/>
        </w:rPr>
        <w:t>memuji</w:t>
      </w:r>
      <w:r w:rsidRPr="00813992">
        <w:rPr>
          <w:spacing w:val="-2"/>
          <w:lang w:val="id-ID"/>
        </w:rPr>
        <w:t xml:space="preserve"> </w:t>
      </w:r>
      <w:r w:rsidRPr="00813992">
        <w:rPr>
          <w:lang w:val="id-ID"/>
        </w:rPr>
        <w:t>Tuhan</w:t>
      </w:r>
      <w:r w:rsidRPr="00813992">
        <w:rPr>
          <w:spacing w:val="-3"/>
          <w:lang w:val="id-ID"/>
        </w:rPr>
        <w:t xml:space="preserve"> </w:t>
      </w:r>
      <w:r w:rsidRPr="00813992">
        <w:rPr>
          <w:lang w:val="id-ID"/>
        </w:rPr>
        <w:t>dengan K</w:t>
      </w:r>
      <w:r w:rsidR="00E513E0">
        <w:rPr>
          <w:lang w:val="id-ID"/>
        </w:rPr>
        <w:t>J</w:t>
      </w:r>
      <w:r w:rsidRPr="00813992">
        <w:rPr>
          <w:lang w:val="id-ID"/>
        </w:rPr>
        <w:t xml:space="preserve"> 3: 1 – 2 “Kami Puji Dengan Riang”</w:t>
      </w:r>
    </w:p>
    <w:p w14:paraId="0964466E" w14:textId="0FC36DD8" w:rsidR="008B7CBB" w:rsidRPr="00813992" w:rsidRDefault="008B7CBB" w:rsidP="008B7CBB">
      <w:pPr>
        <w:tabs>
          <w:tab w:val="left" w:pos="680"/>
        </w:tabs>
        <w:ind w:left="567" w:hanging="567"/>
        <w:jc w:val="both"/>
        <w:rPr>
          <w:bCs/>
          <w:lang w:val="id-ID"/>
        </w:rPr>
      </w:pPr>
      <w:r w:rsidRPr="00813992">
        <w:rPr>
          <w:spacing w:val="-5"/>
          <w:lang w:val="id-ID"/>
        </w:rPr>
        <w:t>U:</w:t>
      </w:r>
      <w:r w:rsidRPr="00813992">
        <w:rPr>
          <w:lang w:val="id-ID"/>
        </w:rPr>
        <w:tab/>
      </w:r>
      <w:r w:rsidR="00C16794">
        <w:rPr>
          <w:lang w:val="id-ID"/>
        </w:rPr>
        <w:t>(</w:t>
      </w:r>
      <w:r w:rsidR="00C16794" w:rsidRPr="00C16794">
        <w:rPr>
          <w:b/>
          <w:bCs/>
          <w:i/>
          <w:iCs/>
          <w:lang w:val="id-ID"/>
        </w:rPr>
        <w:t>m</w:t>
      </w:r>
      <w:r w:rsidRPr="00C16794">
        <w:rPr>
          <w:b/>
          <w:bCs/>
          <w:i/>
          <w:iCs/>
          <w:lang w:val="id-ID"/>
        </w:rPr>
        <w:t>enyanyikan</w:t>
      </w:r>
      <w:r w:rsidR="00C16794">
        <w:rPr>
          <w:lang w:val="id-ID"/>
        </w:rPr>
        <w:t>)</w:t>
      </w:r>
      <w:r w:rsidRPr="00813992">
        <w:rPr>
          <w:spacing w:val="-2"/>
          <w:lang w:val="id-ID"/>
        </w:rPr>
        <w:t xml:space="preserve"> </w:t>
      </w:r>
      <w:r w:rsidRPr="00813992">
        <w:rPr>
          <w:bCs/>
          <w:lang w:val="id-ID"/>
        </w:rPr>
        <w:t>K</w:t>
      </w:r>
      <w:r w:rsidR="00E513E0">
        <w:rPr>
          <w:bCs/>
          <w:lang w:val="id-ID"/>
        </w:rPr>
        <w:t>J</w:t>
      </w:r>
      <w:r w:rsidRPr="00813992">
        <w:rPr>
          <w:bCs/>
          <w:spacing w:val="-5"/>
          <w:lang w:val="id-ID"/>
        </w:rPr>
        <w:t xml:space="preserve"> </w:t>
      </w:r>
      <w:r w:rsidRPr="00813992">
        <w:rPr>
          <w:bCs/>
          <w:lang w:val="id-ID"/>
        </w:rPr>
        <w:t>3:1-2</w:t>
      </w:r>
      <w:r w:rsidRPr="00813992">
        <w:rPr>
          <w:bCs/>
          <w:spacing w:val="-1"/>
          <w:lang w:val="id-ID"/>
        </w:rPr>
        <w:t xml:space="preserve"> </w:t>
      </w:r>
      <w:r w:rsidRPr="00813992">
        <w:rPr>
          <w:bCs/>
          <w:lang w:val="id-ID"/>
        </w:rPr>
        <w:t>“Kami</w:t>
      </w:r>
      <w:r w:rsidRPr="00813992">
        <w:rPr>
          <w:bCs/>
          <w:spacing w:val="-2"/>
          <w:lang w:val="id-ID"/>
        </w:rPr>
        <w:t xml:space="preserve"> </w:t>
      </w:r>
      <w:r w:rsidRPr="00813992">
        <w:rPr>
          <w:bCs/>
          <w:lang w:val="id-ID"/>
        </w:rPr>
        <w:t>Puji</w:t>
      </w:r>
      <w:r w:rsidRPr="00813992">
        <w:rPr>
          <w:bCs/>
          <w:spacing w:val="-6"/>
          <w:lang w:val="id-ID"/>
        </w:rPr>
        <w:t xml:space="preserve"> </w:t>
      </w:r>
      <w:r w:rsidRPr="00813992">
        <w:rPr>
          <w:bCs/>
          <w:lang w:val="id-ID"/>
        </w:rPr>
        <w:t>Dengan</w:t>
      </w:r>
      <w:r w:rsidRPr="00813992">
        <w:rPr>
          <w:bCs/>
          <w:spacing w:val="-5"/>
          <w:lang w:val="id-ID"/>
        </w:rPr>
        <w:t xml:space="preserve"> </w:t>
      </w:r>
      <w:r w:rsidRPr="00813992">
        <w:rPr>
          <w:bCs/>
          <w:spacing w:val="-2"/>
          <w:lang w:val="id-ID"/>
        </w:rPr>
        <w:t>Riang”</w:t>
      </w:r>
    </w:p>
    <w:p w14:paraId="4F066E53" w14:textId="77777777" w:rsidR="00E513E0" w:rsidRDefault="008B7CBB" w:rsidP="008B7CBB">
      <w:pPr>
        <w:pStyle w:val="DaftarParagraf"/>
        <w:numPr>
          <w:ilvl w:val="0"/>
          <w:numId w:val="22"/>
        </w:numPr>
        <w:ind w:left="992" w:hanging="425"/>
        <w:rPr>
          <w:lang w:val="id-ID"/>
        </w:rPr>
      </w:pPr>
      <w:r w:rsidRPr="00813992">
        <w:rPr>
          <w:lang w:val="id-ID"/>
        </w:rPr>
        <w:t xml:space="preserve">Kami Puji dengan riang Dikau </w:t>
      </w:r>
      <w:r w:rsidR="00E513E0">
        <w:rPr>
          <w:lang w:val="id-ID"/>
        </w:rPr>
        <w:t>A</w:t>
      </w:r>
      <w:r w:rsidRPr="00813992">
        <w:rPr>
          <w:lang w:val="id-ID"/>
        </w:rPr>
        <w:t xml:space="preserve">llah yang besar, </w:t>
      </w:r>
    </w:p>
    <w:p w14:paraId="0DE7618F" w14:textId="77777777" w:rsidR="00E513E0" w:rsidRDefault="008B7CBB" w:rsidP="00E513E0">
      <w:pPr>
        <w:pStyle w:val="DaftarParagraf"/>
        <w:ind w:left="992" w:firstLine="0"/>
        <w:rPr>
          <w:lang w:val="id-ID"/>
        </w:rPr>
      </w:pPr>
      <w:r w:rsidRPr="00813992">
        <w:rPr>
          <w:lang w:val="id-ID"/>
        </w:rPr>
        <w:t>Bagai bunga t</w:t>
      </w:r>
      <w:r w:rsidR="00E513E0">
        <w:rPr>
          <w:lang w:val="id-ID"/>
        </w:rPr>
        <w:t>’</w:t>
      </w:r>
      <w:r w:rsidRPr="00813992">
        <w:rPr>
          <w:lang w:val="id-ID"/>
        </w:rPr>
        <w:t xml:space="preserve">rima siang hati kami pun mekar, </w:t>
      </w:r>
    </w:p>
    <w:p w14:paraId="24C958A7" w14:textId="77777777" w:rsidR="00E513E0" w:rsidRDefault="008B7CBB" w:rsidP="00E513E0">
      <w:pPr>
        <w:pStyle w:val="DaftarParagraf"/>
        <w:ind w:left="992" w:firstLine="0"/>
        <w:rPr>
          <w:lang w:val="id-ID"/>
        </w:rPr>
      </w:pPr>
      <w:r w:rsidRPr="00813992">
        <w:rPr>
          <w:lang w:val="id-ID"/>
        </w:rPr>
        <w:t>Kabut</w:t>
      </w:r>
      <w:r w:rsidRPr="00813992">
        <w:rPr>
          <w:spacing w:val="-7"/>
          <w:lang w:val="id-ID"/>
        </w:rPr>
        <w:t xml:space="preserve"> </w:t>
      </w:r>
      <w:r w:rsidRPr="00813992">
        <w:rPr>
          <w:lang w:val="id-ID"/>
        </w:rPr>
        <w:t>dosa</w:t>
      </w:r>
      <w:r w:rsidRPr="00813992">
        <w:rPr>
          <w:spacing w:val="-7"/>
          <w:lang w:val="id-ID"/>
        </w:rPr>
        <w:t xml:space="preserve"> </w:t>
      </w:r>
      <w:r w:rsidRPr="00813992">
        <w:rPr>
          <w:lang w:val="id-ID"/>
        </w:rPr>
        <w:t>dan</w:t>
      </w:r>
      <w:r w:rsidRPr="00813992">
        <w:rPr>
          <w:spacing w:val="-6"/>
          <w:lang w:val="id-ID"/>
        </w:rPr>
        <w:t xml:space="preserve"> </w:t>
      </w:r>
      <w:r w:rsidRPr="00813992">
        <w:rPr>
          <w:lang w:val="id-ID"/>
        </w:rPr>
        <w:t>derita,</w:t>
      </w:r>
      <w:r w:rsidRPr="00813992">
        <w:rPr>
          <w:spacing w:val="-5"/>
          <w:lang w:val="id-ID"/>
        </w:rPr>
        <w:t xml:space="preserve"> </w:t>
      </w:r>
      <w:r w:rsidRPr="00813992">
        <w:rPr>
          <w:lang w:val="id-ID"/>
        </w:rPr>
        <w:t>kebimbangan</w:t>
      </w:r>
      <w:r w:rsidRPr="00813992">
        <w:rPr>
          <w:spacing w:val="-6"/>
          <w:lang w:val="id-ID"/>
        </w:rPr>
        <w:t xml:space="preserve"> </w:t>
      </w:r>
      <w:r w:rsidRPr="00813992">
        <w:rPr>
          <w:lang w:val="id-ID"/>
        </w:rPr>
        <w:t>t</w:t>
      </w:r>
      <w:r w:rsidR="00E513E0">
        <w:rPr>
          <w:lang w:val="id-ID"/>
        </w:rPr>
        <w:t>’</w:t>
      </w:r>
      <w:r w:rsidRPr="00813992">
        <w:rPr>
          <w:lang w:val="id-ID"/>
        </w:rPr>
        <w:t>lah</w:t>
      </w:r>
      <w:r w:rsidRPr="00813992">
        <w:rPr>
          <w:spacing w:val="-8"/>
          <w:lang w:val="id-ID"/>
        </w:rPr>
        <w:t xml:space="preserve"> </w:t>
      </w:r>
      <w:r w:rsidRPr="00813992">
        <w:rPr>
          <w:lang w:val="id-ID"/>
        </w:rPr>
        <w:t xml:space="preserve">lenyap </w:t>
      </w:r>
    </w:p>
    <w:p w14:paraId="66EEAF91" w14:textId="605EC398" w:rsidR="008B7CBB" w:rsidRPr="00813992" w:rsidRDefault="008B7CBB" w:rsidP="00E513E0">
      <w:pPr>
        <w:pStyle w:val="DaftarParagraf"/>
        <w:ind w:left="992" w:firstLine="0"/>
        <w:rPr>
          <w:lang w:val="id-ID"/>
        </w:rPr>
      </w:pPr>
      <w:r w:rsidRPr="00813992">
        <w:rPr>
          <w:lang w:val="id-ID"/>
        </w:rPr>
        <w:t>Sumber suka yang abadi,</w:t>
      </w:r>
      <w:r w:rsidRPr="00813992">
        <w:rPr>
          <w:spacing w:val="-1"/>
          <w:lang w:val="id-ID"/>
        </w:rPr>
        <w:t xml:space="preserve"> </w:t>
      </w:r>
      <w:r w:rsidRPr="00813992">
        <w:rPr>
          <w:lang w:val="id-ID"/>
        </w:rPr>
        <w:t>b</w:t>
      </w:r>
      <w:r w:rsidR="00E513E0">
        <w:rPr>
          <w:lang w:val="id-ID"/>
        </w:rPr>
        <w:t>’</w:t>
      </w:r>
      <w:r w:rsidRPr="00813992">
        <w:rPr>
          <w:lang w:val="id-ID"/>
        </w:rPr>
        <w:t>ri sinar</w:t>
      </w:r>
      <w:r w:rsidR="00E513E0">
        <w:rPr>
          <w:lang w:val="id-ID"/>
        </w:rPr>
        <w:t>-</w:t>
      </w:r>
      <w:r w:rsidRPr="00813992">
        <w:rPr>
          <w:lang w:val="id-ID"/>
        </w:rPr>
        <w:t>Mu</w:t>
      </w:r>
      <w:r w:rsidRPr="00813992">
        <w:rPr>
          <w:spacing w:val="-3"/>
          <w:lang w:val="id-ID"/>
        </w:rPr>
        <w:t xml:space="preserve"> </w:t>
      </w:r>
      <w:r w:rsidRPr="00813992">
        <w:rPr>
          <w:lang w:val="id-ID"/>
        </w:rPr>
        <w:t>menyerap</w:t>
      </w:r>
    </w:p>
    <w:p w14:paraId="4BB05C70" w14:textId="77777777" w:rsidR="00E513E0" w:rsidRPr="00E513E0" w:rsidRDefault="008B7CBB" w:rsidP="008B7CBB">
      <w:pPr>
        <w:pStyle w:val="DaftarParagraf"/>
        <w:numPr>
          <w:ilvl w:val="0"/>
          <w:numId w:val="22"/>
        </w:numPr>
        <w:ind w:left="992" w:right="-143" w:hanging="425"/>
        <w:rPr>
          <w:lang w:val="id-ID"/>
        </w:rPr>
      </w:pPr>
      <w:r w:rsidRPr="00813992">
        <w:rPr>
          <w:lang w:val="id-ID"/>
        </w:rPr>
        <w:t>Kau</w:t>
      </w:r>
      <w:r w:rsidRPr="00813992">
        <w:rPr>
          <w:spacing w:val="-7"/>
          <w:lang w:val="id-ID"/>
        </w:rPr>
        <w:t xml:space="preserve"> </w:t>
      </w:r>
      <w:r w:rsidRPr="00813992">
        <w:rPr>
          <w:lang w:val="id-ID"/>
        </w:rPr>
        <w:t>memb</w:t>
      </w:r>
      <w:r w:rsidR="00E513E0">
        <w:rPr>
          <w:lang w:val="id-ID"/>
        </w:rPr>
        <w:t>’</w:t>
      </w:r>
      <w:r w:rsidRPr="00813992">
        <w:rPr>
          <w:lang w:val="id-ID"/>
        </w:rPr>
        <w:t>ri</w:t>
      </w:r>
      <w:r w:rsidRPr="00813992">
        <w:rPr>
          <w:spacing w:val="-9"/>
          <w:lang w:val="id-ID"/>
        </w:rPr>
        <w:t xml:space="preserve"> </w:t>
      </w:r>
      <w:r w:rsidRPr="00813992">
        <w:rPr>
          <w:lang w:val="id-ID"/>
        </w:rPr>
        <w:t>Kau</w:t>
      </w:r>
      <w:r w:rsidRPr="00813992">
        <w:rPr>
          <w:spacing w:val="-7"/>
          <w:lang w:val="id-ID"/>
        </w:rPr>
        <w:t xml:space="preserve"> </w:t>
      </w:r>
      <w:r w:rsidRPr="00813992">
        <w:rPr>
          <w:lang w:val="id-ID"/>
        </w:rPr>
        <w:t>mengampuni,</w:t>
      </w:r>
      <w:r w:rsidRPr="00813992">
        <w:rPr>
          <w:spacing w:val="-5"/>
          <w:lang w:val="id-ID"/>
        </w:rPr>
        <w:t xml:space="preserve"> </w:t>
      </w:r>
    </w:p>
    <w:p w14:paraId="01F64D80" w14:textId="644EA0A6" w:rsidR="008B7CBB" w:rsidRPr="00813992" w:rsidRDefault="008B7CBB" w:rsidP="00E513E0">
      <w:pPr>
        <w:pStyle w:val="DaftarParagraf"/>
        <w:ind w:left="992" w:right="-143" w:firstLine="0"/>
        <w:rPr>
          <w:lang w:val="id-ID"/>
        </w:rPr>
      </w:pPr>
      <w:r w:rsidRPr="00813992">
        <w:rPr>
          <w:lang w:val="id-ID"/>
        </w:rPr>
        <w:t>Kau</w:t>
      </w:r>
      <w:r w:rsidRPr="00813992">
        <w:rPr>
          <w:spacing w:val="-7"/>
          <w:lang w:val="id-ID"/>
        </w:rPr>
        <w:t xml:space="preserve"> </w:t>
      </w:r>
      <w:r w:rsidRPr="00813992">
        <w:rPr>
          <w:lang w:val="id-ID"/>
        </w:rPr>
        <w:t xml:space="preserve">limpahkan </w:t>
      </w:r>
      <w:r w:rsidR="00E513E0">
        <w:rPr>
          <w:spacing w:val="-2"/>
          <w:lang w:val="id-ID"/>
        </w:rPr>
        <w:t>r</w:t>
      </w:r>
      <w:r w:rsidRPr="00813992">
        <w:rPr>
          <w:spacing w:val="-2"/>
          <w:lang w:val="id-ID"/>
        </w:rPr>
        <w:t>ahmat</w:t>
      </w:r>
      <w:r w:rsidR="00E513E0">
        <w:rPr>
          <w:spacing w:val="-2"/>
          <w:lang w:val="id-ID"/>
        </w:rPr>
        <w:t>-</w:t>
      </w:r>
      <w:r w:rsidRPr="00813992">
        <w:rPr>
          <w:spacing w:val="-2"/>
          <w:lang w:val="id-ID"/>
        </w:rPr>
        <w:t>Mu</w:t>
      </w:r>
    </w:p>
    <w:p w14:paraId="17D1C08C" w14:textId="77777777" w:rsidR="008B7CBB" w:rsidRPr="00813992" w:rsidRDefault="008B7CBB" w:rsidP="008B7CBB">
      <w:pPr>
        <w:pStyle w:val="DaftarParagraf"/>
        <w:ind w:left="992" w:firstLine="0"/>
        <w:rPr>
          <w:spacing w:val="-4"/>
          <w:lang w:val="id-ID"/>
        </w:rPr>
      </w:pPr>
      <w:r w:rsidRPr="00813992">
        <w:rPr>
          <w:lang w:val="id-ID"/>
        </w:rPr>
        <w:t>Sumber</w:t>
      </w:r>
      <w:r w:rsidRPr="00813992">
        <w:rPr>
          <w:spacing w:val="-1"/>
          <w:lang w:val="id-ID"/>
        </w:rPr>
        <w:t xml:space="preserve"> </w:t>
      </w:r>
      <w:r w:rsidRPr="00813992">
        <w:rPr>
          <w:lang w:val="id-ID"/>
        </w:rPr>
        <w:t>air hidup</w:t>
      </w:r>
      <w:r w:rsidRPr="00813992">
        <w:rPr>
          <w:spacing w:val="-2"/>
          <w:lang w:val="id-ID"/>
        </w:rPr>
        <w:t xml:space="preserve"> </w:t>
      </w:r>
      <w:r w:rsidRPr="00813992">
        <w:rPr>
          <w:lang w:val="id-ID"/>
        </w:rPr>
        <w:t>ria,</w:t>
      </w:r>
      <w:r w:rsidRPr="00813992">
        <w:rPr>
          <w:spacing w:val="-6"/>
          <w:lang w:val="id-ID"/>
        </w:rPr>
        <w:t xml:space="preserve"> </w:t>
      </w:r>
      <w:r w:rsidRPr="00813992">
        <w:rPr>
          <w:lang w:val="id-ID"/>
        </w:rPr>
        <w:t>lautan</w:t>
      </w:r>
      <w:r w:rsidRPr="00813992">
        <w:rPr>
          <w:spacing w:val="-1"/>
          <w:lang w:val="id-ID"/>
        </w:rPr>
        <w:t xml:space="preserve"> </w:t>
      </w:r>
      <w:r w:rsidRPr="00813992">
        <w:rPr>
          <w:lang w:val="id-ID"/>
        </w:rPr>
        <w:t>kasih</w:t>
      </w:r>
      <w:r w:rsidRPr="00813992">
        <w:rPr>
          <w:spacing w:val="-3"/>
          <w:lang w:val="id-ID"/>
        </w:rPr>
        <w:t xml:space="preserve"> </w:t>
      </w:r>
      <w:r w:rsidRPr="00813992">
        <w:rPr>
          <w:lang w:val="id-ID"/>
        </w:rPr>
        <w:t xml:space="preserve">dan </w:t>
      </w:r>
      <w:r w:rsidRPr="00813992">
        <w:rPr>
          <w:spacing w:val="-4"/>
          <w:lang w:val="id-ID"/>
        </w:rPr>
        <w:t>restu</w:t>
      </w:r>
    </w:p>
    <w:p w14:paraId="52A15896" w14:textId="77777777" w:rsidR="00E513E0" w:rsidRDefault="008B7CBB" w:rsidP="008B7CBB">
      <w:pPr>
        <w:pStyle w:val="DaftarParagraf"/>
        <w:ind w:left="992" w:firstLine="0"/>
        <w:rPr>
          <w:lang w:val="id-ID"/>
        </w:rPr>
      </w:pPr>
      <w:r w:rsidRPr="00813992">
        <w:rPr>
          <w:lang w:val="id-ID"/>
        </w:rPr>
        <w:t>Yang</w:t>
      </w:r>
      <w:r w:rsidRPr="00813992">
        <w:rPr>
          <w:spacing w:val="-5"/>
          <w:lang w:val="id-ID"/>
        </w:rPr>
        <w:t xml:space="preserve"> </w:t>
      </w:r>
      <w:r w:rsidRPr="00813992">
        <w:rPr>
          <w:lang w:val="id-ID"/>
        </w:rPr>
        <w:t>mau</w:t>
      </w:r>
      <w:r w:rsidRPr="00813992">
        <w:rPr>
          <w:spacing w:val="-4"/>
          <w:lang w:val="id-ID"/>
        </w:rPr>
        <w:t xml:space="preserve"> </w:t>
      </w:r>
      <w:r w:rsidRPr="00813992">
        <w:rPr>
          <w:lang w:val="id-ID"/>
        </w:rPr>
        <w:t>hidup</w:t>
      </w:r>
      <w:r w:rsidRPr="00813992">
        <w:rPr>
          <w:spacing w:val="-4"/>
          <w:lang w:val="id-ID"/>
        </w:rPr>
        <w:t xml:space="preserve"> </w:t>
      </w:r>
      <w:r w:rsidRPr="00813992">
        <w:rPr>
          <w:lang w:val="id-ID"/>
        </w:rPr>
        <w:t>dalam</w:t>
      </w:r>
      <w:r w:rsidRPr="00813992">
        <w:rPr>
          <w:spacing w:val="-2"/>
          <w:lang w:val="id-ID"/>
        </w:rPr>
        <w:t xml:space="preserve"> </w:t>
      </w:r>
      <w:r w:rsidRPr="00813992">
        <w:rPr>
          <w:lang w:val="id-ID"/>
        </w:rPr>
        <w:t>kasih,</w:t>
      </w:r>
      <w:r w:rsidRPr="00813992">
        <w:rPr>
          <w:spacing w:val="-7"/>
          <w:lang w:val="id-ID"/>
        </w:rPr>
        <w:t xml:space="preserve"> </w:t>
      </w:r>
      <w:r w:rsidRPr="00813992">
        <w:rPr>
          <w:lang w:val="id-ID"/>
        </w:rPr>
        <w:t>Kau</w:t>
      </w:r>
      <w:r w:rsidRPr="00813992">
        <w:rPr>
          <w:spacing w:val="-4"/>
          <w:lang w:val="id-ID"/>
        </w:rPr>
        <w:t xml:space="preserve"> </w:t>
      </w:r>
      <w:r w:rsidRPr="00813992">
        <w:rPr>
          <w:lang w:val="id-ID"/>
        </w:rPr>
        <w:t>jadikan</w:t>
      </w:r>
      <w:r w:rsidRPr="00813992">
        <w:rPr>
          <w:spacing w:val="-8"/>
          <w:lang w:val="id-ID"/>
        </w:rPr>
        <w:t xml:space="preserve"> </w:t>
      </w:r>
      <w:r w:rsidRPr="00813992">
        <w:rPr>
          <w:lang w:val="id-ID"/>
        </w:rPr>
        <w:t>milik</w:t>
      </w:r>
      <w:r w:rsidR="00E513E0">
        <w:rPr>
          <w:lang w:val="id-ID"/>
        </w:rPr>
        <w:t>-</w:t>
      </w:r>
      <w:r w:rsidRPr="00813992">
        <w:rPr>
          <w:lang w:val="id-ID"/>
        </w:rPr>
        <w:t xml:space="preserve">Mu </w:t>
      </w:r>
    </w:p>
    <w:p w14:paraId="54895E4D" w14:textId="12D05746" w:rsidR="008B7CBB" w:rsidRPr="00813992" w:rsidRDefault="008B7CBB" w:rsidP="008B7CBB">
      <w:pPr>
        <w:pStyle w:val="DaftarParagraf"/>
        <w:ind w:left="992" w:firstLine="0"/>
        <w:rPr>
          <w:lang w:val="id-ID"/>
        </w:rPr>
      </w:pPr>
      <w:r w:rsidRPr="00813992">
        <w:rPr>
          <w:lang w:val="id-ID"/>
        </w:rPr>
        <w:t>Agar kami menyayangi meneladan kasih</w:t>
      </w:r>
      <w:r w:rsidR="00E513E0">
        <w:rPr>
          <w:lang w:val="id-ID"/>
        </w:rPr>
        <w:t>-</w:t>
      </w:r>
      <w:r w:rsidRPr="00813992">
        <w:rPr>
          <w:lang w:val="id-ID"/>
        </w:rPr>
        <w:t>Mu</w:t>
      </w:r>
    </w:p>
    <w:p w14:paraId="34F39EF1" w14:textId="77777777" w:rsidR="008B7CBB" w:rsidRPr="00813992" w:rsidRDefault="008B7CBB" w:rsidP="008B7CBB">
      <w:pPr>
        <w:pStyle w:val="TeksIsi"/>
        <w:rPr>
          <w:lang w:val="id-ID"/>
        </w:rPr>
      </w:pPr>
    </w:p>
    <w:p w14:paraId="01255DC5" w14:textId="77777777" w:rsidR="008B7CBB" w:rsidRPr="00813992" w:rsidRDefault="008B7CBB" w:rsidP="008B7CBB">
      <w:pPr>
        <w:pStyle w:val="TeksIsi"/>
        <w:rPr>
          <w:lang w:val="id-ID"/>
        </w:rPr>
      </w:pPr>
    </w:p>
    <w:p w14:paraId="118AF65B" w14:textId="77777777" w:rsidR="008B7CBB" w:rsidRPr="00813992" w:rsidRDefault="008B7CBB" w:rsidP="008B7CBB">
      <w:pPr>
        <w:pStyle w:val="Judul1"/>
        <w:ind w:left="567" w:hanging="567"/>
        <w:rPr>
          <w:lang w:val="id-ID"/>
        </w:rPr>
      </w:pPr>
      <w:r w:rsidRPr="00813992">
        <w:rPr>
          <w:spacing w:val="-2"/>
          <w:lang w:val="id-ID"/>
        </w:rPr>
        <w:t>VOTUM</w:t>
      </w:r>
    </w:p>
    <w:p w14:paraId="1B19C5D9" w14:textId="749F7BCD" w:rsidR="008B7CBB" w:rsidRPr="00813992" w:rsidRDefault="008B7CBB" w:rsidP="008B7CBB">
      <w:pPr>
        <w:pStyle w:val="TeksIsi"/>
        <w:ind w:left="567" w:right="156" w:hanging="567"/>
        <w:rPr>
          <w:lang w:val="id-ID"/>
        </w:rPr>
      </w:pPr>
      <w:r w:rsidRPr="00813992">
        <w:rPr>
          <w:lang w:val="id-ID"/>
        </w:rPr>
        <w:t xml:space="preserve">PF: </w:t>
      </w:r>
      <w:r w:rsidRPr="00813992">
        <w:rPr>
          <w:lang w:val="id-ID"/>
        </w:rPr>
        <w:tab/>
        <w:t xml:space="preserve">Kita masuki ibadah </w:t>
      </w:r>
      <w:r w:rsidR="00E513E0">
        <w:rPr>
          <w:lang w:val="id-ID"/>
        </w:rPr>
        <w:t>Pra-Paskah</w:t>
      </w:r>
      <w:r w:rsidRPr="00813992">
        <w:rPr>
          <w:lang w:val="id-ID"/>
        </w:rPr>
        <w:t xml:space="preserve"> pertama ini dengan pengakuan: </w:t>
      </w:r>
      <w:r w:rsidR="00E513E0">
        <w:rPr>
          <w:lang w:val="id-ID"/>
        </w:rPr>
        <w:t>p</w:t>
      </w:r>
      <w:r w:rsidRPr="00813992">
        <w:rPr>
          <w:lang w:val="id-ID"/>
        </w:rPr>
        <w:t>enolong kita yang sejati adalah Tuhan yang menciptakan langit, bumi dan segala isinya, dan yang</w:t>
      </w:r>
      <w:r w:rsidRPr="00813992">
        <w:rPr>
          <w:spacing w:val="40"/>
          <w:lang w:val="id-ID"/>
        </w:rPr>
        <w:t xml:space="preserve"> </w:t>
      </w:r>
      <w:r w:rsidRPr="00813992">
        <w:rPr>
          <w:lang w:val="id-ID"/>
        </w:rPr>
        <w:t xml:space="preserve">setia menepati janji keselamatan yang telah dinyatakan- </w:t>
      </w:r>
      <w:r w:rsidRPr="00813992">
        <w:rPr>
          <w:spacing w:val="-4"/>
          <w:lang w:val="id-ID"/>
        </w:rPr>
        <w:t>Nya.</w:t>
      </w:r>
    </w:p>
    <w:p w14:paraId="46C7CB12" w14:textId="25B51AF3" w:rsidR="008B7CBB" w:rsidRPr="00813992" w:rsidRDefault="008B7CBB" w:rsidP="008B7CBB">
      <w:pPr>
        <w:ind w:left="567" w:hanging="567"/>
        <w:jc w:val="both"/>
        <w:rPr>
          <w:b/>
          <w:sz w:val="20"/>
          <w:lang w:val="id-ID"/>
        </w:rPr>
      </w:pPr>
      <w:r w:rsidRPr="00813992">
        <w:rPr>
          <w:lang w:val="id-ID"/>
        </w:rPr>
        <w:t>U:</w:t>
      </w:r>
      <w:r w:rsidRPr="00813992">
        <w:rPr>
          <w:spacing w:val="55"/>
          <w:lang w:val="id-ID"/>
        </w:rPr>
        <w:t xml:space="preserve">   </w:t>
      </w:r>
      <w:r w:rsidRPr="00813992">
        <w:rPr>
          <w:b/>
          <w:sz w:val="20"/>
          <w:lang w:val="id-ID"/>
        </w:rPr>
        <w:t>(menyanyikan</w:t>
      </w:r>
      <w:r w:rsidR="00C16794">
        <w:rPr>
          <w:b/>
          <w:sz w:val="20"/>
          <w:lang w:val="id-ID"/>
        </w:rPr>
        <w:t>)</w:t>
      </w:r>
      <w:r w:rsidRPr="00813992">
        <w:rPr>
          <w:b/>
          <w:spacing w:val="2"/>
          <w:sz w:val="20"/>
          <w:lang w:val="id-ID"/>
        </w:rPr>
        <w:t xml:space="preserve"> </w:t>
      </w:r>
      <w:r w:rsidRPr="00813992">
        <w:rPr>
          <w:b/>
          <w:sz w:val="20"/>
          <w:lang w:val="id-ID"/>
        </w:rPr>
        <w:t>Amin,</w:t>
      </w:r>
      <w:r w:rsidRPr="00813992">
        <w:rPr>
          <w:b/>
          <w:spacing w:val="-3"/>
          <w:sz w:val="20"/>
          <w:lang w:val="id-ID"/>
        </w:rPr>
        <w:t xml:space="preserve"> </w:t>
      </w:r>
      <w:r w:rsidRPr="00813992">
        <w:rPr>
          <w:b/>
          <w:sz w:val="20"/>
          <w:lang w:val="id-ID"/>
        </w:rPr>
        <w:t>Amin,</w:t>
      </w:r>
      <w:r w:rsidRPr="00813992">
        <w:rPr>
          <w:b/>
          <w:spacing w:val="-3"/>
          <w:sz w:val="20"/>
          <w:lang w:val="id-ID"/>
        </w:rPr>
        <w:t xml:space="preserve"> </w:t>
      </w:r>
      <w:r w:rsidRPr="00813992">
        <w:rPr>
          <w:b/>
          <w:spacing w:val="-4"/>
          <w:sz w:val="20"/>
          <w:lang w:val="id-ID"/>
        </w:rPr>
        <w:t>Amin</w:t>
      </w:r>
    </w:p>
    <w:p w14:paraId="79C63A54" w14:textId="77777777" w:rsidR="008B7CBB" w:rsidRPr="00813992" w:rsidRDefault="008B7CBB" w:rsidP="008B7CBB">
      <w:pPr>
        <w:pStyle w:val="TeksIsi"/>
        <w:ind w:left="567" w:hanging="567"/>
        <w:rPr>
          <w:b/>
          <w:sz w:val="20"/>
          <w:lang w:val="id-ID"/>
        </w:rPr>
      </w:pPr>
    </w:p>
    <w:p w14:paraId="44B8A74B" w14:textId="77777777" w:rsidR="008B7CBB" w:rsidRPr="00813992" w:rsidRDefault="008B7CBB" w:rsidP="008B7CBB">
      <w:pPr>
        <w:pStyle w:val="Judul1"/>
        <w:ind w:left="567" w:hanging="567"/>
        <w:rPr>
          <w:lang w:val="id-ID"/>
        </w:rPr>
      </w:pPr>
      <w:r w:rsidRPr="00813992">
        <w:rPr>
          <w:spacing w:val="-2"/>
          <w:lang w:val="id-ID"/>
        </w:rPr>
        <w:t>SALAM</w:t>
      </w:r>
    </w:p>
    <w:p w14:paraId="7AF6CEF8" w14:textId="3079962D" w:rsidR="008B7CBB" w:rsidRPr="00813992" w:rsidRDefault="008B7CBB" w:rsidP="008B7CBB">
      <w:pPr>
        <w:pStyle w:val="TeksIsi"/>
        <w:ind w:left="567" w:right="157" w:hanging="567"/>
        <w:rPr>
          <w:lang w:val="id-ID"/>
        </w:rPr>
      </w:pPr>
      <w:r w:rsidRPr="00813992">
        <w:rPr>
          <w:lang w:val="id-ID"/>
        </w:rPr>
        <w:t>PF:</w:t>
      </w:r>
      <w:r w:rsidRPr="00813992">
        <w:rPr>
          <w:spacing w:val="80"/>
          <w:lang w:val="id-ID"/>
        </w:rPr>
        <w:t xml:space="preserve"> </w:t>
      </w:r>
      <w:r w:rsidRPr="00813992">
        <w:rPr>
          <w:spacing w:val="80"/>
          <w:lang w:val="id-ID"/>
        </w:rPr>
        <w:tab/>
      </w:r>
      <w:r w:rsidRPr="00813992">
        <w:rPr>
          <w:lang w:val="id-ID"/>
        </w:rPr>
        <w:t>Kasih karunia dan damai sejahtera dari Allah Bapa kita, dan</w:t>
      </w:r>
      <w:r w:rsidRPr="00813992">
        <w:rPr>
          <w:spacing w:val="-4"/>
          <w:lang w:val="id-ID"/>
        </w:rPr>
        <w:t xml:space="preserve"> </w:t>
      </w:r>
      <w:r w:rsidRPr="00813992">
        <w:rPr>
          <w:lang w:val="id-ID"/>
        </w:rPr>
        <w:t>dari</w:t>
      </w:r>
      <w:r w:rsidRPr="00813992">
        <w:rPr>
          <w:spacing w:val="-3"/>
          <w:lang w:val="id-ID"/>
        </w:rPr>
        <w:t xml:space="preserve"> </w:t>
      </w:r>
      <w:r w:rsidRPr="00813992">
        <w:rPr>
          <w:lang w:val="id-ID"/>
        </w:rPr>
        <w:t>Tuhan</w:t>
      </w:r>
      <w:r w:rsidRPr="00813992">
        <w:rPr>
          <w:spacing w:val="-4"/>
          <w:lang w:val="id-ID"/>
        </w:rPr>
        <w:t xml:space="preserve"> </w:t>
      </w:r>
      <w:r w:rsidRPr="00813992">
        <w:rPr>
          <w:lang w:val="id-ID"/>
        </w:rPr>
        <w:t>Yesus</w:t>
      </w:r>
      <w:r w:rsidRPr="00813992">
        <w:rPr>
          <w:spacing w:val="-4"/>
          <w:lang w:val="id-ID"/>
        </w:rPr>
        <w:t xml:space="preserve"> </w:t>
      </w:r>
      <w:r w:rsidRPr="00813992">
        <w:rPr>
          <w:lang w:val="id-ID"/>
        </w:rPr>
        <w:t>Kristus</w:t>
      </w:r>
      <w:r w:rsidRPr="00813992">
        <w:rPr>
          <w:spacing w:val="-4"/>
          <w:lang w:val="id-ID"/>
        </w:rPr>
        <w:t xml:space="preserve"> </w:t>
      </w:r>
      <w:r w:rsidRPr="00813992">
        <w:rPr>
          <w:lang w:val="id-ID"/>
        </w:rPr>
        <w:t>menyertai</w:t>
      </w:r>
      <w:r w:rsidRPr="00813992">
        <w:rPr>
          <w:spacing w:val="-3"/>
          <w:lang w:val="id-ID"/>
        </w:rPr>
        <w:t xml:space="preserve"> </w:t>
      </w:r>
      <w:r w:rsidRPr="00813992">
        <w:rPr>
          <w:lang w:val="id-ID"/>
        </w:rPr>
        <w:t>Saudara</w:t>
      </w:r>
      <w:r w:rsidRPr="00813992">
        <w:rPr>
          <w:spacing w:val="-5"/>
          <w:lang w:val="id-ID"/>
        </w:rPr>
        <w:t xml:space="preserve"> </w:t>
      </w:r>
      <w:r w:rsidRPr="00813992">
        <w:rPr>
          <w:lang w:val="id-ID"/>
        </w:rPr>
        <w:t>sekalian.</w:t>
      </w:r>
    </w:p>
    <w:p w14:paraId="696F016B" w14:textId="77777777" w:rsidR="008B7CBB" w:rsidRPr="00813992" w:rsidRDefault="008B7CBB" w:rsidP="008B7CBB">
      <w:pPr>
        <w:ind w:left="567" w:hanging="567"/>
        <w:jc w:val="both"/>
        <w:rPr>
          <w:b/>
          <w:sz w:val="20"/>
          <w:lang w:val="id-ID"/>
        </w:rPr>
      </w:pPr>
      <w:r w:rsidRPr="00813992">
        <w:rPr>
          <w:lang w:val="id-ID"/>
        </w:rPr>
        <w:t>U:</w:t>
      </w:r>
      <w:r w:rsidRPr="00813992">
        <w:rPr>
          <w:spacing w:val="55"/>
          <w:lang w:val="id-ID"/>
        </w:rPr>
        <w:t xml:space="preserve">   </w:t>
      </w:r>
      <w:r w:rsidRPr="00813992">
        <w:rPr>
          <w:b/>
          <w:sz w:val="20"/>
          <w:lang w:val="id-ID"/>
        </w:rPr>
        <w:t>Menyertai</w:t>
      </w:r>
      <w:r w:rsidRPr="00813992">
        <w:rPr>
          <w:b/>
          <w:spacing w:val="-1"/>
          <w:sz w:val="20"/>
          <w:lang w:val="id-ID"/>
        </w:rPr>
        <w:t xml:space="preserve"> </w:t>
      </w:r>
      <w:r w:rsidRPr="00813992">
        <w:rPr>
          <w:b/>
          <w:sz w:val="20"/>
          <w:lang w:val="id-ID"/>
        </w:rPr>
        <w:t>Saudara</w:t>
      </w:r>
      <w:r w:rsidRPr="00813992">
        <w:rPr>
          <w:b/>
          <w:spacing w:val="-2"/>
          <w:sz w:val="20"/>
          <w:lang w:val="id-ID"/>
        </w:rPr>
        <w:t xml:space="preserve"> </w:t>
      </w:r>
      <w:r w:rsidRPr="00813992">
        <w:rPr>
          <w:b/>
          <w:spacing w:val="-4"/>
          <w:sz w:val="20"/>
          <w:lang w:val="id-ID"/>
        </w:rPr>
        <w:t>juga</w:t>
      </w:r>
    </w:p>
    <w:p w14:paraId="6296537D" w14:textId="77777777" w:rsidR="008B7CBB" w:rsidRPr="00813992" w:rsidRDefault="008B7CBB" w:rsidP="008B7CBB">
      <w:pPr>
        <w:pStyle w:val="TeksIsi"/>
        <w:rPr>
          <w:b/>
          <w:sz w:val="20"/>
          <w:lang w:val="id-ID"/>
        </w:rPr>
      </w:pPr>
    </w:p>
    <w:p w14:paraId="3C0DD8A6" w14:textId="77777777" w:rsidR="008B7CBB" w:rsidRPr="00813992" w:rsidRDefault="008B7CBB" w:rsidP="008B7CBB">
      <w:pPr>
        <w:tabs>
          <w:tab w:val="left" w:pos="5503"/>
        </w:tabs>
        <w:ind w:left="567" w:hanging="567"/>
        <w:jc w:val="both"/>
        <w:rPr>
          <w:i/>
          <w:lang w:val="id-ID"/>
        </w:rPr>
      </w:pPr>
      <w:r w:rsidRPr="00813992">
        <w:rPr>
          <w:b/>
          <w:lang w:val="id-ID"/>
        </w:rPr>
        <w:t>KATA</w:t>
      </w:r>
      <w:r w:rsidRPr="00813992">
        <w:rPr>
          <w:b/>
          <w:spacing w:val="-8"/>
          <w:lang w:val="id-ID"/>
        </w:rPr>
        <w:t xml:space="preserve"> </w:t>
      </w:r>
      <w:r w:rsidRPr="00813992">
        <w:rPr>
          <w:b/>
          <w:spacing w:val="-2"/>
          <w:lang w:val="id-ID"/>
        </w:rPr>
        <w:t>PEMBUKA</w:t>
      </w:r>
      <w:r w:rsidRPr="00813992">
        <w:rPr>
          <w:b/>
          <w:lang w:val="id-ID"/>
        </w:rPr>
        <w:tab/>
      </w:r>
      <w:r w:rsidRPr="00813992">
        <w:rPr>
          <w:i/>
          <w:spacing w:val="-2"/>
          <w:lang w:val="id-ID"/>
        </w:rPr>
        <w:t>(Duduk)</w:t>
      </w:r>
    </w:p>
    <w:p w14:paraId="483EA5B3" w14:textId="4A95E113" w:rsidR="008B7CBB" w:rsidRPr="00813992" w:rsidRDefault="008B7CBB" w:rsidP="008B7CBB">
      <w:pPr>
        <w:pStyle w:val="TeksIsi"/>
        <w:ind w:left="567" w:right="160" w:hanging="567"/>
        <w:rPr>
          <w:lang w:val="id-ID"/>
        </w:rPr>
      </w:pPr>
      <w:r w:rsidRPr="00813992">
        <w:rPr>
          <w:lang w:val="id-ID"/>
        </w:rPr>
        <w:t>M2:</w:t>
      </w:r>
      <w:r w:rsidRPr="00813992">
        <w:rPr>
          <w:spacing w:val="80"/>
          <w:lang w:val="id-ID"/>
        </w:rPr>
        <w:t xml:space="preserve"> </w:t>
      </w:r>
      <w:r w:rsidRPr="00813992">
        <w:rPr>
          <w:lang w:val="id-ID"/>
        </w:rPr>
        <w:t>Kehidupan</w:t>
      </w:r>
      <w:r w:rsidRPr="00813992">
        <w:rPr>
          <w:spacing w:val="-1"/>
          <w:lang w:val="id-ID"/>
        </w:rPr>
        <w:t xml:space="preserve"> </w:t>
      </w:r>
      <w:r w:rsidRPr="00813992">
        <w:rPr>
          <w:lang w:val="id-ID"/>
        </w:rPr>
        <w:t>yang</w:t>
      </w:r>
      <w:r w:rsidRPr="00813992">
        <w:rPr>
          <w:spacing w:val="-3"/>
          <w:lang w:val="id-ID"/>
        </w:rPr>
        <w:t xml:space="preserve"> </w:t>
      </w:r>
      <w:r w:rsidRPr="00813992">
        <w:rPr>
          <w:lang w:val="id-ID"/>
        </w:rPr>
        <w:t>kita</w:t>
      </w:r>
      <w:r w:rsidRPr="00813992">
        <w:rPr>
          <w:spacing w:val="-3"/>
          <w:lang w:val="id-ID"/>
        </w:rPr>
        <w:t xml:space="preserve"> </w:t>
      </w:r>
      <w:r w:rsidRPr="00813992">
        <w:rPr>
          <w:lang w:val="id-ID"/>
        </w:rPr>
        <w:t>jalani</w:t>
      </w:r>
      <w:r w:rsidRPr="00813992">
        <w:rPr>
          <w:spacing w:val="-1"/>
          <w:lang w:val="id-ID"/>
        </w:rPr>
        <w:t xml:space="preserve"> </w:t>
      </w:r>
      <w:r w:rsidR="00E513E0">
        <w:rPr>
          <w:spacing w:val="-1"/>
          <w:lang w:val="id-ID"/>
        </w:rPr>
        <w:t xml:space="preserve">di dunia ini adalah </w:t>
      </w:r>
      <w:r w:rsidRPr="00813992">
        <w:rPr>
          <w:lang w:val="id-ID"/>
        </w:rPr>
        <w:t>peziarahan</w:t>
      </w:r>
      <w:r w:rsidR="00E513E0">
        <w:rPr>
          <w:lang w:val="id-ID"/>
        </w:rPr>
        <w:t xml:space="preserve"> hidup bersama Allah dan sesama. Di sana</w:t>
      </w:r>
      <w:r w:rsidRPr="00813992">
        <w:rPr>
          <w:lang w:val="id-ID"/>
        </w:rPr>
        <w:t xml:space="preserve"> </w:t>
      </w:r>
      <w:r w:rsidR="00E513E0">
        <w:rPr>
          <w:lang w:val="id-ID"/>
        </w:rPr>
        <w:t xml:space="preserve">aneka </w:t>
      </w:r>
      <w:r w:rsidRPr="00813992">
        <w:rPr>
          <w:lang w:val="id-ID"/>
        </w:rPr>
        <w:t>ujian dan cobaan</w:t>
      </w:r>
      <w:r w:rsidR="00E513E0">
        <w:rPr>
          <w:lang w:val="id-ID"/>
        </w:rPr>
        <w:t>.</w:t>
      </w:r>
      <w:r w:rsidRPr="00813992">
        <w:rPr>
          <w:lang w:val="id-ID"/>
        </w:rPr>
        <w:t xml:space="preserve"> </w:t>
      </w:r>
      <w:r w:rsidR="00E513E0">
        <w:rPr>
          <w:lang w:val="id-ID"/>
        </w:rPr>
        <w:t>J</w:t>
      </w:r>
      <w:r w:rsidRPr="00813992">
        <w:rPr>
          <w:lang w:val="id-ID"/>
        </w:rPr>
        <w:t>atuh bangun dalam perjuangan hidup kita</w:t>
      </w:r>
      <w:r w:rsidR="00E513E0">
        <w:rPr>
          <w:lang w:val="id-ID"/>
        </w:rPr>
        <w:t xml:space="preserve"> hadapi</w:t>
      </w:r>
      <w:r w:rsidRPr="00813992">
        <w:rPr>
          <w:lang w:val="id-ID"/>
        </w:rPr>
        <w:t>. Teladan sang Kristus menuntun kita untuk bertahan dalam</w:t>
      </w:r>
      <w:r w:rsidRPr="00813992">
        <w:rPr>
          <w:spacing w:val="69"/>
          <w:w w:val="150"/>
          <w:lang w:val="id-ID"/>
        </w:rPr>
        <w:t xml:space="preserve"> </w:t>
      </w:r>
      <w:r w:rsidRPr="00813992">
        <w:rPr>
          <w:lang w:val="id-ID"/>
        </w:rPr>
        <w:t>menghadapi</w:t>
      </w:r>
      <w:r w:rsidRPr="00813992">
        <w:rPr>
          <w:spacing w:val="69"/>
          <w:w w:val="150"/>
          <w:lang w:val="id-ID"/>
        </w:rPr>
        <w:t xml:space="preserve"> </w:t>
      </w:r>
      <w:r w:rsidRPr="00813992">
        <w:rPr>
          <w:lang w:val="id-ID"/>
        </w:rPr>
        <w:t>aneka</w:t>
      </w:r>
      <w:r w:rsidRPr="00813992">
        <w:rPr>
          <w:spacing w:val="67"/>
          <w:w w:val="150"/>
          <w:lang w:val="id-ID"/>
        </w:rPr>
        <w:t xml:space="preserve"> </w:t>
      </w:r>
      <w:r w:rsidRPr="00813992">
        <w:rPr>
          <w:lang w:val="id-ID"/>
        </w:rPr>
        <w:t>macam</w:t>
      </w:r>
      <w:r w:rsidRPr="00813992">
        <w:rPr>
          <w:spacing w:val="70"/>
          <w:w w:val="150"/>
          <w:lang w:val="id-ID"/>
        </w:rPr>
        <w:t xml:space="preserve"> </w:t>
      </w:r>
      <w:r w:rsidRPr="00813992">
        <w:rPr>
          <w:spacing w:val="-2"/>
          <w:lang w:val="id-ID"/>
        </w:rPr>
        <w:t>godaan</w:t>
      </w:r>
      <w:r w:rsidRPr="00813992">
        <w:rPr>
          <w:lang w:val="id-ID"/>
        </w:rPr>
        <w:t xml:space="preserve">. </w:t>
      </w:r>
      <w:r w:rsidR="00E513E0">
        <w:rPr>
          <w:lang w:val="id-ID"/>
        </w:rPr>
        <w:t xml:space="preserve">Sang </w:t>
      </w:r>
      <w:r w:rsidRPr="00813992">
        <w:rPr>
          <w:lang w:val="id-ID"/>
        </w:rPr>
        <w:t>Kristus menuntu</w:t>
      </w:r>
      <w:r w:rsidR="00E513E0">
        <w:rPr>
          <w:lang w:val="id-ID"/>
        </w:rPr>
        <w:t>n</w:t>
      </w:r>
      <w:r w:rsidRPr="00813992">
        <w:rPr>
          <w:lang w:val="id-ID"/>
        </w:rPr>
        <w:t xml:space="preserve"> kita</w:t>
      </w:r>
      <w:r w:rsidRPr="00813992">
        <w:rPr>
          <w:spacing w:val="40"/>
          <w:lang w:val="id-ID"/>
        </w:rPr>
        <w:t xml:space="preserve"> </w:t>
      </w:r>
      <w:r w:rsidRPr="00813992">
        <w:rPr>
          <w:lang w:val="id-ID"/>
        </w:rPr>
        <w:t>berjalan menghadapi setiap ujian kehidupan yang</w:t>
      </w:r>
      <w:r w:rsidRPr="00813992">
        <w:rPr>
          <w:spacing w:val="40"/>
          <w:lang w:val="id-ID"/>
        </w:rPr>
        <w:t xml:space="preserve"> </w:t>
      </w:r>
      <w:r w:rsidRPr="00813992">
        <w:rPr>
          <w:lang w:val="id-ID"/>
        </w:rPr>
        <w:t xml:space="preserve">terjadi. Allah </w:t>
      </w:r>
      <w:r w:rsidR="00E513E0">
        <w:rPr>
          <w:lang w:val="id-ID"/>
        </w:rPr>
        <w:t>S</w:t>
      </w:r>
      <w:r w:rsidRPr="00813992">
        <w:rPr>
          <w:lang w:val="id-ID"/>
        </w:rPr>
        <w:t xml:space="preserve">ang </w:t>
      </w:r>
      <w:r w:rsidR="00E513E0">
        <w:rPr>
          <w:lang w:val="id-ID"/>
        </w:rPr>
        <w:t>P</w:t>
      </w:r>
      <w:r w:rsidRPr="00813992">
        <w:rPr>
          <w:lang w:val="id-ID"/>
        </w:rPr>
        <w:t>emberi hidup senantiasa mengingatkan kita</w:t>
      </w:r>
      <w:r w:rsidRPr="00813992">
        <w:rPr>
          <w:spacing w:val="-1"/>
          <w:lang w:val="id-ID"/>
        </w:rPr>
        <w:t xml:space="preserve"> </w:t>
      </w:r>
      <w:r w:rsidRPr="00813992">
        <w:rPr>
          <w:lang w:val="id-ID"/>
        </w:rPr>
        <w:t>untuk selalu</w:t>
      </w:r>
      <w:r w:rsidRPr="00813992">
        <w:rPr>
          <w:spacing w:val="-1"/>
          <w:lang w:val="id-ID"/>
        </w:rPr>
        <w:t xml:space="preserve"> </w:t>
      </w:r>
      <w:r w:rsidRPr="00813992">
        <w:rPr>
          <w:lang w:val="id-ID"/>
        </w:rPr>
        <w:t>mengingat</w:t>
      </w:r>
      <w:r w:rsidRPr="00813992">
        <w:rPr>
          <w:spacing w:val="-1"/>
          <w:lang w:val="id-ID"/>
        </w:rPr>
        <w:t xml:space="preserve"> </w:t>
      </w:r>
      <w:r w:rsidRPr="00813992">
        <w:rPr>
          <w:lang w:val="id-ID"/>
        </w:rPr>
        <w:t>cinta</w:t>
      </w:r>
      <w:r w:rsidRPr="00813992">
        <w:rPr>
          <w:spacing w:val="-1"/>
          <w:lang w:val="id-ID"/>
        </w:rPr>
        <w:t xml:space="preserve"> </w:t>
      </w:r>
      <w:r w:rsidRPr="00813992">
        <w:rPr>
          <w:lang w:val="id-ID"/>
        </w:rPr>
        <w:t>kasih</w:t>
      </w:r>
      <w:r w:rsidR="00E513E0">
        <w:rPr>
          <w:lang w:val="id-ID"/>
        </w:rPr>
        <w:t>-</w:t>
      </w:r>
      <w:r w:rsidRPr="00813992">
        <w:rPr>
          <w:lang w:val="id-ID"/>
        </w:rPr>
        <w:t xml:space="preserve">Nya yang tercurah dalam kehidupan kita. Menjadi percaya akan </w:t>
      </w:r>
      <w:r w:rsidRPr="00813992">
        <w:rPr>
          <w:lang w:val="id-ID"/>
        </w:rPr>
        <w:lastRenderedPageBreak/>
        <w:t>cinta</w:t>
      </w:r>
      <w:r w:rsidR="00E513E0">
        <w:rPr>
          <w:lang w:val="id-ID"/>
        </w:rPr>
        <w:t>-</w:t>
      </w:r>
      <w:r w:rsidRPr="00813992">
        <w:rPr>
          <w:lang w:val="id-ID"/>
        </w:rPr>
        <w:t>Nya yang tak terbatas membuat kita bisa terus berjuang.</w:t>
      </w:r>
      <w:r w:rsidR="002F42E3">
        <w:rPr>
          <w:lang w:val="id-ID"/>
        </w:rPr>
        <w:t xml:space="preserve"> </w:t>
      </w:r>
      <w:r w:rsidRPr="00813992">
        <w:rPr>
          <w:lang w:val="id-ID"/>
        </w:rPr>
        <w:t>Tak</w:t>
      </w:r>
      <w:r w:rsidRPr="00813992">
        <w:rPr>
          <w:spacing w:val="40"/>
          <w:lang w:val="id-ID"/>
        </w:rPr>
        <w:t xml:space="preserve"> </w:t>
      </w:r>
      <w:r w:rsidRPr="00813992">
        <w:rPr>
          <w:lang w:val="id-ID"/>
        </w:rPr>
        <w:t>berkesudahan kasih dan setia Tuhan atas hidup kita. Tuhanlah yang menjaga dan merawat kita. Tuhanlah yang menyediakan apa yang kita butuhkan. Bila kita merasa aman dan tenteram, itu semua</w:t>
      </w:r>
      <w:r w:rsidRPr="00813992">
        <w:rPr>
          <w:spacing w:val="40"/>
          <w:lang w:val="id-ID"/>
        </w:rPr>
        <w:t xml:space="preserve"> </w:t>
      </w:r>
      <w:r w:rsidRPr="00813992">
        <w:rPr>
          <w:lang w:val="id-ID"/>
        </w:rPr>
        <w:t>karena Tuhan selalu</w:t>
      </w:r>
      <w:r w:rsidRPr="00813992">
        <w:rPr>
          <w:spacing w:val="-3"/>
          <w:lang w:val="id-ID"/>
        </w:rPr>
        <w:t xml:space="preserve"> </w:t>
      </w:r>
      <w:r w:rsidRPr="00813992">
        <w:rPr>
          <w:lang w:val="id-ID"/>
        </w:rPr>
        <w:t>beserta kita.</w:t>
      </w:r>
      <w:r w:rsidRPr="00813992">
        <w:rPr>
          <w:spacing w:val="-2"/>
          <w:lang w:val="id-ID"/>
        </w:rPr>
        <w:t xml:space="preserve"> </w:t>
      </w:r>
      <w:r w:rsidRPr="00813992">
        <w:rPr>
          <w:lang w:val="id-ID"/>
        </w:rPr>
        <w:t>Kesetiaan</w:t>
      </w:r>
      <w:r w:rsidRPr="00813992">
        <w:rPr>
          <w:spacing w:val="-2"/>
          <w:lang w:val="id-ID"/>
        </w:rPr>
        <w:t xml:space="preserve"> </w:t>
      </w:r>
      <w:r w:rsidRPr="00813992">
        <w:rPr>
          <w:lang w:val="id-ID"/>
        </w:rPr>
        <w:t>Tuhan terhadap umat-Nya memulihkan, menyembuhkan dan memberikan</w:t>
      </w:r>
      <w:r w:rsidRPr="00813992">
        <w:rPr>
          <w:spacing w:val="-1"/>
          <w:lang w:val="id-ID"/>
        </w:rPr>
        <w:t xml:space="preserve"> </w:t>
      </w:r>
      <w:r w:rsidR="002F42E3">
        <w:rPr>
          <w:spacing w:val="-1"/>
          <w:lang w:val="id-ID"/>
        </w:rPr>
        <w:t>peng</w:t>
      </w:r>
      <w:r w:rsidRPr="00813992">
        <w:rPr>
          <w:lang w:val="id-ID"/>
        </w:rPr>
        <w:t>harapan</w:t>
      </w:r>
      <w:r w:rsidRPr="00813992">
        <w:rPr>
          <w:spacing w:val="-1"/>
          <w:lang w:val="id-ID"/>
        </w:rPr>
        <w:t xml:space="preserve"> </w:t>
      </w:r>
      <w:r w:rsidRPr="00813992">
        <w:rPr>
          <w:lang w:val="id-ID"/>
        </w:rPr>
        <w:t>bagi setiap</w:t>
      </w:r>
      <w:r w:rsidRPr="00813992">
        <w:rPr>
          <w:spacing w:val="-2"/>
          <w:lang w:val="id-ID"/>
        </w:rPr>
        <w:t xml:space="preserve"> </w:t>
      </w:r>
      <w:r w:rsidRPr="00813992">
        <w:rPr>
          <w:lang w:val="id-ID"/>
        </w:rPr>
        <w:t>orang</w:t>
      </w:r>
      <w:r w:rsidRPr="00813992">
        <w:rPr>
          <w:spacing w:val="-3"/>
          <w:lang w:val="id-ID"/>
        </w:rPr>
        <w:t xml:space="preserve"> </w:t>
      </w:r>
      <w:r w:rsidRPr="00813992">
        <w:rPr>
          <w:lang w:val="id-ID"/>
        </w:rPr>
        <w:t>yang</w:t>
      </w:r>
      <w:r w:rsidRPr="00813992">
        <w:rPr>
          <w:spacing w:val="-3"/>
          <w:lang w:val="id-ID"/>
        </w:rPr>
        <w:t xml:space="preserve"> </w:t>
      </w:r>
      <w:r w:rsidRPr="00813992">
        <w:rPr>
          <w:lang w:val="id-ID"/>
        </w:rPr>
        <w:t>percaya</w:t>
      </w:r>
      <w:r w:rsidRPr="00813992">
        <w:rPr>
          <w:spacing w:val="-2"/>
          <w:lang w:val="id-ID"/>
        </w:rPr>
        <w:t xml:space="preserve"> </w:t>
      </w:r>
      <w:r w:rsidRPr="00813992">
        <w:rPr>
          <w:lang w:val="id-ID"/>
        </w:rPr>
        <w:t>serta bersandar kepada-Nya.</w:t>
      </w:r>
    </w:p>
    <w:p w14:paraId="6F3749CB" w14:textId="77777777" w:rsidR="008B7CBB" w:rsidRPr="00813992" w:rsidRDefault="008B7CBB" w:rsidP="008B7CBB">
      <w:pPr>
        <w:tabs>
          <w:tab w:val="left" w:pos="680"/>
        </w:tabs>
        <w:ind w:left="567" w:hanging="567"/>
        <w:jc w:val="both"/>
        <w:rPr>
          <w:b/>
          <w:lang w:val="id-ID"/>
        </w:rPr>
      </w:pPr>
      <w:r w:rsidRPr="00813992">
        <w:rPr>
          <w:spacing w:val="-5"/>
          <w:lang w:val="id-ID"/>
        </w:rPr>
        <w:t>U:</w:t>
      </w:r>
      <w:r w:rsidRPr="00813992">
        <w:rPr>
          <w:lang w:val="id-ID"/>
        </w:rPr>
        <w:tab/>
      </w:r>
      <w:r w:rsidRPr="00813992">
        <w:rPr>
          <w:b/>
          <w:lang w:val="id-ID"/>
        </w:rPr>
        <w:t>(menyanyikan</w:t>
      </w:r>
      <w:r w:rsidRPr="00813992">
        <w:rPr>
          <w:b/>
          <w:spacing w:val="-6"/>
          <w:lang w:val="id-ID"/>
        </w:rPr>
        <w:t xml:space="preserve"> </w:t>
      </w:r>
      <w:r w:rsidRPr="00813992">
        <w:rPr>
          <w:b/>
          <w:lang w:val="id-ID"/>
        </w:rPr>
        <w:t>KJ</w:t>
      </w:r>
      <w:r w:rsidRPr="00813992">
        <w:rPr>
          <w:b/>
          <w:spacing w:val="-1"/>
          <w:lang w:val="id-ID"/>
        </w:rPr>
        <w:t xml:space="preserve"> </w:t>
      </w:r>
      <w:r w:rsidRPr="00813992">
        <w:rPr>
          <w:b/>
          <w:lang w:val="id-ID"/>
        </w:rPr>
        <w:t>17:1-</w:t>
      </w:r>
      <w:r w:rsidRPr="00813992">
        <w:rPr>
          <w:b/>
          <w:spacing w:val="-5"/>
          <w:lang w:val="id-ID"/>
        </w:rPr>
        <w:t>3)</w:t>
      </w:r>
    </w:p>
    <w:p w14:paraId="3716E509" w14:textId="77777777" w:rsidR="008B7CBB" w:rsidRPr="00813992" w:rsidRDefault="008B7CBB" w:rsidP="004337D5">
      <w:pPr>
        <w:pStyle w:val="Judul1"/>
        <w:ind w:left="567"/>
        <w:rPr>
          <w:b w:val="0"/>
          <w:bCs w:val="0"/>
          <w:lang w:val="id-ID"/>
        </w:rPr>
      </w:pPr>
      <w:r w:rsidRPr="00813992">
        <w:rPr>
          <w:b w:val="0"/>
          <w:bCs w:val="0"/>
          <w:lang w:val="id-ID"/>
        </w:rPr>
        <w:t>KJ</w:t>
      </w:r>
      <w:r w:rsidRPr="00813992">
        <w:rPr>
          <w:b w:val="0"/>
          <w:bCs w:val="0"/>
          <w:spacing w:val="-5"/>
          <w:lang w:val="id-ID"/>
        </w:rPr>
        <w:t xml:space="preserve"> </w:t>
      </w:r>
      <w:r w:rsidRPr="00813992">
        <w:rPr>
          <w:b w:val="0"/>
          <w:bCs w:val="0"/>
          <w:lang w:val="id-ID"/>
        </w:rPr>
        <w:t>17:1-3“TUHAN</w:t>
      </w:r>
      <w:r w:rsidRPr="00813992">
        <w:rPr>
          <w:b w:val="0"/>
          <w:bCs w:val="0"/>
          <w:spacing w:val="-3"/>
          <w:lang w:val="id-ID"/>
        </w:rPr>
        <w:t xml:space="preserve"> </w:t>
      </w:r>
      <w:r w:rsidRPr="00813992">
        <w:rPr>
          <w:b w:val="0"/>
          <w:bCs w:val="0"/>
          <w:lang w:val="id-ID"/>
        </w:rPr>
        <w:t>ALLAH</w:t>
      </w:r>
      <w:r w:rsidRPr="00813992">
        <w:rPr>
          <w:b w:val="0"/>
          <w:bCs w:val="0"/>
          <w:spacing w:val="-4"/>
          <w:lang w:val="id-ID"/>
        </w:rPr>
        <w:t xml:space="preserve"> </w:t>
      </w:r>
      <w:r w:rsidRPr="00813992">
        <w:rPr>
          <w:b w:val="0"/>
          <w:bCs w:val="0"/>
          <w:spacing w:val="-2"/>
          <w:lang w:val="id-ID"/>
        </w:rPr>
        <w:t>HADIR”</w:t>
      </w:r>
    </w:p>
    <w:p w14:paraId="4AB5C7D8" w14:textId="441E161A" w:rsidR="00F00215" w:rsidRPr="00813992" w:rsidRDefault="008B7CBB" w:rsidP="008B7CBB">
      <w:pPr>
        <w:pStyle w:val="DaftarParagraf"/>
        <w:numPr>
          <w:ilvl w:val="0"/>
          <w:numId w:val="21"/>
        </w:numPr>
        <w:ind w:left="851" w:right="159" w:hanging="284"/>
        <w:jc w:val="both"/>
        <w:rPr>
          <w:lang w:val="id-ID"/>
        </w:rPr>
      </w:pPr>
      <w:r w:rsidRPr="00813992">
        <w:rPr>
          <w:lang w:val="id-ID"/>
        </w:rPr>
        <w:t>Tuhan</w:t>
      </w:r>
      <w:r w:rsidRPr="00813992">
        <w:rPr>
          <w:spacing w:val="40"/>
          <w:lang w:val="id-ID"/>
        </w:rPr>
        <w:t xml:space="preserve"> </w:t>
      </w:r>
      <w:r w:rsidR="002F42E3">
        <w:rPr>
          <w:lang w:val="id-ID"/>
        </w:rPr>
        <w:t>A</w:t>
      </w:r>
      <w:r w:rsidRPr="00813992">
        <w:rPr>
          <w:lang w:val="id-ID"/>
        </w:rPr>
        <w:t>llah</w:t>
      </w:r>
      <w:r w:rsidRPr="00813992">
        <w:rPr>
          <w:spacing w:val="40"/>
          <w:lang w:val="id-ID"/>
        </w:rPr>
        <w:t xml:space="preserve"> </w:t>
      </w:r>
      <w:r w:rsidRPr="00813992">
        <w:rPr>
          <w:lang w:val="id-ID"/>
        </w:rPr>
        <w:t>hadir</w:t>
      </w:r>
      <w:r w:rsidRPr="00813992">
        <w:rPr>
          <w:spacing w:val="40"/>
          <w:lang w:val="id-ID"/>
        </w:rPr>
        <w:t xml:space="preserve"> </w:t>
      </w:r>
      <w:r w:rsidRPr="00813992">
        <w:rPr>
          <w:lang w:val="id-ID"/>
        </w:rPr>
        <w:t>pada</w:t>
      </w:r>
      <w:r w:rsidRPr="00813992">
        <w:rPr>
          <w:spacing w:val="40"/>
          <w:lang w:val="id-ID"/>
        </w:rPr>
        <w:t xml:space="preserve"> </w:t>
      </w:r>
      <w:r w:rsidRPr="00813992">
        <w:rPr>
          <w:lang w:val="id-ID"/>
        </w:rPr>
        <w:t>saat</w:t>
      </w:r>
      <w:r w:rsidRPr="00813992">
        <w:rPr>
          <w:spacing w:val="40"/>
          <w:lang w:val="id-ID"/>
        </w:rPr>
        <w:t xml:space="preserve"> </w:t>
      </w:r>
      <w:r w:rsidRPr="00813992">
        <w:rPr>
          <w:lang w:val="id-ID"/>
        </w:rPr>
        <w:t>ini,</w:t>
      </w:r>
      <w:r w:rsidRPr="00813992">
        <w:rPr>
          <w:spacing w:val="40"/>
          <w:lang w:val="id-ID"/>
        </w:rPr>
        <w:t xml:space="preserve"> </w:t>
      </w:r>
    </w:p>
    <w:p w14:paraId="045D6084" w14:textId="5142BC29" w:rsidR="008B7CBB" w:rsidRPr="00813992" w:rsidRDefault="008B7CBB" w:rsidP="00F00215">
      <w:pPr>
        <w:pStyle w:val="DaftarParagraf"/>
        <w:ind w:left="851" w:right="159" w:firstLine="0"/>
        <w:rPr>
          <w:lang w:val="id-ID"/>
        </w:rPr>
      </w:pPr>
      <w:r w:rsidRPr="00813992">
        <w:rPr>
          <w:lang w:val="id-ID"/>
        </w:rPr>
        <w:t>hai</w:t>
      </w:r>
      <w:r w:rsidRPr="00813992">
        <w:rPr>
          <w:spacing w:val="40"/>
          <w:lang w:val="id-ID"/>
        </w:rPr>
        <w:t xml:space="preserve"> </w:t>
      </w:r>
      <w:r w:rsidRPr="00813992">
        <w:rPr>
          <w:lang w:val="id-ID"/>
        </w:rPr>
        <w:t>sembah</w:t>
      </w:r>
      <w:r w:rsidRPr="00813992">
        <w:rPr>
          <w:spacing w:val="40"/>
          <w:lang w:val="id-ID"/>
        </w:rPr>
        <w:t xml:space="preserve"> </w:t>
      </w:r>
      <w:r w:rsidRPr="00813992">
        <w:rPr>
          <w:lang w:val="id-ID"/>
        </w:rPr>
        <w:t xml:space="preserve">sujud </w:t>
      </w:r>
      <w:r w:rsidRPr="00813992">
        <w:rPr>
          <w:spacing w:val="-2"/>
          <w:lang w:val="id-ID"/>
        </w:rPr>
        <w:t>di</w:t>
      </w:r>
      <w:r w:rsidR="002F42E3">
        <w:rPr>
          <w:spacing w:val="-2"/>
          <w:lang w:val="id-ID"/>
        </w:rPr>
        <w:t xml:space="preserve"> </w:t>
      </w:r>
      <w:r w:rsidRPr="00813992">
        <w:rPr>
          <w:spacing w:val="-2"/>
          <w:lang w:val="id-ID"/>
        </w:rPr>
        <w:t>sini,</w:t>
      </w:r>
    </w:p>
    <w:p w14:paraId="06240341" w14:textId="77777777" w:rsidR="00F00215" w:rsidRPr="00813992" w:rsidRDefault="008B7CBB" w:rsidP="008B7CBB">
      <w:pPr>
        <w:pStyle w:val="TeksIsi"/>
        <w:ind w:left="851" w:right="158"/>
        <w:rPr>
          <w:spacing w:val="40"/>
          <w:lang w:val="id-ID"/>
        </w:rPr>
      </w:pPr>
      <w:r w:rsidRPr="00813992">
        <w:rPr>
          <w:lang w:val="id-ID"/>
        </w:rPr>
        <w:t>Diam</w:t>
      </w:r>
      <w:r w:rsidRPr="00813992">
        <w:rPr>
          <w:spacing w:val="40"/>
          <w:lang w:val="id-ID"/>
        </w:rPr>
        <w:t xml:space="preserve"> </w:t>
      </w:r>
      <w:r w:rsidRPr="00813992">
        <w:rPr>
          <w:lang w:val="id-ID"/>
        </w:rPr>
        <w:t>dengan</w:t>
      </w:r>
      <w:r w:rsidRPr="00813992">
        <w:rPr>
          <w:spacing w:val="40"/>
          <w:lang w:val="id-ID"/>
        </w:rPr>
        <w:t xml:space="preserve"> </w:t>
      </w:r>
      <w:r w:rsidRPr="00813992">
        <w:rPr>
          <w:lang w:val="id-ID"/>
        </w:rPr>
        <w:t>hormat,</w:t>
      </w:r>
      <w:r w:rsidRPr="00813992">
        <w:rPr>
          <w:spacing w:val="40"/>
          <w:lang w:val="id-ID"/>
        </w:rPr>
        <w:t xml:space="preserve"> </w:t>
      </w:r>
      <w:r w:rsidRPr="00813992">
        <w:rPr>
          <w:lang w:val="id-ID"/>
        </w:rPr>
        <w:t>tubuh</w:t>
      </w:r>
      <w:r w:rsidRPr="00813992">
        <w:rPr>
          <w:spacing w:val="40"/>
          <w:lang w:val="id-ID"/>
        </w:rPr>
        <w:t xml:space="preserve"> </w:t>
      </w:r>
      <w:r w:rsidRPr="00813992">
        <w:rPr>
          <w:lang w:val="id-ID"/>
        </w:rPr>
        <w:t>serta</w:t>
      </w:r>
      <w:r w:rsidRPr="00813992">
        <w:rPr>
          <w:spacing w:val="40"/>
          <w:lang w:val="id-ID"/>
        </w:rPr>
        <w:t xml:space="preserve"> </w:t>
      </w:r>
      <w:r w:rsidRPr="00813992">
        <w:rPr>
          <w:lang w:val="id-ID"/>
        </w:rPr>
        <w:t>jiwa,</w:t>
      </w:r>
      <w:r w:rsidRPr="00813992">
        <w:rPr>
          <w:spacing w:val="40"/>
          <w:lang w:val="id-ID"/>
        </w:rPr>
        <w:t xml:space="preserve"> </w:t>
      </w:r>
    </w:p>
    <w:p w14:paraId="0D4C5E0E" w14:textId="3AC08110" w:rsidR="008B7CBB" w:rsidRPr="00813992" w:rsidRDefault="008B7CBB" w:rsidP="008B7CBB">
      <w:pPr>
        <w:pStyle w:val="TeksIsi"/>
        <w:ind w:left="851" w:right="158"/>
        <w:rPr>
          <w:lang w:val="id-ID"/>
        </w:rPr>
      </w:pPr>
      <w:r w:rsidRPr="00813992">
        <w:rPr>
          <w:lang w:val="id-ID"/>
        </w:rPr>
        <w:t>tunduklah menghadap Dia.</w:t>
      </w:r>
    </w:p>
    <w:p w14:paraId="45C0F81B" w14:textId="08394D23" w:rsidR="008B7CBB" w:rsidRPr="00813992" w:rsidRDefault="00F00215" w:rsidP="008B7CBB">
      <w:pPr>
        <w:pStyle w:val="TeksIsi"/>
        <w:tabs>
          <w:tab w:val="left" w:pos="2220"/>
          <w:tab w:val="left" w:pos="3504"/>
          <w:tab w:val="left" w:pos="4533"/>
          <w:tab w:val="left" w:pos="5757"/>
        </w:tabs>
        <w:ind w:left="851" w:right="156" w:hanging="284"/>
        <w:rPr>
          <w:lang w:val="id-ID"/>
        </w:rPr>
      </w:pPr>
      <w:r w:rsidRPr="00813992">
        <w:rPr>
          <w:spacing w:val="-2"/>
          <w:lang w:val="id-ID"/>
        </w:rPr>
        <w:tab/>
      </w:r>
      <w:r w:rsidR="008B7CBB" w:rsidRPr="00813992">
        <w:rPr>
          <w:spacing w:val="-2"/>
          <w:lang w:val="id-ID"/>
        </w:rPr>
        <w:t>Marilah</w:t>
      </w:r>
      <w:r w:rsidRPr="00813992">
        <w:rPr>
          <w:lang w:val="id-ID"/>
        </w:rPr>
        <w:t xml:space="preserve"> </w:t>
      </w:r>
      <w:r w:rsidR="008B7CBB" w:rsidRPr="00813992">
        <w:rPr>
          <w:spacing w:val="-2"/>
          <w:lang w:val="id-ID"/>
        </w:rPr>
        <w:t>umat</w:t>
      </w:r>
      <w:r w:rsidR="002F42E3">
        <w:rPr>
          <w:spacing w:val="-2"/>
          <w:lang w:val="id-ID"/>
        </w:rPr>
        <w:t>-</w:t>
      </w:r>
      <w:r w:rsidR="008B7CBB" w:rsidRPr="00813992">
        <w:rPr>
          <w:spacing w:val="-2"/>
          <w:lang w:val="id-ID"/>
        </w:rPr>
        <w:t>Nya,</w:t>
      </w:r>
      <w:r w:rsidRPr="00813992">
        <w:rPr>
          <w:lang w:val="id-ID"/>
        </w:rPr>
        <w:t xml:space="preserve"> </w:t>
      </w:r>
      <w:r w:rsidR="008B7CBB" w:rsidRPr="00813992">
        <w:rPr>
          <w:spacing w:val="-2"/>
          <w:lang w:val="id-ID"/>
        </w:rPr>
        <w:t>hatimu</w:t>
      </w:r>
      <w:r w:rsidRPr="00813992">
        <w:rPr>
          <w:lang w:val="id-ID"/>
        </w:rPr>
        <w:t xml:space="preserve"> </w:t>
      </w:r>
      <w:r w:rsidR="008B7CBB" w:rsidRPr="00813992">
        <w:rPr>
          <w:spacing w:val="-2"/>
          <w:lang w:val="id-ID"/>
        </w:rPr>
        <w:t>serahkan</w:t>
      </w:r>
      <w:r w:rsidRPr="00813992">
        <w:rPr>
          <w:lang w:val="id-ID"/>
        </w:rPr>
        <w:t xml:space="preserve"> </w:t>
      </w:r>
      <w:r w:rsidR="008B7CBB" w:rsidRPr="00813992">
        <w:rPr>
          <w:spacing w:val="-2"/>
          <w:lang w:val="id-ID"/>
        </w:rPr>
        <w:t>dalam kerendahan</w:t>
      </w:r>
    </w:p>
    <w:p w14:paraId="3FAC21C4" w14:textId="4E0E42FC" w:rsidR="00F00215" w:rsidRPr="00813992" w:rsidRDefault="008B7CBB" w:rsidP="008B7CBB">
      <w:pPr>
        <w:pStyle w:val="DaftarParagraf"/>
        <w:numPr>
          <w:ilvl w:val="0"/>
          <w:numId w:val="21"/>
        </w:numPr>
        <w:ind w:left="851" w:right="160" w:hanging="284"/>
        <w:jc w:val="both"/>
        <w:rPr>
          <w:lang w:val="id-ID"/>
        </w:rPr>
      </w:pPr>
      <w:r w:rsidRPr="00813992">
        <w:rPr>
          <w:lang w:val="id-ID"/>
        </w:rPr>
        <w:t>Tuhan</w:t>
      </w:r>
      <w:r w:rsidRPr="00813992">
        <w:rPr>
          <w:spacing w:val="40"/>
          <w:lang w:val="id-ID"/>
        </w:rPr>
        <w:t xml:space="preserve"> </w:t>
      </w:r>
      <w:r w:rsidR="002F42E3">
        <w:rPr>
          <w:lang w:val="id-ID"/>
        </w:rPr>
        <w:t>A</w:t>
      </w:r>
      <w:r w:rsidRPr="00813992">
        <w:rPr>
          <w:lang w:val="id-ID"/>
        </w:rPr>
        <w:t>llah</w:t>
      </w:r>
      <w:r w:rsidRPr="00813992">
        <w:rPr>
          <w:spacing w:val="40"/>
          <w:lang w:val="id-ID"/>
        </w:rPr>
        <w:t xml:space="preserve"> </w:t>
      </w:r>
      <w:r w:rsidRPr="00813992">
        <w:rPr>
          <w:lang w:val="id-ID"/>
        </w:rPr>
        <w:t>hadir</w:t>
      </w:r>
      <w:r w:rsidRPr="00813992">
        <w:rPr>
          <w:spacing w:val="40"/>
          <w:lang w:val="id-ID"/>
        </w:rPr>
        <w:t xml:space="preserve"> </w:t>
      </w:r>
      <w:r w:rsidRPr="00813992">
        <w:rPr>
          <w:lang w:val="id-ID"/>
        </w:rPr>
        <w:t>Yang</w:t>
      </w:r>
      <w:r w:rsidRPr="00813992">
        <w:rPr>
          <w:spacing w:val="40"/>
          <w:lang w:val="id-ID"/>
        </w:rPr>
        <w:t xml:space="preserve"> </w:t>
      </w:r>
      <w:r w:rsidRPr="00813992">
        <w:rPr>
          <w:lang w:val="id-ID"/>
        </w:rPr>
        <w:t>dimuliakan,</w:t>
      </w:r>
      <w:r w:rsidRPr="00813992">
        <w:rPr>
          <w:spacing w:val="40"/>
          <w:lang w:val="id-ID"/>
        </w:rPr>
        <w:t xml:space="preserve"> </w:t>
      </w:r>
    </w:p>
    <w:p w14:paraId="16FB066B" w14:textId="0C68198D" w:rsidR="008B7CBB" w:rsidRPr="00813992" w:rsidRDefault="008B7CBB" w:rsidP="00F00215">
      <w:pPr>
        <w:pStyle w:val="DaftarParagraf"/>
        <w:ind w:left="851" w:right="160" w:firstLine="0"/>
        <w:rPr>
          <w:lang w:val="id-ID"/>
        </w:rPr>
      </w:pPr>
      <w:r w:rsidRPr="00813992">
        <w:rPr>
          <w:lang w:val="id-ID"/>
        </w:rPr>
        <w:t>dalam</w:t>
      </w:r>
      <w:r w:rsidRPr="00813992">
        <w:rPr>
          <w:spacing w:val="40"/>
          <w:lang w:val="id-ID"/>
        </w:rPr>
        <w:t xml:space="preserve"> </w:t>
      </w:r>
      <w:r w:rsidRPr="00813992">
        <w:rPr>
          <w:lang w:val="id-ID"/>
        </w:rPr>
        <w:t>s</w:t>
      </w:r>
      <w:r w:rsidR="002F42E3">
        <w:rPr>
          <w:lang w:val="id-ID"/>
        </w:rPr>
        <w:t>o</w:t>
      </w:r>
      <w:r w:rsidRPr="00813992">
        <w:rPr>
          <w:lang w:val="id-ID"/>
        </w:rPr>
        <w:t>rga</w:t>
      </w:r>
      <w:r w:rsidRPr="00813992">
        <w:rPr>
          <w:spacing w:val="40"/>
          <w:lang w:val="id-ID"/>
        </w:rPr>
        <w:t xml:space="preserve"> </w:t>
      </w:r>
      <w:r w:rsidRPr="00813992">
        <w:rPr>
          <w:lang w:val="id-ID"/>
        </w:rPr>
        <w:t>siang malam</w:t>
      </w:r>
    </w:p>
    <w:p w14:paraId="6BF9FCB9" w14:textId="77777777" w:rsidR="00F00215" w:rsidRPr="00813992" w:rsidRDefault="008B7CBB" w:rsidP="00F00215">
      <w:pPr>
        <w:pStyle w:val="TeksIsi"/>
        <w:ind w:left="851" w:right="158"/>
        <w:rPr>
          <w:spacing w:val="29"/>
          <w:lang w:val="id-ID"/>
        </w:rPr>
      </w:pPr>
      <w:r w:rsidRPr="00813992">
        <w:rPr>
          <w:lang w:val="id-ID"/>
        </w:rPr>
        <w:t>Suci,</w:t>
      </w:r>
      <w:r w:rsidRPr="00813992">
        <w:rPr>
          <w:spacing w:val="31"/>
          <w:lang w:val="id-ID"/>
        </w:rPr>
        <w:t xml:space="preserve"> </w:t>
      </w:r>
      <w:r w:rsidRPr="00813992">
        <w:rPr>
          <w:lang w:val="id-ID"/>
        </w:rPr>
        <w:t>suci,</w:t>
      </w:r>
      <w:r w:rsidRPr="00813992">
        <w:rPr>
          <w:spacing w:val="30"/>
          <w:lang w:val="id-ID"/>
        </w:rPr>
        <w:t xml:space="preserve"> </w:t>
      </w:r>
      <w:r w:rsidRPr="00813992">
        <w:rPr>
          <w:lang w:val="id-ID"/>
        </w:rPr>
        <w:t>suci</w:t>
      </w:r>
      <w:r w:rsidRPr="00813992">
        <w:rPr>
          <w:spacing w:val="31"/>
          <w:lang w:val="id-ID"/>
        </w:rPr>
        <w:t xml:space="preserve"> </w:t>
      </w:r>
      <w:r w:rsidRPr="00813992">
        <w:rPr>
          <w:lang w:val="id-ID"/>
        </w:rPr>
        <w:t>untuk</w:t>
      </w:r>
      <w:r w:rsidRPr="00813992">
        <w:rPr>
          <w:spacing w:val="31"/>
          <w:lang w:val="id-ID"/>
        </w:rPr>
        <w:t xml:space="preserve"> </w:t>
      </w:r>
      <w:r w:rsidRPr="00813992">
        <w:rPr>
          <w:lang w:val="id-ID"/>
        </w:rPr>
        <w:t>selamanya</w:t>
      </w:r>
      <w:r w:rsidRPr="00813992">
        <w:rPr>
          <w:spacing w:val="29"/>
          <w:lang w:val="id-ID"/>
        </w:rPr>
        <w:t xml:space="preserve"> </w:t>
      </w:r>
    </w:p>
    <w:p w14:paraId="3731EBD9" w14:textId="49981F6A" w:rsidR="008B7CBB" w:rsidRPr="00813992" w:rsidRDefault="008B7CBB" w:rsidP="00F00215">
      <w:pPr>
        <w:pStyle w:val="TeksIsi"/>
        <w:ind w:left="851" w:right="158"/>
        <w:rPr>
          <w:lang w:val="id-ID"/>
        </w:rPr>
      </w:pPr>
      <w:r w:rsidRPr="00813992">
        <w:rPr>
          <w:lang w:val="id-ID"/>
        </w:rPr>
        <w:t>dinyanyikan</w:t>
      </w:r>
      <w:r w:rsidRPr="00813992">
        <w:rPr>
          <w:spacing w:val="30"/>
          <w:lang w:val="id-ID"/>
        </w:rPr>
        <w:t xml:space="preserve"> </w:t>
      </w:r>
      <w:r w:rsidRPr="00813992">
        <w:rPr>
          <w:lang w:val="id-ID"/>
        </w:rPr>
        <w:t xml:space="preserve">malak </w:t>
      </w:r>
      <w:r w:rsidRPr="00813992">
        <w:rPr>
          <w:spacing w:val="-2"/>
          <w:lang w:val="id-ID"/>
        </w:rPr>
        <w:t>sorga</w:t>
      </w:r>
    </w:p>
    <w:p w14:paraId="1131A76C" w14:textId="560CFEAD" w:rsidR="008B7CBB" w:rsidRPr="00813992" w:rsidRDefault="008B7CBB" w:rsidP="00F00215">
      <w:pPr>
        <w:pStyle w:val="TeksIsi"/>
        <w:ind w:left="851"/>
        <w:rPr>
          <w:lang w:val="id-ID"/>
        </w:rPr>
      </w:pPr>
      <w:r w:rsidRPr="00813992">
        <w:rPr>
          <w:lang w:val="id-ID"/>
        </w:rPr>
        <w:t>Ya</w:t>
      </w:r>
      <w:r w:rsidRPr="00813992">
        <w:rPr>
          <w:spacing w:val="-4"/>
          <w:lang w:val="id-ID"/>
        </w:rPr>
        <w:t xml:space="preserve"> </w:t>
      </w:r>
      <w:r w:rsidR="002F42E3">
        <w:rPr>
          <w:lang w:val="id-ID"/>
        </w:rPr>
        <w:t>A</w:t>
      </w:r>
      <w:r w:rsidRPr="00813992">
        <w:rPr>
          <w:lang w:val="id-ID"/>
        </w:rPr>
        <w:t>llah</w:t>
      </w:r>
      <w:r w:rsidRPr="00813992">
        <w:rPr>
          <w:spacing w:val="-1"/>
          <w:lang w:val="id-ID"/>
        </w:rPr>
        <w:t xml:space="preserve"> </w:t>
      </w:r>
      <w:r w:rsidRPr="00813992">
        <w:rPr>
          <w:lang w:val="id-ID"/>
        </w:rPr>
        <w:t>t</w:t>
      </w:r>
      <w:r w:rsidR="002F42E3">
        <w:rPr>
          <w:lang w:val="id-ID"/>
        </w:rPr>
        <w:t>’</w:t>
      </w:r>
      <w:r w:rsidRPr="00813992">
        <w:rPr>
          <w:lang w:val="id-ID"/>
        </w:rPr>
        <w:t>rimalah</w:t>
      </w:r>
      <w:r w:rsidRPr="00813992">
        <w:rPr>
          <w:spacing w:val="-1"/>
          <w:lang w:val="id-ID"/>
        </w:rPr>
        <w:t xml:space="preserve"> </w:t>
      </w:r>
      <w:r w:rsidRPr="00813992">
        <w:rPr>
          <w:lang w:val="id-ID"/>
        </w:rPr>
        <w:t>pujian</w:t>
      </w:r>
      <w:r w:rsidRPr="00813992">
        <w:rPr>
          <w:spacing w:val="-7"/>
          <w:lang w:val="id-ID"/>
        </w:rPr>
        <w:t xml:space="preserve"> </w:t>
      </w:r>
      <w:r w:rsidRPr="00813992">
        <w:rPr>
          <w:lang w:val="id-ID"/>
        </w:rPr>
        <w:t>jemaat</w:t>
      </w:r>
      <w:r w:rsidRPr="00813992">
        <w:rPr>
          <w:spacing w:val="-4"/>
          <w:lang w:val="id-ID"/>
        </w:rPr>
        <w:t xml:space="preserve"> </w:t>
      </w:r>
      <w:r w:rsidRPr="00813992">
        <w:rPr>
          <w:lang w:val="id-ID"/>
        </w:rPr>
        <w:t>beserta</w:t>
      </w:r>
      <w:r w:rsidRPr="00813992">
        <w:rPr>
          <w:spacing w:val="-3"/>
          <w:lang w:val="id-ID"/>
        </w:rPr>
        <w:t xml:space="preserve"> </w:t>
      </w:r>
      <w:r w:rsidRPr="00813992">
        <w:rPr>
          <w:spacing w:val="-2"/>
          <w:lang w:val="id-ID"/>
        </w:rPr>
        <w:t>malaikat</w:t>
      </w:r>
    </w:p>
    <w:p w14:paraId="707BA92F" w14:textId="62691879" w:rsidR="00F00215" w:rsidRPr="00813992" w:rsidRDefault="008B7CBB" w:rsidP="008B7CBB">
      <w:pPr>
        <w:pStyle w:val="DaftarParagraf"/>
        <w:numPr>
          <w:ilvl w:val="0"/>
          <w:numId w:val="21"/>
        </w:numPr>
        <w:tabs>
          <w:tab w:val="left" w:pos="1021"/>
          <w:tab w:val="left" w:pos="1069"/>
        </w:tabs>
        <w:ind w:left="851" w:right="154" w:hanging="284"/>
        <w:jc w:val="both"/>
        <w:rPr>
          <w:lang w:val="id-ID"/>
        </w:rPr>
      </w:pPr>
      <w:r w:rsidRPr="00813992">
        <w:rPr>
          <w:lang w:val="id-ID"/>
        </w:rPr>
        <w:t>Kami</w:t>
      </w:r>
      <w:r w:rsidRPr="00813992">
        <w:rPr>
          <w:spacing w:val="-6"/>
          <w:lang w:val="id-ID"/>
        </w:rPr>
        <w:t xml:space="preserve"> </w:t>
      </w:r>
      <w:r w:rsidRPr="00813992">
        <w:rPr>
          <w:lang w:val="id-ID"/>
        </w:rPr>
        <w:t>menanggalkan</w:t>
      </w:r>
      <w:r w:rsidRPr="00813992">
        <w:rPr>
          <w:spacing w:val="-2"/>
          <w:lang w:val="id-ID"/>
        </w:rPr>
        <w:t xml:space="preserve"> </w:t>
      </w:r>
      <w:r w:rsidRPr="00813992">
        <w:rPr>
          <w:lang w:val="id-ID"/>
        </w:rPr>
        <w:t>hasrat</w:t>
      </w:r>
      <w:r w:rsidRPr="00813992">
        <w:rPr>
          <w:spacing w:val="-3"/>
          <w:lang w:val="id-ID"/>
        </w:rPr>
        <w:t xml:space="preserve"> </w:t>
      </w:r>
      <w:r w:rsidRPr="00813992">
        <w:rPr>
          <w:lang w:val="id-ID"/>
        </w:rPr>
        <w:t>sia</w:t>
      </w:r>
      <w:r w:rsidR="002F42E3">
        <w:rPr>
          <w:lang w:val="id-ID"/>
        </w:rPr>
        <w:t>-</w:t>
      </w:r>
      <w:r w:rsidRPr="00813992">
        <w:rPr>
          <w:lang w:val="id-ID"/>
        </w:rPr>
        <w:t>sia,</w:t>
      </w:r>
      <w:r w:rsidRPr="00813992">
        <w:rPr>
          <w:spacing w:val="-6"/>
          <w:lang w:val="id-ID"/>
        </w:rPr>
        <w:t xml:space="preserve"> </w:t>
      </w:r>
    </w:p>
    <w:p w14:paraId="1E684AEB" w14:textId="77777777" w:rsidR="00F00215" w:rsidRPr="00813992" w:rsidRDefault="008B7CBB" w:rsidP="00F00215">
      <w:pPr>
        <w:pStyle w:val="DaftarParagraf"/>
        <w:tabs>
          <w:tab w:val="left" w:pos="1021"/>
          <w:tab w:val="left" w:pos="1069"/>
        </w:tabs>
        <w:ind w:left="851" w:right="154" w:firstLine="0"/>
        <w:rPr>
          <w:lang w:val="id-ID"/>
        </w:rPr>
      </w:pPr>
      <w:r w:rsidRPr="00813992">
        <w:rPr>
          <w:lang w:val="id-ID"/>
        </w:rPr>
        <w:t>keinginan</w:t>
      </w:r>
      <w:r w:rsidRPr="00813992">
        <w:rPr>
          <w:spacing w:val="-2"/>
          <w:lang w:val="id-ID"/>
        </w:rPr>
        <w:t xml:space="preserve"> </w:t>
      </w:r>
      <w:r w:rsidRPr="00813992">
        <w:rPr>
          <w:lang w:val="id-ID"/>
        </w:rPr>
        <w:t xml:space="preserve">manusia </w:t>
      </w:r>
    </w:p>
    <w:p w14:paraId="312DE075" w14:textId="77777777" w:rsidR="00F00215" w:rsidRPr="00813992" w:rsidRDefault="008B7CBB" w:rsidP="00F00215">
      <w:pPr>
        <w:pStyle w:val="DaftarParagraf"/>
        <w:tabs>
          <w:tab w:val="left" w:pos="1021"/>
          <w:tab w:val="left" w:pos="1069"/>
        </w:tabs>
        <w:ind w:left="851" w:right="154" w:firstLine="0"/>
        <w:rPr>
          <w:spacing w:val="4"/>
          <w:lang w:val="id-ID"/>
        </w:rPr>
      </w:pPr>
      <w:r w:rsidRPr="00813992">
        <w:rPr>
          <w:lang w:val="id-ID"/>
        </w:rPr>
        <w:t>Jiwa</w:t>
      </w:r>
      <w:r w:rsidRPr="00813992">
        <w:rPr>
          <w:spacing w:val="1"/>
          <w:lang w:val="id-ID"/>
        </w:rPr>
        <w:t xml:space="preserve"> </w:t>
      </w:r>
      <w:r w:rsidRPr="00813992">
        <w:rPr>
          <w:lang w:val="id-ID"/>
        </w:rPr>
        <w:t>raga</w:t>
      </w:r>
      <w:r w:rsidRPr="00813992">
        <w:rPr>
          <w:spacing w:val="2"/>
          <w:lang w:val="id-ID"/>
        </w:rPr>
        <w:t xml:space="preserve"> </w:t>
      </w:r>
      <w:r w:rsidRPr="00813992">
        <w:rPr>
          <w:lang w:val="id-ID"/>
        </w:rPr>
        <w:t>kami,</w:t>
      </w:r>
      <w:r w:rsidRPr="00813992">
        <w:rPr>
          <w:spacing w:val="4"/>
          <w:lang w:val="id-ID"/>
        </w:rPr>
        <w:t xml:space="preserve"> </w:t>
      </w:r>
      <w:r w:rsidRPr="00813992">
        <w:rPr>
          <w:lang w:val="id-ID"/>
        </w:rPr>
        <w:t>hidup</w:t>
      </w:r>
      <w:r w:rsidRPr="00813992">
        <w:rPr>
          <w:spacing w:val="2"/>
          <w:lang w:val="id-ID"/>
        </w:rPr>
        <w:t xml:space="preserve"> </w:t>
      </w:r>
      <w:r w:rsidRPr="00813992">
        <w:rPr>
          <w:lang w:val="id-ID"/>
        </w:rPr>
        <w:t>seluruhnya,</w:t>
      </w:r>
      <w:r w:rsidRPr="00813992">
        <w:rPr>
          <w:spacing w:val="4"/>
          <w:lang w:val="id-ID"/>
        </w:rPr>
        <w:t xml:space="preserve"> </w:t>
      </w:r>
    </w:p>
    <w:p w14:paraId="198F43BE" w14:textId="0FB90250" w:rsidR="008B7CBB" w:rsidRPr="00813992" w:rsidRDefault="008B7CBB" w:rsidP="00F00215">
      <w:pPr>
        <w:pStyle w:val="DaftarParagraf"/>
        <w:tabs>
          <w:tab w:val="left" w:pos="1021"/>
          <w:tab w:val="left" w:pos="1069"/>
        </w:tabs>
        <w:ind w:left="851" w:right="154" w:firstLine="0"/>
        <w:rPr>
          <w:lang w:val="id-ID"/>
        </w:rPr>
      </w:pPr>
      <w:r w:rsidRPr="00813992">
        <w:rPr>
          <w:lang w:val="id-ID"/>
        </w:rPr>
        <w:t>Tuhan</w:t>
      </w:r>
      <w:r w:rsidRPr="00813992">
        <w:rPr>
          <w:spacing w:val="3"/>
          <w:lang w:val="id-ID"/>
        </w:rPr>
        <w:t xml:space="preserve"> </w:t>
      </w:r>
      <w:r w:rsidRPr="00813992">
        <w:rPr>
          <w:lang w:val="id-ID"/>
        </w:rPr>
        <w:t>Kaulah</w:t>
      </w:r>
      <w:r w:rsidRPr="00813992">
        <w:rPr>
          <w:spacing w:val="5"/>
          <w:lang w:val="id-ID"/>
        </w:rPr>
        <w:t xml:space="preserve"> </w:t>
      </w:r>
      <w:r w:rsidRPr="00813992">
        <w:rPr>
          <w:spacing w:val="-4"/>
          <w:lang w:val="id-ID"/>
        </w:rPr>
        <w:t>yang</w:t>
      </w:r>
      <w:r w:rsidR="00F00215" w:rsidRPr="00813992">
        <w:rPr>
          <w:spacing w:val="-4"/>
          <w:lang w:val="id-ID"/>
        </w:rPr>
        <w:t xml:space="preserve"> </w:t>
      </w:r>
      <w:r w:rsidRPr="00813992">
        <w:rPr>
          <w:spacing w:val="-2"/>
          <w:lang w:val="id-ID"/>
        </w:rPr>
        <w:t>empunya</w:t>
      </w:r>
    </w:p>
    <w:p w14:paraId="28267F9B" w14:textId="77777777" w:rsidR="008B7CBB" w:rsidRPr="00813992" w:rsidRDefault="008B7CBB" w:rsidP="00F00215">
      <w:pPr>
        <w:pStyle w:val="TeksIsi"/>
        <w:ind w:left="851"/>
        <w:rPr>
          <w:lang w:val="id-ID"/>
        </w:rPr>
      </w:pPr>
      <w:r w:rsidRPr="00813992">
        <w:rPr>
          <w:lang w:val="id-ID"/>
        </w:rPr>
        <w:t>Dikaulah</w:t>
      </w:r>
      <w:r w:rsidRPr="00813992">
        <w:rPr>
          <w:spacing w:val="-6"/>
          <w:lang w:val="id-ID"/>
        </w:rPr>
        <w:t xml:space="preserve"> </w:t>
      </w:r>
      <w:r w:rsidRPr="00813992">
        <w:rPr>
          <w:lang w:val="id-ID"/>
        </w:rPr>
        <w:t>Yang</w:t>
      </w:r>
      <w:r w:rsidRPr="00813992">
        <w:rPr>
          <w:spacing w:val="-4"/>
          <w:lang w:val="id-ID"/>
        </w:rPr>
        <w:t xml:space="preserve"> </w:t>
      </w:r>
      <w:r w:rsidRPr="00813992">
        <w:rPr>
          <w:lang w:val="id-ID"/>
        </w:rPr>
        <w:t>Esa</w:t>
      </w:r>
      <w:r w:rsidRPr="00813992">
        <w:rPr>
          <w:spacing w:val="-4"/>
          <w:lang w:val="id-ID"/>
        </w:rPr>
        <w:t xml:space="preserve"> </w:t>
      </w:r>
      <w:r w:rsidRPr="00813992">
        <w:rPr>
          <w:lang w:val="id-ID"/>
        </w:rPr>
        <w:t>patut</w:t>
      </w:r>
      <w:r w:rsidRPr="00813992">
        <w:rPr>
          <w:spacing w:val="-3"/>
          <w:lang w:val="id-ID"/>
        </w:rPr>
        <w:t xml:space="preserve"> </w:t>
      </w:r>
      <w:r w:rsidRPr="00813992">
        <w:rPr>
          <w:lang w:val="id-ID"/>
        </w:rPr>
        <w:t>dimuliakan,</w:t>
      </w:r>
      <w:r w:rsidRPr="00813992">
        <w:rPr>
          <w:spacing w:val="-2"/>
          <w:lang w:val="id-ID"/>
        </w:rPr>
        <w:t xml:space="preserve"> </w:t>
      </w:r>
      <w:r w:rsidRPr="00813992">
        <w:rPr>
          <w:lang w:val="id-ID"/>
        </w:rPr>
        <w:t>seberhana</w:t>
      </w:r>
      <w:r w:rsidRPr="00813992">
        <w:rPr>
          <w:spacing w:val="-3"/>
          <w:lang w:val="id-ID"/>
        </w:rPr>
        <w:t xml:space="preserve"> </w:t>
      </w:r>
      <w:r w:rsidRPr="00813992">
        <w:rPr>
          <w:spacing w:val="-4"/>
          <w:lang w:val="id-ID"/>
        </w:rPr>
        <w:t>alam</w:t>
      </w:r>
    </w:p>
    <w:p w14:paraId="0A941AB2" w14:textId="77777777" w:rsidR="008B7CBB" w:rsidRPr="00813992" w:rsidRDefault="008B7CBB" w:rsidP="008B7CBB">
      <w:pPr>
        <w:jc w:val="both"/>
        <w:rPr>
          <w:lang w:val="id-ID"/>
        </w:rPr>
      </w:pPr>
    </w:p>
    <w:p w14:paraId="0159CA10" w14:textId="77777777" w:rsidR="008B7CBB" w:rsidRPr="00813992" w:rsidRDefault="008B7CBB" w:rsidP="00F00215">
      <w:pPr>
        <w:pStyle w:val="Judul1"/>
        <w:ind w:left="0"/>
        <w:rPr>
          <w:lang w:val="id-ID"/>
        </w:rPr>
      </w:pPr>
      <w:r w:rsidRPr="00813992">
        <w:rPr>
          <w:lang w:val="id-ID"/>
        </w:rPr>
        <w:t>PENGAKUAN</w:t>
      </w:r>
      <w:r w:rsidRPr="00813992">
        <w:rPr>
          <w:spacing w:val="-3"/>
          <w:lang w:val="id-ID"/>
        </w:rPr>
        <w:t xml:space="preserve"> </w:t>
      </w:r>
      <w:r w:rsidRPr="00813992">
        <w:rPr>
          <w:spacing w:val="-4"/>
          <w:lang w:val="id-ID"/>
        </w:rPr>
        <w:t>DOSA</w:t>
      </w:r>
    </w:p>
    <w:p w14:paraId="6CA9828E" w14:textId="200CC2E0" w:rsidR="008B7CBB" w:rsidRPr="00813992" w:rsidRDefault="008B7CBB" w:rsidP="00F00215">
      <w:pPr>
        <w:ind w:left="567" w:right="152" w:hanging="567"/>
        <w:jc w:val="both"/>
        <w:rPr>
          <w:lang w:val="id-ID"/>
        </w:rPr>
      </w:pPr>
      <w:r w:rsidRPr="00813992">
        <w:rPr>
          <w:lang w:val="id-ID"/>
        </w:rPr>
        <w:t>PF:</w:t>
      </w:r>
      <w:r w:rsidR="00F00215" w:rsidRPr="00813992">
        <w:rPr>
          <w:spacing w:val="40"/>
          <w:lang w:val="id-ID"/>
        </w:rPr>
        <w:tab/>
      </w:r>
      <w:r w:rsidRPr="00813992">
        <w:rPr>
          <w:lang w:val="id-ID"/>
        </w:rPr>
        <w:t>Mari bersama kita renungkan sabda Tuhan Yesus dalam Lukas 10:26-27 demikian</w:t>
      </w:r>
      <w:r w:rsidRPr="00813992">
        <w:rPr>
          <w:i/>
          <w:lang w:val="id-ID"/>
        </w:rPr>
        <w:t>: “ Jawab Yesus kepadanya:</w:t>
      </w:r>
      <w:r w:rsidR="002F42E3">
        <w:rPr>
          <w:i/>
          <w:lang w:val="id-ID"/>
        </w:rPr>
        <w:t xml:space="preserve"> </w:t>
      </w:r>
      <w:r w:rsidRPr="00813992">
        <w:rPr>
          <w:i/>
          <w:lang w:val="id-ID"/>
        </w:rPr>
        <w:t>”</w:t>
      </w:r>
      <w:r w:rsidR="002F42E3">
        <w:rPr>
          <w:i/>
          <w:lang w:val="id-ID"/>
        </w:rPr>
        <w:t>A</w:t>
      </w:r>
      <w:r w:rsidRPr="00813992">
        <w:rPr>
          <w:i/>
          <w:lang w:val="id-ID"/>
        </w:rPr>
        <w:t>pa yang tertulis dalam h</w:t>
      </w:r>
      <w:r w:rsidR="002F42E3">
        <w:rPr>
          <w:i/>
          <w:lang w:val="id-ID"/>
        </w:rPr>
        <w:t>u</w:t>
      </w:r>
      <w:r w:rsidRPr="00813992">
        <w:rPr>
          <w:i/>
          <w:lang w:val="id-ID"/>
        </w:rPr>
        <w:t>kum Taurat? Apa yang kau baca di</w:t>
      </w:r>
      <w:r w:rsidR="002F42E3">
        <w:rPr>
          <w:i/>
          <w:lang w:val="id-ID"/>
        </w:rPr>
        <w:t xml:space="preserve"> dalamnya</w:t>
      </w:r>
      <w:r w:rsidRPr="00813992">
        <w:rPr>
          <w:i/>
          <w:lang w:val="id-ID"/>
        </w:rPr>
        <w:t>? Jawab Orang itu</w:t>
      </w:r>
      <w:r w:rsidR="002F42E3">
        <w:rPr>
          <w:i/>
          <w:lang w:val="id-ID"/>
        </w:rPr>
        <w:t>,</w:t>
      </w:r>
      <w:r w:rsidRPr="00813992">
        <w:rPr>
          <w:i/>
          <w:lang w:val="id-ID"/>
        </w:rPr>
        <w:t xml:space="preserve"> </w:t>
      </w:r>
      <w:r w:rsidR="002F42E3">
        <w:rPr>
          <w:i/>
          <w:lang w:val="id-ID"/>
        </w:rPr>
        <w:t>“</w:t>
      </w:r>
      <w:r w:rsidRPr="00813992">
        <w:rPr>
          <w:i/>
          <w:lang w:val="id-ID"/>
        </w:rPr>
        <w:t xml:space="preserve">Kasihilah </w:t>
      </w:r>
      <w:r w:rsidR="002F42E3">
        <w:rPr>
          <w:i/>
          <w:lang w:val="id-ID"/>
        </w:rPr>
        <w:t>Tuhan,</w:t>
      </w:r>
      <w:r w:rsidRPr="00813992">
        <w:rPr>
          <w:i/>
          <w:lang w:val="id-ID"/>
        </w:rPr>
        <w:t xml:space="preserve"> </w:t>
      </w:r>
      <w:r w:rsidR="002F42E3">
        <w:rPr>
          <w:i/>
          <w:lang w:val="id-ID"/>
        </w:rPr>
        <w:t>A</w:t>
      </w:r>
      <w:r w:rsidRPr="00813992">
        <w:rPr>
          <w:i/>
          <w:lang w:val="id-ID"/>
        </w:rPr>
        <w:t>llahmu, dengan segenap hatimu dan dengan segenap jiwamu dan dengan segenap kekuatanmu dan dengan segenap akal budimu, dan kasihilah sesamamu manusia seperti dirimu sendiri”</w:t>
      </w:r>
      <w:r w:rsidR="002F42E3">
        <w:rPr>
          <w:lang w:val="id-ID"/>
        </w:rPr>
        <w:t>. Jika kita merenung secara jujur,</w:t>
      </w:r>
      <w:r w:rsidRPr="00813992">
        <w:rPr>
          <w:lang w:val="id-ID"/>
        </w:rPr>
        <w:t xml:space="preserve"> tidak ada seorang pun di antara kita yang sanggup memenuhi perintah ini secara utuh</w:t>
      </w:r>
      <w:r w:rsidR="002F42E3">
        <w:rPr>
          <w:lang w:val="id-ID"/>
        </w:rPr>
        <w:t>.</w:t>
      </w:r>
      <w:r w:rsidRPr="00813992">
        <w:rPr>
          <w:lang w:val="id-ID"/>
        </w:rPr>
        <w:t xml:space="preserve"> </w:t>
      </w:r>
      <w:r w:rsidR="002F42E3">
        <w:rPr>
          <w:lang w:val="id-ID"/>
        </w:rPr>
        <w:t>M</w:t>
      </w:r>
      <w:r w:rsidRPr="00813992">
        <w:rPr>
          <w:lang w:val="id-ID"/>
        </w:rPr>
        <w:t>elakukan kehendak Bapa di S</w:t>
      </w:r>
      <w:r w:rsidR="002F42E3">
        <w:rPr>
          <w:lang w:val="id-ID"/>
        </w:rPr>
        <w:t>u</w:t>
      </w:r>
      <w:r w:rsidRPr="00813992">
        <w:rPr>
          <w:lang w:val="id-ID"/>
        </w:rPr>
        <w:t>rga</w:t>
      </w:r>
      <w:r w:rsidR="002F42E3">
        <w:rPr>
          <w:lang w:val="id-ID"/>
        </w:rPr>
        <w:t xml:space="preserve"> penuh </w:t>
      </w:r>
      <w:r w:rsidR="002F42E3">
        <w:rPr>
          <w:lang w:val="id-ID"/>
        </w:rPr>
        <w:lastRenderedPageBreak/>
        <w:t>dengan aneka godaan</w:t>
      </w:r>
      <w:r w:rsidRPr="00813992">
        <w:rPr>
          <w:lang w:val="id-ID"/>
        </w:rPr>
        <w:t>. Kita sadar bahwa kita lebih sering tidak taat kepada Tuhan, kita sering</w:t>
      </w:r>
      <w:r w:rsidR="002F42E3">
        <w:rPr>
          <w:lang w:val="id-ID"/>
        </w:rPr>
        <w:t xml:space="preserve"> </w:t>
      </w:r>
      <w:r w:rsidRPr="00813992">
        <w:rPr>
          <w:lang w:val="id-ID"/>
        </w:rPr>
        <w:t>kali terjatuh ketika berb</w:t>
      </w:r>
      <w:r w:rsidR="002F42E3">
        <w:rPr>
          <w:lang w:val="id-ID"/>
        </w:rPr>
        <w:t>a</w:t>
      </w:r>
      <w:r w:rsidRPr="00813992">
        <w:rPr>
          <w:lang w:val="id-ID"/>
        </w:rPr>
        <w:t>gai macam godaan hidup menerpa kita</w:t>
      </w:r>
      <w:r w:rsidR="002F42E3">
        <w:rPr>
          <w:lang w:val="id-ID"/>
        </w:rPr>
        <w:t>.  K</w:t>
      </w:r>
      <w:r w:rsidRPr="00813992">
        <w:rPr>
          <w:lang w:val="id-ID"/>
        </w:rPr>
        <w:t>ita lebih sering mementingkan diri sendiri</w:t>
      </w:r>
      <w:r w:rsidR="002F42E3">
        <w:rPr>
          <w:lang w:val="id-ID"/>
        </w:rPr>
        <w:t>. M</w:t>
      </w:r>
      <w:r w:rsidRPr="00813992">
        <w:rPr>
          <w:lang w:val="id-ID"/>
        </w:rPr>
        <w:t xml:space="preserve">aka </w:t>
      </w:r>
      <w:r w:rsidR="002F42E3">
        <w:rPr>
          <w:lang w:val="id-ID"/>
        </w:rPr>
        <w:t xml:space="preserve">dari itu, </w:t>
      </w:r>
      <w:r w:rsidRPr="00813992">
        <w:rPr>
          <w:lang w:val="id-ID"/>
        </w:rPr>
        <w:t>mari</w:t>
      </w:r>
      <w:r w:rsidRPr="00813992">
        <w:rPr>
          <w:spacing w:val="-3"/>
          <w:lang w:val="id-ID"/>
        </w:rPr>
        <w:t xml:space="preserve"> </w:t>
      </w:r>
      <w:r w:rsidRPr="00813992">
        <w:rPr>
          <w:lang w:val="id-ID"/>
        </w:rPr>
        <w:t>dengan tulus dan dengan sepenuh hati kita nyatakan penyesalan dan pertobatan di hadapan Tuhan</w:t>
      </w:r>
      <w:r w:rsidRPr="00813992">
        <w:rPr>
          <w:spacing w:val="-1"/>
          <w:lang w:val="id-ID"/>
        </w:rPr>
        <w:t xml:space="preserve"> </w:t>
      </w:r>
      <w:r w:rsidRPr="00813992">
        <w:rPr>
          <w:lang w:val="id-ID"/>
        </w:rPr>
        <w:t>dan</w:t>
      </w:r>
      <w:r w:rsidRPr="00813992">
        <w:rPr>
          <w:spacing w:val="-1"/>
          <w:lang w:val="id-ID"/>
        </w:rPr>
        <w:t xml:space="preserve"> </w:t>
      </w:r>
      <w:r w:rsidRPr="00813992">
        <w:rPr>
          <w:lang w:val="id-ID"/>
        </w:rPr>
        <w:t>sesama</w:t>
      </w:r>
      <w:r w:rsidRPr="00813992">
        <w:rPr>
          <w:spacing w:val="-2"/>
          <w:lang w:val="id-ID"/>
        </w:rPr>
        <w:t xml:space="preserve"> </w:t>
      </w:r>
      <w:r w:rsidRPr="00813992">
        <w:rPr>
          <w:lang w:val="id-ID"/>
        </w:rPr>
        <w:t>dengan</w:t>
      </w:r>
      <w:r w:rsidRPr="00813992">
        <w:rPr>
          <w:spacing w:val="-1"/>
          <w:lang w:val="id-ID"/>
        </w:rPr>
        <w:t xml:space="preserve"> </w:t>
      </w:r>
      <w:r w:rsidRPr="00813992">
        <w:rPr>
          <w:lang w:val="id-ID"/>
        </w:rPr>
        <w:t>ungkapan</w:t>
      </w:r>
      <w:r w:rsidRPr="00813992">
        <w:rPr>
          <w:spacing w:val="-1"/>
          <w:lang w:val="id-ID"/>
        </w:rPr>
        <w:t xml:space="preserve"> </w:t>
      </w:r>
      <w:r w:rsidRPr="00813992">
        <w:rPr>
          <w:lang w:val="id-ID"/>
        </w:rPr>
        <w:t>nyanyian KJ 29 : 1-3</w:t>
      </w:r>
    </w:p>
    <w:p w14:paraId="40F1707E" w14:textId="77777777" w:rsidR="00F00215" w:rsidRPr="00813992" w:rsidRDefault="008B7CBB" w:rsidP="00F00215">
      <w:pPr>
        <w:ind w:left="567" w:hanging="567"/>
        <w:jc w:val="both"/>
        <w:rPr>
          <w:b/>
          <w:lang w:val="id-ID"/>
        </w:rPr>
      </w:pPr>
      <w:r w:rsidRPr="00813992">
        <w:rPr>
          <w:spacing w:val="-5"/>
          <w:lang w:val="id-ID"/>
        </w:rPr>
        <w:t>U:</w:t>
      </w:r>
      <w:r w:rsidR="00F00215" w:rsidRPr="00813992">
        <w:rPr>
          <w:lang w:val="id-ID"/>
        </w:rPr>
        <w:tab/>
      </w:r>
      <w:r w:rsidRPr="00813992">
        <w:rPr>
          <w:b/>
          <w:lang w:val="id-ID"/>
        </w:rPr>
        <w:t>(menyanyikan</w:t>
      </w:r>
      <w:r w:rsidRPr="00813992">
        <w:rPr>
          <w:b/>
          <w:spacing w:val="-1"/>
          <w:lang w:val="id-ID"/>
        </w:rPr>
        <w:t xml:space="preserve"> </w:t>
      </w:r>
      <w:r w:rsidRPr="00813992">
        <w:rPr>
          <w:b/>
          <w:lang w:val="id-ID"/>
        </w:rPr>
        <w:t>KJ</w:t>
      </w:r>
      <w:r w:rsidRPr="00813992">
        <w:rPr>
          <w:b/>
          <w:spacing w:val="-2"/>
          <w:lang w:val="id-ID"/>
        </w:rPr>
        <w:t xml:space="preserve"> </w:t>
      </w:r>
      <w:r w:rsidRPr="00813992">
        <w:rPr>
          <w:b/>
          <w:lang w:val="id-ID"/>
        </w:rPr>
        <w:t>29</w:t>
      </w:r>
      <w:r w:rsidRPr="00813992">
        <w:rPr>
          <w:b/>
          <w:spacing w:val="1"/>
          <w:lang w:val="id-ID"/>
        </w:rPr>
        <w:t xml:space="preserve"> </w:t>
      </w:r>
      <w:r w:rsidRPr="00813992">
        <w:rPr>
          <w:b/>
          <w:lang w:val="id-ID"/>
        </w:rPr>
        <w:t>:</w:t>
      </w:r>
      <w:r w:rsidRPr="00813992">
        <w:rPr>
          <w:b/>
          <w:spacing w:val="-1"/>
          <w:lang w:val="id-ID"/>
        </w:rPr>
        <w:t xml:space="preserve"> </w:t>
      </w:r>
      <w:r w:rsidRPr="00813992">
        <w:rPr>
          <w:b/>
          <w:lang w:val="id-ID"/>
        </w:rPr>
        <w:t>1-</w:t>
      </w:r>
      <w:r w:rsidRPr="00813992">
        <w:rPr>
          <w:b/>
          <w:spacing w:val="-5"/>
          <w:lang w:val="id-ID"/>
        </w:rPr>
        <w:t>3)</w:t>
      </w:r>
    </w:p>
    <w:p w14:paraId="7DD026FB" w14:textId="2FEA597C" w:rsidR="008B7CBB" w:rsidRPr="00813992" w:rsidRDefault="008B7CBB" w:rsidP="00F00215">
      <w:pPr>
        <w:ind w:left="567"/>
        <w:jc w:val="both"/>
        <w:rPr>
          <w:bCs/>
          <w:lang w:val="id-ID"/>
        </w:rPr>
      </w:pPr>
      <w:r w:rsidRPr="00813992">
        <w:rPr>
          <w:bCs/>
          <w:lang w:val="id-ID"/>
        </w:rPr>
        <w:t>K</w:t>
      </w:r>
      <w:r w:rsidR="002F42E3">
        <w:rPr>
          <w:bCs/>
          <w:lang w:val="id-ID"/>
        </w:rPr>
        <w:t>J</w:t>
      </w:r>
      <w:r w:rsidRPr="00813992">
        <w:rPr>
          <w:bCs/>
          <w:spacing w:val="-3"/>
          <w:lang w:val="id-ID"/>
        </w:rPr>
        <w:t xml:space="preserve"> </w:t>
      </w:r>
      <w:r w:rsidRPr="00813992">
        <w:rPr>
          <w:bCs/>
          <w:lang w:val="id-ID"/>
        </w:rPr>
        <w:t>29 :</w:t>
      </w:r>
      <w:r w:rsidRPr="00813992">
        <w:rPr>
          <w:bCs/>
          <w:spacing w:val="-2"/>
          <w:lang w:val="id-ID"/>
        </w:rPr>
        <w:t xml:space="preserve"> </w:t>
      </w:r>
      <w:r w:rsidRPr="00813992">
        <w:rPr>
          <w:bCs/>
          <w:lang w:val="id-ID"/>
        </w:rPr>
        <w:t>1-3 “DI MUKA</w:t>
      </w:r>
      <w:r w:rsidRPr="00813992">
        <w:rPr>
          <w:bCs/>
          <w:spacing w:val="-4"/>
          <w:lang w:val="id-ID"/>
        </w:rPr>
        <w:t xml:space="preserve"> </w:t>
      </w:r>
      <w:r w:rsidRPr="00813992">
        <w:rPr>
          <w:bCs/>
          <w:lang w:val="id-ID"/>
        </w:rPr>
        <w:t>TUHAN</w:t>
      </w:r>
      <w:r w:rsidRPr="00813992">
        <w:rPr>
          <w:bCs/>
          <w:spacing w:val="-1"/>
          <w:lang w:val="id-ID"/>
        </w:rPr>
        <w:t xml:space="preserve"> </w:t>
      </w:r>
      <w:r w:rsidRPr="00813992">
        <w:rPr>
          <w:bCs/>
          <w:spacing w:val="-2"/>
          <w:lang w:val="id-ID"/>
        </w:rPr>
        <w:t>YESUS”</w:t>
      </w:r>
    </w:p>
    <w:p w14:paraId="357463AB" w14:textId="41A2277F" w:rsidR="008B7CBB" w:rsidRPr="00813992" w:rsidRDefault="008B7CBB" w:rsidP="00F00215">
      <w:pPr>
        <w:pStyle w:val="DaftarParagraf"/>
        <w:numPr>
          <w:ilvl w:val="0"/>
          <w:numId w:val="20"/>
        </w:numPr>
        <w:ind w:left="993" w:right="1220" w:hanging="426"/>
        <w:rPr>
          <w:lang w:val="id-ID"/>
        </w:rPr>
      </w:pPr>
      <w:r w:rsidRPr="00813992">
        <w:rPr>
          <w:lang w:val="id-ID"/>
        </w:rPr>
        <w:t>Di</w:t>
      </w:r>
      <w:r w:rsidR="002F42E3">
        <w:rPr>
          <w:lang w:val="id-ID"/>
        </w:rPr>
        <w:t xml:space="preserve"> </w:t>
      </w:r>
      <w:r w:rsidRPr="00813992">
        <w:rPr>
          <w:lang w:val="id-ID"/>
        </w:rPr>
        <w:t>muka Tuhan Yesus betapa hina diriku Kubawa</w:t>
      </w:r>
      <w:r w:rsidRPr="00813992">
        <w:rPr>
          <w:spacing w:val="-6"/>
          <w:lang w:val="id-ID"/>
        </w:rPr>
        <w:t xml:space="preserve"> </w:t>
      </w:r>
      <w:r w:rsidRPr="00813992">
        <w:rPr>
          <w:lang w:val="id-ID"/>
        </w:rPr>
        <w:t>dosa</w:t>
      </w:r>
      <w:r w:rsidRPr="00813992">
        <w:rPr>
          <w:spacing w:val="-6"/>
          <w:lang w:val="id-ID"/>
        </w:rPr>
        <w:t xml:space="preserve"> </w:t>
      </w:r>
      <w:r w:rsidRPr="00813992">
        <w:rPr>
          <w:lang w:val="id-ID"/>
        </w:rPr>
        <w:t>dosaku</w:t>
      </w:r>
      <w:r w:rsidRPr="00813992">
        <w:rPr>
          <w:spacing w:val="-6"/>
          <w:lang w:val="id-ID"/>
        </w:rPr>
        <w:t xml:space="preserve"> </w:t>
      </w:r>
      <w:r w:rsidRPr="00813992">
        <w:rPr>
          <w:lang w:val="id-ID"/>
        </w:rPr>
        <w:t>di</w:t>
      </w:r>
      <w:r w:rsidRPr="00813992">
        <w:rPr>
          <w:spacing w:val="-5"/>
          <w:lang w:val="id-ID"/>
        </w:rPr>
        <w:t xml:space="preserve"> </w:t>
      </w:r>
      <w:r w:rsidRPr="00813992">
        <w:rPr>
          <w:lang w:val="id-ID"/>
        </w:rPr>
        <w:t>muka</w:t>
      </w:r>
      <w:r w:rsidRPr="00813992">
        <w:rPr>
          <w:spacing w:val="-6"/>
          <w:lang w:val="id-ID"/>
        </w:rPr>
        <w:t xml:space="preserve"> </w:t>
      </w:r>
      <w:r w:rsidRPr="00813992">
        <w:rPr>
          <w:lang w:val="id-ID"/>
        </w:rPr>
        <w:t>Tuhan</w:t>
      </w:r>
      <w:r w:rsidRPr="00813992">
        <w:rPr>
          <w:spacing w:val="-10"/>
          <w:lang w:val="id-ID"/>
        </w:rPr>
        <w:t xml:space="preserve"> </w:t>
      </w:r>
      <w:r w:rsidRPr="00813992">
        <w:rPr>
          <w:lang w:val="id-ID"/>
        </w:rPr>
        <w:t>Yesus</w:t>
      </w:r>
    </w:p>
    <w:p w14:paraId="710D59DD" w14:textId="07153DD8" w:rsidR="008B7CBB" w:rsidRPr="00813992" w:rsidRDefault="008B7CBB" w:rsidP="00F00215">
      <w:pPr>
        <w:pStyle w:val="DaftarParagraf"/>
        <w:numPr>
          <w:ilvl w:val="0"/>
          <w:numId w:val="20"/>
        </w:numPr>
        <w:ind w:left="993" w:right="844" w:hanging="426"/>
        <w:rPr>
          <w:lang w:val="id-ID"/>
        </w:rPr>
      </w:pPr>
      <w:r w:rsidRPr="00813992">
        <w:rPr>
          <w:lang w:val="id-ID"/>
        </w:rPr>
        <w:t>Di</w:t>
      </w:r>
      <w:r w:rsidR="002F42E3">
        <w:rPr>
          <w:lang w:val="id-ID"/>
        </w:rPr>
        <w:t xml:space="preserve"> </w:t>
      </w:r>
      <w:r w:rsidRPr="00813992">
        <w:rPr>
          <w:lang w:val="id-ID"/>
        </w:rPr>
        <w:t>muka</w:t>
      </w:r>
      <w:r w:rsidRPr="00813992">
        <w:rPr>
          <w:spacing w:val="-8"/>
          <w:lang w:val="id-ID"/>
        </w:rPr>
        <w:t xml:space="preserve"> </w:t>
      </w:r>
      <w:r w:rsidRPr="00813992">
        <w:rPr>
          <w:lang w:val="id-ID"/>
        </w:rPr>
        <w:t>Tuhan</w:t>
      </w:r>
      <w:r w:rsidRPr="00813992">
        <w:rPr>
          <w:spacing w:val="-7"/>
          <w:lang w:val="id-ID"/>
        </w:rPr>
        <w:t xml:space="preserve"> </w:t>
      </w:r>
      <w:r w:rsidRPr="00813992">
        <w:rPr>
          <w:lang w:val="id-ID"/>
        </w:rPr>
        <w:t>Yesus</w:t>
      </w:r>
      <w:r w:rsidRPr="00813992">
        <w:rPr>
          <w:spacing w:val="-7"/>
          <w:lang w:val="id-ID"/>
        </w:rPr>
        <w:t xml:space="preserve"> </w:t>
      </w:r>
      <w:r w:rsidRPr="00813992">
        <w:rPr>
          <w:lang w:val="id-ID"/>
        </w:rPr>
        <w:t>tersungkur</w:t>
      </w:r>
      <w:r w:rsidRPr="00813992">
        <w:rPr>
          <w:spacing w:val="-7"/>
          <w:lang w:val="id-ID"/>
        </w:rPr>
        <w:t xml:space="preserve"> </w:t>
      </w:r>
      <w:r w:rsidRPr="00813992">
        <w:rPr>
          <w:lang w:val="id-ID"/>
        </w:rPr>
        <w:t>karna</w:t>
      </w:r>
      <w:r w:rsidRPr="00813992">
        <w:rPr>
          <w:spacing w:val="-8"/>
          <w:lang w:val="id-ID"/>
        </w:rPr>
        <w:t xml:space="preserve"> </w:t>
      </w:r>
      <w:r w:rsidRPr="00813992">
        <w:rPr>
          <w:lang w:val="id-ID"/>
        </w:rPr>
        <w:t>dosaku Kubuka kerinduanku, di</w:t>
      </w:r>
      <w:r w:rsidR="002F42E3">
        <w:rPr>
          <w:lang w:val="id-ID"/>
        </w:rPr>
        <w:t xml:space="preserve"> </w:t>
      </w:r>
      <w:r w:rsidRPr="00813992">
        <w:rPr>
          <w:lang w:val="id-ID"/>
        </w:rPr>
        <w:t>muka Tuhan Yesus</w:t>
      </w:r>
    </w:p>
    <w:p w14:paraId="66BE8779" w14:textId="6C0B64BD" w:rsidR="00F00215" w:rsidRPr="00813992" w:rsidRDefault="008B7CBB" w:rsidP="00F00215">
      <w:pPr>
        <w:pStyle w:val="TeksIsi"/>
        <w:ind w:left="993" w:right="158" w:hanging="426"/>
        <w:rPr>
          <w:lang w:val="id-ID"/>
        </w:rPr>
      </w:pPr>
      <w:r w:rsidRPr="00813992">
        <w:rPr>
          <w:lang w:val="id-ID"/>
        </w:rPr>
        <w:t>3)</w:t>
      </w:r>
      <w:r w:rsidR="00F00215" w:rsidRPr="00813992">
        <w:rPr>
          <w:spacing w:val="40"/>
          <w:lang w:val="id-ID"/>
        </w:rPr>
        <w:tab/>
      </w:r>
      <w:r w:rsidRPr="00813992">
        <w:rPr>
          <w:lang w:val="id-ID"/>
        </w:rPr>
        <w:t>Di</w:t>
      </w:r>
      <w:r w:rsidR="002F42E3">
        <w:rPr>
          <w:lang w:val="id-ID"/>
        </w:rPr>
        <w:t xml:space="preserve"> </w:t>
      </w:r>
      <w:r w:rsidRPr="00813992">
        <w:rPr>
          <w:lang w:val="id-ID"/>
        </w:rPr>
        <w:t>muka</w:t>
      </w:r>
      <w:r w:rsidRPr="00813992">
        <w:rPr>
          <w:spacing w:val="-6"/>
          <w:lang w:val="id-ID"/>
        </w:rPr>
        <w:t xml:space="preserve"> </w:t>
      </w:r>
      <w:r w:rsidRPr="00813992">
        <w:rPr>
          <w:lang w:val="id-ID"/>
        </w:rPr>
        <w:t>Tuhan</w:t>
      </w:r>
      <w:r w:rsidRPr="00813992">
        <w:rPr>
          <w:spacing w:val="-5"/>
          <w:lang w:val="id-ID"/>
        </w:rPr>
        <w:t xml:space="preserve"> </w:t>
      </w:r>
      <w:r w:rsidRPr="00813992">
        <w:rPr>
          <w:lang w:val="id-ID"/>
        </w:rPr>
        <w:t>Yesus,</w:t>
      </w:r>
      <w:r w:rsidRPr="00813992">
        <w:rPr>
          <w:spacing w:val="-4"/>
          <w:lang w:val="id-ID"/>
        </w:rPr>
        <w:t xml:space="preserve"> </w:t>
      </w:r>
      <w:r w:rsidRPr="00813992">
        <w:rPr>
          <w:lang w:val="id-ID"/>
        </w:rPr>
        <w:t>ku</w:t>
      </w:r>
      <w:r w:rsidR="002F42E3">
        <w:rPr>
          <w:lang w:val="id-ID"/>
        </w:rPr>
        <w:t xml:space="preserve"> </w:t>
      </w:r>
      <w:r w:rsidRPr="00813992">
        <w:rPr>
          <w:lang w:val="id-ID"/>
        </w:rPr>
        <w:t>insaf</w:t>
      </w:r>
      <w:r w:rsidRPr="00813992">
        <w:rPr>
          <w:spacing w:val="-6"/>
          <w:lang w:val="id-ID"/>
        </w:rPr>
        <w:t xml:space="preserve"> </w:t>
      </w:r>
      <w:r w:rsidRPr="00813992">
        <w:rPr>
          <w:lang w:val="id-ID"/>
        </w:rPr>
        <w:t>akan</w:t>
      </w:r>
      <w:r w:rsidRPr="00813992">
        <w:rPr>
          <w:spacing w:val="-5"/>
          <w:lang w:val="id-ID"/>
        </w:rPr>
        <w:t xml:space="preserve"> </w:t>
      </w:r>
      <w:r w:rsidRPr="00813992">
        <w:rPr>
          <w:lang w:val="id-ID"/>
        </w:rPr>
        <w:t xml:space="preserve">salahku </w:t>
      </w:r>
    </w:p>
    <w:p w14:paraId="56BE2897" w14:textId="0C24987B" w:rsidR="008B7CBB" w:rsidRPr="00813992" w:rsidRDefault="008B7CBB" w:rsidP="00F00215">
      <w:pPr>
        <w:pStyle w:val="TeksIsi"/>
        <w:ind w:left="993" w:right="158"/>
        <w:rPr>
          <w:lang w:val="id-ID"/>
        </w:rPr>
      </w:pPr>
      <w:r w:rsidRPr="00813992">
        <w:rPr>
          <w:lang w:val="id-ID"/>
        </w:rPr>
        <w:t>Bertobat kini hatiku, di</w:t>
      </w:r>
      <w:r w:rsidR="002F42E3">
        <w:rPr>
          <w:lang w:val="id-ID"/>
        </w:rPr>
        <w:t xml:space="preserve"> </w:t>
      </w:r>
      <w:r w:rsidRPr="00813992">
        <w:rPr>
          <w:lang w:val="id-ID"/>
        </w:rPr>
        <w:t>muka Tuhan Yesus</w:t>
      </w:r>
    </w:p>
    <w:p w14:paraId="5828082A" w14:textId="77777777" w:rsidR="008B7CBB" w:rsidRPr="00813992" w:rsidRDefault="008B7CBB" w:rsidP="008B7CBB">
      <w:pPr>
        <w:pStyle w:val="TeksIsi"/>
        <w:rPr>
          <w:lang w:val="id-ID"/>
        </w:rPr>
      </w:pPr>
    </w:p>
    <w:p w14:paraId="061E46A7" w14:textId="77777777" w:rsidR="008B7CBB" w:rsidRPr="00813992" w:rsidRDefault="008B7CBB" w:rsidP="00F00215">
      <w:pPr>
        <w:tabs>
          <w:tab w:val="left" w:pos="5453"/>
        </w:tabs>
        <w:jc w:val="both"/>
        <w:rPr>
          <w:i/>
          <w:lang w:val="id-ID"/>
        </w:rPr>
      </w:pPr>
      <w:r w:rsidRPr="00813992">
        <w:rPr>
          <w:b/>
          <w:lang w:val="id-ID"/>
        </w:rPr>
        <w:t>BERITA</w:t>
      </w:r>
      <w:r w:rsidRPr="00813992">
        <w:rPr>
          <w:b/>
          <w:spacing w:val="-5"/>
          <w:lang w:val="id-ID"/>
        </w:rPr>
        <w:t xml:space="preserve"> </w:t>
      </w:r>
      <w:r w:rsidRPr="00813992">
        <w:rPr>
          <w:b/>
          <w:spacing w:val="-2"/>
          <w:lang w:val="id-ID"/>
        </w:rPr>
        <w:t>ANUGERAH</w:t>
      </w:r>
      <w:r w:rsidRPr="00813992">
        <w:rPr>
          <w:b/>
          <w:lang w:val="id-ID"/>
        </w:rPr>
        <w:tab/>
      </w:r>
      <w:r w:rsidRPr="00813992">
        <w:rPr>
          <w:i/>
          <w:spacing w:val="-2"/>
          <w:lang w:val="id-ID"/>
        </w:rPr>
        <w:t>(Berdiri)</w:t>
      </w:r>
    </w:p>
    <w:p w14:paraId="0EE0692F" w14:textId="77777777" w:rsidR="004337D5" w:rsidRPr="00813992" w:rsidRDefault="008B7CBB" w:rsidP="004337D5">
      <w:pPr>
        <w:pStyle w:val="TeksIsi"/>
        <w:ind w:left="567" w:right="156" w:hanging="567"/>
        <w:rPr>
          <w:spacing w:val="-2"/>
          <w:lang w:val="id-ID"/>
        </w:rPr>
      </w:pPr>
      <w:r w:rsidRPr="00813992">
        <w:rPr>
          <w:lang w:val="id-ID"/>
        </w:rPr>
        <w:t>PF:</w:t>
      </w:r>
      <w:r w:rsidRPr="00813992">
        <w:rPr>
          <w:spacing w:val="40"/>
          <w:lang w:val="id-ID"/>
        </w:rPr>
        <w:t xml:space="preserve"> </w:t>
      </w:r>
      <w:r w:rsidR="00F00215" w:rsidRPr="00813992">
        <w:rPr>
          <w:spacing w:val="40"/>
          <w:lang w:val="id-ID"/>
        </w:rPr>
        <w:tab/>
      </w:r>
      <w:r w:rsidRPr="00813992">
        <w:rPr>
          <w:lang w:val="id-ID"/>
        </w:rPr>
        <w:t>Karena belas kasih-Nya yang tidak terbatas, Ia berkenan menerima ungkapan penyesalan umat-Nya. Pertobatan yang dinyatakan secara tulus akan memulihkan. Maka yang Maha kasih mengerjakan pengampunan dan penebusan dosa</w:t>
      </w:r>
      <w:r w:rsidRPr="00813992">
        <w:rPr>
          <w:spacing w:val="2"/>
          <w:lang w:val="id-ID"/>
        </w:rPr>
        <w:t xml:space="preserve"> </w:t>
      </w:r>
      <w:r w:rsidRPr="00813992">
        <w:rPr>
          <w:lang w:val="id-ID"/>
        </w:rPr>
        <w:t>melalui</w:t>
      </w:r>
      <w:r w:rsidRPr="00813992">
        <w:rPr>
          <w:spacing w:val="-1"/>
          <w:lang w:val="id-ID"/>
        </w:rPr>
        <w:t xml:space="preserve"> </w:t>
      </w:r>
      <w:r w:rsidRPr="00813992">
        <w:rPr>
          <w:lang w:val="id-ID"/>
        </w:rPr>
        <w:t>karya-Nya</w:t>
      </w:r>
      <w:r w:rsidRPr="00813992">
        <w:rPr>
          <w:spacing w:val="-3"/>
          <w:lang w:val="id-ID"/>
        </w:rPr>
        <w:t xml:space="preserve"> </w:t>
      </w:r>
      <w:r w:rsidRPr="00813992">
        <w:rPr>
          <w:lang w:val="id-ID"/>
        </w:rPr>
        <w:t>yang</w:t>
      </w:r>
      <w:r w:rsidRPr="00813992">
        <w:rPr>
          <w:spacing w:val="1"/>
          <w:lang w:val="id-ID"/>
        </w:rPr>
        <w:t xml:space="preserve"> </w:t>
      </w:r>
      <w:r w:rsidRPr="00813992">
        <w:rPr>
          <w:lang w:val="id-ID"/>
        </w:rPr>
        <w:t>agung</w:t>
      </w:r>
      <w:r w:rsidRPr="00813992">
        <w:rPr>
          <w:spacing w:val="1"/>
          <w:lang w:val="id-ID"/>
        </w:rPr>
        <w:t xml:space="preserve"> </w:t>
      </w:r>
      <w:r w:rsidRPr="00813992">
        <w:rPr>
          <w:lang w:val="id-ID"/>
        </w:rPr>
        <w:t>dan</w:t>
      </w:r>
      <w:r w:rsidRPr="00813992">
        <w:rPr>
          <w:spacing w:val="-1"/>
          <w:lang w:val="id-ID"/>
        </w:rPr>
        <w:t xml:space="preserve"> </w:t>
      </w:r>
      <w:r w:rsidRPr="00813992">
        <w:rPr>
          <w:spacing w:val="-2"/>
          <w:lang w:val="id-ID"/>
        </w:rPr>
        <w:t>mulia.</w:t>
      </w:r>
    </w:p>
    <w:p w14:paraId="08863FF8" w14:textId="041B8957" w:rsidR="008B7CBB" w:rsidRPr="00813992" w:rsidRDefault="008B7CBB" w:rsidP="004337D5">
      <w:pPr>
        <w:pStyle w:val="TeksIsi"/>
        <w:ind w:left="567" w:right="156"/>
        <w:rPr>
          <w:lang w:val="id-ID"/>
        </w:rPr>
      </w:pPr>
      <w:r w:rsidRPr="00813992">
        <w:rPr>
          <w:lang w:val="id-ID"/>
        </w:rPr>
        <w:t>Saat</w:t>
      </w:r>
      <w:r w:rsidRPr="00813992">
        <w:rPr>
          <w:spacing w:val="40"/>
          <w:lang w:val="id-ID"/>
        </w:rPr>
        <w:t xml:space="preserve"> </w:t>
      </w:r>
      <w:r w:rsidRPr="00813992">
        <w:rPr>
          <w:lang w:val="id-ID"/>
        </w:rPr>
        <w:t>ini</w:t>
      </w:r>
      <w:r w:rsidRPr="00813992">
        <w:rPr>
          <w:spacing w:val="40"/>
          <w:lang w:val="id-ID"/>
        </w:rPr>
        <w:t xml:space="preserve"> </w:t>
      </w:r>
      <w:r w:rsidRPr="00813992">
        <w:rPr>
          <w:lang w:val="id-ID"/>
        </w:rPr>
        <w:t>terimalah</w:t>
      </w:r>
      <w:r w:rsidRPr="00813992">
        <w:rPr>
          <w:spacing w:val="40"/>
          <w:lang w:val="id-ID"/>
        </w:rPr>
        <w:t xml:space="preserve"> </w:t>
      </w:r>
      <w:r w:rsidRPr="00813992">
        <w:rPr>
          <w:lang w:val="id-ID"/>
        </w:rPr>
        <w:t>Sabda</w:t>
      </w:r>
      <w:r w:rsidRPr="00813992">
        <w:rPr>
          <w:spacing w:val="40"/>
          <w:lang w:val="id-ID"/>
        </w:rPr>
        <w:t xml:space="preserve"> </w:t>
      </w:r>
      <w:r w:rsidRPr="00813992">
        <w:rPr>
          <w:lang w:val="id-ID"/>
        </w:rPr>
        <w:t>dalam</w:t>
      </w:r>
      <w:r w:rsidRPr="00813992">
        <w:rPr>
          <w:spacing w:val="40"/>
          <w:lang w:val="id-ID"/>
        </w:rPr>
        <w:t xml:space="preserve"> </w:t>
      </w:r>
      <w:r w:rsidRPr="00813992">
        <w:rPr>
          <w:lang w:val="id-ID"/>
        </w:rPr>
        <w:t>Roma</w:t>
      </w:r>
      <w:r w:rsidRPr="00813992">
        <w:rPr>
          <w:spacing w:val="40"/>
          <w:lang w:val="id-ID"/>
        </w:rPr>
        <w:t xml:space="preserve"> </w:t>
      </w:r>
      <w:r w:rsidRPr="00813992">
        <w:rPr>
          <w:lang w:val="id-ID"/>
        </w:rPr>
        <w:t>5:8-9</w:t>
      </w:r>
      <w:r w:rsidRPr="00813992">
        <w:rPr>
          <w:spacing w:val="40"/>
          <w:lang w:val="id-ID"/>
        </w:rPr>
        <w:t xml:space="preserve"> </w:t>
      </w:r>
      <w:r w:rsidRPr="00813992">
        <w:rPr>
          <w:i/>
          <w:lang w:val="id-ID"/>
        </w:rPr>
        <w:t>“</w:t>
      </w:r>
      <w:r w:rsidR="002F42E3">
        <w:rPr>
          <w:i/>
          <w:lang w:val="id-ID"/>
        </w:rPr>
        <w:t xml:space="preserve">Namun, </w:t>
      </w:r>
      <w:r w:rsidRPr="00813992">
        <w:rPr>
          <w:i/>
          <w:lang w:val="id-ID"/>
        </w:rPr>
        <w:t>Allah</w:t>
      </w:r>
      <w:r w:rsidRPr="00813992">
        <w:rPr>
          <w:i/>
          <w:spacing w:val="40"/>
          <w:lang w:val="id-ID"/>
        </w:rPr>
        <w:t xml:space="preserve"> </w:t>
      </w:r>
      <w:r w:rsidRPr="00813992">
        <w:rPr>
          <w:i/>
          <w:lang w:val="id-ID"/>
        </w:rPr>
        <w:t>menunjuk</w:t>
      </w:r>
      <w:r w:rsidR="002F42E3">
        <w:rPr>
          <w:i/>
          <w:lang w:val="id-ID"/>
        </w:rPr>
        <w:t>k</w:t>
      </w:r>
      <w:r w:rsidRPr="00813992">
        <w:rPr>
          <w:i/>
          <w:lang w:val="id-ID"/>
        </w:rPr>
        <w:t>an</w:t>
      </w:r>
      <w:r w:rsidRPr="00813992">
        <w:rPr>
          <w:i/>
          <w:spacing w:val="40"/>
          <w:lang w:val="id-ID"/>
        </w:rPr>
        <w:t xml:space="preserve"> </w:t>
      </w:r>
      <w:r w:rsidRPr="00813992">
        <w:rPr>
          <w:i/>
          <w:lang w:val="id-ID"/>
        </w:rPr>
        <w:t>kasih</w:t>
      </w:r>
      <w:r w:rsidR="002F42E3">
        <w:rPr>
          <w:i/>
          <w:lang w:val="id-ID"/>
        </w:rPr>
        <w:t>-</w:t>
      </w:r>
      <w:r w:rsidRPr="00813992">
        <w:rPr>
          <w:i/>
          <w:lang w:val="id-ID"/>
        </w:rPr>
        <w:t>Nya</w:t>
      </w:r>
      <w:r w:rsidRPr="00813992">
        <w:rPr>
          <w:i/>
          <w:spacing w:val="40"/>
          <w:lang w:val="id-ID"/>
        </w:rPr>
        <w:t xml:space="preserve"> </w:t>
      </w:r>
      <w:r w:rsidRPr="00813992">
        <w:rPr>
          <w:i/>
          <w:lang w:val="id-ID"/>
        </w:rPr>
        <w:t>kepada</w:t>
      </w:r>
      <w:r w:rsidRPr="00813992">
        <w:rPr>
          <w:i/>
          <w:spacing w:val="40"/>
          <w:lang w:val="id-ID"/>
        </w:rPr>
        <w:t xml:space="preserve"> </w:t>
      </w:r>
      <w:r w:rsidRPr="00813992">
        <w:rPr>
          <w:i/>
          <w:lang w:val="id-ID"/>
        </w:rPr>
        <w:t>kita</w:t>
      </w:r>
      <w:r w:rsidR="002F42E3">
        <w:rPr>
          <w:i/>
          <w:lang w:val="id-ID"/>
        </w:rPr>
        <w:t xml:space="preserve"> dalam hal ini:</w:t>
      </w:r>
      <w:r w:rsidRPr="00813992">
        <w:rPr>
          <w:i/>
          <w:spacing w:val="40"/>
          <w:lang w:val="id-ID"/>
        </w:rPr>
        <w:t xml:space="preserve"> </w:t>
      </w:r>
      <w:r w:rsidR="003E63E4">
        <w:rPr>
          <w:i/>
          <w:spacing w:val="40"/>
          <w:lang w:val="id-ID"/>
        </w:rPr>
        <w:t xml:space="preserve">Ketika kita masih berdosa, </w:t>
      </w:r>
      <w:r w:rsidRPr="00813992">
        <w:rPr>
          <w:i/>
          <w:lang w:val="id-ID"/>
        </w:rPr>
        <w:t>Kristus</w:t>
      </w:r>
      <w:r w:rsidRPr="00813992">
        <w:rPr>
          <w:i/>
          <w:spacing w:val="31"/>
          <w:lang w:val="id-ID"/>
        </w:rPr>
        <w:t xml:space="preserve"> </w:t>
      </w:r>
      <w:r w:rsidRPr="00813992">
        <w:rPr>
          <w:i/>
          <w:lang w:val="id-ID"/>
        </w:rPr>
        <w:t>telah</w:t>
      </w:r>
      <w:r w:rsidRPr="00813992">
        <w:rPr>
          <w:i/>
          <w:spacing w:val="27"/>
          <w:lang w:val="id-ID"/>
        </w:rPr>
        <w:t xml:space="preserve"> </w:t>
      </w:r>
      <w:r w:rsidRPr="00813992">
        <w:rPr>
          <w:i/>
          <w:lang w:val="id-ID"/>
        </w:rPr>
        <w:t>mati</w:t>
      </w:r>
      <w:r w:rsidRPr="00813992">
        <w:rPr>
          <w:i/>
          <w:spacing w:val="31"/>
          <w:lang w:val="id-ID"/>
        </w:rPr>
        <w:t xml:space="preserve"> </w:t>
      </w:r>
      <w:r w:rsidRPr="00813992">
        <w:rPr>
          <w:i/>
          <w:lang w:val="id-ID"/>
        </w:rPr>
        <w:t>untuk</w:t>
      </w:r>
      <w:r w:rsidRPr="00813992">
        <w:rPr>
          <w:i/>
          <w:spacing w:val="30"/>
          <w:lang w:val="id-ID"/>
        </w:rPr>
        <w:t xml:space="preserve"> </w:t>
      </w:r>
      <w:r w:rsidRPr="00813992">
        <w:rPr>
          <w:i/>
          <w:lang w:val="id-ID"/>
        </w:rPr>
        <w:t>kita</w:t>
      </w:r>
      <w:r w:rsidR="003E63E4">
        <w:rPr>
          <w:i/>
          <w:lang w:val="id-ID"/>
        </w:rPr>
        <w:t>.</w:t>
      </w:r>
      <w:r w:rsidRPr="00813992">
        <w:rPr>
          <w:i/>
          <w:spacing w:val="40"/>
          <w:lang w:val="id-ID"/>
        </w:rPr>
        <w:t xml:space="preserve"> </w:t>
      </w:r>
      <w:r w:rsidR="003E63E4">
        <w:rPr>
          <w:i/>
          <w:spacing w:val="40"/>
          <w:lang w:val="id-ID"/>
        </w:rPr>
        <w:t>Terl</w:t>
      </w:r>
      <w:r w:rsidRPr="00813992">
        <w:rPr>
          <w:i/>
          <w:lang w:val="id-ID"/>
        </w:rPr>
        <w:t>ebih</w:t>
      </w:r>
      <w:r w:rsidRPr="00813992">
        <w:rPr>
          <w:i/>
          <w:spacing w:val="40"/>
          <w:lang w:val="id-ID"/>
        </w:rPr>
        <w:t xml:space="preserve"> </w:t>
      </w:r>
      <w:r w:rsidR="003E63E4">
        <w:rPr>
          <w:i/>
          <w:spacing w:val="40"/>
          <w:lang w:val="id-ID"/>
        </w:rPr>
        <w:t xml:space="preserve">lagi, </w:t>
      </w:r>
      <w:r w:rsidRPr="00813992">
        <w:rPr>
          <w:i/>
          <w:lang w:val="id-ID"/>
        </w:rPr>
        <w:t>karena</w:t>
      </w:r>
      <w:r w:rsidRPr="00813992">
        <w:rPr>
          <w:i/>
          <w:spacing w:val="40"/>
          <w:lang w:val="id-ID"/>
        </w:rPr>
        <w:t xml:space="preserve"> </w:t>
      </w:r>
      <w:r w:rsidRPr="00813992">
        <w:rPr>
          <w:i/>
          <w:lang w:val="id-ID"/>
        </w:rPr>
        <w:t>kita</w:t>
      </w:r>
      <w:r w:rsidRPr="00813992">
        <w:rPr>
          <w:i/>
          <w:spacing w:val="40"/>
          <w:lang w:val="id-ID"/>
        </w:rPr>
        <w:t xml:space="preserve"> </w:t>
      </w:r>
      <w:r w:rsidRPr="00813992">
        <w:rPr>
          <w:i/>
          <w:lang w:val="id-ID"/>
        </w:rPr>
        <w:t>sekarang</w:t>
      </w:r>
      <w:r w:rsidRPr="00813992">
        <w:rPr>
          <w:i/>
          <w:spacing w:val="40"/>
          <w:lang w:val="id-ID"/>
        </w:rPr>
        <w:t xml:space="preserve"> </w:t>
      </w:r>
      <w:r w:rsidRPr="00813992">
        <w:rPr>
          <w:i/>
          <w:lang w:val="id-ID"/>
        </w:rPr>
        <w:t xml:space="preserve">telah </w:t>
      </w:r>
      <w:r w:rsidRPr="00813992">
        <w:rPr>
          <w:i/>
          <w:spacing w:val="-2"/>
          <w:lang w:val="id-ID"/>
        </w:rPr>
        <w:t>dibenarkan</w:t>
      </w:r>
      <w:r w:rsidRPr="00813992">
        <w:rPr>
          <w:i/>
          <w:lang w:val="id-ID"/>
        </w:rPr>
        <w:tab/>
      </w:r>
      <w:r w:rsidRPr="00813992">
        <w:rPr>
          <w:i/>
          <w:spacing w:val="-4"/>
          <w:lang w:val="id-ID"/>
        </w:rPr>
        <w:t>oleh</w:t>
      </w:r>
      <w:r w:rsidRPr="00813992">
        <w:rPr>
          <w:i/>
          <w:lang w:val="id-ID"/>
        </w:rPr>
        <w:tab/>
      </w:r>
      <w:r w:rsidRPr="00813992">
        <w:rPr>
          <w:i/>
          <w:spacing w:val="-2"/>
          <w:lang w:val="id-ID"/>
        </w:rPr>
        <w:t>darah</w:t>
      </w:r>
      <w:r w:rsidR="003E63E4">
        <w:rPr>
          <w:i/>
          <w:spacing w:val="-2"/>
          <w:lang w:val="id-ID"/>
        </w:rPr>
        <w:t>-</w:t>
      </w:r>
      <w:r w:rsidRPr="00813992">
        <w:rPr>
          <w:i/>
          <w:spacing w:val="-2"/>
          <w:lang w:val="id-ID"/>
        </w:rPr>
        <w:t>Nya</w:t>
      </w:r>
      <w:r w:rsidRPr="00813992">
        <w:rPr>
          <w:i/>
          <w:spacing w:val="-10"/>
          <w:lang w:val="id-ID"/>
        </w:rPr>
        <w:t>,</w:t>
      </w:r>
      <w:r w:rsidRPr="00813992">
        <w:rPr>
          <w:i/>
          <w:lang w:val="id-ID"/>
        </w:rPr>
        <w:tab/>
      </w:r>
      <w:r w:rsidRPr="00813992">
        <w:rPr>
          <w:i/>
          <w:spacing w:val="-4"/>
          <w:lang w:val="id-ID"/>
        </w:rPr>
        <w:t>kita</w:t>
      </w:r>
      <w:r w:rsidRPr="00813992">
        <w:rPr>
          <w:i/>
          <w:lang w:val="id-ID"/>
        </w:rPr>
        <w:tab/>
      </w:r>
      <w:r w:rsidRPr="00813992">
        <w:rPr>
          <w:i/>
          <w:spacing w:val="-4"/>
          <w:lang w:val="id-ID"/>
        </w:rPr>
        <w:t>pasti</w:t>
      </w:r>
      <w:r w:rsidR="004337D5" w:rsidRPr="00813992">
        <w:rPr>
          <w:i/>
          <w:lang w:val="id-ID"/>
        </w:rPr>
        <w:t xml:space="preserve"> </w:t>
      </w:r>
      <w:r w:rsidRPr="00813992">
        <w:rPr>
          <w:i/>
          <w:spacing w:val="-4"/>
          <w:lang w:val="id-ID"/>
        </w:rPr>
        <w:t xml:space="preserve">akan </w:t>
      </w:r>
      <w:r w:rsidRPr="00813992">
        <w:rPr>
          <w:i/>
          <w:lang w:val="id-ID"/>
        </w:rPr>
        <w:t>diselamatkan</w:t>
      </w:r>
      <w:r w:rsidR="003E63E4">
        <w:rPr>
          <w:i/>
          <w:lang w:val="id-ID"/>
        </w:rPr>
        <w:t xml:space="preserve"> melalui Dia dari murka Allah</w:t>
      </w:r>
      <w:r w:rsidRPr="00813992">
        <w:rPr>
          <w:i/>
          <w:lang w:val="id-ID"/>
        </w:rPr>
        <w:t>”</w:t>
      </w:r>
      <w:r w:rsidRPr="00813992">
        <w:rPr>
          <w:lang w:val="id-ID"/>
        </w:rPr>
        <w:t>.</w:t>
      </w:r>
      <w:r w:rsidRPr="00813992">
        <w:rPr>
          <w:spacing w:val="26"/>
          <w:lang w:val="id-ID"/>
        </w:rPr>
        <w:t xml:space="preserve"> </w:t>
      </w:r>
      <w:r w:rsidRPr="00813992">
        <w:rPr>
          <w:lang w:val="id-ID"/>
        </w:rPr>
        <w:t>Karenanya</w:t>
      </w:r>
      <w:r w:rsidRPr="00813992">
        <w:rPr>
          <w:spacing w:val="24"/>
          <w:lang w:val="id-ID"/>
        </w:rPr>
        <w:t xml:space="preserve"> </w:t>
      </w:r>
      <w:r w:rsidRPr="00813992">
        <w:rPr>
          <w:lang w:val="id-ID"/>
        </w:rPr>
        <w:t>jangan</w:t>
      </w:r>
      <w:r w:rsidRPr="00813992">
        <w:rPr>
          <w:spacing w:val="30"/>
          <w:lang w:val="id-ID"/>
        </w:rPr>
        <w:t xml:space="preserve"> </w:t>
      </w:r>
      <w:r w:rsidRPr="00813992">
        <w:rPr>
          <w:lang w:val="id-ID"/>
        </w:rPr>
        <w:t>sia-siakan</w:t>
      </w:r>
      <w:r w:rsidR="003E63E4">
        <w:rPr>
          <w:lang w:val="id-ID"/>
        </w:rPr>
        <w:t>,</w:t>
      </w:r>
      <w:r w:rsidRPr="00813992">
        <w:rPr>
          <w:spacing w:val="80"/>
          <w:lang w:val="id-ID"/>
        </w:rPr>
        <w:t xml:space="preserve"> </w:t>
      </w:r>
      <w:r w:rsidRPr="00813992">
        <w:rPr>
          <w:lang w:val="id-ID"/>
        </w:rPr>
        <w:t>bahkan</w:t>
      </w:r>
      <w:r w:rsidRPr="00813992">
        <w:rPr>
          <w:spacing w:val="80"/>
          <w:lang w:val="id-ID"/>
        </w:rPr>
        <w:t xml:space="preserve"> </w:t>
      </w:r>
      <w:r w:rsidRPr="00813992">
        <w:rPr>
          <w:lang w:val="id-ID"/>
        </w:rPr>
        <w:t>ragukan</w:t>
      </w:r>
      <w:r w:rsidRPr="00813992">
        <w:rPr>
          <w:spacing w:val="80"/>
          <w:lang w:val="id-ID"/>
        </w:rPr>
        <w:t xml:space="preserve"> </w:t>
      </w:r>
      <w:r w:rsidRPr="00813992">
        <w:rPr>
          <w:lang w:val="id-ID"/>
        </w:rPr>
        <w:t>pengorbanan-Nya</w:t>
      </w:r>
      <w:r w:rsidRPr="00813992">
        <w:rPr>
          <w:spacing w:val="80"/>
          <w:lang w:val="id-ID"/>
        </w:rPr>
        <w:t xml:space="preserve"> </w:t>
      </w:r>
      <w:r w:rsidRPr="00813992">
        <w:rPr>
          <w:lang w:val="id-ID"/>
        </w:rPr>
        <w:t>bagi</w:t>
      </w:r>
      <w:r w:rsidRPr="00813992">
        <w:rPr>
          <w:spacing w:val="80"/>
          <w:lang w:val="id-ID"/>
        </w:rPr>
        <w:t xml:space="preserve"> </w:t>
      </w:r>
      <w:r w:rsidRPr="00813992">
        <w:rPr>
          <w:lang w:val="id-ID"/>
        </w:rPr>
        <w:t>kita.</w:t>
      </w:r>
      <w:r w:rsidRPr="00813992">
        <w:rPr>
          <w:spacing w:val="40"/>
          <w:lang w:val="id-ID"/>
        </w:rPr>
        <w:t xml:space="preserve"> </w:t>
      </w:r>
      <w:r w:rsidRPr="00813992">
        <w:rPr>
          <w:lang w:val="id-ID"/>
        </w:rPr>
        <w:t>Tetaplah setia dan taat sampai kita kembali kepada-Nya. Demikianlah berita anugerah dari Tuhan.</w:t>
      </w:r>
    </w:p>
    <w:p w14:paraId="30888344" w14:textId="12341C6B" w:rsidR="008B7CBB" w:rsidRPr="00813992" w:rsidRDefault="008B7CBB" w:rsidP="004337D5">
      <w:pPr>
        <w:pStyle w:val="TeksIsi"/>
        <w:ind w:left="567" w:hanging="567"/>
        <w:rPr>
          <w:lang w:val="id-ID"/>
        </w:rPr>
      </w:pPr>
      <w:r w:rsidRPr="00813992">
        <w:rPr>
          <w:spacing w:val="-5"/>
          <w:lang w:val="id-ID"/>
        </w:rPr>
        <w:t>U:</w:t>
      </w:r>
      <w:r w:rsidR="004337D5" w:rsidRPr="00813992">
        <w:rPr>
          <w:lang w:val="id-ID"/>
        </w:rPr>
        <w:tab/>
      </w:r>
      <w:r w:rsidRPr="00813992">
        <w:rPr>
          <w:b/>
          <w:bCs/>
          <w:lang w:val="id-ID"/>
        </w:rPr>
        <w:t>Syukur</w:t>
      </w:r>
      <w:r w:rsidRPr="00813992">
        <w:rPr>
          <w:b/>
          <w:bCs/>
          <w:spacing w:val="-5"/>
          <w:lang w:val="id-ID"/>
        </w:rPr>
        <w:t xml:space="preserve"> </w:t>
      </w:r>
      <w:r w:rsidRPr="00813992">
        <w:rPr>
          <w:b/>
          <w:bCs/>
          <w:lang w:val="id-ID"/>
        </w:rPr>
        <w:t>kepada</w:t>
      </w:r>
      <w:r w:rsidRPr="00813992">
        <w:rPr>
          <w:b/>
          <w:bCs/>
          <w:spacing w:val="-2"/>
          <w:lang w:val="id-ID"/>
        </w:rPr>
        <w:t xml:space="preserve"> </w:t>
      </w:r>
      <w:r w:rsidRPr="00813992">
        <w:rPr>
          <w:b/>
          <w:bCs/>
          <w:spacing w:val="-4"/>
          <w:lang w:val="id-ID"/>
        </w:rPr>
        <w:t>Allah</w:t>
      </w:r>
    </w:p>
    <w:p w14:paraId="7D60F47F" w14:textId="3B08D697" w:rsidR="008B7CBB" w:rsidRPr="00813992" w:rsidRDefault="008B7CBB" w:rsidP="004337D5">
      <w:pPr>
        <w:ind w:left="567"/>
        <w:jc w:val="both"/>
        <w:rPr>
          <w:b/>
          <w:lang w:val="id-ID"/>
        </w:rPr>
      </w:pPr>
      <w:r w:rsidRPr="00813992">
        <w:rPr>
          <w:b/>
          <w:lang w:val="id-ID"/>
        </w:rPr>
        <w:t>(Menyanyikan</w:t>
      </w:r>
      <w:r w:rsidRPr="00813992">
        <w:rPr>
          <w:b/>
          <w:spacing w:val="-2"/>
          <w:lang w:val="id-ID"/>
        </w:rPr>
        <w:t xml:space="preserve"> </w:t>
      </w:r>
      <w:r w:rsidRPr="00813992">
        <w:rPr>
          <w:b/>
          <w:lang w:val="id-ID"/>
        </w:rPr>
        <w:t>K</w:t>
      </w:r>
      <w:r w:rsidR="003E63E4">
        <w:rPr>
          <w:b/>
          <w:lang w:val="id-ID"/>
        </w:rPr>
        <w:t xml:space="preserve">J </w:t>
      </w:r>
      <w:r w:rsidRPr="00813992">
        <w:rPr>
          <w:b/>
          <w:lang w:val="id-ID"/>
        </w:rPr>
        <w:t>436:1,3</w:t>
      </w:r>
      <w:r w:rsidRPr="00813992">
        <w:rPr>
          <w:b/>
          <w:spacing w:val="-10"/>
          <w:lang w:val="id-ID"/>
        </w:rPr>
        <w:t>)</w:t>
      </w:r>
    </w:p>
    <w:p w14:paraId="0B9094AB" w14:textId="77777777" w:rsidR="008B7CBB" w:rsidRPr="00813992" w:rsidRDefault="008B7CBB" w:rsidP="004337D5">
      <w:pPr>
        <w:ind w:left="567"/>
        <w:jc w:val="both"/>
        <w:rPr>
          <w:bCs/>
          <w:lang w:val="id-ID"/>
        </w:rPr>
      </w:pPr>
      <w:r w:rsidRPr="00813992">
        <w:rPr>
          <w:bCs/>
          <w:lang w:val="id-ID"/>
        </w:rPr>
        <w:t>KJ</w:t>
      </w:r>
      <w:r w:rsidRPr="00813992">
        <w:rPr>
          <w:bCs/>
          <w:spacing w:val="-4"/>
          <w:lang w:val="id-ID"/>
        </w:rPr>
        <w:t xml:space="preserve"> </w:t>
      </w:r>
      <w:r w:rsidRPr="00813992">
        <w:rPr>
          <w:bCs/>
          <w:lang w:val="id-ID"/>
        </w:rPr>
        <w:t>436</w:t>
      </w:r>
      <w:r w:rsidRPr="00813992">
        <w:rPr>
          <w:bCs/>
          <w:spacing w:val="1"/>
          <w:lang w:val="id-ID"/>
        </w:rPr>
        <w:t xml:space="preserve"> </w:t>
      </w:r>
      <w:r w:rsidRPr="00813992">
        <w:rPr>
          <w:bCs/>
          <w:lang w:val="id-ID"/>
        </w:rPr>
        <w:t>:</w:t>
      </w:r>
      <w:r w:rsidRPr="00813992">
        <w:rPr>
          <w:bCs/>
          <w:spacing w:val="-3"/>
          <w:lang w:val="id-ID"/>
        </w:rPr>
        <w:t xml:space="preserve"> </w:t>
      </w:r>
      <w:r w:rsidRPr="00813992">
        <w:rPr>
          <w:bCs/>
          <w:lang w:val="id-ID"/>
        </w:rPr>
        <w:t>1,3</w:t>
      </w:r>
      <w:r w:rsidRPr="00813992">
        <w:rPr>
          <w:bCs/>
          <w:spacing w:val="53"/>
          <w:lang w:val="id-ID"/>
        </w:rPr>
        <w:t xml:space="preserve"> </w:t>
      </w:r>
      <w:r w:rsidRPr="00813992">
        <w:rPr>
          <w:bCs/>
          <w:lang w:val="id-ID"/>
        </w:rPr>
        <w:t>“Lawanlah</w:t>
      </w:r>
      <w:r w:rsidRPr="00813992">
        <w:rPr>
          <w:bCs/>
          <w:spacing w:val="-1"/>
          <w:lang w:val="id-ID"/>
        </w:rPr>
        <w:t xml:space="preserve"> </w:t>
      </w:r>
      <w:r w:rsidRPr="00813992">
        <w:rPr>
          <w:bCs/>
          <w:spacing w:val="-2"/>
          <w:lang w:val="id-ID"/>
        </w:rPr>
        <w:t>Godaan”</w:t>
      </w:r>
    </w:p>
    <w:p w14:paraId="2878936A" w14:textId="680C9BF7" w:rsidR="004337D5" w:rsidRPr="00813992" w:rsidRDefault="008B7CBB" w:rsidP="004337D5">
      <w:pPr>
        <w:pStyle w:val="DaftarParagraf"/>
        <w:numPr>
          <w:ilvl w:val="0"/>
          <w:numId w:val="19"/>
        </w:numPr>
        <w:ind w:left="993" w:right="1795" w:hanging="426"/>
        <w:rPr>
          <w:b/>
          <w:i/>
          <w:lang w:val="id-ID"/>
        </w:rPr>
      </w:pPr>
      <w:r w:rsidRPr="00813992">
        <w:rPr>
          <w:lang w:val="id-ID"/>
        </w:rPr>
        <w:t>Lawanlah Godaan, s</w:t>
      </w:r>
      <w:r w:rsidR="003E63E4">
        <w:rPr>
          <w:lang w:val="id-ID"/>
        </w:rPr>
        <w:t>’</w:t>
      </w:r>
      <w:r w:rsidRPr="00813992">
        <w:rPr>
          <w:lang w:val="id-ID"/>
        </w:rPr>
        <w:t>lalu bertekun Tiap</w:t>
      </w:r>
      <w:r w:rsidRPr="00813992">
        <w:rPr>
          <w:spacing w:val="-9"/>
          <w:lang w:val="id-ID"/>
        </w:rPr>
        <w:t xml:space="preserve"> </w:t>
      </w:r>
      <w:r w:rsidRPr="00813992">
        <w:rPr>
          <w:lang w:val="id-ID"/>
        </w:rPr>
        <w:t>kemenangan</w:t>
      </w:r>
      <w:r w:rsidRPr="00813992">
        <w:rPr>
          <w:spacing w:val="-8"/>
          <w:lang w:val="id-ID"/>
        </w:rPr>
        <w:t xml:space="preserve"> </w:t>
      </w:r>
      <w:r w:rsidRPr="00813992">
        <w:rPr>
          <w:lang w:val="id-ID"/>
        </w:rPr>
        <w:t>kau</w:t>
      </w:r>
      <w:r w:rsidRPr="00813992">
        <w:rPr>
          <w:spacing w:val="-9"/>
          <w:lang w:val="id-ID"/>
        </w:rPr>
        <w:t xml:space="preserve"> </w:t>
      </w:r>
      <w:r w:rsidRPr="00813992">
        <w:rPr>
          <w:lang w:val="id-ID"/>
        </w:rPr>
        <w:t>tambah</w:t>
      </w:r>
      <w:r w:rsidRPr="00813992">
        <w:rPr>
          <w:spacing w:val="-6"/>
          <w:lang w:val="id-ID"/>
        </w:rPr>
        <w:t xml:space="preserve"> </w:t>
      </w:r>
      <w:r w:rsidRPr="00813992">
        <w:rPr>
          <w:lang w:val="id-ID"/>
        </w:rPr>
        <w:t xml:space="preserve">teguh. Nafsu kejahatan harus kau tentang Harap akan Yesus pasti kau menang </w:t>
      </w:r>
    </w:p>
    <w:p w14:paraId="7494B4CA" w14:textId="32DE8886" w:rsidR="004337D5" w:rsidRPr="00813992" w:rsidRDefault="008B7CBB" w:rsidP="004337D5">
      <w:pPr>
        <w:pStyle w:val="DaftarParagraf"/>
        <w:tabs>
          <w:tab w:val="left" w:pos="1985"/>
        </w:tabs>
        <w:ind w:left="993" w:right="-1" w:firstLine="0"/>
        <w:rPr>
          <w:lang w:val="id-ID"/>
        </w:rPr>
      </w:pPr>
      <w:r w:rsidRPr="00813992">
        <w:rPr>
          <w:bCs/>
          <w:iCs/>
          <w:lang w:val="id-ID"/>
        </w:rPr>
        <w:lastRenderedPageBreak/>
        <w:t>Reff</w:t>
      </w:r>
      <w:r w:rsidR="004337D5" w:rsidRPr="00813992">
        <w:rPr>
          <w:bCs/>
          <w:iCs/>
          <w:lang w:val="id-ID"/>
        </w:rPr>
        <w:t>.</w:t>
      </w:r>
      <w:r w:rsidRPr="00813992">
        <w:rPr>
          <w:bCs/>
          <w:iCs/>
          <w:lang w:val="id-ID"/>
        </w:rPr>
        <w:t>:</w:t>
      </w:r>
      <w:r w:rsidR="004337D5" w:rsidRPr="00813992">
        <w:rPr>
          <w:b/>
          <w:i/>
          <w:lang w:val="id-ID"/>
        </w:rPr>
        <w:t xml:space="preserve"> </w:t>
      </w:r>
      <w:r w:rsidR="004337D5" w:rsidRPr="00813992">
        <w:rPr>
          <w:b/>
          <w:i/>
          <w:lang w:val="id-ID"/>
        </w:rPr>
        <w:tab/>
      </w:r>
      <w:r w:rsidRPr="00813992">
        <w:rPr>
          <w:lang w:val="id-ID"/>
        </w:rPr>
        <w:t>Mintalah</w:t>
      </w:r>
      <w:r w:rsidRPr="00813992">
        <w:rPr>
          <w:spacing w:val="-5"/>
          <w:lang w:val="id-ID"/>
        </w:rPr>
        <w:t xml:space="preserve"> </w:t>
      </w:r>
      <w:r w:rsidRPr="00813992">
        <w:rPr>
          <w:lang w:val="id-ID"/>
        </w:rPr>
        <w:t>pada</w:t>
      </w:r>
      <w:r w:rsidRPr="00813992">
        <w:rPr>
          <w:spacing w:val="-8"/>
          <w:lang w:val="id-ID"/>
        </w:rPr>
        <w:t xml:space="preserve"> </w:t>
      </w:r>
      <w:r w:rsidRPr="00813992">
        <w:rPr>
          <w:lang w:val="id-ID"/>
        </w:rPr>
        <w:t>Tuhan,</w:t>
      </w:r>
      <w:r w:rsidRPr="00813992">
        <w:rPr>
          <w:spacing w:val="-6"/>
          <w:lang w:val="id-ID"/>
        </w:rPr>
        <w:t xml:space="preserve"> </w:t>
      </w:r>
      <w:r w:rsidRPr="00813992">
        <w:rPr>
          <w:lang w:val="id-ID"/>
        </w:rPr>
        <w:t>agar</w:t>
      </w:r>
      <w:r w:rsidRPr="00813992">
        <w:rPr>
          <w:spacing w:val="-7"/>
          <w:lang w:val="id-ID"/>
        </w:rPr>
        <w:t xml:space="preserve"> </w:t>
      </w:r>
      <w:r w:rsidRPr="00813992">
        <w:rPr>
          <w:lang w:val="id-ID"/>
        </w:rPr>
        <w:t>kau</w:t>
      </w:r>
      <w:r w:rsidRPr="00813992">
        <w:rPr>
          <w:spacing w:val="-8"/>
          <w:lang w:val="id-ID"/>
        </w:rPr>
        <w:t xml:space="preserve"> </w:t>
      </w:r>
      <w:r w:rsidRPr="00813992">
        <w:rPr>
          <w:lang w:val="id-ID"/>
        </w:rPr>
        <w:t xml:space="preserve">dikuatkan </w:t>
      </w:r>
    </w:p>
    <w:p w14:paraId="64D129C5" w14:textId="5676E6EF" w:rsidR="008B7CBB" w:rsidRPr="00813992" w:rsidRDefault="004337D5" w:rsidP="004337D5">
      <w:pPr>
        <w:pStyle w:val="DaftarParagraf"/>
        <w:tabs>
          <w:tab w:val="left" w:pos="1985"/>
        </w:tabs>
        <w:ind w:left="993" w:right="-1" w:firstLine="0"/>
        <w:rPr>
          <w:lang w:val="id-ID"/>
        </w:rPr>
      </w:pPr>
      <w:r w:rsidRPr="00813992">
        <w:rPr>
          <w:lang w:val="id-ID"/>
        </w:rPr>
        <w:tab/>
      </w:r>
      <w:r w:rsidR="008B7CBB" w:rsidRPr="00813992">
        <w:rPr>
          <w:lang w:val="id-ID"/>
        </w:rPr>
        <w:t>Ia b</w:t>
      </w:r>
      <w:r w:rsidR="003E63E4">
        <w:rPr>
          <w:lang w:val="id-ID"/>
        </w:rPr>
        <w:t>’</w:t>
      </w:r>
      <w:r w:rsidR="008B7CBB" w:rsidRPr="00813992">
        <w:rPr>
          <w:lang w:val="id-ID"/>
        </w:rPr>
        <w:t>ri pertolongan pastilah kau menang</w:t>
      </w:r>
    </w:p>
    <w:p w14:paraId="5542CE72" w14:textId="77777777" w:rsidR="004337D5" w:rsidRPr="00813992" w:rsidRDefault="008B7CBB" w:rsidP="004337D5">
      <w:pPr>
        <w:pStyle w:val="DaftarParagraf"/>
        <w:numPr>
          <w:ilvl w:val="0"/>
          <w:numId w:val="19"/>
        </w:numPr>
        <w:ind w:left="993" w:right="-1" w:hanging="426"/>
        <w:rPr>
          <w:lang w:val="id-ID"/>
        </w:rPr>
      </w:pPr>
      <w:r w:rsidRPr="00813992">
        <w:rPr>
          <w:lang w:val="id-ID"/>
        </w:rPr>
        <w:t xml:space="preserve">Allah memberikan tajuk mulia, </w:t>
      </w:r>
    </w:p>
    <w:p w14:paraId="473C661F" w14:textId="5C8AD60E" w:rsidR="008B7CBB" w:rsidRPr="00813992" w:rsidRDefault="008B7CBB" w:rsidP="004337D5">
      <w:pPr>
        <w:pStyle w:val="DaftarParagraf"/>
        <w:ind w:left="993" w:right="-1" w:firstLine="0"/>
        <w:jc w:val="left"/>
        <w:rPr>
          <w:lang w:val="id-ID"/>
        </w:rPr>
      </w:pPr>
      <w:r w:rsidRPr="00813992">
        <w:rPr>
          <w:lang w:val="id-ID"/>
        </w:rPr>
        <w:t>Bagi</w:t>
      </w:r>
      <w:r w:rsidRPr="00813992">
        <w:rPr>
          <w:spacing w:val="-5"/>
          <w:lang w:val="id-ID"/>
        </w:rPr>
        <w:t xml:space="preserve"> </w:t>
      </w:r>
      <w:r w:rsidRPr="00813992">
        <w:rPr>
          <w:lang w:val="id-ID"/>
        </w:rPr>
        <w:t>yang</w:t>
      </w:r>
      <w:r w:rsidRPr="00813992">
        <w:rPr>
          <w:spacing w:val="-8"/>
          <w:lang w:val="id-ID"/>
        </w:rPr>
        <w:t xml:space="preserve"> </w:t>
      </w:r>
      <w:r w:rsidRPr="00813992">
        <w:rPr>
          <w:lang w:val="id-ID"/>
        </w:rPr>
        <w:t>Berjaya</w:t>
      </w:r>
      <w:r w:rsidRPr="00813992">
        <w:rPr>
          <w:spacing w:val="-7"/>
          <w:lang w:val="id-ID"/>
        </w:rPr>
        <w:t xml:space="preserve"> </w:t>
      </w:r>
      <w:r w:rsidRPr="00813992">
        <w:rPr>
          <w:lang w:val="id-ID"/>
        </w:rPr>
        <w:t>di</w:t>
      </w:r>
      <w:r w:rsidRPr="00813992">
        <w:rPr>
          <w:spacing w:val="-5"/>
          <w:lang w:val="id-ID"/>
        </w:rPr>
        <w:t xml:space="preserve"> </w:t>
      </w:r>
      <w:r w:rsidRPr="00813992">
        <w:rPr>
          <w:lang w:val="id-ID"/>
        </w:rPr>
        <w:t>dalam</w:t>
      </w:r>
      <w:r w:rsidRPr="00813992">
        <w:rPr>
          <w:spacing w:val="-10"/>
          <w:lang w:val="id-ID"/>
        </w:rPr>
        <w:t xml:space="preserve"> </w:t>
      </w:r>
      <w:r w:rsidRPr="00813992">
        <w:rPr>
          <w:lang w:val="id-ID"/>
        </w:rPr>
        <w:t>iman</w:t>
      </w:r>
    </w:p>
    <w:p w14:paraId="5E0268E0" w14:textId="77777777" w:rsidR="004337D5" w:rsidRPr="00813992" w:rsidRDefault="008B7CBB" w:rsidP="004337D5">
      <w:pPr>
        <w:pStyle w:val="TeksIsi"/>
        <w:ind w:left="993" w:right="-1"/>
        <w:jc w:val="left"/>
        <w:rPr>
          <w:lang w:val="id-ID"/>
        </w:rPr>
      </w:pPr>
      <w:r w:rsidRPr="00813992">
        <w:rPr>
          <w:lang w:val="id-ID"/>
        </w:rPr>
        <w:t>Kristus</w:t>
      </w:r>
      <w:r w:rsidRPr="00813992">
        <w:rPr>
          <w:spacing w:val="-8"/>
          <w:lang w:val="id-ID"/>
        </w:rPr>
        <w:t xml:space="preserve"> </w:t>
      </w:r>
      <w:r w:rsidRPr="00813992">
        <w:rPr>
          <w:lang w:val="id-ID"/>
        </w:rPr>
        <w:t>memulihkan</w:t>
      </w:r>
      <w:r w:rsidRPr="00813992">
        <w:rPr>
          <w:spacing w:val="-8"/>
          <w:lang w:val="id-ID"/>
        </w:rPr>
        <w:t xml:space="preserve"> </w:t>
      </w:r>
      <w:r w:rsidRPr="00813992">
        <w:rPr>
          <w:lang w:val="id-ID"/>
        </w:rPr>
        <w:t>kau</w:t>
      </w:r>
      <w:r w:rsidRPr="00813992">
        <w:rPr>
          <w:spacing w:val="-13"/>
          <w:lang w:val="id-ID"/>
        </w:rPr>
        <w:t xml:space="preserve"> </w:t>
      </w:r>
      <w:r w:rsidRPr="00813992">
        <w:rPr>
          <w:lang w:val="id-ID"/>
        </w:rPr>
        <w:t>yang</w:t>
      </w:r>
      <w:r w:rsidRPr="00813992">
        <w:rPr>
          <w:spacing w:val="-10"/>
          <w:lang w:val="id-ID"/>
        </w:rPr>
        <w:t xml:space="preserve"> </w:t>
      </w:r>
      <w:r w:rsidRPr="00813992">
        <w:rPr>
          <w:lang w:val="id-ID"/>
        </w:rPr>
        <w:t xml:space="preserve">tertekan </w:t>
      </w:r>
    </w:p>
    <w:p w14:paraId="7326A141" w14:textId="413037F9" w:rsidR="008B7CBB" w:rsidRPr="00813992" w:rsidRDefault="008B7CBB" w:rsidP="004337D5">
      <w:pPr>
        <w:pStyle w:val="TeksIsi"/>
        <w:ind w:left="993" w:right="-1"/>
        <w:jc w:val="left"/>
        <w:rPr>
          <w:b/>
          <w:i/>
          <w:lang w:val="id-ID"/>
        </w:rPr>
      </w:pPr>
      <w:r w:rsidRPr="00813992">
        <w:rPr>
          <w:lang w:val="id-ID"/>
        </w:rPr>
        <w:t>Harap akan Yesus pasti kau menang</w:t>
      </w:r>
      <w:r w:rsidR="004337D5" w:rsidRPr="00813992">
        <w:rPr>
          <w:lang w:val="id-ID"/>
        </w:rPr>
        <w:t>. Reff.: ...</w:t>
      </w:r>
    </w:p>
    <w:p w14:paraId="2C052D54" w14:textId="77777777" w:rsidR="008B7CBB" w:rsidRPr="00813992" w:rsidRDefault="008B7CBB" w:rsidP="008B7CBB">
      <w:pPr>
        <w:pStyle w:val="TeksIsi"/>
        <w:rPr>
          <w:b/>
          <w:i/>
          <w:lang w:val="id-ID"/>
        </w:rPr>
      </w:pPr>
    </w:p>
    <w:p w14:paraId="5DA8CCF3" w14:textId="77777777" w:rsidR="008B7CBB" w:rsidRPr="00813992" w:rsidRDefault="008B7CBB" w:rsidP="00C16794">
      <w:pPr>
        <w:tabs>
          <w:tab w:val="right" w:pos="6520"/>
        </w:tabs>
        <w:ind w:left="567" w:hanging="567"/>
        <w:jc w:val="both"/>
        <w:rPr>
          <w:i/>
          <w:lang w:val="id-ID"/>
        </w:rPr>
      </w:pPr>
      <w:r w:rsidRPr="00813992">
        <w:rPr>
          <w:b/>
          <w:lang w:val="id-ID"/>
        </w:rPr>
        <w:t>PELAYANAN</w:t>
      </w:r>
      <w:r w:rsidRPr="00813992">
        <w:rPr>
          <w:b/>
          <w:spacing w:val="-10"/>
          <w:lang w:val="id-ID"/>
        </w:rPr>
        <w:t xml:space="preserve"> </w:t>
      </w:r>
      <w:r w:rsidRPr="00813992">
        <w:rPr>
          <w:b/>
          <w:spacing w:val="-2"/>
          <w:lang w:val="id-ID"/>
        </w:rPr>
        <w:t>FIRMAN</w:t>
      </w:r>
      <w:r w:rsidRPr="00813992">
        <w:rPr>
          <w:b/>
          <w:lang w:val="id-ID"/>
        </w:rPr>
        <w:tab/>
      </w:r>
      <w:r w:rsidRPr="00813992">
        <w:rPr>
          <w:i/>
          <w:spacing w:val="-2"/>
          <w:lang w:val="id-ID"/>
        </w:rPr>
        <w:t>(Duduk)</w:t>
      </w:r>
    </w:p>
    <w:p w14:paraId="2FCB7386" w14:textId="5A923DD5" w:rsidR="008B7CBB" w:rsidRPr="00813992" w:rsidRDefault="008B7CBB" w:rsidP="004337D5">
      <w:pPr>
        <w:pStyle w:val="TeksIsi"/>
        <w:tabs>
          <w:tab w:val="left" w:pos="680"/>
        </w:tabs>
        <w:ind w:left="567" w:hanging="567"/>
        <w:rPr>
          <w:lang w:val="id-ID"/>
        </w:rPr>
      </w:pPr>
      <w:r w:rsidRPr="00813992">
        <w:rPr>
          <w:spacing w:val="-5"/>
          <w:lang w:val="id-ID"/>
        </w:rPr>
        <w:t>PF:</w:t>
      </w:r>
      <w:r w:rsidR="004337D5" w:rsidRPr="00813992">
        <w:rPr>
          <w:spacing w:val="-5"/>
          <w:lang w:val="id-ID"/>
        </w:rPr>
        <w:tab/>
      </w:r>
      <w:r w:rsidRPr="00813992">
        <w:rPr>
          <w:lang w:val="id-ID"/>
        </w:rPr>
        <w:t>(Doa</w:t>
      </w:r>
      <w:r w:rsidRPr="00813992">
        <w:rPr>
          <w:spacing w:val="2"/>
          <w:lang w:val="id-ID"/>
        </w:rPr>
        <w:t xml:space="preserve"> </w:t>
      </w:r>
      <w:r w:rsidRPr="00813992">
        <w:rPr>
          <w:spacing w:val="-2"/>
          <w:lang w:val="id-ID"/>
        </w:rPr>
        <w:t>Epiklese)</w:t>
      </w:r>
    </w:p>
    <w:p w14:paraId="2B1BAF14" w14:textId="3EC3048C" w:rsidR="008B7CBB" w:rsidRPr="00813992" w:rsidRDefault="008B7CBB" w:rsidP="004337D5">
      <w:pPr>
        <w:pStyle w:val="TeksIsi"/>
        <w:tabs>
          <w:tab w:val="left" w:pos="680"/>
        </w:tabs>
        <w:ind w:left="567" w:hanging="567"/>
        <w:rPr>
          <w:lang w:val="id-ID"/>
        </w:rPr>
      </w:pPr>
      <w:r w:rsidRPr="00813992">
        <w:rPr>
          <w:spacing w:val="-5"/>
          <w:lang w:val="id-ID"/>
        </w:rPr>
        <w:t>U:</w:t>
      </w:r>
      <w:r w:rsidR="004337D5" w:rsidRPr="00813992">
        <w:rPr>
          <w:lang w:val="id-ID"/>
        </w:rPr>
        <w:tab/>
      </w:r>
      <w:r w:rsidRPr="00813992">
        <w:rPr>
          <w:lang w:val="id-ID"/>
        </w:rPr>
        <w:t>(Menyanyikan</w:t>
      </w:r>
      <w:r w:rsidRPr="00813992">
        <w:rPr>
          <w:spacing w:val="-7"/>
          <w:lang w:val="id-ID"/>
        </w:rPr>
        <w:t xml:space="preserve"> </w:t>
      </w:r>
      <w:r w:rsidRPr="00813992">
        <w:rPr>
          <w:lang w:val="id-ID"/>
        </w:rPr>
        <w:t>KJ</w:t>
      </w:r>
      <w:r w:rsidRPr="00813992">
        <w:rPr>
          <w:spacing w:val="-4"/>
          <w:lang w:val="id-ID"/>
        </w:rPr>
        <w:t xml:space="preserve"> </w:t>
      </w:r>
      <w:r w:rsidRPr="00813992">
        <w:rPr>
          <w:lang w:val="id-ID"/>
        </w:rPr>
        <w:t>50a:</w:t>
      </w:r>
      <w:r w:rsidRPr="00813992">
        <w:rPr>
          <w:spacing w:val="1"/>
          <w:lang w:val="id-ID"/>
        </w:rPr>
        <w:t xml:space="preserve"> </w:t>
      </w:r>
      <w:r w:rsidRPr="00813992">
        <w:rPr>
          <w:lang w:val="id-ID"/>
        </w:rPr>
        <w:t>1</w:t>
      </w:r>
      <w:r w:rsidRPr="00813992">
        <w:rPr>
          <w:spacing w:val="-4"/>
          <w:lang w:val="id-ID"/>
        </w:rPr>
        <w:t xml:space="preserve"> </w:t>
      </w:r>
      <w:r w:rsidRPr="00813992">
        <w:rPr>
          <w:lang w:val="id-ID"/>
        </w:rPr>
        <w:t>,</w:t>
      </w:r>
      <w:r w:rsidRPr="00813992">
        <w:rPr>
          <w:spacing w:val="1"/>
          <w:lang w:val="id-ID"/>
        </w:rPr>
        <w:t xml:space="preserve"> </w:t>
      </w:r>
      <w:r w:rsidRPr="00813992">
        <w:rPr>
          <w:lang w:val="id-ID"/>
        </w:rPr>
        <w:t>6</w:t>
      </w:r>
      <w:r w:rsidRPr="00813992">
        <w:rPr>
          <w:spacing w:val="-4"/>
          <w:lang w:val="id-ID"/>
        </w:rPr>
        <w:t xml:space="preserve"> </w:t>
      </w:r>
      <w:r w:rsidRPr="00813992">
        <w:rPr>
          <w:lang w:val="id-ID"/>
        </w:rPr>
        <w:t>Lektor</w:t>
      </w:r>
      <w:r w:rsidRPr="00813992">
        <w:rPr>
          <w:spacing w:val="1"/>
          <w:lang w:val="id-ID"/>
        </w:rPr>
        <w:t xml:space="preserve"> </w:t>
      </w:r>
      <w:r w:rsidRPr="00813992">
        <w:rPr>
          <w:lang w:val="id-ID"/>
        </w:rPr>
        <w:t xml:space="preserve">menempatkan </w:t>
      </w:r>
      <w:r w:rsidRPr="00813992">
        <w:rPr>
          <w:spacing w:val="-2"/>
          <w:lang w:val="id-ID"/>
        </w:rPr>
        <w:t>diri)</w:t>
      </w:r>
    </w:p>
    <w:p w14:paraId="60184C1C" w14:textId="512A7169" w:rsidR="008B7CBB" w:rsidRPr="00813992" w:rsidRDefault="008B7CBB" w:rsidP="003E63E4">
      <w:pPr>
        <w:pStyle w:val="DaftarParagraf"/>
        <w:numPr>
          <w:ilvl w:val="0"/>
          <w:numId w:val="18"/>
        </w:numPr>
        <w:ind w:left="993" w:right="1558" w:hanging="426"/>
        <w:rPr>
          <w:lang w:val="id-ID"/>
        </w:rPr>
      </w:pPr>
      <w:r w:rsidRPr="00813992">
        <w:rPr>
          <w:lang w:val="id-ID"/>
        </w:rPr>
        <w:t>Sabda</w:t>
      </w:r>
      <w:r w:rsidR="003E63E4">
        <w:rPr>
          <w:lang w:val="id-ID"/>
        </w:rPr>
        <w:t>-M</w:t>
      </w:r>
      <w:r w:rsidRPr="00813992">
        <w:rPr>
          <w:lang w:val="id-ID"/>
        </w:rPr>
        <w:t>u</w:t>
      </w:r>
      <w:r w:rsidRPr="00813992">
        <w:rPr>
          <w:spacing w:val="-8"/>
          <w:lang w:val="id-ID"/>
        </w:rPr>
        <w:t xml:space="preserve"> </w:t>
      </w:r>
      <w:r w:rsidRPr="00813992">
        <w:rPr>
          <w:lang w:val="id-ID"/>
        </w:rPr>
        <w:t>abadi,</w:t>
      </w:r>
      <w:r w:rsidRPr="00813992">
        <w:rPr>
          <w:spacing w:val="-6"/>
          <w:lang w:val="id-ID"/>
        </w:rPr>
        <w:t xml:space="preserve"> </w:t>
      </w:r>
      <w:r w:rsidRPr="00813992">
        <w:rPr>
          <w:lang w:val="id-ID"/>
        </w:rPr>
        <w:t>suluh</w:t>
      </w:r>
      <w:r w:rsidRPr="00813992">
        <w:rPr>
          <w:spacing w:val="-10"/>
          <w:lang w:val="id-ID"/>
        </w:rPr>
        <w:t xml:space="preserve"> </w:t>
      </w:r>
      <w:r w:rsidRPr="00813992">
        <w:rPr>
          <w:lang w:val="id-ID"/>
        </w:rPr>
        <w:t>langkah</w:t>
      </w:r>
      <w:r w:rsidR="003E63E4">
        <w:rPr>
          <w:spacing w:val="-10"/>
          <w:lang w:val="id-ID"/>
        </w:rPr>
        <w:t xml:space="preserve"> </w:t>
      </w:r>
      <w:r w:rsidRPr="00813992">
        <w:rPr>
          <w:lang w:val="id-ID"/>
        </w:rPr>
        <w:t>kami. Yang mengikutinya hidup sukacita.</w:t>
      </w:r>
    </w:p>
    <w:p w14:paraId="1F2CB0B4" w14:textId="31780574" w:rsidR="008B7CBB" w:rsidRPr="00813992" w:rsidRDefault="008B7CBB" w:rsidP="004337D5">
      <w:pPr>
        <w:pStyle w:val="TeksIsi"/>
        <w:ind w:left="993" w:right="1729" w:hanging="426"/>
        <w:rPr>
          <w:lang w:val="id-ID"/>
        </w:rPr>
      </w:pPr>
      <w:r w:rsidRPr="00813992">
        <w:rPr>
          <w:lang w:val="id-ID"/>
        </w:rPr>
        <w:t>6.</w:t>
      </w:r>
      <w:r w:rsidRPr="00813992">
        <w:rPr>
          <w:spacing w:val="40"/>
          <w:lang w:val="id-ID"/>
        </w:rPr>
        <w:t xml:space="preserve"> </w:t>
      </w:r>
      <w:r w:rsidR="004337D5" w:rsidRPr="00813992">
        <w:rPr>
          <w:spacing w:val="40"/>
          <w:lang w:val="id-ID"/>
        </w:rPr>
        <w:tab/>
      </w:r>
      <w:r w:rsidRPr="00813992">
        <w:rPr>
          <w:lang w:val="id-ID"/>
        </w:rPr>
        <w:t>Tolong, agar kami rajin mendalami Lalu</w:t>
      </w:r>
      <w:r w:rsidRPr="00813992">
        <w:rPr>
          <w:spacing w:val="-8"/>
          <w:lang w:val="id-ID"/>
        </w:rPr>
        <w:t xml:space="preserve"> </w:t>
      </w:r>
      <w:r w:rsidRPr="00813992">
        <w:rPr>
          <w:lang w:val="id-ID"/>
        </w:rPr>
        <w:t>melakukan</w:t>
      </w:r>
      <w:r w:rsidRPr="00813992">
        <w:rPr>
          <w:spacing w:val="-7"/>
          <w:lang w:val="id-ID"/>
        </w:rPr>
        <w:t xml:space="preserve"> </w:t>
      </w:r>
      <w:r w:rsidRPr="00813992">
        <w:rPr>
          <w:lang w:val="id-ID"/>
        </w:rPr>
        <w:t>sabda-Mu,</w:t>
      </w:r>
      <w:r w:rsidRPr="00813992">
        <w:rPr>
          <w:spacing w:val="-7"/>
          <w:lang w:val="id-ID"/>
        </w:rPr>
        <w:t xml:space="preserve"> </w:t>
      </w:r>
      <w:r w:rsidRPr="00813992">
        <w:rPr>
          <w:lang w:val="id-ID"/>
        </w:rPr>
        <w:t>ya</w:t>
      </w:r>
      <w:r w:rsidRPr="00813992">
        <w:rPr>
          <w:spacing w:val="-8"/>
          <w:lang w:val="id-ID"/>
        </w:rPr>
        <w:t xml:space="preserve"> </w:t>
      </w:r>
      <w:r w:rsidRPr="00813992">
        <w:rPr>
          <w:lang w:val="id-ID"/>
        </w:rPr>
        <w:t>Tuhan!</w:t>
      </w:r>
    </w:p>
    <w:p w14:paraId="4FDCF0C4" w14:textId="77777777" w:rsidR="003E63E4" w:rsidRDefault="003E63E4" w:rsidP="004337D5">
      <w:pPr>
        <w:pStyle w:val="TeksIsi"/>
        <w:ind w:left="567" w:right="-1" w:hanging="567"/>
        <w:rPr>
          <w:u w:val="single"/>
          <w:lang w:val="id-ID"/>
        </w:rPr>
      </w:pPr>
    </w:p>
    <w:p w14:paraId="1083BDC3" w14:textId="452FA515" w:rsidR="008B7CBB" w:rsidRPr="00813992" w:rsidRDefault="008B7CBB" w:rsidP="004337D5">
      <w:pPr>
        <w:pStyle w:val="TeksIsi"/>
        <w:ind w:left="567" w:right="-1" w:hanging="567"/>
        <w:rPr>
          <w:lang w:val="id-ID"/>
        </w:rPr>
      </w:pPr>
      <w:r w:rsidRPr="00813992">
        <w:rPr>
          <w:u w:val="single"/>
          <w:lang w:val="id-ID"/>
        </w:rPr>
        <w:t>Bacaan</w:t>
      </w:r>
      <w:r w:rsidRPr="00813992">
        <w:rPr>
          <w:spacing w:val="-2"/>
          <w:u w:val="single"/>
          <w:lang w:val="id-ID"/>
        </w:rPr>
        <w:t xml:space="preserve"> Pertama</w:t>
      </w:r>
    </w:p>
    <w:p w14:paraId="725C332D" w14:textId="3093B729" w:rsidR="008B7CBB" w:rsidRPr="00813992" w:rsidRDefault="008B7CBB" w:rsidP="004337D5">
      <w:pPr>
        <w:ind w:left="567" w:right="-1" w:hanging="567"/>
        <w:jc w:val="both"/>
        <w:rPr>
          <w:b/>
          <w:lang w:val="id-ID"/>
        </w:rPr>
      </w:pPr>
      <w:r w:rsidRPr="00813992">
        <w:rPr>
          <w:lang w:val="id-ID"/>
        </w:rPr>
        <w:t>L1:</w:t>
      </w:r>
      <w:r w:rsidR="004337D5" w:rsidRPr="00813992">
        <w:rPr>
          <w:spacing w:val="77"/>
          <w:lang w:val="id-ID"/>
        </w:rPr>
        <w:tab/>
      </w:r>
      <w:r w:rsidRPr="00813992">
        <w:rPr>
          <w:lang w:val="id-ID"/>
        </w:rPr>
        <w:t>Bacaan</w:t>
      </w:r>
      <w:r w:rsidRPr="00813992">
        <w:rPr>
          <w:spacing w:val="1"/>
          <w:lang w:val="id-ID"/>
        </w:rPr>
        <w:t xml:space="preserve"> </w:t>
      </w:r>
      <w:r w:rsidRPr="00813992">
        <w:rPr>
          <w:lang w:val="id-ID"/>
        </w:rPr>
        <w:t>pertama</w:t>
      </w:r>
      <w:r w:rsidRPr="00813992">
        <w:rPr>
          <w:spacing w:val="-1"/>
          <w:lang w:val="id-ID"/>
        </w:rPr>
        <w:t xml:space="preserve"> </w:t>
      </w:r>
      <w:r w:rsidRPr="00813992">
        <w:rPr>
          <w:lang w:val="id-ID"/>
        </w:rPr>
        <w:t>dari</w:t>
      </w:r>
      <w:r w:rsidRPr="00813992">
        <w:rPr>
          <w:spacing w:val="3"/>
          <w:lang w:val="id-ID"/>
        </w:rPr>
        <w:t xml:space="preserve"> </w:t>
      </w:r>
      <w:r w:rsidRPr="00813992">
        <w:rPr>
          <w:b/>
          <w:lang w:val="id-ID"/>
        </w:rPr>
        <w:t>Ulangan</w:t>
      </w:r>
      <w:r w:rsidRPr="00813992">
        <w:rPr>
          <w:b/>
          <w:spacing w:val="-4"/>
          <w:lang w:val="id-ID"/>
        </w:rPr>
        <w:t xml:space="preserve"> </w:t>
      </w:r>
      <w:r w:rsidRPr="00813992">
        <w:rPr>
          <w:b/>
          <w:lang w:val="id-ID"/>
        </w:rPr>
        <w:t>26:1-</w:t>
      </w:r>
      <w:r w:rsidRPr="00813992">
        <w:rPr>
          <w:b/>
          <w:spacing w:val="-5"/>
          <w:lang w:val="id-ID"/>
        </w:rPr>
        <w:t>11</w:t>
      </w:r>
    </w:p>
    <w:p w14:paraId="152AB6CD" w14:textId="77777777" w:rsidR="004337D5" w:rsidRPr="00813992" w:rsidRDefault="004337D5" w:rsidP="004337D5">
      <w:pPr>
        <w:tabs>
          <w:tab w:val="left" w:pos="680"/>
        </w:tabs>
        <w:ind w:left="567" w:right="-1" w:hanging="567"/>
        <w:jc w:val="both"/>
        <w:rPr>
          <w:lang w:val="id-ID"/>
        </w:rPr>
      </w:pPr>
      <w:r w:rsidRPr="00813992">
        <w:rPr>
          <w:lang w:val="id-ID"/>
        </w:rPr>
        <w:tab/>
      </w:r>
      <w:r w:rsidR="008B7CBB" w:rsidRPr="00813992">
        <w:rPr>
          <w:lang w:val="id-ID"/>
        </w:rPr>
        <w:t>Demikianlah</w:t>
      </w:r>
      <w:r w:rsidR="008B7CBB" w:rsidRPr="00813992">
        <w:rPr>
          <w:spacing w:val="-14"/>
          <w:lang w:val="id-ID"/>
        </w:rPr>
        <w:t xml:space="preserve"> </w:t>
      </w:r>
      <w:r w:rsidR="008B7CBB" w:rsidRPr="00813992">
        <w:rPr>
          <w:lang w:val="id-ID"/>
        </w:rPr>
        <w:t>Sabda</w:t>
      </w:r>
      <w:r w:rsidR="008B7CBB" w:rsidRPr="00813992">
        <w:rPr>
          <w:spacing w:val="-13"/>
          <w:lang w:val="id-ID"/>
        </w:rPr>
        <w:t xml:space="preserve"> </w:t>
      </w:r>
      <w:r w:rsidR="008B7CBB" w:rsidRPr="00813992">
        <w:rPr>
          <w:lang w:val="id-ID"/>
        </w:rPr>
        <w:t>Tuhan</w:t>
      </w:r>
    </w:p>
    <w:p w14:paraId="562444F3" w14:textId="22B391D1" w:rsidR="008B7CBB" w:rsidRPr="00813992" w:rsidRDefault="008B7CBB" w:rsidP="004337D5">
      <w:pPr>
        <w:tabs>
          <w:tab w:val="left" w:pos="680"/>
        </w:tabs>
        <w:ind w:left="567" w:right="-1" w:hanging="567"/>
        <w:jc w:val="both"/>
        <w:rPr>
          <w:b/>
          <w:sz w:val="20"/>
          <w:lang w:val="id-ID"/>
        </w:rPr>
      </w:pPr>
      <w:r w:rsidRPr="00813992">
        <w:rPr>
          <w:spacing w:val="-6"/>
          <w:lang w:val="id-ID"/>
        </w:rPr>
        <w:t>U:</w:t>
      </w:r>
      <w:r w:rsidR="004337D5" w:rsidRPr="00813992">
        <w:rPr>
          <w:spacing w:val="-6"/>
          <w:lang w:val="id-ID"/>
        </w:rPr>
        <w:tab/>
      </w:r>
      <w:r w:rsidRPr="00813992">
        <w:rPr>
          <w:b/>
          <w:sz w:val="20"/>
          <w:lang w:val="id-ID"/>
        </w:rPr>
        <w:t>Syukur kepada Allah</w:t>
      </w:r>
    </w:p>
    <w:p w14:paraId="07D2B231" w14:textId="77777777" w:rsidR="004337D5" w:rsidRPr="00813992" w:rsidRDefault="004337D5" w:rsidP="004337D5">
      <w:pPr>
        <w:pStyle w:val="TeksIsi"/>
        <w:ind w:left="567" w:right="-1" w:hanging="567"/>
        <w:rPr>
          <w:u w:val="single"/>
          <w:lang w:val="id-ID"/>
        </w:rPr>
      </w:pPr>
    </w:p>
    <w:p w14:paraId="48760501" w14:textId="5DEDD35E" w:rsidR="008B7CBB" w:rsidRPr="00813992" w:rsidRDefault="008B7CBB" w:rsidP="004337D5">
      <w:pPr>
        <w:pStyle w:val="TeksIsi"/>
        <w:ind w:left="567" w:right="-1" w:hanging="567"/>
        <w:rPr>
          <w:lang w:val="id-ID"/>
        </w:rPr>
      </w:pPr>
      <w:r w:rsidRPr="00813992">
        <w:rPr>
          <w:u w:val="single"/>
          <w:lang w:val="id-ID"/>
        </w:rPr>
        <w:t xml:space="preserve">Mazmur </w:t>
      </w:r>
      <w:r w:rsidRPr="00813992">
        <w:rPr>
          <w:spacing w:val="-2"/>
          <w:u w:val="single"/>
          <w:lang w:val="id-ID"/>
        </w:rPr>
        <w:t>Tanggapan</w:t>
      </w:r>
    </w:p>
    <w:p w14:paraId="72AAD253" w14:textId="6A0D7CBF" w:rsidR="008B7CBB" w:rsidRPr="00813992" w:rsidRDefault="008B7CBB" w:rsidP="004337D5">
      <w:pPr>
        <w:ind w:left="567" w:right="-1" w:hanging="567"/>
        <w:jc w:val="both"/>
        <w:rPr>
          <w:lang w:val="id-ID"/>
        </w:rPr>
      </w:pPr>
      <w:r w:rsidRPr="00813992">
        <w:rPr>
          <w:lang w:val="id-ID"/>
        </w:rPr>
        <w:t>L2:</w:t>
      </w:r>
      <w:r w:rsidRPr="00813992">
        <w:rPr>
          <w:spacing w:val="80"/>
          <w:lang w:val="id-ID"/>
        </w:rPr>
        <w:t xml:space="preserve"> </w:t>
      </w:r>
      <w:r w:rsidRPr="00813992">
        <w:rPr>
          <w:lang w:val="id-ID"/>
        </w:rPr>
        <w:t xml:space="preserve">Mari kita menanggapi Sabda Tuhan </w:t>
      </w:r>
      <w:r w:rsidRPr="00813992">
        <w:rPr>
          <w:b/>
          <w:lang w:val="id-ID"/>
        </w:rPr>
        <w:t>Ulangan 26:1-11</w:t>
      </w:r>
      <w:r w:rsidRPr="00813992">
        <w:rPr>
          <w:lang w:val="id-ID"/>
        </w:rPr>
        <w:t xml:space="preserve">, dengan membaca </w:t>
      </w:r>
      <w:r w:rsidRPr="00813992">
        <w:rPr>
          <w:b/>
          <w:lang w:val="id-ID"/>
        </w:rPr>
        <w:t>Mazmur 91:1-2, 9-16,</w:t>
      </w:r>
      <w:r w:rsidRPr="00813992">
        <w:rPr>
          <w:b/>
          <w:spacing w:val="40"/>
          <w:lang w:val="id-ID"/>
        </w:rPr>
        <w:t xml:space="preserve"> </w:t>
      </w:r>
      <w:r w:rsidRPr="00813992">
        <w:rPr>
          <w:lang w:val="id-ID"/>
        </w:rPr>
        <w:t>secara bersa</w:t>
      </w:r>
      <w:r w:rsidR="003E63E4">
        <w:rPr>
          <w:lang w:val="id-ID"/>
        </w:rPr>
        <w:t>h</w:t>
      </w:r>
      <w:r w:rsidRPr="00813992">
        <w:rPr>
          <w:lang w:val="id-ID"/>
        </w:rPr>
        <w:t>utan (atau didaraskan)</w:t>
      </w:r>
    </w:p>
    <w:p w14:paraId="694108D4" w14:textId="77777777" w:rsidR="004337D5" w:rsidRPr="00813992" w:rsidRDefault="004337D5" w:rsidP="004337D5">
      <w:pPr>
        <w:pStyle w:val="TeksIsi"/>
        <w:ind w:left="567" w:right="-1" w:hanging="567"/>
        <w:rPr>
          <w:u w:val="single"/>
          <w:lang w:val="id-ID"/>
        </w:rPr>
      </w:pPr>
    </w:p>
    <w:p w14:paraId="1E53A7A0" w14:textId="390AAAA3" w:rsidR="008B7CBB" w:rsidRPr="00813992" w:rsidRDefault="008B7CBB" w:rsidP="004337D5">
      <w:pPr>
        <w:pStyle w:val="TeksIsi"/>
        <w:ind w:left="567" w:right="-1" w:hanging="567"/>
        <w:rPr>
          <w:lang w:val="id-ID"/>
        </w:rPr>
      </w:pPr>
      <w:r w:rsidRPr="00813992">
        <w:rPr>
          <w:u w:val="single"/>
          <w:lang w:val="id-ID"/>
        </w:rPr>
        <w:t>Bacaan</w:t>
      </w:r>
      <w:r w:rsidRPr="00813992">
        <w:rPr>
          <w:spacing w:val="-2"/>
          <w:u w:val="single"/>
          <w:lang w:val="id-ID"/>
        </w:rPr>
        <w:t xml:space="preserve"> </w:t>
      </w:r>
      <w:r w:rsidRPr="00813992">
        <w:rPr>
          <w:spacing w:val="-4"/>
          <w:u w:val="single"/>
          <w:lang w:val="id-ID"/>
        </w:rPr>
        <w:t>Kedua</w:t>
      </w:r>
    </w:p>
    <w:p w14:paraId="0A526724" w14:textId="003EFE89" w:rsidR="008B7CBB" w:rsidRPr="00813992" w:rsidRDefault="008B7CBB" w:rsidP="004337D5">
      <w:pPr>
        <w:tabs>
          <w:tab w:val="left" w:pos="680"/>
        </w:tabs>
        <w:ind w:left="567" w:right="-1" w:hanging="567"/>
        <w:jc w:val="both"/>
        <w:rPr>
          <w:b/>
          <w:lang w:val="id-ID"/>
        </w:rPr>
      </w:pPr>
      <w:r w:rsidRPr="00813992">
        <w:rPr>
          <w:spacing w:val="-5"/>
          <w:lang w:val="id-ID"/>
        </w:rPr>
        <w:t>L3:</w:t>
      </w:r>
      <w:r w:rsidRPr="00813992">
        <w:rPr>
          <w:lang w:val="id-ID"/>
        </w:rPr>
        <w:tab/>
        <w:t>Bacaan kedua</w:t>
      </w:r>
      <w:r w:rsidRPr="00813992">
        <w:rPr>
          <w:spacing w:val="-1"/>
          <w:lang w:val="id-ID"/>
        </w:rPr>
        <w:t xml:space="preserve"> </w:t>
      </w:r>
      <w:r w:rsidRPr="00813992">
        <w:rPr>
          <w:lang w:val="id-ID"/>
        </w:rPr>
        <w:t>dari</w:t>
      </w:r>
      <w:r w:rsidRPr="00813992">
        <w:rPr>
          <w:spacing w:val="3"/>
          <w:lang w:val="id-ID"/>
        </w:rPr>
        <w:t xml:space="preserve"> </w:t>
      </w:r>
      <w:r w:rsidRPr="00813992">
        <w:rPr>
          <w:b/>
          <w:lang w:val="id-ID"/>
        </w:rPr>
        <w:t>Roma</w:t>
      </w:r>
      <w:r w:rsidRPr="00813992">
        <w:rPr>
          <w:b/>
          <w:spacing w:val="-3"/>
          <w:lang w:val="id-ID"/>
        </w:rPr>
        <w:t xml:space="preserve"> </w:t>
      </w:r>
      <w:r w:rsidRPr="00813992">
        <w:rPr>
          <w:b/>
          <w:lang w:val="id-ID"/>
        </w:rPr>
        <w:t>10:8b-</w:t>
      </w:r>
      <w:r w:rsidRPr="00813992">
        <w:rPr>
          <w:b/>
          <w:spacing w:val="-5"/>
          <w:lang w:val="id-ID"/>
        </w:rPr>
        <w:t>13</w:t>
      </w:r>
    </w:p>
    <w:p w14:paraId="482A686A" w14:textId="77777777" w:rsidR="004337D5" w:rsidRPr="00813992" w:rsidRDefault="004337D5" w:rsidP="004337D5">
      <w:pPr>
        <w:tabs>
          <w:tab w:val="left" w:pos="680"/>
        </w:tabs>
        <w:ind w:left="567" w:right="-1" w:hanging="567"/>
        <w:jc w:val="both"/>
        <w:rPr>
          <w:lang w:val="id-ID"/>
        </w:rPr>
      </w:pPr>
      <w:r w:rsidRPr="00813992">
        <w:rPr>
          <w:lang w:val="id-ID"/>
        </w:rPr>
        <w:tab/>
      </w:r>
      <w:r w:rsidR="008B7CBB" w:rsidRPr="00813992">
        <w:rPr>
          <w:lang w:val="id-ID"/>
        </w:rPr>
        <w:t>Demikianlah</w:t>
      </w:r>
      <w:r w:rsidR="008B7CBB" w:rsidRPr="00813992">
        <w:rPr>
          <w:spacing w:val="-14"/>
          <w:lang w:val="id-ID"/>
        </w:rPr>
        <w:t xml:space="preserve"> </w:t>
      </w:r>
      <w:r w:rsidR="008B7CBB" w:rsidRPr="00813992">
        <w:rPr>
          <w:lang w:val="id-ID"/>
        </w:rPr>
        <w:t>Sabda</w:t>
      </w:r>
      <w:r w:rsidR="008B7CBB" w:rsidRPr="00813992">
        <w:rPr>
          <w:spacing w:val="-13"/>
          <w:lang w:val="id-ID"/>
        </w:rPr>
        <w:t xml:space="preserve"> </w:t>
      </w:r>
      <w:r w:rsidR="008B7CBB" w:rsidRPr="00813992">
        <w:rPr>
          <w:lang w:val="id-ID"/>
        </w:rPr>
        <w:t xml:space="preserve">Tuhan </w:t>
      </w:r>
    </w:p>
    <w:p w14:paraId="164B8488" w14:textId="3A32C132" w:rsidR="008B7CBB" w:rsidRPr="00813992" w:rsidRDefault="008B7CBB" w:rsidP="004337D5">
      <w:pPr>
        <w:tabs>
          <w:tab w:val="left" w:pos="680"/>
        </w:tabs>
        <w:ind w:left="567" w:right="-1" w:hanging="567"/>
        <w:jc w:val="both"/>
        <w:rPr>
          <w:b/>
          <w:sz w:val="20"/>
          <w:lang w:val="id-ID"/>
        </w:rPr>
      </w:pPr>
      <w:r w:rsidRPr="00813992">
        <w:rPr>
          <w:spacing w:val="-6"/>
          <w:lang w:val="id-ID"/>
        </w:rPr>
        <w:t>U:</w:t>
      </w:r>
      <w:r w:rsidRPr="00813992">
        <w:rPr>
          <w:lang w:val="id-ID"/>
        </w:rPr>
        <w:tab/>
      </w:r>
      <w:r w:rsidRPr="00813992">
        <w:rPr>
          <w:b/>
          <w:sz w:val="20"/>
          <w:lang w:val="id-ID"/>
        </w:rPr>
        <w:t>Syukur kepada Allah</w:t>
      </w:r>
    </w:p>
    <w:p w14:paraId="4A15AA07" w14:textId="77777777" w:rsidR="004337D5" w:rsidRPr="00813992" w:rsidRDefault="004337D5" w:rsidP="004337D5">
      <w:pPr>
        <w:pStyle w:val="TeksIsi"/>
        <w:ind w:left="567" w:right="-1" w:hanging="567"/>
        <w:rPr>
          <w:u w:val="single"/>
          <w:lang w:val="id-ID"/>
        </w:rPr>
      </w:pPr>
    </w:p>
    <w:p w14:paraId="6A280E93" w14:textId="1DF48EC4" w:rsidR="008B7CBB" w:rsidRPr="00813992" w:rsidRDefault="008B7CBB" w:rsidP="004337D5">
      <w:pPr>
        <w:pStyle w:val="TeksIsi"/>
        <w:ind w:left="567" w:right="-1" w:hanging="567"/>
        <w:rPr>
          <w:lang w:val="id-ID"/>
        </w:rPr>
      </w:pPr>
      <w:r w:rsidRPr="00813992">
        <w:rPr>
          <w:u w:val="single"/>
          <w:lang w:val="id-ID"/>
        </w:rPr>
        <w:t>Pembacaan</w:t>
      </w:r>
      <w:r w:rsidRPr="00813992">
        <w:rPr>
          <w:spacing w:val="-3"/>
          <w:u w:val="single"/>
          <w:lang w:val="id-ID"/>
        </w:rPr>
        <w:t xml:space="preserve"> </w:t>
      </w:r>
      <w:r w:rsidRPr="00813992">
        <w:rPr>
          <w:spacing w:val="-2"/>
          <w:u w:val="single"/>
          <w:lang w:val="id-ID"/>
        </w:rPr>
        <w:t>Injil</w:t>
      </w:r>
    </w:p>
    <w:p w14:paraId="4F6637CC" w14:textId="6EE845CC" w:rsidR="004337D5" w:rsidRPr="00813992" w:rsidRDefault="008B7CBB" w:rsidP="004337D5">
      <w:pPr>
        <w:ind w:left="567" w:right="-1" w:hanging="567"/>
        <w:jc w:val="both"/>
        <w:rPr>
          <w:b/>
          <w:spacing w:val="-5"/>
          <w:lang w:val="id-ID"/>
        </w:rPr>
      </w:pPr>
      <w:r w:rsidRPr="00813992">
        <w:rPr>
          <w:lang w:val="id-ID"/>
        </w:rPr>
        <w:t>PF:</w:t>
      </w:r>
      <w:r w:rsidR="004337D5" w:rsidRPr="00813992">
        <w:rPr>
          <w:spacing w:val="58"/>
          <w:lang w:val="id-ID"/>
        </w:rPr>
        <w:tab/>
      </w:r>
      <w:r w:rsidRPr="00813992">
        <w:rPr>
          <w:lang w:val="id-ID"/>
        </w:rPr>
        <w:t>Pembacaan Injil,</w:t>
      </w:r>
      <w:r w:rsidRPr="00813992">
        <w:rPr>
          <w:spacing w:val="1"/>
          <w:lang w:val="id-ID"/>
        </w:rPr>
        <w:t xml:space="preserve"> </w:t>
      </w:r>
      <w:r w:rsidRPr="00813992">
        <w:rPr>
          <w:lang w:val="id-ID"/>
        </w:rPr>
        <w:t>dari</w:t>
      </w:r>
      <w:r w:rsidRPr="00813992">
        <w:rPr>
          <w:spacing w:val="3"/>
          <w:lang w:val="id-ID"/>
        </w:rPr>
        <w:t xml:space="preserve"> </w:t>
      </w:r>
      <w:r w:rsidRPr="00813992">
        <w:rPr>
          <w:b/>
          <w:lang w:val="id-ID"/>
        </w:rPr>
        <w:t>Lukas</w:t>
      </w:r>
      <w:r w:rsidRPr="00813992">
        <w:rPr>
          <w:b/>
          <w:spacing w:val="-1"/>
          <w:lang w:val="id-ID"/>
        </w:rPr>
        <w:t xml:space="preserve"> </w:t>
      </w:r>
      <w:r w:rsidRPr="00813992">
        <w:rPr>
          <w:b/>
          <w:lang w:val="id-ID"/>
        </w:rPr>
        <w:t>4:</w:t>
      </w:r>
      <w:r w:rsidR="00391815" w:rsidRPr="00813992">
        <w:rPr>
          <w:b/>
          <w:spacing w:val="-4"/>
          <w:lang w:val="id-ID"/>
        </w:rPr>
        <w:t>1</w:t>
      </w:r>
      <w:r w:rsidRPr="00813992">
        <w:rPr>
          <w:b/>
          <w:lang w:val="id-ID"/>
        </w:rPr>
        <w:t>-</w:t>
      </w:r>
      <w:r w:rsidRPr="00813992">
        <w:rPr>
          <w:b/>
          <w:spacing w:val="-5"/>
          <w:lang w:val="id-ID"/>
        </w:rPr>
        <w:t>13</w:t>
      </w:r>
    </w:p>
    <w:p w14:paraId="0557D003" w14:textId="46C35A26" w:rsidR="008B7CBB" w:rsidRPr="00813992" w:rsidRDefault="008B7CBB" w:rsidP="004337D5">
      <w:pPr>
        <w:ind w:left="567" w:right="-1"/>
        <w:jc w:val="both"/>
        <w:rPr>
          <w:b/>
          <w:lang w:val="id-ID"/>
        </w:rPr>
      </w:pPr>
      <w:r w:rsidRPr="00813992">
        <w:rPr>
          <w:lang w:val="id-ID"/>
        </w:rPr>
        <w:t>Demikian Injil Yesus Kristus, yang berbahagia ialah mereka yang mendengarkan Firman Tuhan dan yang memeliharanya serta melakukannya dengan setia dalam kehidupan sehari-hari. HOSIANA.</w:t>
      </w:r>
    </w:p>
    <w:p w14:paraId="4B1276F0" w14:textId="77777777" w:rsidR="004337D5" w:rsidRPr="00813992" w:rsidRDefault="008B7CBB" w:rsidP="004337D5">
      <w:pPr>
        <w:ind w:left="567" w:right="1551" w:hanging="567"/>
        <w:jc w:val="both"/>
        <w:rPr>
          <w:b/>
          <w:lang w:val="id-ID"/>
        </w:rPr>
      </w:pPr>
      <w:r w:rsidRPr="00813992">
        <w:rPr>
          <w:spacing w:val="-6"/>
          <w:lang w:val="id-ID"/>
        </w:rPr>
        <w:t>U:</w:t>
      </w:r>
      <w:r w:rsidRPr="00813992">
        <w:rPr>
          <w:lang w:val="id-ID"/>
        </w:rPr>
        <w:tab/>
      </w:r>
      <w:r w:rsidRPr="00813992">
        <w:rPr>
          <w:b/>
          <w:lang w:val="id-ID"/>
        </w:rPr>
        <w:t>(</w:t>
      </w:r>
      <w:r w:rsidRPr="00813992">
        <w:rPr>
          <w:b/>
          <w:i/>
          <w:lang w:val="id-ID"/>
        </w:rPr>
        <w:t>menyanyikan</w:t>
      </w:r>
      <w:r w:rsidRPr="00813992">
        <w:rPr>
          <w:b/>
          <w:i/>
          <w:spacing w:val="-10"/>
          <w:lang w:val="id-ID"/>
        </w:rPr>
        <w:t xml:space="preserve"> </w:t>
      </w:r>
      <w:r w:rsidRPr="00813992">
        <w:rPr>
          <w:b/>
          <w:i/>
          <w:lang w:val="id-ID"/>
        </w:rPr>
        <w:t>NKB</w:t>
      </w:r>
      <w:r w:rsidRPr="00813992">
        <w:rPr>
          <w:b/>
          <w:i/>
          <w:spacing w:val="-10"/>
          <w:lang w:val="id-ID"/>
        </w:rPr>
        <w:t xml:space="preserve"> </w:t>
      </w:r>
      <w:r w:rsidRPr="00813992">
        <w:rPr>
          <w:b/>
          <w:i/>
          <w:lang w:val="id-ID"/>
        </w:rPr>
        <w:t>223b:</w:t>
      </w:r>
      <w:r w:rsidRPr="00813992">
        <w:rPr>
          <w:b/>
          <w:i/>
          <w:spacing w:val="-9"/>
          <w:lang w:val="id-ID"/>
        </w:rPr>
        <w:t xml:space="preserve"> </w:t>
      </w:r>
      <w:r w:rsidRPr="00813992">
        <w:rPr>
          <w:b/>
          <w:i/>
          <w:lang w:val="id-ID"/>
        </w:rPr>
        <w:t>HOSIANA</w:t>
      </w:r>
      <w:r w:rsidRPr="00813992">
        <w:rPr>
          <w:b/>
          <w:lang w:val="id-ID"/>
        </w:rPr>
        <w:t>)</w:t>
      </w:r>
    </w:p>
    <w:p w14:paraId="5983249F" w14:textId="77777777" w:rsidR="004337D5" w:rsidRPr="00813992" w:rsidRDefault="004337D5" w:rsidP="004337D5">
      <w:pPr>
        <w:ind w:left="567" w:right="1551" w:hanging="567"/>
        <w:jc w:val="both"/>
        <w:rPr>
          <w:b/>
          <w:lang w:val="id-ID"/>
        </w:rPr>
      </w:pPr>
    </w:p>
    <w:p w14:paraId="4FE06E12" w14:textId="77777777" w:rsidR="004337D5" w:rsidRPr="00813992" w:rsidRDefault="008B7CBB" w:rsidP="004337D5">
      <w:pPr>
        <w:ind w:left="567" w:right="-1" w:hanging="567"/>
        <w:jc w:val="both"/>
        <w:rPr>
          <w:b/>
          <w:lang w:val="id-ID"/>
        </w:rPr>
      </w:pPr>
      <w:r w:rsidRPr="00813992">
        <w:rPr>
          <w:b/>
          <w:lang w:val="id-ID"/>
        </w:rPr>
        <w:lastRenderedPageBreak/>
        <w:t>Khotbah “Menghadapi Aneka Godaan”</w:t>
      </w:r>
    </w:p>
    <w:p w14:paraId="6174EEC1" w14:textId="77777777" w:rsidR="003E63E4" w:rsidRDefault="003E63E4" w:rsidP="004337D5">
      <w:pPr>
        <w:ind w:left="567" w:right="-1" w:hanging="567"/>
        <w:jc w:val="both"/>
        <w:rPr>
          <w:b/>
          <w:lang w:val="id-ID"/>
        </w:rPr>
      </w:pPr>
    </w:p>
    <w:p w14:paraId="14D3C76D" w14:textId="22779AA8" w:rsidR="008B7CBB" w:rsidRPr="00813992" w:rsidRDefault="008B7CBB" w:rsidP="004337D5">
      <w:pPr>
        <w:ind w:left="567" w:right="-1" w:hanging="567"/>
        <w:jc w:val="both"/>
        <w:rPr>
          <w:b/>
          <w:lang w:val="id-ID"/>
        </w:rPr>
      </w:pPr>
      <w:r w:rsidRPr="00813992">
        <w:rPr>
          <w:b/>
          <w:lang w:val="id-ID"/>
        </w:rPr>
        <w:t>Saat Teduh</w:t>
      </w:r>
    </w:p>
    <w:p w14:paraId="32BB4A72" w14:textId="77777777" w:rsidR="004337D5" w:rsidRPr="00813992" w:rsidRDefault="004337D5" w:rsidP="004337D5">
      <w:pPr>
        <w:tabs>
          <w:tab w:val="left" w:pos="5453"/>
        </w:tabs>
        <w:ind w:left="426" w:hanging="426"/>
        <w:jc w:val="both"/>
        <w:rPr>
          <w:b/>
          <w:lang w:val="id-ID"/>
        </w:rPr>
      </w:pPr>
    </w:p>
    <w:p w14:paraId="1B966D40" w14:textId="043CFCCF" w:rsidR="008B7CBB" w:rsidRPr="00813992" w:rsidRDefault="008B7CBB" w:rsidP="004337D5">
      <w:pPr>
        <w:tabs>
          <w:tab w:val="left" w:pos="5453"/>
        </w:tabs>
        <w:ind w:left="426" w:hanging="426"/>
        <w:jc w:val="both"/>
        <w:rPr>
          <w:i/>
          <w:lang w:val="id-ID"/>
        </w:rPr>
      </w:pPr>
      <w:r w:rsidRPr="00813992">
        <w:rPr>
          <w:b/>
          <w:lang w:val="id-ID"/>
        </w:rPr>
        <w:t>Pengakuan</w:t>
      </w:r>
      <w:r w:rsidRPr="00813992">
        <w:rPr>
          <w:b/>
          <w:spacing w:val="-14"/>
          <w:lang w:val="id-ID"/>
        </w:rPr>
        <w:t xml:space="preserve"> </w:t>
      </w:r>
      <w:r w:rsidRPr="00813992">
        <w:rPr>
          <w:b/>
          <w:spacing w:val="-4"/>
          <w:lang w:val="id-ID"/>
        </w:rPr>
        <w:t>Iman</w:t>
      </w:r>
      <w:r w:rsidRPr="00813992">
        <w:rPr>
          <w:b/>
          <w:lang w:val="id-ID"/>
        </w:rPr>
        <w:tab/>
      </w:r>
      <w:r w:rsidRPr="00813992">
        <w:rPr>
          <w:i/>
          <w:spacing w:val="-2"/>
          <w:lang w:val="id-ID"/>
        </w:rPr>
        <w:t>(Berdiri)</w:t>
      </w:r>
    </w:p>
    <w:p w14:paraId="74EA031E" w14:textId="0659C25A" w:rsidR="008B7CBB" w:rsidRPr="00813992" w:rsidRDefault="008B7CBB" w:rsidP="00C1763D">
      <w:pPr>
        <w:pStyle w:val="TeksIsi"/>
        <w:ind w:left="567" w:right="149" w:hanging="567"/>
        <w:rPr>
          <w:lang w:val="id-ID"/>
        </w:rPr>
      </w:pPr>
      <w:r w:rsidRPr="00813992">
        <w:rPr>
          <w:lang w:val="id-ID"/>
        </w:rPr>
        <w:t>M3</w:t>
      </w:r>
      <w:r w:rsidR="004337D5" w:rsidRPr="00813992">
        <w:rPr>
          <w:lang w:val="id-ID"/>
        </w:rPr>
        <w:t>:</w:t>
      </w:r>
      <w:r w:rsidR="004337D5" w:rsidRPr="00813992">
        <w:rPr>
          <w:lang w:val="id-ID"/>
        </w:rPr>
        <w:tab/>
      </w:r>
      <w:r w:rsidRPr="00813992">
        <w:rPr>
          <w:lang w:val="id-ID"/>
        </w:rPr>
        <w:t xml:space="preserve">Bersama dengan umat Allah di sepanjang masa, mari kita </w:t>
      </w:r>
      <w:r w:rsidRPr="00813992">
        <w:rPr>
          <w:spacing w:val="-4"/>
          <w:lang w:val="id-ID"/>
        </w:rPr>
        <w:t>ikrarkan</w:t>
      </w:r>
      <w:r w:rsidRPr="00813992">
        <w:rPr>
          <w:spacing w:val="-10"/>
          <w:lang w:val="id-ID"/>
        </w:rPr>
        <w:t xml:space="preserve"> </w:t>
      </w:r>
      <w:r w:rsidRPr="00813992">
        <w:rPr>
          <w:spacing w:val="-4"/>
          <w:lang w:val="id-ID"/>
        </w:rPr>
        <w:t>dan</w:t>
      </w:r>
      <w:r w:rsidRPr="00813992">
        <w:rPr>
          <w:spacing w:val="-9"/>
          <w:lang w:val="id-ID"/>
        </w:rPr>
        <w:t xml:space="preserve"> </w:t>
      </w:r>
      <w:r w:rsidRPr="00813992">
        <w:rPr>
          <w:spacing w:val="-4"/>
          <w:lang w:val="id-ID"/>
        </w:rPr>
        <w:t>kita</w:t>
      </w:r>
      <w:r w:rsidRPr="00813992">
        <w:rPr>
          <w:spacing w:val="-9"/>
          <w:lang w:val="id-ID"/>
        </w:rPr>
        <w:t xml:space="preserve"> </w:t>
      </w:r>
      <w:r w:rsidRPr="00813992">
        <w:rPr>
          <w:spacing w:val="-4"/>
          <w:lang w:val="id-ID"/>
        </w:rPr>
        <w:t>teguhkan</w:t>
      </w:r>
      <w:r w:rsidRPr="00813992">
        <w:rPr>
          <w:spacing w:val="-10"/>
          <w:lang w:val="id-ID"/>
        </w:rPr>
        <w:t xml:space="preserve"> </w:t>
      </w:r>
      <w:r w:rsidRPr="00813992">
        <w:rPr>
          <w:spacing w:val="-4"/>
          <w:lang w:val="id-ID"/>
        </w:rPr>
        <w:t>kembali</w:t>
      </w:r>
      <w:r w:rsidRPr="00813992">
        <w:rPr>
          <w:spacing w:val="-9"/>
          <w:lang w:val="id-ID"/>
        </w:rPr>
        <w:t xml:space="preserve"> </w:t>
      </w:r>
      <w:r w:rsidRPr="00813992">
        <w:rPr>
          <w:spacing w:val="-4"/>
          <w:lang w:val="id-ID"/>
        </w:rPr>
        <w:t>akan</w:t>
      </w:r>
      <w:r w:rsidRPr="00813992">
        <w:rPr>
          <w:spacing w:val="-9"/>
          <w:lang w:val="id-ID"/>
        </w:rPr>
        <w:t xml:space="preserve"> </w:t>
      </w:r>
      <w:r w:rsidRPr="00813992">
        <w:rPr>
          <w:spacing w:val="-4"/>
          <w:lang w:val="id-ID"/>
        </w:rPr>
        <w:t>apa</w:t>
      </w:r>
      <w:r w:rsidRPr="00813992">
        <w:rPr>
          <w:spacing w:val="-9"/>
          <w:lang w:val="id-ID"/>
        </w:rPr>
        <w:t xml:space="preserve"> </w:t>
      </w:r>
      <w:r w:rsidRPr="00813992">
        <w:rPr>
          <w:spacing w:val="-4"/>
          <w:lang w:val="id-ID"/>
        </w:rPr>
        <w:t>yang</w:t>
      </w:r>
      <w:r w:rsidRPr="00813992">
        <w:rPr>
          <w:spacing w:val="-10"/>
          <w:lang w:val="id-ID"/>
        </w:rPr>
        <w:t xml:space="preserve"> </w:t>
      </w:r>
      <w:r w:rsidRPr="00813992">
        <w:rPr>
          <w:spacing w:val="-4"/>
          <w:lang w:val="id-ID"/>
        </w:rPr>
        <w:t>kita</w:t>
      </w:r>
      <w:r w:rsidRPr="00813992">
        <w:rPr>
          <w:spacing w:val="-9"/>
          <w:lang w:val="id-ID"/>
        </w:rPr>
        <w:t xml:space="preserve"> </w:t>
      </w:r>
      <w:r w:rsidRPr="00813992">
        <w:rPr>
          <w:spacing w:val="-4"/>
          <w:lang w:val="id-ID"/>
        </w:rPr>
        <w:t xml:space="preserve">imani </w:t>
      </w:r>
      <w:r w:rsidRPr="00813992">
        <w:rPr>
          <w:lang w:val="id-ID"/>
        </w:rPr>
        <w:t>dengan bersama mengucapkan Pengakuan Iman Rasuli.</w:t>
      </w:r>
    </w:p>
    <w:p w14:paraId="5086920E" w14:textId="57081908" w:rsidR="008B7CBB" w:rsidRPr="00813992" w:rsidRDefault="008B7CBB" w:rsidP="00C1763D">
      <w:pPr>
        <w:ind w:left="567" w:right="156" w:hanging="567"/>
        <w:jc w:val="both"/>
        <w:rPr>
          <w:b/>
          <w:lang w:val="id-ID"/>
        </w:rPr>
      </w:pPr>
      <w:r w:rsidRPr="00813992">
        <w:rPr>
          <w:lang w:val="id-ID"/>
        </w:rPr>
        <w:t>U:</w:t>
      </w:r>
      <w:r w:rsidR="004337D5" w:rsidRPr="00813992">
        <w:rPr>
          <w:spacing w:val="40"/>
          <w:lang w:val="id-ID"/>
        </w:rPr>
        <w:tab/>
      </w:r>
      <w:r w:rsidRPr="00813992">
        <w:rPr>
          <w:b/>
          <w:lang w:val="id-ID"/>
        </w:rPr>
        <w:t xml:space="preserve">(Bersama-sama mengucapkan Pengakuan Iman </w:t>
      </w:r>
      <w:r w:rsidRPr="00813992">
        <w:rPr>
          <w:b/>
          <w:spacing w:val="-2"/>
          <w:lang w:val="id-ID"/>
        </w:rPr>
        <w:t>Rasuli)</w:t>
      </w:r>
    </w:p>
    <w:p w14:paraId="559DFC2D" w14:textId="77777777" w:rsidR="008B7CBB" w:rsidRPr="00813992" w:rsidRDefault="008B7CBB" w:rsidP="004337D5">
      <w:pPr>
        <w:pStyle w:val="TeksIsi"/>
        <w:ind w:left="426" w:hanging="426"/>
        <w:rPr>
          <w:b/>
          <w:lang w:val="id-ID"/>
        </w:rPr>
      </w:pPr>
    </w:p>
    <w:p w14:paraId="28E02311" w14:textId="77777777" w:rsidR="008B7CBB" w:rsidRPr="00813992" w:rsidRDefault="008B7CBB" w:rsidP="004337D5">
      <w:pPr>
        <w:tabs>
          <w:tab w:val="left" w:pos="5528"/>
        </w:tabs>
        <w:ind w:left="426" w:hanging="426"/>
        <w:jc w:val="both"/>
        <w:rPr>
          <w:i/>
          <w:lang w:val="id-ID"/>
        </w:rPr>
      </w:pPr>
      <w:r w:rsidRPr="00813992">
        <w:rPr>
          <w:b/>
          <w:lang w:val="id-ID"/>
        </w:rPr>
        <w:t>Doa</w:t>
      </w:r>
      <w:r w:rsidRPr="00813992">
        <w:rPr>
          <w:b/>
          <w:spacing w:val="-1"/>
          <w:lang w:val="id-ID"/>
        </w:rPr>
        <w:t xml:space="preserve"> </w:t>
      </w:r>
      <w:r w:rsidRPr="00813992">
        <w:rPr>
          <w:b/>
          <w:spacing w:val="-2"/>
          <w:lang w:val="id-ID"/>
        </w:rPr>
        <w:t>Syafaat</w:t>
      </w:r>
      <w:r w:rsidRPr="00813992">
        <w:rPr>
          <w:b/>
          <w:lang w:val="id-ID"/>
        </w:rPr>
        <w:tab/>
      </w:r>
      <w:r w:rsidRPr="00813992">
        <w:rPr>
          <w:i/>
          <w:spacing w:val="-2"/>
          <w:lang w:val="id-ID"/>
        </w:rPr>
        <w:t>(Duduk)</w:t>
      </w:r>
    </w:p>
    <w:p w14:paraId="39ADF90D" w14:textId="67A115C1" w:rsidR="008B7CBB" w:rsidRPr="00813992" w:rsidRDefault="008B7CBB" w:rsidP="00C1763D">
      <w:pPr>
        <w:pStyle w:val="TeksIsi"/>
        <w:ind w:left="567" w:hanging="567"/>
        <w:rPr>
          <w:lang w:val="id-ID"/>
        </w:rPr>
      </w:pPr>
      <w:r w:rsidRPr="00813992">
        <w:rPr>
          <w:lang w:val="id-ID"/>
        </w:rPr>
        <w:t>PF:</w:t>
      </w:r>
      <w:r w:rsidR="004337D5" w:rsidRPr="00813992">
        <w:rPr>
          <w:spacing w:val="61"/>
          <w:lang w:val="id-ID"/>
        </w:rPr>
        <w:tab/>
      </w:r>
      <w:r w:rsidRPr="00813992">
        <w:rPr>
          <w:lang w:val="id-ID"/>
        </w:rPr>
        <w:t>(Menaikkan</w:t>
      </w:r>
      <w:r w:rsidRPr="00813992">
        <w:rPr>
          <w:spacing w:val="2"/>
          <w:lang w:val="id-ID"/>
        </w:rPr>
        <w:t xml:space="preserve"> </w:t>
      </w:r>
      <w:r w:rsidRPr="00813992">
        <w:rPr>
          <w:lang w:val="id-ID"/>
        </w:rPr>
        <w:t>doa</w:t>
      </w:r>
      <w:r w:rsidRPr="00813992">
        <w:rPr>
          <w:spacing w:val="-6"/>
          <w:lang w:val="id-ID"/>
        </w:rPr>
        <w:t xml:space="preserve"> </w:t>
      </w:r>
      <w:r w:rsidRPr="00813992">
        <w:rPr>
          <w:spacing w:val="-2"/>
          <w:lang w:val="id-ID"/>
        </w:rPr>
        <w:t>syafaat)</w:t>
      </w:r>
    </w:p>
    <w:p w14:paraId="62383233" w14:textId="77777777" w:rsidR="008B7CBB" w:rsidRPr="00813992" w:rsidRDefault="008B7CBB" w:rsidP="004337D5">
      <w:pPr>
        <w:pStyle w:val="TeksIsi"/>
        <w:ind w:left="426" w:hanging="426"/>
        <w:rPr>
          <w:lang w:val="id-ID"/>
        </w:rPr>
      </w:pPr>
    </w:p>
    <w:p w14:paraId="20EABD80" w14:textId="77777777" w:rsidR="008B7CBB" w:rsidRPr="00813992" w:rsidRDefault="008B7CBB" w:rsidP="004337D5">
      <w:pPr>
        <w:pStyle w:val="Judul1"/>
        <w:ind w:left="426" w:hanging="426"/>
        <w:rPr>
          <w:lang w:val="id-ID"/>
        </w:rPr>
      </w:pPr>
      <w:r w:rsidRPr="00813992">
        <w:rPr>
          <w:spacing w:val="-2"/>
          <w:lang w:val="id-ID"/>
        </w:rPr>
        <w:t>PERSEMBAHAN</w:t>
      </w:r>
    </w:p>
    <w:p w14:paraId="5A12C9D8" w14:textId="23E84F49" w:rsidR="008B7CBB" w:rsidRPr="00813992" w:rsidRDefault="008B7CBB" w:rsidP="00C1763D">
      <w:pPr>
        <w:ind w:left="567" w:right="157" w:hanging="567"/>
        <w:jc w:val="both"/>
        <w:rPr>
          <w:i/>
          <w:lang w:val="id-ID"/>
        </w:rPr>
      </w:pPr>
      <w:r w:rsidRPr="00813992">
        <w:rPr>
          <w:lang w:val="id-ID"/>
        </w:rPr>
        <w:t>M4:</w:t>
      </w:r>
      <w:r w:rsidR="004337D5" w:rsidRPr="00813992">
        <w:rPr>
          <w:lang w:val="id-ID"/>
        </w:rPr>
        <w:tab/>
      </w:r>
      <w:r w:rsidRPr="00813992">
        <w:rPr>
          <w:lang w:val="id-ID"/>
        </w:rPr>
        <w:t>Ungkapan syukur yang kita nyatakan dalam ibadah</w:t>
      </w:r>
      <w:r w:rsidRPr="00813992">
        <w:rPr>
          <w:spacing w:val="80"/>
          <w:w w:val="150"/>
          <w:lang w:val="id-ID"/>
        </w:rPr>
        <w:t xml:space="preserve"> </w:t>
      </w:r>
      <w:r w:rsidRPr="00813992">
        <w:rPr>
          <w:lang w:val="id-ID"/>
        </w:rPr>
        <w:t xml:space="preserve">dengan </w:t>
      </w:r>
      <w:r w:rsidR="003E63E4">
        <w:rPr>
          <w:lang w:val="id-ID"/>
        </w:rPr>
        <w:t xml:space="preserve">menaikkan </w:t>
      </w:r>
      <w:r w:rsidRPr="00813992">
        <w:rPr>
          <w:lang w:val="id-ID"/>
        </w:rPr>
        <w:t>persembahan saat ini kita landasi firman Tuhan sebagaimana yang dinyatakan oleh Rasul Paulus yang ditulis dalam 1 Tesalonika 5:18</w:t>
      </w:r>
      <w:r w:rsidR="003E63E4">
        <w:rPr>
          <w:lang w:val="id-ID"/>
        </w:rPr>
        <w:t xml:space="preserve">, </w:t>
      </w:r>
      <w:r w:rsidRPr="00813992">
        <w:rPr>
          <w:lang w:val="id-ID"/>
        </w:rPr>
        <w:t>“</w:t>
      </w:r>
      <w:r w:rsidR="003E63E4">
        <w:rPr>
          <w:i/>
          <w:iCs/>
          <w:lang w:val="id-ID"/>
        </w:rPr>
        <w:t xml:space="preserve">Ucapkanlah </w:t>
      </w:r>
      <w:r w:rsidRPr="00813992">
        <w:rPr>
          <w:i/>
          <w:lang w:val="id-ID"/>
        </w:rPr>
        <w:t>syukur</w:t>
      </w:r>
      <w:r w:rsidR="003E63E4">
        <w:rPr>
          <w:i/>
          <w:lang w:val="id-ID"/>
        </w:rPr>
        <w:t xml:space="preserve"> </w:t>
      </w:r>
      <w:r w:rsidRPr="00813992">
        <w:rPr>
          <w:i/>
          <w:lang w:val="id-ID"/>
        </w:rPr>
        <w:t>dalam segala hal</w:t>
      </w:r>
      <w:r w:rsidR="003E63E4">
        <w:rPr>
          <w:i/>
          <w:lang w:val="id-ID"/>
        </w:rPr>
        <w:t>.</w:t>
      </w:r>
      <w:r w:rsidRPr="00813992">
        <w:rPr>
          <w:i/>
          <w:lang w:val="id-ID"/>
        </w:rPr>
        <w:t xml:space="preserve"> </w:t>
      </w:r>
      <w:r w:rsidR="003E63E4">
        <w:rPr>
          <w:i/>
          <w:lang w:val="id-ID"/>
        </w:rPr>
        <w:t>S</w:t>
      </w:r>
      <w:r w:rsidRPr="00813992">
        <w:rPr>
          <w:i/>
          <w:lang w:val="id-ID"/>
        </w:rPr>
        <w:t>ebab itulah yang dikehendaki Allah di dalam Kristus Yesus bagi kamu”.</w:t>
      </w:r>
    </w:p>
    <w:p w14:paraId="4192D37F" w14:textId="39F061A4" w:rsidR="008B7CBB" w:rsidRPr="00813992" w:rsidRDefault="008B7CBB" w:rsidP="00C1763D">
      <w:pPr>
        <w:tabs>
          <w:tab w:val="left" w:pos="680"/>
        </w:tabs>
        <w:ind w:left="567" w:hanging="567"/>
        <w:jc w:val="both"/>
        <w:rPr>
          <w:b/>
          <w:lang w:val="id-ID"/>
        </w:rPr>
      </w:pPr>
      <w:r w:rsidRPr="00813992">
        <w:rPr>
          <w:spacing w:val="-5"/>
          <w:lang w:val="id-ID"/>
        </w:rPr>
        <w:t>U:</w:t>
      </w:r>
      <w:r w:rsidR="004337D5" w:rsidRPr="00813992">
        <w:rPr>
          <w:lang w:val="id-ID"/>
        </w:rPr>
        <w:tab/>
      </w:r>
      <w:r w:rsidRPr="00813992">
        <w:rPr>
          <w:b/>
          <w:lang w:val="id-ID"/>
        </w:rPr>
        <w:t>(menyanyikan</w:t>
      </w:r>
      <w:r w:rsidRPr="00813992">
        <w:rPr>
          <w:b/>
          <w:spacing w:val="-6"/>
          <w:lang w:val="id-ID"/>
        </w:rPr>
        <w:t xml:space="preserve"> </w:t>
      </w:r>
      <w:r w:rsidRPr="00813992">
        <w:rPr>
          <w:b/>
          <w:lang w:val="id-ID"/>
        </w:rPr>
        <w:t>KJ 439:1-</w:t>
      </w:r>
      <w:r w:rsidRPr="00813992">
        <w:rPr>
          <w:b/>
          <w:spacing w:val="-5"/>
          <w:lang w:val="id-ID"/>
        </w:rPr>
        <w:t>2)</w:t>
      </w:r>
    </w:p>
    <w:p w14:paraId="38C88FA5" w14:textId="030BA93C" w:rsidR="008B7CBB" w:rsidRPr="00813992" w:rsidRDefault="008B7CBB" w:rsidP="00C1763D">
      <w:pPr>
        <w:pStyle w:val="Judul1"/>
        <w:ind w:left="567" w:right="-1"/>
        <w:rPr>
          <w:b w:val="0"/>
          <w:bCs w:val="0"/>
          <w:lang w:val="id-ID"/>
        </w:rPr>
      </w:pPr>
      <w:r w:rsidRPr="00813992">
        <w:rPr>
          <w:b w:val="0"/>
          <w:bCs w:val="0"/>
          <w:lang w:val="id-ID"/>
        </w:rPr>
        <w:t>KJ</w:t>
      </w:r>
      <w:r w:rsidRPr="00813992">
        <w:rPr>
          <w:b w:val="0"/>
          <w:bCs w:val="0"/>
          <w:spacing w:val="40"/>
          <w:lang w:val="id-ID"/>
        </w:rPr>
        <w:t xml:space="preserve"> </w:t>
      </w:r>
      <w:r w:rsidRPr="00813992">
        <w:rPr>
          <w:b w:val="0"/>
          <w:bCs w:val="0"/>
          <w:lang w:val="id-ID"/>
        </w:rPr>
        <w:t>439:1</w:t>
      </w:r>
      <w:r w:rsidR="004337D5" w:rsidRPr="00813992">
        <w:rPr>
          <w:b w:val="0"/>
          <w:bCs w:val="0"/>
          <w:spacing w:val="40"/>
          <w:lang w:val="id-ID"/>
        </w:rPr>
        <w:t>-</w:t>
      </w:r>
      <w:r w:rsidRPr="00813992">
        <w:rPr>
          <w:b w:val="0"/>
          <w:bCs w:val="0"/>
          <w:lang w:val="id-ID"/>
        </w:rPr>
        <w:t>2</w:t>
      </w:r>
      <w:r w:rsidRPr="00813992">
        <w:rPr>
          <w:b w:val="0"/>
          <w:bCs w:val="0"/>
          <w:spacing w:val="40"/>
          <w:lang w:val="id-ID"/>
        </w:rPr>
        <w:t xml:space="preserve"> </w:t>
      </w:r>
      <w:r w:rsidRPr="00813992">
        <w:rPr>
          <w:b w:val="0"/>
          <w:bCs w:val="0"/>
          <w:lang w:val="id-ID"/>
        </w:rPr>
        <w:t>“</w:t>
      </w:r>
      <w:r w:rsidR="004337D5" w:rsidRPr="00813992">
        <w:rPr>
          <w:b w:val="0"/>
          <w:bCs w:val="0"/>
          <w:lang w:val="id-ID"/>
        </w:rPr>
        <w:t>BILA</w:t>
      </w:r>
      <w:r w:rsidR="004337D5" w:rsidRPr="00813992">
        <w:rPr>
          <w:b w:val="0"/>
          <w:bCs w:val="0"/>
          <w:spacing w:val="40"/>
          <w:lang w:val="id-ID"/>
        </w:rPr>
        <w:t xml:space="preserve"> </w:t>
      </w:r>
      <w:r w:rsidR="004337D5" w:rsidRPr="00813992">
        <w:rPr>
          <w:b w:val="0"/>
          <w:bCs w:val="0"/>
          <w:lang w:val="id-ID"/>
        </w:rPr>
        <w:t>TOPAN</w:t>
      </w:r>
      <w:r w:rsidR="004337D5" w:rsidRPr="00813992">
        <w:rPr>
          <w:b w:val="0"/>
          <w:bCs w:val="0"/>
          <w:spacing w:val="40"/>
          <w:lang w:val="id-ID"/>
        </w:rPr>
        <w:t xml:space="preserve"> </w:t>
      </w:r>
      <w:r w:rsidR="004337D5" w:rsidRPr="00813992">
        <w:rPr>
          <w:b w:val="0"/>
          <w:bCs w:val="0"/>
          <w:lang w:val="id-ID"/>
        </w:rPr>
        <w:t>KRAS</w:t>
      </w:r>
      <w:r w:rsidR="004337D5" w:rsidRPr="00813992">
        <w:rPr>
          <w:b w:val="0"/>
          <w:bCs w:val="0"/>
          <w:spacing w:val="40"/>
          <w:lang w:val="id-ID"/>
        </w:rPr>
        <w:t xml:space="preserve"> </w:t>
      </w:r>
      <w:r w:rsidR="004337D5" w:rsidRPr="00813992">
        <w:rPr>
          <w:b w:val="0"/>
          <w:bCs w:val="0"/>
          <w:lang w:val="id-ID"/>
        </w:rPr>
        <w:t xml:space="preserve">MELANDA </w:t>
      </w:r>
      <w:r w:rsidR="004337D5" w:rsidRPr="00813992">
        <w:rPr>
          <w:b w:val="0"/>
          <w:bCs w:val="0"/>
          <w:spacing w:val="-2"/>
          <w:lang w:val="id-ID"/>
        </w:rPr>
        <w:t>HIDUPMU“</w:t>
      </w:r>
    </w:p>
    <w:p w14:paraId="5EA3D75D" w14:textId="0FFF612C" w:rsidR="004337D5" w:rsidRPr="00813992" w:rsidRDefault="008B7CBB" w:rsidP="00C1763D">
      <w:pPr>
        <w:pStyle w:val="DaftarParagraf"/>
        <w:numPr>
          <w:ilvl w:val="0"/>
          <w:numId w:val="17"/>
        </w:numPr>
        <w:ind w:left="851" w:right="-1" w:hanging="284"/>
        <w:rPr>
          <w:lang w:val="id-ID"/>
        </w:rPr>
      </w:pPr>
      <w:r w:rsidRPr="00813992">
        <w:rPr>
          <w:lang w:val="id-ID"/>
        </w:rPr>
        <w:t>Bila</w:t>
      </w:r>
      <w:r w:rsidRPr="00813992">
        <w:rPr>
          <w:spacing w:val="-8"/>
          <w:lang w:val="id-ID"/>
        </w:rPr>
        <w:t xml:space="preserve"> </w:t>
      </w:r>
      <w:r w:rsidRPr="00813992">
        <w:rPr>
          <w:lang w:val="id-ID"/>
        </w:rPr>
        <w:t>topan</w:t>
      </w:r>
      <w:r w:rsidRPr="00813992">
        <w:rPr>
          <w:spacing w:val="-11"/>
          <w:lang w:val="id-ID"/>
        </w:rPr>
        <w:t xml:space="preserve"> </w:t>
      </w:r>
      <w:r w:rsidRPr="00813992">
        <w:rPr>
          <w:lang w:val="id-ID"/>
        </w:rPr>
        <w:t>kras</w:t>
      </w:r>
      <w:r w:rsidRPr="00813992">
        <w:rPr>
          <w:spacing w:val="-7"/>
          <w:lang w:val="id-ID"/>
        </w:rPr>
        <w:t xml:space="preserve"> </w:t>
      </w:r>
      <w:r w:rsidRPr="00813992">
        <w:rPr>
          <w:lang w:val="id-ID"/>
        </w:rPr>
        <w:t>melanda</w:t>
      </w:r>
      <w:r w:rsidRPr="00813992">
        <w:rPr>
          <w:spacing w:val="-8"/>
          <w:lang w:val="id-ID"/>
        </w:rPr>
        <w:t xml:space="preserve"> </w:t>
      </w:r>
      <w:r w:rsidRPr="00813992">
        <w:rPr>
          <w:lang w:val="id-ID"/>
        </w:rPr>
        <w:t xml:space="preserve">hidupmu </w:t>
      </w:r>
    </w:p>
    <w:p w14:paraId="013B84FC" w14:textId="604BFFDE" w:rsidR="008B7CBB" w:rsidRPr="00813992" w:rsidRDefault="008B7CBB" w:rsidP="00C1763D">
      <w:pPr>
        <w:pStyle w:val="DaftarParagraf"/>
        <w:ind w:left="851" w:right="-1" w:firstLine="0"/>
        <w:rPr>
          <w:lang w:val="id-ID"/>
        </w:rPr>
      </w:pPr>
      <w:r w:rsidRPr="00813992">
        <w:rPr>
          <w:lang w:val="id-ID"/>
        </w:rPr>
        <w:t>Bila putus asa dan letih lesu</w:t>
      </w:r>
    </w:p>
    <w:p w14:paraId="1FD48918" w14:textId="7EE5685E" w:rsidR="004337D5" w:rsidRPr="00813992" w:rsidRDefault="008B7CBB" w:rsidP="00C1763D">
      <w:pPr>
        <w:pStyle w:val="TeksIsi"/>
        <w:ind w:left="851" w:right="-1"/>
        <w:rPr>
          <w:lang w:val="id-ID"/>
        </w:rPr>
      </w:pPr>
      <w:r w:rsidRPr="00813992">
        <w:rPr>
          <w:lang w:val="id-ID"/>
        </w:rPr>
        <w:t>Berkat Tuhan satu</w:t>
      </w:r>
      <w:r w:rsidR="003E63E4">
        <w:rPr>
          <w:lang w:val="id-ID"/>
        </w:rPr>
        <w:t>-</w:t>
      </w:r>
      <w:r w:rsidRPr="00813992">
        <w:rPr>
          <w:lang w:val="id-ID"/>
        </w:rPr>
        <w:t xml:space="preserve">satu hitunglah, </w:t>
      </w:r>
    </w:p>
    <w:p w14:paraId="63697B6E" w14:textId="41E1D6EF" w:rsidR="008B7CBB" w:rsidRPr="00813992" w:rsidRDefault="008B7CBB" w:rsidP="00C1763D">
      <w:pPr>
        <w:pStyle w:val="TeksIsi"/>
        <w:ind w:left="851" w:right="-1"/>
        <w:rPr>
          <w:lang w:val="id-ID"/>
        </w:rPr>
      </w:pPr>
      <w:r w:rsidRPr="00813992">
        <w:rPr>
          <w:lang w:val="id-ID"/>
        </w:rPr>
        <w:t>kau niscaya kagum oleh kasih</w:t>
      </w:r>
      <w:r w:rsidR="003E63E4">
        <w:rPr>
          <w:lang w:val="id-ID"/>
        </w:rPr>
        <w:t>-</w:t>
      </w:r>
      <w:r w:rsidRPr="00813992">
        <w:rPr>
          <w:lang w:val="id-ID"/>
        </w:rPr>
        <w:t>Nya.</w:t>
      </w:r>
    </w:p>
    <w:p w14:paraId="23DD0ABB" w14:textId="77777777" w:rsidR="004337D5" w:rsidRPr="00813992" w:rsidRDefault="004337D5" w:rsidP="00C1763D">
      <w:pPr>
        <w:pStyle w:val="TeksIsi"/>
        <w:ind w:left="851" w:right="-1"/>
        <w:rPr>
          <w:b/>
          <w:i/>
          <w:spacing w:val="40"/>
          <w:lang w:val="id-ID"/>
        </w:rPr>
      </w:pPr>
      <w:r w:rsidRPr="00813992">
        <w:rPr>
          <w:bCs/>
          <w:i/>
          <w:lang w:val="id-ID"/>
        </w:rPr>
        <w:t>Reff.:</w:t>
      </w:r>
      <w:r w:rsidR="008B7CBB" w:rsidRPr="00813992">
        <w:rPr>
          <w:b/>
          <w:i/>
          <w:spacing w:val="40"/>
          <w:lang w:val="id-ID"/>
        </w:rPr>
        <w:t xml:space="preserve"> </w:t>
      </w:r>
    </w:p>
    <w:p w14:paraId="541B9381" w14:textId="77777777" w:rsidR="004337D5" w:rsidRPr="00813992" w:rsidRDefault="008B7CBB" w:rsidP="00C1763D">
      <w:pPr>
        <w:pStyle w:val="TeksIsi"/>
        <w:ind w:left="851" w:right="-1"/>
        <w:rPr>
          <w:lang w:val="id-ID"/>
        </w:rPr>
      </w:pPr>
      <w:r w:rsidRPr="00813992">
        <w:rPr>
          <w:lang w:val="id-ID"/>
        </w:rPr>
        <w:t xml:space="preserve">Berkat Tuhan mari hitunglah, </w:t>
      </w:r>
    </w:p>
    <w:p w14:paraId="60B11A87" w14:textId="533FA05D" w:rsidR="008B7CBB" w:rsidRPr="00813992" w:rsidRDefault="008B7CBB" w:rsidP="00C1763D">
      <w:pPr>
        <w:pStyle w:val="TeksIsi"/>
        <w:ind w:left="851" w:right="-1"/>
        <w:rPr>
          <w:lang w:val="id-ID"/>
        </w:rPr>
      </w:pPr>
      <w:r w:rsidRPr="00813992">
        <w:rPr>
          <w:lang w:val="id-ID"/>
        </w:rPr>
        <w:t>kau kan kagum oleh kasih</w:t>
      </w:r>
      <w:r w:rsidR="003E63E4">
        <w:rPr>
          <w:lang w:val="id-ID"/>
        </w:rPr>
        <w:t>-</w:t>
      </w:r>
      <w:r w:rsidRPr="00813992">
        <w:rPr>
          <w:lang w:val="id-ID"/>
        </w:rPr>
        <w:t>Nya</w:t>
      </w:r>
    </w:p>
    <w:p w14:paraId="50555AFE" w14:textId="77777777" w:rsidR="004337D5" w:rsidRPr="00813992" w:rsidRDefault="008B7CBB" w:rsidP="00C1763D">
      <w:pPr>
        <w:pStyle w:val="TeksIsi"/>
        <w:ind w:left="851" w:right="-1"/>
        <w:rPr>
          <w:spacing w:val="80"/>
          <w:lang w:val="id-ID"/>
        </w:rPr>
      </w:pPr>
      <w:r w:rsidRPr="00813992">
        <w:rPr>
          <w:lang w:val="id-ID"/>
        </w:rPr>
        <w:t>Berkat</w:t>
      </w:r>
      <w:r w:rsidRPr="00813992">
        <w:rPr>
          <w:spacing w:val="80"/>
          <w:lang w:val="id-ID"/>
        </w:rPr>
        <w:t xml:space="preserve"> </w:t>
      </w:r>
      <w:r w:rsidRPr="00813992">
        <w:rPr>
          <w:lang w:val="id-ID"/>
        </w:rPr>
        <w:t>Tuhan</w:t>
      </w:r>
      <w:r w:rsidRPr="00813992">
        <w:rPr>
          <w:spacing w:val="80"/>
          <w:lang w:val="id-ID"/>
        </w:rPr>
        <w:t xml:space="preserve"> </w:t>
      </w:r>
      <w:r w:rsidRPr="00813992">
        <w:rPr>
          <w:lang w:val="id-ID"/>
        </w:rPr>
        <w:t>mari</w:t>
      </w:r>
      <w:r w:rsidRPr="00813992">
        <w:rPr>
          <w:spacing w:val="80"/>
          <w:lang w:val="id-ID"/>
        </w:rPr>
        <w:t xml:space="preserve"> </w:t>
      </w:r>
      <w:r w:rsidRPr="00813992">
        <w:rPr>
          <w:lang w:val="id-ID"/>
        </w:rPr>
        <w:t>hitunglah,</w:t>
      </w:r>
      <w:r w:rsidRPr="00813992">
        <w:rPr>
          <w:spacing w:val="80"/>
          <w:lang w:val="id-ID"/>
        </w:rPr>
        <w:t xml:space="preserve"> </w:t>
      </w:r>
    </w:p>
    <w:p w14:paraId="0553A41C" w14:textId="4AF7DF49" w:rsidR="008B7CBB" w:rsidRPr="00813992" w:rsidRDefault="008B7CBB" w:rsidP="00C1763D">
      <w:pPr>
        <w:pStyle w:val="TeksIsi"/>
        <w:ind w:left="851" w:right="-1"/>
        <w:rPr>
          <w:lang w:val="id-ID"/>
        </w:rPr>
      </w:pPr>
      <w:r w:rsidRPr="00813992">
        <w:rPr>
          <w:lang w:val="id-ID"/>
        </w:rPr>
        <w:t>kau</w:t>
      </w:r>
      <w:r w:rsidRPr="00813992">
        <w:rPr>
          <w:spacing w:val="80"/>
          <w:lang w:val="id-ID"/>
        </w:rPr>
        <w:t xml:space="preserve"> </w:t>
      </w:r>
      <w:r w:rsidRPr="00813992">
        <w:rPr>
          <w:lang w:val="id-ID"/>
        </w:rPr>
        <w:t>niscaya kagum oleh kasih</w:t>
      </w:r>
      <w:r w:rsidR="003E63E4">
        <w:rPr>
          <w:lang w:val="id-ID"/>
        </w:rPr>
        <w:t>-</w:t>
      </w:r>
      <w:r w:rsidRPr="00813992">
        <w:rPr>
          <w:lang w:val="id-ID"/>
        </w:rPr>
        <w:t>Nya.</w:t>
      </w:r>
    </w:p>
    <w:p w14:paraId="16D0AB64" w14:textId="77777777" w:rsidR="00C1763D" w:rsidRPr="00813992" w:rsidRDefault="008B7CBB" w:rsidP="00C1763D">
      <w:pPr>
        <w:pStyle w:val="DaftarParagraf"/>
        <w:numPr>
          <w:ilvl w:val="0"/>
          <w:numId w:val="17"/>
        </w:numPr>
        <w:tabs>
          <w:tab w:val="left" w:pos="1056"/>
        </w:tabs>
        <w:ind w:left="851" w:right="-1" w:hanging="284"/>
        <w:rPr>
          <w:b/>
          <w:i/>
          <w:lang w:val="id-ID"/>
        </w:rPr>
      </w:pPr>
      <w:r w:rsidRPr="00813992">
        <w:rPr>
          <w:lang w:val="id-ID"/>
        </w:rPr>
        <w:t xml:space="preserve">Adakah beban membuat kau penat </w:t>
      </w:r>
    </w:p>
    <w:p w14:paraId="1EDED446" w14:textId="4FD8E247" w:rsidR="00C1763D" w:rsidRPr="00813992" w:rsidRDefault="00C1763D" w:rsidP="00C1763D">
      <w:pPr>
        <w:pStyle w:val="DaftarParagraf"/>
        <w:tabs>
          <w:tab w:val="left" w:pos="1056"/>
        </w:tabs>
        <w:ind w:left="851" w:right="-1" w:hanging="284"/>
        <w:rPr>
          <w:lang w:val="id-ID"/>
        </w:rPr>
      </w:pPr>
      <w:r w:rsidRPr="00813992">
        <w:rPr>
          <w:lang w:val="id-ID"/>
        </w:rPr>
        <w:tab/>
      </w:r>
      <w:r w:rsidR="008B7CBB" w:rsidRPr="00813992">
        <w:rPr>
          <w:lang w:val="id-ID"/>
        </w:rPr>
        <w:t xml:space="preserve">Salib yang kau pikul menekan berat? </w:t>
      </w:r>
    </w:p>
    <w:p w14:paraId="540B6236" w14:textId="223DC2A5" w:rsidR="00C1763D" w:rsidRPr="00813992" w:rsidRDefault="00C1763D" w:rsidP="00C1763D">
      <w:pPr>
        <w:pStyle w:val="DaftarParagraf"/>
        <w:tabs>
          <w:tab w:val="left" w:pos="1056"/>
        </w:tabs>
        <w:ind w:left="851" w:right="-1" w:hanging="284"/>
        <w:rPr>
          <w:lang w:val="id-ID"/>
        </w:rPr>
      </w:pPr>
      <w:r w:rsidRPr="00813992">
        <w:rPr>
          <w:lang w:val="id-ID"/>
        </w:rPr>
        <w:tab/>
      </w:r>
      <w:r w:rsidR="008B7CBB" w:rsidRPr="00813992">
        <w:rPr>
          <w:lang w:val="id-ID"/>
        </w:rPr>
        <w:t>Hitunglah berkat</w:t>
      </w:r>
      <w:r w:rsidR="003E63E4">
        <w:rPr>
          <w:lang w:val="id-ID"/>
        </w:rPr>
        <w:t>-</w:t>
      </w:r>
      <w:r w:rsidR="008B7CBB" w:rsidRPr="00813992">
        <w:rPr>
          <w:lang w:val="id-ID"/>
        </w:rPr>
        <w:t xml:space="preserve">Nya pasti kau Lega. </w:t>
      </w:r>
    </w:p>
    <w:p w14:paraId="3AE19FAE" w14:textId="05055168" w:rsidR="008B7CBB" w:rsidRPr="00813992" w:rsidRDefault="00C1763D" w:rsidP="00C1763D">
      <w:pPr>
        <w:pStyle w:val="DaftarParagraf"/>
        <w:tabs>
          <w:tab w:val="left" w:pos="1056"/>
        </w:tabs>
        <w:ind w:left="851" w:right="-1" w:hanging="284"/>
        <w:rPr>
          <w:bCs/>
          <w:iCs/>
          <w:lang w:val="id-ID"/>
        </w:rPr>
      </w:pPr>
      <w:r w:rsidRPr="00813992">
        <w:rPr>
          <w:lang w:val="id-ID"/>
        </w:rPr>
        <w:tab/>
      </w:r>
      <w:r w:rsidR="008B7CBB" w:rsidRPr="00813992">
        <w:rPr>
          <w:lang w:val="id-ID"/>
        </w:rPr>
        <w:t>Dan bernyanyi t</w:t>
      </w:r>
      <w:r w:rsidR="003E63E4">
        <w:rPr>
          <w:lang w:val="id-ID"/>
        </w:rPr>
        <w:t>’</w:t>
      </w:r>
      <w:r w:rsidR="008B7CBB" w:rsidRPr="00813992">
        <w:rPr>
          <w:lang w:val="id-ID"/>
        </w:rPr>
        <w:t xml:space="preserve">rus penuh bahagia </w:t>
      </w:r>
      <w:r w:rsidRPr="00813992">
        <w:rPr>
          <w:bCs/>
          <w:iCs/>
          <w:spacing w:val="-2"/>
          <w:lang w:val="id-ID"/>
        </w:rPr>
        <w:t>Reff.: ...</w:t>
      </w:r>
    </w:p>
    <w:p w14:paraId="7CB79D2A" w14:textId="77777777" w:rsidR="008B7CBB" w:rsidRPr="00813992" w:rsidRDefault="008B7CBB" w:rsidP="004337D5">
      <w:pPr>
        <w:pStyle w:val="TeksIsi"/>
        <w:ind w:right="-1"/>
        <w:rPr>
          <w:b/>
          <w:i/>
          <w:lang w:val="id-ID"/>
        </w:rPr>
      </w:pPr>
    </w:p>
    <w:p w14:paraId="2E38A131" w14:textId="77777777" w:rsidR="00467626" w:rsidRDefault="00467626" w:rsidP="00C1763D">
      <w:pPr>
        <w:tabs>
          <w:tab w:val="left" w:pos="5478"/>
        </w:tabs>
        <w:ind w:right="-1"/>
        <w:jc w:val="both"/>
        <w:rPr>
          <w:b/>
          <w:lang w:val="id-ID"/>
        </w:rPr>
      </w:pPr>
    </w:p>
    <w:p w14:paraId="2B1554FC" w14:textId="54071189" w:rsidR="008B7CBB" w:rsidRPr="00813992" w:rsidRDefault="008B7CBB" w:rsidP="00C1763D">
      <w:pPr>
        <w:tabs>
          <w:tab w:val="left" w:pos="5478"/>
        </w:tabs>
        <w:ind w:right="-1"/>
        <w:jc w:val="both"/>
        <w:rPr>
          <w:i/>
          <w:lang w:val="id-ID"/>
        </w:rPr>
      </w:pPr>
      <w:r w:rsidRPr="00813992">
        <w:rPr>
          <w:b/>
          <w:lang w:val="id-ID"/>
        </w:rPr>
        <w:lastRenderedPageBreak/>
        <w:t>Doa</w:t>
      </w:r>
      <w:r w:rsidRPr="00813992">
        <w:rPr>
          <w:b/>
          <w:spacing w:val="-1"/>
          <w:lang w:val="id-ID"/>
        </w:rPr>
        <w:t xml:space="preserve"> </w:t>
      </w:r>
      <w:r w:rsidRPr="00813992">
        <w:rPr>
          <w:b/>
          <w:spacing w:val="-2"/>
          <w:lang w:val="id-ID"/>
        </w:rPr>
        <w:t>Persembahan</w:t>
      </w:r>
      <w:r w:rsidRPr="00813992">
        <w:rPr>
          <w:b/>
          <w:lang w:val="id-ID"/>
        </w:rPr>
        <w:tab/>
      </w:r>
      <w:r w:rsidRPr="00813992">
        <w:rPr>
          <w:i/>
          <w:spacing w:val="-2"/>
          <w:lang w:val="id-ID"/>
        </w:rPr>
        <w:t>(Berdiri)</w:t>
      </w:r>
    </w:p>
    <w:p w14:paraId="3EEBA080" w14:textId="77777777" w:rsidR="008B7CBB" w:rsidRPr="00813992" w:rsidRDefault="008B7CBB" w:rsidP="00C1763D">
      <w:pPr>
        <w:pStyle w:val="TeksIsi"/>
        <w:ind w:left="567" w:right="-1" w:hanging="567"/>
        <w:rPr>
          <w:lang w:val="id-ID"/>
        </w:rPr>
      </w:pPr>
      <w:r w:rsidRPr="00813992">
        <w:rPr>
          <w:lang w:val="id-ID"/>
        </w:rPr>
        <w:t>M4:</w:t>
      </w:r>
      <w:r w:rsidRPr="00813992">
        <w:rPr>
          <w:spacing w:val="40"/>
          <w:lang w:val="id-ID"/>
        </w:rPr>
        <w:t xml:space="preserve"> </w:t>
      </w:r>
      <w:r w:rsidRPr="00813992">
        <w:rPr>
          <w:lang w:val="id-ID"/>
        </w:rPr>
        <w:t>(Memimpin</w:t>
      </w:r>
      <w:r w:rsidRPr="00813992">
        <w:rPr>
          <w:spacing w:val="-1"/>
          <w:lang w:val="id-ID"/>
        </w:rPr>
        <w:t xml:space="preserve"> </w:t>
      </w:r>
      <w:r w:rsidRPr="00813992">
        <w:rPr>
          <w:lang w:val="id-ID"/>
        </w:rPr>
        <w:t>doa</w:t>
      </w:r>
      <w:r w:rsidRPr="00813992">
        <w:rPr>
          <w:spacing w:val="-6"/>
          <w:lang w:val="id-ID"/>
        </w:rPr>
        <w:t xml:space="preserve"> </w:t>
      </w:r>
      <w:r w:rsidRPr="00813992">
        <w:rPr>
          <w:lang w:val="id-ID"/>
        </w:rPr>
        <w:t>persembahan,</w:t>
      </w:r>
      <w:r w:rsidRPr="00813992">
        <w:rPr>
          <w:spacing w:val="-1"/>
          <w:lang w:val="id-ID"/>
        </w:rPr>
        <w:t xml:space="preserve"> </w:t>
      </w:r>
      <w:r w:rsidRPr="00813992">
        <w:rPr>
          <w:lang w:val="id-ID"/>
        </w:rPr>
        <w:t>akhir</w:t>
      </w:r>
      <w:r w:rsidRPr="00813992">
        <w:rPr>
          <w:spacing w:val="-5"/>
          <w:lang w:val="id-ID"/>
        </w:rPr>
        <w:t xml:space="preserve"> </w:t>
      </w:r>
      <w:r w:rsidRPr="00813992">
        <w:rPr>
          <w:lang w:val="id-ID"/>
        </w:rPr>
        <w:t>ibadah</w:t>
      </w:r>
      <w:r w:rsidRPr="00813992">
        <w:rPr>
          <w:spacing w:val="-4"/>
          <w:lang w:val="id-ID"/>
        </w:rPr>
        <w:t xml:space="preserve"> </w:t>
      </w:r>
      <w:r w:rsidRPr="00813992">
        <w:rPr>
          <w:lang w:val="id-ID"/>
        </w:rPr>
        <w:t>dan</w:t>
      </w:r>
      <w:r w:rsidRPr="00813992">
        <w:rPr>
          <w:spacing w:val="-6"/>
          <w:lang w:val="id-ID"/>
        </w:rPr>
        <w:t xml:space="preserve"> </w:t>
      </w:r>
      <w:r w:rsidRPr="00813992">
        <w:rPr>
          <w:lang w:val="id-ID"/>
        </w:rPr>
        <w:t>Doa</w:t>
      </w:r>
      <w:r w:rsidRPr="00813992">
        <w:rPr>
          <w:spacing w:val="-2"/>
          <w:lang w:val="id-ID"/>
        </w:rPr>
        <w:t xml:space="preserve"> </w:t>
      </w:r>
      <w:r w:rsidRPr="00813992">
        <w:rPr>
          <w:lang w:val="id-ID"/>
        </w:rPr>
        <w:t xml:space="preserve">Bapa </w:t>
      </w:r>
      <w:r w:rsidRPr="00813992">
        <w:rPr>
          <w:spacing w:val="-4"/>
          <w:lang w:val="id-ID"/>
        </w:rPr>
        <w:t>Kami)</w:t>
      </w:r>
    </w:p>
    <w:p w14:paraId="70791741" w14:textId="77777777" w:rsidR="008B7CBB" w:rsidRPr="00813992" w:rsidRDefault="008B7CBB" w:rsidP="004337D5">
      <w:pPr>
        <w:pStyle w:val="TeksIsi"/>
        <w:ind w:right="-1"/>
        <w:rPr>
          <w:lang w:val="id-ID"/>
        </w:rPr>
      </w:pPr>
    </w:p>
    <w:p w14:paraId="3E569929" w14:textId="1B086D12" w:rsidR="00C1763D" w:rsidRPr="00813992" w:rsidRDefault="008B7CBB" w:rsidP="00C1763D">
      <w:pPr>
        <w:tabs>
          <w:tab w:val="right" w:pos="6521"/>
        </w:tabs>
        <w:ind w:right="-1"/>
        <w:jc w:val="both"/>
        <w:rPr>
          <w:i/>
          <w:spacing w:val="-2"/>
          <w:lang w:val="id-ID"/>
        </w:rPr>
      </w:pPr>
      <w:r w:rsidRPr="00813992">
        <w:rPr>
          <w:b/>
          <w:lang w:val="id-ID"/>
        </w:rPr>
        <w:t>Nyanyian Pengutusan</w:t>
      </w:r>
      <w:r w:rsidR="00C1763D" w:rsidRPr="00813992">
        <w:rPr>
          <w:b/>
          <w:lang w:val="id-ID"/>
        </w:rPr>
        <w:tab/>
      </w:r>
      <w:r w:rsidRPr="00813992">
        <w:rPr>
          <w:spacing w:val="-2"/>
          <w:lang w:val="id-ID"/>
        </w:rPr>
        <w:t>(</w:t>
      </w:r>
      <w:r w:rsidRPr="00813992">
        <w:rPr>
          <w:i/>
          <w:spacing w:val="-2"/>
          <w:lang w:val="id-ID"/>
        </w:rPr>
        <w:t xml:space="preserve">berdiri) </w:t>
      </w:r>
    </w:p>
    <w:p w14:paraId="5964FDC2" w14:textId="77777777" w:rsidR="00C1763D" w:rsidRPr="00813992" w:rsidRDefault="008B7CBB" w:rsidP="00C1763D">
      <w:pPr>
        <w:tabs>
          <w:tab w:val="left" w:pos="680"/>
          <w:tab w:val="left" w:pos="4437"/>
        </w:tabs>
        <w:ind w:left="567" w:right="-1" w:hanging="567"/>
        <w:jc w:val="both"/>
        <w:rPr>
          <w:lang w:val="id-ID"/>
        </w:rPr>
      </w:pPr>
      <w:r w:rsidRPr="00813992">
        <w:rPr>
          <w:spacing w:val="-6"/>
          <w:lang w:val="id-ID"/>
        </w:rPr>
        <w:t>U:</w:t>
      </w:r>
      <w:r w:rsidR="00C1763D" w:rsidRPr="00813992">
        <w:rPr>
          <w:lang w:val="id-ID"/>
        </w:rPr>
        <w:tab/>
      </w:r>
      <w:r w:rsidRPr="00813992">
        <w:rPr>
          <w:lang w:val="id-ID"/>
        </w:rPr>
        <w:t>(Menyanyikan KJ 440: 1- 3)</w:t>
      </w:r>
    </w:p>
    <w:p w14:paraId="2CF02543" w14:textId="1267DD56" w:rsidR="008B7CBB" w:rsidRPr="00813992" w:rsidRDefault="00C1763D" w:rsidP="00C1763D">
      <w:pPr>
        <w:tabs>
          <w:tab w:val="left" w:pos="680"/>
          <w:tab w:val="left" w:pos="4437"/>
        </w:tabs>
        <w:ind w:left="567" w:right="-1" w:hanging="567"/>
        <w:jc w:val="both"/>
        <w:rPr>
          <w:lang w:val="id-ID"/>
        </w:rPr>
      </w:pPr>
      <w:r w:rsidRPr="00813992">
        <w:rPr>
          <w:lang w:val="id-ID"/>
        </w:rPr>
        <w:tab/>
      </w:r>
      <w:r w:rsidR="008B7CBB" w:rsidRPr="00813992">
        <w:rPr>
          <w:lang w:val="id-ID"/>
        </w:rPr>
        <w:t>KJ</w:t>
      </w:r>
      <w:r w:rsidR="008B7CBB" w:rsidRPr="00813992">
        <w:rPr>
          <w:spacing w:val="-4"/>
          <w:lang w:val="id-ID"/>
        </w:rPr>
        <w:t xml:space="preserve"> </w:t>
      </w:r>
      <w:r w:rsidR="008B7CBB" w:rsidRPr="00813992">
        <w:rPr>
          <w:lang w:val="id-ID"/>
        </w:rPr>
        <w:t>440:</w:t>
      </w:r>
      <w:r w:rsidR="008B7CBB" w:rsidRPr="00813992">
        <w:rPr>
          <w:spacing w:val="-3"/>
          <w:lang w:val="id-ID"/>
        </w:rPr>
        <w:t xml:space="preserve"> </w:t>
      </w:r>
      <w:r w:rsidR="008B7CBB" w:rsidRPr="00813992">
        <w:rPr>
          <w:lang w:val="id-ID"/>
        </w:rPr>
        <w:t>1 –</w:t>
      </w:r>
      <w:r w:rsidR="008B7CBB" w:rsidRPr="00813992">
        <w:rPr>
          <w:spacing w:val="-2"/>
          <w:lang w:val="id-ID"/>
        </w:rPr>
        <w:t xml:space="preserve"> </w:t>
      </w:r>
      <w:r w:rsidR="008B7CBB" w:rsidRPr="00813992">
        <w:rPr>
          <w:lang w:val="id-ID"/>
        </w:rPr>
        <w:t>3 “DI</w:t>
      </w:r>
      <w:r w:rsidR="008B7CBB" w:rsidRPr="00813992">
        <w:rPr>
          <w:spacing w:val="-1"/>
          <w:lang w:val="id-ID"/>
        </w:rPr>
        <w:t xml:space="preserve"> </w:t>
      </w:r>
      <w:r w:rsidR="008B7CBB" w:rsidRPr="00813992">
        <w:rPr>
          <w:lang w:val="id-ID"/>
        </w:rPr>
        <w:t>BADAI</w:t>
      </w:r>
      <w:r w:rsidR="008B7CBB" w:rsidRPr="00813992">
        <w:rPr>
          <w:spacing w:val="-1"/>
          <w:lang w:val="id-ID"/>
        </w:rPr>
        <w:t xml:space="preserve"> </w:t>
      </w:r>
      <w:r w:rsidR="008B7CBB" w:rsidRPr="00813992">
        <w:rPr>
          <w:lang w:val="id-ID"/>
        </w:rPr>
        <w:t>TOPAN</w:t>
      </w:r>
      <w:r w:rsidR="008B7CBB" w:rsidRPr="00813992">
        <w:rPr>
          <w:spacing w:val="-2"/>
          <w:lang w:val="id-ID"/>
        </w:rPr>
        <w:t xml:space="preserve"> DUNIA”</w:t>
      </w:r>
    </w:p>
    <w:p w14:paraId="17A30488" w14:textId="3313CE52" w:rsidR="00C1763D" w:rsidRPr="00813992" w:rsidRDefault="008B7CBB" w:rsidP="00C1763D">
      <w:pPr>
        <w:pStyle w:val="DaftarParagraf"/>
        <w:numPr>
          <w:ilvl w:val="0"/>
          <w:numId w:val="16"/>
        </w:numPr>
        <w:tabs>
          <w:tab w:val="left" w:pos="2500"/>
          <w:tab w:val="left" w:pos="3945"/>
          <w:tab w:val="left" w:pos="5420"/>
        </w:tabs>
        <w:ind w:left="851" w:right="-1" w:hanging="284"/>
        <w:rPr>
          <w:lang w:val="id-ID"/>
        </w:rPr>
      </w:pPr>
      <w:r w:rsidRPr="00813992">
        <w:rPr>
          <w:lang w:val="id-ID"/>
        </w:rPr>
        <w:t xml:space="preserve">Di badai Topan dunia, </w:t>
      </w:r>
      <w:r w:rsidR="00C1763D" w:rsidRPr="00813992">
        <w:rPr>
          <w:lang w:val="id-ID"/>
        </w:rPr>
        <w:t>T</w:t>
      </w:r>
      <w:r w:rsidRPr="00813992">
        <w:rPr>
          <w:lang w:val="id-ID"/>
        </w:rPr>
        <w:t xml:space="preserve">uhanlah perlindunganmu, </w:t>
      </w:r>
    </w:p>
    <w:p w14:paraId="13D24EE3" w14:textId="59370827" w:rsidR="008B7CBB" w:rsidRPr="00813992" w:rsidRDefault="008B7CBB" w:rsidP="00C1763D">
      <w:pPr>
        <w:pStyle w:val="DaftarParagraf"/>
        <w:tabs>
          <w:tab w:val="left" w:pos="2500"/>
          <w:tab w:val="left" w:pos="3945"/>
          <w:tab w:val="left" w:pos="5420"/>
        </w:tabs>
        <w:ind w:left="851" w:right="-1" w:firstLine="0"/>
        <w:rPr>
          <w:lang w:val="id-ID"/>
        </w:rPr>
      </w:pPr>
      <w:r w:rsidRPr="00813992">
        <w:rPr>
          <w:spacing w:val="-2"/>
          <w:lang w:val="id-ID"/>
        </w:rPr>
        <w:t>Kendati</w:t>
      </w:r>
      <w:r w:rsidR="00C1763D" w:rsidRPr="00813992">
        <w:rPr>
          <w:lang w:val="id-ID"/>
        </w:rPr>
        <w:t xml:space="preserve"> </w:t>
      </w:r>
      <w:r w:rsidRPr="00813992">
        <w:rPr>
          <w:spacing w:val="-2"/>
          <w:lang w:val="id-ID"/>
        </w:rPr>
        <w:t>g</w:t>
      </w:r>
      <w:r w:rsidR="003E63E4">
        <w:rPr>
          <w:spacing w:val="-2"/>
          <w:lang w:val="id-ID"/>
        </w:rPr>
        <w:t>u</w:t>
      </w:r>
      <w:r w:rsidRPr="00813992">
        <w:rPr>
          <w:spacing w:val="-2"/>
          <w:lang w:val="id-ID"/>
        </w:rPr>
        <w:t>ncang</w:t>
      </w:r>
      <w:r w:rsidR="00C1763D" w:rsidRPr="00813992">
        <w:rPr>
          <w:spacing w:val="-2"/>
          <w:lang w:val="id-ID"/>
        </w:rPr>
        <w:t xml:space="preserve"> </w:t>
      </w:r>
      <w:r w:rsidRPr="00813992">
        <w:rPr>
          <w:spacing w:val="-2"/>
          <w:lang w:val="id-ID"/>
        </w:rPr>
        <w:t>semesta,</w:t>
      </w:r>
      <w:r w:rsidR="00C1763D" w:rsidRPr="00813992">
        <w:rPr>
          <w:spacing w:val="-2"/>
          <w:lang w:val="id-ID"/>
        </w:rPr>
        <w:t xml:space="preserve"> </w:t>
      </w:r>
      <w:r w:rsidRPr="00813992">
        <w:rPr>
          <w:spacing w:val="-2"/>
          <w:lang w:val="id-ID"/>
        </w:rPr>
        <w:t>Tuhanlah perlindunganmu.</w:t>
      </w:r>
    </w:p>
    <w:p w14:paraId="06292240" w14:textId="1A0D07CF" w:rsidR="008B7CBB" w:rsidRPr="00813992" w:rsidRDefault="008B7CBB" w:rsidP="00C1763D">
      <w:pPr>
        <w:ind w:left="851" w:right="-1"/>
        <w:jc w:val="both"/>
        <w:rPr>
          <w:bCs/>
          <w:iCs/>
          <w:lang w:val="id-ID"/>
        </w:rPr>
      </w:pPr>
      <w:r w:rsidRPr="00813992">
        <w:rPr>
          <w:bCs/>
          <w:iCs/>
          <w:lang w:val="id-ID"/>
        </w:rPr>
        <w:t>Reff</w:t>
      </w:r>
      <w:r w:rsidR="00C1763D" w:rsidRPr="00813992">
        <w:rPr>
          <w:bCs/>
          <w:iCs/>
          <w:lang w:val="id-ID"/>
        </w:rPr>
        <w:t>.</w:t>
      </w:r>
      <w:r w:rsidRPr="00813992">
        <w:rPr>
          <w:bCs/>
          <w:iCs/>
          <w:spacing w:val="-10"/>
          <w:lang w:val="id-ID"/>
        </w:rPr>
        <w:t>:</w:t>
      </w:r>
    </w:p>
    <w:p w14:paraId="53B48477" w14:textId="77777777" w:rsidR="008B7CBB" w:rsidRPr="00813992" w:rsidRDefault="008B7CBB" w:rsidP="00C1763D">
      <w:pPr>
        <w:pStyle w:val="TeksIsi"/>
        <w:ind w:left="851" w:right="-1"/>
        <w:rPr>
          <w:lang w:val="id-ID"/>
        </w:rPr>
      </w:pPr>
      <w:r w:rsidRPr="00813992">
        <w:rPr>
          <w:lang w:val="id-ID"/>
        </w:rPr>
        <w:t>Ya</w:t>
      </w:r>
      <w:r w:rsidRPr="00813992">
        <w:rPr>
          <w:spacing w:val="-4"/>
          <w:lang w:val="id-ID"/>
        </w:rPr>
        <w:t xml:space="preserve"> </w:t>
      </w:r>
      <w:r w:rsidRPr="00813992">
        <w:rPr>
          <w:lang w:val="id-ID"/>
        </w:rPr>
        <w:t>Yesus</w:t>
      </w:r>
      <w:r w:rsidRPr="00813992">
        <w:rPr>
          <w:spacing w:val="-3"/>
          <w:lang w:val="id-ID"/>
        </w:rPr>
        <w:t xml:space="preserve"> </w:t>
      </w:r>
      <w:r w:rsidRPr="00813992">
        <w:rPr>
          <w:lang w:val="id-ID"/>
        </w:rPr>
        <w:t>Gunung</w:t>
      </w:r>
      <w:r w:rsidRPr="00813992">
        <w:rPr>
          <w:spacing w:val="-4"/>
          <w:lang w:val="id-ID"/>
        </w:rPr>
        <w:t xml:space="preserve"> </w:t>
      </w:r>
      <w:r w:rsidRPr="00813992">
        <w:rPr>
          <w:lang w:val="id-ID"/>
        </w:rPr>
        <w:t>Batu</w:t>
      </w:r>
      <w:r w:rsidRPr="00813992">
        <w:rPr>
          <w:spacing w:val="-4"/>
          <w:lang w:val="id-ID"/>
        </w:rPr>
        <w:t xml:space="preserve"> </w:t>
      </w:r>
      <w:r w:rsidRPr="00813992">
        <w:rPr>
          <w:lang w:val="id-ID"/>
        </w:rPr>
        <w:t>di</w:t>
      </w:r>
      <w:r w:rsidRPr="00813992">
        <w:rPr>
          <w:spacing w:val="-1"/>
          <w:lang w:val="id-ID"/>
        </w:rPr>
        <w:t xml:space="preserve"> </w:t>
      </w:r>
      <w:r w:rsidRPr="00813992">
        <w:rPr>
          <w:lang w:val="id-ID"/>
        </w:rPr>
        <w:t>dunia,</w:t>
      </w:r>
      <w:r w:rsidRPr="00813992">
        <w:rPr>
          <w:spacing w:val="-2"/>
          <w:lang w:val="id-ID"/>
        </w:rPr>
        <w:t xml:space="preserve"> </w:t>
      </w:r>
      <w:r w:rsidRPr="00813992">
        <w:rPr>
          <w:lang w:val="id-ID"/>
        </w:rPr>
        <w:t>didunia,</w:t>
      </w:r>
      <w:r w:rsidRPr="00813992">
        <w:rPr>
          <w:spacing w:val="-2"/>
          <w:lang w:val="id-ID"/>
        </w:rPr>
        <w:t xml:space="preserve"> </w:t>
      </w:r>
      <w:r w:rsidRPr="00813992">
        <w:rPr>
          <w:lang w:val="id-ID"/>
        </w:rPr>
        <w:t>di</w:t>
      </w:r>
      <w:r w:rsidRPr="00813992">
        <w:rPr>
          <w:spacing w:val="-1"/>
          <w:lang w:val="id-ID"/>
        </w:rPr>
        <w:t xml:space="preserve"> </w:t>
      </w:r>
      <w:r w:rsidRPr="00813992">
        <w:rPr>
          <w:spacing w:val="-2"/>
          <w:lang w:val="id-ID"/>
        </w:rPr>
        <w:t>dunia</w:t>
      </w:r>
    </w:p>
    <w:p w14:paraId="6811B1A0" w14:textId="77777777" w:rsidR="00C1763D" w:rsidRPr="00813992" w:rsidRDefault="008B7CBB" w:rsidP="00C1763D">
      <w:pPr>
        <w:pStyle w:val="TeksIsi"/>
        <w:ind w:left="851" w:right="-1"/>
        <w:rPr>
          <w:spacing w:val="24"/>
          <w:lang w:val="id-ID"/>
        </w:rPr>
      </w:pPr>
      <w:r w:rsidRPr="00813992">
        <w:rPr>
          <w:lang w:val="id-ID"/>
        </w:rPr>
        <w:t>Ya,</w:t>
      </w:r>
      <w:r w:rsidRPr="00813992">
        <w:rPr>
          <w:spacing w:val="25"/>
          <w:lang w:val="id-ID"/>
        </w:rPr>
        <w:t xml:space="preserve"> </w:t>
      </w:r>
      <w:r w:rsidRPr="00813992">
        <w:rPr>
          <w:lang w:val="id-ID"/>
        </w:rPr>
        <w:t>Yesus</w:t>
      </w:r>
      <w:r w:rsidRPr="00813992">
        <w:rPr>
          <w:spacing w:val="24"/>
          <w:lang w:val="id-ID"/>
        </w:rPr>
        <w:t xml:space="preserve"> </w:t>
      </w:r>
      <w:r w:rsidRPr="00813992">
        <w:rPr>
          <w:lang w:val="id-ID"/>
        </w:rPr>
        <w:t>Gunung</w:t>
      </w:r>
      <w:r w:rsidRPr="00813992">
        <w:rPr>
          <w:spacing w:val="22"/>
          <w:lang w:val="id-ID"/>
        </w:rPr>
        <w:t xml:space="preserve"> </w:t>
      </w:r>
      <w:r w:rsidRPr="00813992">
        <w:rPr>
          <w:lang w:val="id-ID"/>
        </w:rPr>
        <w:t>Batu</w:t>
      </w:r>
      <w:r w:rsidRPr="00813992">
        <w:rPr>
          <w:spacing w:val="22"/>
          <w:lang w:val="id-ID"/>
        </w:rPr>
        <w:t xml:space="preserve"> </w:t>
      </w:r>
      <w:r w:rsidRPr="00813992">
        <w:rPr>
          <w:lang w:val="id-ID"/>
        </w:rPr>
        <w:t>di</w:t>
      </w:r>
      <w:r w:rsidRPr="00813992">
        <w:rPr>
          <w:spacing w:val="25"/>
          <w:lang w:val="id-ID"/>
        </w:rPr>
        <w:t xml:space="preserve"> </w:t>
      </w:r>
      <w:r w:rsidRPr="00813992">
        <w:rPr>
          <w:lang w:val="id-ID"/>
        </w:rPr>
        <w:t>dunia,</w:t>
      </w:r>
      <w:r w:rsidRPr="00813992">
        <w:rPr>
          <w:spacing w:val="24"/>
          <w:lang w:val="id-ID"/>
        </w:rPr>
        <w:t xml:space="preserve"> </w:t>
      </w:r>
    </w:p>
    <w:p w14:paraId="4F4AB042" w14:textId="598F4332" w:rsidR="008B7CBB" w:rsidRPr="00813992" w:rsidRDefault="008B7CBB" w:rsidP="00C1763D">
      <w:pPr>
        <w:pStyle w:val="TeksIsi"/>
        <w:ind w:left="851" w:right="-1"/>
        <w:rPr>
          <w:lang w:val="id-ID"/>
        </w:rPr>
      </w:pPr>
      <w:r w:rsidRPr="00813992">
        <w:rPr>
          <w:lang w:val="id-ID"/>
        </w:rPr>
        <w:t>tempat</w:t>
      </w:r>
      <w:r w:rsidRPr="00813992">
        <w:rPr>
          <w:spacing w:val="23"/>
          <w:lang w:val="id-ID"/>
        </w:rPr>
        <w:t xml:space="preserve"> </w:t>
      </w:r>
      <w:r w:rsidRPr="00813992">
        <w:rPr>
          <w:lang w:val="id-ID"/>
        </w:rPr>
        <w:t>berlindung yang teguh</w:t>
      </w:r>
    </w:p>
    <w:p w14:paraId="5D6A8003" w14:textId="7F1E7844" w:rsidR="00C1763D" w:rsidRPr="00813992" w:rsidRDefault="008B7CBB" w:rsidP="00C1763D">
      <w:pPr>
        <w:pStyle w:val="DaftarParagraf"/>
        <w:numPr>
          <w:ilvl w:val="0"/>
          <w:numId w:val="16"/>
        </w:numPr>
        <w:ind w:left="851" w:right="-143" w:hanging="284"/>
        <w:rPr>
          <w:b/>
          <w:i/>
          <w:lang w:val="id-ID"/>
        </w:rPr>
      </w:pPr>
      <w:r w:rsidRPr="00813992">
        <w:rPr>
          <w:lang w:val="id-ID"/>
        </w:rPr>
        <w:t>Baik</w:t>
      </w:r>
      <w:r w:rsidRPr="00813992">
        <w:rPr>
          <w:spacing w:val="-5"/>
          <w:lang w:val="id-ID"/>
        </w:rPr>
        <w:t xml:space="preserve"> </w:t>
      </w:r>
      <w:r w:rsidRPr="00813992">
        <w:rPr>
          <w:lang w:val="id-ID"/>
        </w:rPr>
        <w:t>siang</w:t>
      </w:r>
      <w:r w:rsidRPr="00813992">
        <w:rPr>
          <w:spacing w:val="-9"/>
          <w:lang w:val="id-ID"/>
        </w:rPr>
        <w:t xml:space="preserve"> </w:t>
      </w:r>
      <w:r w:rsidRPr="00813992">
        <w:rPr>
          <w:lang w:val="id-ID"/>
        </w:rPr>
        <w:t>maupun</w:t>
      </w:r>
      <w:r w:rsidRPr="00813992">
        <w:rPr>
          <w:spacing w:val="-8"/>
          <w:lang w:val="id-ID"/>
        </w:rPr>
        <w:t xml:space="preserve"> </w:t>
      </w:r>
      <w:r w:rsidRPr="00813992">
        <w:rPr>
          <w:lang w:val="id-ID"/>
        </w:rPr>
        <w:t>malam</w:t>
      </w:r>
      <w:r w:rsidRPr="00813992">
        <w:rPr>
          <w:spacing w:val="-10"/>
          <w:lang w:val="id-ID"/>
        </w:rPr>
        <w:t xml:space="preserve"> </w:t>
      </w:r>
      <w:r w:rsidR="00C1763D" w:rsidRPr="00813992">
        <w:rPr>
          <w:spacing w:val="-10"/>
          <w:lang w:val="id-ID"/>
        </w:rPr>
        <w:t>g</w:t>
      </w:r>
      <w:r w:rsidR="003E63E4">
        <w:rPr>
          <w:spacing w:val="-10"/>
          <w:lang w:val="id-ID"/>
        </w:rPr>
        <w:t>’</w:t>
      </w:r>
      <w:r w:rsidRPr="00813992">
        <w:rPr>
          <w:lang w:val="id-ID"/>
        </w:rPr>
        <w:t xml:space="preserve">lap Tuhanlah perlindunganmu. </w:t>
      </w:r>
    </w:p>
    <w:p w14:paraId="6653BF9E" w14:textId="3B4B667E" w:rsidR="00C1763D" w:rsidRPr="00813992" w:rsidRDefault="008B7CBB" w:rsidP="00C1763D">
      <w:pPr>
        <w:pStyle w:val="DaftarParagraf"/>
        <w:ind w:left="851" w:right="-1" w:firstLine="0"/>
        <w:rPr>
          <w:lang w:val="id-ID"/>
        </w:rPr>
      </w:pPr>
      <w:r w:rsidRPr="00813992">
        <w:rPr>
          <w:lang w:val="id-ID"/>
        </w:rPr>
        <w:t>Niscaya takutmu lenyap, Tuhanlah perlindungan</w:t>
      </w:r>
      <w:r w:rsidR="003E63E4">
        <w:rPr>
          <w:lang w:val="id-ID"/>
        </w:rPr>
        <w:t>m</w:t>
      </w:r>
      <w:r w:rsidRPr="00813992">
        <w:rPr>
          <w:lang w:val="id-ID"/>
        </w:rPr>
        <w:t xml:space="preserve">u! </w:t>
      </w:r>
    </w:p>
    <w:p w14:paraId="7F58A472" w14:textId="08409902" w:rsidR="008B7CBB" w:rsidRPr="00813992" w:rsidRDefault="008B7CBB" w:rsidP="00C1763D">
      <w:pPr>
        <w:pStyle w:val="DaftarParagraf"/>
        <w:ind w:left="851" w:right="-1" w:firstLine="0"/>
        <w:rPr>
          <w:bCs/>
          <w:iCs/>
          <w:lang w:val="id-ID"/>
        </w:rPr>
      </w:pPr>
      <w:r w:rsidRPr="00813992">
        <w:rPr>
          <w:bCs/>
          <w:iCs/>
          <w:lang w:val="id-ID"/>
        </w:rPr>
        <w:t>Reff</w:t>
      </w:r>
      <w:r w:rsidR="00C1763D" w:rsidRPr="00813992">
        <w:rPr>
          <w:bCs/>
          <w:iCs/>
          <w:lang w:val="id-ID"/>
        </w:rPr>
        <w:t>: ...</w:t>
      </w:r>
    </w:p>
    <w:p w14:paraId="18FD45AC" w14:textId="0F0FC5AA" w:rsidR="00C1763D" w:rsidRPr="00813992" w:rsidRDefault="00C1763D" w:rsidP="00C1763D">
      <w:pPr>
        <w:pStyle w:val="TeksIsi"/>
        <w:ind w:left="851" w:right="-1" w:hanging="284"/>
        <w:rPr>
          <w:lang w:val="id-ID"/>
        </w:rPr>
      </w:pPr>
      <w:r w:rsidRPr="00813992">
        <w:rPr>
          <w:spacing w:val="-6"/>
          <w:lang w:val="id-ID"/>
        </w:rPr>
        <w:t>3</w:t>
      </w:r>
      <w:r w:rsidR="008B7CBB" w:rsidRPr="00813992">
        <w:rPr>
          <w:spacing w:val="-6"/>
          <w:lang w:val="id-ID"/>
        </w:rPr>
        <w:t>.</w:t>
      </w:r>
      <w:r w:rsidR="008B7CBB" w:rsidRPr="00813992">
        <w:rPr>
          <w:lang w:val="id-ID"/>
        </w:rPr>
        <w:tab/>
        <w:t>Dan</w:t>
      </w:r>
      <w:r w:rsidR="008B7CBB" w:rsidRPr="00813992">
        <w:rPr>
          <w:spacing w:val="-8"/>
          <w:lang w:val="id-ID"/>
        </w:rPr>
        <w:t xml:space="preserve"> </w:t>
      </w:r>
      <w:r w:rsidR="008B7CBB" w:rsidRPr="00813992">
        <w:rPr>
          <w:lang w:val="id-ID"/>
        </w:rPr>
        <w:t>biar</w:t>
      </w:r>
      <w:r w:rsidR="008B7CBB" w:rsidRPr="00813992">
        <w:rPr>
          <w:spacing w:val="-8"/>
          <w:lang w:val="id-ID"/>
        </w:rPr>
        <w:t xml:space="preserve"> </w:t>
      </w:r>
      <w:r w:rsidR="008B7CBB" w:rsidRPr="00813992">
        <w:rPr>
          <w:lang w:val="id-ID"/>
        </w:rPr>
        <w:t>badai</w:t>
      </w:r>
      <w:r w:rsidR="008B7CBB" w:rsidRPr="00813992">
        <w:rPr>
          <w:spacing w:val="-7"/>
          <w:lang w:val="id-ID"/>
        </w:rPr>
        <w:t xml:space="preserve"> </w:t>
      </w:r>
      <w:r w:rsidR="008B7CBB" w:rsidRPr="00813992">
        <w:rPr>
          <w:lang w:val="id-ID"/>
        </w:rPr>
        <w:t>menyerang, Tuhanlah</w:t>
      </w:r>
      <w:r w:rsidR="008B7CBB" w:rsidRPr="00813992">
        <w:rPr>
          <w:spacing w:val="-8"/>
          <w:lang w:val="id-ID"/>
        </w:rPr>
        <w:t xml:space="preserve"> </w:t>
      </w:r>
      <w:r w:rsidR="008B7CBB" w:rsidRPr="00813992">
        <w:rPr>
          <w:lang w:val="id-ID"/>
        </w:rPr>
        <w:t>perlindunganmu pada</w:t>
      </w:r>
      <w:r w:rsidR="003E63E4">
        <w:rPr>
          <w:lang w:val="id-ID"/>
        </w:rPr>
        <w:t>-</w:t>
      </w:r>
      <w:r w:rsidR="008B7CBB" w:rsidRPr="00813992">
        <w:rPr>
          <w:lang w:val="id-ID"/>
        </w:rPr>
        <w:t>Nya</w:t>
      </w:r>
      <w:r w:rsidR="008B7CBB" w:rsidRPr="00813992">
        <w:rPr>
          <w:spacing w:val="-14"/>
          <w:lang w:val="id-ID"/>
        </w:rPr>
        <w:t xml:space="preserve"> </w:t>
      </w:r>
      <w:r w:rsidR="008B7CBB" w:rsidRPr="00813992">
        <w:rPr>
          <w:lang w:val="id-ID"/>
        </w:rPr>
        <w:t>kau</w:t>
      </w:r>
      <w:r w:rsidR="008B7CBB" w:rsidRPr="00813992">
        <w:rPr>
          <w:spacing w:val="-13"/>
          <w:lang w:val="id-ID"/>
        </w:rPr>
        <w:t xml:space="preserve"> </w:t>
      </w:r>
      <w:r w:rsidR="008B7CBB" w:rsidRPr="00813992">
        <w:rPr>
          <w:lang w:val="id-ID"/>
        </w:rPr>
        <w:t>tetap</w:t>
      </w:r>
      <w:r w:rsidR="008B7CBB" w:rsidRPr="00813992">
        <w:rPr>
          <w:spacing w:val="-13"/>
          <w:lang w:val="id-ID"/>
        </w:rPr>
        <w:t xml:space="preserve"> </w:t>
      </w:r>
      <w:r w:rsidR="008B7CBB" w:rsidRPr="00813992">
        <w:rPr>
          <w:lang w:val="id-ID"/>
        </w:rPr>
        <w:t>tent</w:t>
      </w:r>
      <w:r w:rsidR="003E63E4">
        <w:rPr>
          <w:lang w:val="id-ID"/>
        </w:rPr>
        <w:t>’</w:t>
      </w:r>
      <w:r w:rsidR="008B7CBB" w:rsidRPr="00813992">
        <w:rPr>
          <w:lang w:val="id-ID"/>
        </w:rPr>
        <w:t>ram Tuhanlah perlindunga</w:t>
      </w:r>
      <w:r w:rsidR="003E63E4">
        <w:rPr>
          <w:lang w:val="id-ID"/>
        </w:rPr>
        <w:t>n</w:t>
      </w:r>
      <w:r w:rsidR="008B7CBB" w:rsidRPr="00813992">
        <w:rPr>
          <w:lang w:val="id-ID"/>
        </w:rPr>
        <w:t>mu</w:t>
      </w:r>
    </w:p>
    <w:p w14:paraId="06A9ACC4" w14:textId="0AFC3676" w:rsidR="008B7CBB" w:rsidRPr="00813992" w:rsidRDefault="008B7CBB" w:rsidP="00C1763D">
      <w:pPr>
        <w:pStyle w:val="TeksIsi"/>
        <w:ind w:left="851" w:right="-1"/>
        <w:rPr>
          <w:bCs/>
          <w:iCs/>
          <w:lang w:val="id-ID"/>
        </w:rPr>
      </w:pPr>
      <w:r w:rsidRPr="00813992">
        <w:rPr>
          <w:bCs/>
          <w:iCs/>
          <w:lang w:val="id-ID"/>
        </w:rPr>
        <w:t>Reff</w:t>
      </w:r>
      <w:r w:rsidR="00C1763D" w:rsidRPr="00813992">
        <w:rPr>
          <w:bCs/>
          <w:iCs/>
          <w:lang w:val="id-ID"/>
        </w:rPr>
        <w:t>.</w:t>
      </w:r>
      <w:r w:rsidRPr="00813992">
        <w:rPr>
          <w:bCs/>
          <w:iCs/>
          <w:lang w:val="id-ID"/>
        </w:rPr>
        <w:t>:</w:t>
      </w:r>
      <w:r w:rsidR="00C1763D" w:rsidRPr="00813992">
        <w:rPr>
          <w:bCs/>
          <w:iCs/>
          <w:lang w:val="id-ID"/>
        </w:rPr>
        <w:t xml:space="preserve"> ...</w:t>
      </w:r>
    </w:p>
    <w:p w14:paraId="140D133B" w14:textId="77777777" w:rsidR="00C1763D" w:rsidRPr="00813992" w:rsidRDefault="00C1763D" w:rsidP="008B7CBB">
      <w:pPr>
        <w:tabs>
          <w:tab w:val="left" w:pos="4437"/>
        </w:tabs>
        <w:ind w:left="115"/>
        <w:jc w:val="both"/>
        <w:rPr>
          <w:b/>
          <w:spacing w:val="-2"/>
          <w:lang w:val="id-ID"/>
        </w:rPr>
      </w:pPr>
    </w:p>
    <w:p w14:paraId="36559EB7" w14:textId="08C1F628" w:rsidR="008B7CBB" w:rsidRPr="00813992" w:rsidRDefault="008B7CBB" w:rsidP="00C16794">
      <w:pPr>
        <w:tabs>
          <w:tab w:val="right" w:pos="6520"/>
        </w:tabs>
        <w:ind w:left="567" w:hanging="567"/>
        <w:jc w:val="both"/>
        <w:rPr>
          <w:i/>
          <w:lang w:val="id-ID"/>
        </w:rPr>
      </w:pPr>
      <w:r w:rsidRPr="00813992">
        <w:rPr>
          <w:b/>
          <w:spacing w:val="-2"/>
          <w:lang w:val="id-ID"/>
        </w:rPr>
        <w:t>PENGUTUSAN</w:t>
      </w:r>
      <w:r w:rsidRPr="00813992">
        <w:rPr>
          <w:b/>
          <w:lang w:val="id-ID"/>
        </w:rPr>
        <w:tab/>
      </w:r>
      <w:r w:rsidRPr="00813992">
        <w:rPr>
          <w:spacing w:val="-2"/>
          <w:lang w:val="id-ID"/>
        </w:rPr>
        <w:t>(</w:t>
      </w:r>
      <w:r w:rsidRPr="00813992">
        <w:rPr>
          <w:i/>
          <w:spacing w:val="-2"/>
          <w:lang w:val="id-ID"/>
        </w:rPr>
        <w:t>berdiri)</w:t>
      </w:r>
    </w:p>
    <w:p w14:paraId="0DB69F36" w14:textId="6B1EC460" w:rsidR="008B7CBB" w:rsidRPr="00813992" w:rsidRDefault="008B7CBB" w:rsidP="00C1763D">
      <w:pPr>
        <w:pStyle w:val="TeksIsi"/>
        <w:tabs>
          <w:tab w:val="left" w:pos="680"/>
        </w:tabs>
        <w:ind w:left="567" w:right="-1" w:hanging="567"/>
        <w:rPr>
          <w:lang w:val="id-ID"/>
        </w:rPr>
      </w:pPr>
      <w:r w:rsidRPr="00813992">
        <w:rPr>
          <w:spacing w:val="-4"/>
          <w:lang w:val="id-ID"/>
        </w:rPr>
        <w:t>PF:</w:t>
      </w:r>
      <w:r w:rsidRPr="00813992">
        <w:rPr>
          <w:lang w:val="id-ID"/>
        </w:rPr>
        <w:tab/>
        <w:t>Tetaplah</w:t>
      </w:r>
      <w:r w:rsidRPr="00813992">
        <w:rPr>
          <w:spacing w:val="80"/>
          <w:lang w:val="id-ID"/>
        </w:rPr>
        <w:t xml:space="preserve"> </w:t>
      </w:r>
      <w:r w:rsidRPr="00813992">
        <w:rPr>
          <w:lang w:val="id-ID"/>
        </w:rPr>
        <w:t>setia</w:t>
      </w:r>
      <w:r w:rsidRPr="00813992">
        <w:rPr>
          <w:spacing w:val="80"/>
          <w:lang w:val="id-ID"/>
        </w:rPr>
        <w:t xml:space="preserve"> </w:t>
      </w:r>
      <w:r w:rsidRPr="00813992">
        <w:rPr>
          <w:lang w:val="id-ID"/>
        </w:rPr>
        <w:t>dan</w:t>
      </w:r>
      <w:r w:rsidRPr="00813992">
        <w:rPr>
          <w:spacing w:val="80"/>
          <w:lang w:val="id-ID"/>
        </w:rPr>
        <w:t xml:space="preserve"> </w:t>
      </w:r>
      <w:r w:rsidRPr="00813992">
        <w:rPr>
          <w:lang w:val="id-ID"/>
        </w:rPr>
        <w:t>teguh</w:t>
      </w:r>
      <w:r w:rsidRPr="00813992">
        <w:rPr>
          <w:spacing w:val="80"/>
          <w:lang w:val="id-ID"/>
        </w:rPr>
        <w:t xml:space="preserve"> </w:t>
      </w:r>
      <w:r w:rsidRPr="00813992">
        <w:rPr>
          <w:lang w:val="id-ID"/>
        </w:rPr>
        <w:t>dalam</w:t>
      </w:r>
      <w:r w:rsidRPr="00813992">
        <w:rPr>
          <w:spacing w:val="80"/>
          <w:lang w:val="id-ID"/>
        </w:rPr>
        <w:t xml:space="preserve"> </w:t>
      </w:r>
      <w:r w:rsidRPr="00813992">
        <w:rPr>
          <w:lang w:val="id-ID"/>
        </w:rPr>
        <w:t>menghadapi</w:t>
      </w:r>
      <w:r w:rsidRPr="00813992">
        <w:rPr>
          <w:spacing w:val="80"/>
          <w:lang w:val="id-ID"/>
        </w:rPr>
        <w:t xml:space="preserve"> </w:t>
      </w:r>
      <w:r w:rsidRPr="00813992">
        <w:rPr>
          <w:lang w:val="id-ID"/>
        </w:rPr>
        <w:t>aneka</w:t>
      </w:r>
      <w:r w:rsidRPr="00813992">
        <w:rPr>
          <w:spacing w:val="40"/>
          <w:lang w:val="id-ID"/>
        </w:rPr>
        <w:t xml:space="preserve"> </w:t>
      </w:r>
      <w:r w:rsidRPr="00813992">
        <w:rPr>
          <w:lang w:val="id-ID"/>
        </w:rPr>
        <w:t>godaan hidup,</w:t>
      </w:r>
      <w:r w:rsidR="003E63E4">
        <w:rPr>
          <w:lang w:val="id-ID"/>
        </w:rPr>
        <w:t xml:space="preserve"> </w:t>
      </w:r>
      <w:r w:rsidRPr="00813992">
        <w:rPr>
          <w:lang w:val="id-ID"/>
        </w:rPr>
        <w:t>dan arahkanlah hatimu kepada Tuhan</w:t>
      </w:r>
    </w:p>
    <w:p w14:paraId="540E0539" w14:textId="77777777" w:rsidR="00C1763D" w:rsidRPr="00C16794" w:rsidRDefault="008B7CBB" w:rsidP="00C1763D">
      <w:pPr>
        <w:pStyle w:val="TeksIsi"/>
        <w:tabs>
          <w:tab w:val="left" w:pos="680"/>
        </w:tabs>
        <w:ind w:left="567" w:right="-1" w:hanging="567"/>
        <w:rPr>
          <w:b/>
          <w:bCs/>
          <w:lang w:val="id-ID"/>
        </w:rPr>
      </w:pPr>
      <w:r w:rsidRPr="00813992">
        <w:rPr>
          <w:spacing w:val="-6"/>
          <w:lang w:val="id-ID"/>
        </w:rPr>
        <w:t>U:</w:t>
      </w:r>
      <w:r w:rsidRPr="00813992">
        <w:rPr>
          <w:lang w:val="id-ID"/>
        </w:rPr>
        <w:tab/>
      </w:r>
      <w:r w:rsidRPr="00C16794">
        <w:rPr>
          <w:b/>
          <w:bCs/>
          <w:lang w:val="id-ID"/>
        </w:rPr>
        <w:t>Kami</w:t>
      </w:r>
      <w:r w:rsidRPr="00C16794">
        <w:rPr>
          <w:b/>
          <w:bCs/>
          <w:spacing w:val="-7"/>
          <w:lang w:val="id-ID"/>
        </w:rPr>
        <w:t xml:space="preserve"> </w:t>
      </w:r>
      <w:r w:rsidRPr="00C16794">
        <w:rPr>
          <w:b/>
          <w:bCs/>
          <w:lang w:val="id-ID"/>
        </w:rPr>
        <w:t>mengarahkan</w:t>
      </w:r>
      <w:r w:rsidRPr="00C16794">
        <w:rPr>
          <w:b/>
          <w:bCs/>
          <w:spacing w:val="-12"/>
          <w:lang w:val="id-ID"/>
        </w:rPr>
        <w:t xml:space="preserve"> </w:t>
      </w:r>
      <w:r w:rsidRPr="00C16794">
        <w:rPr>
          <w:b/>
          <w:bCs/>
          <w:lang w:val="id-ID"/>
        </w:rPr>
        <w:t>hati</w:t>
      </w:r>
      <w:r w:rsidRPr="00C16794">
        <w:rPr>
          <w:b/>
          <w:bCs/>
          <w:spacing w:val="-7"/>
          <w:lang w:val="id-ID"/>
        </w:rPr>
        <w:t xml:space="preserve"> </w:t>
      </w:r>
      <w:r w:rsidRPr="00C16794">
        <w:rPr>
          <w:b/>
          <w:bCs/>
          <w:lang w:val="id-ID"/>
        </w:rPr>
        <w:t>kepada</w:t>
      </w:r>
      <w:r w:rsidRPr="00C16794">
        <w:rPr>
          <w:b/>
          <w:bCs/>
          <w:spacing w:val="-9"/>
          <w:lang w:val="id-ID"/>
        </w:rPr>
        <w:t xml:space="preserve"> </w:t>
      </w:r>
      <w:r w:rsidRPr="00C16794">
        <w:rPr>
          <w:b/>
          <w:bCs/>
          <w:lang w:val="id-ID"/>
        </w:rPr>
        <w:t>Tuhan</w:t>
      </w:r>
    </w:p>
    <w:p w14:paraId="32068E18" w14:textId="55E52D77" w:rsidR="008B7CBB" w:rsidRPr="00813992" w:rsidRDefault="008B7CBB" w:rsidP="00C1763D">
      <w:pPr>
        <w:pStyle w:val="TeksIsi"/>
        <w:tabs>
          <w:tab w:val="left" w:pos="680"/>
        </w:tabs>
        <w:ind w:left="567" w:right="-1" w:hanging="567"/>
        <w:rPr>
          <w:lang w:val="id-ID"/>
        </w:rPr>
      </w:pPr>
      <w:r w:rsidRPr="00813992">
        <w:rPr>
          <w:spacing w:val="-4"/>
          <w:lang w:val="id-ID"/>
        </w:rPr>
        <w:t>PF:</w:t>
      </w:r>
      <w:r w:rsidRPr="00813992">
        <w:rPr>
          <w:lang w:val="id-ID"/>
        </w:rPr>
        <w:tab/>
        <w:t>Jadilah saksi bagi Kristus</w:t>
      </w:r>
    </w:p>
    <w:p w14:paraId="4784BCE4" w14:textId="77777777" w:rsidR="00C1763D" w:rsidRPr="00813992" w:rsidRDefault="008B7CBB" w:rsidP="00C1763D">
      <w:pPr>
        <w:pStyle w:val="TeksIsi"/>
        <w:tabs>
          <w:tab w:val="left" w:pos="680"/>
        </w:tabs>
        <w:ind w:left="567" w:right="-1" w:hanging="567"/>
        <w:rPr>
          <w:lang w:val="id-ID"/>
        </w:rPr>
      </w:pPr>
      <w:r w:rsidRPr="00813992">
        <w:rPr>
          <w:spacing w:val="-6"/>
          <w:lang w:val="id-ID"/>
        </w:rPr>
        <w:t>U:</w:t>
      </w:r>
      <w:r w:rsidRPr="00813992">
        <w:rPr>
          <w:lang w:val="id-ID"/>
        </w:rPr>
        <w:tab/>
      </w:r>
      <w:r w:rsidRPr="00C16794">
        <w:rPr>
          <w:b/>
          <w:bCs/>
          <w:lang w:val="id-ID"/>
        </w:rPr>
        <w:t>kami</w:t>
      </w:r>
      <w:r w:rsidRPr="00C16794">
        <w:rPr>
          <w:b/>
          <w:bCs/>
          <w:spacing w:val="-6"/>
          <w:lang w:val="id-ID"/>
        </w:rPr>
        <w:t xml:space="preserve"> </w:t>
      </w:r>
      <w:r w:rsidRPr="00C16794">
        <w:rPr>
          <w:b/>
          <w:bCs/>
          <w:lang w:val="id-ID"/>
        </w:rPr>
        <w:t>siap</w:t>
      </w:r>
      <w:r w:rsidRPr="00C16794">
        <w:rPr>
          <w:b/>
          <w:bCs/>
          <w:spacing w:val="-8"/>
          <w:lang w:val="id-ID"/>
        </w:rPr>
        <w:t xml:space="preserve"> </w:t>
      </w:r>
      <w:r w:rsidRPr="00C16794">
        <w:rPr>
          <w:b/>
          <w:bCs/>
          <w:lang w:val="id-ID"/>
        </w:rPr>
        <w:t>menjadi</w:t>
      </w:r>
      <w:r w:rsidRPr="00C16794">
        <w:rPr>
          <w:b/>
          <w:bCs/>
          <w:spacing w:val="-6"/>
          <w:lang w:val="id-ID"/>
        </w:rPr>
        <w:t xml:space="preserve"> </w:t>
      </w:r>
      <w:r w:rsidRPr="00C16794">
        <w:rPr>
          <w:b/>
          <w:bCs/>
          <w:lang w:val="id-ID"/>
        </w:rPr>
        <w:t>saksi</w:t>
      </w:r>
      <w:r w:rsidRPr="00C16794">
        <w:rPr>
          <w:b/>
          <w:bCs/>
          <w:spacing w:val="-6"/>
          <w:lang w:val="id-ID"/>
        </w:rPr>
        <w:t xml:space="preserve"> </w:t>
      </w:r>
      <w:r w:rsidRPr="00C16794">
        <w:rPr>
          <w:b/>
          <w:bCs/>
          <w:lang w:val="id-ID"/>
        </w:rPr>
        <w:t>bagi</w:t>
      </w:r>
      <w:r w:rsidRPr="00C16794">
        <w:rPr>
          <w:b/>
          <w:bCs/>
          <w:spacing w:val="-10"/>
          <w:lang w:val="id-ID"/>
        </w:rPr>
        <w:t xml:space="preserve"> </w:t>
      </w:r>
      <w:r w:rsidRPr="00C16794">
        <w:rPr>
          <w:b/>
          <w:bCs/>
          <w:lang w:val="id-ID"/>
        </w:rPr>
        <w:t>Kristus</w:t>
      </w:r>
      <w:r w:rsidRPr="00813992">
        <w:rPr>
          <w:lang w:val="id-ID"/>
        </w:rPr>
        <w:t xml:space="preserve"> </w:t>
      </w:r>
    </w:p>
    <w:p w14:paraId="40860064" w14:textId="2A0972C5" w:rsidR="008B7CBB" w:rsidRPr="00813992" w:rsidRDefault="008B7CBB" w:rsidP="00C1763D">
      <w:pPr>
        <w:pStyle w:val="TeksIsi"/>
        <w:tabs>
          <w:tab w:val="left" w:pos="680"/>
        </w:tabs>
        <w:ind w:left="567" w:right="-1" w:hanging="567"/>
        <w:rPr>
          <w:lang w:val="id-ID"/>
        </w:rPr>
      </w:pPr>
      <w:r w:rsidRPr="00813992">
        <w:rPr>
          <w:spacing w:val="-4"/>
          <w:lang w:val="id-ID"/>
        </w:rPr>
        <w:t>PF:</w:t>
      </w:r>
      <w:r w:rsidRPr="00813992">
        <w:rPr>
          <w:lang w:val="id-ID"/>
        </w:rPr>
        <w:tab/>
        <w:t>Terpujilah Tuhan Allah kita</w:t>
      </w:r>
    </w:p>
    <w:p w14:paraId="6FC9D5B7" w14:textId="77777777" w:rsidR="008B7CBB" w:rsidRPr="00813992" w:rsidRDefault="008B7CBB" w:rsidP="00C1763D">
      <w:pPr>
        <w:pStyle w:val="TeksIsi"/>
        <w:tabs>
          <w:tab w:val="left" w:pos="680"/>
        </w:tabs>
        <w:ind w:left="567" w:right="-1" w:hanging="567"/>
        <w:rPr>
          <w:lang w:val="id-ID"/>
        </w:rPr>
      </w:pPr>
      <w:r w:rsidRPr="00813992">
        <w:rPr>
          <w:spacing w:val="-5"/>
          <w:lang w:val="id-ID"/>
        </w:rPr>
        <w:t>U:</w:t>
      </w:r>
      <w:r w:rsidRPr="00813992">
        <w:rPr>
          <w:lang w:val="id-ID"/>
        </w:rPr>
        <w:tab/>
      </w:r>
      <w:r w:rsidRPr="00C16794">
        <w:rPr>
          <w:b/>
          <w:bCs/>
          <w:lang w:val="id-ID"/>
        </w:rPr>
        <w:t>Kini</w:t>
      </w:r>
      <w:r w:rsidRPr="00C16794">
        <w:rPr>
          <w:b/>
          <w:bCs/>
          <w:spacing w:val="1"/>
          <w:lang w:val="id-ID"/>
        </w:rPr>
        <w:t xml:space="preserve"> </w:t>
      </w:r>
      <w:r w:rsidRPr="00C16794">
        <w:rPr>
          <w:b/>
          <w:bCs/>
          <w:lang w:val="id-ID"/>
        </w:rPr>
        <w:t>dan</w:t>
      </w:r>
      <w:r w:rsidRPr="00C16794">
        <w:rPr>
          <w:b/>
          <w:bCs/>
          <w:spacing w:val="1"/>
          <w:lang w:val="id-ID"/>
        </w:rPr>
        <w:t xml:space="preserve"> </w:t>
      </w:r>
      <w:r w:rsidRPr="00C16794">
        <w:rPr>
          <w:b/>
          <w:bCs/>
          <w:spacing w:val="-2"/>
          <w:lang w:val="id-ID"/>
        </w:rPr>
        <w:t>selamanya</w:t>
      </w:r>
    </w:p>
    <w:p w14:paraId="2D18C212" w14:textId="4A4F620D" w:rsidR="008B7CBB" w:rsidRPr="00813992" w:rsidRDefault="008B7CBB" w:rsidP="00C1763D">
      <w:pPr>
        <w:pStyle w:val="TeksIsi"/>
        <w:ind w:left="567" w:right="-1" w:hanging="567"/>
        <w:rPr>
          <w:lang w:val="id-ID"/>
        </w:rPr>
      </w:pPr>
      <w:r w:rsidRPr="00813992">
        <w:rPr>
          <w:lang w:val="id-ID"/>
        </w:rPr>
        <w:t>PF:</w:t>
      </w:r>
      <w:r w:rsidRPr="00813992">
        <w:rPr>
          <w:spacing w:val="80"/>
          <w:lang w:val="id-ID"/>
        </w:rPr>
        <w:t xml:space="preserve"> </w:t>
      </w:r>
      <w:r w:rsidR="00C1763D" w:rsidRPr="00813992">
        <w:rPr>
          <w:spacing w:val="80"/>
          <w:lang w:val="id-ID"/>
        </w:rPr>
        <w:tab/>
      </w:r>
      <w:r w:rsidRPr="00813992">
        <w:rPr>
          <w:lang w:val="id-ID"/>
        </w:rPr>
        <w:t>Pergilah dalam sukacita, ingatlah sabda Tuhan, bahwa Ia terus berkarya dalam hidup Saudara. Jalanilah hidup dengan penuh kesetiaan dan keteguhan, bersyukurlah senantiasa dan setialah melakukan panggilan-Nya. Tuhan mengiringi hidup saudara dengan berkat-Nya</w:t>
      </w:r>
    </w:p>
    <w:p w14:paraId="29D9F84B" w14:textId="77777777" w:rsidR="008B7CBB" w:rsidRPr="00813992" w:rsidRDefault="008B7CBB" w:rsidP="00C1763D">
      <w:pPr>
        <w:pStyle w:val="TeksIsi"/>
        <w:ind w:left="567" w:right="-1" w:hanging="567"/>
        <w:rPr>
          <w:lang w:val="id-ID"/>
        </w:rPr>
      </w:pPr>
    </w:p>
    <w:p w14:paraId="2A17213A" w14:textId="77777777" w:rsidR="008B7CBB" w:rsidRPr="00813992" w:rsidRDefault="008B7CBB" w:rsidP="00C1763D">
      <w:pPr>
        <w:pStyle w:val="Judul1"/>
        <w:ind w:left="567" w:right="-1" w:hanging="567"/>
        <w:rPr>
          <w:lang w:val="id-ID"/>
        </w:rPr>
      </w:pPr>
      <w:r w:rsidRPr="00813992">
        <w:rPr>
          <w:spacing w:val="-2"/>
          <w:lang w:val="id-ID"/>
        </w:rPr>
        <w:t>BERKAT</w:t>
      </w:r>
    </w:p>
    <w:p w14:paraId="54626897" w14:textId="330E18C5" w:rsidR="008B7CBB" w:rsidRPr="00813992" w:rsidRDefault="008B7CBB" w:rsidP="00C1763D">
      <w:pPr>
        <w:pStyle w:val="TeksIsi"/>
        <w:ind w:left="567" w:right="-1" w:hanging="567"/>
        <w:rPr>
          <w:lang w:val="id-ID"/>
        </w:rPr>
      </w:pPr>
      <w:r w:rsidRPr="00813992">
        <w:rPr>
          <w:lang w:val="id-ID"/>
        </w:rPr>
        <w:t>PF:</w:t>
      </w:r>
      <w:r w:rsidR="00C1763D" w:rsidRPr="00813992">
        <w:rPr>
          <w:spacing w:val="54"/>
          <w:lang w:val="id-ID"/>
        </w:rPr>
        <w:tab/>
      </w:r>
      <w:r w:rsidRPr="00813992">
        <w:rPr>
          <w:lang w:val="id-ID"/>
        </w:rPr>
        <w:t>Tuhan</w:t>
      </w:r>
      <w:r w:rsidRPr="00813992">
        <w:rPr>
          <w:spacing w:val="-13"/>
          <w:lang w:val="id-ID"/>
        </w:rPr>
        <w:t xml:space="preserve"> </w:t>
      </w:r>
      <w:r w:rsidRPr="00813992">
        <w:rPr>
          <w:lang w:val="id-ID"/>
        </w:rPr>
        <w:t>memberkati</w:t>
      </w:r>
      <w:r w:rsidRPr="00813992">
        <w:rPr>
          <w:spacing w:val="-13"/>
          <w:lang w:val="id-ID"/>
        </w:rPr>
        <w:t xml:space="preserve"> </w:t>
      </w:r>
      <w:r w:rsidRPr="00813992">
        <w:rPr>
          <w:lang w:val="id-ID"/>
        </w:rPr>
        <w:t>saudara</w:t>
      </w:r>
      <w:r w:rsidRPr="00813992">
        <w:rPr>
          <w:spacing w:val="-13"/>
          <w:lang w:val="id-ID"/>
        </w:rPr>
        <w:t xml:space="preserve"> </w:t>
      </w:r>
      <w:r w:rsidRPr="00813992">
        <w:rPr>
          <w:lang w:val="id-ID"/>
        </w:rPr>
        <w:t>dan</w:t>
      </w:r>
      <w:r w:rsidRPr="00813992">
        <w:rPr>
          <w:spacing w:val="-14"/>
          <w:lang w:val="id-ID"/>
        </w:rPr>
        <w:t xml:space="preserve"> </w:t>
      </w:r>
      <w:r w:rsidRPr="00813992">
        <w:rPr>
          <w:lang w:val="id-ID"/>
        </w:rPr>
        <w:t>melindungi</w:t>
      </w:r>
      <w:r w:rsidRPr="00813992">
        <w:rPr>
          <w:spacing w:val="-13"/>
          <w:lang w:val="id-ID"/>
        </w:rPr>
        <w:t xml:space="preserve"> </w:t>
      </w:r>
      <w:r w:rsidRPr="00813992">
        <w:rPr>
          <w:lang w:val="id-ID"/>
        </w:rPr>
        <w:t>saudara,</w:t>
      </w:r>
      <w:r w:rsidRPr="00813992">
        <w:rPr>
          <w:spacing w:val="-13"/>
          <w:lang w:val="id-ID"/>
        </w:rPr>
        <w:t xml:space="preserve"> </w:t>
      </w:r>
      <w:r w:rsidRPr="00813992">
        <w:rPr>
          <w:lang w:val="id-ID"/>
        </w:rPr>
        <w:t>Tuhan menyinari saudara dengan wajah-Nya dan memberi saudara</w:t>
      </w:r>
      <w:r w:rsidRPr="00813992">
        <w:rPr>
          <w:spacing w:val="-5"/>
          <w:lang w:val="id-ID"/>
        </w:rPr>
        <w:t xml:space="preserve"> </w:t>
      </w:r>
      <w:r w:rsidRPr="00813992">
        <w:rPr>
          <w:lang w:val="id-ID"/>
        </w:rPr>
        <w:t>kasih</w:t>
      </w:r>
      <w:r w:rsidRPr="00813992">
        <w:rPr>
          <w:spacing w:val="-2"/>
          <w:lang w:val="id-ID"/>
        </w:rPr>
        <w:t xml:space="preserve"> </w:t>
      </w:r>
      <w:r w:rsidRPr="00813992">
        <w:rPr>
          <w:lang w:val="id-ID"/>
        </w:rPr>
        <w:t>karunia.</w:t>
      </w:r>
      <w:r w:rsidRPr="00813992">
        <w:rPr>
          <w:spacing w:val="40"/>
          <w:lang w:val="id-ID"/>
        </w:rPr>
        <w:t xml:space="preserve"> </w:t>
      </w:r>
      <w:r w:rsidRPr="00813992">
        <w:rPr>
          <w:lang w:val="id-ID"/>
        </w:rPr>
        <w:t xml:space="preserve">Tuhan menghadapkan wajah-Nya kepada </w:t>
      </w:r>
      <w:r w:rsidRPr="00813992">
        <w:rPr>
          <w:lang w:val="id-ID"/>
        </w:rPr>
        <w:lastRenderedPageBreak/>
        <w:t xml:space="preserve">saudara dan memberi saudara damai sejahtera, </w:t>
      </w:r>
      <w:r w:rsidRPr="00813992">
        <w:rPr>
          <w:spacing w:val="-4"/>
          <w:lang w:val="id-ID"/>
        </w:rPr>
        <w:t>Amin.</w:t>
      </w:r>
    </w:p>
    <w:p w14:paraId="5E533D60" w14:textId="292D24E9" w:rsidR="008B7CBB" w:rsidRPr="00813992" w:rsidRDefault="008B7CBB" w:rsidP="00C1763D">
      <w:pPr>
        <w:pStyle w:val="TeksIsi"/>
        <w:tabs>
          <w:tab w:val="left" w:pos="680"/>
        </w:tabs>
        <w:ind w:left="567" w:right="-1" w:hanging="567"/>
        <w:rPr>
          <w:lang w:val="id-ID"/>
        </w:rPr>
      </w:pPr>
      <w:r w:rsidRPr="00813992">
        <w:rPr>
          <w:spacing w:val="-5"/>
          <w:lang w:val="id-ID"/>
        </w:rPr>
        <w:t>U:</w:t>
      </w:r>
      <w:r w:rsidR="00C1763D" w:rsidRPr="00813992">
        <w:rPr>
          <w:lang w:val="id-ID"/>
        </w:rPr>
        <w:tab/>
      </w:r>
      <w:r w:rsidRPr="00813992">
        <w:rPr>
          <w:lang w:val="id-ID"/>
        </w:rPr>
        <w:t>(menyanyikan</w:t>
      </w:r>
      <w:r w:rsidRPr="00813992">
        <w:rPr>
          <w:spacing w:val="-4"/>
          <w:lang w:val="id-ID"/>
        </w:rPr>
        <w:t xml:space="preserve"> </w:t>
      </w:r>
      <w:r w:rsidRPr="00C16794">
        <w:rPr>
          <w:b/>
          <w:bCs/>
          <w:lang w:val="id-ID"/>
        </w:rPr>
        <w:t>NKB</w:t>
      </w:r>
      <w:r w:rsidRPr="00C16794">
        <w:rPr>
          <w:b/>
          <w:bCs/>
          <w:spacing w:val="-2"/>
          <w:lang w:val="id-ID"/>
        </w:rPr>
        <w:t xml:space="preserve"> </w:t>
      </w:r>
      <w:r w:rsidRPr="00C16794">
        <w:rPr>
          <w:b/>
          <w:bCs/>
          <w:lang w:val="id-ID"/>
        </w:rPr>
        <w:t>225“</w:t>
      </w:r>
      <w:r w:rsidRPr="00C16794">
        <w:rPr>
          <w:b/>
          <w:bCs/>
          <w:spacing w:val="-3"/>
          <w:lang w:val="id-ID"/>
        </w:rPr>
        <w:t xml:space="preserve"> </w:t>
      </w:r>
      <w:r w:rsidRPr="00C16794">
        <w:rPr>
          <w:b/>
          <w:bCs/>
          <w:lang w:val="id-ID"/>
        </w:rPr>
        <w:t>HOSIANA!</w:t>
      </w:r>
      <w:r w:rsidRPr="00C16794">
        <w:rPr>
          <w:b/>
          <w:bCs/>
          <w:spacing w:val="-5"/>
          <w:lang w:val="id-ID"/>
        </w:rPr>
        <w:t xml:space="preserve"> </w:t>
      </w:r>
      <w:r w:rsidRPr="00C16794">
        <w:rPr>
          <w:b/>
          <w:bCs/>
          <w:spacing w:val="-2"/>
          <w:lang w:val="id-ID"/>
        </w:rPr>
        <w:t>AMIN!“</w:t>
      </w:r>
      <w:r w:rsidRPr="00813992">
        <w:rPr>
          <w:spacing w:val="-2"/>
          <w:lang w:val="id-ID"/>
        </w:rPr>
        <w:t>)</w:t>
      </w:r>
    </w:p>
    <w:p w14:paraId="3F3ADA61" w14:textId="77777777" w:rsidR="008B7CBB" w:rsidRPr="00813992" w:rsidRDefault="00C1763D" w:rsidP="00C1763D">
      <w:pPr>
        <w:pStyle w:val="TeksIsi"/>
        <w:ind w:left="567" w:right="-1" w:hanging="567"/>
        <w:jc w:val="right"/>
        <w:rPr>
          <w:spacing w:val="-4"/>
          <w:lang w:val="id-ID"/>
        </w:rPr>
      </w:pPr>
      <w:r w:rsidRPr="00813992">
        <w:rPr>
          <w:spacing w:val="-4"/>
          <w:lang w:val="id-ID"/>
        </w:rPr>
        <w:t>(da)</w:t>
      </w:r>
    </w:p>
    <w:p w14:paraId="427FF613" w14:textId="77777777" w:rsidR="003E3F67" w:rsidRPr="00813992" w:rsidRDefault="003E3F67" w:rsidP="00C1763D">
      <w:pPr>
        <w:pStyle w:val="TeksIsi"/>
        <w:ind w:left="567" w:right="-1" w:hanging="567"/>
        <w:jc w:val="right"/>
        <w:rPr>
          <w:spacing w:val="-4"/>
          <w:lang w:val="id-ID"/>
        </w:rPr>
      </w:pPr>
    </w:p>
    <w:p w14:paraId="7FD1BE80" w14:textId="77777777" w:rsidR="003E3F67" w:rsidRPr="00813992" w:rsidRDefault="003E3F67" w:rsidP="003E3F67">
      <w:pPr>
        <w:pStyle w:val="TeksIsi"/>
        <w:ind w:left="567" w:right="-1" w:hanging="567"/>
        <w:rPr>
          <w:spacing w:val="-4"/>
          <w:lang w:val="id-ID"/>
        </w:rPr>
      </w:pPr>
    </w:p>
    <w:p w14:paraId="31284B97" w14:textId="77777777" w:rsidR="003E3F67" w:rsidRPr="00813992" w:rsidRDefault="003E3F67" w:rsidP="003E3F67">
      <w:pPr>
        <w:pStyle w:val="TeksIsi"/>
        <w:ind w:left="567" w:right="-1" w:hanging="567"/>
        <w:rPr>
          <w:spacing w:val="-4"/>
          <w:lang w:val="id-ID"/>
        </w:rPr>
      </w:pPr>
    </w:p>
    <w:p w14:paraId="07066067" w14:textId="77777777" w:rsidR="003E3F67" w:rsidRPr="00813992" w:rsidRDefault="003E3F67" w:rsidP="003E3F67">
      <w:pPr>
        <w:pStyle w:val="TeksIsi"/>
        <w:ind w:left="567" w:right="-1" w:hanging="567"/>
        <w:rPr>
          <w:spacing w:val="-4"/>
          <w:lang w:val="id-ID"/>
        </w:rPr>
      </w:pPr>
    </w:p>
    <w:p w14:paraId="79692777" w14:textId="77777777" w:rsidR="003E3F67" w:rsidRPr="00813992" w:rsidRDefault="003E3F67" w:rsidP="003E3F67">
      <w:pPr>
        <w:pStyle w:val="TeksIsi"/>
        <w:ind w:left="567" w:right="-1" w:hanging="567"/>
        <w:rPr>
          <w:spacing w:val="-4"/>
          <w:lang w:val="id-ID"/>
        </w:rPr>
      </w:pPr>
    </w:p>
    <w:p w14:paraId="161E8186" w14:textId="77777777" w:rsidR="003E3F67" w:rsidRPr="00813992" w:rsidRDefault="003E3F67" w:rsidP="003E3F67">
      <w:pPr>
        <w:pStyle w:val="TeksIsi"/>
        <w:ind w:left="567" w:right="-1" w:hanging="567"/>
        <w:rPr>
          <w:spacing w:val="-4"/>
          <w:lang w:val="id-ID"/>
        </w:rPr>
      </w:pPr>
    </w:p>
    <w:p w14:paraId="77D2CA91" w14:textId="77777777" w:rsidR="003E3F67" w:rsidRPr="00813992" w:rsidRDefault="003E3F67" w:rsidP="003E3F67">
      <w:pPr>
        <w:pStyle w:val="TeksIsi"/>
        <w:ind w:left="567" w:right="-1" w:hanging="567"/>
        <w:rPr>
          <w:spacing w:val="-4"/>
          <w:lang w:val="id-ID"/>
        </w:rPr>
      </w:pPr>
    </w:p>
    <w:p w14:paraId="092188DF" w14:textId="77777777" w:rsidR="003E3F67" w:rsidRPr="00813992" w:rsidRDefault="003E3F67" w:rsidP="003E3F67">
      <w:pPr>
        <w:pStyle w:val="TeksIsi"/>
        <w:ind w:left="567" w:right="-1" w:hanging="567"/>
        <w:rPr>
          <w:spacing w:val="-4"/>
          <w:lang w:val="id-ID"/>
        </w:rPr>
      </w:pPr>
    </w:p>
    <w:p w14:paraId="3597D789" w14:textId="77777777" w:rsidR="003E3F67" w:rsidRPr="00813992" w:rsidRDefault="003E3F67" w:rsidP="003E3F67">
      <w:pPr>
        <w:pStyle w:val="TeksIsi"/>
        <w:ind w:left="567" w:right="-1" w:hanging="567"/>
        <w:rPr>
          <w:spacing w:val="-4"/>
          <w:lang w:val="id-ID"/>
        </w:rPr>
      </w:pPr>
    </w:p>
    <w:p w14:paraId="7F6F976E" w14:textId="77115091" w:rsidR="003E3F67" w:rsidRPr="00813992" w:rsidRDefault="003E3F67">
      <w:pPr>
        <w:rPr>
          <w:spacing w:val="-4"/>
          <w:lang w:val="id-ID"/>
        </w:rPr>
      </w:pPr>
      <w:r w:rsidRPr="00813992">
        <w:rPr>
          <w:spacing w:val="-4"/>
          <w:lang w:val="id-ID"/>
        </w:rPr>
        <w:br w:type="page"/>
      </w:r>
    </w:p>
    <w:p w14:paraId="2A99A694" w14:textId="77777777" w:rsidR="003E3F67" w:rsidRPr="00813992" w:rsidRDefault="003E3F67" w:rsidP="003E3F67">
      <w:pPr>
        <w:rPr>
          <w:spacing w:val="-4"/>
          <w:lang w:val="id-ID"/>
        </w:rPr>
      </w:pPr>
      <w:r w:rsidRPr="00813992">
        <w:rPr>
          <w:noProof/>
          <w:spacing w:val="-4"/>
          <w:lang w:val="id-ID"/>
        </w:rPr>
        <w:lastRenderedPageBreak/>
        <mc:AlternateContent>
          <mc:Choice Requires="wps">
            <w:drawing>
              <wp:anchor distT="45720" distB="45720" distL="114300" distR="114300" simplePos="0" relativeHeight="251712000" behindDoc="1" locked="0" layoutInCell="1" allowOverlap="1" wp14:anchorId="727E3593" wp14:editId="6EDA3007">
                <wp:simplePos x="0" y="0"/>
                <wp:positionH relativeFrom="margin">
                  <wp:posOffset>2298700</wp:posOffset>
                </wp:positionH>
                <wp:positionV relativeFrom="paragraph">
                  <wp:posOffset>5080</wp:posOffset>
                </wp:positionV>
                <wp:extent cx="1659255" cy="1028700"/>
                <wp:effectExtent l="0" t="0" r="4445" b="0"/>
                <wp:wrapThrough wrapText="bothSides">
                  <wp:wrapPolygon edited="0">
                    <wp:start x="0" y="0"/>
                    <wp:lineTo x="0" y="21333"/>
                    <wp:lineTo x="21493" y="21333"/>
                    <wp:lineTo x="21493" y="0"/>
                    <wp:lineTo x="0" y="0"/>
                  </wp:wrapPolygon>
                </wp:wrapThrough>
                <wp:docPr id="134369680"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9255"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F4AF8D" w14:textId="77777777" w:rsidR="003E3F67" w:rsidRPr="00B06D7E" w:rsidRDefault="003E3F67" w:rsidP="003E3F67">
                            <w:pPr>
                              <w:jc w:val="center"/>
                              <w:rPr>
                                <w:rFonts w:ascii="Cooper Black" w:eastAsia="SimSun" w:hAnsi="Cooper Black" w:cs="SimSun"/>
                                <w:sz w:val="28"/>
                                <w:szCs w:val="36"/>
                              </w:rPr>
                            </w:pPr>
                            <w:r w:rsidRPr="00B06D7E">
                              <w:rPr>
                                <w:rFonts w:ascii="Cooper Black" w:eastAsia="SimSun" w:hAnsi="Cooper Black" w:cs="SimSun"/>
                                <w:sz w:val="28"/>
                                <w:szCs w:val="36"/>
                              </w:rPr>
                              <w:t>Merengkuh Salib Sang Kristus</w:t>
                            </w:r>
                          </w:p>
                          <w:p w14:paraId="04FF8380" w14:textId="77777777" w:rsidR="003E3F67" w:rsidRPr="00C76228" w:rsidRDefault="003E3F67" w:rsidP="003E3F67">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9647FB8" w14:textId="77777777" w:rsidR="003E3F67" w:rsidRPr="00C76228" w:rsidRDefault="003E3F67" w:rsidP="003E3F67">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27E3593" id="Kotak Teks 3" o:spid="_x0000_s1068" type="#_x0000_t202" style="position:absolute;margin-left:181pt;margin-top:.4pt;width:130.65pt;height:81pt;z-index:-251604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" stroked="f">
                <v:textbox>
                  <w:txbxContent>
                    <w:p w14:paraId="4BF4AF8D" w14:textId="77777777" w:rsidR="003E3F67" w:rsidRPr="00B06D7E" w:rsidRDefault="003E3F67" w:rsidP="003E3F67">
                      <w:pPr>
                        <w:jc w:val="center"/>
                        <w:rPr>
                          <w:rFonts w:ascii="Cooper Black" w:eastAsia="SimSun" w:hAnsi="Cooper Black" w:cs="SimSun"/>
                          <w:sz w:val="28"/>
                          <w:szCs w:val="36"/>
                        </w:rPr>
                      </w:pPr>
                      <w:r w:rsidRPr="00B06D7E">
                        <w:rPr>
                          <w:rFonts w:ascii="Cooper Black" w:eastAsia="SimSun" w:hAnsi="Cooper Black" w:cs="SimSun"/>
                          <w:sz w:val="28"/>
                          <w:szCs w:val="36"/>
                        </w:rPr>
                        <w:t>Merengkuh Salib Sang Kristus</w:t>
                      </w:r>
                    </w:p>
                    <w:p w14:paraId="04FF8380" w14:textId="77777777" w:rsidR="003E3F67" w:rsidRPr="00C76228" w:rsidRDefault="003E3F67" w:rsidP="003E3F67">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9647FB8" w14:textId="77777777" w:rsidR="003E3F67" w:rsidRPr="00C76228" w:rsidRDefault="003E3F67" w:rsidP="003E3F67">
                      <w:pPr>
                        <w:jc w:val="center"/>
                        <w:rPr>
                          <w:rFonts w:ascii="Cooper Black" w:eastAsia="SimSun" w:hAnsi="Cooper Black" w:cs="SimSun"/>
                          <w:sz w:val="36"/>
                          <w:szCs w:val="36"/>
                          <w:lang w:val="id-ID"/>
                        </w:rPr>
                      </w:pPr>
                    </w:p>
                  </w:txbxContent>
                </v:textbox>
                <w10:wrap type="through" anchorx="margin"/>
              </v:shape>
            </w:pict>
          </mc:Fallback>
        </mc:AlternateContent>
      </w:r>
      <w:r w:rsidRPr="00813992">
        <w:rPr>
          <w:noProof/>
          <w:spacing w:val="-4"/>
          <w:lang w:val="id-ID"/>
        </w:rPr>
        <mc:AlternateContent>
          <mc:Choice Requires="wps">
            <w:drawing>
              <wp:anchor distT="0" distB="0" distL="114300" distR="114300" simplePos="0" relativeHeight="251713024" behindDoc="0" locked="0" layoutInCell="1" allowOverlap="1" wp14:anchorId="43715E79" wp14:editId="3CDA76F1">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139037406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7F8494D9" w14:textId="77777777" w:rsidR="003E3F67" w:rsidRPr="00AD40B7" w:rsidRDefault="003E3F67" w:rsidP="003E3F67">
                            <w:pPr>
                              <w:rPr>
                                <w:b/>
                              </w:rPr>
                            </w:pPr>
                            <w:r w:rsidRPr="00AD40B7">
                              <w:rPr>
                                <w:b/>
                              </w:rPr>
                              <w:t>BAHAN LITURGI</w:t>
                            </w:r>
                          </w:p>
                          <w:p w14:paraId="1C4F5553" w14:textId="4BAC4FE5" w:rsidR="003E3F67" w:rsidRPr="00AD40B7" w:rsidRDefault="003E3F67" w:rsidP="003E3F67">
                            <w:pPr>
                              <w:rPr>
                                <w:b/>
                                <w:lang w:val="id-ID"/>
                              </w:rPr>
                            </w:pPr>
                            <w:r w:rsidRPr="00AD40B7">
                              <w:rPr>
                                <w:b/>
                              </w:rPr>
                              <w:t xml:space="preserve">Minggu </w:t>
                            </w:r>
                            <w:r w:rsidR="00747E72">
                              <w:rPr>
                                <w:b/>
                              </w:rPr>
                              <w:t>Pra-Paskah</w:t>
                            </w:r>
                            <w:r w:rsidRPr="00AD40B7">
                              <w:rPr>
                                <w:b/>
                              </w:rPr>
                              <w:t xml:space="preserve"> </w:t>
                            </w:r>
                            <w:r w:rsidRPr="00AD40B7">
                              <w:rPr>
                                <w:b/>
                                <w:lang w:val="id-ID"/>
                              </w:rPr>
                              <w:t>Kedua</w:t>
                            </w:r>
                          </w:p>
                          <w:p w14:paraId="2A891ACF" w14:textId="77777777" w:rsidR="003E3F67" w:rsidRPr="00F976DD" w:rsidRDefault="003E3F67" w:rsidP="003E3F67">
                            <w:pPr>
                              <w:rPr>
                                <w:rFonts w:cs="Calibri"/>
                                <w:bCs/>
                                <w:i/>
                                <w:iCs/>
                                <w:sz w:val="20"/>
                                <w:szCs w:val="20"/>
                              </w:rPr>
                            </w:pPr>
                            <w:r w:rsidRPr="00AD40B7">
                              <w:rPr>
                                <w:rFonts w:cs="Calibri"/>
                                <w:bCs/>
                                <w:i/>
                                <w:iCs/>
                                <w:sz w:val="20"/>
                                <w:szCs w:val="20"/>
                              </w:rPr>
                              <w:t>Minggu; 16 Maret 2025</w:t>
                            </w:r>
                          </w:p>
                          <w:p w14:paraId="68D63FE1" w14:textId="77777777" w:rsidR="003E3F67" w:rsidRDefault="003E3F67" w:rsidP="003E3F67">
                            <w:pPr>
                              <w:pBdr>
                                <w:top w:val="single" w:sz="4" w:space="1" w:color="7F7F7F"/>
                              </w:pBdr>
                              <w:rPr>
                                <w:rFonts w:cs="Calibri"/>
                                <w:bCs/>
                                <w:sz w:val="20"/>
                                <w:szCs w:val="20"/>
                              </w:rPr>
                            </w:pPr>
                            <w:r>
                              <w:rPr>
                                <w:rFonts w:cs="Calibri"/>
                                <w:bCs/>
                                <w:sz w:val="20"/>
                                <w:szCs w:val="20"/>
                              </w:rPr>
                              <w:t>Keterangan:</w:t>
                            </w:r>
                          </w:p>
                          <w:p w14:paraId="7E5D7BEB" w14:textId="3753007C" w:rsidR="003E3F67" w:rsidRDefault="003E3F67" w:rsidP="003E3F67">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sidR="00317FC1">
                              <w:rPr>
                                <w:rFonts w:cs="Calibri"/>
                                <w:bCs/>
                                <w:sz w:val="20"/>
                                <w:szCs w:val="20"/>
                              </w:rPr>
                              <w:t>layan Firman</w:t>
                            </w:r>
                          </w:p>
                          <w:p w14:paraId="6367D6C3" w14:textId="77777777" w:rsidR="003E3F67" w:rsidRDefault="003E3F67" w:rsidP="003E3F67">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21A6E25D" w14:textId="77777777" w:rsidR="003E3F67" w:rsidRDefault="003E3F67" w:rsidP="003E3F67">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1A46D65D" w14:textId="77777777" w:rsidR="003E3F67" w:rsidRDefault="003E3F67" w:rsidP="003E3F67">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2A9A79B0" w14:textId="77777777" w:rsidR="003E3F67" w:rsidRPr="00C76228" w:rsidRDefault="003E3F67" w:rsidP="003E3F67">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715E79" id="Kotak Teks 2" o:spid="_x0000_s1069" type="#_x0000_t202" style="position:absolute;margin-left:0;margin-top:0;width:175.55pt;height:105.1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" fillcolor="#d8d8d8 [2732]" stroked="f">
                <v:textbox>
                  <w:txbxContent>
                    <w:p w14:paraId="7F8494D9" w14:textId="77777777" w:rsidR="003E3F67" w:rsidRPr="00AD40B7" w:rsidRDefault="003E3F67" w:rsidP="003E3F67">
                      <w:pPr>
                        <w:rPr>
                          <w:b/>
                        </w:rPr>
                      </w:pPr>
                      <w:r w:rsidRPr="00AD40B7">
                        <w:rPr>
                          <w:b/>
                        </w:rPr>
                        <w:t>BAHAN LITURGI</w:t>
                      </w:r>
                    </w:p>
                    <w:p w14:paraId="1C4F5553" w14:textId="4BAC4FE5" w:rsidR="003E3F67" w:rsidRPr="00AD40B7" w:rsidRDefault="003E3F67" w:rsidP="003E3F67">
                      <w:pPr>
                        <w:rPr>
                          <w:b/>
                          <w:lang w:val="id-ID"/>
                        </w:rPr>
                      </w:pPr>
                      <w:r w:rsidRPr="00AD40B7">
                        <w:rPr>
                          <w:b/>
                        </w:rPr>
                        <w:t xml:space="preserve">Minggu </w:t>
                      </w:r>
                      <w:r w:rsidR="00747E72">
                        <w:rPr>
                          <w:b/>
                        </w:rPr>
                        <w:t>Pra-Paskah</w:t>
                      </w:r>
                      <w:r w:rsidRPr="00AD40B7">
                        <w:rPr>
                          <w:b/>
                        </w:rPr>
                        <w:t xml:space="preserve"> </w:t>
                      </w:r>
                      <w:r w:rsidRPr="00AD40B7">
                        <w:rPr>
                          <w:b/>
                          <w:lang w:val="id-ID"/>
                        </w:rPr>
                        <w:t>Kedua</w:t>
                      </w:r>
                    </w:p>
                    <w:p w14:paraId="2A891ACF" w14:textId="77777777" w:rsidR="003E3F67" w:rsidRPr="00F976DD" w:rsidRDefault="003E3F67" w:rsidP="003E3F67">
                      <w:pPr>
                        <w:rPr>
                          <w:rFonts w:cs="Calibri"/>
                          <w:bCs/>
                          <w:i/>
                          <w:iCs/>
                          <w:sz w:val="20"/>
                          <w:szCs w:val="20"/>
                        </w:rPr>
                      </w:pPr>
                      <w:r w:rsidRPr="00AD40B7">
                        <w:rPr>
                          <w:rFonts w:cs="Calibri"/>
                          <w:bCs/>
                          <w:i/>
                          <w:iCs/>
                          <w:sz w:val="20"/>
                          <w:szCs w:val="20"/>
                        </w:rPr>
                        <w:t>Minggu; 16 Maret 2025</w:t>
                      </w:r>
                    </w:p>
                    <w:p w14:paraId="68D63FE1" w14:textId="77777777" w:rsidR="003E3F67" w:rsidRDefault="003E3F67" w:rsidP="003E3F67">
                      <w:pPr>
                        <w:pBdr>
                          <w:top w:val="single" w:sz="4" w:space="1" w:color="7F7F7F"/>
                        </w:pBdr>
                        <w:rPr>
                          <w:rFonts w:cs="Calibri"/>
                          <w:bCs/>
                          <w:sz w:val="20"/>
                          <w:szCs w:val="20"/>
                        </w:rPr>
                      </w:pPr>
                      <w:r>
                        <w:rPr>
                          <w:rFonts w:cs="Calibri"/>
                          <w:bCs/>
                          <w:sz w:val="20"/>
                          <w:szCs w:val="20"/>
                        </w:rPr>
                        <w:t>Keterangan:</w:t>
                      </w:r>
                    </w:p>
                    <w:p w14:paraId="7E5D7BEB" w14:textId="3753007C" w:rsidR="003E3F67" w:rsidRDefault="003E3F67" w:rsidP="003E3F67">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sidR="00317FC1">
                        <w:rPr>
                          <w:rFonts w:cs="Calibri"/>
                          <w:bCs/>
                          <w:sz w:val="20"/>
                          <w:szCs w:val="20"/>
                        </w:rPr>
                        <w:t>layan Firman</w:t>
                      </w:r>
                    </w:p>
                    <w:p w14:paraId="6367D6C3" w14:textId="77777777" w:rsidR="003E3F67" w:rsidRDefault="003E3F67" w:rsidP="003E3F67">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21A6E25D" w14:textId="77777777" w:rsidR="003E3F67" w:rsidRDefault="003E3F67" w:rsidP="003E3F67">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1A46D65D" w14:textId="77777777" w:rsidR="003E3F67" w:rsidRDefault="003E3F67" w:rsidP="003E3F67">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2A9A79B0" w14:textId="77777777" w:rsidR="003E3F67" w:rsidRPr="00C76228" w:rsidRDefault="003E3F67" w:rsidP="003E3F67">
                      <w:pPr>
                        <w:ind w:left="1260" w:hanging="1260"/>
                        <w:rPr>
                          <w:rFonts w:cs="Calibri"/>
                          <w:bCs/>
                          <w:sz w:val="20"/>
                          <w:szCs w:val="20"/>
                        </w:rPr>
                      </w:pPr>
                    </w:p>
                  </w:txbxContent>
                </v:textbox>
                <w10:wrap type="through"/>
              </v:shape>
            </w:pict>
          </mc:Fallback>
        </mc:AlternateContent>
      </w:r>
    </w:p>
    <w:p w14:paraId="63983815" w14:textId="77777777" w:rsidR="003E3F67" w:rsidRPr="00813992" w:rsidRDefault="003E3F67" w:rsidP="003E3F67">
      <w:pPr>
        <w:rPr>
          <w:spacing w:val="-4"/>
          <w:lang w:val="id-ID"/>
        </w:rPr>
      </w:pPr>
    </w:p>
    <w:p w14:paraId="61AC76F0" w14:textId="77777777" w:rsidR="003E3F67" w:rsidRPr="00813992" w:rsidRDefault="003E3F67" w:rsidP="003E3F67">
      <w:pPr>
        <w:rPr>
          <w:b/>
          <w:bCs/>
          <w:spacing w:val="-4"/>
          <w:lang w:val="id-ID"/>
        </w:rPr>
      </w:pPr>
    </w:p>
    <w:p w14:paraId="305BB1F3" w14:textId="77777777" w:rsidR="003E3F67" w:rsidRPr="00813992" w:rsidRDefault="003E3F67" w:rsidP="003E3F67">
      <w:pPr>
        <w:rPr>
          <w:spacing w:val="-4"/>
          <w:lang w:val="id-ID"/>
        </w:rPr>
      </w:pPr>
      <w:r w:rsidRPr="00813992">
        <w:rPr>
          <w:noProof/>
          <w:spacing w:val="-4"/>
          <w:lang w:val="id-ID"/>
        </w:rPr>
        <mc:AlternateContent>
          <mc:Choice Requires="wps">
            <w:drawing>
              <wp:inline distT="0" distB="0" distL="0" distR="0" wp14:anchorId="596D45E1" wp14:editId="501EBB74">
                <wp:extent cx="3983355" cy="1154430"/>
                <wp:effectExtent l="7620" t="12700" r="9525" b="13970"/>
                <wp:docPr id="1390000042"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033B2EDB" w14:textId="77777777" w:rsidR="003E3F67" w:rsidRPr="007017F6" w:rsidRDefault="003E3F67" w:rsidP="003E3F67">
                            <w:pPr>
                              <w:rPr>
                                <w:b/>
                                <w:bCs/>
                                <w:lang w:val="id-ID"/>
                              </w:rPr>
                            </w:pPr>
                            <w:r w:rsidRPr="007017F6">
                              <w:rPr>
                                <w:b/>
                                <w:bCs/>
                                <w:lang w:val="id-ID"/>
                              </w:rPr>
                              <w:t>PERSIAPAN (menyesuaikan kebiasaan gereja masing-masing)</w:t>
                            </w:r>
                          </w:p>
                          <w:p w14:paraId="108139D7" w14:textId="77777777" w:rsidR="003E3F67" w:rsidRPr="007017F6" w:rsidRDefault="003E3F67" w:rsidP="003E3F67">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48949C03" w14:textId="77777777" w:rsidR="003E3F67" w:rsidRPr="007017F6" w:rsidRDefault="003E3F67" w:rsidP="003E3F67">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083204B2" w14:textId="77777777" w:rsidR="003E3F67" w:rsidRPr="007017F6" w:rsidRDefault="003E3F67" w:rsidP="003E3F67">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01EADFD5" w14:textId="77777777" w:rsidR="003E3F67" w:rsidRDefault="003E3F67" w:rsidP="003E3F67"/>
                        </w:txbxContent>
                      </wps:txbx>
                      <wps:bodyPr rot="0" vert="horz" wrap="square" lIns="91440" tIns="45720" rIns="91440" bIns="45720" anchor="t" anchorCtr="0" upright="1">
                        <a:noAutofit/>
                      </wps:bodyPr>
                    </wps:wsp>
                  </a:graphicData>
                </a:graphic>
              </wp:inline>
            </w:drawing>
          </mc:Choice>
          <mc:Fallback>
            <w:pict>
              <v:shape w14:anchorId="596D45E1" id="Kotak Teks 1" o:spid="_x0000_s1070"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">
                <v:textbox>
                  <w:txbxContent>
                    <w:p w14:paraId="033B2EDB" w14:textId="77777777" w:rsidR="003E3F67" w:rsidRPr="007017F6" w:rsidRDefault="003E3F67" w:rsidP="003E3F67">
                      <w:pPr>
                        <w:rPr>
                          <w:b/>
                          <w:bCs/>
                          <w:lang w:val="id-ID"/>
                        </w:rPr>
                      </w:pPr>
                      <w:r w:rsidRPr="007017F6">
                        <w:rPr>
                          <w:b/>
                          <w:bCs/>
                          <w:lang w:val="id-ID"/>
                        </w:rPr>
                        <w:t>PERSIAPAN (menyesuaikan kebiasaan gereja masing-masing)</w:t>
                      </w:r>
                    </w:p>
                    <w:p w14:paraId="108139D7" w14:textId="77777777" w:rsidR="003E3F67" w:rsidRPr="007017F6" w:rsidRDefault="003E3F67" w:rsidP="003E3F67">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48949C03" w14:textId="77777777" w:rsidR="003E3F67" w:rsidRPr="007017F6" w:rsidRDefault="003E3F67" w:rsidP="003E3F67">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083204B2" w14:textId="77777777" w:rsidR="003E3F67" w:rsidRPr="007017F6" w:rsidRDefault="003E3F67" w:rsidP="003E3F67">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01EADFD5" w14:textId="77777777" w:rsidR="003E3F67" w:rsidRDefault="003E3F67" w:rsidP="003E3F67"/>
                  </w:txbxContent>
                </v:textbox>
                <w10:anchorlock/>
              </v:shape>
            </w:pict>
          </mc:Fallback>
        </mc:AlternateContent>
      </w:r>
    </w:p>
    <w:p w14:paraId="48C68C2C" w14:textId="77777777" w:rsidR="003E3F67" w:rsidRPr="00813992" w:rsidRDefault="003E3F67" w:rsidP="003E3F67">
      <w:pPr>
        <w:rPr>
          <w:b/>
          <w:bCs/>
          <w:spacing w:val="-4"/>
          <w:lang w:val="id-ID"/>
        </w:rPr>
      </w:pPr>
    </w:p>
    <w:p w14:paraId="03FC461C" w14:textId="77777777" w:rsidR="003E3F67" w:rsidRPr="00813992" w:rsidRDefault="003E3F67" w:rsidP="003E3F67">
      <w:pPr>
        <w:rPr>
          <w:b/>
          <w:bCs/>
          <w:spacing w:val="-4"/>
          <w:lang w:val="id-ID"/>
        </w:rPr>
      </w:pPr>
    </w:p>
    <w:p w14:paraId="001A56A6" w14:textId="77777777" w:rsidR="003E3F67" w:rsidRPr="00813992" w:rsidRDefault="003E3F67" w:rsidP="00C16794">
      <w:pPr>
        <w:tabs>
          <w:tab w:val="right" w:pos="6520"/>
        </w:tabs>
        <w:rPr>
          <w:b/>
          <w:bCs/>
          <w:spacing w:val="-4"/>
          <w:lang w:val="id-ID"/>
        </w:rPr>
      </w:pPr>
      <w:r w:rsidRPr="00813992">
        <w:rPr>
          <w:b/>
          <w:bCs/>
          <w:spacing w:val="-4"/>
          <w:lang w:val="id-ID"/>
        </w:rPr>
        <w:t>PANGGILAN BERIBADAH</w:t>
      </w:r>
      <w:r w:rsidRPr="00813992">
        <w:rPr>
          <w:b/>
          <w:bCs/>
          <w:spacing w:val="-4"/>
          <w:lang w:val="id-ID"/>
        </w:rPr>
        <w:tab/>
      </w:r>
      <w:r w:rsidRPr="00813992">
        <w:rPr>
          <w:i/>
          <w:iCs/>
          <w:spacing w:val="-4"/>
          <w:lang w:val="id-ID"/>
        </w:rPr>
        <w:t>(Berdiri)</w:t>
      </w:r>
    </w:p>
    <w:p w14:paraId="0D7AD3CF" w14:textId="5F4951C3" w:rsidR="003E3F67" w:rsidRPr="00813992" w:rsidRDefault="003E3F67" w:rsidP="003E3F67">
      <w:pPr>
        <w:ind w:left="567" w:hanging="567"/>
        <w:jc w:val="both"/>
        <w:rPr>
          <w:spacing w:val="-4"/>
          <w:lang w:val="id-ID"/>
        </w:rPr>
      </w:pPr>
      <w:r w:rsidRPr="00813992">
        <w:rPr>
          <w:spacing w:val="-4"/>
          <w:lang w:val="id-ID"/>
        </w:rPr>
        <w:t>M1:</w:t>
      </w:r>
      <w:r w:rsidRPr="00813992">
        <w:rPr>
          <w:spacing w:val="-4"/>
          <w:lang w:val="id-ID"/>
        </w:rPr>
        <w:tab/>
        <w:t xml:space="preserve">Jemaat yang dikasihi Tuhan, hari ini kita memasuki ibadah Minggu </w:t>
      </w:r>
      <w:r w:rsidR="00747E72">
        <w:rPr>
          <w:spacing w:val="-4"/>
          <w:lang w:val="id-ID"/>
        </w:rPr>
        <w:t>Pra-Paskah</w:t>
      </w:r>
      <w:r w:rsidRPr="00813992">
        <w:rPr>
          <w:spacing w:val="-4"/>
          <w:lang w:val="id-ID"/>
        </w:rPr>
        <w:t xml:space="preserve"> yang kedua. Mari kita mulai ibadah ini dengan penghayatan yang teguh bahwa Tuhanlah yang setia memelihara dan memulihkan kehidupan kita. Rengkuhan kasih</w:t>
      </w:r>
      <w:r w:rsidR="006B3007">
        <w:rPr>
          <w:spacing w:val="-4"/>
          <w:lang w:val="id-ID"/>
        </w:rPr>
        <w:t>-</w:t>
      </w:r>
      <w:r w:rsidRPr="00813992">
        <w:rPr>
          <w:spacing w:val="-4"/>
          <w:lang w:val="id-ID"/>
        </w:rPr>
        <w:t>Nya nyata dalam kehidupan kita. Maka mari bersama kita bersyukur kepada Tuhan melalui Mazmur 136: 1 – 6.</w:t>
      </w:r>
    </w:p>
    <w:p w14:paraId="3C1C53D7" w14:textId="77777777" w:rsidR="003E3F67" w:rsidRPr="00813992" w:rsidRDefault="003E3F67" w:rsidP="003E3F67">
      <w:pPr>
        <w:ind w:left="567" w:hanging="567"/>
        <w:jc w:val="both"/>
        <w:rPr>
          <w:spacing w:val="-4"/>
          <w:lang w:val="id-ID"/>
        </w:rPr>
      </w:pPr>
      <w:r w:rsidRPr="00813992">
        <w:rPr>
          <w:spacing w:val="-4"/>
          <w:lang w:val="id-ID"/>
        </w:rPr>
        <w:t>M1:</w:t>
      </w:r>
      <w:r w:rsidRPr="00813992">
        <w:rPr>
          <w:spacing w:val="-4"/>
          <w:lang w:val="id-ID"/>
        </w:rPr>
        <w:tab/>
        <w:t>Bersyukurlah kepada Tuhan sebab Ia baik!</w:t>
      </w:r>
    </w:p>
    <w:p w14:paraId="25C92453" w14:textId="77777777" w:rsidR="003E3F67" w:rsidRPr="00813992" w:rsidRDefault="003E3F67" w:rsidP="003E3F67">
      <w:pPr>
        <w:ind w:left="567" w:hanging="567"/>
        <w:jc w:val="both"/>
        <w:rPr>
          <w:b/>
          <w:bCs/>
          <w:spacing w:val="-4"/>
          <w:lang w:val="id-ID"/>
        </w:rPr>
      </w:pPr>
      <w:r w:rsidRPr="00813992">
        <w:rPr>
          <w:b/>
          <w:bCs/>
          <w:spacing w:val="-4"/>
          <w:lang w:val="id-ID"/>
        </w:rPr>
        <w:t>U:</w:t>
      </w:r>
      <w:r w:rsidRPr="00813992">
        <w:rPr>
          <w:b/>
          <w:bCs/>
          <w:spacing w:val="-4"/>
          <w:lang w:val="id-ID"/>
        </w:rPr>
        <w:tab/>
        <w:t>Sesungguhnya untuk selama-lamanya kasih setia-Nya.</w:t>
      </w:r>
    </w:p>
    <w:p w14:paraId="30833934" w14:textId="77777777" w:rsidR="003E3F67" w:rsidRPr="00813992" w:rsidRDefault="003E3F67" w:rsidP="003E3F67">
      <w:pPr>
        <w:ind w:left="567" w:hanging="567"/>
        <w:jc w:val="both"/>
        <w:rPr>
          <w:spacing w:val="-4"/>
          <w:lang w:val="id-ID"/>
        </w:rPr>
      </w:pPr>
      <w:r w:rsidRPr="00813992">
        <w:rPr>
          <w:spacing w:val="-4"/>
          <w:lang w:val="id-ID"/>
        </w:rPr>
        <w:t>M1:</w:t>
      </w:r>
      <w:r w:rsidRPr="00813992">
        <w:rPr>
          <w:spacing w:val="-4"/>
          <w:lang w:val="id-ID"/>
        </w:rPr>
        <w:tab/>
        <w:t>Bersyukurlah kepada Allah segala ilah!</w:t>
      </w:r>
    </w:p>
    <w:p w14:paraId="35364A72" w14:textId="77777777" w:rsidR="003E3F67" w:rsidRPr="00813992" w:rsidRDefault="003E3F67" w:rsidP="003E3F67">
      <w:pPr>
        <w:ind w:left="567" w:hanging="567"/>
        <w:jc w:val="both"/>
        <w:rPr>
          <w:b/>
          <w:bCs/>
          <w:spacing w:val="-4"/>
          <w:lang w:val="id-ID"/>
        </w:rPr>
      </w:pPr>
      <w:r w:rsidRPr="00813992">
        <w:rPr>
          <w:b/>
          <w:bCs/>
          <w:spacing w:val="-4"/>
          <w:lang w:val="id-ID"/>
        </w:rPr>
        <w:t>U:</w:t>
      </w:r>
      <w:r w:rsidRPr="00813992">
        <w:rPr>
          <w:b/>
          <w:bCs/>
          <w:spacing w:val="-4"/>
          <w:lang w:val="id-ID"/>
        </w:rPr>
        <w:tab/>
        <w:t>Sesungguhnya untuk selama-lamanya kasih setia-Nya.</w:t>
      </w:r>
    </w:p>
    <w:p w14:paraId="7ED2C6FC" w14:textId="77777777" w:rsidR="003E3F67" w:rsidRPr="00813992" w:rsidRDefault="003E3F67" w:rsidP="003E3F67">
      <w:pPr>
        <w:ind w:left="567" w:hanging="567"/>
        <w:jc w:val="both"/>
        <w:rPr>
          <w:spacing w:val="-4"/>
          <w:lang w:val="id-ID"/>
        </w:rPr>
      </w:pPr>
      <w:r w:rsidRPr="00813992">
        <w:rPr>
          <w:spacing w:val="-4"/>
          <w:lang w:val="id-ID"/>
        </w:rPr>
        <w:t>M1:</w:t>
      </w:r>
      <w:r w:rsidRPr="00813992">
        <w:rPr>
          <w:spacing w:val="-4"/>
          <w:lang w:val="id-ID"/>
        </w:rPr>
        <w:tab/>
        <w:t>Bersyukurlah kepada Tuhan segala tuan!</w:t>
      </w:r>
    </w:p>
    <w:p w14:paraId="7728AE00" w14:textId="77777777" w:rsidR="003E3F67" w:rsidRPr="00813992" w:rsidRDefault="003E3F67" w:rsidP="003E3F67">
      <w:pPr>
        <w:ind w:left="567" w:hanging="567"/>
        <w:jc w:val="both"/>
        <w:rPr>
          <w:b/>
          <w:bCs/>
          <w:spacing w:val="-4"/>
          <w:lang w:val="id-ID"/>
        </w:rPr>
      </w:pPr>
      <w:r w:rsidRPr="00813992">
        <w:rPr>
          <w:b/>
          <w:bCs/>
          <w:spacing w:val="-4"/>
          <w:lang w:val="id-ID"/>
        </w:rPr>
        <w:t>U:</w:t>
      </w:r>
      <w:r w:rsidRPr="00813992">
        <w:rPr>
          <w:b/>
          <w:bCs/>
          <w:spacing w:val="-4"/>
          <w:lang w:val="id-ID"/>
        </w:rPr>
        <w:tab/>
        <w:t>Sesungguhnya untuk selama-lamanya kasih setia-Nya.</w:t>
      </w:r>
    </w:p>
    <w:p w14:paraId="6EA82AF6" w14:textId="77777777" w:rsidR="003E3F67" w:rsidRPr="00813992" w:rsidRDefault="003E3F67" w:rsidP="003E3F67">
      <w:pPr>
        <w:ind w:left="567" w:hanging="567"/>
        <w:jc w:val="both"/>
        <w:rPr>
          <w:spacing w:val="-4"/>
          <w:lang w:val="id-ID"/>
        </w:rPr>
      </w:pPr>
      <w:r w:rsidRPr="00813992">
        <w:rPr>
          <w:spacing w:val="-4"/>
          <w:lang w:val="id-ID"/>
        </w:rPr>
        <w:t>M1:</w:t>
      </w:r>
      <w:r w:rsidRPr="00813992">
        <w:rPr>
          <w:spacing w:val="-4"/>
          <w:lang w:val="id-ID"/>
        </w:rPr>
        <w:tab/>
        <w:t>Bersyukurlah kepada Allah semesta langit.</w:t>
      </w:r>
    </w:p>
    <w:p w14:paraId="44850E09" w14:textId="77777777" w:rsidR="003E3F67" w:rsidRPr="00813992" w:rsidRDefault="003E3F67" w:rsidP="003E3F67">
      <w:pPr>
        <w:ind w:left="567" w:hanging="567"/>
        <w:jc w:val="both"/>
        <w:rPr>
          <w:b/>
          <w:bCs/>
          <w:spacing w:val="-4"/>
          <w:lang w:val="id-ID"/>
        </w:rPr>
      </w:pPr>
      <w:r w:rsidRPr="00813992">
        <w:rPr>
          <w:b/>
          <w:bCs/>
          <w:spacing w:val="-4"/>
          <w:lang w:val="id-ID"/>
        </w:rPr>
        <w:t>U:</w:t>
      </w:r>
      <w:r w:rsidRPr="00813992">
        <w:rPr>
          <w:b/>
          <w:bCs/>
          <w:spacing w:val="-4"/>
          <w:lang w:val="id-ID"/>
        </w:rPr>
        <w:tab/>
        <w:t>Sesungguhnya untuk selama-lamanya kasih setia-Nya.</w:t>
      </w:r>
    </w:p>
    <w:p w14:paraId="3F78540C" w14:textId="77777777" w:rsidR="003E3F67" w:rsidRPr="00813992" w:rsidRDefault="003E3F67" w:rsidP="003E3F67">
      <w:pPr>
        <w:ind w:left="567" w:hanging="567"/>
        <w:jc w:val="both"/>
        <w:rPr>
          <w:spacing w:val="-4"/>
          <w:lang w:val="id-ID"/>
        </w:rPr>
      </w:pPr>
      <w:r w:rsidRPr="00813992">
        <w:rPr>
          <w:spacing w:val="-4"/>
          <w:lang w:val="id-ID"/>
        </w:rPr>
        <w:t>M1:</w:t>
      </w:r>
      <w:r w:rsidRPr="00813992">
        <w:rPr>
          <w:spacing w:val="-4"/>
          <w:lang w:val="id-ID"/>
        </w:rPr>
        <w:tab/>
        <w:t xml:space="preserve">Mari kita menaikkan syukur kepada Allah dengan bersama-sama menyanyikan PKJ 7 </w:t>
      </w:r>
    </w:p>
    <w:p w14:paraId="063D35F7" w14:textId="77777777" w:rsidR="003E3F67" w:rsidRPr="00813992" w:rsidRDefault="003E3F67" w:rsidP="003E3F67">
      <w:pPr>
        <w:ind w:left="567" w:hanging="567"/>
        <w:jc w:val="both"/>
        <w:rPr>
          <w:b/>
          <w:bCs/>
          <w:spacing w:val="-4"/>
          <w:lang w:val="id-ID"/>
        </w:rPr>
      </w:pPr>
      <w:r w:rsidRPr="00813992">
        <w:rPr>
          <w:b/>
          <w:bCs/>
          <w:spacing w:val="-4"/>
          <w:lang w:val="id-ID"/>
        </w:rPr>
        <w:t xml:space="preserve">U: </w:t>
      </w:r>
      <w:r w:rsidRPr="00813992">
        <w:rPr>
          <w:b/>
          <w:bCs/>
          <w:spacing w:val="-4"/>
          <w:lang w:val="id-ID"/>
        </w:rPr>
        <w:tab/>
        <w:t>Menyanyikan PKJ 7 “Bersyukurlah Pada Tuhan”</w:t>
      </w:r>
    </w:p>
    <w:p w14:paraId="10A11472" w14:textId="77777777" w:rsidR="003E3F67" w:rsidRPr="00813992" w:rsidRDefault="003E3F67" w:rsidP="003E3F67">
      <w:pPr>
        <w:ind w:left="720"/>
        <w:jc w:val="both"/>
        <w:rPr>
          <w:spacing w:val="-4"/>
          <w:lang w:val="id-ID"/>
        </w:rPr>
      </w:pPr>
    </w:p>
    <w:p w14:paraId="1E11978A" w14:textId="6B44E633" w:rsidR="00B76B47" w:rsidRPr="00813992" w:rsidRDefault="00B76B47" w:rsidP="00B76B47">
      <w:pPr>
        <w:ind w:left="567"/>
        <w:jc w:val="both"/>
        <w:rPr>
          <w:spacing w:val="-4"/>
          <w:lang w:val="id-ID"/>
        </w:rPr>
      </w:pPr>
      <w:r w:rsidRPr="00813992">
        <w:rPr>
          <w:spacing w:val="-4"/>
          <w:lang w:val="id-ID"/>
        </w:rPr>
        <w:lastRenderedPageBreak/>
        <w:t>PKJ 7:1-3 “Bersyukurlah Pada Tuhan”</w:t>
      </w:r>
    </w:p>
    <w:p w14:paraId="754C03E4" w14:textId="4E6C4246" w:rsidR="003E3F67" w:rsidRPr="00813992" w:rsidRDefault="003E3F67" w:rsidP="003E3F67">
      <w:pPr>
        <w:numPr>
          <w:ilvl w:val="0"/>
          <w:numId w:val="25"/>
        </w:numPr>
        <w:tabs>
          <w:tab w:val="clear" w:pos="720"/>
        </w:tabs>
        <w:ind w:left="993" w:hanging="426"/>
        <w:jc w:val="both"/>
        <w:rPr>
          <w:spacing w:val="-4"/>
          <w:lang w:val="id-ID"/>
        </w:rPr>
      </w:pPr>
      <w:r w:rsidRPr="00813992">
        <w:rPr>
          <w:spacing w:val="-4"/>
          <w:lang w:val="id-ID"/>
        </w:rPr>
        <w:t>Bersyukurlah pada Tuhan, Serukanlah nama</w:t>
      </w:r>
      <w:r w:rsidR="006B3007">
        <w:rPr>
          <w:spacing w:val="-4"/>
          <w:lang w:val="id-ID"/>
        </w:rPr>
        <w:t>-</w:t>
      </w:r>
      <w:r w:rsidRPr="00813992">
        <w:rPr>
          <w:spacing w:val="-4"/>
          <w:lang w:val="id-ID"/>
        </w:rPr>
        <w:t>Nya!</w:t>
      </w:r>
      <w:r w:rsidRPr="00813992">
        <w:rPr>
          <w:spacing w:val="-4"/>
          <w:lang w:val="id-ID"/>
        </w:rPr>
        <w:br/>
        <w:t>Bernyanyilah bagi Tuhan, Mari bermazmurlah!</w:t>
      </w:r>
    </w:p>
    <w:p w14:paraId="003E46C1" w14:textId="4D8012D6" w:rsidR="003E3F67" w:rsidRPr="00813992" w:rsidRDefault="003E3F67" w:rsidP="003E3F67">
      <w:pPr>
        <w:ind w:left="993"/>
        <w:jc w:val="both"/>
        <w:rPr>
          <w:spacing w:val="-4"/>
          <w:lang w:val="id-ID"/>
        </w:rPr>
      </w:pPr>
      <w:r w:rsidRPr="00813992">
        <w:rPr>
          <w:spacing w:val="-4"/>
          <w:lang w:val="id-ID"/>
        </w:rPr>
        <w:t>Reff.:</w:t>
      </w:r>
      <w:r w:rsidRPr="00813992">
        <w:rPr>
          <w:spacing w:val="-4"/>
          <w:lang w:val="id-ID"/>
        </w:rPr>
        <w:br/>
        <w:t>Pujilah Tuhan, hai jiwaku, Pujilah nama</w:t>
      </w:r>
      <w:r w:rsidR="006B3007">
        <w:rPr>
          <w:spacing w:val="-4"/>
          <w:lang w:val="id-ID"/>
        </w:rPr>
        <w:t>-</w:t>
      </w:r>
      <w:r w:rsidRPr="00813992">
        <w:rPr>
          <w:spacing w:val="-4"/>
          <w:lang w:val="id-ID"/>
        </w:rPr>
        <w:t>Nya</w:t>
      </w:r>
      <w:r w:rsidRPr="00813992">
        <w:rPr>
          <w:spacing w:val="-4"/>
          <w:lang w:val="id-ID"/>
        </w:rPr>
        <w:br/>
        <w:t xml:space="preserve">Aku hendak bernyanyi, </w:t>
      </w:r>
      <w:r w:rsidR="006B3007">
        <w:rPr>
          <w:spacing w:val="-4"/>
          <w:lang w:val="id-ID"/>
        </w:rPr>
        <w:t>s</w:t>
      </w:r>
      <w:r w:rsidRPr="00813992">
        <w:rPr>
          <w:spacing w:val="-4"/>
          <w:lang w:val="id-ID"/>
        </w:rPr>
        <w:t>eumur hidupku</w:t>
      </w:r>
    </w:p>
    <w:p w14:paraId="702D1694" w14:textId="1814D7B9" w:rsidR="003E3F67" w:rsidRPr="00813992" w:rsidRDefault="003E3F67" w:rsidP="003E3F67">
      <w:pPr>
        <w:numPr>
          <w:ilvl w:val="0"/>
          <w:numId w:val="25"/>
        </w:numPr>
        <w:tabs>
          <w:tab w:val="clear" w:pos="720"/>
        </w:tabs>
        <w:ind w:left="993" w:hanging="426"/>
        <w:jc w:val="both"/>
        <w:rPr>
          <w:spacing w:val="-4"/>
          <w:lang w:val="id-ID"/>
        </w:rPr>
      </w:pPr>
      <w:r w:rsidRPr="00813992">
        <w:rPr>
          <w:spacing w:val="-4"/>
          <w:lang w:val="id-ID"/>
        </w:rPr>
        <w:t>Hatiku siap, ya Tuhan, Bernyanyi dan bermazmur,</w:t>
      </w:r>
      <w:r w:rsidRPr="00813992">
        <w:rPr>
          <w:spacing w:val="-4"/>
          <w:lang w:val="id-ID"/>
        </w:rPr>
        <w:br/>
        <w:t>Karena Engkau Maha</w:t>
      </w:r>
      <w:r w:rsidR="006B3007">
        <w:rPr>
          <w:spacing w:val="-4"/>
          <w:lang w:val="id-ID"/>
        </w:rPr>
        <w:t xml:space="preserve"> </w:t>
      </w:r>
      <w:r w:rsidRPr="00813992">
        <w:rPr>
          <w:spacing w:val="-4"/>
          <w:lang w:val="id-ID"/>
        </w:rPr>
        <w:t xml:space="preserve">baik, </w:t>
      </w:r>
      <w:r w:rsidR="006B3007">
        <w:rPr>
          <w:spacing w:val="-4"/>
          <w:lang w:val="id-ID"/>
        </w:rPr>
        <w:t>s</w:t>
      </w:r>
      <w:r w:rsidRPr="00813992">
        <w:rPr>
          <w:spacing w:val="-4"/>
          <w:lang w:val="id-ID"/>
        </w:rPr>
        <w:t>etia dan benar. Reff.: …</w:t>
      </w:r>
    </w:p>
    <w:p w14:paraId="0CC81C03" w14:textId="72A49C0F" w:rsidR="003E3F67" w:rsidRPr="00813992" w:rsidRDefault="003E3F67" w:rsidP="003E3F67">
      <w:pPr>
        <w:numPr>
          <w:ilvl w:val="0"/>
          <w:numId w:val="25"/>
        </w:numPr>
        <w:tabs>
          <w:tab w:val="clear" w:pos="720"/>
        </w:tabs>
        <w:ind w:left="993" w:hanging="426"/>
        <w:jc w:val="both"/>
        <w:rPr>
          <w:spacing w:val="-4"/>
          <w:lang w:val="id-ID"/>
        </w:rPr>
      </w:pPr>
      <w:r w:rsidRPr="00813992">
        <w:rPr>
          <w:spacing w:val="-4"/>
          <w:lang w:val="id-ID"/>
        </w:rPr>
        <w:t>Aku hendak mengagungkan, Allahku dan Rajaku,</w:t>
      </w:r>
      <w:r w:rsidRPr="00813992">
        <w:rPr>
          <w:spacing w:val="-4"/>
          <w:lang w:val="id-ID"/>
        </w:rPr>
        <w:br/>
        <w:t>Dan memuliakan nama</w:t>
      </w:r>
      <w:r w:rsidR="006B3007">
        <w:rPr>
          <w:spacing w:val="-4"/>
          <w:lang w:val="id-ID"/>
        </w:rPr>
        <w:t>-</w:t>
      </w:r>
      <w:r w:rsidRPr="00813992">
        <w:rPr>
          <w:spacing w:val="-4"/>
          <w:lang w:val="id-ID"/>
        </w:rPr>
        <w:t>Nya, untuk selamanya. Reff.: ….</w:t>
      </w:r>
    </w:p>
    <w:p w14:paraId="1E5772FC" w14:textId="77777777" w:rsidR="003E3F67" w:rsidRPr="00813992" w:rsidRDefault="003E3F67" w:rsidP="003E3F67">
      <w:pPr>
        <w:jc w:val="both"/>
        <w:rPr>
          <w:b/>
          <w:bCs/>
          <w:spacing w:val="-4"/>
          <w:lang w:val="id-ID"/>
        </w:rPr>
      </w:pPr>
    </w:p>
    <w:p w14:paraId="73E764B2" w14:textId="04C1EAC0" w:rsidR="003E3F67" w:rsidRPr="00813992" w:rsidRDefault="003E3F67" w:rsidP="003E3F67">
      <w:pPr>
        <w:jc w:val="both"/>
        <w:rPr>
          <w:b/>
          <w:bCs/>
          <w:spacing w:val="-4"/>
          <w:lang w:val="id-ID"/>
        </w:rPr>
      </w:pPr>
      <w:r w:rsidRPr="00813992">
        <w:rPr>
          <w:b/>
          <w:bCs/>
          <w:spacing w:val="-4"/>
          <w:lang w:val="id-ID"/>
        </w:rPr>
        <w:t>VOTUM</w:t>
      </w:r>
    </w:p>
    <w:p w14:paraId="0F0EF70E" w14:textId="60F4FE94" w:rsidR="003E3F67" w:rsidRPr="00813992" w:rsidRDefault="003E3F67" w:rsidP="003E3F67">
      <w:pPr>
        <w:ind w:left="567" w:hanging="567"/>
        <w:jc w:val="both"/>
        <w:rPr>
          <w:spacing w:val="-4"/>
          <w:lang w:val="id-ID"/>
        </w:rPr>
      </w:pPr>
      <w:r w:rsidRPr="00813992">
        <w:rPr>
          <w:spacing w:val="-4"/>
          <w:lang w:val="id-ID"/>
        </w:rPr>
        <w:t>PF:</w:t>
      </w:r>
      <w:r w:rsidRPr="00813992">
        <w:rPr>
          <w:spacing w:val="-4"/>
          <w:lang w:val="id-ID"/>
        </w:rPr>
        <w:tab/>
        <w:t xml:space="preserve">Kita masuki ibadah </w:t>
      </w:r>
      <w:r w:rsidR="00747E72">
        <w:rPr>
          <w:spacing w:val="-4"/>
          <w:lang w:val="id-ID"/>
        </w:rPr>
        <w:t>Pra-Paskah</w:t>
      </w:r>
      <w:r w:rsidRPr="00813992">
        <w:rPr>
          <w:spacing w:val="-4"/>
          <w:lang w:val="id-ID"/>
        </w:rPr>
        <w:t xml:space="preserve"> kedua ini dengan pengakuan: Penolong kita yang sejati adalah Tuhan yang menciptakan langit, bumi dan segala isinya, dan yang setia menepati janji keselamatan yang telah dinyatakan-Nya.</w:t>
      </w:r>
    </w:p>
    <w:p w14:paraId="4C288743" w14:textId="77777777" w:rsidR="003E3F67" w:rsidRPr="00813992" w:rsidRDefault="003E3F67" w:rsidP="003E3F67">
      <w:pPr>
        <w:ind w:left="567" w:hanging="567"/>
        <w:jc w:val="both"/>
        <w:rPr>
          <w:spacing w:val="-4"/>
          <w:lang w:val="id-ID"/>
        </w:rPr>
      </w:pPr>
      <w:r w:rsidRPr="00813992">
        <w:rPr>
          <w:spacing w:val="-4"/>
          <w:lang w:val="id-ID"/>
        </w:rPr>
        <w:t>U:</w:t>
      </w:r>
      <w:r w:rsidRPr="00813992">
        <w:rPr>
          <w:spacing w:val="-4"/>
          <w:lang w:val="id-ID"/>
        </w:rPr>
        <w:tab/>
        <w:t>Menyanyikan</w:t>
      </w:r>
      <w:r w:rsidRPr="00813992">
        <w:rPr>
          <w:b/>
          <w:bCs/>
          <w:spacing w:val="-4"/>
          <w:lang w:val="id-ID"/>
        </w:rPr>
        <w:t xml:space="preserve"> KJ 478c "Amin, Amin, Amin"</w:t>
      </w:r>
    </w:p>
    <w:p w14:paraId="49D9F180" w14:textId="77777777" w:rsidR="003E3F67" w:rsidRPr="00813992" w:rsidRDefault="003E3F67" w:rsidP="003E3F67">
      <w:pPr>
        <w:jc w:val="both"/>
        <w:rPr>
          <w:b/>
          <w:bCs/>
          <w:spacing w:val="-4"/>
          <w:lang w:val="id-ID"/>
        </w:rPr>
      </w:pPr>
    </w:p>
    <w:p w14:paraId="4912A560" w14:textId="77777777" w:rsidR="003E3F67" w:rsidRPr="00813992" w:rsidRDefault="003E3F67" w:rsidP="003E3F67">
      <w:pPr>
        <w:jc w:val="both"/>
        <w:rPr>
          <w:b/>
          <w:bCs/>
          <w:spacing w:val="-4"/>
          <w:lang w:val="id-ID"/>
        </w:rPr>
      </w:pPr>
      <w:r w:rsidRPr="00813992">
        <w:rPr>
          <w:b/>
          <w:bCs/>
          <w:spacing w:val="-4"/>
          <w:lang w:val="id-ID"/>
        </w:rPr>
        <w:t>SALAM</w:t>
      </w:r>
    </w:p>
    <w:p w14:paraId="6B5F2099" w14:textId="77777777" w:rsidR="003E3F67" w:rsidRPr="00813992" w:rsidRDefault="003E3F67" w:rsidP="00B76B47">
      <w:pPr>
        <w:ind w:left="567" w:hanging="567"/>
        <w:jc w:val="both"/>
        <w:rPr>
          <w:spacing w:val="-4"/>
          <w:lang w:val="id-ID"/>
        </w:rPr>
      </w:pPr>
      <w:r w:rsidRPr="00813992">
        <w:rPr>
          <w:spacing w:val="-4"/>
          <w:lang w:val="id-ID"/>
        </w:rPr>
        <w:t>PF:</w:t>
      </w:r>
      <w:r w:rsidRPr="00813992">
        <w:rPr>
          <w:spacing w:val="-4"/>
          <w:lang w:val="id-ID"/>
        </w:rPr>
        <w:tab/>
        <w:t>Kasih karunia dan damai sejahtera dari Allah Bapa kita, dan dari Tuhan Yesus Kristus menyertai Saudara sekalian.</w:t>
      </w:r>
    </w:p>
    <w:p w14:paraId="3B728DC9" w14:textId="77777777" w:rsidR="003E3F67" w:rsidRPr="00813992" w:rsidRDefault="003E3F67" w:rsidP="00B76B47">
      <w:pPr>
        <w:ind w:left="567" w:hanging="567"/>
        <w:jc w:val="both"/>
        <w:rPr>
          <w:spacing w:val="-4"/>
          <w:lang w:val="id-ID"/>
        </w:rPr>
      </w:pPr>
      <w:r w:rsidRPr="00813992">
        <w:rPr>
          <w:spacing w:val="-4"/>
          <w:lang w:val="id-ID"/>
        </w:rPr>
        <w:t>U:</w:t>
      </w:r>
      <w:r w:rsidRPr="00813992">
        <w:rPr>
          <w:spacing w:val="-4"/>
          <w:lang w:val="id-ID"/>
        </w:rPr>
        <w:tab/>
      </w:r>
      <w:r w:rsidRPr="00813992">
        <w:rPr>
          <w:b/>
          <w:bCs/>
          <w:spacing w:val="-4"/>
          <w:lang w:val="id-ID"/>
        </w:rPr>
        <w:t>Menyertai Saudara juga</w:t>
      </w:r>
    </w:p>
    <w:p w14:paraId="34B629C4" w14:textId="77777777" w:rsidR="003E3F67" w:rsidRPr="00813992" w:rsidRDefault="003E3F67" w:rsidP="003E3F67">
      <w:pPr>
        <w:jc w:val="both"/>
        <w:rPr>
          <w:b/>
          <w:bCs/>
          <w:spacing w:val="-4"/>
          <w:lang w:val="id-ID"/>
        </w:rPr>
      </w:pPr>
    </w:p>
    <w:p w14:paraId="4B6D248F" w14:textId="77777777" w:rsidR="003E3F67" w:rsidRPr="00813992" w:rsidRDefault="003E3F67" w:rsidP="00C16794">
      <w:pPr>
        <w:tabs>
          <w:tab w:val="right" w:pos="6520"/>
        </w:tabs>
        <w:jc w:val="both"/>
        <w:rPr>
          <w:spacing w:val="-4"/>
          <w:lang w:val="id-ID"/>
        </w:rPr>
      </w:pPr>
      <w:r w:rsidRPr="00813992">
        <w:rPr>
          <w:b/>
          <w:bCs/>
          <w:spacing w:val="-4"/>
          <w:lang w:val="id-ID"/>
        </w:rPr>
        <w:t xml:space="preserve">KATA PEMBUKA </w:t>
      </w:r>
      <w:r w:rsidRPr="00813992">
        <w:rPr>
          <w:b/>
          <w:bCs/>
          <w:spacing w:val="-4"/>
          <w:lang w:val="id-ID"/>
        </w:rPr>
        <w:tab/>
      </w:r>
      <w:r w:rsidRPr="00813992">
        <w:rPr>
          <w:i/>
          <w:iCs/>
          <w:spacing w:val="-4"/>
          <w:lang w:val="id-ID"/>
        </w:rPr>
        <w:t>(Duduk)</w:t>
      </w:r>
    </w:p>
    <w:p w14:paraId="3520726B" w14:textId="2290CAB0" w:rsidR="003E3F67" w:rsidRPr="00813992" w:rsidRDefault="003E3F67" w:rsidP="00B76B47">
      <w:pPr>
        <w:ind w:left="567" w:hanging="567"/>
        <w:jc w:val="both"/>
        <w:rPr>
          <w:spacing w:val="-4"/>
          <w:lang w:val="id-ID"/>
        </w:rPr>
      </w:pPr>
      <w:r w:rsidRPr="00813992">
        <w:rPr>
          <w:spacing w:val="-4"/>
          <w:lang w:val="id-ID"/>
        </w:rPr>
        <w:t>M2:</w:t>
      </w:r>
      <w:r w:rsidRPr="00813992">
        <w:rPr>
          <w:spacing w:val="-4"/>
          <w:lang w:val="id-ID"/>
        </w:rPr>
        <w:tab/>
        <w:t>Mengikut Yesus tidak memiliki jaminan bahwa hidup kita akan selalu menyenangkan dan dipenuhi dengan kenyamanan. Ada pepatah mengatakan semakin tinggi sebatang pohon itu tumbuh, maka semakin kencang pula angin yang meniupnya. Lalu bagaimana kita mengatasinya? Akankah kita bertahan dan berjuang atau meninggalkan</w:t>
      </w:r>
      <w:r w:rsidR="006B3007">
        <w:rPr>
          <w:spacing w:val="-4"/>
          <w:lang w:val="id-ID"/>
        </w:rPr>
        <w:t>-</w:t>
      </w:r>
      <w:r w:rsidRPr="00813992">
        <w:rPr>
          <w:spacing w:val="-4"/>
          <w:lang w:val="id-ID"/>
        </w:rPr>
        <w:t xml:space="preserve">Nya? </w:t>
      </w:r>
    </w:p>
    <w:p w14:paraId="38D23F00" w14:textId="77777777" w:rsidR="003E3F67" w:rsidRPr="00813992" w:rsidRDefault="003E3F67" w:rsidP="00B76B47">
      <w:pPr>
        <w:ind w:left="567" w:hanging="567"/>
        <w:jc w:val="both"/>
        <w:rPr>
          <w:spacing w:val="-4"/>
          <w:lang w:val="id-ID"/>
        </w:rPr>
      </w:pPr>
      <w:r w:rsidRPr="00813992">
        <w:rPr>
          <w:spacing w:val="-4"/>
          <w:lang w:val="id-ID"/>
        </w:rPr>
        <w:tab/>
      </w:r>
    </w:p>
    <w:p w14:paraId="74C7AB74" w14:textId="2847A1C8" w:rsidR="003E3F67" w:rsidRPr="00813992" w:rsidRDefault="003E3F67" w:rsidP="00B76B47">
      <w:pPr>
        <w:ind w:left="567" w:hanging="567"/>
        <w:jc w:val="both"/>
        <w:rPr>
          <w:spacing w:val="-4"/>
          <w:lang w:val="id-ID"/>
        </w:rPr>
      </w:pPr>
      <w:r w:rsidRPr="00813992">
        <w:rPr>
          <w:spacing w:val="-4"/>
          <w:lang w:val="id-ID"/>
        </w:rPr>
        <w:tab/>
        <w:t>Melalui teladannya Kristus mengajak kita untuk bertahan dan berjuang. Alih-alih lari dari jalan salib yang harus Ia hadapi</w:t>
      </w:r>
      <w:r w:rsidR="006B3007">
        <w:rPr>
          <w:spacing w:val="-4"/>
          <w:lang w:val="id-ID"/>
        </w:rPr>
        <w:t xml:space="preserve">, </w:t>
      </w:r>
      <w:r w:rsidRPr="00813992">
        <w:rPr>
          <w:spacing w:val="-4"/>
          <w:lang w:val="id-ID"/>
        </w:rPr>
        <w:t>Ia dengan berani mengajarkan kita untuk berjuang tanpa henti. Apa</w:t>
      </w:r>
      <w:r w:rsidR="006B3007">
        <w:rPr>
          <w:spacing w:val="-4"/>
          <w:lang w:val="id-ID"/>
        </w:rPr>
        <w:t xml:space="preserve"> </w:t>
      </w:r>
      <w:r w:rsidRPr="00813992">
        <w:rPr>
          <w:spacing w:val="-4"/>
          <w:lang w:val="id-ID"/>
        </w:rPr>
        <w:t>pun kenyataan yang datang silih berganti dalam kehidupan; baik pengalaman yang menyedihkan ataupun yang menyenangkan</w:t>
      </w:r>
      <w:r w:rsidR="006B3007">
        <w:rPr>
          <w:spacing w:val="-4"/>
          <w:lang w:val="id-ID"/>
        </w:rPr>
        <w:t xml:space="preserve">, </w:t>
      </w:r>
      <w:r w:rsidR="00D21F36">
        <w:rPr>
          <w:spacing w:val="-4"/>
          <w:lang w:val="id-ID"/>
        </w:rPr>
        <w:t xml:space="preserve">dengarkanlah suara-Nya supaya kita setia dan tidak </w:t>
      </w:r>
      <w:r w:rsidR="006B3007">
        <w:rPr>
          <w:spacing w:val="-4"/>
          <w:lang w:val="id-ID"/>
        </w:rPr>
        <w:t xml:space="preserve">menjadi seteru salib Kristus. </w:t>
      </w:r>
    </w:p>
    <w:p w14:paraId="24AB9633" w14:textId="485C983B" w:rsidR="003E3F67" w:rsidRPr="00813992" w:rsidRDefault="003E3F67" w:rsidP="00B76B47">
      <w:pPr>
        <w:ind w:left="567" w:hanging="567"/>
        <w:jc w:val="both"/>
        <w:rPr>
          <w:b/>
          <w:bCs/>
          <w:spacing w:val="-4"/>
          <w:lang w:val="id-ID"/>
        </w:rPr>
      </w:pPr>
      <w:r w:rsidRPr="00813992">
        <w:rPr>
          <w:spacing w:val="-4"/>
          <w:lang w:val="id-ID"/>
        </w:rPr>
        <w:lastRenderedPageBreak/>
        <w:t>U:</w:t>
      </w:r>
      <w:r w:rsidRPr="00813992">
        <w:rPr>
          <w:spacing w:val="-4"/>
          <w:lang w:val="id-ID"/>
        </w:rPr>
        <w:tab/>
      </w:r>
      <w:r w:rsidRPr="00813992">
        <w:rPr>
          <w:b/>
          <w:bCs/>
          <w:spacing w:val="-4"/>
          <w:lang w:val="id-ID"/>
        </w:rPr>
        <w:t xml:space="preserve">(menyanyikan KJ </w:t>
      </w:r>
      <w:r w:rsidR="00D21F36">
        <w:rPr>
          <w:b/>
          <w:bCs/>
          <w:spacing w:val="-4"/>
          <w:lang w:val="id-ID"/>
        </w:rPr>
        <w:t xml:space="preserve">362 </w:t>
      </w:r>
      <w:r w:rsidRPr="00813992">
        <w:rPr>
          <w:b/>
          <w:bCs/>
          <w:spacing w:val="-4"/>
          <w:lang w:val="id-ID"/>
        </w:rPr>
        <w:t>:1, 2)</w:t>
      </w:r>
    </w:p>
    <w:p w14:paraId="65ADF47F" w14:textId="4DF41FA4" w:rsidR="003E3F67" w:rsidRPr="00813992" w:rsidRDefault="003E3F67" w:rsidP="00B76B47">
      <w:pPr>
        <w:ind w:left="567" w:hanging="567"/>
        <w:rPr>
          <w:bCs/>
          <w:spacing w:val="-4"/>
          <w:lang w:val="id-ID"/>
        </w:rPr>
      </w:pPr>
      <w:r w:rsidRPr="00813992">
        <w:rPr>
          <w:b/>
          <w:bCs/>
          <w:spacing w:val="-4"/>
          <w:lang w:val="id-ID"/>
        </w:rPr>
        <w:tab/>
      </w:r>
      <w:r w:rsidR="00D21F36" w:rsidRPr="00D21F36">
        <w:rPr>
          <w:bCs/>
          <w:spacing w:val="-4"/>
          <w:lang w:val="id-ID"/>
        </w:rPr>
        <w:t>KJ 362</w:t>
      </w:r>
      <w:r w:rsidR="00D21F36">
        <w:rPr>
          <w:bCs/>
          <w:spacing w:val="-4"/>
          <w:lang w:val="id-ID"/>
        </w:rPr>
        <w:t>:1-2</w:t>
      </w:r>
      <w:r w:rsidR="00D21F36" w:rsidRPr="00D21F36">
        <w:rPr>
          <w:bCs/>
          <w:spacing w:val="-4"/>
          <w:lang w:val="id-ID"/>
        </w:rPr>
        <w:t xml:space="preserve"> </w:t>
      </w:r>
      <w:r w:rsidR="00D21F36">
        <w:rPr>
          <w:bCs/>
          <w:spacing w:val="-4"/>
          <w:lang w:val="id-ID"/>
        </w:rPr>
        <w:t>“</w:t>
      </w:r>
      <w:r w:rsidR="00D21F36" w:rsidRPr="00D21F36">
        <w:rPr>
          <w:bCs/>
          <w:spacing w:val="-4"/>
          <w:lang w:val="id-ID"/>
        </w:rPr>
        <w:t>Aku Milik</w:t>
      </w:r>
      <w:r w:rsidR="00D21F36">
        <w:rPr>
          <w:bCs/>
          <w:spacing w:val="-4"/>
          <w:lang w:val="id-ID"/>
        </w:rPr>
        <w:t>-</w:t>
      </w:r>
      <w:r w:rsidR="00D21F36" w:rsidRPr="00D21F36">
        <w:rPr>
          <w:bCs/>
          <w:spacing w:val="-4"/>
          <w:lang w:val="id-ID"/>
        </w:rPr>
        <w:t>Mu, Yesus, Tuhanku</w:t>
      </w:r>
      <w:r w:rsidR="00D21F36">
        <w:rPr>
          <w:bCs/>
          <w:spacing w:val="-4"/>
          <w:lang w:val="id-ID"/>
        </w:rPr>
        <w:t>”</w:t>
      </w:r>
    </w:p>
    <w:p w14:paraId="1BF22A00" w14:textId="3441F63A" w:rsidR="00D21F36" w:rsidRDefault="00D21F36" w:rsidP="00D21F36">
      <w:pPr>
        <w:pStyle w:val="DaftarParagraf"/>
        <w:numPr>
          <w:ilvl w:val="3"/>
          <w:numId w:val="13"/>
        </w:numPr>
        <w:ind w:left="993" w:hanging="426"/>
        <w:rPr>
          <w:bCs/>
          <w:spacing w:val="-4"/>
          <w:lang w:val="id-ID"/>
        </w:rPr>
      </w:pPr>
      <w:r w:rsidRPr="00D21F36">
        <w:rPr>
          <w:bCs/>
          <w:spacing w:val="-4"/>
          <w:lang w:val="id-ID"/>
        </w:rPr>
        <w:t>Aku milik</w:t>
      </w:r>
      <w:r>
        <w:rPr>
          <w:bCs/>
          <w:spacing w:val="-4"/>
          <w:lang w:val="id-ID"/>
        </w:rPr>
        <w:t>-</w:t>
      </w:r>
      <w:r w:rsidRPr="00D21F36">
        <w:rPr>
          <w:bCs/>
          <w:spacing w:val="-4"/>
          <w:lang w:val="id-ID"/>
        </w:rPr>
        <w:t>Mu, Yesus, Tuhanku;</w:t>
      </w:r>
    </w:p>
    <w:p w14:paraId="727A36FD" w14:textId="77777777" w:rsidR="00D21F36" w:rsidRDefault="00D21F36" w:rsidP="00D21F36">
      <w:pPr>
        <w:pStyle w:val="DaftarParagraf"/>
        <w:ind w:left="993" w:firstLine="0"/>
        <w:rPr>
          <w:bCs/>
          <w:spacing w:val="-4"/>
          <w:lang w:val="id-ID"/>
        </w:rPr>
      </w:pPr>
      <w:r w:rsidRPr="00D21F36">
        <w:rPr>
          <w:bCs/>
          <w:spacing w:val="-4"/>
          <w:lang w:val="id-ID"/>
        </w:rPr>
        <w:t>kudengar suara</w:t>
      </w:r>
      <w:r>
        <w:rPr>
          <w:bCs/>
          <w:spacing w:val="-4"/>
          <w:lang w:val="id-ID"/>
        </w:rPr>
        <w:t>-</w:t>
      </w:r>
      <w:r w:rsidRPr="00D21F36">
        <w:rPr>
          <w:bCs/>
          <w:spacing w:val="-4"/>
          <w:lang w:val="id-ID"/>
        </w:rPr>
        <w:t>Mu.</w:t>
      </w:r>
    </w:p>
    <w:p w14:paraId="33B6B7A5" w14:textId="77777777" w:rsidR="00D21F36" w:rsidRDefault="00D21F36" w:rsidP="00D21F36">
      <w:pPr>
        <w:pStyle w:val="DaftarParagraf"/>
        <w:ind w:left="993" w:firstLine="0"/>
        <w:rPr>
          <w:bCs/>
          <w:spacing w:val="-4"/>
          <w:lang w:val="id-ID"/>
        </w:rPr>
      </w:pPr>
      <w:r w:rsidRPr="00D21F36">
        <w:rPr>
          <w:bCs/>
          <w:spacing w:val="-4"/>
          <w:lang w:val="id-ID"/>
        </w:rPr>
        <w:t>‘Ku merindukan datang mendekat</w:t>
      </w:r>
    </w:p>
    <w:p w14:paraId="412E5675" w14:textId="03B01048" w:rsidR="00D21F36" w:rsidRPr="00D21F36" w:rsidRDefault="00D21F36" w:rsidP="00D21F36">
      <w:pPr>
        <w:pStyle w:val="DaftarParagraf"/>
        <w:ind w:left="993" w:firstLine="0"/>
        <w:rPr>
          <w:bCs/>
          <w:spacing w:val="-4"/>
          <w:lang w:val="id-ID"/>
        </w:rPr>
      </w:pPr>
      <w:r w:rsidRPr="00D21F36">
        <w:rPr>
          <w:bCs/>
          <w:spacing w:val="-4"/>
          <w:lang w:val="id-ID"/>
        </w:rPr>
        <w:t>dan diraih oleh</w:t>
      </w:r>
      <w:r>
        <w:rPr>
          <w:bCs/>
          <w:spacing w:val="-4"/>
          <w:lang w:val="id-ID"/>
        </w:rPr>
        <w:t>-</w:t>
      </w:r>
      <w:r w:rsidRPr="00D21F36">
        <w:rPr>
          <w:bCs/>
          <w:spacing w:val="-4"/>
          <w:lang w:val="id-ID"/>
        </w:rPr>
        <w:t>Mu.</w:t>
      </w:r>
    </w:p>
    <w:p w14:paraId="02F9D3E1" w14:textId="1F0D29B5" w:rsidR="00D21F36" w:rsidRPr="00D21F36" w:rsidRDefault="00D21F36" w:rsidP="00D21F36">
      <w:pPr>
        <w:ind w:left="273" w:firstLine="720"/>
        <w:jc w:val="both"/>
        <w:rPr>
          <w:bCs/>
          <w:spacing w:val="-4"/>
          <w:lang w:val="id-ID"/>
        </w:rPr>
      </w:pPr>
      <w:r w:rsidRPr="00D21F36">
        <w:rPr>
          <w:bCs/>
          <w:spacing w:val="-4"/>
          <w:lang w:val="id-ID"/>
        </w:rPr>
        <w:t>Ref</w:t>
      </w:r>
      <w:r w:rsidR="00483BAF">
        <w:rPr>
          <w:bCs/>
          <w:spacing w:val="-4"/>
          <w:lang w:val="id-ID"/>
        </w:rPr>
        <w:t>r.</w:t>
      </w:r>
      <w:r w:rsidRPr="00D21F36">
        <w:rPr>
          <w:bCs/>
          <w:spacing w:val="-4"/>
          <w:lang w:val="id-ID"/>
        </w:rPr>
        <w:t>:</w:t>
      </w:r>
    </w:p>
    <w:p w14:paraId="45421762" w14:textId="77777777" w:rsidR="00D21F36" w:rsidRPr="00D21F36" w:rsidRDefault="00D21F36" w:rsidP="00D21F36">
      <w:pPr>
        <w:ind w:left="273" w:firstLine="720"/>
        <w:jc w:val="both"/>
        <w:rPr>
          <w:bCs/>
          <w:spacing w:val="-4"/>
          <w:lang w:val="id-ID"/>
        </w:rPr>
      </w:pPr>
      <w:r w:rsidRPr="00D21F36">
        <w:rPr>
          <w:bCs/>
          <w:spacing w:val="-4"/>
          <w:lang w:val="id-ID"/>
        </w:rPr>
        <w:t>Raih daku dan dekatkanlah</w:t>
      </w:r>
    </w:p>
    <w:p w14:paraId="1387F0BC" w14:textId="146D5DBF" w:rsidR="00D21F36" w:rsidRPr="00D21F36" w:rsidRDefault="00D21F36" w:rsidP="00D21F36">
      <w:pPr>
        <w:ind w:left="273" w:firstLine="720"/>
        <w:jc w:val="both"/>
        <w:rPr>
          <w:bCs/>
          <w:spacing w:val="-4"/>
          <w:lang w:val="id-ID"/>
        </w:rPr>
      </w:pPr>
      <w:r w:rsidRPr="00D21F36">
        <w:rPr>
          <w:bCs/>
          <w:spacing w:val="-4"/>
          <w:lang w:val="id-ID"/>
        </w:rPr>
        <w:t>pada kaki salib</w:t>
      </w:r>
      <w:r>
        <w:rPr>
          <w:bCs/>
          <w:spacing w:val="-4"/>
          <w:lang w:val="id-ID"/>
        </w:rPr>
        <w:t>-</w:t>
      </w:r>
      <w:r w:rsidRPr="00D21F36">
        <w:rPr>
          <w:bCs/>
          <w:spacing w:val="-4"/>
          <w:lang w:val="id-ID"/>
        </w:rPr>
        <w:t>Mu.</w:t>
      </w:r>
    </w:p>
    <w:p w14:paraId="612B1684" w14:textId="77777777" w:rsidR="00D21F36" w:rsidRPr="00D21F36" w:rsidRDefault="00D21F36" w:rsidP="00D21F36">
      <w:pPr>
        <w:ind w:left="273" w:firstLine="720"/>
        <w:jc w:val="both"/>
        <w:rPr>
          <w:bCs/>
          <w:spacing w:val="-4"/>
          <w:lang w:val="id-ID"/>
        </w:rPr>
      </w:pPr>
      <w:r w:rsidRPr="00D21F36">
        <w:rPr>
          <w:bCs/>
          <w:spacing w:val="-4"/>
          <w:lang w:val="id-ID"/>
        </w:rPr>
        <w:t>Raih daku, raih dan dekatkanlah</w:t>
      </w:r>
    </w:p>
    <w:p w14:paraId="4D0BA4F6" w14:textId="42B215B8" w:rsidR="00D21F36" w:rsidRPr="00D21F36" w:rsidRDefault="00D21F36" w:rsidP="00D21F36">
      <w:pPr>
        <w:ind w:left="273" w:firstLine="720"/>
        <w:jc w:val="both"/>
        <w:rPr>
          <w:bCs/>
          <w:spacing w:val="-4"/>
          <w:lang w:val="id-ID"/>
        </w:rPr>
      </w:pPr>
      <w:r w:rsidRPr="00D21F36">
        <w:rPr>
          <w:bCs/>
          <w:spacing w:val="-4"/>
          <w:lang w:val="id-ID"/>
        </w:rPr>
        <w:t>ke sisi</w:t>
      </w:r>
      <w:r>
        <w:rPr>
          <w:bCs/>
          <w:spacing w:val="-4"/>
          <w:lang w:val="id-ID"/>
        </w:rPr>
        <w:t>-</w:t>
      </w:r>
      <w:r w:rsidRPr="00D21F36">
        <w:rPr>
          <w:bCs/>
          <w:spacing w:val="-4"/>
          <w:lang w:val="id-ID"/>
        </w:rPr>
        <w:t>Mu, Tuhanku.</w:t>
      </w:r>
    </w:p>
    <w:p w14:paraId="7A93AB5B" w14:textId="77777777" w:rsidR="00D21F36" w:rsidRDefault="00D21F36" w:rsidP="00D21F36">
      <w:pPr>
        <w:jc w:val="both"/>
        <w:rPr>
          <w:bCs/>
          <w:spacing w:val="-4"/>
          <w:lang w:val="id-ID"/>
        </w:rPr>
      </w:pPr>
    </w:p>
    <w:p w14:paraId="0FDDF57B" w14:textId="77777777" w:rsidR="00D21F36" w:rsidRDefault="00D21F36" w:rsidP="00D21F36">
      <w:pPr>
        <w:pStyle w:val="DaftarParagraf"/>
        <w:numPr>
          <w:ilvl w:val="3"/>
          <w:numId w:val="13"/>
        </w:numPr>
        <w:ind w:left="993"/>
        <w:rPr>
          <w:bCs/>
          <w:spacing w:val="-4"/>
          <w:lang w:val="id-ID"/>
        </w:rPr>
      </w:pPr>
      <w:r w:rsidRPr="00D21F36">
        <w:rPr>
          <w:bCs/>
          <w:spacing w:val="-4"/>
          <w:lang w:val="id-ID"/>
        </w:rPr>
        <w:t>Aku hamba</w:t>
      </w:r>
      <w:r>
        <w:rPr>
          <w:bCs/>
          <w:spacing w:val="-4"/>
          <w:lang w:val="id-ID"/>
        </w:rPr>
        <w:t>-</w:t>
      </w:r>
      <w:r w:rsidRPr="00D21F36">
        <w:rPr>
          <w:bCs/>
          <w:spacing w:val="-4"/>
          <w:lang w:val="id-ID"/>
        </w:rPr>
        <w:t>Mu, Kausucikanlah</w:t>
      </w:r>
    </w:p>
    <w:p w14:paraId="515D6CB7" w14:textId="6FE71A04" w:rsidR="00D21F36" w:rsidRPr="00D21F36" w:rsidRDefault="00D21F36" w:rsidP="00D21F36">
      <w:pPr>
        <w:pStyle w:val="DaftarParagraf"/>
        <w:ind w:left="993" w:firstLine="0"/>
        <w:rPr>
          <w:bCs/>
          <w:spacing w:val="-4"/>
          <w:lang w:val="id-ID"/>
        </w:rPr>
      </w:pPr>
      <w:r w:rsidRPr="00D21F36">
        <w:rPr>
          <w:bCs/>
          <w:spacing w:val="-4"/>
          <w:lang w:val="id-ID"/>
        </w:rPr>
        <w:t>oleh kasih kurnia,</w:t>
      </w:r>
    </w:p>
    <w:p w14:paraId="0820908F" w14:textId="77777777" w:rsidR="00D21F36" w:rsidRPr="00D21F36" w:rsidRDefault="00D21F36" w:rsidP="00D21F36">
      <w:pPr>
        <w:ind w:left="273" w:firstLine="720"/>
        <w:jc w:val="both"/>
        <w:rPr>
          <w:bCs/>
          <w:spacing w:val="-4"/>
          <w:lang w:val="id-ID"/>
        </w:rPr>
      </w:pPr>
      <w:r w:rsidRPr="00D21F36">
        <w:rPr>
          <w:bCs/>
          <w:spacing w:val="-4"/>
          <w:lang w:val="id-ID"/>
        </w:rPr>
        <w:t>hingga jiwaku memegang teguh</w:t>
      </w:r>
    </w:p>
    <w:p w14:paraId="76B0D3B1" w14:textId="34EF1E2C" w:rsidR="003E3F67" w:rsidRPr="00813992" w:rsidRDefault="00D21F36" w:rsidP="00D21F36">
      <w:pPr>
        <w:ind w:left="273" w:firstLine="720"/>
        <w:jc w:val="both"/>
        <w:rPr>
          <w:b/>
          <w:bCs/>
          <w:spacing w:val="-4"/>
          <w:lang w:val="id-ID"/>
        </w:rPr>
      </w:pPr>
      <w:r w:rsidRPr="00D21F36">
        <w:rPr>
          <w:bCs/>
          <w:spacing w:val="-4"/>
          <w:lang w:val="id-ID"/>
        </w:rPr>
        <w:t>kehendak</w:t>
      </w:r>
      <w:r>
        <w:rPr>
          <w:bCs/>
          <w:spacing w:val="-4"/>
          <w:lang w:val="id-ID"/>
        </w:rPr>
        <w:t>-</w:t>
      </w:r>
      <w:r w:rsidRPr="00D21F36">
        <w:rPr>
          <w:bCs/>
          <w:spacing w:val="-4"/>
          <w:lang w:val="id-ID"/>
        </w:rPr>
        <w:t>Mu yang mulia.</w:t>
      </w:r>
      <w:r>
        <w:rPr>
          <w:bCs/>
          <w:spacing w:val="-4"/>
          <w:lang w:val="id-ID"/>
        </w:rPr>
        <w:t xml:space="preserve"> </w:t>
      </w:r>
      <w:r w:rsidRPr="00D21F36">
        <w:rPr>
          <w:bCs/>
          <w:spacing w:val="-4"/>
          <w:lang w:val="id-ID"/>
        </w:rPr>
        <w:t>Refr</w:t>
      </w:r>
      <w:r w:rsidR="00483BAF">
        <w:rPr>
          <w:bCs/>
          <w:spacing w:val="-4"/>
          <w:lang w:val="id-ID"/>
        </w:rPr>
        <w:t>.</w:t>
      </w:r>
      <w:r w:rsidRPr="00D21F36">
        <w:rPr>
          <w:bCs/>
          <w:spacing w:val="-4"/>
          <w:lang w:val="id-ID"/>
        </w:rPr>
        <w:t>:</w:t>
      </w:r>
    </w:p>
    <w:p w14:paraId="32B72C04" w14:textId="77777777" w:rsidR="00D21F36" w:rsidRDefault="00D21F36" w:rsidP="003E3F67">
      <w:pPr>
        <w:jc w:val="both"/>
        <w:rPr>
          <w:b/>
          <w:bCs/>
          <w:spacing w:val="-4"/>
          <w:lang w:val="id-ID"/>
        </w:rPr>
      </w:pPr>
    </w:p>
    <w:p w14:paraId="78B62ED9" w14:textId="511F240F" w:rsidR="003E3F67" w:rsidRPr="00813992" w:rsidRDefault="003E3F67" w:rsidP="003E3F67">
      <w:pPr>
        <w:jc w:val="both"/>
        <w:rPr>
          <w:b/>
          <w:bCs/>
          <w:spacing w:val="-4"/>
          <w:lang w:val="id-ID"/>
        </w:rPr>
      </w:pPr>
      <w:r w:rsidRPr="00813992">
        <w:rPr>
          <w:b/>
          <w:bCs/>
          <w:spacing w:val="-4"/>
          <w:lang w:val="id-ID"/>
        </w:rPr>
        <w:t>PENGAKUAN DOSA</w:t>
      </w:r>
    </w:p>
    <w:p w14:paraId="00303D49" w14:textId="77777777" w:rsidR="003E3F67" w:rsidRPr="00813992" w:rsidRDefault="003E3F67" w:rsidP="00B76B47">
      <w:pPr>
        <w:ind w:left="567" w:hanging="567"/>
        <w:jc w:val="both"/>
        <w:rPr>
          <w:spacing w:val="-4"/>
          <w:lang w:val="id-ID"/>
        </w:rPr>
      </w:pPr>
      <w:r w:rsidRPr="00813992">
        <w:rPr>
          <w:spacing w:val="-4"/>
          <w:lang w:val="id-ID"/>
        </w:rPr>
        <w:t>PF:</w:t>
      </w:r>
      <w:r w:rsidRPr="00813992">
        <w:rPr>
          <w:spacing w:val="-4"/>
          <w:lang w:val="id-ID"/>
        </w:rPr>
        <w:tab/>
        <w:t>Mari bersama kita renungkan sabda Tuhan Yesus dalam Matius 22:37-39 "</w:t>
      </w:r>
      <w:r w:rsidRPr="00813992">
        <w:rPr>
          <w:i/>
          <w:iCs/>
          <w:spacing w:val="-4"/>
          <w:lang w:val="id-ID"/>
        </w:rPr>
        <w:t>Jawab Yesus kepadanya, 'kasihilah Tuhan, Allahmu, dengan segenap hatimu, dengan segenap jiwamu, dan dengan segenap akal budimu. Itulah perintah yang terutama dan pertama. Perintah kedua, yang sama dengan itu ialah: Kasihilah sesamamu manusia seperti dirimu sendiri</w:t>
      </w:r>
      <w:r w:rsidRPr="00813992">
        <w:rPr>
          <w:spacing w:val="-4"/>
          <w:lang w:val="id-ID"/>
        </w:rPr>
        <w:t xml:space="preserve">." </w:t>
      </w:r>
    </w:p>
    <w:p w14:paraId="55ABD623" w14:textId="77777777" w:rsidR="003E3F67" w:rsidRPr="00813992" w:rsidRDefault="003E3F67" w:rsidP="003E3F67">
      <w:pPr>
        <w:jc w:val="both"/>
        <w:rPr>
          <w:spacing w:val="-4"/>
          <w:lang w:val="id-ID"/>
        </w:rPr>
      </w:pPr>
      <w:r w:rsidRPr="00813992">
        <w:rPr>
          <w:spacing w:val="-4"/>
          <w:lang w:val="id-ID"/>
        </w:rPr>
        <w:tab/>
      </w:r>
    </w:p>
    <w:p w14:paraId="3C42D488" w14:textId="4793E8D7" w:rsidR="003E3F67" w:rsidRPr="00813992" w:rsidRDefault="003E3F67" w:rsidP="00B76B47">
      <w:pPr>
        <w:ind w:left="567"/>
        <w:jc w:val="both"/>
        <w:rPr>
          <w:spacing w:val="-4"/>
          <w:lang w:val="id-ID"/>
        </w:rPr>
      </w:pPr>
      <w:r w:rsidRPr="00813992">
        <w:rPr>
          <w:spacing w:val="-4"/>
          <w:lang w:val="id-ID"/>
        </w:rPr>
        <w:t>Karena tidak ada seorang pun di antara kita yang sanggup memenuhi perintah ini secara utuh melakukan kehendak Bapa di S</w:t>
      </w:r>
      <w:r w:rsidR="00D21F36">
        <w:rPr>
          <w:spacing w:val="-4"/>
          <w:lang w:val="id-ID"/>
        </w:rPr>
        <w:t>u</w:t>
      </w:r>
      <w:r w:rsidRPr="00813992">
        <w:rPr>
          <w:spacing w:val="-4"/>
          <w:lang w:val="id-ID"/>
        </w:rPr>
        <w:t>rga. Kita sadar bahwa kita lebih sering tidak taat kepada Tuhan, karena lebih mementingkan diri sendiri, maka mari dengan tulus dan dengan sepenuh hati kita nyatakan penyesalan dan pertobatan di hadapan Tuhan dan sesama dengan ungkapan nyanyian KJ 157: 1- 2</w:t>
      </w:r>
    </w:p>
    <w:p w14:paraId="6AE04922" w14:textId="77777777" w:rsidR="003E3F67" w:rsidRPr="00813992" w:rsidRDefault="003E3F67" w:rsidP="00B76B47">
      <w:pPr>
        <w:ind w:left="567" w:hanging="567"/>
        <w:jc w:val="both"/>
        <w:rPr>
          <w:spacing w:val="-4"/>
          <w:lang w:val="id-ID"/>
        </w:rPr>
      </w:pPr>
    </w:p>
    <w:p w14:paraId="3962947D" w14:textId="1F2ADFD4" w:rsidR="003E3F67" w:rsidRPr="00813992" w:rsidRDefault="003E3F67" w:rsidP="00B76B47">
      <w:pPr>
        <w:ind w:left="567" w:hanging="567"/>
        <w:jc w:val="both"/>
        <w:rPr>
          <w:bCs/>
          <w:spacing w:val="-4"/>
          <w:lang w:val="id-ID"/>
        </w:rPr>
      </w:pPr>
      <w:r w:rsidRPr="00813992">
        <w:rPr>
          <w:spacing w:val="-4"/>
          <w:lang w:val="id-ID"/>
        </w:rPr>
        <w:t>U:</w:t>
      </w:r>
      <w:r w:rsidR="00B76B47" w:rsidRPr="00813992">
        <w:rPr>
          <w:spacing w:val="-4"/>
          <w:lang w:val="id-ID"/>
        </w:rPr>
        <w:tab/>
      </w:r>
      <w:r w:rsidRPr="00813992">
        <w:rPr>
          <w:b/>
          <w:bCs/>
          <w:spacing w:val="-4"/>
          <w:lang w:val="id-ID"/>
        </w:rPr>
        <w:t>Menyanyikan KJ 157:1,2</w:t>
      </w:r>
    </w:p>
    <w:p w14:paraId="15E7520F" w14:textId="77777777" w:rsidR="003E3F67" w:rsidRPr="00813992" w:rsidRDefault="003E3F67" w:rsidP="00B76B47">
      <w:pPr>
        <w:ind w:left="567"/>
        <w:jc w:val="both"/>
        <w:rPr>
          <w:bCs/>
          <w:spacing w:val="-4"/>
          <w:lang w:val="id-ID"/>
        </w:rPr>
      </w:pPr>
      <w:r w:rsidRPr="00813992">
        <w:rPr>
          <w:bCs/>
          <w:spacing w:val="-4"/>
          <w:lang w:val="id-ID"/>
        </w:rPr>
        <w:t>KJ 157: 1,2 “Insan Tangisi Dosamu”</w:t>
      </w:r>
    </w:p>
    <w:p w14:paraId="51B62A9F" w14:textId="7281D92E" w:rsidR="003E3F67" w:rsidRPr="00813992" w:rsidRDefault="003E3F67" w:rsidP="00B76B47">
      <w:pPr>
        <w:ind w:left="993" w:hanging="426"/>
        <w:jc w:val="both"/>
        <w:rPr>
          <w:spacing w:val="-4"/>
          <w:lang w:val="id-ID"/>
        </w:rPr>
      </w:pPr>
      <w:r w:rsidRPr="00813992">
        <w:rPr>
          <w:spacing w:val="-4"/>
          <w:lang w:val="id-ID"/>
        </w:rPr>
        <w:t>1)</w:t>
      </w:r>
      <w:r w:rsidR="00B76B47" w:rsidRPr="00813992">
        <w:rPr>
          <w:spacing w:val="-4"/>
          <w:lang w:val="id-ID"/>
        </w:rPr>
        <w:tab/>
      </w:r>
      <w:r w:rsidRPr="00813992">
        <w:rPr>
          <w:spacing w:val="-4"/>
          <w:lang w:val="id-ID"/>
        </w:rPr>
        <w:t xml:space="preserve">Insan, tangisi dosamu! Ingatlah, Kristus menempuh </w:t>
      </w:r>
    </w:p>
    <w:p w14:paraId="548DE662" w14:textId="77777777" w:rsidR="003E3F67" w:rsidRPr="00813992" w:rsidRDefault="003E3F67" w:rsidP="00B76B47">
      <w:pPr>
        <w:ind w:left="993"/>
        <w:jc w:val="both"/>
        <w:rPr>
          <w:spacing w:val="-4"/>
          <w:lang w:val="id-ID"/>
        </w:rPr>
      </w:pPr>
      <w:r w:rsidRPr="00813992">
        <w:rPr>
          <w:spacing w:val="-4"/>
          <w:lang w:val="id-ID"/>
        </w:rPr>
        <w:t xml:space="preserve">jalan penuh sengsara, dan bagai hamba terendah, </w:t>
      </w:r>
    </w:p>
    <w:p w14:paraId="62CC2886" w14:textId="1ADF6713" w:rsidR="003E3F67" w:rsidRPr="00813992" w:rsidRDefault="003E3F67" w:rsidP="00B76B47">
      <w:pPr>
        <w:ind w:left="993"/>
        <w:jc w:val="both"/>
        <w:rPr>
          <w:spacing w:val="-4"/>
          <w:lang w:val="id-ID"/>
        </w:rPr>
      </w:pPr>
      <w:r w:rsidRPr="00813992">
        <w:rPr>
          <w:spacing w:val="-4"/>
          <w:lang w:val="id-ID"/>
        </w:rPr>
        <w:t>Ia kosongkan diri</w:t>
      </w:r>
      <w:r w:rsidR="00D21F36">
        <w:rPr>
          <w:spacing w:val="-4"/>
          <w:lang w:val="id-ID"/>
        </w:rPr>
        <w:t>-</w:t>
      </w:r>
      <w:r w:rsidRPr="00813992">
        <w:rPr>
          <w:spacing w:val="-4"/>
          <w:lang w:val="id-ID"/>
        </w:rPr>
        <w:t xml:space="preserve">Nya menjadi Perantara. </w:t>
      </w:r>
    </w:p>
    <w:p w14:paraId="4D3B7E3C" w14:textId="0781F1D6" w:rsidR="003E3F67" w:rsidRPr="00813992" w:rsidRDefault="003E3F67" w:rsidP="00B76B47">
      <w:pPr>
        <w:ind w:left="993"/>
        <w:jc w:val="both"/>
        <w:rPr>
          <w:spacing w:val="-4"/>
          <w:lang w:val="id-ID"/>
        </w:rPr>
      </w:pPr>
      <w:r w:rsidRPr="00813992">
        <w:rPr>
          <w:spacing w:val="-4"/>
          <w:lang w:val="id-ID"/>
        </w:rPr>
        <w:lastRenderedPageBreak/>
        <w:t>Yang mati dihidupkan</w:t>
      </w:r>
      <w:r w:rsidR="00D21F36">
        <w:rPr>
          <w:spacing w:val="-4"/>
          <w:lang w:val="id-ID"/>
        </w:rPr>
        <w:t>-</w:t>
      </w:r>
      <w:r w:rsidRPr="00813992">
        <w:rPr>
          <w:spacing w:val="-4"/>
          <w:lang w:val="id-ID"/>
        </w:rPr>
        <w:t xml:space="preserve">Nya, </w:t>
      </w:r>
    </w:p>
    <w:p w14:paraId="7E66B0AA" w14:textId="1F275F7C" w:rsidR="003E3F67" w:rsidRPr="00813992" w:rsidRDefault="003E3F67" w:rsidP="00B76B47">
      <w:pPr>
        <w:ind w:left="993"/>
        <w:jc w:val="both"/>
        <w:rPr>
          <w:spacing w:val="-4"/>
          <w:lang w:val="id-ID"/>
        </w:rPr>
      </w:pPr>
      <w:r w:rsidRPr="00813992">
        <w:rPr>
          <w:spacing w:val="-4"/>
          <w:lang w:val="id-ID"/>
        </w:rPr>
        <w:t>yang sakit disembuhkan</w:t>
      </w:r>
      <w:r w:rsidR="00D21F36">
        <w:rPr>
          <w:spacing w:val="-4"/>
          <w:lang w:val="id-ID"/>
        </w:rPr>
        <w:t>-</w:t>
      </w:r>
      <w:r w:rsidRPr="00813992">
        <w:rPr>
          <w:spacing w:val="-4"/>
          <w:lang w:val="id-ID"/>
        </w:rPr>
        <w:t xml:space="preserve">Nya, </w:t>
      </w:r>
    </w:p>
    <w:p w14:paraId="4494670A" w14:textId="77777777" w:rsidR="003E3F67" w:rsidRPr="00813992" w:rsidRDefault="003E3F67" w:rsidP="00B76B47">
      <w:pPr>
        <w:ind w:left="993"/>
        <w:jc w:val="both"/>
        <w:rPr>
          <w:spacing w:val="-4"/>
          <w:lang w:val="id-ID"/>
        </w:rPr>
      </w:pPr>
      <w:r w:rsidRPr="00813992">
        <w:rPr>
          <w:spacing w:val="-4"/>
          <w:lang w:val="id-ID"/>
        </w:rPr>
        <w:t xml:space="preserve">yang hilang Ia cari, berkurban diri akhirnya, </w:t>
      </w:r>
    </w:p>
    <w:p w14:paraId="0C41B916" w14:textId="4486C920" w:rsidR="003E3F67" w:rsidRPr="00813992" w:rsidRDefault="003E3F67" w:rsidP="00B76B47">
      <w:pPr>
        <w:ind w:left="993"/>
        <w:jc w:val="both"/>
        <w:rPr>
          <w:spacing w:val="-4"/>
          <w:lang w:val="id-ID"/>
        </w:rPr>
      </w:pPr>
      <w:r w:rsidRPr="00813992">
        <w:rPr>
          <w:spacing w:val="-4"/>
          <w:lang w:val="id-ID"/>
        </w:rPr>
        <w:t>memikul dosa dunia di</w:t>
      </w:r>
      <w:r w:rsidR="00D21F36">
        <w:rPr>
          <w:spacing w:val="-4"/>
          <w:lang w:val="id-ID"/>
        </w:rPr>
        <w:t xml:space="preserve"> </w:t>
      </w:r>
      <w:r w:rsidRPr="00813992">
        <w:rPr>
          <w:spacing w:val="-4"/>
          <w:lang w:val="id-ID"/>
        </w:rPr>
        <w:t xml:space="preserve">atas kayu salib. </w:t>
      </w:r>
    </w:p>
    <w:p w14:paraId="50663B49" w14:textId="0D8C4176" w:rsidR="003E3F67" w:rsidRPr="00813992" w:rsidRDefault="003E3F67" w:rsidP="00B76B47">
      <w:pPr>
        <w:ind w:left="993" w:hanging="426"/>
        <w:jc w:val="both"/>
        <w:rPr>
          <w:spacing w:val="-4"/>
          <w:lang w:val="id-ID"/>
        </w:rPr>
      </w:pPr>
      <w:r w:rsidRPr="00813992">
        <w:rPr>
          <w:spacing w:val="-4"/>
          <w:lang w:val="id-ID"/>
        </w:rPr>
        <w:t>2)</w:t>
      </w:r>
      <w:r w:rsidR="00B76B47" w:rsidRPr="00813992">
        <w:rPr>
          <w:spacing w:val="-4"/>
          <w:lang w:val="id-ID"/>
        </w:rPr>
        <w:tab/>
      </w:r>
      <w:r w:rsidRPr="00813992">
        <w:rPr>
          <w:spacing w:val="-4"/>
          <w:lang w:val="id-ID"/>
        </w:rPr>
        <w:t xml:space="preserve">Syukur, pujian dan sembah kepada Dia angkatlah </w:t>
      </w:r>
    </w:p>
    <w:p w14:paraId="7CFD457E" w14:textId="77777777" w:rsidR="003E3F67" w:rsidRPr="00813992" w:rsidRDefault="003E3F67" w:rsidP="00B76B47">
      <w:pPr>
        <w:ind w:left="993"/>
        <w:jc w:val="both"/>
        <w:rPr>
          <w:spacing w:val="-4"/>
          <w:lang w:val="id-ID"/>
        </w:rPr>
      </w:pPr>
      <w:r w:rsidRPr="00813992">
        <w:rPr>
          <w:spacing w:val="-4"/>
          <w:lang w:val="id-ID"/>
        </w:rPr>
        <w:t xml:space="preserve">yang mati bagi kita. Ikutlah Dia yang menang, </w:t>
      </w:r>
    </w:p>
    <w:p w14:paraId="1B5FFB25" w14:textId="77777777" w:rsidR="003E3F67" w:rsidRPr="00813992" w:rsidRDefault="003E3F67" w:rsidP="00B76B47">
      <w:pPr>
        <w:ind w:left="993"/>
        <w:jc w:val="both"/>
        <w:rPr>
          <w:spacing w:val="-4"/>
          <w:lang w:val="id-ID"/>
        </w:rPr>
      </w:pPr>
      <w:r w:rsidRPr="00813992">
        <w:rPr>
          <w:spacing w:val="-4"/>
          <w:lang w:val="id-ID"/>
        </w:rPr>
        <w:t xml:space="preserve">pikullah salib dan beban dengan bersukacita! </w:t>
      </w:r>
    </w:p>
    <w:p w14:paraId="4C328465" w14:textId="56190A95" w:rsidR="003E3F67" w:rsidRPr="00813992" w:rsidRDefault="003E3F67" w:rsidP="00B76B47">
      <w:pPr>
        <w:ind w:left="993"/>
        <w:jc w:val="both"/>
        <w:rPr>
          <w:spacing w:val="-4"/>
          <w:lang w:val="id-ID"/>
        </w:rPr>
      </w:pPr>
      <w:r w:rsidRPr="00813992">
        <w:rPr>
          <w:spacing w:val="-4"/>
          <w:lang w:val="id-ID"/>
        </w:rPr>
        <w:t>Kasih</w:t>
      </w:r>
      <w:r w:rsidR="00D21F36">
        <w:rPr>
          <w:spacing w:val="-4"/>
          <w:lang w:val="id-ID"/>
        </w:rPr>
        <w:t>-</w:t>
      </w:r>
      <w:r w:rsidRPr="00813992">
        <w:rPr>
          <w:spacing w:val="-4"/>
          <w:lang w:val="id-ID"/>
        </w:rPr>
        <w:t>Nya perkenalkanlah dan dalam kuasa nama</w:t>
      </w:r>
      <w:r w:rsidR="00D21F36">
        <w:rPr>
          <w:spacing w:val="-4"/>
          <w:lang w:val="id-ID"/>
        </w:rPr>
        <w:t>-</w:t>
      </w:r>
      <w:r w:rsidRPr="00813992">
        <w:rPr>
          <w:spacing w:val="-4"/>
          <w:lang w:val="id-ID"/>
        </w:rPr>
        <w:t xml:space="preserve">Nya </w:t>
      </w:r>
    </w:p>
    <w:p w14:paraId="490DFB3F" w14:textId="19B7DEBC" w:rsidR="003E3F67" w:rsidRPr="00813992" w:rsidRDefault="003E3F67" w:rsidP="00B76B47">
      <w:pPr>
        <w:ind w:left="993"/>
        <w:jc w:val="both"/>
        <w:rPr>
          <w:spacing w:val="-4"/>
          <w:lang w:val="id-ID"/>
        </w:rPr>
      </w:pPr>
      <w:r w:rsidRPr="00813992">
        <w:rPr>
          <w:spacing w:val="-4"/>
          <w:lang w:val="id-ID"/>
        </w:rPr>
        <w:t>kalahkanlah yang jahat. Ingat darah</w:t>
      </w:r>
      <w:r w:rsidR="00D21F36">
        <w:rPr>
          <w:spacing w:val="-4"/>
          <w:lang w:val="id-ID"/>
        </w:rPr>
        <w:t>-</w:t>
      </w:r>
      <w:r w:rsidRPr="00813992">
        <w:rPr>
          <w:spacing w:val="-4"/>
          <w:lang w:val="id-ID"/>
        </w:rPr>
        <w:t xml:space="preserve">Nya yang kudus,  </w:t>
      </w:r>
    </w:p>
    <w:p w14:paraId="386C7096" w14:textId="77777777" w:rsidR="003E3F67" w:rsidRPr="00813992" w:rsidRDefault="003E3F67" w:rsidP="00B76B47">
      <w:pPr>
        <w:ind w:left="993"/>
        <w:jc w:val="both"/>
        <w:rPr>
          <w:spacing w:val="-4"/>
          <w:lang w:val="id-ID"/>
        </w:rPr>
      </w:pPr>
      <w:r w:rsidRPr="00813992">
        <w:rPr>
          <w:spacing w:val="-4"/>
          <w:lang w:val="id-ID"/>
        </w:rPr>
        <w:t>yang bagi Allah, Bapamu, berharga tinggi amat!</w:t>
      </w:r>
    </w:p>
    <w:p w14:paraId="3327F605" w14:textId="77777777" w:rsidR="003E3F67" w:rsidRPr="00813992" w:rsidRDefault="003E3F67" w:rsidP="003E3F67">
      <w:pPr>
        <w:jc w:val="both"/>
        <w:rPr>
          <w:spacing w:val="-4"/>
          <w:lang w:val="id-ID"/>
        </w:rPr>
      </w:pPr>
      <w:r w:rsidRPr="00813992">
        <w:rPr>
          <w:spacing w:val="-4"/>
          <w:lang w:val="id-ID"/>
        </w:rPr>
        <w:tab/>
      </w:r>
    </w:p>
    <w:p w14:paraId="1F15FB41" w14:textId="77777777" w:rsidR="003E3F67" w:rsidRPr="00813992" w:rsidRDefault="003E3F67" w:rsidP="003E3F67">
      <w:pPr>
        <w:jc w:val="both"/>
        <w:rPr>
          <w:b/>
          <w:bCs/>
          <w:spacing w:val="-4"/>
          <w:lang w:val="id-ID"/>
        </w:rPr>
      </w:pPr>
    </w:p>
    <w:p w14:paraId="2954B37F" w14:textId="77777777" w:rsidR="003E3F67" w:rsidRPr="00813992" w:rsidRDefault="003E3F67" w:rsidP="00C16794">
      <w:pPr>
        <w:tabs>
          <w:tab w:val="right" w:pos="6520"/>
        </w:tabs>
        <w:jc w:val="both"/>
        <w:rPr>
          <w:b/>
          <w:bCs/>
          <w:spacing w:val="-4"/>
          <w:lang w:val="id-ID"/>
        </w:rPr>
      </w:pPr>
      <w:r w:rsidRPr="00813992">
        <w:rPr>
          <w:b/>
          <w:bCs/>
          <w:spacing w:val="-4"/>
          <w:lang w:val="id-ID"/>
        </w:rPr>
        <w:t xml:space="preserve">BERITA ANUGERAH </w:t>
      </w:r>
      <w:r w:rsidRPr="00813992">
        <w:rPr>
          <w:b/>
          <w:bCs/>
          <w:spacing w:val="-4"/>
          <w:lang w:val="id-ID"/>
        </w:rPr>
        <w:tab/>
      </w:r>
      <w:r w:rsidRPr="00813992">
        <w:rPr>
          <w:i/>
          <w:iCs/>
          <w:spacing w:val="-4"/>
          <w:lang w:val="id-ID"/>
        </w:rPr>
        <w:t>(Berdiri)</w:t>
      </w:r>
    </w:p>
    <w:p w14:paraId="3176E288" w14:textId="77777777" w:rsidR="003E3F67" w:rsidRPr="00813992" w:rsidRDefault="003E3F67" w:rsidP="00B76B47">
      <w:pPr>
        <w:ind w:left="567" w:hanging="567"/>
        <w:jc w:val="both"/>
        <w:rPr>
          <w:spacing w:val="-4"/>
          <w:lang w:val="id-ID"/>
        </w:rPr>
      </w:pPr>
      <w:r w:rsidRPr="00813992">
        <w:rPr>
          <w:spacing w:val="-4"/>
          <w:lang w:val="id-ID"/>
        </w:rPr>
        <w:t>PF:</w:t>
      </w:r>
      <w:r w:rsidRPr="00813992">
        <w:rPr>
          <w:spacing w:val="-4"/>
          <w:lang w:val="id-ID"/>
        </w:rPr>
        <w:tab/>
        <w:t xml:space="preserve">Karena belas kasih-Nya yang tidak terbatas, Ia berkenan menerima ungkapan penyesalan umat-Nya. Pertobatan yang dinyatakan secara tulus akan memulihkan. Maka yang Maha kasih mengerjakan pengampunan dan penebusan dosa melalui karya-Nya yang agung dan mulia. Saat ini terimalah Sabda dalam </w:t>
      </w:r>
      <w:r w:rsidRPr="00813992">
        <w:rPr>
          <w:b/>
          <w:bCs/>
          <w:spacing w:val="-4"/>
          <w:lang w:val="id-ID"/>
        </w:rPr>
        <w:t xml:space="preserve">Yakobus 1:12 </w:t>
      </w:r>
      <w:r w:rsidRPr="00813992">
        <w:rPr>
          <w:spacing w:val="-4"/>
          <w:lang w:val="id-ID"/>
        </w:rPr>
        <w:t>"</w:t>
      </w:r>
      <w:r w:rsidRPr="00813992">
        <w:rPr>
          <w:i/>
          <w:spacing w:val="-4"/>
          <w:lang w:val="id-ID"/>
        </w:rPr>
        <w:t>Berbahagialah orang yang bertahan dalam pencobaan, sebab apabila ia sudah tahan uji , ia akan menerima mahkota kehidupan yang dijanjikan Allah kepada orang-orang yang mengasihi Dia.</w:t>
      </w:r>
      <w:r w:rsidRPr="00813992">
        <w:rPr>
          <w:spacing w:val="-4"/>
          <w:lang w:val="id-ID"/>
        </w:rPr>
        <w:t xml:space="preserve">" </w:t>
      </w:r>
    </w:p>
    <w:p w14:paraId="38DD5B9D" w14:textId="77777777" w:rsidR="003E3F67" w:rsidRPr="00813992" w:rsidRDefault="003E3F67" w:rsidP="00B76B47">
      <w:pPr>
        <w:ind w:left="567" w:hanging="567"/>
        <w:jc w:val="both"/>
        <w:rPr>
          <w:i/>
          <w:iCs/>
          <w:spacing w:val="-4"/>
          <w:lang w:val="id-ID"/>
        </w:rPr>
      </w:pPr>
      <w:r w:rsidRPr="00813992">
        <w:rPr>
          <w:spacing w:val="-4"/>
          <w:lang w:val="id-ID"/>
        </w:rPr>
        <w:tab/>
      </w:r>
    </w:p>
    <w:p w14:paraId="1F107891" w14:textId="3DE88C4B" w:rsidR="003E3F67" w:rsidRPr="00813992" w:rsidRDefault="003E3F67" w:rsidP="00B76B47">
      <w:pPr>
        <w:ind w:left="567" w:hanging="567"/>
        <w:jc w:val="both"/>
        <w:rPr>
          <w:spacing w:val="-4"/>
          <w:lang w:val="id-ID"/>
        </w:rPr>
      </w:pPr>
      <w:r w:rsidRPr="00813992">
        <w:rPr>
          <w:spacing w:val="-4"/>
          <w:lang w:val="id-ID"/>
        </w:rPr>
        <w:tab/>
        <w:t>Karenanya tetaplah berpengharapan kepada Tuhan. Setialah dan rengkuh salib</w:t>
      </w:r>
      <w:r w:rsidR="00D21F36">
        <w:rPr>
          <w:spacing w:val="-4"/>
          <w:lang w:val="id-ID"/>
        </w:rPr>
        <w:t>-</w:t>
      </w:r>
      <w:r w:rsidRPr="00813992">
        <w:rPr>
          <w:spacing w:val="-4"/>
          <w:lang w:val="id-ID"/>
        </w:rPr>
        <w:t>Nya sampai kita menerima mahkota kehidupan. Demikianlah berita anugerah dari Tuhan.</w:t>
      </w:r>
    </w:p>
    <w:p w14:paraId="55EE270B" w14:textId="77777777" w:rsidR="003E3F67" w:rsidRPr="00813992" w:rsidRDefault="003E3F67" w:rsidP="003E3F67">
      <w:pPr>
        <w:jc w:val="both"/>
        <w:rPr>
          <w:i/>
          <w:iCs/>
          <w:spacing w:val="-4"/>
          <w:lang w:val="id-ID"/>
        </w:rPr>
      </w:pPr>
      <w:r w:rsidRPr="00813992">
        <w:rPr>
          <w:spacing w:val="-4"/>
          <w:lang w:val="id-ID"/>
        </w:rPr>
        <w:tab/>
      </w:r>
      <w:r w:rsidRPr="00813992">
        <w:rPr>
          <w:spacing w:val="-4"/>
          <w:lang w:val="id-ID"/>
        </w:rPr>
        <w:tab/>
      </w:r>
    </w:p>
    <w:p w14:paraId="2C5CBF11" w14:textId="77777777" w:rsidR="003E3F67" w:rsidRPr="00813992" w:rsidRDefault="003E3F67" w:rsidP="00B76B47">
      <w:pPr>
        <w:ind w:left="567" w:hanging="567"/>
        <w:jc w:val="both"/>
        <w:rPr>
          <w:spacing w:val="-4"/>
          <w:lang w:val="id-ID"/>
        </w:rPr>
      </w:pPr>
      <w:r w:rsidRPr="00813992">
        <w:rPr>
          <w:spacing w:val="-4"/>
          <w:lang w:val="id-ID"/>
        </w:rPr>
        <w:t>U:</w:t>
      </w:r>
      <w:r w:rsidRPr="00813992">
        <w:rPr>
          <w:spacing w:val="-4"/>
          <w:lang w:val="id-ID"/>
        </w:rPr>
        <w:tab/>
      </w:r>
      <w:r w:rsidRPr="00C16794">
        <w:rPr>
          <w:b/>
          <w:bCs/>
          <w:spacing w:val="-4"/>
          <w:lang w:val="id-ID"/>
        </w:rPr>
        <w:t>Syukur kepada Allah</w:t>
      </w:r>
    </w:p>
    <w:p w14:paraId="06A45B61" w14:textId="77777777" w:rsidR="003E3F67" w:rsidRPr="00813992" w:rsidRDefault="003E3F67" w:rsidP="00B76B47">
      <w:pPr>
        <w:ind w:left="567" w:hanging="567"/>
        <w:jc w:val="both"/>
        <w:rPr>
          <w:b/>
          <w:bCs/>
          <w:spacing w:val="-4"/>
          <w:lang w:val="id-ID"/>
        </w:rPr>
      </w:pPr>
      <w:r w:rsidRPr="00C16794">
        <w:rPr>
          <w:spacing w:val="-4"/>
          <w:lang w:val="id-ID"/>
        </w:rPr>
        <w:t>U:</w:t>
      </w:r>
      <w:r w:rsidRPr="00813992">
        <w:rPr>
          <w:b/>
          <w:bCs/>
          <w:spacing w:val="-4"/>
          <w:lang w:val="id-ID"/>
        </w:rPr>
        <w:tab/>
        <w:t>(Menyanyikan KJ 446: 1, 2 "Setialah")</w:t>
      </w:r>
    </w:p>
    <w:p w14:paraId="6A525899" w14:textId="42005A95" w:rsidR="003E3F67" w:rsidRPr="00813992" w:rsidRDefault="003E3F67" w:rsidP="00B76B47">
      <w:pPr>
        <w:numPr>
          <w:ilvl w:val="0"/>
          <w:numId w:val="29"/>
        </w:numPr>
        <w:tabs>
          <w:tab w:val="clear" w:pos="720"/>
        </w:tabs>
        <w:ind w:left="993" w:hanging="426"/>
        <w:rPr>
          <w:spacing w:val="-4"/>
          <w:lang w:val="id-ID"/>
        </w:rPr>
      </w:pPr>
      <w:r w:rsidRPr="00813992">
        <w:rPr>
          <w:spacing w:val="-4"/>
          <w:lang w:val="id-ID"/>
        </w:rPr>
        <w:t>Setialah kepada Tuhanmu,</w:t>
      </w:r>
      <w:r w:rsidRPr="00813992">
        <w:rPr>
          <w:spacing w:val="-4"/>
          <w:lang w:val="id-ID"/>
        </w:rPr>
        <w:br/>
        <w:t>hai kawan yang penat.</w:t>
      </w:r>
      <w:r w:rsidRPr="00813992">
        <w:rPr>
          <w:spacing w:val="-4"/>
          <w:lang w:val="id-ID"/>
        </w:rPr>
        <w:br/>
        <w:t>Setialah, sokongan</w:t>
      </w:r>
      <w:r w:rsidR="00D21F36">
        <w:rPr>
          <w:spacing w:val="-4"/>
          <w:lang w:val="id-ID"/>
        </w:rPr>
        <w:t>-</w:t>
      </w:r>
      <w:r w:rsidRPr="00813992">
        <w:rPr>
          <w:spacing w:val="-4"/>
          <w:lang w:val="id-ID"/>
        </w:rPr>
        <w:t>Nya tentu</w:t>
      </w:r>
      <w:r w:rsidRPr="00813992">
        <w:rPr>
          <w:spacing w:val="-4"/>
          <w:lang w:val="id-ID"/>
        </w:rPr>
        <w:br/>
        <w:t>di jalan yang berat.</w:t>
      </w:r>
      <w:r w:rsidRPr="00813992">
        <w:rPr>
          <w:spacing w:val="-4"/>
          <w:lang w:val="id-ID"/>
        </w:rPr>
        <w:br/>
        <w:t>‘Kan datang Raja yang berjaya</w:t>
      </w:r>
      <w:r w:rsidRPr="00813992">
        <w:rPr>
          <w:spacing w:val="-4"/>
          <w:lang w:val="id-ID"/>
        </w:rPr>
        <w:br/>
        <w:t>menolong orang yang percaya.</w:t>
      </w:r>
      <w:r w:rsidRPr="00813992">
        <w:rPr>
          <w:spacing w:val="-4"/>
          <w:lang w:val="id-ID"/>
        </w:rPr>
        <w:br/>
        <w:t>Setialah!</w:t>
      </w:r>
    </w:p>
    <w:p w14:paraId="741DE6E8" w14:textId="6A0402E7" w:rsidR="003E3F67" w:rsidRPr="00813992" w:rsidRDefault="003E3F67" w:rsidP="00B76B47">
      <w:pPr>
        <w:numPr>
          <w:ilvl w:val="0"/>
          <w:numId w:val="29"/>
        </w:numPr>
        <w:tabs>
          <w:tab w:val="clear" w:pos="720"/>
        </w:tabs>
        <w:ind w:left="993" w:hanging="426"/>
        <w:rPr>
          <w:spacing w:val="-4"/>
          <w:lang w:val="id-ID"/>
        </w:rPr>
      </w:pPr>
      <w:r w:rsidRPr="00813992">
        <w:rPr>
          <w:spacing w:val="-4"/>
          <w:lang w:val="id-ID"/>
        </w:rPr>
        <w:t>Setialah percaya Penebus,</w:t>
      </w:r>
      <w:r w:rsidRPr="00813992">
        <w:rPr>
          <w:spacing w:val="-4"/>
          <w:lang w:val="id-ID"/>
        </w:rPr>
        <w:br/>
        <w:t>percaya janji</w:t>
      </w:r>
      <w:r w:rsidR="00D21F36">
        <w:rPr>
          <w:spacing w:val="-4"/>
          <w:lang w:val="id-ID"/>
        </w:rPr>
        <w:t>-</w:t>
      </w:r>
      <w:r w:rsidRPr="00813992">
        <w:rPr>
          <w:spacing w:val="-4"/>
          <w:lang w:val="id-ID"/>
        </w:rPr>
        <w:t>Nya.</w:t>
      </w:r>
      <w:r w:rsidRPr="00813992">
        <w:rPr>
          <w:spacing w:val="-4"/>
          <w:lang w:val="id-ID"/>
        </w:rPr>
        <w:br/>
      </w:r>
      <w:r w:rsidRPr="00813992">
        <w:rPr>
          <w:spacing w:val="-4"/>
          <w:lang w:val="id-ID"/>
        </w:rPr>
        <w:lastRenderedPageBreak/>
        <w:t>Setialah, berjuanglah terus</w:t>
      </w:r>
      <w:r w:rsidRPr="00813992">
        <w:rPr>
          <w:spacing w:val="-4"/>
          <w:lang w:val="id-ID"/>
        </w:rPr>
        <w:br/>
        <w:t>di fajar merekah.</w:t>
      </w:r>
      <w:r w:rsidRPr="00813992">
        <w:rPr>
          <w:spacing w:val="-4"/>
          <w:lang w:val="id-ID"/>
        </w:rPr>
        <w:br/>
        <w:t>Diputuskan</w:t>
      </w:r>
      <w:r w:rsidR="00D21F36">
        <w:rPr>
          <w:spacing w:val="-4"/>
          <w:lang w:val="id-ID"/>
        </w:rPr>
        <w:t>-</w:t>
      </w:r>
      <w:r w:rsidRPr="00813992">
        <w:rPr>
          <w:spacing w:val="-4"/>
          <w:lang w:val="id-ID"/>
        </w:rPr>
        <w:t>Nya rantai setan:</w:t>
      </w:r>
      <w:r w:rsidRPr="00813992">
        <w:rPr>
          <w:spacing w:val="-4"/>
          <w:lang w:val="id-ID"/>
        </w:rPr>
        <w:br/>
        <w:t>kau bebas dari kesempitan.</w:t>
      </w:r>
      <w:r w:rsidRPr="00813992">
        <w:rPr>
          <w:spacing w:val="-4"/>
          <w:lang w:val="id-ID"/>
        </w:rPr>
        <w:br/>
        <w:t>Setialah!</w:t>
      </w:r>
    </w:p>
    <w:p w14:paraId="7D33707F" w14:textId="77777777" w:rsidR="00B76B47" w:rsidRPr="00813992" w:rsidRDefault="00B76B47" w:rsidP="003E3F67">
      <w:pPr>
        <w:jc w:val="both"/>
        <w:rPr>
          <w:b/>
          <w:bCs/>
          <w:spacing w:val="-4"/>
          <w:lang w:val="id-ID"/>
        </w:rPr>
      </w:pPr>
    </w:p>
    <w:p w14:paraId="3A303FC1" w14:textId="4D1D6EE0" w:rsidR="003E3F67" w:rsidRPr="00813992" w:rsidRDefault="003E3F67" w:rsidP="00C16794">
      <w:pPr>
        <w:tabs>
          <w:tab w:val="right" w:pos="6520"/>
        </w:tabs>
        <w:jc w:val="both"/>
        <w:rPr>
          <w:b/>
          <w:bCs/>
          <w:spacing w:val="-4"/>
          <w:lang w:val="id-ID"/>
        </w:rPr>
      </w:pPr>
      <w:r w:rsidRPr="00813992">
        <w:rPr>
          <w:b/>
          <w:bCs/>
          <w:spacing w:val="-4"/>
          <w:lang w:val="id-ID"/>
        </w:rPr>
        <w:t>PELAYANAN FIRMAN</w:t>
      </w:r>
      <w:r w:rsidRPr="00813992">
        <w:rPr>
          <w:spacing w:val="-4"/>
          <w:lang w:val="id-ID"/>
        </w:rPr>
        <w:tab/>
      </w:r>
      <w:r w:rsidRPr="00813992">
        <w:rPr>
          <w:i/>
          <w:iCs/>
          <w:spacing w:val="-4"/>
          <w:lang w:val="id-ID"/>
        </w:rPr>
        <w:t>(Duduk)</w:t>
      </w:r>
    </w:p>
    <w:p w14:paraId="680A911F" w14:textId="77777777" w:rsidR="003E3F67" w:rsidRPr="00813992" w:rsidRDefault="003E3F67" w:rsidP="00B76B47">
      <w:pPr>
        <w:ind w:left="567" w:hanging="567"/>
        <w:jc w:val="both"/>
        <w:rPr>
          <w:spacing w:val="-4"/>
          <w:lang w:val="id-ID"/>
        </w:rPr>
      </w:pPr>
      <w:r w:rsidRPr="00813992">
        <w:rPr>
          <w:spacing w:val="-4"/>
          <w:lang w:val="id-ID"/>
        </w:rPr>
        <w:t>PF:</w:t>
      </w:r>
      <w:r w:rsidRPr="00813992">
        <w:rPr>
          <w:spacing w:val="-4"/>
          <w:lang w:val="id-ID"/>
        </w:rPr>
        <w:tab/>
        <w:t>(Doa Epiklese)</w:t>
      </w:r>
    </w:p>
    <w:p w14:paraId="786E536F" w14:textId="77777777" w:rsidR="003E3F67" w:rsidRPr="00813992" w:rsidRDefault="003E3F67" w:rsidP="00B76B47">
      <w:pPr>
        <w:ind w:left="567" w:hanging="567"/>
        <w:jc w:val="both"/>
        <w:rPr>
          <w:spacing w:val="-4"/>
          <w:lang w:val="id-ID"/>
        </w:rPr>
      </w:pPr>
      <w:r w:rsidRPr="00813992">
        <w:rPr>
          <w:spacing w:val="-4"/>
          <w:lang w:val="id-ID"/>
        </w:rPr>
        <w:t>U:</w:t>
      </w:r>
      <w:r w:rsidRPr="00813992">
        <w:rPr>
          <w:spacing w:val="-4"/>
          <w:lang w:val="id-ID"/>
        </w:rPr>
        <w:tab/>
        <w:t>(Menyanyikan KJ 51: 1, 2 Lektor menempatkan diri)</w:t>
      </w:r>
    </w:p>
    <w:p w14:paraId="3B83CF39" w14:textId="77777777" w:rsidR="003E3F67" w:rsidRPr="00813992" w:rsidRDefault="003E3F67" w:rsidP="00B76B47">
      <w:pPr>
        <w:ind w:left="993" w:hanging="426"/>
        <w:jc w:val="both"/>
        <w:rPr>
          <w:spacing w:val="-4"/>
          <w:lang w:val="id-ID"/>
        </w:rPr>
      </w:pPr>
      <w:r w:rsidRPr="00813992">
        <w:rPr>
          <w:spacing w:val="-4"/>
          <w:lang w:val="id-ID"/>
        </w:rPr>
        <w:t>1.</w:t>
      </w:r>
      <w:r w:rsidRPr="00813992">
        <w:rPr>
          <w:spacing w:val="-4"/>
          <w:lang w:val="id-ID"/>
        </w:rPr>
        <w:tab/>
        <w:t>Kitab suci hartaku, tak ternilai hargamu.</w:t>
      </w:r>
    </w:p>
    <w:p w14:paraId="4AB187F6" w14:textId="0504D722" w:rsidR="003E3F67" w:rsidRPr="00813992" w:rsidRDefault="003E3F67" w:rsidP="00B76B47">
      <w:pPr>
        <w:ind w:left="993"/>
        <w:jc w:val="both"/>
        <w:rPr>
          <w:spacing w:val="-4"/>
          <w:lang w:val="id-ID"/>
        </w:rPr>
      </w:pPr>
      <w:r w:rsidRPr="00813992">
        <w:rPr>
          <w:spacing w:val="-4"/>
          <w:lang w:val="id-ID"/>
        </w:rPr>
        <w:t xml:space="preserve">Olehmu terungkaplah siapa </w:t>
      </w:r>
      <w:r w:rsidR="00483BAF">
        <w:rPr>
          <w:spacing w:val="-4"/>
          <w:lang w:val="id-ID"/>
        </w:rPr>
        <w:t>‘</w:t>
      </w:r>
      <w:r w:rsidRPr="00813992">
        <w:rPr>
          <w:spacing w:val="-4"/>
          <w:lang w:val="id-ID"/>
        </w:rPr>
        <w:t>ku sesungguhnya.</w:t>
      </w:r>
    </w:p>
    <w:p w14:paraId="17B9C26F" w14:textId="60D56AB8" w:rsidR="003E3F67" w:rsidRPr="00813992" w:rsidRDefault="003E3F67" w:rsidP="00B76B47">
      <w:pPr>
        <w:ind w:left="993" w:hanging="426"/>
        <w:jc w:val="both"/>
        <w:rPr>
          <w:spacing w:val="-4"/>
          <w:lang w:val="id-ID"/>
        </w:rPr>
      </w:pPr>
      <w:r w:rsidRPr="00813992">
        <w:rPr>
          <w:spacing w:val="-4"/>
          <w:lang w:val="id-ID"/>
        </w:rPr>
        <w:t>2.</w:t>
      </w:r>
      <w:r w:rsidRPr="00813992">
        <w:rPr>
          <w:spacing w:val="-4"/>
          <w:lang w:val="id-ID"/>
        </w:rPr>
        <w:tab/>
        <w:t>Alkitab membimbingku, pada Juru</w:t>
      </w:r>
      <w:r w:rsidR="00483BAF">
        <w:rPr>
          <w:spacing w:val="-4"/>
          <w:lang w:val="id-ID"/>
        </w:rPr>
        <w:t xml:space="preserve"> </w:t>
      </w:r>
      <w:r w:rsidRPr="00813992">
        <w:rPr>
          <w:spacing w:val="-4"/>
          <w:lang w:val="id-ID"/>
        </w:rPr>
        <w:t>s</w:t>
      </w:r>
      <w:r w:rsidR="00483BAF">
        <w:rPr>
          <w:spacing w:val="-4"/>
          <w:lang w:val="id-ID"/>
        </w:rPr>
        <w:t>’</w:t>
      </w:r>
      <w:r w:rsidRPr="00813992">
        <w:rPr>
          <w:spacing w:val="-4"/>
          <w:lang w:val="id-ID"/>
        </w:rPr>
        <w:t>lamatku,</w:t>
      </w:r>
    </w:p>
    <w:p w14:paraId="4C64DC8A" w14:textId="77777777" w:rsidR="003E3F67" w:rsidRPr="00813992" w:rsidRDefault="003E3F67" w:rsidP="00B76B47">
      <w:pPr>
        <w:ind w:left="993"/>
        <w:jc w:val="both"/>
        <w:rPr>
          <w:spacing w:val="-4"/>
          <w:lang w:val="id-ID"/>
        </w:rPr>
      </w:pPr>
      <w:r w:rsidRPr="00813992">
        <w:rPr>
          <w:spacing w:val="-4"/>
          <w:lang w:val="id-ID"/>
        </w:rPr>
        <w:t>dan membuatku sedar bila aku tak benar.</w:t>
      </w:r>
    </w:p>
    <w:p w14:paraId="546D6728" w14:textId="77777777" w:rsidR="003E3F67" w:rsidRPr="00813992" w:rsidRDefault="003E3F67" w:rsidP="00B76B47">
      <w:pPr>
        <w:ind w:left="567" w:hanging="567"/>
        <w:jc w:val="both"/>
        <w:rPr>
          <w:spacing w:val="-4"/>
          <w:lang w:val="id-ID"/>
        </w:rPr>
      </w:pPr>
    </w:p>
    <w:p w14:paraId="041B5F3F" w14:textId="77777777" w:rsidR="003E3F67" w:rsidRPr="00813992" w:rsidRDefault="003E3F67" w:rsidP="00B76B47">
      <w:pPr>
        <w:ind w:left="567" w:hanging="567"/>
        <w:jc w:val="both"/>
        <w:rPr>
          <w:spacing w:val="-4"/>
          <w:u w:val="single"/>
          <w:lang w:val="id-ID"/>
        </w:rPr>
      </w:pPr>
      <w:r w:rsidRPr="00813992">
        <w:rPr>
          <w:spacing w:val="-4"/>
          <w:u w:val="single"/>
          <w:lang w:val="id-ID"/>
        </w:rPr>
        <w:t>Bacaan Pertama</w:t>
      </w:r>
    </w:p>
    <w:p w14:paraId="2921B513" w14:textId="77777777" w:rsidR="003E3F67" w:rsidRPr="00813992" w:rsidRDefault="003E3F67" w:rsidP="00B76B47">
      <w:pPr>
        <w:ind w:left="567" w:hanging="567"/>
        <w:jc w:val="both"/>
        <w:rPr>
          <w:b/>
          <w:bCs/>
          <w:spacing w:val="-4"/>
          <w:lang w:val="id-ID"/>
        </w:rPr>
      </w:pPr>
      <w:r w:rsidRPr="00813992">
        <w:rPr>
          <w:spacing w:val="-4"/>
          <w:lang w:val="id-ID"/>
        </w:rPr>
        <w:t xml:space="preserve">L1:     Bacaan pertama dari </w:t>
      </w:r>
      <w:r w:rsidRPr="00813992">
        <w:rPr>
          <w:b/>
          <w:bCs/>
          <w:spacing w:val="-4"/>
          <w:lang w:val="id-ID"/>
        </w:rPr>
        <w:t>Kejadian 15:1-12, 17-18</w:t>
      </w:r>
    </w:p>
    <w:p w14:paraId="0D2C74CB" w14:textId="77777777" w:rsidR="003E3F67" w:rsidRPr="00813992" w:rsidRDefault="003E3F67" w:rsidP="00B76B47">
      <w:pPr>
        <w:ind w:left="567" w:hanging="567"/>
        <w:jc w:val="both"/>
        <w:rPr>
          <w:spacing w:val="-4"/>
          <w:lang w:val="id-ID"/>
        </w:rPr>
      </w:pPr>
      <w:r w:rsidRPr="00813992">
        <w:rPr>
          <w:spacing w:val="-4"/>
          <w:lang w:val="id-ID"/>
        </w:rPr>
        <w:tab/>
        <w:t>Demikianlah Sabda Tuhan</w:t>
      </w:r>
    </w:p>
    <w:p w14:paraId="7D894FE2" w14:textId="77777777" w:rsidR="003E3F67" w:rsidRPr="00813992" w:rsidRDefault="003E3F67" w:rsidP="00B76B47">
      <w:pPr>
        <w:ind w:left="567" w:hanging="567"/>
        <w:jc w:val="both"/>
        <w:rPr>
          <w:spacing w:val="-4"/>
          <w:lang w:val="id-ID"/>
        </w:rPr>
      </w:pPr>
      <w:r w:rsidRPr="00813992">
        <w:rPr>
          <w:spacing w:val="-4"/>
          <w:lang w:val="id-ID"/>
        </w:rPr>
        <w:t>U:</w:t>
      </w:r>
      <w:r w:rsidRPr="00813992">
        <w:rPr>
          <w:spacing w:val="-4"/>
          <w:lang w:val="id-ID"/>
        </w:rPr>
        <w:tab/>
      </w:r>
      <w:r w:rsidRPr="00813992">
        <w:rPr>
          <w:b/>
          <w:bCs/>
          <w:spacing w:val="-4"/>
          <w:lang w:val="id-ID"/>
        </w:rPr>
        <w:t>Syukur kepada Allah</w:t>
      </w:r>
    </w:p>
    <w:p w14:paraId="17CA7D87" w14:textId="77777777" w:rsidR="003E3F67" w:rsidRPr="00813992" w:rsidRDefault="003E3F67" w:rsidP="00B76B47">
      <w:pPr>
        <w:ind w:left="567" w:hanging="567"/>
        <w:jc w:val="both"/>
        <w:rPr>
          <w:spacing w:val="-4"/>
          <w:lang w:val="id-ID"/>
        </w:rPr>
      </w:pPr>
    </w:p>
    <w:p w14:paraId="4E3E5139" w14:textId="77777777" w:rsidR="003E3F67" w:rsidRPr="00813992" w:rsidRDefault="003E3F67" w:rsidP="00B76B47">
      <w:pPr>
        <w:ind w:left="567" w:hanging="567"/>
        <w:jc w:val="both"/>
        <w:rPr>
          <w:spacing w:val="-4"/>
          <w:u w:val="single"/>
          <w:lang w:val="id-ID"/>
        </w:rPr>
      </w:pPr>
      <w:r w:rsidRPr="00813992">
        <w:rPr>
          <w:spacing w:val="-4"/>
          <w:u w:val="single"/>
          <w:lang w:val="id-ID"/>
        </w:rPr>
        <w:t>Mazmur Tanggapan</w:t>
      </w:r>
    </w:p>
    <w:p w14:paraId="47BEE5DA" w14:textId="4C34661E" w:rsidR="003E3F67" w:rsidRPr="00813992" w:rsidRDefault="003E3F67" w:rsidP="00B76B47">
      <w:pPr>
        <w:ind w:left="567" w:hanging="567"/>
        <w:jc w:val="both"/>
        <w:rPr>
          <w:spacing w:val="-4"/>
          <w:lang w:val="id-ID"/>
        </w:rPr>
      </w:pPr>
      <w:r w:rsidRPr="00813992">
        <w:rPr>
          <w:spacing w:val="-4"/>
          <w:lang w:val="id-ID"/>
        </w:rPr>
        <w:t>L2:</w:t>
      </w:r>
      <w:r w:rsidRPr="00813992">
        <w:rPr>
          <w:spacing w:val="-4"/>
          <w:lang w:val="id-ID"/>
        </w:rPr>
        <w:tab/>
      </w:r>
      <w:r w:rsidRPr="00813992">
        <w:rPr>
          <w:b/>
          <w:spacing w:val="-4"/>
          <w:lang w:val="id-ID"/>
        </w:rPr>
        <w:t>Mazmur 27</w:t>
      </w:r>
      <w:r w:rsidRPr="00813992">
        <w:rPr>
          <w:spacing w:val="-4"/>
          <w:lang w:val="id-ID"/>
        </w:rPr>
        <w:t xml:space="preserve"> dibaca secara bersa</w:t>
      </w:r>
      <w:r w:rsidR="00483BAF">
        <w:rPr>
          <w:spacing w:val="-4"/>
          <w:lang w:val="id-ID"/>
        </w:rPr>
        <w:t>h</w:t>
      </w:r>
      <w:r w:rsidRPr="00813992">
        <w:rPr>
          <w:spacing w:val="-4"/>
          <w:lang w:val="id-ID"/>
        </w:rPr>
        <w:t>utan (atau didaraskan)</w:t>
      </w:r>
    </w:p>
    <w:p w14:paraId="0184B67D" w14:textId="77777777" w:rsidR="003E3F67" w:rsidRPr="00813992" w:rsidRDefault="003E3F67" w:rsidP="00B76B47">
      <w:pPr>
        <w:ind w:left="567" w:hanging="567"/>
        <w:jc w:val="both"/>
        <w:rPr>
          <w:spacing w:val="-4"/>
          <w:lang w:val="id-ID"/>
        </w:rPr>
      </w:pPr>
    </w:p>
    <w:p w14:paraId="5B59882A" w14:textId="77777777" w:rsidR="003E3F67" w:rsidRPr="00813992" w:rsidRDefault="003E3F67" w:rsidP="00B76B47">
      <w:pPr>
        <w:ind w:left="567" w:hanging="567"/>
        <w:jc w:val="both"/>
        <w:rPr>
          <w:spacing w:val="-4"/>
          <w:u w:val="single"/>
          <w:lang w:val="id-ID"/>
        </w:rPr>
      </w:pPr>
      <w:r w:rsidRPr="00813992">
        <w:rPr>
          <w:spacing w:val="-4"/>
          <w:u w:val="single"/>
          <w:lang w:val="id-ID"/>
        </w:rPr>
        <w:t>Bacaan Kedua</w:t>
      </w:r>
    </w:p>
    <w:p w14:paraId="14C99A4A" w14:textId="77777777" w:rsidR="003E3F67" w:rsidRPr="00813992" w:rsidRDefault="003E3F67" w:rsidP="00B76B47">
      <w:pPr>
        <w:ind w:left="567" w:hanging="567"/>
        <w:jc w:val="both"/>
        <w:rPr>
          <w:b/>
          <w:bCs/>
          <w:spacing w:val="-4"/>
          <w:lang w:val="id-ID"/>
        </w:rPr>
      </w:pPr>
      <w:r w:rsidRPr="00813992">
        <w:rPr>
          <w:spacing w:val="-4"/>
          <w:lang w:val="id-ID"/>
        </w:rPr>
        <w:t xml:space="preserve">L3:     Bacaan kedua dari </w:t>
      </w:r>
      <w:r w:rsidRPr="00813992">
        <w:rPr>
          <w:b/>
          <w:bCs/>
          <w:spacing w:val="-4"/>
          <w:lang w:val="id-ID"/>
        </w:rPr>
        <w:t>Filipi 3:17-4:1</w:t>
      </w:r>
    </w:p>
    <w:p w14:paraId="1530BE76" w14:textId="77777777" w:rsidR="003E3F67" w:rsidRPr="00813992" w:rsidRDefault="003E3F67" w:rsidP="00B76B47">
      <w:pPr>
        <w:ind w:left="567" w:hanging="567"/>
        <w:jc w:val="both"/>
        <w:rPr>
          <w:spacing w:val="-4"/>
          <w:lang w:val="id-ID"/>
        </w:rPr>
      </w:pPr>
      <w:r w:rsidRPr="00813992">
        <w:rPr>
          <w:spacing w:val="-4"/>
          <w:lang w:val="id-ID"/>
        </w:rPr>
        <w:tab/>
        <w:t>Demikianlah Sabda Tuhan</w:t>
      </w:r>
    </w:p>
    <w:p w14:paraId="0A07637A" w14:textId="77777777" w:rsidR="003E3F67" w:rsidRPr="00813992" w:rsidRDefault="003E3F67" w:rsidP="00B76B47">
      <w:pPr>
        <w:ind w:left="567" w:hanging="567"/>
        <w:jc w:val="both"/>
        <w:rPr>
          <w:spacing w:val="-4"/>
          <w:lang w:val="id-ID"/>
        </w:rPr>
      </w:pPr>
      <w:r w:rsidRPr="00813992">
        <w:rPr>
          <w:spacing w:val="-4"/>
          <w:lang w:val="id-ID"/>
        </w:rPr>
        <w:t>U:</w:t>
      </w:r>
      <w:r w:rsidRPr="00813992">
        <w:rPr>
          <w:spacing w:val="-4"/>
          <w:lang w:val="id-ID"/>
        </w:rPr>
        <w:tab/>
      </w:r>
      <w:r w:rsidRPr="00813992">
        <w:rPr>
          <w:b/>
          <w:bCs/>
          <w:spacing w:val="-4"/>
          <w:lang w:val="id-ID"/>
        </w:rPr>
        <w:t>Syukur kepada Allah</w:t>
      </w:r>
    </w:p>
    <w:p w14:paraId="587FF20C" w14:textId="77777777" w:rsidR="003E3F67" w:rsidRPr="00813992" w:rsidRDefault="003E3F67" w:rsidP="00B76B47">
      <w:pPr>
        <w:ind w:left="567" w:hanging="567"/>
        <w:jc w:val="both"/>
        <w:rPr>
          <w:spacing w:val="-4"/>
          <w:lang w:val="id-ID"/>
        </w:rPr>
      </w:pPr>
    </w:p>
    <w:p w14:paraId="3F758F13" w14:textId="77777777" w:rsidR="003E3F67" w:rsidRPr="00813992" w:rsidRDefault="003E3F67" w:rsidP="00B76B47">
      <w:pPr>
        <w:ind w:left="567" w:hanging="567"/>
        <w:jc w:val="both"/>
        <w:rPr>
          <w:spacing w:val="-4"/>
          <w:u w:val="single"/>
          <w:lang w:val="id-ID"/>
        </w:rPr>
      </w:pPr>
      <w:r w:rsidRPr="00813992">
        <w:rPr>
          <w:spacing w:val="-4"/>
          <w:u w:val="single"/>
          <w:lang w:val="id-ID"/>
        </w:rPr>
        <w:t>Pembacaan Injil</w:t>
      </w:r>
    </w:p>
    <w:p w14:paraId="1BFEA824" w14:textId="77777777" w:rsidR="003E3F67" w:rsidRPr="00813992" w:rsidRDefault="003E3F67" w:rsidP="00B76B47">
      <w:pPr>
        <w:ind w:left="567" w:hanging="567"/>
        <w:jc w:val="both"/>
        <w:rPr>
          <w:b/>
          <w:bCs/>
          <w:spacing w:val="-4"/>
          <w:lang w:val="id-ID"/>
        </w:rPr>
      </w:pPr>
      <w:r w:rsidRPr="00813992">
        <w:rPr>
          <w:spacing w:val="-4"/>
          <w:lang w:val="id-ID"/>
        </w:rPr>
        <w:t xml:space="preserve">PF:    Pembacaan Injil, dari </w:t>
      </w:r>
      <w:r w:rsidRPr="00813992">
        <w:rPr>
          <w:b/>
          <w:bCs/>
          <w:spacing w:val="-4"/>
          <w:lang w:val="id-ID"/>
        </w:rPr>
        <w:t>Lukas 13:31-35.</w:t>
      </w:r>
    </w:p>
    <w:p w14:paraId="1385378F" w14:textId="77777777" w:rsidR="003E3F67" w:rsidRPr="00813992" w:rsidRDefault="003E3F67" w:rsidP="00B76B47">
      <w:pPr>
        <w:ind w:left="567" w:hanging="567"/>
        <w:jc w:val="both"/>
        <w:rPr>
          <w:spacing w:val="-4"/>
          <w:lang w:val="id-ID"/>
        </w:rPr>
      </w:pPr>
      <w:r w:rsidRPr="00813992">
        <w:rPr>
          <w:spacing w:val="-4"/>
          <w:lang w:val="id-ID"/>
        </w:rPr>
        <w:tab/>
        <w:t>Demikian Injil Yesus Kristus, yang berbahagia ialah mereka yang mendengarkan Firman Tuhan dan yang memeliharanya serta melakukannya dengan setia dalam kehidupan sehari-hari. HOSIANA.</w:t>
      </w:r>
    </w:p>
    <w:p w14:paraId="78B1318D" w14:textId="77777777" w:rsidR="003E3F67" w:rsidRPr="00813992" w:rsidRDefault="003E3F67" w:rsidP="00B76B47">
      <w:pPr>
        <w:ind w:left="567" w:hanging="567"/>
        <w:jc w:val="both"/>
        <w:rPr>
          <w:spacing w:val="-4"/>
          <w:lang w:val="id-ID"/>
        </w:rPr>
      </w:pPr>
      <w:r w:rsidRPr="00813992">
        <w:rPr>
          <w:spacing w:val="-4"/>
          <w:lang w:val="id-ID"/>
        </w:rPr>
        <w:t xml:space="preserve">U: </w:t>
      </w:r>
      <w:r w:rsidRPr="00813992">
        <w:rPr>
          <w:spacing w:val="-4"/>
          <w:lang w:val="id-ID"/>
        </w:rPr>
        <w:tab/>
      </w:r>
      <w:r w:rsidRPr="00813992">
        <w:rPr>
          <w:b/>
          <w:bCs/>
          <w:spacing w:val="-4"/>
          <w:lang w:val="id-ID"/>
        </w:rPr>
        <w:t>(</w:t>
      </w:r>
      <w:r w:rsidRPr="00813992">
        <w:rPr>
          <w:b/>
          <w:bCs/>
          <w:i/>
          <w:iCs/>
          <w:spacing w:val="-4"/>
          <w:lang w:val="id-ID"/>
        </w:rPr>
        <w:t>menyanyikan NKB 223b: HOSIANA</w:t>
      </w:r>
      <w:r w:rsidRPr="00813992">
        <w:rPr>
          <w:b/>
          <w:bCs/>
          <w:spacing w:val="-4"/>
          <w:lang w:val="id-ID"/>
        </w:rPr>
        <w:t>)</w:t>
      </w:r>
    </w:p>
    <w:p w14:paraId="40C6EECD" w14:textId="77777777" w:rsidR="003E3F67" w:rsidRPr="00813992" w:rsidRDefault="003E3F67" w:rsidP="00B76B47">
      <w:pPr>
        <w:ind w:left="567" w:hanging="567"/>
        <w:jc w:val="both"/>
        <w:rPr>
          <w:spacing w:val="-4"/>
          <w:lang w:val="id-ID"/>
        </w:rPr>
      </w:pPr>
    </w:p>
    <w:p w14:paraId="2AC3FCA0" w14:textId="77777777" w:rsidR="003E3F67" w:rsidRPr="00813992" w:rsidRDefault="003E3F67" w:rsidP="00B76B47">
      <w:pPr>
        <w:ind w:left="567" w:hanging="567"/>
        <w:jc w:val="both"/>
        <w:rPr>
          <w:b/>
          <w:bCs/>
          <w:spacing w:val="-4"/>
          <w:lang w:val="id-ID"/>
        </w:rPr>
      </w:pPr>
      <w:r w:rsidRPr="00813992">
        <w:rPr>
          <w:b/>
          <w:bCs/>
          <w:spacing w:val="-4"/>
          <w:lang w:val="id-ID"/>
        </w:rPr>
        <w:t>Khotbah “Merengkuh Salib Sang Kristus”</w:t>
      </w:r>
    </w:p>
    <w:p w14:paraId="3BBF4AE9" w14:textId="77777777" w:rsidR="003E3F67" w:rsidRPr="00813992" w:rsidRDefault="003E3F67" w:rsidP="00B76B47">
      <w:pPr>
        <w:ind w:left="567" w:hanging="567"/>
        <w:jc w:val="both"/>
        <w:rPr>
          <w:spacing w:val="-4"/>
          <w:lang w:val="id-ID"/>
        </w:rPr>
      </w:pPr>
    </w:p>
    <w:p w14:paraId="34A99CBE" w14:textId="77777777" w:rsidR="003E3F67" w:rsidRPr="00813992" w:rsidRDefault="003E3F67" w:rsidP="00B76B47">
      <w:pPr>
        <w:ind w:left="567" w:hanging="567"/>
        <w:jc w:val="both"/>
        <w:rPr>
          <w:spacing w:val="-4"/>
          <w:lang w:val="id-ID"/>
        </w:rPr>
      </w:pPr>
      <w:r w:rsidRPr="00813992">
        <w:rPr>
          <w:b/>
          <w:bCs/>
          <w:spacing w:val="-4"/>
          <w:lang w:val="id-ID"/>
        </w:rPr>
        <w:t>Saat Teduh</w:t>
      </w:r>
    </w:p>
    <w:p w14:paraId="11B40A73" w14:textId="77777777" w:rsidR="003E3F67" w:rsidRPr="00813992" w:rsidRDefault="003E3F67" w:rsidP="00B76B47">
      <w:pPr>
        <w:ind w:left="567" w:hanging="567"/>
        <w:jc w:val="both"/>
        <w:rPr>
          <w:spacing w:val="-4"/>
          <w:lang w:val="id-ID"/>
        </w:rPr>
      </w:pPr>
      <w:r w:rsidRPr="00813992">
        <w:rPr>
          <w:b/>
          <w:bCs/>
          <w:spacing w:val="-4"/>
          <w:lang w:val="id-ID"/>
        </w:rPr>
        <w:lastRenderedPageBreak/>
        <w:t xml:space="preserve">Pengakuan Iman </w:t>
      </w:r>
      <w:r w:rsidRPr="00813992">
        <w:rPr>
          <w:b/>
          <w:bCs/>
          <w:spacing w:val="-4"/>
          <w:lang w:val="id-ID"/>
        </w:rPr>
        <w:tab/>
      </w:r>
      <w:r w:rsidRPr="00813992">
        <w:rPr>
          <w:i/>
          <w:iCs/>
          <w:spacing w:val="-4"/>
          <w:lang w:val="id-ID"/>
        </w:rPr>
        <w:t>(Berdiri)</w:t>
      </w:r>
    </w:p>
    <w:p w14:paraId="4301A1AA" w14:textId="77777777" w:rsidR="003E3F67" w:rsidRPr="00813992" w:rsidRDefault="003E3F67" w:rsidP="00B76B47">
      <w:pPr>
        <w:ind w:left="567" w:hanging="567"/>
        <w:jc w:val="both"/>
        <w:rPr>
          <w:spacing w:val="-4"/>
          <w:lang w:val="id-ID"/>
        </w:rPr>
      </w:pPr>
      <w:r w:rsidRPr="00813992">
        <w:rPr>
          <w:spacing w:val="-4"/>
          <w:lang w:val="id-ID"/>
        </w:rPr>
        <w:t>M3:</w:t>
      </w:r>
      <w:r w:rsidRPr="00813992">
        <w:rPr>
          <w:spacing w:val="-4"/>
          <w:lang w:val="id-ID"/>
        </w:rPr>
        <w:tab/>
        <w:t>Bersama dengan umat Allah di sepanjang masa, mari kita ikrarkan dan kita teguhkan kembali akan apa yang kita imani dengan bersama mengucapkan Pengakuan Iman Rasuli.</w:t>
      </w:r>
    </w:p>
    <w:p w14:paraId="30A3BFF7" w14:textId="77777777" w:rsidR="003E3F67" w:rsidRPr="00813992" w:rsidRDefault="003E3F67" w:rsidP="00B76B47">
      <w:pPr>
        <w:ind w:left="567" w:hanging="567"/>
        <w:jc w:val="both"/>
        <w:rPr>
          <w:spacing w:val="-4"/>
          <w:lang w:val="id-ID"/>
        </w:rPr>
      </w:pPr>
      <w:r w:rsidRPr="00813992">
        <w:rPr>
          <w:spacing w:val="-4"/>
          <w:lang w:val="id-ID"/>
        </w:rPr>
        <w:t>U:</w:t>
      </w:r>
      <w:r w:rsidRPr="00813992">
        <w:rPr>
          <w:spacing w:val="-4"/>
          <w:lang w:val="id-ID"/>
        </w:rPr>
        <w:tab/>
      </w:r>
      <w:r w:rsidRPr="00813992">
        <w:rPr>
          <w:b/>
          <w:bCs/>
          <w:spacing w:val="-4"/>
          <w:lang w:val="id-ID"/>
        </w:rPr>
        <w:t>(Bersama-sama mengucapkan Pengakuan Iman Rasuli)</w:t>
      </w:r>
    </w:p>
    <w:p w14:paraId="15082BF8" w14:textId="77777777" w:rsidR="003E3F67" w:rsidRPr="00813992" w:rsidRDefault="003E3F67" w:rsidP="00B76B47">
      <w:pPr>
        <w:ind w:left="567" w:hanging="567"/>
        <w:jc w:val="both"/>
        <w:rPr>
          <w:i/>
          <w:iCs/>
          <w:spacing w:val="-4"/>
          <w:lang w:val="id-ID"/>
        </w:rPr>
      </w:pPr>
    </w:p>
    <w:p w14:paraId="758B7646" w14:textId="77777777" w:rsidR="003E3F67" w:rsidRPr="00813992" w:rsidRDefault="003E3F67" w:rsidP="00C16794">
      <w:pPr>
        <w:tabs>
          <w:tab w:val="right" w:pos="6520"/>
        </w:tabs>
        <w:ind w:left="567" w:hanging="567"/>
        <w:jc w:val="both"/>
        <w:rPr>
          <w:i/>
          <w:iCs/>
          <w:spacing w:val="-4"/>
          <w:lang w:val="id-ID"/>
        </w:rPr>
      </w:pPr>
      <w:r w:rsidRPr="00813992">
        <w:rPr>
          <w:b/>
          <w:bCs/>
          <w:spacing w:val="-4"/>
          <w:lang w:val="id-ID"/>
        </w:rPr>
        <w:t>Doa Syafaat</w:t>
      </w:r>
      <w:r w:rsidRPr="00813992">
        <w:rPr>
          <w:spacing w:val="-4"/>
          <w:lang w:val="id-ID"/>
        </w:rPr>
        <w:tab/>
      </w:r>
      <w:r w:rsidRPr="00813992">
        <w:rPr>
          <w:i/>
          <w:iCs/>
          <w:spacing w:val="-4"/>
          <w:lang w:val="id-ID"/>
        </w:rPr>
        <w:t>(Duduk)</w:t>
      </w:r>
    </w:p>
    <w:p w14:paraId="02454994" w14:textId="77777777" w:rsidR="003E3F67" w:rsidRPr="00813992" w:rsidRDefault="003E3F67" w:rsidP="00B76B47">
      <w:pPr>
        <w:ind w:left="567" w:hanging="567"/>
        <w:jc w:val="both"/>
        <w:rPr>
          <w:spacing w:val="-4"/>
          <w:lang w:val="id-ID"/>
        </w:rPr>
      </w:pPr>
      <w:r w:rsidRPr="00813992">
        <w:rPr>
          <w:spacing w:val="-4"/>
          <w:lang w:val="id-ID"/>
        </w:rPr>
        <w:t>PF:</w:t>
      </w:r>
      <w:r w:rsidRPr="00813992">
        <w:rPr>
          <w:spacing w:val="-4"/>
          <w:lang w:val="id-ID"/>
        </w:rPr>
        <w:tab/>
        <w:t>(Menaikkan doa syafaat)</w:t>
      </w:r>
    </w:p>
    <w:p w14:paraId="372466D7" w14:textId="77777777" w:rsidR="003E3F67" w:rsidRPr="00813992" w:rsidRDefault="003E3F67" w:rsidP="00B76B47">
      <w:pPr>
        <w:ind w:left="567" w:hanging="567"/>
        <w:jc w:val="both"/>
        <w:rPr>
          <w:spacing w:val="-4"/>
          <w:lang w:val="id-ID"/>
        </w:rPr>
      </w:pPr>
    </w:p>
    <w:p w14:paraId="0A8A292B" w14:textId="77777777" w:rsidR="003E3F67" w:rsidRPr="00813992" w:rsidRDefault="003E3F67" w:rsidP="00B76B47">
      <w:pPr>
        <w:ind w:left="567" w:hanging="567"/>
        <w:jc w:val="both"/>
        <w:rPr>
          <w:spacing w:val="-4"/>
          <w:lang w:val="id-ID"/>
        </w:rPr>
      </w:pPr>
      <w:r w:rsidRPr="00813992">
        <w:rPr>
          <w:b/>
          <w:bCs/>
          <w:spacing w:val="-4"/>
          <w:lang w:val="id-ID"/>
        </w:rPr>
        <w:t>PERSEMBAHAN</w:t>
      </w:r>
      <w:r w:rsidRPr="00813992">
        <w:rPr>
          <w:spacing w:val="-4"/>
          <w:lang w:val="id-ID"/>
        </w:rPr>
        <w:tab/>
      </w:r>
    </w:p>
    <w:p w14:paraId="7159FFAE" w14:textId="77777777" w:rsidR="003E3F67" w:rsidRPr="00813992" w:rsidRDefault="003E3F67" w:rsidP="00B76B47">
      <w:pPr>
        <w:ind w:left="567" w:hanging="567"/>
        <w:jc w:val="both"/>
        <w:rPr>
          <w:spacing w:val="-4"/>
          <w:lang w:val="id-ID"/>
        </w:rPr>
      </w:pPr>
      <w:r w:rsidRPr="00813992">
        <w:rPr>
          <w:spacing w:val="-4"/>
          <w:lang w:val="id-ID"/>
        </w:rPr>
        <w:t>M4:</w:t>
      </w:r>
      <w:r w:rsidRPr="00813992">
        <w:rPr>
          <w:spacing w:val="-4"/>
          <w:lang w:val="id-ID"/>
        </w:rPr>
        <w:tab/>
        <w:t xml:space="preserve">Ungkapan syukur akan kita nyatakan dengan memberi persembahan dalam ibadah ini,  sembari mengingat firman Tuhan yang mendasarinya.  Sebagaimana yang dinyatakan dalam Surat </w:t>
      </w:r>
      <w:r w:rsidRPr="00813992">
        <w:rPr>
          <w:b/>
          <w:bCs/>
          <w:spacing w:val="-4"/>
          <w:lang w:val="id-ID"/>
        </w:rPr>
        <w:t>Roma 12: 1</w:t>
      </w:r>
      <w:r w:rsidRPr="00813992">
        <w:rPr>
          <w:spacing w:val="-4"/>
          <w:lang w:val="id-ID"/>
        </w:rPr>
        <w:t xml:space="preserve"> "</w:t>
      </w:r>
      <w:r w:rsidRPr="00813992">
        <w:rPr>
          <w:i/>
          <w:iCs/>
          <w:spacing w:val="-4"/>
          <w:lang w:val="id-ID"/>
        </w:rPr>
        <w:t>Karena itu, Saudara-saudara, oleh kemurahan Allah aku menasihatkan kamu, supaya kamu mempersembahkan tubuhmu sebagai persembahan yang hidup, yang kudus, dan yang berkenan kepada Allah: Itulah ibadahmu yang sejati.</w:t>
      </w:r>
      <w:r w:rsidRPr="00813992">
        <w:rPr>
          <w:i/>
          <w:spacing w:val="-4"/>
          <w:lang w:val="id-ID"/>
        </w:rPr>
        <w:t>"</w:t>
      </w:r>
    </w:p>
    <w:p w14:paraId="746670C6" w14:textId="77777777" w:rsidR="003E3F67" w:rsidRPr="00813992" w:rsidRDefault="003E3F67" w:rsidP="00B76B47">
      <w:pPr>
        <w:ind w:left="567" w:hanging="567"/>
        <w:jc w:val="both"/>
        <w:rPr>
          <w:b/>
          <w:bCs/>
          <w:spacing w:val="-4"/>
          <w:lang w:val="id-ID"/>
        </w:rPr>
      </w:pPr>
      <w:r w:rsidRPr="00813992">
        <w:rPr>
          <w:spacing w:val="-4"/>
          <w:lang w:val="id-ID"/>
        </w:rPr>
        <w:t>U:</w:t>
      </w:r>
      <w:r w:rsidRPr="00813992">
        <w:rPr>
          <w:spacing w:val="-4"/>
          <w:lang w:val="id-ID"/>
        </w:rPr>
        <w:tab/>
      </w:r>
      <w:r w:rsidRPr="00813992">
        <w:rPr>
          <w:b/>
          <w:bCs/>
          <w:spacing w:val="-4"/>
          <w:lang w:val="id-ID"/>
        </w:rPr>
        <w:t>(menyanyikan PKJ 264)</w:t>
      </w:r>
    </w:p>
    <w:p w14:paraId="190149C7" w14:textId="631B0351" w:rsidR="003E3F67" w:rsidRPr="00813992" w:rsidRDefault="003E3F67" w:rsidP="00B76B47">
      <w:pPr>
        <w:ind w:left="567" w:hanging="567"/>
        <w:jc w:val="both"/>
        <w:rPr>
          <w:b/>
          <w:bCs/>
          <w:spacing w:val="-4"/>
          <w:lang w:val="id-ID"/>
        </w:rPr>
      </w:pPr>
      <w:r w:rsidRPr="00813992">
        <w:rPr>
          <w:b/>
          <w:spacing w:val="-4"/>
          <w:lang w:val="id-ID"/>
        </w:rPr>
        <w:tab/>
      </w:r>
      <w:r w:rsidR="00483BAF" w:rsidRPr="00813992">
        <w:rPr>
          <w:b/>
          <w:spacing w:val="-4"/>
          <w:lang w:val="id-ID"/>
        </w:rPr>
        <w:t xml:space="preserve">PKJ 146 </w:t>
      </w:r>
      <w:r w:rsidR="00483BAF" w:rsidRPr="00813992">
        <w:rPr>
          <w:b/>
          <w:bCs/>
          <w:spacing w:val="-4"/>
          <w:lang w:val="id-ID"/>
        </w:rPr>
        <w:t>“Apalah Arti Ibadahmu“</w:t>
      </w:r>
    </w:p>
    <w:p w14:paraId="617815DB" w14:textId="77777777" w:rsidR="003E3F67" w:rsidRPr="00813992" w:rsidRDefault="003E3F67" w:rsidP="00B76B47">
      <w:pPr>
        <w:numPr>
          <w:ilvl w:val="0"/>
          <w:numId w:val="26"/>
        </w:numPr>
        <w:tabs>
          <w:tab w:val="clear" w:pos="720"/>
        </w:tabs>
        <w:ind w:left="993" w:hanging="426"/>
        <w:rPr>
          <w:spacing w:val="-4"/>
          <w:lang w:val="id-ID"/>
        </w:rPr>
      </w:pPr>
      <w:r w:rsidRPr="00813992">
        <w:rPr>
          <w:spacing w:val="-4"/>
          <w:lang w:val="id-ID"/>
        </w:rPr>
        <w:t>Apalah arti ibadahmu kepada Tuhan,</w:t>
      </w:r>
      <w:r w:rsidRPr="00813992">
        <w:rPr>
          <w:spacing w:val="-4"/>
          <w:lang w:val="id-ID"/>
        </w:rPr>
        <w:br/>
        <w:t>bila tiada rela sujud dan sungkur?</w:t>
      </w:r>
      <w:r w:rsidRPr="00813992">
        <w:rPr>
          <w:spacing w:val="-4"/>
          <w:lang w:val="id-ID"/>
        </w:rPr>
        <w:br/>
        <w:t>Apalah arti ibadahmu kepada Tuhan,</w:t>
      </w:r>
      <w:r w:rsidRPr="00813992">
        <w:rPr>
          <w:spacing w:val="-4"/>
          <w:lang w:val="id-ID"/>
        </w:rPr>
        <w:br/>
        <w:t>bila tiada hati tulus dan syukur?</w:t>
      </w:r>
    </w:p>
    <w:p w14:paraId="56EB6619" w14:textId="6ABDD721" w:rsidR="003E3F67" w:rsidRPr="00813992" w:rsidRDefault="003E3F67" w:rsidP="00B76B47">
      <w:pPr>
        <w:ind w:left="993" w:hanging="426"/>
        <w:rPr>
          <w:spacing w:val="-4"/>
          <w:lang w:val="id-ID"/>
        </w:rPr>
      </w:pPr>
      <w:r w:rsidRPr="00813992">
        <w:rPr>
          <w:spacing w:val="-4"/>
          <w:lang w:val="id-ID"/>
        </w:rPr>
        <w:tab/>
        <w:t>Ref</w:t>
      </w:r>
      <w:r w:rsidR="00B3685C">
        <w:rPr>
          <w:spacing w:val="-4"/>
          <w:lang w:val="id-ID"/>
        </w:rPr>
        <w:t>r</w:t>
      </w:r>
      <w:r w:rsidRPr="00813992">
        <w:rPr>
          <w:spacing w:val="-4"/>
          <w:lang w:val="id-ID"/>
        </w:rPr>
        <w:t>.:</w:t>
      </w:r>
      <w:r w:rsidRPr="00813992">
        <w:rPr>
          <w:spacing w:val="-4"/>
          <w:lang w:val="id-ID"/>
        </w:rPr>
        <w:br/>
        <w:t>Ibadah sejati, jadikanlah persembahan.</w:t>
      </w:r>
      <w:r w:rsidRPr="00813992">
        <w:rPr>
          <w:spacing w:val="-4"/>
          <w:lang w:val="id-ID"/>
        </w:rPr>
        <w:br/>
        <w:t>Ibadah sejati: kasihilah sesamamu!</w:t>
      </w:r>
      <w:r w:rsidRPr="00813992">
        <w:rPr>
          <w:spacing w:val="-4"/>
          <w:lang w:val="id-ID"/>
        </w:rPr>
        <w:br/>
        <w:t>Ibadah sejati yang berkenan bagi Tuhan,</w:t>
      </w:r>
      <w:r w:rsidRPr="00813992">
        <w:rPr>
          <w:spacing w:val="-4"/>
          <w:lang w:val="id-ID"/>
        </w:rPr>
        <w:br/>
        <w:t>jujur dan tulus ibadah murni bagi Tuhan.</w:t>
      </w:r>
    </w:p>
    <w:p w14:paraId="1FB8AA5F" w14:textId="22D5E0FD" w:rsidR="003E3F67" w:rsidRPr="00813992" w:rsidRDefault="003E3F67" w:rsidP="00B76B47">
      <w:pPr>
        <w:ind w:left="993" w:hanging="426"/>
        <w:rPr>
          <w:spacing w:val="-4"/>
          <w:lang w:val="id-ID"/>
        </w:rPr>
      </w:pPr>
      <w:r w:rsidRPr="00813992">
        <w:rPr>
          <w:spacing w:val="-4"/>
          <w:lang w:val="id-ID"/>
        </w:rPr>
        <w:t>2.</w:t>
      </w:r>
      <w:r w:rsidR="00B76B47" w:rsidRPr="00813992">
        <w:rPr>
          <w:spacing w:val="-4"/>
          <w:lang w:val="id-ID"/>
        </w:rPr>
        <w:tab/>
      </w:r>
      <w:r w:rsidRPr="00813992">
        <w:rPr>
          <w:spacing w:val="-4"/>
          <w:lang w:val="id-ID"/>
        </w:rPr>
        <w:t>Marilah ikut melayani orang berkeluh,</w:t>
      </w:r>
      <w:r w:rsidRPr="00813992">
        <w:rPr>
          <w:spacing w:val="-4"/>
          <w:lang w:val="id-ID"/>
        </w:rPr>
        <w:br/>
        <w:t>agar iman tetap kuat serta teguh.</w:t>
      </w:r>
      <w:r w:rsidRPr="00813992">
        <w:rPr>
          <w:spacing w:val="-4"/>
          <w:lang w:val="id-ID"/>
        </w:rPr>
        <w:br/>
        <w:t>Itulah tugas pelayanan, juga panggilan,</w:t>
      </w:r>
      <w:r w:rsidRPr="00813992">
        <w:rPr>
          <w:spacing w:val="-4"/>
          <w:lang w:val="id-ID"/>
        </w:rPr>
        <w:br/>
        <w:t>persembahan yang berkenan bagi Tuhan.</w:t>
      </w:r>
      <w:r w:rsidR="00B3685C">
        <w:rPr>
          <w:spacing w:val="-4"/>
          <w:lang w:val="id-ID"/>
        </w:rPr>
        <w:t xml:space="preserve"> </w:t>
      </w:r>
      <w:r w:rsidR="00B3685C" w:rsidRPr="00813992">
        <w:rPr>
          <w:spacing w:val="-4"/>
          <w:lang w:val="id-ID"/>
        </w:rPr>
        <w:t>Ref</w:t>
      </w:r>
      <w:r w:rsidR="00B3685C">
        <w:rPr>
          <w:spacing w:val="-4"/>
          <w:lang w:val="id-ID"/>
        </w:rPr>
        <w:t>r</w:t>
      </w:r>
      <w:r w:rsidR="00B3685C" w:rsidRPr="00813992">
        <w:rPr>
          <w:spacing w:val="-4"/>
          <w:lang w:val="id-ID"/>
        </w:rPr>
        <w:t>.:</w:t>
      </w:r>
    </w:p>
    <w:p w14:paraId="0A6CB776" w14:textId="6349EBE8" w:rsidR="003E3F67" w:rsidRDefault="003E3F67" w:rsidP="00B76B47">
      <w:pPr>
        <w:ind w:left="993" w:hanging="426"/>
        <w:rPr>
          <w:spacing w:val="-4"/>
          <w:lang w:val="id-ID"/>
        </w:rPr>
      </w:pPr>
      <w:r w:rsidRPr="00813992">
        <w:rPr>
          <w:spacing w:val="-4"/>
          <w:lang w:val="id-ID"/>
        </w:rPr>
        <w:t>3.     Berbahagia orang yang hidup beribadah,</w:t>
      </w:r>
      <w:r w:rsidRPr="00813992">
        <w:rPr>
          <w:spacing w:val="-4"/>
          <w:lang w:val="id-ID"/>
        </w:rPr>
        <w:br/>
        <w:t>yang melayani orang susah dan lemah</w:t>
      </w:r>
      <w:r w:rsidRPr="00813992">
        <w:rPr>
          <w:spacing w:val="-4"/>
          <w:lang w:val="id-ID"/>
        </w:rPr>
        <w:br/>
        <w:t>dan penuh kasih menolong orang yang terbeban;</w:t>
      </w:r>
      <w:r w:rsidRPr="00813992">
        <w:rPr>
          <w:spacing w:val="-4"/>
          <w:lang w:val="id-ID"/>
        </w:rPr>
        <w:br/>
        <w:t>itulah tanggung jawab orang beriman.</w:t>
      </w:r>
      <w:r w:rsidR="00B3685C">
        <w:rPr>
          <w:spacing w:val="-4"/>
          <w:lang w:val="id-ID"/>
        </w:rPr>
        <w:t xml:space="preserve"> </w:t>
      </w:r>
      <w:r w:rsidR="00B3685C" w:rsidRPr="00813992">
        <w:rPr>
          <w:spacing w:val="-4"/>
          <w:lang w:val="id-ID"/>
        </w:rPr>
        <w:t>Ref</w:t>
      </w:r>
      <w:r w:rsidR="00B3685C">
        <w:rPr>
          <w:spacing w:val="-4"/>
          <w:lang w:val="id-ID"/>
        </w:rPr>
        <w:t>r</w:t>
      </w:r>
      <w:r w:rsidR="00B3685C" w:rsidRPr="00813992">
        <w:rPr>
          <w:spacing w:val="-4"/>
          <w:lang w:val="id-ID"/>
        </w:rPr>
        <w:t>.:</w:t>
      </w:r>
    </w:p>
    <w:p w14:paraId="75A43C57" w14:textId="77777777" w:rsidR="003E3F67" w:rsidRPr="00813992" w:rsidRDefault="003E3F67" w:rsidP="00C16794">
      <w:pPr>
        <w:tabs>
          <w:tab w:val="right" w:pos="6520"/>
        </w:tabs>
        <w:jc w:val="both"/>
        <w:rPr>
          <w:i/>
          <w:iCs/>
          <w:spacing w:val="-4"/>
          <w:lang w:val="id-ID"/>
        </w:rPr>
      </w:pPr>
      <w:r w:rsidRPr="00813992">
        <w:rPr>
          <w:b/>
          <w:bCs/>
          <w:spacing w:val="-4"/>
          <w:lang w:val="id-ID"/>
        </w:rPr>
        <w:lastRenderedPageBreak/>
        <w:t>Doa Persembahan</w:t>
      </w:r>
      <w:r w:rsidRPr="00813992">
        <w:rPr>
          <w:b/>
          <w:bCs/>
          <w:spacing w:val="-4"/>
          <w:lang w:val="id-ID"/>
        </w:rPr>
        <w:tab/>
      </w:r>
      <w:r w:rsidRPr="00813992">
        <w:rPr>
          <w:i/>
          <w:iCs/>
          <w:spacing w:val="-4"/>
          <w:lang w:val="id-ID"/>
        </w:rPr>
        <w:t>(Berdiri)</w:t>
      </w:r>
    </w:p>
    <w:p w14:paraId="32D47C58" w14:textId="77777777" w:rsidR="003E3F67" w:rsidRPr="00813992" w:rsidRDefault="003E3F67" w:rsidP="00B76B47">
      <w:pPr>
        <w:ind w:left="567" w:hanging="567"/>
        <w:jc w:val="both"/>
        <w:rPr>
          <w:spacing w:val="-4"/>
          <w:lang w:val="id-ID"/>
        </w:rPr>
      </w:pPr>
      <w:r w:rsidRPr="00813992">
        <w:rPr>
          <w:spacing w:val="-4"/>
          <w:lang w:val="id-ID"/>
        </w:rPr>
        <w:t>M4:</w:t>
      </w:r>
      <w:r w:rsidRPr="00813992">
        <w:rPr>
          <w:spacing w:val="-4"/>
          <w:lang w:val="id-ID"/>
        </w:rPr>
        <w:tab/>
        <w:t>(Memimpin doa persembahan, akhir ibadah dan Doa Bapa Kami)</w:t>
      </w:r>
    </w:p>
    <w:p w14:paraId="1CB30EFE" w14:textId="77777777" w:rsidR="003E3F67" w:rsidRPr="00813992" w:rsidRDefault="003E3F67" w:rsidP="003E3F67">
      <w:pPr>
        <w:jc w:val="both"/>
        <w:rPr>
          <w:spacing w:val="-4"/>
          <w:lang w:val="id-ID"/>
        </w:rPr>
      </w:pPr>
    </w:p>
    <w:p w14:paraId="1C52E3A4" w14:textId="620F7E99" w:rsidR="003E3F67" w:rsidRPr="00813992" w:rsidRDefault="003E3F67" w:rsidP="00C16794">
      <w:pPr>
        <w:tabs>
          <w:tab w:val="right" w:pos="6520"/>
        </w:tabs>
        <w:jc w:val="both"/>
        <w:rPr>
          <w:b/>
          <w:bCs/>
          <w:spacing w:val="-4"/>
          <w:lang w:val="id-ID"/>
        </w:rPr>
      </w:pPr>
      <w:r w:rsidRPr="00813992">
        <w:rPr>
          <w:b/>
          <w:bCs/>
          <w:spacing w:val="-4"/>
          <w:lang w:val="id-ID"/>
        </w:rPr>
        <w:t>Nyanyian Pengutusan</w:t>
      </w:r>
      <w:r w:rsidRPr="00813992">
        <w:rPr>
          <w:b/>
          <w:bCs/>
          <w:spacing w:val="-4"/>
          <w:lang w:val="id-ID"/>
        </w:rPr>
        <w:tab/>
      </w:r>
      <w:r w:rsidRPr="00813992">
        <w:rPr>
          <w:spacing w:val="-4"/>
          <w:lang w:val="id-ID"/>
        </w:rPr>
        <w:t>(</w:t>
      </w:r>
      <w:r w:rsidRPr="00813992">
        <w:rPr>
          <w:bCs/>
          <w:i/>
          <w:spacing w:val="-4"/>
          <w:lang w:val="id-ID"/>
        </w:rPr>
        <w:t>berdiri)</w:t>
      </w:r>
    </w:p>
    <w:p w14:paraId="32F3DB5A" w14:textId="5076C151" w:rsidR="003E3F67" w:rsidRPr="00813992" w:rsidRDefault="003E3F67" w:rsidP="000162BC">
      <w:pPr>
        <w:ind w:left="567" w:hanging="567"/>
        <w:jc w:val="both"/>
        <w:rPr>
          <w:spacing w:val="-4"/>
          <w:lang w:val="id-ID"/>
        </w:rPr>
      </w:pPr>
      <w:r w:rsidRPr="00813992">
        <w:rPr>
          <w:spacing w:val="-4"/>
          <w:lang w:val="id-ID"/>
        </w:rPr>
        <w:t>U:</w:t>
      </w:r>
      <w:r w:rsidR="000162BC" w:rsidRPr="00813992">
        <w:rPr>
          <w:spacing w:val="-4"/>
          <w:lang w:val="id-ID"/>
        </w:rPr>
        <w:tab/>
      </w:r>
      <w:r w:rsidRPr="00813992">
        <w:rPr>
          <w:spacing w:val="-4"/>
          <w:lang w:val="id-ID"/>
        </w:rPr>
        <w:t xml:space="preserve">(Menyanyikan KJ </w:t>
      </w:r>
      <w:r w:rsidR="00B3685C">
        <w:rPr>
          <w:spacing w:val="-4"/>
          <w:lang w:val="id-ID"/>
        </w:rPr>
        <w:t>376</w:t>
      </w:r>
      <w:r w:rsidRPr="00813992">
        <w:rPr>
          <w:spacing w:val="-4"/>
          <w:lang w:val="id-ID"/>
        </w:rPr>
        <w:t>:1</w:t>
      </w:r>
      <w:r w:rsidR="00B3685C">
        <w:rPr>
          <w:spacing w:val="-4"/>
          <w:lang w:val="id-ID"/>
        </w:rPr>
        <w:t>-3</w:t>
      </w:r>
      <w:r w:rsidRPr="00813992">
        <w:rPr>
          <w:spacing w:val="-4"/>
          <w:lang w:val="id-ID"/>
        </w:rPr>
        <w:t>)</w:t>
      </w:r>
    </w:p>
    <w:p w14:paraId="5032DE31" w14:textId="4BE4AA73" w:rsidR="003E3F67" w:rsidRPr="00813992" w:rsidRDefault="00B3685C" w:rsidP="000162BC">
      <w:pPr>
        <w:ind w:left="567"/>
        <w:jc w:val="both"/>
        <w:rPr>
          <w:bCs/>
          <w:spacing w:val="-4"/>
          <w:lang w:val="id-ID"/>
        </w:rPr>
      </w:pPr>
      <w:r w:rsidRPr="00B3685C">
        <w:rPr>
          <w:bCs/>
          <w:spacing w:val="-4"/>
          <w:lang w:val="id-ID"/>
        </w:rPr>
        <w:t>KJ. 376</w:t>
      </w:r>
      <w:r>
        <w:rPr>
          <w:bCs/>
          <w:spacing w:val="-4"/>
          <w:lang w:val="id-ID"/>
        </w:rPr>
        <w:t xml:space="preserve">:1-3 </w:t>
      </w:r>
      <w:r w:rsidRPr="00B3685C">
        <w:rPr>
          <w:bCs/>
          <w:spacing w:val="-4"/>
          <w:lang w:val="id-ID"/>
        </w:rPr>
        <w:t>Ikut Dikau Saja, Tuhan</w:t>
      </w:r>
    </w:p>
    <w:p w14:paraId="4F7D821D" w14:textId="32845CF0" w:rsidR="00B3685C" w:rsidRPr="00B3685C" w:rsidRDefault="00B3685C" w:rsidP="00B3685C">
      <w:pPr>
        <w:numPr>
          <w:ilvl w:val="0"/>
          <w:numId w:val="28"/>
        </w:numPr>
        <w:tabs>
          <w:tab w:val="clear" w:pos="720"/>
        </w:tabs>
        <w:rPr>
          <w:spacing w:val="-4"/>
          <w:lang w:val="id-ID"/>
        </w:rPr>
      </w:pPr>
      <w:r w:rsidRPr="00B3685C">
        <w:rPr>
          <w:spacing w:val="-4"/>
          <w:lang w:val="id-ID"/>
        </w:rPr>
        <w:t>Ikut dikau saja, Tuhan, jalan damai bagiku;</w:t>
      </w:r>
    </w:p>
    <w:p w14:paraId="1CF57811" w14:textId="05907B6A" w:rsidR="00B3685C" w:rsidRPr="00B3685C" w:rsidRDefault="00B3685C" w:rsidP="00B3685C">
      <w:pPr>
        <w:ind w:left="720"/>
        <w:rPr>
          <w:spacing w:val="-4"/>
          <w:lang w:val="id-ID"/>
        </w:rPr>
      </w:pPr>
      <w:r w:rsidRPr="00B3685C">
        <w:rPr>
          <w:spacing w:val="-4"/>
          <w:lang w:val="id-ID"/>
        </w:rPr>
        <w:t>Aku s'lamat dan sentosa hanya oleh darah</w:t>
      </w:r>
      <w:r>
        <w:rPr>
          <w:spacing w:val="-4"/>
          <w:lang w:val="id-ID"/>
        </w:rPr>
        <w:t>-</w:t>
      </w:r>
      <w:r w:rsidRPr="00B3685C">
        <w:rPr>
          <w:spacing w:val="-4"/>
          <w:lang w:val="id-ID"/>
        </w:rPr>
        <w:t>Mu</w:t>
      </w:r>
    </w:p>
    <w:p w14:paraId="100BDC60" w14:textId="38829B66" w:rsidR="00B3685C" w:rsidRPr="00B3685C" w:rsidRDefault="00B3685C" w:rsidP="00B3685C">
      <w:pPr>
        <w:ind w:left="720"/>
        <w:rPr>
          <w:spacing w:val="-4"/>
          <w:lang w:val="id-ID"/>
        </w:rPr>
      </w:pPr>
      <w:r w:rsidRPr="00B3685C">
        <w:rPr>
          <w:spacing w:val="-4"/>
          <w:lang w:val="id-ID"/>
        </w:rPr>
        <w:t>Ref</w:t>
      </w:r>
      <w:r>
        <w:rPr>
          <w:spacing w:val="-4"/>
          <w:lang w:val="id-ID"/>
        </w:rPr>
        <w:t>r.</w:t>
      </w:r>
      <w:r w:rsidRPr="00B3685C">
        <w:rPr>
          <w:spacing w:val="-4"/>
          <w:lang w:val="id-ID"/>
        </w:rPr>
        <w:t>:</w:t>
      </w:r>
    </w:p>
    <w:p w14:paraId="32120B32" w14:textId="12DB3F71" w:rsidR="00B3685C" w:rsidRPr="00B3685C" w:rsidRDefault="00B3685C" w:rsidP="00B3685C">
      <w:pPr>
        <w:ind w:left="720"/>
        <w:rPr>
          <w:spacing w:val="-4"/>
          <w:lang w:val="id-ID"/>
        </w:rPr>
      </w:pPr>
      <w:r w:rsidRPr="00B3685C">
        <w:rPr>
          <w:spacing w:val="-4"/>
          <w:lang w:val="id-ID"/>
        </w:rPr>
        <w:t>Aku ingin ikut Dikau dan mengabdi pada</w:t>
      </w:r>
      <w:r>
        <w:rPr>
          <w:spacing w:val="-4"/>
          <w:lang w:val="id-ID"/>
        </w:rPr>
        <w:t>-</w:t>
      </w:r>
      <w:r w:rsidRPr="00B3685C">
        <w:rPr>
          <w:spacing w:val="-4"/>
          <w:lang w:val="id-ID"/>
        </w:rPr>
        <w:t>Mu:</w:t>
      </w:r>
    </w:p>
    <w:p w14:paraId="7944391B" w14:textId="77777777" w:rsidR="00B3685C" w:rsidRDefault="00B3685C" w:rsidP="00B3685C">
      <w:pPr>
        <w:ind w:left="720"/>
        <w:rPr>
          <w:spacing w:val="-4"/>
          <w:lang w:val="id-ID"/>
        </w:rPr>
      </w:pPr>
      <w:r w:rsidRPr="00B3685C">
        <w:rPr>
          <w:spacing w:val="-4"/>
          <w:lang w:val="id-ID"/>
        </w:rPr>
        <w:t>Dalam Dikau, Jurus'lamat, 'ku bahagia penuh!</w:t>
      </w:r>
    </w:p>
    <w:p w14:paraId="099526D4" w14:textId="77777777" w:rsidR="00B3685C" w:rsidRPr="00B3685C" w:rsidRDefault="00B3685C" w:rsidP="00B3685C">
      <w:pPr>
        <w:ind w:left="720"/>
        <w:rPr>
          <w:spacing w:val="-4"/>
          <w:lang w:val="id-ID"/>
        </w:rPr>
      </w:pPr>
    </w:p>
    <w:p w14:paraId="494FA6A3" w14:textId="653B833E" w:rsidR="00B3685C" w:rsidRPr="00B3685C" w:rsidRDefault="00B3685C" w:rsidP="00B3685C">
      <w:pPr>
        <w:numPr>
          <w:ilvl w:val="0"/>
          <w:numId w:val="28"/>
        </w:numPr>
        <w:tabs>
          <w:tab w:val="clear" w:pos="720"/>
        </w:tabs>
        <w:rPr>
          <w:spacing w:val="-4"/>
          <w:lang w:val="id-ID"/>
        </w:rPr>
      </w:pPr>
      <w:r w:rsidRPr="00B3685C">
        <w:rPr>
          <w:spacing w:val="-4"/>
          <w:lang w:val="id-ID"/>
        </w:rPr>
        <w:t>Ikut Dikau di sengsara, kar'na janji</w:t>
      </w:r>
      <w:r>
        <w:rPr>
          <w:spacing w:val="-4"/>
          <w:lang w:val="id-ID"/>
        </w:rPr>
        <w:t>-</w:t>
      </w:r>
      <w:r w:rsidRPr="00B3685C">
        <w:rPr>
          <w:spacing w:val="-4"/>
          <w:lang w:val="id-ID"/>
        </w:rPr>
        <w:t>Mu teguh:</w:t>
      </w:r>
    </w:p>
    <w:p w14:paraId="027D82B7" w14:textId="77777777" w:rsidR="00B3685C" w:rsidRDefault="00B3685C" w:rsidP="00B3685C">
      <w:pPr>
        <w:ind w:left="720"/>
        <w:rPr>
          <w:spacing w:val="-4"/>
          <w:lang w:val="id-ID"/>
        </w:rPr>
      </w:pPr>
      <w:r w:rsidRPr="00B3685C">
        <w:rPr>
          <w:spacing w:val="-4"/>
          <w:lang w:val="id-ID"/>
        </w:rPr>
        <w:t>atas kuasa kegelapan 'ku menang bersama</w:t>
      </w:r>
      <w:r>
        <w:rPr>
          <w:spacing w:val="-4"/>
          <w:lang w:val="id-ID"/>
        </w:rPr>
        <w:t>-</w:t>
      </w:r>
      <w:r w:rsidRPr="00B3685C">
        <w:rPr>
          <w:spacing w:val="-4"/>
          <w:lang w:val="id-ID"/>
        </w:rPr>
        <w:t>Mu.</w:t>
      </w:r>
      <w:r>
        <w:rPr>
          <w:spacing w:val="-4"/>
          <w:lang w:val="id-ID"/>
        </w:rPr>
        <w:t xml:space="preserve"> Refr.:</w:t>
      </w:r>
    </w:p>
    <w:p w14:paraId="08DE1DF1" w14:textId="77777777" w:rsidR="00B3685C" w:rsidRDefault="00B3685C" w:rsidP="00B3685C">
      <w:pPr>
        <w:rPr>
          <w:spacing w:val="-4"/>
          <w:lang w:val="id-ID"/>
        </w:rPr>
      </w:pPr>
    </w:p>
    <w:p w14:paraId="7785DD0A" w14:textId="745A18FA" w:rsidR="00B3685C" w:rsidRPr="00B3685C" w:rsidRDefault="00B3685C" w:rsidP="00B3685C">
      <w:pPr>
        <w:pStyle w:val="DaftarParagraf"/>
        <w:numPr>
          <w:ilvl w:val="0"/>
          <w:numId w:val="28"/>
        </w:numPr>
        <w:rPr>
          <w:spacing w:val="-4"/>
          <w:lang w:val="id-ID"/>
        </w:rPr>
      </w:pPr>
      <w:r w:rsidRPr="00B3685C">
        <w:rPr>
          <w:spacing w:val="-4"/>
          <w:lang w:val="id-ID"/>
        </w:rPr>
        <w:t>Ikut dan menyangkal diri, aku buang yang fana,</w:t>
      </w:r>
    </w:p>
    <w:p w14:paraId="4FD49651" w14:textId="64DF4AED" w:rsidR="00B3685C" w:rsidRPr="00B3685C" w:rsidRDefault="00B3685C" w:rsidP="00B3685C">
      <w:pPr>
        <w:ind w:firstLine="720"/>
        <w:jc w:val="both"/>
        <w:rPr>
          <w:spacing w:val="-4"/>
          <w:lang w:val="id-ID"/>
        </w:rPr>
      </w:pPr>
      <w:r w:rsidRPr="00B3685C">
        <w:rPr>
          <w:spacing w:val="-4"/>
          <w:lang w:val="id-ID"/>
        </w:rPr>
        <w:t>hanya turut kehendak</w:t>
      </w:r>
      <w:r>
        <w:rPr>
          <w:spacing w:val="-4"/>
          <w:lang w:val="id-ID"/>
        </w:rPr>
        <w:t>-</w:t>
      </w:r>
      <w:r w:rsidRPr="00B3685C">
        <w:rPr>
          <w:spacing w:val="-4"/>
          <w:lang w:val="id-ID"/>
        </w:rPr>
        <w:t>Mu dan pada</w:t>
      </w:r>
      <w:r>
        <w:rPr>
          <w:spacing w:val="-4"/>
          <w:lang w:val="id-ID"/>
        </w:rPr>
        <w:t>-</w:t>
      </w:r>
      <w:r w:rsidRPr="00B3685C">
        <w:rPr>
          <w:spacing w:val="-4"/>
          <w:lang w:val="id-ID"/>
        </w:rPr>
        <w:t>Mu berserah.</w:t>
      </w:r>
      <w:r>
        <w:rPr>
          <w:spacing w:val="-4"/>
          <w:lang w:val="id-ID"/>
        </w:rPr>
        <w:t xml:space="preserve"> Refr.:</w:t>
      </w:r>
    </w:p>
    <w:p w14:paraId="6E60C3EF" w14:textId="77777777" w:rsidR="00B3685C" w:rsidRDefault="00B3685C" w:rsidP="00B3685C">
      <w:pPr>
        <w:jc w:val="both"/>
        <w:rPr>
          <w:b/>
          <w:bCs/>
          <w:spacing w:val="-4"/>
          <w:lang w:val="id-ID"/>
        </w:rPr>
      </w:pPr>
    </w:p>
    <w:p w14:paraId="29864A7E" w14:textId="4D08F7D6" w:rsidR="003E3F67" w:rsidRPr="00813992" w:rsidRDefault="003E3F67" w:rsidP="00C16794">
      <w:pPr>
        <w:tabs>
          <w:tab w:val="right" w:pos="6520"/>
        </w:tabs>
        <w:jc w:val="both"/>
        <w:rPr>
          <w:bCs/>
          <w:spacing w:val="-4"/>
          <w:lang w:val="id-ID"/>
        </w:rPr>
      </w:pPr>
      <w:r w:rsidRPr="00813992">
        <w:rPr>
          <w:b/>
          <w:bCs/>
          <w:spacing w:val="-4"/>
          <w:lang w:val="id-ID"/>
        </w:rPr>
        <w:t>PENGUTUSAN</w:t>
      </w:r>
      <w:r w:rsidRPr="00813992">
        <w:rPr>
          <w:b/>
          <w:bCs/>
          <w:spacing w:val="-4"/>
          <w:lang w:val="id-ID"/>
        </w:rPr>
        <w:tab/>
      </w:r>
      <w:r w:rsidRPr="00813992">
        <w:rPr>
          <w:spacing w:val="-4"/>
          <w:lang w:val="id-ID"/>
        </w:rPr>
        <w:t>(</w:t>
      </w:r>
      <w:r w:rsidRPr="00813992">
        <w:rPr>
          <w:bCs/>
          <w:i/>
          <w:spacing w:val="-4"/>
          <w:lang w:val="id-ID"/>
        </w:rPr>
        <w:t>berdiri)</w:t>
      </w:r>
    </w:p>
    <w:p w14:paraId="1FE48E7B" w14:textId="77777777" w:rsidR="003E3F67" w:rsidRPr="00813992" w:rsidRDefault="003E3F67" w:rsidP="00604EAB">
      <w:pPr>
        <w:ind w:left="567" w:hanging="567"/>
        <w:jc w:val="both"/>
        <w:rPr>
          <w:spacing w:val="-4"/>
          <w:lang w:val="id-ID"/>
        </w:rPr>
      </w:pPr>
      <w:r w:rsidRPr="00813992">
        <w:rPr>
          <w:spacing w:val="-4"/>
          <w:lang w:val="id-ID"/>
        </w:rPr>
        <w:t>PF:</w:t>
      </w:r>
      <w:r w:rsidRPr="00813992">
        <w:rPr>
          <w:spacing w:val="-4"/>
          <w:lang w:val="id-ID"/>
        </w:rPr>
        <w:tab/>
        <w:t>Teguhkan dan arahkanlah hatimu kepada Tuhan</w:t>
      </w:r>
    </w:p>
    <w:p w14:paraId="1E3ABBD5" w14:textId="77777777" w:rsidR="003E3F67" w:rsidRPr="00813992" w:rsidRDefault="003E3F67" w:rsidP="00604EAB">
      <w:pPr>
        <w:ind w:left="567" w:hanging="567"/>
        <w:jc w:val="both"/>
        <w:rPr>
          <w:spacing w:val="-4"/>
          <w:lang w:val="id-ID"/>
        </w:rPr>
      </w:pPr>
      <w:r w:rsidRPr="00813992">
        <w:rPr>
          <w:spacing w:val="-4"/>
          <w:lang w:val="id-ID"/>
        </w:rPr>
        <w:t>U:</w:t>
      </w:r>
      <w:r w:rsidRPr="00813992">
        <w:rPr>
          <w:spacing w:val="-4"/>
          <w:lang w:val="id-ID"/>
        </w:rPr>
        <w:tab/>
        <w:t>Kami mengarahkan hati kepada Tuhan</w:t>
      </w:r>
    </w:p>
    <w:p w14:paraId="4E44A83B" w14:textId="77777777" w:rsidR="003E3F67" w:rsidRPr="00813992" w:rsidRDefault="003E3F67" w:rsidP="00604EAB">
      <w:pPr>
        <w:ind w:left="567" w:hanging="567"/>
        <w:jc w:val="both"/>
        <w:rPr>
          <w:spacing w:val="-4"/>
          <w:lang w:val="id-ID"/>
        </w:rPr>
      </w:pPr>
      <w:r w:rsidRPr="00813992">
        <w:rPr>
          <w:spacing w:val="-4"/>
          <w:lang w:val="id-ID"/>
        </w:rPr>
        <w:t>PF:</w:t>
      </w:r>
      <w:r w:rsidRPr="00813992">
        <w:rPr>
          <w:spacing w:val="-4"/>
          <w:lang w:val="id-ID"/>
        </w:rPr>
        <w:tab/>
        <w:t>Jadilah saksi bagi Kristus</w:t>
      </w:r>
    </w:p>
    <w:p w14:paraId="3AF6AEB5" w14:textId="77777777" w:rsidR="003E3F67" w:rsidRPr="00813992" w:rsidRDefault="003E3F67" w:rsidP="00604EAB">
      <w:pPr>
        <w:ind w:left="567" w:hanging="567"/>
        <w:jc w:val="both"/>
        <w:rPr>
          <w:spacing w:val="-4"/>
          <w:lang w:val="id-ID"/>
        </w:rPr>
      </w:pPr>
      <w:r w:rsidRPr="00813992">
        <w:rPr>
          <w:spacing w:val="-4"/>
          <w:lang w:val="id-ID"/>
        </w:rPr>
        <w:t>U:</w:t>
      </w:r>
      <w:r w:rsidRPr="00813992">
        <w:rPr>
          <w:spacing w:val="-4"/>
          <w:lang w:val="id-ID"/>
        </w:rPr>
        <w:tab/>
        <w:t>kami siap menjadi saksi bagi Kristus</w:t>
      </w:r>
    </w:p>
    <w:p w14:paraId="24993657" w14:textId="77777777" w:rsidR="003E3F67" w:rsidRPr="00813992" w:rsidRDefault="003E3F67" w:rsidP="00604EAB">
      <w:pPr>
        <w:ind w:left="567" w:hanging="567"/>
        <w:jc w:val="both"/>
        <w:rPr>
          <w:spacing w:val="-4"/>
          <w:lang w:val="id-ID"/>
        </w:rPr>
      </w:pPr>
      <w:r w:rsidRPr="00813992">
        <w:rPr>
          <w:spacing w:val="-4"/>
          <w:lang w:val="id-ID"/>
        </w:rPr>
        <w:t>PF:</w:t>
      </w:r>
      <w:r w:rsidRPr="00813992">
        <w:rPr>
          <w:spacing w:val="-4"/>
          <w:lang w:val="id-ID"/>
        </w:rPr>
        <w:tab/>
        <w:t>Terpujilah Tuhan Allah kita</w:t>
      </w:r>
    </w:p>
    <w:p w14:paraId="24C66041" w14:textId="77777777" w:rsidR="003E3F67" w:rsidRPr="00813992" w:rsidRDefault="003E3F67" w:rsidP="00604EAB">
      <w:pPr>
        <w:ind w:left="567" w:hanging="567"/>
        <w:jc w:val="both"/>
        <w:rPr>
          <w:spacing w:val="-4"/>
          <w:lang w:val="id-ID"/>
        </w:rPr>
      </w:pPr>
      <w:r w:rsidRPr="00813992">
        <w:rPr>
          <w:spacing w:val="-4"/>
          <w:lang w:val="id-ID"/>
        </w:rPr>
        <w:t>U:</w:t>
      </w:r>
      <w:r w:rsidRPr="00813992">
        <w:rPr>
          <w:spacing w:val="-4"/>
          <w:lang w:val="id-ID"/>
        </w:rPr>
        <w:tab/>
        <w:t>Kini dan selamanya</w:t>
      </w:r>
    </w:p>
    <w:p w14:paraId="69675D60" w14:textId="77777777" w:rsidR="003E3F67" w:rsidRPr="00813992" w:rsidRDefault="003E3F67" w:rsidP="00604EAB">
      <w:pPr>
        <w:ind w:left="567" w:hanging="567"/>
        <w:jc w:val="both"/>
        <w:rPr>
          <w:spacing w:val="-4"/>
          <w:lang w:val="id-ID"/>
        </w:rPr>
      </w:pPr>
      <w:r w:rsidRPr="00813992">
        <w:rPr>
          <w:spacing w:val="-4"/>
          <w:lang w:val="id-ID"/>
        </w:rPr>
        <w:t>PF:</w:t>
      </w:r>
      <w:r w:rsidRPr="00813992">
        <w:rPr>
          <w:spacing w:val="-4"/>
          <w:lang w:val="id-ID"/>
        </w:rPr>
        <w:tab/>
        <w:t xml:space="preserve">Pergilah dalam sukacita, ingatlah sabda Tuhan, bahwa Ia terus berkarya dalam hidup Saudara. Jalanilah hidup dalam rasa syukur dan setialah melakukan panggilan-Nya. Tuhan mengiringi hidup saudara dengan berkat-Nya </w:t>
      </w:r>
    </w:p>
    <w:p w14:paraId="3D761BD1" w14:textId="77777777" w:rsidR="003E3F67" w:rsidRPr="00813992" w:rsidRDefault="003E3F67" w:rsidP="003E3F67">
      <w:pPr>
        <w:jc w:val="both"/>
        <w:rPr>
          <w:spacing w:val="-4"/>
          <w:lang w:val="id-ID"/>
        </w:rPr>
      </w:pPr>
    </w:p>
    <w:p w14:paraId="77160900" w14:textId="77777777" w:rsidR="003E3F67" w:rsidRPr="00813992" w:rsidRDefault="003E3F67" w:rsidP="003E3F67">
      <w:pPr>
        <w:jc w:val="both"/>
        <w:rPr>
          <w:b/>
          <w:bCs/>
          <w:spacing w:val="-4"/>
          <w:lang w:val="id-ID"/>
        </w:rPr>
      </w:pPr>
      <w:r w:rsidRPr="00813992">
        <w:rPr>
          <w:b/>
          <w:bCs/>
          <w:spacing w:val="-4"/>
          <w:lang w:val="id-ID"/>
        </w:rPr>
        <w:t xml:space="preserve">BERKAT (Irish Blessing) </w:t>
      </w:r>
    </w:p>
    <w:p w14:paraId="23642A4E" w14:textId="77777777" w:rsidR="003E3F67" w:rsidRPr="00813992" w:rsidRDefault="003E3F67" w:rsidP="00604EAB">
      <w:pPr>
        <w:ind w:left="567" w:hanging="567"/>
        <w:jc w:val="both"/>
        <w:rPr>
          <w:spacing w:val="-4"/>
          <w:lang w:val="id-ID"/>
        </w:rPr>
      </w:pPr>
      <w:r w:rsidRPr="00813992">
        <w:rPr>
          <w:spacing w:val="-4"/>
          <w:lang w:val="id-ID"/>
        </w:rPr>
        <w:t>PF:</w:t>
      </w:r>
      <w:r w:rsidRPr="00813992">
        <w:rPr>
          <w:spacing w:val="-4"/>
          <w:lang w:val="id-ID"/>
        </w:rPr>
        <w:tab/>
        <w:t>Kiranya Allah mengiringi perjalanan hidup saudara melalui hembusan angin yang lembut di sekitar saudara.</w:t>
      </w:r>
    </w:p>
    <w:p w14:paraId="27B3C7F5" w14:textId="35A34451" w:rsidR="003E3F67" w:rsidRPr="00813992" w:rsidRDefault="003E3F67" w:rsidP="00604EAB">
      <w:pPr>
        <w:ind w:left="567" w:hanging="567"/>
        <w:jc w:val="both"/>
        <w:rPr>
          <w:spacing w:val="-4"/>
          <w:lang w:val="id-ID"/>
        </w:rPr>
      </w:pPr>
      <w:r w:rsidRPr="00813992">
        <w:rPr>
          <w:spacing w:val="-4"/>
          <w:lang w:val="id-ID"/>
        </w:rPr>
        <w:tab/>
        <w:t xml:space="preserve">Kiranya Allah mengiringi perjalanan saudara melalui hangatnya sinar mentari yang menyinari wajah saudara dan rintik hujan yang turun membasahi bumi. </w:t>
      </w:r>
    </w:p>
    <w:p w14:paraId="31FAB4AF" w14:textId="2750BD04" w:rsidR="003E3F67" w:rsidRPr="00813992" w:rsidRDefault="003E3F67" w:rsidP="00604EAB">
      <w:pPr>
        <w:ind w:left="567" w:hanging="567"/>
        <w:jc w:val="both"/>
        <w:rPr>
          <w:spacing w:val="-4"/>
          <w:lang w:val="id-ID"/>
        </w:rPr>
      </w:pPr>
      <w:r w:rsidRPr="00813992">
        <w:rPr>
          <w:spacing w:val="-4"/>
          <w:lang w:val="id-ID"/>
        </w:rPr>
        <w:tab/>
        <w:t xml:space="preserve">Kiranya Allah menggenggam erat tangan saudara dan cinta </w:t>
      </w:r>
      <w:r w:rsidRPr="00813992">
        <w:rPr>
          <w:spacing w:val="-4"/>
          <w:lang w:val="id-ID"/>
        </w:rPr>
        <w:lastRenderedPageBreak/>
        <w:t>kasih</w:t>
      </w:r>
      <w:r w:rsidR="00B3685C">
        <w:rPr>
          <w:spacing w:val="-4"/>
          <w:lang w:val="id-ID"/>
        </w:rPr>
        <w:t>-</w:t>
      </w:r>
      <w:r w:rsidRPr="00813992">
        <w:rPr>
          <w:spacing w:val="-4"/>
          <w:lang w:val="id-ID"/>
        </w:rPr>
        <w:t xml:space="preserve">Nya menuntun saudara sekarang sampai selama-lamanya. </w:t>
      </w:r>
    </w:p>
    <w:p w14:paraId="79F262BB" w14:textId="77777777" w:rsidR="003E3F67" w:rsidRDefault="003E3F67" w:rsidP="00604EAB">
      <w:pPr>
        <w:ind w:left="567" w:hanging="567"/>
        <w:jc w:val="both"/>
        <w:rPr>
          <w:spacing w:val="-4"/>
          <w:lang w:val="id-ID"/>
        </w:rPr>
      </w:pPr>
      <w:r w:rsidRPr="00813992">
        <w:rPr>
          <w:spacing w:val="-4"/>
          <w:lang w:val="id-ID"/>
        </w:rPr>
        <w:tab/>
        <w:t>(Irish Blessing dengan terjemahan yang disesuaikan).</w:t>
      </w:r>
    </w:p>
    <w:p w14:paraId="70F5F8A5" w14:textId="77777777" w:rsidR="00B3685C" w:rsidRPr="00813992" w:rsidRDefault="00B3685C" w:rsidP="00604EAB">
      <w:pPr>
        <w:ind w:left="567" w:hanging="567"/>
        <w:jc w:val="both"/>
        <w:rPr>
          <w:spacing w:val="-4"/>
          <w:lang w:val="id-ID"/>
        </w:rPr>
      </w:pPr>
    </w:p>
    <w:p w14:paraId="62C292DF" w14:textId="77777777" w:rsidR="003E3F67" w:rsidRPr="00813992" w:rsidRDefault="003E3F67" w:rsidP="00604EAB">
      <w:pPr>
        <w:ind w:left="567" w:hanging="567"/>
        <w:jc w:val="both"/>
        <w:rPr>
          <w:spacing w:val="-4"/>
          <w:lang w:val="id-ID"/>
        </w:rPr>
      </w:pPr>
      <w:r w:rsidRPr="00813992">
        <w:rPr>
          <w:spacing w:val="-4"/>
          <w:lang w:val="id-ID"/>
        </w:rPr>
        <w:t>U:</w:t>
      </w:r>
      <w:r w:rsidRPr="00813992">
        <w:rPr>
          <w:spacing w:val="-4"/>
          <w:lang w:val="id-ID"/>
        </w:rPr>
        <w:tab/>
      </w:r>
      <w:r w:rsidRPr="00813992">
        <w:rPr>
          <w:b/>
          <w:bCs/>
          <w:spacing w:val="-4"/>
          <w:lang w:val="id-ID"/>
        </w:rPr>
        <w:t>(menyanyikan NKB 225“ HOSIANA! AMIN!“)</w:t>
      </w:r>
    </w:p>
    <w:p w14:paraId="5D89676D" w14:textId="77777777" w:rsidR="003E3F67" w:rsidRPr="00813992" w:rsidRDefault="003E3F67" w:rsidP="003E3F67">
      <w:pPr>
        <w:jc w:val="both"/>
        <w:rPr>
          <w:spacing w:val="-4"/>
          <w:lang w:val="id-ID"/>
        </w:rPr>
      </w:pPr>
    </w:p>
    <w:p w14:paraId="7D0E63A8" w14:textId="77777777" w:rsidR="00604EAB" w:rsidRPr="00813992" w:rsidRDefault="00604EAB" w:rsidP="00604EAB">
      <w:pPr>
        <w:jc w:val="right"/>
        <w:rPr>
          <w:spacing w:val="-4"/>
          <w:lang w:val="id-ID"/>
        </w:rPr>
      </w:pPr>
    </w:p>
    <w:p w14:paraId="7B51A872" w14:textId="18FF59DF" w:rsidR="003E3F67" w:rsidRPr="00813992" w:rsidRDefault="00604EAB" w:rsidP="00604EAB">
      <w:pPr>
        <w:jc w:val="right"/>
        <w:rPr>
          <w:spacing w:val="-4"/>
          <w:lang w:val="id-ID"/>
        </w:rPr>
      </w:pPr>
      <w:r w:rsidRPr="00813992">
        <w:rPr>
          <w:spacing w:val="-4"/>
          <w:lang w:val="id-ID"/>
        </w:rPr>
        <w:t>(yk)</w:t>
      </w:r>
    </w:p>
    <w:p w14:paraId="4E7A41BE" w14:textId="77777777" w:rsidR="00604EAB" w:rsidRPr="00813992" w:rsidRDefault="00604EAB" w:rsidP="00604EAB">
      <w:pPr>
        <w:jc w:val="right"/>
        <w:rPr>
          <w:spacing w:val="-4"/>
          <w:lang w:val="id-ID"/>
        </w:rPr>
      </w:pPr>
    </w:p>
    <w:p w14:paraId="5EEAD870" w14:textId="172783E6" w:rsidR="003E3F67" w:rsidRPr="00813992" w:rsidRDefault="003E3F67" w:rsidP="003E3F67">
      <w:pPr>
        <w:jc w:val="both"/>
        <w:rPr>
          <w:spacing w:val="-4"/>
          <w:lang w:val="id-ID"/>
        </w:rPr>
      </w:pPr>
    </w:p>
    <w:p w14:paraId="6E4CC362" w14:textId="11F0786C" w:rsidR="003E3F67" w:rsidRPr="00813992" w:rsidRDefault="003E3F67" w:rsidP="003E3F67">
      <w:pPr>
        <w:jc w:val="both"/>
        <w:rPr>
          <w:spacing w:val="-4"/>
          <w:lang w:val="id-ID"/>
        </w:rPr>
      </w:pPr>
      <w:r w:rsidRPr="00813992">
        <w:rPr>
          <w:spacing w:val="-4"/>
          <w:lang w:val="id-ID"/>
        </w:rPr>
        <w:br w:type="page"/>
      </w:r>
    </w:p>
    <w:p w14:paraId="5148776A" w14:textId="1D914803" w:rsidR="003E3F67" w:rsidRPr="00813992" w:rsidRDefault="006951DD" w:rsidP="003E3F67">
      <w:pPr>
        <w:pStyle w:val="TeksIsi"/>
        <w:ind w:left="567" w:right="-1" w:hanging="567"/>
        <w:rPr>
          <w:spacing w:val="-4"/>
          <w:lang w:val="id-ID"/>
        </w:rPr>
      </w:pPr>
      <w:r w:rsidRPr="00813992">
        <w:rPr>
          <w:noProof/>
          <w:lang w:val="id-ID"/>
        </w:rPr>
        <w:lastRenderedPageBreak/>
        <mc:AlternateContent>
          <mc:Choice Requires="wps">
            <w:drawing>
              <wp:anchor distT="45720" distB="45720" distL="114300" distR="114300" simplePos="0" relativeHeight="251715072" behindDoc="1" locked="0" layoutInCell="1" allowOverlap="1" wp14:anchorId="3B24EEDB" wp14:editId="69844F03">
                <wp:simplePos x="0" y="0"/>
                <wp:positionH relativeFrom="margin">
                  <wp:align>right</wp:align>
                </wp:positionH>
                <wp:positionV relativeFrom="paragraph">
                  <wp:posOffset>161925</wp:posOffset>
                </wp:positionV>
                <wp:extent cx="1844675" cy="1028700"/>
                <wp:effectExtent l="0" t="0" r="3175" b="0"/>
                <wp:wrapThrough wrapText="bothSides">
                  <wp:wrapPolygon edited="0">
                    <wp:start x="0" y="0"/>
                    <wp:lineTo x="0" y="21200"/>
                    <wp:lineTo x="21414" y="21200"/>
                    <wp:lineTo x="21414" y="0"/>
                    <wp:lineTo x="0" y="0"/>
                  </wp:wrapPolygon>
                </wp:wrapThrough>
                <wp:docPr id="1816358573"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1D356D" w14:textId="77777777" w:rsidR="006951DD" w:rsidRPr="006951DD" w:rsidRDefault="006951DD" w:rsidP="006951DD">
                            <w:pPr>
                              <w:jc w:val="center"/>
                              <w:rPr>
                                <w:rFonts w:ascii="Cooper Black" w:eastAsia="SimSun" w:hAnsi="Cooper Black" w:cs="SimSun"/>
                                <w:sz w:val="28"/>
                                <w:szCs w:val="36"/>
                              </w:rPr>
                            </w:pPr>
                            <w:r w:rsidRPr="006951DD">
                              <w:rPr>
                                <w:rFonts w:ascii="Cooper Black" w:eastAsia="SimSun" w:hAnsi="Cooper Black" w:cs="SimSun"/>
                                <w:sz w:val="28"/>
                                <w:szCs w:val="36"/>
                              </w:rPr>
                              <w:t>Mengalami Anugerah Allah Dalam Pertobatan</w:t>
                            </w:r>
                          </w:p>
                          <w:p w14:paraId="0F975278" w14:textId="77777777" w:rsidR="006951DD" w:rsidRPr="00C76228" w:rsidRDefault="006951DD" w:rsidP="006951DD">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B437E17" w14:textId="77777777" w:rsidR="006951DD" w:rsidRPr="00C76228" w:rsidRDefault="006951DD" w:rsidP="006951DD">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B24EEDB" id="_x0000_s1071" type="#_x0000_t202" style="position:absolute;left:0;text-align:left;margin-left:94.05pt;margin-top:12.75pt;width:145.25pt;height:81pt;z-index:-251601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" stroked="f">
                <v:textbox>
                  <w:txbxContent>
                    <w:p w14:paraId="241D356D" w14:textId="77777777" w:rsidR="006951DD" w:rsidRPr="006951DD" w:rsidRDefault="006951DD" w:rsidP="006951DD">
                      <w:pPr>
                        <w:jc w:val="center"/>
                        <w:rPr>
                          <w:rFonts w:ascii="Cooper Black" w:eastAsia="SimSun" w:hAnsi="Cooper Black" w:cs="SimSun"/>
                          <w:sz w:val="28"/>
                          <w:szCs w:val="36"/>
                        </w:rPr>
                      </w:pPr>
                      <w:r w:rsidRPr="006951DD">
                        <w:rPr>
                          <w:rFonts w:ascii="Cooper Black" w:eastAsia="SimSun" w:hAnsi="Cooper Black" w:cs="SimSun"/>
                          <w:sz w:val="28"/>
                          <w:szCs w:val="36"/>
                        </w:rPr>
                        <w:t>Mengalami Anugerah Allah Dalam Pertobatan</w:t>
                      </w:r>
                    </w:p>
                    <w:p w14:paraId="0F975278" w14:textId="77777777" w:rsidR="006951DD" w:rsidRPr="00C76228" w:rsidRDefault="006951DD" w:rsidP="006951DD">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B437E17" w14:textId="77777777" w:rsidR="006951DD" w:rsidRPr="00C76228" w:rsidRDefault="006951DD" w:rsidP="006951DD">
                      <w:pPr>
                        <w:jc w:val="center"/>
                        <w:rPr>
                          <w:rFonts w:ascii="Cooper Black" w:eastAsia="SimSun" w:hAnsi="Cooper Black" w:cs="SimSun"/>
                          <w:sz w:val="36"/>
                          <w:szCs w:val="36"/>
                          <w:lang w:val="id-ID"/>
                        </w:rPr>
                      </w:pPr>
                    </w:p>
                  </w:txbxContent>
                </v:textbox>
                <w10:wrap type="through" anchorx="margin"/>
              </v:shape>
            </w:pict>
          </mc:Fallback>
        </mc:AlternateContent>
      </w:r>
    </w:p>
    <w:p w14:paraId="1009D259" w14:textId="4C7AC981" w:rsidR="006951DD" w:rsidRPr="00813992" w:rsidRDefault="006951DD" w:rsidP="006951DD">
      <w:pPr>
        <w:rPr>
          <w:rFonts w:ascii="Wingdings 2" w:hAnsi="Wingdings 2"/>
          <w:sz w:val="24"/>
          <w:szCs w:val="24"/>
          <w:lang w:val="id-ID"/>
        </w:rPr>
      </w:pPr>
      <w:r w:rsidRPr="00813992">
        <w:rPr>
          <w:noProof/>
          <w:lang w:val="id-ID"/>
        </w:rPr>
        <mc:AlternateContent>
          <mc:Choice Requires="wps">
            <w:drawing>
              <wp:anchor distT="0" distB="0" distL="114300" distR="114300" simplePos="0" relativeHeight="251716096" behindDoc="0" locked="0" layoutInCell="1" allowOverlap="1" wp14:anchorId="0996030A" wp14:editId="342BC49F">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98055106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390C9CAF" w14:textId="77777777" w:rsidR="006951DD" w:rsidRPr="006951DD" w:rsidRDefault="006951DD" w:rsidP="006951DD">
                            <w:pPr>
                              <w:rPr>
                                <w:b/>
                              </w:rPr>
                            </w:pPr>
                            <w:r w:rsidRPr="006951DD">
                              <w:rPr>
                                <w:b/>
                              </w:rPr>
                              <w:t>BAHAN LITURGI</w:t>
                            </w:r>
                          </w:p>
                          <w:p w14:paraId="33E3A68A" w14:textId="6478E665" w:rsidR="006951DD" w:rsidRPr="006951DD" w:rsidRDefault="006951DD" w:rsidP="006951DD">
                            <w:pPr>
                              <w:rPr>
                                <w:b/>
                                <w:lang w:val="id-ID"/>
                              </w:rPr>
                            </w:pPr>
                            <w:r w:rsidRPr="006951DD">
                              <w:rPr>
                                <w:b/>
                              </w:rPr>
                              <w:t>Minggu</w:t>
                            </w:r>
                            <w:r w:rsidR="00E870CB">
                              <w:rPr>
                                <w:b/>
                              </w:rPr>
                              <w:t xml:space="preserve"> Pra</w:t>
                            </w:r>
                            <w:r w:rsidRPr="006951DD">
                              <w:rPr>
                                <w:b/>
                              </w:rPr>
                              <w:t xml:space="preserve"> Paska </w:t>
                            </w:r>
                            <w:r w:rsidRPr="006951DD">
                              <w:rPr>
                                <w:b/>
                                <w:lang w:val="id-ID"/>
                              </w:rPr>
                              <w:t>Ketiga</w:t>
                            </w:r>
                          </w:p>
                          <w:p w14:paraId="3F78C21E" w14:textId="77777777" w:rsidR="006951DD" w:rsidRPr="00F976DD" w:rsidRDefault="006951DD" w:rsidP="006951DD">
                            <w:pPr>
                              <w:rPr>
                                <w:rFonts w:cs="Calibri"/>
                                <w:bCs/>
                                <w:i/>
                                <w:iCs/>
                                <w:sz w:val="20"/>
                                <w:szCs w:val="20"/>
                              </w:rPr>
                            </w:pPr>
                            <w:r w:rsidRPr="006951DD">
                              <w:rPr>
                                <w:rFonts w:cs="Calibri"/>
                                <w:bCs/>
                                <w:i/>
                                <w:iCs/>
                                <w:sz w:val="20"/>
                                <w:szCs w:val="20"/>
                              </w:rPr>
                              <w:t>Minggu; 23 Maret 2025</w:t>
                            </w:r>
                          </w:p>
                          <w:p w14:paraId="16BBC567" w14:textId="77777777" w:rsidR="006951DD" w:rsidRDefault="006951DD" w:rsidP="006951DD">
                            <w:pPr>
                              <w:pBdr>
                                <w:top w:val="single" w:sz="4" w:space="1" w:color="7F7F7F"/>
                              </w:pBdr>
                              <w:rPr>
                                <w:rFonts w:cs="Calibri"/>
                                <w:bCs/>
                                <w:sz w:val="20"/>
                                <w:szCs w:val="20"/>
                              </w:rPr>
                            </w:pPr>
                            <w:r>
                              <w:rPr>
                                <w:rFonts w:cs="Calibri"/>
                                <w:bCs/>
                                <w:sz w:val="20"/>
                                <w:szCs w:val="20"/>
                              </w:rPr>
                              <w:t>Keterangan:</w:t>
                            </w:r>
                          </w:p>
                          <w:p w14:paraId="3C90C55A" w14:textId="7C0C6AE3" w:rsidR="006951DD" w:rsidRDefault="006951DD" w:rsidP="006951DD">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sidR="008575F9">
                              <w:rPr>
                                <w:rFonts w:cs="Calibri"/>
                                <w:bCs/>
                                <w:sz w:val="20"/>
                                <w:szCs w:val="20"/>
                              </w:rPr>
                              <w:t>layan Firman</w:t>
                            </w:r>
                          </w:p>
                          <w:p w14:paraId="18EFEBBC" w14:textId="77777777" w:rsidR="006951DD" w:rsidRDefault="006951DD" w:rsidP="006951DD">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iturgos</w:t>
                            </w:r>
                          </w:p>
                          <w:p w14:paraId="47333D33" w14:textId="77777777" w:rsidR="006951DD" w:rsidRDefault="006951DD" w:rsidP="006951DD">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13BFA652" w14:textId="77777777" w:rsidR="006951DD" w:rsidRDefault="006951DD" w:rsidP="006951DD">
                            <w:pPr>
                              <w:pBdr>
                                <w:top w:val="single" w:sz="4" w:space="1" w:color="7F7F7F"/>
                              </w:pBdr>
                              <w:ind w:left="720" w:hanging="720"/>
                              <w:rPr>
                                <w:rFonts w:cs="Calibri"/>
                                <w:bCs/>
                                <w:sz w:val="20"/>
                                <w:szCs w:val="20"/>
                              </w:rPr>
                            </w:pPr>
                            <w:r>
                              <w:rPr>
                                <w:rFonts w:cs="Calibri"/>
                                <w:bCs/>
                                <w:sz w:val="20"/>
                                <w:szCs w:val="20"/>
                              </w:rPr>
                              <w:t>Lk:</w:t>
                            </w:r>
                            <w:r>
                              <w:rPr>
                                <w:rFonts w:cs="Calibri"/>
                                <w:bCs/>
                                <w:sz w:val="20"/>
                                <w:szCs w:val="20"/>
                              </w:rPr>
                              <w:tab/>
                              <w:t>Lektor</w:t>
                            </w:r>
                          </w:p>
                          <w:p w14:paraId="3A5C54A2" w14:textId="77777777" w:rsidR="006951DD" w:rsidRPr="006460AB" w:rsidRDefault="006951DD" w:rsidP="006951DD">
                            <w:pPr>
                              <w:pBdr>
                                <w:top w:val="single" w:sz="4" w:space="1" w:color="7F7F7F"/>
                              </w:pBdr>
                              <w:rPr>
                                <w:rFonts w:cs="Calibri"/>
                                <w:bCs/>
                                <w:sz w:val="20"/>
                                <w:szCs w:val="20"/>
                              </w:rPr>
                            </w:pPr>
                          </w:p>
                          <w:p w14:paraId="03279137" w14:textId="77777777" w:rsidR="006951DD" w:rsidRPr="00C76228" w:rsidRDefault="006951DD" w:rsidP="006951DD">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96030A" id="_x0000_s1072" type="#_x0000_t202" style="position:absolute;margin-left:0;margin-top:0;width:175.55pt;height:105.1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" fillcolor="#d8d8d8 [2732]" stroked="f">
                <v:textbox>
                  <w:txbxContent>
                    <w:p w14:paraId="390C9CAF" w14:textId="77777777" w:rsidR="006951DD" w:rsidRPr="006951DD" w:rsidRDefault="006951DD" w:rsidP="006951DD">
                      <w:pPr>
                        <w:rPr>
                          <w:b/>
                        </w:rPr>
                      </w:pPr>
                      <w:r w:rsidRPr="006951DD">
                        <w:rPr>
                          <w:b/>
                        </w:rPr>
                        <w:t>BAHAN LITURGI</w:t>
                      </w:r>
                    </w:p>
                    <w:p w14:paraId="33E3A68A" w14:textId="6478E665" w:rsidR="006951DD" w:rsidRPr="006951DD" w:rsidRDefault="006951DD" w:rsidP="006951DD">
                      <w:pPr>
                        <w:rPr>
                          <w:b/>
                          <w:lang w:val="id-ID"/>
                        </w:rPr>
                      </w:pPr>
                      <w:r w:rsidRPr="006951DD">
                        <w:rPr>
                          <w:b/>
                        </w:rPr>
                        <w:t>Minggu</w:t>
                      </w:r>
                      <w:r w:rsidR="00E870CB">
                        <w:rPr>
                          <w:b/>
                        </w:rPr>
                        <w:t xml:space="preserve"> Pra</w:t>
                      </w:r>
                      <w:r w:rsidRPr="006951DD">
                        <w:rPr>
                          <w:b/>
                        </w:rPr>
                        <w:t xml:space="preserve"> Paska </w:t>
                      </w:r>
                      <w:r w:rsidRPr="006951DD">
                        <w:rPr>
                          <w:b/>
                          <w:lang w:val="id-ID"/>
                        </w:rPr>
                        <w:t>Ketiga</w:t>
                      </w:r>
                    </w:p>
                    <w:p w14:paraId="3F78C21E" w14:textId="77777777" w:rsidR="006951DD" w:rsidRPr="00F976DD" w:rsidRDefault="006951DD" w:rsidP="006951DD">
                      <w:pPr>
                        <w:rPr>
                          <w:rFonts w:cs="Calibri"/>
                          <w:bCs/>
                          <w:i/>
                          <w:iCs/>
                          <w:sz w:val="20"/>
                          <w:szCs w:val="20"/>
                        </w:rPr>
                      </w:pPr>
                      <w:r w:rsidRPr="006951DD">
                        <w:rPr>
                          <w:rFonts w:cs="Calibri"/>
                          <w:bCs/>
                          <w:i/>
                          <w:iCs/>
                          <w:sz w:val="20"/>
                          <w:szCs w:val="20"/>
                        </w:rPr>
                        <w:t>Minggu; 23 Maret 2025</w:t>
                      </w:r>
                    </w:p>
                    <w:p w14:paraId="16BBC567" w14:textId="77777777" w:rsidR="006951DD" w:rsidRDefault="006951DD" w:rsidP="006951DD">
                      <w:pPr>
                        <w:pBdr>
                          <w:top w:val="single" w:sz="4" w:space="1" w:color="7F7F7F"/>
                        </w:pBdr>
                        <w:rPr>
                          <w:rFonts w:cs="Calibri"/>
                          <w:bCs/>
                          <w:sz w:val="20"/>
                          <w:szCs w:val="20"/>
                        </w:rPr>
                      </w:pPr>
                      <w:r>
                        <w:rPr>
                          <w:rFonts w:cs="Calibri"/>
                          <w:bCs/>
                          <w:sz w:val="20"/>
                          <w:szCs w:val="20"/>
                        </w:rPr>
                        <w:t>Keterangan:</w:t>
                      </w:r>
                    </w:p>
                    <w:p w14:paraId="3C90C55A" w14:textId="7C0C6AE3" w:rsidR="006951DD" w:rsidRDefault="006951DD" w:rsidP="006951DD">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sidR="008575F9">
                        <w:rPr>
                          <w:rFonts w:cs="Calibri"/>
                          <w:bCs/>
                          <w:sz w:val="20"/>
                          <w:szCs w:val="20"/>
                        </w:rPr>
                        <w:t>layan Firman</w:t>
                      </w:r>
                    </w:p>
                    <w:p w14:paraId="18EFEBBC" w14:textId="77777777" w:rsidR="006951DD" w:rsidRDefault="006951DD" w:rsidP="006951DD">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iturgos</w:t>
                      </w:r>
                    </w:p>
                    <w:p w14:paraId="47333D33" w14:textId="77777777" w:rsidR="006951DD" w:rsidRDefault="006951DD" w:rsidP="006951DD">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13BFA652" w14:textId="77777777" w:rsidR="006951DD" w:rsidRDefault="006951DD" w:rsidP="006951DD">
                      <w:pPr>
                        <w:pBdr>
                          <w:top w:val="single" w:sz="4" w:space="1" w:color="7F7F7F"/>
                        </w:pBdr>
                        <w:ind w:left="720" w:hanging="720"/>
                        <w:rPr>
                          <w:rFonts w:cs="Calibri"/>
                          <w:bCs/>
                          <w:sz w:val="20"/>
                          <w:szCs w:val="20"/>
                        </w:rPr>
                      </w:pPr>
                      <w:r>
                        <w:rPr>
                          <w:rFonts w:cs="Calibri"/>
                          <w:bCs/>
                          <w:sz w:val="20"/>
                          <w:szCs w:val="20"/>
                        </w:rPr>
                        <w:t>Lk:</w:t>
                      </w:r>
                      <w:r>
                        <w:rPr>
                          <w:rFonts w:cs="Calibri"/>
                          <w:bCs/>
                          <w:sz w:val="20"/>
                          <w:szCs w:val="20"/>
                        </w:rPr>
                        <w:tab/>
                        <w:t>Lektor</w:t>
                      </w:r>
                    </w:p>
                    <w:p w14:paraId="3A5C54A2" w14:textId="77777777" w:rsidR="006951DD" w:rsidRPr="006460AB" w:rsidRDefault="006951DD" w:rsidP="006951DD">
                      <w:pPr>
                        <w:pBdr>
                          <w:top w:val="single" w:sz="4" w:space="1" w:color="7F7F7F"/>
                        </w:pBdr>
                        <w:rPr>
                          <w:rFonts w:cs="Calibri"/>
                          <w:bCs/>
                          <w:sz w:val="20"/>
                          <w:szCs w:val="20"/>
                        </w:rPr>
                      </w:pPr>
                    </w:p>
                    <w:p w14:paraId="03279137" w14:textId="77777777" w:rsidR="006951DD" w:rsidRPr="00C76228" w:rsidRDefault="006951DD" w:rsidP="006951DD">
                      <w:pPr>
                        <w:ind w:left="1260" w:hanging="1260"/>
                        <w:rPr>
                          <w:rFonts w:cs="Calibri"/>
                          <w:bCs/>
                          <w:sz w:val="20"/>
                          <w:szCs w:val="20"/>
                        </w:rPr>
                      </w:pPr>
                    </w:p>
                  </w:txbxContent>
                </v:textbox>
                <w10:wrap type="through"/>
              </v:shape>
            </w:pict>
          </mc:Fallback>
        </mc:AlternateContent>
      </w:r>
    </w:p>
    <w:p w14:paraId="63D75501" w14:textId="77777777" w:rsidR="006951DD" w:rsidRPr="00813992" w:rsidRDefault="006951DD" w:rsidP="006951DD">
      <w:pPr>
        <w:rPr>
          <w:sz w:val="28"/>
          <w:szCs w:val="28"/>
          <w:lang w:val="id-ID"/>
        </w:rPr>
      </w:pPr>
    </w:p>
    <w:p w14:paraId="56E4FBCD" w14:textId="6519D914" w:rsidR="006951DD" w:rsidRPr="00813992" w:rsidRDefault="006951DD" w:rsidP="006951DD">
      <w:pPr>
        <w:rPr>
          <w:b/>
          <w:bCs/>
          <w:lang w:val="id-ID"/>
        </w:rPr>
      </w:pPr>
      <w:r w:rsidRPr="00813992">
        <w:rPr>
          <w:noProof/>
          <w:lang w:val="id-ID"/>
        </w:rPr>
        <mc:AlternateContent>
          <mc:Choice Requires="wps">
            <w:drawing>
              <wp:anchor distT="0" distB="0" distL="114300" distR="114300" simplePos="0" relativeHeight="251717120" behindDoc="1" locked="0" layoutInCell="1" allowOverlap="1" wp14:anchorId="2BA9C4F6" wp14:editId="12DC630A">
                <wp:simplePos x="0" y="0"/>
                <wp:positionH relativeFrom="column">
                  <wp:posOffset>0</wp:posOffset>
                </wp:positionH>
                <wp:positionV relativeFrom="paragraph">
                  <wp:posOffset>1905</wp:posOffset>
                </wp:positionV>
                <wp:extent cx="3983355" cy="1073150"/>
                <wp:effectExtent l="0" t="0" r="17145" b="12700"/>
                <wp:wrapNone/>
                <wp:docPr id="1793264814"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073150"/>
                        </a:xfrm>
                        <a:prstGeom prst="rect">
                          <a:avLst/>
                        </a:prstGeom>
                        <a:solidFill>
                          <a:srgbClr val="FFFFFF"/>
                        </a:solidFill>
                        <a:ln w="9525">
                          <a:solidFill>
                            <a:srgbClr val="000000"/>
                          </a:solidFill>
                          <a:miter lim="800000"/>
                          <a:headEnd/>
                          <a:tailEnd/>
                        </a:ln>
                      </wps:spPr>
                      <wps:txbx>
                        <w:txbxContent>
                          <w:p w14:paraId="708C8B34" w14:textId="77777777" w:rsidR="006951DD" w:rsidRPr="007017F6" w:rsidRDefault="006951DD" w:rsidP="006951DD">
                            <w:pPr>
                              <w:rPr>
                                <w:b/>
                                <w:bCs/>
                                <w:lang w:val="id-ID"/>
                              </w:rPr>
                            </w:pPr>
                            <w:r w:rsidRPr="007017F6">
                              <w:rPr>
                                <w:b/>
                                <w:bCs/>
                                <w:lang w:val="id-ID"/>
                              </w:rPr>
                              <w:t>PERSIAPAN (menyesuaikan kebiasaan gereja masing-masing)</w:t>
                            </w:r>
                          </w:p>
                          <w:p w14:paraId="5AC53962" w14:textId="77777777" w:rsidR="006951DD" w:rsidRPr="007017F6" w:rsidRDefault="006951DD" w:rsidP="006951DD">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5B37493B" w14:textId="77777777" w:rsidR="006951DD" w:rsidRPr="007017F6" w:rsidRDefault="006951DD" w:rsidP="006951DD">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73013419" w14:textId="77777777" w:rsidR="006951DD" w:rsidRPr="007017F6" w:rsidRDefault="006951DD" w:rsidP="006951DD">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103890DB" w14:textId="77777777" w:rsidR="006951DD" w:rsidRDefault="006951DD" w:rsidP="006951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A9C4F6" id="_x0000_s1073" type="#_x0000_t202" style="position:absolute;margin-left:0;margin-top:.15pt;width:313.65pt;height:84.5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">
                <v:textbox>
                  <w:txbxContent>
                    <w:p w14:paraId="708C8B34" w14:textId="77777777" w:rsidR="006951DD" w:rsidRPr="007017F6" w:rsidRDefault="006951DD" w:rsidP="006951DD">
                      <w:pPr>
                        <w:rPr>
                          <w:b/>
                          <w:bCs/>
                          <w:lang w:val="id-ID"/>
                        </w:rPr>
                      </w:pPr>
                      <w:r w:rsidRPr="007017F6">
                        <w:rPr>
                          <w:b/>
                          <w:bCs/>
                          <w:lang w:val="id-ID"/>
                        </w:rPr>
                        <w:t>PERSIAPAN (menyesuaikan kebiasaan gereja masing-masing)</w:t>
                      </w:r>
                    </w:p>
                    <w:p w14:paraId="5AC53962" w14:textId="77777777" w:rsidR="006951DD" w:rsidRPr="007017F6" w:rsidRDefault="006951DD" w:rsidP="006951DD">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5B37493B" w14:textId="77777777" w:rsidR="006951DD" w:rsidRPr="007017F6" w:rsidRDefault="006951DD" w:rsidP="006951DD">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73013419" w14:textId="77777777" w:rsidR="006951DD" w:rsidRPr="007017F6" w:rsidRDefault="006951DD" w:rsidP="006951DD">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103890DB" w14:textId="77777777" w:rsidR="006951DD" w:rsidRDefault="006951DD" w:rsidP="006951DD"/>
                  </w:txbxContent>
                </v:textbox>
              </v:shape>
            </w:pict>
          </mc:Fallback>
        </mc:AlternateContent>
      </w:r>
    </w:p>
    <w:p w14:paraId="299CCBA7" w14:textId="453E6605" w:rsidR="006951DD" w:rsidRPr="00813992" w:rsidRDefault="006951DD" w:rsidP="006951DD">
      <w:pPr>
        <w:pStyle w:val="DaftarParagraf"/>
        <w:ind w:left="0"/>
        <w:rPr>
          <w:lang w:val="id-ID"/>
        </w:rPr>
      </w:pPr>
    </w:p>
    <w:p w14:paraId="7F3D99E2" w14:textId="77777777" w:rsidR="006951DD" w:rsidRPr="00813992" w:rsidRDefault="006951DD" w:rsidP="006951DD">
      <w:pPr>
        <w:pStyle w:val="DaftarParagraf"/>
        <w:ind w:left="0"/>
        <w:jc w:val="left"/>
        <w:rPr>
          <w:b/>
          <w:bCs/>
          <w:sz w:val="16"/>
          <w:szCs w:val="16"/>
          <w:lang w:val="id-ID"/>
        </w:rPr>
      </w:pPr>
    </w:p>
    <w:p w14:paraId="79457998" w14:textId="77777777" w:rsidR="006951DD" w:rsidRPr="00813992" w:rsidRDefault="006951DD" w:rsidP="006951DD">
      <w:pPr>
        <w:pStyle w:val="DaftarParagraf"/>
        <w:ind w:left="0"/>
        <w:jc w:val="left"/>
        <w:rPr>
          <w:b/>
          <w:bCs/>
          <w:sz w:val="16"/>
          <w:szCs w:val="16"/>
          <w:lang w:val="id-ID"/>
        </w:rPr>
      </w:pPr>
    </w:p>
    <w:p w14:paraId="6B3A0DDC" w14:textId="77777777" w:rsidR="006951DD" w:rsidRPr="00813992" w:rsidRDefault="006951DD" w:rsidP="006951DD">
      <w:pPr>
        <w:pStyle w:val="DaftarParagraf"/>
        <w:tabs>
          <w:tab w:val="right" w:pos="6210"/>
        </w:tabs>
        <w:ind w:left="0"/>
        <w:jc w:val="left"/>
        <w:rPr>
          <w:b/>
          <w:bCs/>
          <w:lang w:val="id-ID"/>
        </w:rPr>
      </w:pPr>
    </w:p>
    <w:p w14:paraId="0ABC81A7" w14:textId="77777777" w:rsidR="006951DD" w:rsidRPr="00813992" w:rsidRDefault="006951DD" w:rsidP="006951DD">
      <w:pPr>
        <w:pStyle w:val="DaftarParagraf"/>
        <w:tabs>
          <w:tab w:val="right" w:pos="6210"/>
        </w:tabs>
        <w:ind w:left="0"/>
        <w:jc w:val="left"/>
        <w:rPr>
          <w:b/>
          <w:bCs/>
          <w:lang w:val="id-ID"/>
        </w:rPr>
      </w:pPr>
    </w:p>
    <w:p w14:paraId="6C89B69E" w14:textId="77777777" w:rsidR="006951DD" w:rsidRPr="00813992" w:rsidRDefault="006951DD" w:rsidP="006951DD">
      <w:pPr>
        <w:pStyle w:val="DaftarParagraf"/>
        <w:tabs>
          <w:tab w:val="right" w:pos="6210"/>
        </w:tabs>
        <w:ind w:left="0"/>
        <w:jc w:val="left"/>
        <w:rPr>
          <w:b/>
          <w:bCs/>
          <w:lang w:val="id-ID"/>
        </w:rPr>
      </w:pPr>
    </w:p>
    <w:p w14:paraId="11DA1BCA" w14:textId="77777777" w:rsidR="006951DD" w:rsidRPr="00813992" w:rsidRDefault="006951DD" w:rsidP="006951DD">
      <w:pPr>
        <w:pStyle w:val="DaftarParagraf"/>
        <w:tabs>
          <w:tab w:val="right" w:pos="6210"/>
        </w:tabs>
        <w:ind w:left="0"/>
        <w:jc w:val="left"/>
        <w:rPr>
          <w:b/>
          <w:bCs/>
          <w:lang w:val="id-ID"/>
        </w:rPr>
      </w:pPr>
    </w:p>
    <w:p w14:paraId="096658FF" w14:textId="77777777" w:rsidR="006951DD" w:rsidRPr="00813992" w:rsidRDefault="006951DD" w:rsidP="006951DD">
      <w:pPr>
        <w:pStyle w:val="DaftarParagraf"/>
        <w:tabs>
          <w:tab w:val="right" w:pos="6210"/>
        </w:tabs>
        <w:ind w:left="0"/>
        <w:jc w:val="left"/>
        <w:rPr>
          <w:b/>
          <w:bCs/>
          <w:lang w:val="id-ID"/>
        </w:rPr>
      </w:pPr>
    </w:p>
    <w:p w14:paraId="7956BE37" w14:textId="3670D454" w:rsidR="006951DD" w:rsidRPr="00813992" w:rsidRDefault="006951DD" w:rsidP="00C16794">
      <w:pPr>
        <w:pStyle w:val="DaftarParagraf"/>
        <w:tabs>
          <w:tab w:val="right" w:pos="6520"/>
        </w:tabs>
        <w:ind w:left="0" w:firstLine="0"/>
        <w:jc w:val="left"/>
        <w:rPr>
          <w:b/>
          <w:bCs/>
          <w:lang w:val="id-ID"/>
        </w:rPr>
      </w:pPr>
      <w:r w:rsidRPr="00813992">
        <w:rPr>
          <w:b/>
          <w:bCs/>
          <w:lang w:val="id-ID"/>
        </w:rPr>
        <w:t>PANGGILAN BERIBADAH</w:t>
      </w:r>
      <w:r w:rsidRPr="00813992">
        <w:rPr>
          <w:b/>
          <w:bCs/>
          <w:lang w:val="id-ID"/>
        </w:rPr>
        <w:tab/>
      </w:r>
      <w:r w:rsidRPr="00813992">
        <w:rPr>
          <w:i/>
          <w:iCs/>
          <w:lang w:val="id-ID"/>
        </w:rPr>
        <w:t>(Berdiri)</w:t>
      </w:r>
    </w:p>
    <w:p w14:paraId="0FCC49E1" w14:textId="6EAA41D0" w:rsidR="006951DD" w:rsidRPr="00813992" w:rsidRDefault="006951DD" w:rsidP="006951DD">
      <w:pPr>
        <w:pStyle w:val="DaftarParagraf"/>
        <w:ind w:left="567" w:hanging="567"/>
        <w:rPr>
          <w:lang w:val="id-ID"/>
        </w:rPr>
      </w:pPr>
      <w:r w:rsidRPr="00813992">
        <w:rPr>
          <w:lang w:val="id-ID"/>
        </w:rPr>
        <w:t>L :</w:t>
      </w:r>
      <w:r w:rsidRPr="00813992">
        <w:rPr>
          <w:lang w:val="id-ID"/>
        </w:rPr>
        <w:tab/>
        <w:t>Umat yang dikasihi Tuhan, mari datang pada-Nya dengan keinginan hati untuk menyembah dengan sepenuh hati. Mari datang dan sujud di altar-Nya yang kudus. Seperti pujian mazmur yang terdapat dalam Maz</w:t>
      </w:r>
      <w:r w:rsidR="008575F9">
        <w:rPr>
          <w:lang w:val="id-ID"/>
        </w:rPr>
        <w:t xml:space="preserve">mur </w:t>
      </w:r>
      <w:r w:rsidRPr="00813992">
        <w:rPr>
          <w:lang w:val="id-ID"/>
        </w:rPr>
        <w:t>22:28-32</w:t>
      </w:r>
    </w:p>
    <w:p w14:paraId="2B3B06FE" w14:textId="77777777" w:rsidR="006951DD" w:rsidRPr="00813992" w:rsidRDefault="006951DD" w:rsidP="006951DD">
      <w:pPr>
        <w:pStyle w:val="DaftarParagraf"/>
        <w:ind w:left="567" w:hanging="567"/>
        <w:rPr>
          <w:lang w:val="id-ID"/>
        </w:rPr>
      </w:pPr>
      <w:r w:rsidRPr="00813992">
        <w:rPr>
          <w:lang w:val="id-ID"/>
        </w:rPr>
        <w:t>L:</w:t>
      </w:r>
      <w:r w:rsidRPr="00813992">
        <w:rPr>
          <w:lang w:val="id-ID"/>
        </w:rPr>
        <w:tab/>
        <w:t>Segala ujung bumi akan sadar dan berbalik kepada TUHAN</w:t>
      </w:r>
    </w:p>
    <w:p w14:paraId="12881857"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r>
      <w:r w:rsidRPr="00813992">
        <w:rPr>
          <w:b/>
          <w:bCs/>
          <w:lang w:val="id-ID"/>
        </w:rPr>
        <w:t>dan segala kaum dari bangsa-bangsa akan sujud menyembah di hadapan-Mu</w:t>
      </w:r>
    </w:p>
    <w:p w14:paraId="0A1A81D3" w14:textId="77777777" w:rsidR="006951DD" w:rsidRPr="00813992" w:rsidRDefault="006951DD" w:rsidP="006951DD">
      <w:pPr>
        <w:pStyle w:val="DaftarParagraf"/>
        <w:ind w:left="567" w:hanging="567"/>
        <w:rPr>
          <w:lang w:val="id-ID"/>
        </w:rPr>
      </w:pPr>
      <w:r w:rsidRPr="00813992">
        <w:rPr>
          <w:lang w:val="id-ID"/>
        </w:rPr>
        <w:t xml:space="preserve">L : </w:t>
      </w:r>
      <w:r w:rsidRPr="00813992">
        <w:rPr>
          <w:lang w:val="id-ID"/>
        </w:rPr>
        <w:tab/>
        <w:t>Sebab TUHANlah yang berkuasa sebagai raja, Dia memerintah atas bangsa-bangsa</w:t>
      </w:r>
    </w:p>
    <w:p w14:paraId="35F32251"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r>
      <w:r w:rsidRPr="00813992">
        <w:rPr>
          <w:b/>
          <w:bCs/>
          <w:lang w:val="id-ID"/>
        </w:rPr>
        <w:t>Ya, kepada-Nya akan sujud menyembah semua orang sombong di bumi</w:t>
      </w:r>
    </w:p>
    <w:p w14:paraId="4B784CC6" w14:textId="77777777" w:rsidR="006951DD" w:rsidRPr="00813992" w:rsidRDefault="006951DD" w:rsidP="006951DD">
      <w:pPr>
        <w:pStyle w:val="DaftarParagraf"/>
        <w:ind w:left="567" w:hanging="567"/>
        <w:rPr>
          <w:lang w:val="id-ID"/>
        </w:rPr>
      </w:pPr>
      <w:r w:rsidRPr="00813992">
        <w:rPr>
          <w:lang w:val="id-ID"/>
        </w:rPr>
        <w:t>L :</w:t>
      </w:r>
      <w:r w:rsidRPr="00813992">
        <w:rPr>
          <w:lang w:val="id-ID"/>
        </w:rPr>
        <w:tab/>
        <w:t>Anak cucu akan beribadah kepada-Nya, kepada turunan yang akan datang akan diceritakan tentang Tuhan</w:t>
      </w:r>
    </w:p>
    <w:p w14:paraId="61262F7B"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r>
      <w:r w:rsidRPr="00813992">
        <w:rPr>
          <w:b/>
          <w:bCs/>
          <w:lang w:val="id-ID"/>
        </w:rPr>
        <w:t>Mereka akan memberitakan keadilan-Nya kepada bangsa yang lahir nanti sebab Ia telah melakukannya.</w:t>
      </w:r>
    </w:p>
    <w:p w14:paraId="10F85C93" w14:textId="4BD7B1B4" w:rsidR="006951DD" w:rsidRPr="00813992" w:rsidRDefault="006951DD" w:rsidP="006951DD">
      <w:pPr>
        <w:pStyle w:val="DaftarParagraf"/>
        <w:ind w:left="567" w:hanging="567"/>
        <w:rPr>
          <w:lang w:val="id-ID"/>
        </w:rPr>
      </w:pPr>
      <w:r w:rsidRPr="00813992">
        <w:rPr>
          <w:lang w:val="id-ID"/>
        </w:rPr>
        <w:t>L :</w:t>
      </w:r>
      <w:r w:rsidRPr="00813992">
        <w:rPr>
          <w:lang w:val="id-ID"/>
        </w:rPr>
        <w:tab/>
        <w:t>Kita naikkan Pujian kepada Tuhan sang Maha Mulia dalam  KJ 161:1, 2, &amp; 5</w:t>
      </w:r>
    </w:p>
    <w:p w14:paraId="2304338B" w14:textId="34F299A9" w:rsidR="006951DD" w:rsidRPr="00813992" w:rsidRDefault="006951DD" w:rsidP="006951DD">
      <w:pPr>
        <w:ind w:left="567" w:hanging="567"/>
        <w:rPr>
          <w:b/>
          <w:bCs/>
          <w:lang w:val="id-ID"/>
        </w:rPr>
      </w:pPr>
      <w:r w:rsidRPr="00813992">
        <w:rPr>
          <w:lang w:val="id-ID"/>
        </w:rPr>
        <w:lastRenderedPageBreak/>
        <w:t xml:space="preserve">U: </w:t>
      </w:r>
      <w:r w:rsidRPr="00813992">
        <w:rPr>
          <w:lang w:val="id-ID"/>
        </w:rPr>
        <w:tab/>
      </w:r>
      <w:r w:rsidRPr="00813992">
        <w:rPr>
          <w:b/>
          <w:bCs/>
          <w:lang w:val="id-ID"/>
        </w:rPr>
        <w:t>(Menyanyikan KJ 161: 1,2 &amp; 5)</w:t>
      </w:r>
    </w:p>
    <w:p w14:paraId="6EFDBEF2" w14:textId="179342B4" w:rsidR="006951DD" w:rsidRPr="00813992" w:rsidRDefault="006951DD" w:rsidP="006951DD">
      <w:pPr>
        <w:ind w:left="567" w:hanging="27"/>
        <w:rPr>
          <w:lang w:val="id-ID"/>
        </w:rPr>
      </w:pPr>
      <w:r w:rsidRPr="00813992">
        <w:rPr>
          <w:lang w:val="id-ID"/>
        </w:rPr>
        <w:t>KJ 161: 1,2 &amp; 5 “SEGALA KEMULIAAN”</w:t>
      </w:r>
    </w:p>
    <w:p w14:paraId="733A218D" w14:textId="2D0DF500" w:rsidR="006951DD" w:rsidRPr="00813992" w:rsidRDefault="006951DD" w:rsidP="006951DD">
      <w:pPr>
        <w:pStyle w:val="DaftarParagraf"/>
        <w:widowControl/>
        <w:numPr>
          <w:ilvl w:val="0"/>
          <w:numId w:val="32"/>
        </w:numPr>
        <w:autoSpaceDE/>
        <w:autoSpaceDN/>
        <w:ind w:left="993" w:right="-425" w:hanging="453"/>
        <w:contextualSpacing/>
        <w:jc w:val="left"/>
        <w:rPr>
          <w:lang w:val="id-ID"/>
        </w:rPr>
      </w:pPr>
      <w:r w:rsidRPr="00813992">
        <w:rPr>
          <w:lang w:val="id-ID"/>
        </w:rPr>
        <w:t>Segala kemuliaan bagi</w:t>
      </w:r>
      <w:r w:rsidR="00362A21">
        <w:rPr>
          <w:lang w:val="id-ID"/>
        </w:rPr>
        <w:t>-</w:t>
      </w:r>
      <w:r w:rsidRPr="00813992">
        <w:rPr>
          <w:lang w:val="id-ID"/>
        </w:rPr>
        <w:t>Mu, Penebus!</w:t>
      </w:r>
    </w:p>
    <w:p w14:paraId="1826180F" w14:textId="77777777" w:rsidR="006951DD" w:rsidRPr="00813992" w:rsidRDefault="006951DD" w:rsidP="006951DD">
      <w:pPr>
        <w:pStyle w:val="DaftarParagraf"/>
        <w:ind w:left="993" w:right="-425" w:firstLine="0"/>
        <w:jc w:val="left"/>
        <w:rPr>
          <w:lang w:val="id-ID"/>
        </w:rPr>
      </w:pPr>
      <w:r w:rsidRPr="00813992">
        <w:rPr>
          <w:lang w:val="id-ID"/>
        </w:rPr>
        <w:t>Pun suara anak-anak memuji Dikau trus</w:t>
      </w:r>
    </w:p>
    <w:p w14:paraId="0875B86A" w14:textId="77777777" w:rsidR="006951DD" w:rsidRPr="00813992" w:rsidRDefault="006951DD" w:rsidP="006951DD">
      <w:pPr>
        <w:pStyle w:val="DaftarParagraf"/>
        <w:ind w:left="993" w:right="-425" w:firstLine="0"/>
        <w:jc w:val="left"/>
        <w:rPr>
          <w:lang w:val="id-ID"/>
        </w:rPr>
      </w:pPr>
      <w:r w:rsidRPr="00813992">
        <w:rPr>
          <w:lang w:val="id-ID"/>
        </w:rPr>
        <w:t>“Hosana, Raja kami! Hosana, Anak Daud!</w:t>
      </w:r>
    </w:p>
    <w:p w14:paraId="2730807E" w14:textId="77777777" w:rsidR="006951DD" w:rsidRPr="00813992" w:rsidRDefault="006951DD" w:rsidP="006951DD">
      <w:pPr>
        <w:pStyle w:val="DaftarParagraf"/>
        <w:ind w:left="993" w:right="-425" w:firstLine="0"/>
        <w:jc w:val="left"/>
        <w:rPr>
          <w:lang w:val="id-ID"/>
        </w:rPr>
      </w:pPr>
      <w:r w:rsidRPr="00813992">
        <w:rPr>
          <w:lang w:val="id-ID"/>
        </w:rPr>
        <w:t>Utusan Tuhan Allah, Mubaraklah Engkau!</w:t>
      </w:r>
    </w:p>
    <w:p w14:paraId="3D021EBA" w14:textId="0B7CC7F6" w:rsidR="006951DD" w:rsidRPr="00813992" w:rsidRDefault="006951DD" w:rsidP="006951DD">
      <w:pPr>
        <w:pStyle w:val="DaftarParagraf"/>
        <w:widowControl/>
        <w:numPr>
          <w:ilvl w:val="0"/>
          <w:numId w:val="32"/>
        </w:numPr>
        <w:autoSpaceDE/>
        <w:autoSpaceDN/>
        <w:ind w:left="993" w:hanging="453"/>
        <w:contextualSpacing/>
        <w:jc w:val="left"/>
        <w:rPr>
          <w:lang w:val="id-ID"/>
        </w:rPr>
      </w:pPr>
      <w:r w:rsidRPr="00813992">
        <w:rPr>
          <w:lang w:val="id-ID"/>
        </w:rPr>
        <w:t>Segala kemuliaan bagi</w:t>
      </w:r>
      <w:r w:rsidR="00362A21">
        <w:rPr>
          <w:lang w:val="id-ID"/>
        </w:rPr>
        <w:t>-</w:t>
      </w:r>
      <w:r w:rsidRPr="00813992">
        <w:rPr>
          <w:lang w:val="id-ID"/>
        </w:rPr>
        <w:t>Mu, Penebus!</w:t>
      </w:r>
    </w:p>
    <w:p w14:paraId="1561A39C" w14:textId="77777777" w:rsidR="006951DD" w:rsidRPr="00813992" w:rsidRDefault="006951DD" w:rsidP="006951DD">
      <w:pPr>
        <w:pStyle w:val="DaftarParagraf"/>
        <w:ind w:left="993" w:firstLine="0"/>
        <w:jc w:val="left"/>
        <w:rPr>
          <w:lang w:val="id-ID"/>
        </w:rPr>
      </w:pPr>
      <w:r w:rsidRPr="00813992">
        <w:rPr>
          <w:lang w:val="id-ID"/>
        </w:rPr>
        <w:t>Pun suara anak-anak memuji Dikau trus</w:t>
      </w:r>
    </w:p>
    <w:p w14:paraId="5DCE4993" w14:textId="4D0FDC5E" w:rsidR="006951DD" w:rsidRPr="00813992" w:rsidRDefault="006951DD" w:rsidP="006951DD">
      <w:pPr>
        <w:pStyle w:val="DaftarParagraf"/>
        <w:ind w:left="993" w:firstLine="0"/>
        <w:jc w:val="left"/>
        <w:rPr>
          <w:lang w:val="id-ID"/>
        </w:rPr>
      </w:pPr>
      <w:r w:rsidRPr="00813992">
        <w:rPr>
          <w:lang w:val="id-ID"/>
        </w:rPr>
        <w:t>Malaikat dalam sorga memuji nama</w:t>
      </w:r>
      <w:r w:rsidR="00362A21">
        <w:rPr>
          <w:lang w:val="id-ID"/>
        </w:rPr>
        <w:t>-</w:t>
      </w:r>
      <w:r w:rsidRPr="00813992">
        <w:rPr>
          <w:lang w:val="id-ID"/>
        </w:rPr>
        <w:t>Mu</w:t>
      </w:r>
    </w:p>
    <w:p w14:paraId="4DE96531" w14:textId="7485DE3C" w:rsidR="006951DD" w:rsidRPr="00813992" w:rsidRDefault="006951DD" w:rsidP="006951DD">
      <w:pPr>
        <w:pStyle w:val="DaftarParagraf"/>
        <w:ind w:left="993" w:firstLine="0"/>
        <w:jc w:val="left"/>
        <w:rPr>
          <w:lang w:val="id-ID"/>
        </w:rPr>
      </w:pPr>
      <w:r w:rsidRPr="00813992">
        <w:rPr>
          <w:lang w:val="id-ID"/>
        </w:rPr>
        <w:t>Segala yang tercipta menyambut kuasa</w:t>
      </w:r>
      <w:r w:rsidR="00362A21">
        <w:rPr>
          <w:lang w:val="id-ID"/>
        </w:rPr>
        <w:t>-</w:t>
      </w:r>
      <w:r w:rsidRPr="00813992">
        <w:rPr>
          <w:lang w:val="id-ID"/>
        </w:rPr>
        <w:t>Mu</w:t>
      </w:r>
    </w:p>
    <w:p w14:paraId="48F9CF16" w14:textId="4EAB86B4" w:rsidR="006951DD" w:rsidRPr="00813992" w:rsidRDefault="006951DD" w:rsidP="006951DD">
      <w:pPr>
        <w:ind w:left="993" w:hanging="453"/>
        <w:rPr>
          <w:lang w:val="id-ID"/>
        </w:rPr>
      </w:pPr>
      <w:r w:rsidRPr="00813992">
        <w:rPr>
          <w:lang w:val="id-ID"/>
        </w:rPr>
        <w:t>5)</w:t>
      </w:r>
      <w:r w:rsidRPr="00813992">
        <w:rPr>
          <w:lang w:val="id-ID"/>
        </w:rPr>
        <w:tab/>
        <w:t>Segala kemuliaan bagi</w:t>
      </w:r>
      <w:r w:rsidR="00362A21">
        <w:rPr>
          <w:lang w:val="id-ID"/>
        </w:rPr>
        <w:t>-</w:t>
      </w:r>
      <w:r w:rsidRPr="00813992">
        <w:rPr>
          <w:lang w:val="id-ID"/>
        </w:rPr>
        <w:t>Mu, Penebus!</w:t>
      </w:r>
    </w:p>
    <w:p w14:paraId="328A47F9" w14:textId="041C3AE3" w:rsidR="006951DD" w:rsidRPr="00813992" w:rsidRDefault="006951DD" w:rsidP="006951DD">
      <w:pPr>
        <w:ind w:left="993"/>
        <w:rPr>
          <w:lang w:val="id-ID"/>
        </w:rPr>
      </w:pPr>
      <w:r w:rsidRPr="00813992">
        <w:rPr>
          <w:lang w:val="id-ID"/>
        </w:rPr>
        <w:t>Pun suara anak-anak memuji Dikau trus</w:t>
      </w:r>
    </w:p>
    <w:p w14:paraId="7DF7F225" w14:textId="3C437CEC" w:rsidR="006951DD" w:rsidRPr="00813992" w:rsidRDefault="006951DD" w:rsidP="006951DD">
      <w:pPr>
        <w:ind w:left="993"/>
        <w:rPr>
          <w:lang w:val="id-ID"/>
        </w:rPr>
      </w:pPr>
      <w:r w:rsidRPr="00813992">
        <w:rPr>
          <w:lang w:val="id-ID"/>
        </w:rPr>
        <w:t xml:space="preserve">Dahulu dan sekarang Engkau terpujilah </w:t>
      </w:r>
    </w:p>
    <w:p w14:paraId="2C117BB7" w14:textId="49C8416C" w:rsidR="006951DD" w:rsidRPr="00813992" w:rsidRDefault="006951DD" w:rsidP="006951DD">
      <w:pPr>
        <w:ind w:left="993"/>
        <w:rPr>
          <w:lang w:val="id-ID"/>
        </w:rPr>
      </w:pPr>
      <w:r w:rsidRPr="00813992">
        <w:rPr>
          <w:lang w:val="id-ID"/>
        </w:rPr>
        <w:t>Ya Raja Maha</w:t>
      </w:r>
      <w:r w:rsidR="00362A21">
        <w:rPr>
          <w:lang w:val="id-ID"/>
        </w:rPr>
        <w:t xml:space="preserve"> </w:t>
      </w:r>
      <w:r w:rsidRPr="00813992">
        <w:rPr>
          <w:lang w:val="id-ID"/>
        </w:rPr>
        <w:t>murah, Pemb</w:t>
      </w:r>
      <w:r w:rsidR="00362A21">
        <w:rPr>
          <w:lang w:val="id-ID"/>
        </w:rPr>
        <w:t>’</w:t>
      </w:r>
      <w:r w:rsidRPr="00813992">
        <w:rPr>
          <w:lang w:val="id-ID"/>
        </w:rPr>
        <w:t>ri anugerah</w:t>
      </w:r>
    </w:p>
    <w:p w14:paraId="35C3E224" w14:textId="77777777" w:rsidR="006951DD" w:rsidRPr="00813992" w:rsidRDefault="006951DD" w:rsidP="006951DD">
      <w:pPr>
        <w:pStyle w:val="DaftarParagraf"/>
        <w:ind w:left="0"/>
        <w:rPr>
          <w:b/>
          <w:bCs/>
          <w:lang w:val="id-ID"/>
        </w:rPr>
      </w:pPr>
      <w:r w:rsidRPr="00813992">
        <w:rPr>
          <w:b/>
          <w:bCs/>
          <w:lang w:val="id-ID"/>
        </w:rPr>
        <w:tab/>
      </w:r>
      <w:r w:rsidRPr="00813992">
        <w:rPr>
          <w:b/>
          <w:bCs/>
          <w:lang w:val="id-ID"/>
        </w:rPr>
        <w:tab/>
      </w:r>
    </w:p>
    <w:p w14:paraId="36C73D92" w14:textId="77777777" w:rsidR="006951DD" w:rsidRPr="00813992" w:rsidRDefault="006951DD" w:rsidP="006951DD">
      <w:pPr>
        <w:pStyle w:val="DaftarParagraf"/>
        <w:ind w:left="0" w:firstLine="0"/>
        <w:rPr>
          <w:b/>
          <w:bCs/>
          <w:lang w:val="id-ID"/>
        </w:rPr>
      </w:pPr>
      <w:r w:rsidRPr="00813992">
        <w:rPr>
          <w:b/>
          <w:bCs/>
          <w:lang w:val="id-ID"/>
        </w:rPr>
        <w:t>VOTUM</w:t>
      </w:r>
    </w:p>
    <w:p w14:paraId="1491D040" w14:textId="7885B3EB" w:rsidR="006951DD" w:rsidRPr="00813992" w:rsidRDefault="006951DD" w:rsidP="006951DD">
      <w:pPr>
        <w:pStyle w:val="DaftarParagraf"/>
        <w:ind w:left="567" w:hanging="567"/>
        <w:rPr>
          <w:lang w:val="id-ID"/>
        </w:rPr>
      </w:pPr>
      <w:r w:rsidRPr="00813992">
        <w:rPr>
          <w:lang w:val="id-ID"/>
        </w:rPr>
        <w:t>PF:</w:t>
      </w:r>
      <w:r w:rsidRPr="00813992">
        <w:rPr>
          <w:lang w:val="id-ID"/>
        </w:rPr>
        <w:tab/>
        <w:t xml:space="preserve">Kita masuki ibadah </w:t>
      </w:r>
      <w:r w:rsidR="00E513E0">
        <w:rPr>
          <w:lang w:val="id-ID"/>
        </w:rPr>
        <w:t>Pra-Paskah</w:t>
      </w:r>
      <w:r w:rsidRPr="00813992">
        <w:rPr>
          <w:lang w:val="id-ID"/>
        </w:rPr>
        <w:t xml:space="preserve"> ketiga ini dengan sebuah pengakuan kita bersama bahwa pertolongan kita selalu datang dari nama Tuhan yang menciptakan langit dan bumi</w:t>
      </w:r>
    </w:p>
    <w:p w14:paraId="38EEE24B"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r>
      <w:r w:rsidRPr="00813992">
        <w:rPr>
          <w:b/>
          <w:bCs/>
          <w:sz w:val="20"/>
          <w:szCs w:val="20"/>
          <w:lang w:val="id-ID"/>
        </w:rPr>
        <w:t>(menyanyikan Amin, Amin, Amin)</w:t>
      </w:r>
    </w:p>
    <w:p w14:paraId="3F6C362E" w14:textId="77777777" w:rsidR="006951DD" w:rsidRPr="00813992" w:rsidRDefault="006951DD" w:rsidP="006951DD">
      <w:pPr>
        <w:pStyle w:val="DaftarParagraf"/>
        <w:ind w:left="0"/>
        <w:rPr>
          <w:b/>
          <w:bCs/>
          <w:lang w:val="id-ID"/>
        </w:rPr>
      </w:pPr>
    </w:p>
    <w:p w14:paraId="356761DF" w14:textId="77777777" w:rsidR="006951DD" w:rsidRPr="00813992" w:rsidRDefault="006951DD" w:rsidP="006951DD">
      <w:pPr>
        <w:pStyle w:val="DaftarParagraf"/>
        <w:ind w:left="0" w:firstLine="0"/>
        <w:rPr>
          <w:b/>
          <w:bCs/>
          <w:lang w:val="id-ID"/>
        </w:rPr>
      </w:pPr>
      <w:r w:rsidRPr="00813992">
        <w:rPr>
          <w:b/>
          <w:bCs/>
          <w:lang w:val="id-ID"/>
        </w:rPr>
        <w:t>SALAM</w:t>
      </w:r>
    </w:p>
    <w:p w14:paraId="5A2275B6" w14:textId="77777777" w:rsidR="006951DD" w:rsidRPr="00813992" w:rsidRDefault="006951DD" w:rsidP="006951DD">
      <w:pPr>
        <w:pStyle w:val="DaftarParagraf"/>
        <w:ind w:left="567" w:hanging="567"/>
        <w:rPr>
          <w:lang w:val="id-ID"/>
        </w:rPr>
      </w:pPr>
      <w:r w:rsidRPr="00813992">
        <w:rPr>
          <w:lang w:val="id-ID"/>
        </w:rPr>
        <w:t>PF:</w:t>
      </w:r>
      <w:r w:rsidRPr="00813992">
        <w:rPr>
          <w:lang w:val="id-ID"/>
        </w:rPr>
        <w:tab/>
        <w:t>Kasih karunia dan damai sejahtera dari Allah Bapa kita, dan dari Tuhan Yesus Kristus menyertai Saudara sekalian.</w:t>
      </w:r>
    </w:p>
    <w:p w14:paraId="770AAED1"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r>
      <w:r w:rsidRPr="00813992">
        <w:rPr>
          <w:b/>
          <w:bCs/>
          <w:sz w:val="20"/>
          <w:szCs w:val="20"/>
          <w:lang w:val="id-ID"/>
        </w:rPr>
        <w:t>Menyertai Saudara juga</w:t>
      </w:r>
    </w:p>
    <w:p w14:paraId="6FE170BF" w14:textId="77777777" w:rsidR="006951DD" w:rsidRPr="00813992" w:rsidRDefault="006951DD" w:rsidP="006951DD">
      <w:pPr>
        <w:pStyle w:val="DaftarParagraf"/>
        <w:tabs>
          <w:tab w:val="right" w:pos="6237"/>
        </w:tabs>
        <w:ind w:left="0"/>
        <w:rPr>
          <w:b/>
          <w:bCs/>
          <w:lang w:val="id-ID"/>
        </w:rPr>
      </w:pPr>
    </w:p>
    <w:p w14:paraId="36AF5416" w14:textId="77777777" w:rsidR="006951DD" w:rsidRPr="00813992" w:rsidRDefault="006951DD" w:rsidP="00C16794">
      <w:pPr>
        <w:pStyle w:val="DaftarParagraf"/>
        <w:tabs>
          <w:tab w:val="right" w:pos="6520"/>
        </w:tabs>
        <w:ind w:left="0" w:firstLine="0"/>
        <w:jc w:val="left"/>
        <w:rPr>
          <w:lang w:val="id-ID"/>
        </w:rPr>
      </w:pPr>
      <w:r w:rsidRPr="00813992">
        <w:rPr>
          <w:b/>
          <w:bCs/>
          <w:lang w:val="id-ID"/>
        </w:rPr>
        <w:t xml:space="preserve">KATA PEMBUKA </w:t>
      </w:r>
      <w:r w:rsidRPr="00813992">
        <w:rPr>
          <w:b/>
          <w:bCs/>
          <w:lang w:val="id-ID"/>
        </w:rPr>
        <w:tab/>
      </w:r>
      <w:r w:rsidRPr="00813992">
        <w:rPr>
          <w:i/>
          <w:iCs/>
          <w:lang w:val="id-ID"/>
        </w:rPr>
        <w:t>(Duduk)</w:t>
      </w:r>
    </w:p>
    <w:p w14:paraId="7F399DD7" w14:textId="20AF847A" w:rsidR="006951DD" w:rsidRDefault="006951DD" w:rsidP="006951DD">
      <w:pPr>
        <w:pStyle w:val="DaftarParagraf"/>
        <w:ind w:left="567" w:hanging="567"/>
        <w:rPr>
          <w:lang w:val="id-ID"/>
        </w:rPr>
      </w:pPr>
      <w:r w:rsidRPr="00813992">
        <w:rPr>
          <w:lang w:val="id-ID"/>
        </w:rPr>
        <w:t>L :</w:t>
      </w:r>
      <w:r w:rsidRPr="00813992">
        <w:rPr>
          <w:lang w:val="id-ID"/>
        </w:rPr>
        <w:tab/>
        <w:t xml:space="preserve">Anugerah Allah bagi kita  begitu besar. Inilah yang selalu kita rasakan hari demi hari. Ia menyayangi dan mengasihi kita dengan kasih yang tidak dapat diukur oleh </w:t>
      </w:r>
      <w:r w:rsidR="00362A21" w:rsidRPr="00813992">
        <w:rPr>
          <w:lang w:val="id-ID"/>
        </w:rPr>
        <w:t>apa pun</w:t>
      </w:r>
      <w:r w:rsidRPr="00813992">
        <w:rPr>
          <w:lang w:val="id-ID"/>
        </w:rPr>
        <w:t xml:space="preserve">. Kasih-Nya memampukan kita menyadari bahwa betapa keberadaan kita hari ini, begitu berharga bagi-Nya. Hanya karena kasih-Nya kepada kita, hidup yang kita jalani menjadi begitu berharga. Betapa bersyukurnya kita menjadi umat yang begitu disayangi-Nya. kasih-Nya, adalah landasan kuat untuk membuat kita dapat semakin menghayati masa pertobatan di masa </w:t>
      </w:r>
      <w:r w:rsidR="00747E72">
        <w:rPr>
          <w:lang w:val="id-ID"/>
        </w:rPr>
        <w:t>Pra-Paskah</w:t>
      </w:r>
      <w:r w:rsidRPr="00813992">
        <w:rPr>
          <w:lang w:val="id-ID"/>
        </w:rPr>
        <w:t xml:space="preserve"> ketiga ini. Pertobatan yang kita lakukan dengan sepenuh hati karena Ia selalu terlebih dahulu </w:t>
      </w:r>
      <w:r w:rsidRPr="00813992">
        <w:rPr>
          <w:lang w:val="id-ID"/>
        </w:rPr>
        <w:lastRenderedPageBreak/>
        <w:t>mengasihi dan menerima kita apa adanya. Sekalipun dalam kelemahan dan ketidak berdayaan kita, Ia mengasihi kita.</w:t>
      </w:r>
    </w:p>
    <w:p w14:paraId="3F65F7C2" w14:textId="2AAE9F2B" w:rsidR="006951DD" w:rsidRPr="00813992" w:rsidRDefault="006951DD" w:rsidP="006951DD">
      <w:pPr>
        <w:pStyle w:val="DaftarParagraf"/>
        <w:ind w:left="567" w:right="-141" w:hanging="567"/>
        <w:rPr>
          <w:b/>
          <w:bCs/>
          <w:lang w:val="id-ID"/>
        </w:rPr>
      </w:pPr>
      <w:r w:rsidRPr="00813992">
        <w:rPr>
          <w:lang w:val="id-ID"/>
        </w:rPr>
        <w:t>U:</w:t>
      </w:r>
      <w:r w:rsidRPr="00813992">
        <w:rPr>
          <w:lang w:val="id-ID"/>
        </w:rPr>
        <w:tab/>
      </w:r>
      <w:r w:rsidRPr="00813992">
        <w:rPr>
          <w:b/>
          <w:bCs/>
          <w:lang w:val="id-ID"/>
        </w:rPr>
        <w:t>(menyanyikan KJ 184: 1-3)</w:t>
      </w:r>
    </w:p>
    <w:p w14:paraId="45DE940F" w14:textId="6A49D417" w:rsidR="006951DD" w:rsidRPr="00813992" w:rsidRDefault="00C87183" w:rsidP="006951DD">
      <w:pPr>
        <w:pStyle w:val="DaftarParagraf"/>
        <w:ind w:left="540" w:firstLine="27"/>
        <w:rPr>
          <w:bCs/>
          <w:lang w:val="id-ID"/>
        </w:rPr>
      </w:pPr>
      <w:r w:rsidRPr="00813992">
        <w:rPr>
          <w:bCs/>
          <w:lang w:val="id-ID"/>
        </w:rPr>
        <w:t xml:space="preserve">KJ 184:1-3 </w:t>
      </w:r>
      <w:r w:rsidR="006951DD" w:rsidRPr="00813992">
        <w:rPr>
          <w:bCs/>
          <w:lang w:val="id-ID"/>
        </w:rPr>
        <w:t>“YESUS SAYANG PADAKU ”</w:t>
      </w:r>
    </w:p>
    <w:p w14:paraId="48EB6A92" w14:textId="06BACD6F" w:rsidR="006951DD" w:rsidRPr="00813992" w:rsidRDefault="006951DD" w:rsidP="00C87183">
      <w:pPr>
        <w:pStyle w:val="DaftarParagraf"/>
        <w:widowControl/>
        <w:numPr>
          <w:ilvl w:val="0"/>
          <w:numId w:val="33"/>
        </w:numPr>
        <w:adjustRightInd w:val="0"/>
        <w:contextualSpacing/>
        <w:rPr>
          <w:rFonts w:cs="Courier New"/>
          <w:lang w:val="id-ID"/>
        </w:rPr>
      </w:pPr>
      <w:r w:rsidRPr="00813992">
        <w:rPr>
          <w:rFonts w:cs="Courier New"/>
          <w:lang w:val="id-ID"/>
        </w:rPr>
        <w:t>Yesus sayang padaku</w:t>
      </w:r>
      <w:r w:rsidR="00C87183" w:rsidRPr="00813992">
        <w:rPr>
          <w:rFonts w:cs="Courier New"/>
          <w:lang w:val="id-ID"/>
        </w:rPr>
        <w:t xml:space="preserve">, </w:t>
      </w:r>
      <w:r w:rsidRPr="00813992">
        <w:rPr>
          <w:rFonts w:cs="Courier New"/>
          <w:lang w:val="id-ID"/>
        </w:rPr>
        <w:t xml:space="preserve">Alkitab mengajarku </w:t>
      </w:r>
    </w:p>
    <w:p w14:paraId="439448FF" w14:textId="6A7F46BF" w:rsidR="006951DD" w:rsidRPr="00813992" w:rsidRDefault="006951DD" w:rsidP="00C87183">
      <w:pPr>
        <w:pStyle w:val="DaftarParagraf"/>
        <w:adjustRightInd w:val="0"/>
        <w:ind w:left="987" w:firstLine="0"/>
        <w:rPr>
          <w:rFonts w:cs="Courier New"/>
          <w:lang w:val="id-ID"/>
        </w:rPr>
      </w:pPr>
      <w:r w:rsidRPr="00813992">
        <w:rPr>
          <w:rFonts w:cs="Courier New"/>
          <w:lang w:val="id-ID"/>
        </w:rPr>
        <w:t>Walau ku kecil lemah</w:t>
      </w:r>
      <w:r w:rsidR="00C87183" w:rsidRPr="00813992">
        <w:rPr>
          <w:rFonts w:cs="Courier New"/>
          <w:lang w:val="id-ID"/>
        </w:rPr>
        <w:t xml:space="preserve">, </w:t>
      </w:r>
      <w:r w:rsidRPr="00813992">
        <w:rPr>
          <w:rFonts w:cs="Courier New"/>
          <w:lang w:val="id-ID"/>
        </w:rPr>
        <w:t>Aku ini milik-Nya</w:t>
      </w:r>
    </w:p>
    <w:p w14:paraId="4FC34776" w14:textId="6BED4726" w:rsidR="006951DD" w:rsidRPr="00813992" w:rsidRDefault="006951DD" w:rsidP="00C87183">
      <w:pPr>
        <w:adjustRightInd w:val="0"/>
        <w:ind w:left="987"/>
        <w:rPr>
          <w:rFonts w:cs="Courier New"/>
          <w:lang w:val="id-ID"/>
        </w:rPr>
      </w:pPr>
      <w:r w:rsidRPr="00813992">
        <w:rPr>
          <w:rFonts w:cs="Courier New"/>
          <w:lang w:val="id-ID"/>
        </w:rPr>
        <w:t>Refr</w:t>
      </w:r>
      <w:r w:rsidR="00362A21">
        <w:rPr>
          <w:rFonts w:cs="Courier New"/>
          <w:lang w:val="id-ID"/>
        </w:rPr>
        <w:t>.</w:t>
      </w:r>
      <w:r w:rsidRPr="00813992">
        <w:rPr>
          <w:rFonts w:cs="Courier New"/>
          <w:lang w:val="id-ID"/>
        </w:rPr>
        <w:t xml:space="preserve">: </w:t>
      </w:r>
      <w:r w:rsidRPr="00813992">
        <w:rPr>
          <w:rFonts w:cs="Courier New"/>
          <w:lang w:val="id-ID"/>
        </w:rPr>
        <w:tab/>
      </w:r>
    </w:p>
    <w:p w14:paraId="11994CD1" w14:textId="77777777" w:rsidR="006951DD" w:rsidRPr="00813992" w:rsidRDefault="006951DD" w:rsidP="00C87183">
      <w:pPr>
        <w:adjustRightInd w:val="0"/>
        <w:ind w:left="987"/>
        <w:rPr>
          <w:rFonts w:cs="Courier New"/>
          <w:lang w:val="id-ID"/>
        </w:rPr>
      </w:pPr>
      <w:r w:rsidRPr="00813992">
        <w:rPr>
          <w:rFonts w:cs="Courier New"/>
          <w:lang w:val="id-ID"/>
        </w:rPr>
        <w:t>Yesus Tuhanku sayang padaku</w:t>
      </w:r>
    </w:p>
    <w:p w14:paraId="4124A453" w14:textId="77777777" w:rsidR="006951DD" w:rsidRPr="00813992" w:rsidRDefault="006951DD" w:rsidP="00C87183">
      <w:pPr>
        <w:adjustRightInd w:val="0"/>
        <w:ind w:left="987"/>
        <w:rPr>
          <w:rFonts w:cs="Courier New"/>
          <w:lang w:val="id-ID"/>
        </w:rPr>
      </w:pPr>
      <w:r w:rsidRPr="00813992">
        <w:rPr>
          <w:rFonts w:cs="Courier New"/>
          <w:lang w:val="id-ID"/>
        </w:rPr>
        <w:t>Itu Firman-Nya di dalam Alkitab</w:t>
      </w:r>
    </w:p>
    <w:p w14:paraId="4253737B" w14:textId="3C03D521" w:rsidR="006951DD" w:rsidRPr="00813992" w:rsidRDefault="006951DD" w:rsidP="00C87183">
      <w:pPr>
        <w:pStyle w:val="DaftarParagraf"/>
        <w:widowControl/>
        <w:numPr>
          <w:ilvl w:val="0"/>
          <w:numId w:val="33"/>
        </w:numPr>
        <w:adjustRightInd w:val="0"/>
        <w:contextualSpacing/>
        <w:rPr>
          <w:rFonts w:cs="Courier New"/>
          <w:lang w:val="id-ID"/>
        </w:rPr>
      </w:pPr>
      <w:r w:rsidRPr="00813992">
        <w:rPr>
          <w:rFonts w:cs="Courier New"/>
          <w:lang w:val="id-ID"/>
        </w:rPr>
        <w:t>Yesus sayang padaku</w:t>
      </w:r>
      <w:r w:rsidR="00C87183" w:rsidRPr="00813992">
        <w:rPr>
          <w:rFonts w:cs="Courier New"/>
          <w:lang w:val="id-ID"/>
        </w:rPr>
        <w:t xml:space="preserve">, </w:t>
      </w:r>
      <w:r w:rsidRPr="00813992">
        <w:rPr>
          <w:rFonts w:cs="Courier New"/>
          <w:lang w:val="id-ID"/>
        </w:rPr>
        <w:t xml:space="preserve">Ia mati bagiku </w:t>
      </w:r>
    </w:p>
    <w:p w14:paraId="170D542E" w14:textId="3D409AA8" w:rsidR="006951DD" w:rsidRPr="00813992" w:rsidRDefault="006951DD" w:rsidP="00C87183">
      <w:pPr>
        <w:pStyle w:val="DaftarParagraf"/>
        <w:adjustRightInd w:val="0"/>
        <w:ind w:left="987" w:firstLine="0"/>
        <w:rPr>
          <w:rFonts w:cs="Courier New"/>
          <w:lang w:val="id-ID"/>
        </w:rPr>
      </w:pPr>
      <w:r w:rsidRPr="00813992">
        <w:rPr>
          <w:rFonts w:cs="Courier New"/>
          <w:lang w:val="id-ID"/>
        </w:rPr>
        <w:t>Dosaku dihapusnya</w:t>
      </w:r>
      <w:r w:rsidR="00C87183" w:rsidRPr="00813992">
        <w:rPr>
          <w:rFonts w:cs="Courier New"/>
          <w:lang w:val="id-ID"/>
        </w:rPr>
        <w:t xml:space="preserve"> </w:t>
      </w:r>
      <w:r w:rsidR="00362A21">
        <w:rPr>
          <w:rFonts w:cs="Courier New"/>
          <w:lang w:val="id-ID"/>
        </w:rPr>
        <w:t>s</w:t>
      </w:r>
      <w:r w:rsidRPr="00813992">
        <w:rPr>
          <w:rFonts w:cs="Courier New"/>
          <w:lang w:val="id-ID"/>
        </w:rPr>
        <w:t>orga pun terbukalah. Ref</w:t>
      </w:r>
      <w:r w:rsidR="00362A21">
        <w:rPr>
          <w:rFonts w:cs="Courier New"/>
          <w:lang w:val="id-ID"/>
        </w:rPr>
        <w:t>r</w:t>
      </w:r>
      <w:r w:rsidR="00C87183" w:rsidRPr="00813992">
        <w:rPr>
          <w:rFonts w:cs="Courier New"/>
          <w:lang w:val="id-ID"/>
        </w:rPr>
        <w:t>.: ...</w:t>
      </w:r>
      <w:r w:rsidRPr="00813992">
        <w:rPr>
          <w:rFonts w:cs="Courier New"/>
          <w:lang w:val="id-ID"/>
        </w:rPr>
        <w:t xml:space="preserve"> </w:t>
      </w:r>
    </w:p>
    <w:p w14:paraId="21A38BDC" w14:textId="71531D52" w:rsidR="006951DD" w:rsidRPr="00813992" w:rsidRDefault="006951DD" w:rsidP="00C87183">
      <w:pPr>
        <w:pStyle w:val="DaftarParagraf"/>
        <w:widowControl/>
        <w:numPr>
          <w:ilvl w:val="0"/>
          <w:numId w:val="33"/>
        </w:numPr>
        <w:adjustRightInd w:val="0"/>
        <w:contextualSpacing/>
        <w:rPr>
          <w:rFonts w:cs="Courier New"/>
          <w:lang w:val="id-ID"/>
        </w:rPr>
      </w:pPr>
      <w:r w:rsidRPr="00813992">
        <w:rPr>
          <w:rFonts w:cs="Courier New"/>
          <w:lang w:val="id-ID"/>
        </w:rPr>
        <w:t>Yesus sayang padaku</w:t>
      </w:r>
      <w:r w:rsidR="00C87183" w:rsidRPr="00813992">
        <w:rPr>
          <w:rFonts w:cs="Courier New"/>
          <w:lang w:val="id-ID"/>
        </w:rPr>
        <w:t xml:space="preserve">, </w:t>
      </w:r>
      <w:r w:rsidRPr="00813992">
        <w:rPr>
          <w:rFonts w:cs="Courier New"/>
          <w:lang w:val="id-ID"/>
        </w:rPr>
        <w:t>Waktu sakit badanku</w:t>
      </w:r>
    </w:p>
    <w:p w14:paraId="1F025262" w14:textId="7279F738" w:rsidR="006951DD" w:rsidRPr="00813992" w:rsidRDefault="006951DD" w:rsidP="00C87183">
      <w:pPr>
        <w:pStyle w:val="DaftarParagraf"/>
        <w:adjustRightInd w:val="0"/>
        <w:ind w:left="987" w:firstLine="0"/>
        <w:rPr>
          <w:rFonts w:cs="Courier New"/>
          <w:lang w:val="id-ID"/>
        </w:rPr>
      </w:pPr>
      <w:r w:rsidRPr="00813992">
        <w:rPr>
          <w:rFonts w:cs="Courier New"/>
          <w:lang w:val="id-ID"/>
        </w:rPr>
        <w:t>Aku ditunggui-Nya</w:t>
      </w:r>
      <w:r w:rsidR="00C87183" w:rsidRPr="00813992">
        <w:rPr>
          <w:rFonts w:cs="Courier New"/>
          <w:lang w:val="id-ID"/>
        </w:rPr>
        <w:t>, d</w:t>
      </w:r>
      <w:r w:rsidRPr="00813992">
        <w:rPr>
          <w:rFonts w:cs="Courier New"/>
          <w:lang w:val="id-ID"/>
        </w:rPr>
        <w:t>ari sorga mulia Ref</w:t>
      </w:r>
      <w:r w:rsidR="00362A21">
        <w:rPr>
          <w:rFonts w:cs="Courier New"/>
          <w:lang w:val="id-ID"/>
        </w:rPr>
        <w:t>r</w:t>
      </w:r>
      <w:r w:rsidR="00C87183" w:rsidRPr="00813992">
        <w:rPr>
          <w:rFonts w:cs="Courier New"/>
          <w:lang w:val="id-ID"/>
        </w:rPr>
        <w:t>.</w:t>
      </w:r>
      <w:r w:rsidRPr="00813992">
        <w:rPr>
          <w:rFonts w:cs="Courier New"/>
          <w:lang w:val="id-ID"/>
        </w:rPr>
        <w:t>:</w:t>
      </w:r>
      <w:r w:rsidR="00C87183" w:rsidRPr="00813992">
        <w:rPr>
          <w:rFonts w:cs="Courier New"/>
          <w:lang w:val="id-ID"/>
        </w:rPr>
        <w:t xml:space="preserve"> ...</w:t>
      </w:r>
    </w:p>
    <w:p w14:paraId="371F3C37" w14:textId="77777777" w:rsidR="006951DD" w:rsidRPr="00813992" w:rsidRDefault="006951DD" w:rsidP="006951DD">
      <w:pPr>
        <w:pStyle w:val="DaftarParagraf"/>
        <w:ind w:left="0"/>
        <w:rPr>
          <w:b/>
          <w:bCs/>
          <w:lang w:val="id-ID"/>
        </w:rPr>
      </w:pPr>
    </w:p>
    <w:p w14:paraId="2B12437E" w14:textId="77777777" w:rsidR="006951DD" w:rsidRPr="00813992" w:rsidRDefault="006951DD" w:rsidP="00C87183">
      <w:pPr>
        <w:pStyle w:val="DaftarParagraf"/>
        <w:ind w:left="0" w:firstLine="0"/>
        <w:rPr>
          <w:b/>
          <w:bCs/>
          <w:lang w:val="id-ID"/>
        </w:rPr>
      </w:pPr>
      <w:r w:rsidRPr="00813992">
        <w:rPr>
          <w:b/>
          <w:bCs/>
          <w:lang w:val="id-ID"/>
        </w:rPr>
        <w:t>PENGAKUAN DOSA</w:t>
      </w:r>
    </w:p>
    <w:p w14:paraId="76B405F2" w14:textId="56400BD1" w:rsidR="006951DD" w:rsidRPr="00813992" w:rsidRDefault="006951DD" w:rsidP="00C87183">
      <w:pPr>
        <w:adjustRightInd w:val="0"/>
        <w:ind w:left="567" w:hanging="567"/>
        <w:jc w:val="both"/>
        <w:rPr>
          <w:lang w:val="id-ID"/>
        </w:rPr>
      </w:pPr>
      <w:r w:rsidRPr="00813992">
        <w:rPr>
          <w:lang w:val="id-ID"/>
        </w:rPr>
        <w:t>PF:</w:t>
      </w:r>
      <w:r w:rsidRPr="00813992">
        <w:rPr>
          <w:lang w:val="id-ID"/>
        </w:rPr>
        <w:tab/>
        <w:t xml:space="preserve">Ya Tuhan kami mengaku, bahwa kami kerap kali menjadi sesama manusia yang tidak </w:t>
      </w:r>
      <w:r w:rsidR="00C87183" w:rsidRPr="00813992">
        <w:rPr>
          <w:lang w:val="id-ID"/>
        </w:rPr>
        <w:t>memedulikan</w:t>
      </w:r>
      <w:r w:rsidRPr="00813992">
        <w:rPr>
          <w:lang w:val="id-ID"/>
        </w:rPr>
        <w:t xml:space="preserve"> mereka yang membutuhkan pertolongan. </w:t>
      </w:r>
    </w:p>
    <w:p w14:paraId="7355188F" w14:textId="77777777" w:rsidR="006951DD" w:rsidRPr="00813992" w:rsidRDefault="006951DD" w:rsidP="00C87183">
      <w:pPr>
        <w:adjustRightInd w:val="0"/>
        <w:ind w:left="567" w:hanging="567"/>
        <w:jc w:val="both"/>
        <w:rPr>
          <w:i/>
          <w:iCs/>
          <w:lang w:val="id-ID"/>
        </w:rPr>
      </w:pPr>
      <w:r w:rsidRPr="00813992">
        <w:rPr>
          <w:lang w:val="id-ID"/>
        </w:rPr>
        <w:t xml:space="preserve">U :     </w:t>
      </w:r>
      <w:bookmarkStart w:id="8" w:name="_Hlk182391107"/>
      <w:r w:rsidRPr="00813992">
        <w:rPr>
          <w:b/>
          <w:bCs/>
          <w:i/>
          <w:iCs/>
          <w:lang w:val="id-ID"/>
        </w:rPr>
        <w:t>menyanyi KJ 42 Tuhan Kasihani</w:t>
      </w:r>
    </w:p>
    <w:p w14:paraId="229C2BB3" w14:textId="77777777" w:rsidR="006951DD" w:rsidRPr="00813992" w:rsidRDefault="006951DD" w:rsidP="00C87183">
      <w:pPr>
        <w:adjustRightInd w:val="0"/>
        <w:ind w:left="567" w:hanging="567"/>
        <w:jc w:val="both"/>
        <w:rPr>
          <w:lang w:val="id-ID"/>
        </w:rPr>
      </w:pPr>
      <w:r w:rsidRPr="00813992">
        <w:rPr>
          <w:lang w:val="id-ID"/>
        </w:rPr>
        <w:tab/>
        <w:t>Tuhan, kasihani, Kristus kasihani</w:t>
      </w:r>
    </w:p>
    <w:p w14:paraId="5C452E58" w14:textId="77777777" w:rsidR="006951DD" w:rsidRPr="00813992" w:rsidRDefault="006951DD" w:rsidP="00C87183">
      <w:pPr>
        <w:adjustRightInd w:val="0"/>
        <w:ind w:left="567" w:hanging="567"/>
        <w:jc w:val="both"/>
        <w:rPr>
          <w:lang w:val="id-ID"/>
        </w:rPr>
      </w:pPr>
      <w:r w:rsidRPr="00813992">
        <w:rPr>
          <w:lang w:val="id-ID"/>
        </w:rPr>
        <w:tab/>
        <w:t>Tuhan, kasihanilah kami!</w:t>
      </w:r>
    </w:p>
    <w:bookmarkEnd w:id="8"/>
    <w:p w14:paraId="650FC846" w14:textId="77777777" w:rsidR="006951DD" w:rsidRPr="00813992" w:rsidRDefault="006951DD" w:rsidP="00C87183">
      <w:pPr>
        <w:adjustRightInd w:val="0"/>
        <w:ind w:left="567" w:hanging="567"/>
        <w:jc w:val="both"/>
        <w:rPr>
          <w:lang w:val="id-ID"/>
        </w:rPr>
      </w:pPr>
      <w:r w:rsidRPr="00813992">
        <w:rPr>
          <w:lang w:val="id-ID"/>
        </w:rPr>
        <w:t xml:space="preserve">PF: </w:t>
      </w:r>
      <w:r w:rsidRPr="00813992">
        <w:rPr>
          <w:lang w:val="id-ID"/>
        </w:rPr>
        <w:tab/>
        <w:t xml:space="preserve">Ya Tuhan kami mengaku, bahwa kami sering hanya mementingkan diri kami sendiri. Kami sibuk untuk hanya memenuhi kebutuhan kami dan abai pada kebutuhan sesama kami. </w:t>
      </w:r>
    </w:p>
    <w:p w14:paraId="29830B42" w14:textId="77777777" w:rsidR="006951DD" w:rsidRPr="00813992" w:rsidRDefault="006951DD" w:rsidP="00C87183">
      <w:pPr>
        <w:adjustRightInd w:val="0"/>
        <w:ind w:left="567" w:hanging="567"/>
        <w:jc w:val="both"/>
        <w:rPr>
          <w:i/>
          <w:iCs/>
          <w:lang w:val="id-ID"/>
        </w:rPr>
      </w:pPr>
      <w:bookmarkStart w:id="9" w:name="_Hlk182407827"/>
      <w:r w:rsidRPr="00813992">
        <w:rPr>
          <w:lang w:val="id-ID"/>
        </w:rPr>
        <w:t>U :</w:t>
      </w:r>
      <w:r w:rsidRPr="00813992">
        <w:rPr>
          <w:lang w:val="id-ID"/>
        </w:rPr>
        <w:tab/>
      </w:r>
      <w:r w:rsidRPr="00813992">
        <w:rPr>
          <w:b/>
          <w:bCs/>
          <w:i/>
          <w:iCs/>
          <w:lang w:val="id-ID"/>
        </w:rPr>
        <w:t>menyanyi KJ 42 Tuhan Kasihani</w:t>
      </w:r>
    </w:p>
    <w:p w14:paraId="2353B70C" w14:textId="77777777" w:rsidR="006951DD" w:rsidRPr="00813992" w:rsidRDefault="006951DD" w:rsidP="00C87183">
      <w:pPr>
        <w:adjustRightInd w:val="0"/>
        <w:ind w:left="567" w:hanging="567"/>
        <w:jc w:val="both"/>
        <w:rPr>
          <w:lang w:val="id-ID"/>
        </w:rPr>
      </w:pPr>
      <w:r w:rsidRPr="00813992">
        <w:rPr>
          <w:lang w:val="id-ID"/>
        </w:rPr>
        <w:tab/>
        <w:t>Tuhan, kasihani, Kristus kasihani</w:t>
      </w:r>
    </w:p>
    <w:p w14:paraId="5DA2198E" w14:textId="77777777" w:rsidR="006951DD" w:rsidRPr="00813992" w:rsidRDefault="006951DD" w:rsidP="00C87183">
      <w:pPr>
        <w:adjustRightInd w:val="0"/>
        <w:ind w:left="567" w:hanging="567"/>
        <w:jc w:val="both"/>
        <w:rPr>
          <w:lang w:val="id-ID"/>
        </w:rPr>
      </w:pPr>
      <w:r w:rsidRPr="00813992">
        <w:rPr>
          <w:lang w:val="id-ID"/>
        </w:rPr>
        <w:tab/>
        <w:t>Tuhan, kasihanilah kami!</w:t>
      </w:r>
    </w:p>
    <w:bookmarkEnd w:id="9"/>
    <w:p w14:paraId="2EBB4064" w14:textId="77777777" w:rsidR="006951DD" w:rsidRPr="00813992" w:rsidRDefault="006951DD" w:rsidP="00C87183">
      <w:pPr>
        <w:adjustRightInd w:val="0"/>
        <w:ind w:left="567" w:hanging="567"/>
        <w:jc w:val="both"/>
        <w:rPr>
          <w:lang w:val="id-ID"/>
        </w:rPr>
      </w:pPr>
      <w:r w:rsidRPr="00813992">
        <w:rPr>
          <w:lang w:val="id-ID"/>
        </w:rPr>
        <w:t xml:space="preserve">PF:  Ya Tuhan, kami mengaku bahwa kami masih memendam begitu banyak kebencian di hati kami. Kami mengaku bahwa sulit bagi kami untuk melepaskan pengampunan bagi sesama kami. </w:t>
      </w:r>
    </w:p>
    <w:p w14:paraId="60A21411" w14:textId="77777777" w:rsidR="006951DD" w:rsidRPr="00813992" w:rsidRDefault="006951DD" w:rsidP="00C87183">
      <w:pPr>
        <w:adjustRightInd w:val="0"/>
        <w:ind w:left="567" w:hanging="567"/>
        <w:jc w:val="both"/>
        <w:rPr>
          <w:i/>
          <w:iCs/>
          <w:lang w:val="id-ID"/>
        </w:rPr>
      </w:pPr>
      <w:r w:rsidRPr="00813992">
        <w:rPr>
          <w:lang w:val="id-ID"/>
        </w:rPr>
        <w:t>U :</w:t>
      </w:r>
      <w:r w:rsidRPr="00813992">
        <w:rPr>
          <w:lang w:val="id-ID"/>
        </w:rPr>
        <w:tab/>
      </w:r>
      <w:r w:rsidRPr="00813992">
        <w:rPr>
          <w:b/>
          <w:bCs/>
          <w:i/>
          <w:iCs/>
          <w:lang w:val="id-ID"/>
        </w:rPr>
        <w:t>menyanyi KJ 42 Tuhan Kasihani</w:t>
      </w:r>
    </w:p>
    <w:p w14:paraId="44E8C4EA" w14:textId="77777777" w:rsidR="006951DD" w:rsidRPr="00813992" w:rsidRDefault="006951DD" w:rsidP="00C87183">
      <w:pPr>
        <w:adjustRightInd w:val="0"/>
        <w:ind w:left="567" w:hanging="567"/>
        <w:jc w:val="both"/>
        <w:rPr>
          <w:lang w:val="id-ID"/>
        </w:rPr>
      </w:pPr>
      <w:r w:rsidRPr="00813992">
        <w:rPr>
          <w:lang w:val="id-ID"/>
        </w:rPr>
        <w:tab/>
        <w:t>Tuhan, kasihani, Kristus kasihani</w:t>
      </w:r>
    </w:p>
    <w:p w14:paraId="30D71EB3" w14:textId="77777777" w:rsidR="006951DD" w:rsidRPr="00813992" w:rsidRDefault="006951DD" w:rsidP="00C87183">
      <w:pPr>
        <w:adjustRightInd w:val="0"/>
        <w:ind w:left="567" w:hanging="567"/>
        <w:jc w:val="both"/>
        <w:rPr>
          <w:lang w:val="id-ID"/>
        </w:rPr>
      </w:pPr>
      <w:r w:rsidRPr="00813992">
        <w:rPr>
          <w:lang w:val="id-ID"/>
        </w:rPr>
        <w:tab/>
        <w:t>Tuhan, kasihanilah kami!</w:t>
      </w:r>
    </w:p>
    <w:p w14:paraId="47C17CC3" w14:textId="4C0E1787" w:rsidR="006951DD" w:rsidRPr="00813992" w:rsidRDefault="006951DD" w:rsidP="00C87183">
      <w:pPr>
        <w:adjustRightInd w:val="0"/>
        <w:ind w:left="567" w:hanging="567"/>
        <w:jc w:val="both"/>
        <w:rPr>
          <w:lang w:val="id-ID"/>
        </w:rPr>
      </w:pPr>
      <w:r w:rsidRPr="00813992">
        <w:rPr>
          <w:lang w:val="id-ID"/>
        </w:rPr>
        <w:t xml:space="preserve">PF:  </w:t>
      </w:r>
      <w:r w:rsidR="00C87183" w:rsidRPr="00813992">
        <w:rPr>
          <w:lang w:val="id-ID"/>
        </w:rPr>
        <w:tab/>
      </w:r>
      <w:r w:rsidRPr="00813992">
        <w:rPr>
          <w:lang w:val="id-ID"/>
        </w:rPr>
        <w:t xml:space="preserve">Ya Tuhan inilah seluruh pengakuan dosa yang kami sampaikan dengan jujur </w:t>
      </w:r>
      <w:r w:rsidR="00C87183" w:rsidRPr="00813992">
        <w:rPr>
          <w:lang w:val="id-ID"/>
        </w:rPr>
        <w:t>pada-Mu</w:t>
      </w:r>
      <w:r w:rsidRPr="00813992">
        <w:rPr>
          <w:lang w:val="id-ID"/>
        </w:rPr>
        <w:t>. Kami mohon belas kasihan</w:t>
      </w:r>
      <w:r w:rsidR="00362A21">
        <w:rPr>
          <w:lang w:val="id-ID"/>
        </w:rPr>
        <w:t>-</w:t>
      </w:r>
      <w:r w:rsidRPr="00813992">
        <w:rPr>
          <w:lang w:val="id-ID"/>
        </w:rPr>
        <w:t>Mu. Amin.</w:t>
      </w:r>
    </w:p>
    <w:p w14:paraId="6CBCBD6E" w14:textId="77777777" w:rsidR="006951DD" w:rsidRPr="00813992" w:rsidRDefault="006951DD" w:rsidP="00C87183">
      <w:pPr>
        <w:pStyle w:val="DaftarParagraf"/>
        <w:tabs>
          <w:tab w:val="right" w:pos="6520"/>
        </w:tabs>
        <w:ind w:left="0" w:firstLine="0"/>
        <w:rPr>
          <w:b/>
          <w:bCs/>
          <w:lang w:val="id-ID"/>
        </w:rPr>
      </w:pPr>
      <w:r w:rsidRPr="00813992">
        <w:rPr>
          <w:b/>
          <w:bCs/>
          <w:lang w:val="id-ID"/>
        </w:rPr>
        <w:lastRenderedPageBreak/>
        <w:t xml:space="preserve">BERITA ANUGERAH </w:t>
      </w:r>
      <w:r w:rsidRPr="00813992">
        <w:rPr>
          <w:b/>
          <w:bCs/>
          <w:lang w:val="id-ID"/>
        </w:rPr>
        <w:tab/>
      </w:r>
      <w:r w:rsidRPr="00813992">
        <w:rPr>
          <w:i/>
          <w:iCs/>
          <w:lang w:val="id-ID"/>
        </w:rPr>
        <w:t>(Berdiri)</w:t>
      </w:r>
    </w:p>
    <w:p w14:paraId="1FBC1E1F" w14:textId="77777777" w:rsidR="006951DD" w:rsidRPr="00813992" w:rsidRDefault="006951DD" w:rsidP="00C87183">
      <w:pPr>
        <w:adjustRightInd w:val="0"/>
        <w:ind w:left="567" w:hanging="567"/>
        <w:jc w:val="both"/>
        <w:rPr>
          <w:rFonts w:eastAsiaTheme="minorHAnsi"/>
          <w:szCs w:val="20"/>
          <w:lang w:val="id-ID"/>
        </w:rPr>
      </w:pPr>
      <w:r w:rsidRPr="00813992">
        <w:rPr>
          <w:lang w:val="id-ID"/>
        </w:rPr>
        <w:t>PF:</w:t>
      </w:r>
      <w:r w:rsidRPr="00813992">
        <w:rPr>
          <w:lang w:val="id-ID"/>
        </w:rPr>
        <w:tab/>
        <w:t xml:space="preserve">Marilah kita menerima dengan sukacita berita anugerah pengampunan dari Tuhan dalam </w:t>
      </w:r>
      <w:r w:rsidRPr="00813992">
        <w:rPr>
          <w:b/>
          <w:bCs/>
          <w:lang w:val="id-ID"/>
        </w:rPr>
        <w:t xml:space="preserve">Yesaya 55:7 : </w:t>
      </w:r>
      <w:r w:rsidRPr="00813992">
        <w:rPr>
          <w:b/>
          <w:bCs/>
          <w:i/>
          <w:iCs/>
          <w:lang w:val="id-ID"/>
        </w:rPr>
        <w:t xml:space="preserve">Baiklah orang fasik meninggalkan jalannya, dan orang jahat meninggalkan rancangannya. Baiklah ia kembali kepada TUHAN maka Dia akan menyayanginya, dan kepada Allah kita, sebab Ia memberi pengampunan dengan limpahnya. </w:t>
      </w:r>
      <w:r w:rsidRPr="00813992">
        <w:rPr>
          <w:lang w:val="id-ID"/>
        </w:rPr>
        <w:t>Inilah berita pengampunan dari Tuhan bagimu, Damai Kristus besertamu!</w:t>
      </w:r>
    </w:p>
    <w:p w14:paraId="0EDC5A2A" w14:textId="77777777" w:rsidR="006951DD" w:rsidRPr="00813992" w:rsidRDefault="006951DD" w:rsidP="006951DD">
      <w:pPr>
        <w:adjustRightInd w:val="0"/>
        <w:rPr>
          <w:lang w:val="id-ID"/>
        </w:rPr>
      </w:pPr>
    </w:p>
    <w:p w14:paraId="367BBB00" w14:textId="0A80583A" w:rsidR="006951DD" w:rsidRPr="00813992" w:rsidRDefault="006951DD" w:rsidP="006951DD">
      <w:pPr>
        <w:pStyle w:val="DaftarParagraf"/>
        <w:ind w:left="567" w:hanging="567"/>
        <w:rPr>
          <w:bCs/>
          <w:lang w:val="id-ID"/>
        </w:rPr>
      </w:pPr>
      <w:bookmarkStart w:id="10" w:name="_Hlk182391952"/>
      <w:r w:rsidRPr="00813992">
        <w:rPr>
          <w:lang w:val="id-ID"/>
        </w:rPr>
        <w:t>U:</w:t>
      </w:r>
      <w:r w:rsidRPr="00813992">
        <w:rPr>
          <w:lang w:val="id-ID"/>
        </w:rPr>
        <w:tab/>
      </w:r>
      <w:r w:rsidRPr="00813992">
        <w:rPr>
          <w:b/>
          <w:bCs/>
          <w:lang w:val="id-ID"/>
        </w:rPr>
        <w:t>(menyanyikan KJ 402</w:t>
      </w:r>
      <w:r w:rsidR="00C87183" w:rsidRPr="00813992">
        <w:rPr>
          <w:b/>
          <w:bCs/>
          <w:lang w:val="id-ID"/>
        </w:rPr>
        <w:t>:1-2)</w:t>
      </w:r>
    </w:p>
    <w:p w14:paraId="43C1BC40" w14:textId="4CA7704B" w:rsidR="006951DD" w:rsidRPr="00813992" w:rsidRDefault="006951DD" w:rsidP="00C87183">
      <w:pPr>
        <w:pStyle w:val="DaftarParagraf"/>
        <w:ind w:left="540" w:firstLine="0"/>
        <w:rPr>
          <w:bCs/>
          <w:lang w:val="id-ID"/>
        </w:rPr>
      </w:pPr>
      <w:r w:rsidRPr="00813992">
        <w:rPr>
          <w:bCs/>
          <w:lang w:val="id-ID"/>
        </w:rPr>
        <w:t>KJ 402</w:t>
      </w:r>
      <w:r w:rsidR="00C87183" w:rsidRPr="00813992">
        <w:rPr>
          <w:bCs/>
          <w:lang w:val="id-ID"/>
        </w:rPr>
        <w:t>:1-2</w:t>
      </w:r>
      <w:r w:rsidRPr="00813992">
        <w:rPr>
          <w:bCs/>
          <w:lang w:val="id-ID"/>
        </w:rPr>
        <w:t xml:space="preserve"> “KUPERLUKAN JURUS’LAMAT”</w:t>
      </w:r>
    </w:p>
    <w:p w14:paraId="47757B0D" w14:textId="0FC5EFD5" w:rsidR="006951DD" w:rsidRPr="00813992" w:rsidRDefault="00362A21" w:rsidP="00C87183">
      <w:pPr>
        <w:pStyle w:val="DaftarParagraf"/>
        <w:widowControl/>
        <w:numPr>
          <w:ilvl w:val="0"/>
          <w:numId w:val="30"/>
        </w:numPr>
        <w:adjustRightInd w:val="0"/>
        <w:contextualSpacing/>
        <w:rPr>
          <w:rFonts w:cs="Courier New"/>
          <w:lang w:val="id-ID"/>
        </w:rPr>
      </w:pPr>
      <w:r>
        <w:rPr>
          <w:rFonts w:cs="Courier New"/>
          <w:lang w:val="id-ID"/>
        </w:rPr>
        <w:t>‘</w:t>
      </w:r>
      <w:r w:rsidR="006951DD" w:rsidRPr="00813992">
        <w:rPr>
          <w:rFonts w:cs="Courier New"/>
          <w:lang w:val="id-ID"/>
        </w:rPr>
        <w:t>Ku perlukan Juru</w:t>
      </w:r>
      <w:r>
        <w:rPr>
          <w:rFonts w:cs="Courier New"/>
          <w:lang w:val="id-ID"/>
        </w:rPr>
        <w:t xml:space="preserve"> </w:t>
      </w:r>
      <w:r w:rsidR="006951DD" w:rsidRPr="00813992">
        <w:rPr>
          <w:rFonts w:cs="Courier New"/>
          <w:lang w:val="id-ID"/>
        </w:rPr>
        <w:t>s</w:t>
      </w:r>
      <w:r>
        <w:rPr>
          <w:rFonts w:cs="Courier New"/>
          <w:lang w:val="id-ID"/>
        </w:rPr>
        <w:t>’</w:t>
      </w:r>
      <w:r w:rsidR="006951DD" w:rsidRPr="00813992">
        <w:rPr>
          <w:rFonts w:cs="Courier New"/>
          <w:lang w:val="id-ID"/>
        </w:rPr>
        <w:t>lamat agar jangan ku sesat</w:t>
      </w:r>
    </w:p>
    <w:p w14:paraId="00FE7DD0" w14:textId="69C8DAE3" w:rsidR="006951DD" w:rsidRPr="00813992" w:rsidRDefault="006951DD" w:rsidP="00C87183">
      <w:pPr>
        <w:pStyle w:val="DaftarParagraf"/>
        <w:adjustRightInd w:val="0"/>
        <w:ind w:left="999" w:firstLine="0"/>
        <w:rPr>
          <w:rFonts w:cs="Courier New"/>
          <w:lang w:val="id-ID"/>
        </w:rPr>
      </w:pPr>
      <w:r w:rsidRPr="00813992">
        <w:rPr>
          <w:rFonts w:cs="Courier New"/>
          <w:lang w:val="id-ID"/>
        </w:rPr>
        <w:t>S</w:t>
      </w:r>
      <w:r w:rsidR="00362A21">
        <w:rPr>
          <w:rFonts w:cs="Courier New"/>
          <w:lang w:val="id-ID"/>
        </w:rPr>
        <w:t>’</w:t>
      </w:r>
      <w:r w:rsidRPr="00813992">
        <w:rPr>
          <w:rFonts w:cs="Courier New"/>
          <w:lang w:val="id-ID"/>
        </w:rPr>
        <w:t>lalu harus kurasakan bahwa Tuhanku dekat</w:t>
      </w:r>
    </w:p>
    <w:p w14:paraId="6172FEE8" w14:textId="3ACF5819" w:rsidR="00C87183" w:rsidRPr="00813992" w:rsidRDefault="006951DD" w:rsidP="00C87183">
      <w:pPr>
        <w:adjustRightInd w:val="0"/>
        <w:ind w:left="999"/>
        <w:rPr>
          <w:rFonts w:cs="Courier New"/>
          <w:lang w:val="id-ID"/>
        </w:rPr>
      </w:pPr>
      <w:r w:rsidRPr="00813992">
        <w:rPr>
          <w:rFonts w:cs="Courier New"/>
          <w:lang w:val="id-ID"/>
        </w:rPr>
        <w:t>Ref</w:t>
      </w:r>
      <w:r w:rsidR="00362A21">
        <w:rPr>
          <w:rFonts w:cs="Courier New"/>
          <w:lang w:val="id-ID"/>
        </w:rPr>
        <w:t>r</w:t>
      </w:r>
      <w:r w:rsidR="00C87183" w:rsidRPr="00813992">
        <w:rPr>
          <w:rFonts w:cs="Courier New"/>
          <w:lang w:val="id-ID"/>
        </w:rPr>
        <w:t>.:</w:t>
      </w:r>
    </w:p>
    <w:p w14:paraId="3E2D511B" w14:textId="59821433" w:rsidR="006951DD" w:rsidRPr="00813992" w:rsidRDefault="006951DD" w:rsidP="00C87183">
      <w:pPr>
        <w:adjustRightInd w:val="0"/>
        <w:ind w:left="999"/>
        <w:rPr>
          <w:rFonts w:cs="Courier New"/>
          <w:lang w:val="id-ID"/>
        </w:rPr>
      </w:pPr>
      <w:r w:rsidRPr="00813992">
        <w:rPr>
          <w:rFonts w:cs="Courier New"/>
          <w:lang w:val="id-ID"/>
        </w:rPr>
        <w:t>Maka jiwaku tenang, tak</w:t>
      </w:r>
      <w:r w:rsidR="00362A21">
        <w:rPr>
          <w:rFonts w:cs="Courier New"/>
          <w:lang w:val="id-ID"/>
        </w:rPr>
        <w:t xml:space="preserve"> </w:t>
      </w:r>
      <w:r w:rsidRPr="00813992">
        <w:rPr>
          <w:rFonts w:cs="Courier New"/>
          <w:lang w:val="id-ID"/>
        </w:rPr>
        <w:t>kan takut dan enggan</w:t>
      </w:r>
    </w:p>
    <w:p w14:paraId="6B8D49A8" w14:textId="763EC7BD" w:rsidR="006951DD" w:rsidRPr="00813992" w:rsidRDefault="006951DD" w:rsidP="00C87183">
      <w:pPr>
        <w:adjustRightInd w:val="0"/>
        <w:ind w:left="999"/>
        <w:rPr>
          <w:rFonts w:cs="Courier New"/>
          <w:lang w:val="id-ID"/>
        </w:rPr>
      </w:pPr>
      <w:r w:rsidRPr="00813992">
        <w:rPr>
          <w:rFonts w:cs="Courier New"/>
          <w:lang w:val="id-ID"/>
        </w:rPr>
        <w:t>Jika Tuhanku membimbing ku di malam pun tent</w:t>
      </w:r>
      <w:r w:rsidR="00362A21">
        <w:rPr>
          <w:rFonts w:cs="Courier New"/>
          <w:lang w:val="id-ID"/>
        </w:rPr>
        <w:t>’</w:t>
      </w:r>
      <w:r w:rsidRPr="00813992">
        <w:rPr>
          <w:rFonts w:cs="Courier New"/>
          <w:lang w:val="id-ID"/>
        </w:rPr>
        <w:t xml:space="preserve">ram       </w:t>
      </w:r>
    </w:p>
    <w:p w14:paraId="565F289E" w14:textId="77777777" w:rsidR="006951DD" w:rsidRPr="00813992" w:rsidRDefault="006951DD" w:rsidP="00C87183">
      <w:pPr>
        <w:adjustRightInd w:val="0"/>
        <w:ind w:left="999" w:hanging="432"/>
        <w:rPr>
          <w:rFonts w:cs="Courier New"/>
          <w:lang w:val="id-ID"/>
        </w:rPr>
      </w:pPr>
      <w:r w:rsidRPr="00813992">
        <w:rPr>
          <w:rFonts w:cs="Courier New"/>
          <w:lang w:val="id-ID"/>
        </w:rPr>
        <w:t>2).</w:t>
      </w:r>
      <w:r w:rsidRPr="00813992">
        <w:rPr>
          <w:rFonts w:cs="Courier New"/>
          <w:lang w:val="id-ID"/>
        </w:rPr>
        <w:tab/>
        <w:t>Kuperlukan Juruslamat karna imanku lemah</w:t>
      </w:r>
    </w:p>
    <w:p w14:paraId="1BA619A8" w14:textId="44CE563E" w:rsidR="006951DD" w:rsidRPr="00813992" w:rsidRDefault="006951DD" w:rsidP="00C87183">
      <w:pPr>
        <w:adjustRightInd w:val="0"/>
        <w:ind w:left="999" w:hanging="432"/>
        <w:rPr>
          <w:rFonts w:cs="Courier New"/>
          <w:lang w:val="id-ID"/>
        </w:rPr>
      </w:pPr>
      <w:r w:rsidRPr="00813992">
        <w:rPr>
          <w:rFonts w:cs="Courier New"/>
          <w:lang w:val="id-ID"/>
        </w:rPr>
        <w:tab/>
        <w:t>Hiburan-</w:t>
      </w:r>
      <w:r w:rsidR="00362A21">
        <w:rPr>
          <w:rFonts w:cs="Courier New"/>
          <w:lang w:val="id-ID"/>
        </w:rPr>
        <w:t>N</w:t>
      </w:r>
      <w:r w:rsidRPr="00813992">
        <w:rPr>
          <w:rFonts w:cs="Courier New"/>
          <w:lang w:val="id-ID"/>
        </w:rPr>
        <w:t>ya menguatkan sungguh tiada bandingnya</w:t>
      </w:r>
    </w:p>
    <w:p w14:paraId="4E32F6DB" w14:textId="3F738D2D" w:rsidR="006951DD" w:rsidRPr="00813992" w:rsidRDefault="006951DD" w:rsidP="00C87183">
      <w:pPr>
        <w:adjustRightInd w:val="0"/>
        <w:ind w:left="999"/>
        <w:rPr>
          <w:rFonts w:cs="Courier New"/>
          <w:lang w:val="id-ID"/>
        </w:rPr>
      </w:pPr>
      <w:r w:rsidRPr="00813992">
        <w:rPr>
          <w:rFonts w:cs="Courier New"/>
          <w:lang w:val="id-ID"/>
        </w:rPr>
        <w:t>Ref</w:t>
      </w:r>
      <w:r w:rsidR="00362A21">
        <w:rPr>
          <w:rFonts w:cs="Courier New"/>
          <w:lang w:val="id-ID"/>
        </w:rPr>
        <w:t>r</w:t>
      </w:r>
      <w:r w:rsidR="00C87183" w:rsidRPr="00813992">
        <w:rPr>
          <w:rFonts w:cs="Courier New"/>
          <w:lang w:val="id-ID"/>
        </w:rPr>
        <w:t>.: ...</w:t>
      </w:r>
      <w:r w:rsidRPr="00813992">
        <w:rPr>
          <w:rFonts w:cs="Courier New"/>
          <w:lang w:val="id-ID"/>
        </w:rPr>
        <w:t xml:space="preserve"> </w:t>
      </w:r>
      <w:r w:rsidRPr="00813992">
        <w:rPr>
          <w:rFonts w:cs="Courier New"/>
          <w:lang w:val="id-ID"/>
        </w:rPr>
        <w:tab/>
      </w:r>
    </w:p>
    <w:bookmarkEnd w:id="10"/>
    <w:p w14:paraId="5209BBFA" w14:textId="77777777" w:rsidR="006951DD" w:rsidRPr="00813992" w:rsidRDefault="006951DD" w:rsidP="006951DD">
      <w:pPr>
        <w:pStyle w:val="DaftarParagraf"/>
        <w:ind w:left="567" w:hanging="567"/>
        <w:rPr>
          <w:lang w:val="id-ID"/>
        </w:rPr>
      </w:pPr>
    </w:p>
    <w:p w14:paraId="5A7D3ACA" w14:textId="77777777" w:rsidR="006951DD" w:rsidRPr="00813992" w:rsidRDefault="006951DD" w:rsidP="00C87183">
      <w:pPr>
        <w:pStyle w:val="DaftarParagraf"/>
        <w:tabs>
          <w:tab w:val="right" w:pos="6520"/>
        </w:tabs>
        <w:ind w:left="0" w:firstLine="0"/>
        <w:rPr>
          <w:b/>
          <w:bCs/>
          <w:lang w:val="id-ID"/>
        </w:rPr>
      </w:pPr>
      <w:r w:rsidRPr="00813992">
        <w:rPr>
          <w:b/>
          <w:bCs/>
          <w:lang w:val="id-ID"/>
        </w:rPr>
        <w:t>PELAYANAN FIRMAN</w:t>
      </w:r>
      <w:r w:rsidRPr="00813992">
        <w:rPr>
          <w:lang w:val="id-ID"/>
        </w:rPr>
        <w:tab/>
      </w:r>
      <w:r w:rsidRPr="00813992">
        <w:rPr>
          <w:i/>
          <w:iCs/>
          <w:lang w:val="id-ID"/>
        </w:rPr>
        <w:t>(Duduk)</w:t>
      </w:r>
    </w:p>
    <w:p w14:paraId="1145307A" w14:textId="2BE2E3A4" w:rsidR="006951DD" w:rsidRPr="00813992" w:rsidRDefault="006951DD" w:rsidP="006951DD">
      <w:pPr>
        <w:pStyle w:val="DaftarParagraf"/>
        <w:ind w:left="567" w:hanging="567"/>
        <w:rPr>
          <w:lang w:val="id-ID"/>
        </w:rPr>
      </w:pPr>
      <w:r w:rsidRPr="00813992">
        <w:rPr>
          <w:lang w:val="id-ID"/>
        </w:rPr>
        <w:t>PF:</w:t>
      </w:r>
      <w:r w:rsidRPr="00813992">
        <w:rPr>
          <w:lang w:val="id-ID"/>
        </w:rPr>
        <w:tab/>
        <w:t>Marilah kita berdoa (</w:t>
      </w:r>
      <w:r w:rsidRPr="00813992">
        <w:rPr>
          <w:i/>
          <w:iCs/>
          <w:lang w:val="id-ID"/>
        </w:rPr>
        <w:t xml:space="preserve">musik sudah mengalun lembut untuk PF dapat menyanyikan </w:t>
      </w:r>
      <w:r w:rsidRPr="00813992">
        <w:rPr>
          <w:b/>
          <w:bCs/>
          <w:i/>
          <w:iCs/>
          <w:lang w:val="id-ID"/>
        </w:rPr>
        <w:t>PKJ 198 Di Hatiku Ya Yesus</w:t>
      </w:r>
      <w:r w:rsidRPr="00813992">
        <w:rPr>
          <w:b/>
          <w:bCs/>
          <w:lang w:val="id-ID"/>
        </w:rPr>
        <w:t xml:space="preserve"> </w:t>
      </w:r>
      <w:r w:rsidRPr="00813992">
        <w:rPr>
          <w:lang w:val="id-ID"/>
        </w:rPr>
        <w:t>bagian ref</w:t>
      </w:r>
      <w:r w:rsidR="00362A21">
        <w:rPr>
          <w:lang w:val="id-ID"/>
        </w:rPr>
        <w:t>r</w:t>
      </w:r>
      <w:r w:rsidRPr="00813992">
        <w:rPr>
          <w:lang w:val="id-ID"/>
        </w:rPr>
        <w:t>nya saja)</w:t>
      </w:r>
    </w:p>
    <w:p w14:paraId="26616AAD" w14:textId="42355E2B" w:rsidR="006951DD" w:rsidRPr="00813992" w:rsidRDefault="006951DD" w:rsidP="006951DD">
      <w:pPr>
        <w:pStyle w:val="DaftarParagraf"/>
        <w:ind w:left="567" w:hanging="567"/>
        <w:rPr>
          <w:lang w:val="id-ID"/>
        </w:rPr>
      </w:pPr>
      <w:r w:rsidRPr="00813992">
        <w:rPr>
          <w:lang w:val="id-ID"/>
        </w:rPr>
        <w:tab/>
        <w:t>Ref</w:t>
      </w:r>
      <w:r w:rsidR="00362A21">
        <w:rPr>
          <w:lang w:val="id-ID"/>
        </w:rPr>
        <w:t>r.</w:t>
      </w:r>
      <w:r w:rsidRPr="00813992">
        <w:rPr>
          <w:lang w:val="id-ID"/>
        </w:rPr>
        <w:t xml:space="preserve">: </w:t>
      </w:r>
    </w:p>
    <w:p w14:paraId="024624BA" w14:textId="77777777" w:rsidR="006951DD" w:rsidRPr="00813992" w:rsidRDefault="006951DD" w:rsidP="006951DD">
      <w:pPr>
        <w:pStyle w:val="DaftarParagraf"/>
        <w:ind w:left="567" w:hanging="567"/>
        <w:rPr>
          <w:lang w:val="id-ID"/>
        </w:rPr>
      </w:pPr>
      <w:r w:rsidRPr="00813992">
        <w:rPr>
          <w:lang w:val="id-ID"/>
        </w:rPr>
        <w:tab/>
        <w:t>Di hatiku, ya dihatiku</w:t>
      </w:r>
    </w:p>
    <w:p w14:paraId="57FB97AF" w14:textId="77777777" w:rsidR="006951DD" w:rsidRPr="00813992" w:rsidRDefault="006951DD" w:rsidP="006951DD">
      <w:pPr>
        <w:pStyle w:val="DaftarParagraf"/>
        <w:ind w:left="567" w:hanging="567"/>
        <w:rPr>
          <w:lang w:val="id-ID"/>
        </w:rPr>
      </w:pPr>
      <w:r w:rsidRPr="00813992">
        <w:rPr>
          <w:lang w:val="id-ID"/>
        </w:rPr>
        <w:tab/>
        <w:t>Tuhan bersabdalah</w:t>
      </w:r>
    </w:p>
    <w:p w14:paraId="69F7038B" w14:textId="0BE726F5" w:rsidR="006951DD" w:rsidRPr="00813992" w:rsidRDefault="006951DD" w:rsidP="006951DD">
      <w:pPr>
        <w:pStyle w:val="DaftarParagraf"/>
        <w:ind w:left="567" w:hanging="567"/>
        <w:rPr>
          <w:lang w:val="id-ID"/>
        </w:rPr>
      </w:pPr>
      <w:r w:rsidRPr="00813992">
        <w:rPr>
          <w:lang w:val="id-ID"/>
        </w:rPr>
        <w:tab/>
      </w:r>
      <w:r w:rsidR="00362A21">
        <w:rPr>
          <w:lang w:val="id-ID"/>
        </w:rPr>
        <w:t>‘</w:t>
      </w:r>
      <w:r w:rsidRPr="00813992">
        <w:rPr>
          <w:lang w:val="id-ID"/>
        </w:rPr>
        <w:t>Ku berserah pasrah penuh</w:t>
      </w:r>
    </w:p>
    <w:p w14:paraId="444FDCB6" w14:textId="77777777" w:rsidR="006951DD" w:rsidRPr="00813992" w:rsidRDefault="006951DD" w:rsidP="006951DD">
      <w:pPr>
        <w:pStyle w:val="DaftarParagraf"/>
        <w:ind w:left="567" w:hanging="567"/>
        <w:rPr>
          <w:color w:val="FF0000"/>
          <w:lang w:val="id-ID"/>
        </w:rPr>
      </w:pPr>
      <w:r w:rsidRPr="00813992">
        <w:rPr>
          <w:lang w:val="id-ID"/>
        </w:rPr>
        <w:tab/>
        <w:t>Bersabdalah ya Tuhan</w:t>
      </w:r>
    </w:p>
    <w:p w14:paraId="46D31D90" w14:textId="77777777" w:rsidR="006951DD" w:rsidRPr="00813992" w:rsidRDefault="006951DD" w:rsidP="006951DD">
      <w:pPr>
        <w:pStyle w:val="DaftarParagraf"/>
        <w:ind w:left="567" w:hanging="567"/>
        <w:rPr>
          <w:sz w:val="16"/>
          <w:szCs w:val="16"/>
          <w:lang w:val="id-ID"/>
        </w:rPr>
      </w:pPr>
      <w:r w:rsidRPr="00813992">
        <w:rPr>
          <w:lang w:val="id-ID"/>
        </w:rPr>
        <w:t>U:</w:t>
      </w:r>
      <w:r w:rsidRPr="00813992">
        <w:rPr>
          <w:lang w:val="id-ID"/>
        </w:rPr>
        <w:tab/>
      </w:r>
      <w:r w:rsidRPr="00813992">
        <w:rPr>
          <w:b/>
          <w:bCs/>
          <w:lang w:val="id-ID"/>
        </w:rPr>
        <w:t xml:space="preserve">Amin </w:t>
      </w:r>
    </w:p>
    <w:p w14:paraId="33D2205C" w14:textId="77777777" w:rsidR="00C87183" w:rsidRPr="00813992" w:rsidRDefault="00C87183" w:rsidP="006951DD">
      <w:pPr>
        <w:pStyle w:val="DaftarParagraf"/>
        <w:ind w:left="567" w:hanging="567"/>
        <w:rPr>
          <w:u w:val="single"/>
          <w:lang w:val="id-ID"/>
        </w:rPr>
      </w:pPr>
    </w:p>
    <w:p w14:paraId="2C220949" w14:textId="20D20337" w:rsidR="006951DD" w:rsidRPr="00813992" w:rsidRDefault="006951DD" w:rsidP="006951DD">
      <w:pPr>
        <w:pStyle w:val="DaftarParagraf"/>
        <w:ind w:left="567" w:hanging="567"/>
        <w:rPr>
          <w:u w:val="single"/>
          <w:lang w:val="id-ID"/>
        </w:rPr>
      </w:pPr>
      <w:r w:rsidRPr="00813992">
        <w:rPr>
          <w:u w:val="single"/>
          <w:lang w:val="id-ID"/>
        </w:rPr>
        <w:t>Bacaan Pertama</w:t>
      </w:r>
    </w:p>
    <w:p w14:paraId="30CB058B" w14:textId="77777777" w:rsidR="006951DD" w:rsidRPr="00813992" w:rsidRDefault="006951DD" w:rsidP="006951DD">
      <w:pPr>
        <w:ind w:left="567" w:hanging="567"/>
        <w:rPr>
          <w:b/>
          <w:lang w:val="id-ID"/>
        </w:rPr>
      </w:pPr>
      <w:r w:rsidRPr="00813992">
        <w:rPr>
          <w:lang w:val="id-ID"/>
        </w:rPr>
        <w:t>L1:</w:t>
      </w:r>
      <w:r w:rsidRPr="00813992">
        <w:rPr>
          <w:lang w:val="id-ID"/>
        </w:rPr>
        <w:tab/>
        <w:t>Bacaan pertama dari Yesaya 55:1-9</w:t>
      </w:r>
    </w:p>
    <w:p w14:paraId="77A07F08" w14:textId="77777777" w:rsidR="006951DD" w:rsidRPr="00813992" w:rsidRDefault="006951DD" w:rsidP="006951DD">
      <w:pPr>
        <w:ind w:left="567" w:hanging="567"/>
        <w:rPr>
          <w:lang w:val="id-ID"/>
        </w:rPr>
      </w:pPr>
      <w:r w:rsidRPr="00813992">
        <w:rPr>
          <w:lang w:val="id-ID"/>
        </w:rPr>
        <w:tab/>
        <w:t>Demikianlah Sabda Tuhan</w:t>
      </w:r>
    </w:p>
    <w:p w14:paraId="6336586E" w14:textId="77777777" w:rsidR="006951DD" w:rsidRPr="00813992" w:rsidRDefault="006951DD" w:rsidP="006951DD">
      <w:pPr>
        <w:ind w:left="567" w:hanging="567"/>
        <w:rPr>
          <w:lang w:val="id-ID"/>
        </w:rPr>
      </w:pPr>
      <w:r w:rsidRPr="00813992">
        <w:rPr>
          <w:lang w:val="id-ID"/>
        </w:rPr>
        <w:t>U:</w:t>
      </w:r>
      <w:r w:rsidRPr="00813992">
        <w:rPr>
          <w:lang w:val="id-ID"/>
        </w:rPr>
        <w:tab/>
      </w:r>
      <w:r w:rsidRPr="00813992">
        <w:rPr>
          <w:b/>
          <w:bCs/>
          <w:sz w:val="20"/>
          <w:szCs w:val="20"/>
          <w:lang w:val="id-ID"/>
        </w:rPr>
        <w:t>Syukur kepada Allah</w:t>
      </w:r>
    </w:p>
    <w:p w14:paraId="36EB5DFC" w14:textId="77777777" w:rsidR="006951DD" w:rsidRPr="00813992" w:rsidRDefault="006951DD" w:rsidP="006951DD">
      <w:pPr>
        <w:pStyle w:val="DaftarParagraf"/>
        <w:ind w:left="0"/>
        <w:rPr>
          <w:sz w:val="16"/>
          <w:szCs w:val="16"/>
          <w:lang w:val="id-ID"/>
        </w:rPr>
      </w:pPr>
    </w:p>
    <w:p w14:paraId="7E816735" w14:textId="77777777" w:rsidR="006951DD" w:rsidRPr="00813992" w:rsidRDefault="006951DD" w:rsidP="006951DD">
      <w:pPr>
        <w:pStyle w:val="DaftarParagraf"/>
        <w:ind w:left="567" w:hanging="567"/>
        <w:rPr>
          <w:u w:val="single"/>
          <w:lang w:val="id-ID"/>
        </w:rPr>
      </w:pPr>
      <w:r w:rsidRPr="00813992">
        <w:rPr>
          <w:u w:val="single"/>
          <w:lang w:val="id-ID"/>
        </w:rPr>
        <w:lastRenderedPageBreak/>
        <w:t>Mazmur Tanggapan</w:t>
      </w:r>
    </w:p>
    <w:p w14:paraId="45615437" w14:textId="79EB8854" w:rsidR="006951DD" w:rsidRPr="00813992" w:rsidRDefault="006951DD" w:rsidP="006951DD">
      <w:pPr>
        <w:pStyle w:val="DaftarParagraf"/>
        <w:ind w:left="567" w:hanging="567"/>
        <w:rPr>
          <w:lang w:val="id-ID"/>
        </w:rPr>
      </w:pPr>
      <w:r w:rsidRPr="00813992">
        <w:rPr>
          <w:lang w:val="id-ID"/>
        </w:rPr>
        <w:t>L2:</w:t>
      </w:r>
      <w:r w:rsidRPr="00813992">
        <w:rPr>
          <w:lang w:val="id-ID"/>
        </w:rPr>
        <w:tab/>
        <w:t xml:space="preserve">Mari kita menanggapi Sabda Tuhan dengan membaca </w:t>
      </w:r>
      <w:r w:rsidRPr="00813992">
        <w:rPr>
          <w:b/>
          <w:bCs/>
          <w:lang w:val="id-ID"/>
        </w:rPr>
        <w:t>Maz</w:t>
      </w:r>
      <w:r w:rsidR="00C87183" w:rsidRPr="00813992">
        <w:rPr>
          <w:b/>
          <w:bCs/>
          <w:lang w:val="id-ID"/>
        </w:rPr>
        <w:t>mur</w:t>
      </w:r>
      <w:r w:rsidRPr="00813992">
        <w:rPr>
          <w:b/>
          <w:bCs/>
          <w:lang w:val="id-ID"/>
        </w:rPr>
        <w:t xml:space="preserve"> </w:t>
      </w:r>
      <w:r w:rsidR="00C87183" w:rsidRPr="00813992">
        <w:rPr>
          <w:b/>
          <w:bCs/>
          <w:lang w:val="id-ID"/>
        </w:rPr>
        <w:t>6</w:t>
      </w:r>
      <w:r w:rsidRPr="00813992">
        <w:rPr>
          <w:b/>
          <w:bCs/>
          <w:lang w:val="id-ID"/>
        </w:rPr>
        <w:t>3:1-8</w:t>
      </w:r>
      <w:r w:rsidRPr="00813992">
        <w:rPr>
          <w:rFonts w:eastAsia="Candara" w:cs="Candara"/>
          <w:lang w:val="id-ID"/>
        </w:rPr>
        <w:t xml:space="preserve"> </w:t>
      </w:r>
      <w:r w:rsidRPr="00813992">
        <w:rPr>
          <w:lang w:val="id-ID"/>
        </w:rPr>
        <w:t xml:space="preserve">secara </w:t>
      </w:r>
      <w:r w:rsidR="00C87183" w:rsidRPr="00813992">
        <w:rPr>
          <w:lang w:val="id-ID"/>
        </w:rPr>
        <w:t>bersahutan</w:t>
      </w:r>
      <w:r w:rsidRPr="00813992">
        <w:rPr>
          <w:lang w:val="id-ID"/>
        </w:rPr>
        <w:t xml:space="preserve"> (atau didaraskan)</w:t>
      </w:r>
    </w:p>
    <w:p w14:paraId="41E8947A" w14:textId="77777777" w:rsidR="006951DD" w:rsidRPr="00813992" w:rsidRDefault="006951DD" w:rsidP="006951DD">
      <w:pPr>
        <w:pStyle w:val="DaftarParagraf"/>
        <w:ind w:left="567" w:hanging="567"/>
        <w:rPr>
          <w:sz w:val="16"/>
          <w:szCs w:val="16"/>
          <w:lang w:val="id-ID"/>
        </w:rPr>
      </w:pPr>
    </w:p>
    <w:p w14:paraId="1294E5A3" w14:textId="77777777" w:rsidR="006951DD" w:rsidRPr="00813992" w:rsidRDefault="006951DD" w:rsidP="006951DD">
      <w:pPr>
        <w:pStyle w:val="DaftarParagraf"/>
        <w:ind w:left="567" w:hanging="567"/>
        <w:rPr>
          <w:u w:val="single"/>
          <w:lang w:val="id-ID"/>
        </w:rPr>
      </w:pPr>
      <w:r w:rsidRPr="00813992">
        <w:rPr>
          <w:u w:val="single"/>
          <w:lang w:val="id-ID"/>
        </w:rPr>
        <w:t>Bacaan Kedua</w:t>
      </w:r>
    </w:p>
    <w:p w14:paraId="753A6578" w14:textId="1DE530AC" w:rsidR="006951DD" w:rsidRPr="00813992" w:rsidRDefault="006951DD" w:rsidP="006951DD">
      <w:pPr>
        <w:pStyle w:val="DaftarParagraf"/>
        <w:ind w:left="567" w:hanging="567"/>
        <w:rPr>
          <w:lang w:val="id-ID"/>
        </w:rPr>
      </w:pPr>
      <w:r w:rsidRPr="00813992">
        <w:rPr>
          <w:lang w:val="id-ID"/>
        </w:rPr>
        <w:t>L3:</w:t>
      </w:r>
      <w:r w:rsidRPr="00813992">
        <w:rPr>
          <w:lang w:val="id-ID"/>
        </w:rPr>
        <w:tab/>
        <w:t xml:space="preserve">Bacaan kedua dari </w:t>
      </w:r>
      <w:r w:rsidRPr="00813992">
        <w:rPr>
          <w:rFonts w:eastAsia="Candara" w:cs="Candara"/>
          <w:b/>
          <w:lang w:val="id-ID"/>
        </w:rPr>
        <w:t>1 Kor</w:t>
      </w:r>
      <w:r w:rsidR="00C87183" w:rsidRPr="00813992">
        <w:rPr>
          <w:rFonts w:eastAsia="Candara" w:cs="Candara"/>
          <w:b/>
          <w:lang w:val="id-ID"/>
        </w:rPr>
        <w:t>intus</w:t>
      </w:r>
      <w:r w:rsidRPr="00813992">
        <w:rPr>
          <w:rFonts w:eastAsia="Candara" w:cs="Candara"/>
          <w:b/>
          <w:lang w:val="id-ID"/>
        </w:rPr>
        <w:t xml:space="preserve"> 10:1-13</w:t>
      </w:r>
    </w:p>
    <w:p w14:paraId="5C53A2D4" w14:textId="77777777" w:rsidR="006951DD" w:rsidRPr="00813992" w:rsidRDefault="006951DD" w:rsidP="006951DD">
      <w:pPr>
        <w:pStyle w:val="DaftarParagraf"/>
        <w:ind w:left="567" w:hanging="567"/>
        <w:rPr>
          <w:lang w:val="id-ID"/>
        </w:rPr>
      </w:pPr>
      <w:r w:rsidRPr="00813992">
        <w:rPr>
          <w:lang w:val="id-ID"/>
        </w:rPr>
        <w:tab/>
        <w:t>Demikianlah Sabda Tuhan</w:t>
      </w:r>
    </w:p>
    <w:p w14:paraId="0F9A9122"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r>
      <w:r w:rsidRPr="00813992">
        <w:rPr>
          <w:b/>
          <w:bCs/>
          <w:sz w:val="20"/>
          <w:szCs w:val="20"/>
          <w:lang w:val="id-ID"/>
        </w:rPr>
        <w:t>Syukur kepada Allah</w:t>
      </w:r>
    </w:p>
    <w:p w14:paraId="37BE9154" w14:textId="77777777" w:rsidR="006951DD" w:rsidRPr="00813992" w:rsidRDefault="006951DD" w:rsidP="006951DD">
      <w:pPr>
        <w:pStyle w:val="DaftarParagraf"/>
        <w:ind w:left="567" w:hanging="567"/>
        <w:rPr>
          <w:sz w:val="16"/>
          <w:szCs w:val="16"/>
          <w:lang w:val="id-ID"/>
        </w:rPr>
      </w:pPr>
    </w:p>
    <w:p w14:paraId="5FB33192" w14:textId="4BF0440E" w:rsidR="006951DD" w:rsidRPr="00813992" w:rsidRDefault="006951DD" w:rsidP="00C87183">
      <w:pPr>
        <w:pStyle w:val="DaftarParagraf"/>
        <w:ind w:left="567" w:hanging="567"/>
        <w:rPr>
          <w:lang w:val="id-ID"/>
        </w:rPr>
      </w:pPr>
      <w:r w:rsidRPr="00813992">
        <w:rPr>
          <w:u w:val="single"/>
          <w:lang w:val="id-ID"/>
        </w:rPr>
        <w:t xml:space="preserve">Pembacaan Injil </w:t>
      </w:r>
    </w:p>
    <w:p w14:paraId="7881AA0B" w14:textId="7CAF4257" w:rsidR="006951DD" w:rsidRPr="00813992" w:rsidRDefault="006951DD" w:rsidP="00C87183">
      <w:pPr>
        <w:pStyle w:val="DaftarParagraf"/>
        <w:tabs>
          <w:tab w:val="right" w:pos="6520"/>
        </w:tabs>
        <w:ind w:left="567" w:hanging="567"/>
        <w:rPr>
          <w:rFonts w:eastAsia="Candara" w:cs="Candara"/>
          <w:b/>
          <w:lang w:val="id-ID"/>
        </w:rPr>
      </w:pPr>
      <w:r w:rsidRPr="00813992">
        <w:rPr>
          <w:lang w:val="id-ID"/>
        </w:rPr>
        <w:t>PF:</w:t>
      </w:r>
      <w:r w:rsidRPr="00813992">
        <w:rPr>
          <w:lang w:val="id-ID"/>
        </w:rPr>
        <w:tab/>
        <w:t xml:space="preserve">Pembacaan Injil, dari </w:t>
      </w:r>
      <w:r w:rsidRPr="00813992">
        <w:rPr>
          <w:rFonts w:eastAsia="Candara" w:cs="Candara"/>
          <w:b/>
          <w:lang w:val="id-ID"/>
        </w:rPr>
        <w:t>Luk</w:t>
      </w:r>
      <w:r w:rsidR="00C87183" w:rsidRPr="00813992">
        <w:rPr>
          <w:rFonts w:eastAsia="Candara" w:cs="Candara"/>
          <w:b/>
          <w:lang w:val="id-ID"/>
        </w:rPr>
        <w:t>as</w:t>
      </w:r>
      <w:r w:rsidRPr="00813992">
        <w:rPr>
          <w:rFonts w:eastAsia="Candara" w:cs="Candara"/>
          <w:b/>
          <w:lang w:val="id-ID"/>
        </w:rPr>
        <w:t xml:space="preserve"> 13:1-9</w:t>
      </w:r>
      <w:r w:rsidR="00C87183" w:rsidRPr="00813992">
        <w:rPr>
          <w:rFonts w:eastAsia="Candara" w:cs="Candara"/>
          <w:b/>
          <w:lang w:val="id-ID"/>
        </w:rPr>
        <w:t xml:space="preserve"> </w:t>
      </w:r>
      <w:r w:rsidR="00C87183" w:rsidRPr="00813992">
        <w:rPr>
          <w:rFonts w:eastAsia="Candara" w:cs="Candara"/>
          <w:b/>
          <w:lang w:val="id-ID"/>
        </w:rPr>
        <w:tab/>
      </w:r>
      <w:r w:rsidR="00C87183" w:rsidRPr="00813992">
        <w:rPr>
          <w:i/>
          <w:iCs/>
          <w:lang w:val="id-ID"/>
        </w:rPr>
        <w:t>Berdiri</w:t>
      </w:r>
    </w:p>
    <w:p w14:paraId="21655971" w14:textId="77777777" w:rsidR="006951DD" w:rsidRPr="00813992" w:rsidRDefault="006951DD" w:rsidP="006951DD">
      <w:pPr>
        <w:pStyle w:val="DaftarParagraf"/>
        <w:ind w:left="567" w:hanging="567"/>
        <w:rPr>
          <w:lang w:val="id-ID"/>
        </w:rPr>
      </w:pPr>
      <w:r w:rsidRPr="00813992">
        <w:rPr>
          <w:lang w:val="id-ID"/>
        </w:rPr>
        <w:tab/>
        <w:t>Demikian Injil Yesus Kristus, berbahagialah kita semua yang bukan hanya saja mendengar dan bukan hanya saja membaca tetapi setia dan sedia memelihara, menyimpan dan menyebarkan Injil itu hari lepas hari. HOSIANA.</w:t>
      </w:r>
    </w:p>
    <w:p w14:paraId="4824F7D3" w14:textId="77777777" w:rsidR="006951DD" w:rsidRPr="00813992" w:rsidRDefault="006951DD" w:rsidP="006951DD">
      <w:pPr>
        <w:pStyle w:val="DaftarParagraf"/>
        <w:ind w:left="567" w:hanging="567"/>
        <w:rPr>
          <w:b/>
          <w:bCs/>
          <w:lang w:val="id-ID"/>
        </w:rPr>
      </w:pPr>
      <w:r w:rsidRPr="00813992">
        <w:rPr>
          <w:lang w:val="id-ID"/>
        </w:rPr>
        <w:t xml:space="preserve">U: </w:t>
      </w:r>
      <w:r w:rsidRPr="00813992">
        <w:rPr>
          <w:lang w:val="id-ID"/>
        </w:rPr>
        <w:tab/>
      </w:r>
      <w:r w:rsidRPr="00813992">
        <w:rPr>
          <w:b/>
          <w:bCs/>
          <w:lang w:val="id-ID"/>
        </w:rPr>
        <w:t>(</w:t>
      </w:r>
      <w:r w:rsidRPr="00813992">
        <w:rPr>
          <w:b/>
          <w:bCs/>
          <w:i/>
          <w:iCs/>
          <w:lang w:val="id-ID"/>
        </w:rPr>
        <w:t>menyanyikan NKB 223b: HOSIANA</w:t>
      </w:r>
      <w:r w:rsidRPr="00813992">
        <w:rPr>
          <w:b/>
          <w:bCs/>
          <w:lang w:val="id-ID"/>
        </w:rPr>
        <w:t>)</w:t>
      </w:r>
    </w:p>
    <w:p w14:paraId="4D444732" w14:textId="77777777" w:rsidR="006951DD" w:rsidRPr="00813992" w:rsidRDefault="006951DD" w:rsidP="006951DD">
      <w:pPr>
        <w:pStyle w:val="DaftarParagraf"/>
        <w:ind w:left="567" w:hanging="567"/>
        <w:rPr>
          <w:sz w:val="24"/>
          <w:szCs w:val="24"/>
          <w:lang w:val="id-ID"/>
        </w:rPr>
      </w:pPr>
      <w:r w:rsidRPr="00813992">
        <w:rPr>
          <w:lang w:val="id-ID"/>
        </w:rPr>
        <w:tab/>
      </w:r>
    </w:p>
    <w:p w14:paraId="5CFD1263" w14:textId="5E3D1940" w:rsidR="006951DD" w:rsidRPr="00813992" w:rsidRDefault="00C87183" w:rsidP="006951DD">
      <w:pPr>
        <w:pStyle w:val="DaftarParagraf"/>
        <w:ind w:left="0"/>
        <w:rPr>
          <w:sz w:val="16"/>
          <w:szCs w:val="16"/>
          <w:lang w:val="id-ID"/>
        </w:rPr>
      </w:pPr>
      <w:r w:rsidRPr="00813992">
        <w:rPr>
          <w:sz w:val="16"/>
          <w:szCs w:val="16"/>
          <w:lang w:val="id-ID"/>
        </w:rPr>
        <w:tab/>
      </w:r>
    </w:p>
    <w:p w14:paraId="73B74C9C" w14:textId="77777777" w:rsidR="006951DD" w:rsidRPr="00813992" w:rsidRDefault="006951DD" w:rsidP="00C87183">
      <w:pPr>
        <w:pStyle w:val="DaftarParagraf"/>
        <w:ind w:left="0" w:firstLine="0"/>
        <w:rPr>
          <w:rFonts w:cs="Calibri Light"/>
          <w:b/>
          <w:bCs/>
          <w:lang w:val="id-ID"/>
        </w:rPr>
      </w:pPr>
      <w:r w:rsidRPr="00813992">
        <w:rPr>
          <w:b/>
          <w:bCs/>
          <w:lang w:val="id-ID"/>
        </w:rPr>
        <w:t xml:space="preserve">Khotbah </w:t>
      </w:r>
      <w:r w:rsidRPr="00813992">
        <w:rPr>
          <w:rFonts w:cs="Calibri Light"/>
          <w:b/>
          <w:bCs/>
          <w:lang w:val="id-ID"/>
        </w:rPr>
        <w:t>“MENGALAMI ANUGERAH ALLAH DALAM PERTOBATAN” (duduk)</w:t>
      </w:r>
    </w:p>
    <w:p w14:paraId="5A02E50C" w14:textId="111142D1" w:rsidR="006951DD" w:rsidRPr="00813992" w:rsidRDefault="00C87183" w:rsidP="006951DD">
      <w:pPr>
        <w:pStyle w:val="DaftarParagraf"/>
        <w:ind w:left="0"/>
        <w:rPr>
          <w:b/>
          <w:bCs/>
          <w:lang w:val="id-ID"/>
        </w:rPr>
      </w:pPr>
      <w:r w:rsidRPr="00813992">
        <w:rPr>
          <w:b/>
          <w:bCs/>
          <w:lang w:val="id-ID"/>
        </w:rPr>
        <w:tab/>
      </w:r>
    </w:p>
    <w:p w14:paraId="4689CF63" w14:textId="77777777" w:rsidR="006951DD" w:rsidRPr="00813992" w:rsidRDefault="006951DD" w:rsidP="00C87183">
      <w:pPr>
        <w:pStyle w:val="DaftarParagraf"/>
        <w:ind w:left="0" w:firstLine="0"/>
        <w:rPr>
          <w:lang w:val="id-ID"/>
        </w:rPr>
      </w:pPr>
      <w:r w:rsidRPr="00813992">
        <w:rPr>
          <w:b/>
          <w:bCs/>
          <w:lang w:val="id-ID"/>
        </w:rPr>
        <w:t>Saat Teduh</w:t>
      </w:r>
    </w:p>
    <w:p w14:paraId="2FE5F563" w14:textId="77777777" w:rsidR="006951DD" w:rsidRPr="00813992" w:rsidRDefault="006951DD" w:rsidP="006951DD">
      <w:pPr>
        <w:pStyle w:val="DaftarParagraf"/>
        <w:tabs>
          <w:tab w:val="right" w:pos="6210"/>
        </w:tabs>
        <w:ind w:left="0"/>
        <w:rPr>
          <w:b/>
          <w:bCs/>
          <w:lang w:val="id-ID"/>
        </w:rPr>
      </w:pPr>
    </w:p>
    <w:p w14:paraId="2403AA70" w14:textId="10C8A24B" w:rsidR="006951DD" w:rsidRPr="00813992" w:rsidRDefault="00C87183" w:rsidP="00C87183">
      <w:pPr>
        <w:pStyle w:val="DaftarParagraf"/>
        <w:tabs>
          <w:tab w:val="right" w:pos="6520"/>
        </w:tabs>
        <w:ind w:left="0"/>
        <w:rPr>
          <w:lang w:val="id-ID"/>
        </w:rPr>
      </w:pPr>
      <w:r w:rsidRPr="00813992">
        <w:rPr>
          <w:b/>
          <w:bCs/>
          <w:lang w:val="id-ID"/>
        </w:rPr>
        <w:tab/>
      </w:r>
      <w:r w:rsidR="006951DD" w:rsidRPr="00813992">
        <w:rPr>
          <w:b/>
          <w:bCs/>
          <w:lang w:val="id-ID"/>
        </w:rPr>
        <w:t xml:space="preserve">Pengakuan Iman </w:t>
      </w:r>
      <w:r w:rsidR="006951DD" w:rsidRPr="00813992">
        <w:rPr>
          <w:b/>
          <w:bCs/>
          <w:lang w:val="id-ID"/>
        </w:rPr>
        <w:tab/>
      </w:r>
      <w:r w:rsidR="006951DD" w:rsidRPr="00813992">
        <w:rPr>
          <w:i/>
          <w:iCs/>
          <w:lang w:val="id-ID"/>
        </w:rPr>
        <w:t>(Berdiri)</w:t>
      </w:r>
    </w:p>
    <w:p w14:paraId="3BAE4B80" w14:textId="77777777" w:rsidR="006951DD" w:rsidRPr="00813992" w:rsidRDefault="006951DD" w:rsidP="006951DD">
      <w:pPr>
        <w:pStyle w:val="DaftarParagraf"/>
        <w:ind w:left="567" w:hanging="567"/>
        <w:rPr>
          <w:lang w:val="id-ID"/>
        </w:rPr>
      </w:pPr>
      <w:r w:rsidRPr="00813992">
        <w:rPr>
          <w:lang w:val="id-ID"/>
        </w:rPr>
        <w:t>M:</w:t>
      </w:r>
      <w:r w:rsidRPr="00813992">
        <w:rPr>
          <w:lang w:val="id-ID"/>
        </w:rPr>
        <w:tab/>
        <w:t xml:space="preserve">Bersama dengan umat Allah di sepanjang masa, mari kita </w:t>
      </w:r>
      <w:r w:rsidRPr="00813992">
        <w:rPr>
          <w:spacing w:val="-6"/>
          <w:lang w:val="id-ID"/>
        </w:rPr>
        <w:t>ikrarkan dan kita teguhkan kembali akan apa yang kita imani</w:t>
      </w:r>
      <w:r w:rsidRPr="00813992">
        <w:rPr>
          <w:lang w:val="id-ID"/>
        </w:rPr>
        <w:t xml:space="preserve"> dengan bersama mengucapkan Pengakuan Iman Rasuli.</w:t>
      </w:r>
    </w:p>
    <w:p w14:paraId="28934BE9"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r>
      <w:r w:rsidRPr="00813992">
        <w:rPr>
          <w:b/>
          <w:bCs/>
          <w:lang w:val="id-ID"/>
        </w:rPr>
        <w:t>(Bersama-sama mengucapkan Pengakuan Iman Rasuli)</w:t>
      </w:r>
    </w:p>
    <w:p w14:paraId="35D3FE64" w14:textId="77777777" w:rsidR="006951DD" w:rsidRPr="00813992" w:rsidRDefault="006951DD" w:rsidP="006951DD">
      <w:pPr>
        <w:pStyle w:val="DaftarParagraf"/>
        <w:tabs>
          <w:tab w:val="right" w:pos="6237"/>
        </w:tabs>
        <w:ind w:left="0"/>
        <w:jc w:val="right"/>
        <w:rPr>
          <w:i/>
          <w:iCs/>
          <w:lang w:val="id-ID"/>
        </w:rPr>
      </w:pPr>
    </w:p>
    <w:p w14:paraId="20D30684" w14:textId="243B895E" w:rsidR="006951DD" w:rsidRPr="00813992" w:rsidRDefault="00C87183" w:rsidP="00C87183">
      <w:pPr>
        <w:pStyle w:val="DaftarParagraf"/>
        <w:tabs>
          <w:tab w:val="right" w:pos="6520"/>
        </w:tabs>
        <w:ind w:left="0"/>
        <w:rPr>
          <w:i/>
          <w:iCs/>
          <w:lang w:val="id-ID"/>
        </w:rPr>
      </w:pPr>
      <w:r w:rsidRPr="00813992">
        <w:rPr>
          <w:b/>
          <w:bCs/>
          <w:lang w:val="id-ID"/>
        </w:rPr>
        <w:tab/>
      </w:r>
      <w:r w:rsidR="006951DD" w:rsidRPr="00813992">
        <w:rPr>
          <w:b/>
          <w:bCs/>
          <w:lang w:val="id-ID"/>
        </w:rPr>
        <w:t>Doa Syafaat</w:t>
      </w:r>
      <w:r w:rsidR="006951DD" w:rsidRPr="00813992">
        <w:rPr>
          <w:lang w:val="id-ID"/>
        </w:rPr>
        <w:tab/>
      </w:r>
      <w:r w:rsidR="006951DD" w:rsidRPr="00813992">
        <w:rPr>
          <w:i/>
          <w:iCs/>
          <w:lang w:val="id-ID"/>
        </w:rPr>
        <w:t>(Duduk)</w:t>
      </w:r>
    </w:p>
    <w:p w14:paraId="5AADB4AB" w14:textId="77777777" w:rsidR="006951DD" w:rsidRPr="00813992" w:rsidRDefault="006951DD" w:rsidP="006951DD">
      <w:pPr>
        <w:pStyle w:val="DaftarParagraf"/>
        <w:ind w:left="567" w:hanging="567"/>
        <w:rPr>
          <w:lang w:val="id-ID"/>
        </w:rPr>
      </w:pPr>
      <w:r w:rsidRPr="00813992">
        <w:rPr>
          <w:lang w:val="id-ID"/>
        </w:rPr>
        <w:t>PF:</w:t>
      </w:r>
      <w:r w:rsidRPr="00813992">
        <w:rPr>
          <w:lang w:val="id-ID"/>
        </w:rPr>
        <w:tab/>
        <w:t>(Menaikkan doa syafaat)</w:t>
      </w:r>
    </w:p>
    <w:p w14:paraId="54F8DF3C" w14:textId="77777777" w:rsidR="006951DD" w:rsidRPr="00813992" w:rsidRDefault="006951DD" w:rsidP="006951DD">
      <w:pPr>
        <w:pStyle w:val="DaftarParagraf"/>
        <w:ind w:left="567" w:hanging="567"/>
        <w:rPr>
          <w:lang w:val="id-ID"/>
        </w:rPr>
      </w:pPr>
    </w:p>
    <w:p w14:paraId="6A98D5D7" w14:textId="1B11B31E" w:rsidR="006951DD" w:rsidRPr="00813992" w:rsidRDefault="00C87183" w:rsidP="006951DD">
      <w:pPr>
        <w:pStyle w:val="DaftarParagraf"/>
        <w:tabs>
          <w:tab w:val="right" w:pos="6237"/>
        </w:tabs>
        <w:ind w:left="0"/>
        <w:rPr>
          <w:lang w:val="id-ID"/>
        </w:rPr>
      </w:pPr>
      <w:r w:rsidRPr="00813992">
        <w:rPr>
          <w:b/>
          <w:bCs/>
          <w:lang w:val="id-ID"/>
        </w:rPr>
        <w:tab/>
      </w:r>
      <w:r w:rsidR="006951DD" w:rsidRPr="00813992">
        <w:rPr>
          <w:b/>
          <w:bCs/>
          <w:lang w:val="id-ID"/>
        </w:rPr>
        <w:t>PERSEMBAHAN</w:t>
      </w:r>
      <w:r w:rsidR="006951DD" w:rsidRPr="00813992">
        <w:rPr>
          <w:lang w:val="id-ID"/>
        </w:rPr>
        <w:tab/>
      </w:r>
    </w:p>
    <w:p w14:paraId="0450792B" w14:textId="2EB32799" w:rsidR="006951DD" w:rsidRPr="00813992" w:rsidRDefault="006951DD" w:rsidP="006951DD">
      <w:pPr>
        <w:pStyle w:val="DaftarParagraf"/>
        <w:ind w:left="567" w:hanging="567"/>
        <w:rPr>
          <w:i/>
          <w:iCs/>
          <w:lang w:val="id-ID"/>
        </w:rPr>
      </w:pPr>
      <w:r w:rsidRPr="00813992">
        <w:rPr>
          <w:lang w:val="id-ID"/>
        </w:rPr>
        <w:t>M:</w:t>
      </w:r>
      <w:r w:rsidRPr="00813992">
        <w:rPr>
          <w:lang w:val="id-ID"/>
        </w:rPr>
        <w:tab/>
        <w:t>Ungkapan syukur yang kita nyatakan dalam ibadah dengan berpersembahan saat ini kita landasi Firman Tuhan dalam Maz</w:t>
      </w:r>
      <w:r w:rsidR="00362A21">
        <w:rPr>
          <w:lang w:val="id-ID"/>
        </w:rPr>
        <w:t>mur</w:t>
      </w:r>
      <w:r w:rsidRPr="00813992">
        <w:rPr>
          <w:lang w:val="id-ID"/>
        </w:rPr>
        <w:t xml:space="preserve"> 119:8 </w:t>
      </w:r>
      <w:r w:rsidRPr="00813992">
        <w:rPr>
          <w:i/>
          <w:iCs/>
          <w:lang w:val="id-ID"/>
        </w:rPr>
        <w:t>Kiranya persembahan sukarela yang berupa puji-pujian berkenan kepada-Mu, ya TUHAN, dan ajarkanlah hukum-hukum-Mu kepadaku</w:t>
      </w:r>
    </w:p>
    <w:p w14:paraId="5B3DCBCE" w14:textId="77777777" w:rsidR="006951DD" w:rsidRPr="00813992" w:rsidRDefault="006951DD" w:rsidP="006951DD">
      <w:pPr>
        <w:pStyle w:val="DaftarParagraf"/>
        <w:ind w:left="567" w:hanging="567"/>
        <w:rPr>
          <w:b/>
          <w:bCs/>
          <w:lang w:val="id-ID"/>
        </w:rPr>
      </w:pPr>
      <w:r w:rsidRPr="00813992">
        <w:rPr>
          <w:lang w:val="id-ID"/>
        </w:rPr>
        <w:lastRenderedPageBreak/>
        <w:t>U:</w:t>
      </w:r>
      <w:r w:rsidRPr="00813992">
        <w:rPr>
          <w:color w:val="FF0000"/>
          <w:lang w:val="id-ID"/>
        </w:rPr>
        <w:tab/>
      </w:r>
      <w:r w:rsidRPr="00813992">
        <w:rPr>
          <w:b/>
          <w:bCs/>
          <w:lang w:val="id-ID"/>
        </w:rPr>
        <w:t>(menyanyikan PKJ 146:1-2)</w:t>
      </w:r>
    </w:p>
    <w:p w14:paraId="6CC08B27" w14:textId="77777777" w:rsidR="006951DD" w:rsidRPr="00813992" w:rsidRDefault="006951DD" w:rsidP="006951DD">
      <w:pPr>
        <w:pStyle w:val="DaftarParagraf"/>
        <w:ind w:left="567" w:hanging="567"/>
        <w:rPr>
          <w:bCs/>
          <w:lang w:val="id-ID"/>
        </w:rPr>
      </w:pPr>
      <w:r w:rsidRPr="00813992">
        <w:rPr>
          <w:bCs/>
          <w:lang w:val="id-ID"/>
        </w:rPr>
        <w:tab/>
        <w:t>PKJ 146: 1 – 2 “BAWA PERSEMBAHANMU“</w:t>
      </w:r>
    </w:p>
    <w:p w14:paraId="31A757E5" w14:textId="1122F648" w:rsidR="006951DD" w:rsidRPr="00813992" w:rsidRDefault="006951DD" w:rsidP="00C87183">
      <w:pPr>
        <w:adjustRightInd w:val="0"/>
        <w:ind w:left="993" w:hanging="426"/>
        <w:rPr>
          <w:rFonts w:cs="Courier New"/>
          <w:lang w:val="id-ID"/>
        </w:rPr>
      </w:pPr>
      <w:r w:rsidRPr="00813992">
        <w:rPr>
          <w:rFonts w:cs="Courier New"/>
          <w:lang w:val="id-ID"/>
        </w:rPr>
        <w:t>1</w:t>
      </w:r>
      <w:r w:rsidR="00C87183" w:rsidRPr="00813992">
        <w:rPr>
          <w:rFonts w:cs="Courier New"/>
          <w:lang w:val="id-ID"/>
        </w:rPr>
        <w:t>)</w:t>
      </w:r>
      <w:r w:rsidRPr="00813992">
        <w:rPr>
          <w:rFonts w:cs="Courier New"/>
          <w:lang w:val="id-ID"/>
        </w:rPr>
        <w:tab/>
        <w:t>Bawa persembahanmu, dalam rumah Tuhan</w:t>
      </w:r>
    </w:p>
    <w:p w14:paraId="7BE3C86D" w14:textId="77777777" w:rsidR="006951DD" w:rsidRPr="00813992" w:rsidRDefault="006951DD" w:rsidP="00C87183">
      <w:pPr>
        <w:adjustRightInd w:val="0"/>
        <w:ind w:left="993"/>
        <w:rPr>
          <w:rFonts w:cs="Courier New"/>
          <w:lang w:val="id-ID"/>
        </w:rPr>
      </w:pPr>
      <w:r w:rsidRPr="00813992">
        <w:rPr>
          <w:rFonts w:cs="Courier New"/>
          <w:lang w:val="id-ID"/>
        </w:rPr>
        <w:t>Dengan rela hatimu, janganlah jemu.</w:t>
      </w:r>
    </w:p>
    <w:p w14:paraId="6C8CEE70" w14:textId="77777777" w:rsidR="006951DD" w:rsidRPr="00813992" w:rsidRDefault="006951DD" w:rsidP="00C87183">
      <w:pPr>
        <w:adjustRightInd w:val="0"/>
        <w:ind w:left="993"/>
        <w:rPr>
          <w:rFonts w:cs="Courier New"/>
          <w:lang w:val="id-ID"/>
        </w:rPr>
      </w:pPr>
      <w:r w:rsidRPr="00813992">
        <w:rPr>
          <w:rFonts w:cs="Courier New"/>
          <w:lang w:val="id-ID"/>
        </w:rPr>
        <w:t xml:space="preserve">Bawa persembahanmu, bawa dengan suka. </w:t>
      </w:r>
    </w:p>
    <w:p w14:paraId="448BF1D5" w14:textId="7415CBC7" w:rsidR="00C87183" w:rsidRPr="00813992" w:rsidRDefault="006951DD" w:rsidP="00C87183">
      <w:pPr>
        <w:adjustRightInd w:val="0"/>
        <w:ind w:left="993"/>
        <w:rPr>
          <w:rFonts w:cs="Courier New"/>
          <w:lang w:val="id-ID"/>
        </w:rPr>
      </w:pPr>
      <w:r w:rsidRPr="00813992">
        <w:rPr>
          <w:rFonts w:cs="Courier New"/>
          <w:lang w:val="id-ID"/>
        </w:rPr>
        <w:t>Ref</w:t>
      </w:r>
      <w:r w:rsidR="00362A21">
        <w:rPr>
          <w:rFonts w:cs="Courier New"/>
          <w:lang w:val="id-ID"/>
        </w:rPr>
        <w:t>r</w:t>
      </w:r>
      <w:r w:rsidR="00C87183" w:rsidRPr="00813992">
        <w:rPr>
          <w:rFonts w:cs="Courier New"/>
          <w:lang w:val="id-ID"/>
        </w:rPr>
        <w:t>.</w:t>
      </w:r>
      <w:r w:rsidRPr="00813992">
        <w:rPr>
          <w:rFonts w:cs="Courier New"/>
          <w:lang w:val="id-ID"/>
        </w:rPr>
        <w:t xml:space="preserve">: </w:t>
      </w:r>
    </w:p>
    <w:p w14:paraId="75A42DCE" w14:textId="75186948" w:rsidR="006951DD" w:rsidRPr="00813992" w:rsidRDefault="006951DD" w:rsidP="00C87183">
      <w:pPr>
        <w:adjustRightInd w:val="0"/>
        <w:ind w:left="993"/>
        <w:rPr>
          <w:rFonts w:cs="Courier New"/>
          <w:lang w:val="id-ID"/>
        </w:rPr>
      </w:pPr>
      <w:r w:rsidRPr="00813992">
        <w:rPr>
          <w:rFonts w:cs="Courier New"/>
          <w:lang w:val="id-ID"/>
        </w:rPr>
        <w:t>Bawa persembahanmu, tanda suka citamu.</w:t>
      </w:r>
    </w:p>
    <w:p w14:paraId="367E2010" w14:textId="77777777" w:rsidR="006951DD" w:rsidRPr="00813992" w:rsidRDefault="006951DD" w:rsidP="00C87183">
      <w:pPr>
        <w:adjustRightInd w:val="0"/>
        <w:ind w:left="993"/>
        <w:rPr>
          <w:rFonts w:cs="Courier New"/>
          <w:lang w:val="id-ID"/>
        </w:rPr>
      </w:pPr>
      <w:r w:rsidRPr="00813992">
        <w:rPr>
          <w:rFonts w:cs="Courier New"/>
          <w:lang w:val="id-ID"/>
        </w:rPr>
        <w:t>Bawa persembahanmu, ucaplah syukur.</w:t>
      </w:r>
    </w:p>
    <w:p w14:paraId="77C27195" w14:textId="4109DC75" w:rsidR="006951DD" w:rsidRPr="00813992" w:rsidRDefault="006951DD" w:rsidP="00C87183">
      <w:pPr>
        <w:adjustRightInd w:val="0"/>
        <w:ind w:left="993" w:hanging="426"/>
        <w:rPr>
          <w:rFonts w:cs="Courier New"/>
          <w:lang w:val="id-ID"/>
        </w:rPr>
      </w:pPr>
      <w:r w:rsidRPr="00813992">
        <w:rPr>
          <w:rFonts w:cs="Courier New"/>
          <w:lang w:val="id-ID"/>
        </w:rPr>
        <w:t>2</w:t>
      </w:r>
      <w:r w:rsidR="00C87183" w:rsidRPr="00813992">
        <w:rPr>
          <w:rFonts w:cs="Courier New"/>
          <w:lang w:val="id-ID"/>
        </w:rPr>
        <w:t>)</w:t>
      </w:r>
      <w:r w:rsidRPr="00813992">
        <w:rPr>
          <w:rFonts w:cs="Courier New"/>
          <w:lang w:val="id-ID"/>
        </w:rPr>
        <w:t xml:space="preserve"> </w:t>
      </w:r>
      <w:r w:rsidRPr="00813992">
        <w:rPr>
          <w:rFonts w:cs="Courier New"/>
          <w:lang w:val="id-ID"/>
        </w:rPr>
        <w:tab/>
        <w:t>Rahmat Tuhan padamu, tidak tertandingi</w:t>
      </w:r>
    </w:p>
    <w:p w14:paraId="798C4CCC" w14:textId="77777777" w:rsidR="006951DD" w:rsidRPr="00813992" w:rsidRDefault="006951DD" w:rsidP="00C87183">
      <w:pPr>
        <w:adjustRightInd w:val="0"/>
        <w:ind w:left="993"/>
        <w:rPr>
          <w:rFonts w:cs="Courier New"/>
          <w:lang w:val="id-ID"/>
        </w:rPr>
      </w:pPr>
      <w:r w:rsidRPr="00813992">
        <w:rPr>
          <w:rFonts w:cs="Courier New"/>
          <w:lang w:val="id-ID"/>
        </w:rPr>
        <w:t>Oleh apa saja pun, dalam dunia.</w:t>
      </w:r>
    </w:p>
    <w:p w14:paraId="166B2F10" w14:textId="77777777" w:rsidR="006951DD" w:rsidRPr="00813992" w:rsidRDefault="006951DD" w:rsidP="00C87183">
      <w:pPr>
        <w:adjustRightInd w:val="0"/>
        <w:ind w:left="993"/>
        <w:rPr>
          <w:rFonts w:cs="Courier New"/>
          <w:lang w:val="id-ID"/>
        </w:rPr>
      </w:pPr>
      <w:r w:rsidRPr="00813992">
        <w:rPr>
          <w:rFonts w:cs="Courier New"/>
          <w:lang w:val="id-ID"/>
        </w:rPr>
        <w:t>Kasih dan karunia, sudah Kau terima.</w:t>
      </w:r>
    </w:p>
    <w:p w14:paraId="28F94385" w14:textId="03378643" w:rsidR="006951DD" w:rsidRPr="00813992" w:rsidRDefault="006951DD" w:rsidP="00C87183">
      <w:pPr>
        <w:adjustRightInd w:val="0"/>
        <w:ind w:left="993" w:hanging="426"/>
        <w:rPr>
          <w:rFonts w:cs="Courier New"/>
          <w:lang w:val="id-ID"/>
        </w:rPr>
      </w:pPr>
      <w:r w:rsidRPr="00813992">
        <w:rPr>
          <w:rFonts w:cs="Courier New"/>
          <w:lang w:val="id-ID"/>
        </w:rPr>
        <w:t xml:space="preserve"> </w:t>
      </w:r>
      <w:r w:rsidRPr="00813992">
        <w:rPr>
          <w:rFonts w:cs="Courier New"/>
          <w:lang w:val="id-ID"/>
        </w:rPr>
        <w:tab/>
        <w:t>Ref</w:t>
      </w:r>
      <w:r w:rsidR="00362A21">
        <w:rPr>
          <w:rFonts w:cs="Courier New"/>
          <w:lang w:val="id-ID"/>
        </w:rPr>
        <w:t>r</w:t>
      </w:r>
      <w:r w:rsidR="00C87183" w:rsidRPr="00813992">
        <w:rPr>
          <w:rFonts w:cs="Courier New"/>
          <w:lang w:val="id-ID"/>
        </w:rPr>
        <w:t>.</w:t>
      </w:r>
      <w:r w:rsidRPr="00813992">
        <w:rPr>
          <w:rFonts w:cs="Courier New"/>
          <w:lang w:val="id-ID"/>
        </w:rPr>
        <w:t xml:space="preserve">: </w:t>
      </w:r>
      <w:r w:rsidR="00C87183" w:rsidRPr="00813992">
        <w:rPr>
          <w:rFonts w:cs="Courier New"/>
          <w:lang w:val="id-ID"/>
        </w:rPr>
        <w:t>...</w:t>
      </w:r>
      <w:r w:rsidRPr="00813992">
        <w:rPr>
          <w:rFonts w:cs="Courier New"/>
          <w:lang w:val="id-ID"/>
        </w:rPr>
        <w:tab/>
      </w:r>
    </w:p>
    <w:p w14:paraId="7D9FFC76" w14:textId="77777777" w:rsidR="006951DD" w:rsidRPr="00813992" w:rsidRDefault="006951DD" w:rsidP="006951DD">
      <w:pPr>
        <w:pStyle w:val="DaftarParagraf"/>
        <w:ind w:left="0"/>
        <w:rPr>
          <w:lang w:val="id-ID"/>
        </w:rPr>
      </w:pPr>
    </w:p>
    <w:p w14:paraId="7DA52F14" w14:textId="58224864" w:rsidR="006951DD" w:rsidRPr="00813992" w:rsidRDefault="00C87183" w:rsidP="00C87183">
      <w:pPr>
        <w:pStyle w:val="DaftarParagraf"/>
        <w:tabs>
          <w:tab w:val="right" w:pos="6520"/>
        </w:tabs>
        <w:ind w:left="0"/>
        <w:rPr>
          <w:i/>
          <w:iCs/>
          <w:lang w:val="id-ID"/>
        </w:rPr>
      </w:pPr>
      <w:r w:rsidRPr="00813992">
        <w:rPr>
          <w:b/>
          <w:bCs/>
          <w:lang w:val="id-ID"/>
        </w:rPr>
        <w:tab/>
      </w:r>
      <w:r w:rsidR="006951DD" w:rsidRPr="00813992">
        <w:rPr>
          <w:b/>
          <w:bCs/>
          <w:lang w:val="id-ID"/>
        </w:rPr>
        <w:t>Doa Persembahan</w:t>
      </w:r>
      <w:r w:rsidR="006951DD" w:rsidRPr="00813992">
        <w:rPr>
          <w:b/>
          <w:bCs/>
          <w:lang w:val="id-ID"/>
        </w:rPr>
        <w:tab/>
      </w:r>
      <w:r w:rsidR="006951DD" w:rsidRPr="00813992">
        <w:rPr>
          <w:i/>
          <w:iCs/>
          <w:lang w:val="id-ID"/>
        </w:rPr>
        <w:t>(Berdiri)</w:t>
      </w:r>
    </w:p>
    <w:p w14:paraId="799AE971" w14:textId="77777777" w:rsidR="006951DD" w:rsidRPr="00813992" w:rsidRDefault="006951DD" w:rsidP="006951DD">
      <w:pPr>
        <w:pStyle w:val="DaftarParagraf"/>
        <w:ind w:left="567" w:hanging="567"/>
        <w:rPr>
          <w:lang w:val="id-ID"/>
        </w:rPr>
      </w:pPr>
      <w:r w:rsidRPr="00813992">
        <w:rPr>
          <w:lang w:val="id-ID"/>
        </w:rPr>
        <w:t>M:</w:t>
      </w:r>
      <w:r w:rsidRPr="00813992">
        <w:rPr>
          <w:lang w:val="id-ID"/>
        </w:rPr>
        <w:tab/>
      </w:r>
      <w:r w:rsidRPr="00813992">
        <w:rPr>
          <w:spacing w:val="-2"/>
          <w:lang w:val="id-ID"/>
        </w:rPr>
        <w:t>(Memimpin doa persembahan, akhir ibadah dan Doa Bapa</w:t>
      </w:r>
      <w:r w:rsidRPr="00813992">
        <w:rPr>
          <w:lang w:val="id-ID"/>
        </w:rPr>
        <w:t xml:space="preserve"> Kami)</w:t>
      </w:r>
    </w:p>
    <w:p w14:paraId="46FA9C45" w14:textId="77777777" w:rsidR="006951DD" w:rsidRPr="00813992" w:rsidRDefault="006951DD" w:rsidP="006951DD">
      <w:pPr>
        <w:pStyle w:val="DaftarParagraf"/>
        <w:ind w:left="0"/>
        <w:rPr>
          <w:lang w:val="id-ID"/>
        </w:rPr>
      </w:pPr>
    </w:p>
    <w:p w14:paraId="1749E59A" w14:textId="0CBE7C05" w:rsidR="006951DD" w:rsidRPr="00813992" w:rsidRDefault="006951DD" w:rsidP="00C87183">
      <w:pPr>
        <w:pStyle w:val="DaftarParagraf"/>
        <w:tabs>
          <w:tab w:val="right" w:pos="6520"/>
        </w:tabs>
        <w:ind w:left="0" w:firstLine="0"/>
        <w:rPr>
          <w:b/>
          <w:bCs/>
          <w:lang w:val="id-ID"/>
        </w:rPr>
      </w:pPr>
      <w:r w:rsidRPr="00813992">
        <w:rPr>
          <w:b/>
          <w:bCs/>
          <w:lang w:val="id-ID"/>
        </w:rPr>
        <w:t>Nyanyian Pengutusan</w:t>
      </w:r>
      <w:r w:rsidRPr="00813992">
        <w:rPr>
          <w:b/>
          <w:bCs/>
          <w:lang w:val="id-ID"/>
        </w:rPr>
        <w:tab/>
      </w:r>
      <w:r w:rsidRPr="00813992">
        <w:rPr>
          <w:lang w:val="id-ID"/>
        </w:rPr>
        <w:t>(</w:t>
      </w:r>
      <w:r w:rsidRPr="00813992">
        <w:rPr>
          <w:bCs/>
          <w:i/>
          <w:lang w:val="id-ID"/>
        </w:rPr>
        <w:t>berdiri)</w:t>
      </w:r>
    </w:p>
    <w:p w14:paraId="08F9F2F4"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t>(Menyanyikan NKB 211:1-3)</w:t>
      </w:r>
    </w:p>
    <w:p w14:paraId="77EA4258" w14:textId="77777777" w:rsidR="006951DD" w:rsidRPr="00813992" w:rsidRDefault="006951DD" w:rsidP="006951DD">
      <w:pPr>
        <w:pStyle w:val="DaftarParagraf"/>
        <w:ind w:left="567" w:hanging="567"/>
        <w:rPr>
          <w:b/>
          <w:lang w:val="id-ID"/>
        </w:rPr>
      </w:pPr>
      <w:r w:rsidRPr="00813992">
        <w:rPr>
          <w:b/>
          <w:lang w:val="id-ID"/>
        </w:rPr>
        <w:tab/>
        <w:t>NKB 211: 1 – 3 “PAKAILAH WAKTU ANUGRAH TUHANMU”</w:t>
      </w:r>
    </w:p>
    <w:p w14:paraId="710023A6" w14:textId="77777777" w:rsidR="006951DD" w:rsidRPr="00813992" w:rsidRDefault="006951DD" w:rsidP="00C87183">
      <w:pPr>
        <w:pStyle w:val="DaftarParagraf"/>
        <w:widowControl/>
        <w:numPr>
          <w:ilvl w:val="0"/>
          <w:numId w:val="31"/>
        </w:numPr>
        <w:adjustRightInd w:val="0"/>
        <w:contextualSpacing/>
        <w:rPr>
          <w:rFonts w:cs="Courier New"/>
          <w:lang w:val="id-ID"/>
        </w:rPr>
      </w:pPr>
      <w:r w:rsidRPr="00813992">
        <w:rPr>
          <w:rFonts w:cs="Courier New"/>
          <w:lang w:val="id-ID"/>
        </w:rPr>
        <w:t>Pakailah waktu anugrah Tuhanmu</w:t>
      </w:r>
    </w:p>
    <w:p w14:paraId="2D6496E9" w14:textId="77777777" w:rsidR="006951DD" w:rsidRPr="00813992" w:rsidRDefault="006951DD" w:rsidP="00C87183">
      <w:pPr>
        <w:pStyle w:val="DaftarParagraf"/>
        <w:adjustRightInd w:val="0"/>
        <w:ind w:left="987" w:firstLine="0"/>
        <w:rPr>
          <w:rFonts w:cs="Courier New"/>
          <w:lang w:val="id-ID"/>
        </w:rPr>
      </w:pPr>
      <w:r w:rsidRPr="00813992">
        <w:rPr>
          <w:rFonts w:cs="Courier New"/>
          <w:lang w:val="id-ID"/>
        </w:rPr>
        <w:t>Hidupmu singkat bagaikan kembang</w:t>
      </w:r>
    </w:p>
    <w:p w14:paraId="06FE2903" w14:textId="77777777" w:rsidR="006951DD" w:rsidRPr="00813992" w:rsidRDefault="006951DD" w:rsidP="00C87183">
      <w:pPr>
        <w:pStyle w:val="DaftarParagraf"/>
        <w:adjustRightInd w:val="0"/>
        <w:ind w:left="987" w:firstLine="0"/>
        <w:rPr>
          <w:rFonts w:cs="Courier New"/>
          <w:lang w:val="id-ID"/>
        </w:rPr>
      </w:pPr>
      <w:r w:rsidRPr="00813992">
        <w:rPr>
          <w:rFonts w:cs="Courier New"/>
          <w:lang w:val="id-ID"/>
        </w:rPr>
        <w:t>Mana benda yang kekal di hidupmu?</w:t>
      </w:r>
    </w:p>
    <w:p w14:paraId="5F780CB0" w14:textId="77777777" w:rsidR="006951DD" w:rsidRPr="00813992" w:rsidRDefault="006951DD" w:rsidP="00C87183">
      <w:pPr>
        <w:pStyle w:val="DaftarParagraf"/>
        <w:adjustRightInd w:val="0"/>
        <w:ind w:left="987" w:firstLine="0"/>
        <w:rPr>
          <w:rFonts w:cs="Courier New"/>
          <w:lang w:val="id-ID"/>
        </w:rPr>
      </w:pPr>
      <w:r w:rsidRPr="00813992">
        <w:rPr>
          <w:rFonts w:cs="Courier New"/>
          <w:lang w:val="id-ID"/>
        </w:rPr>
        <w:t>Hanyalah kasih tak akan lekang</w:t>
      </w:r>
    </w:p>
    <w:p w14:paraId="57EEE315" w14:textId="61FCAC12" w:rsidR="006951DD" w:rsidRPr="00813992" w:rsidRDefault="006951DD" w:rsidP="00C87183">
      <w:pPr>
        <w:pStyle w:val="DaftarParagraf"/>
        <w:adjustRightInd w:val="0"/>
        <w:ind w:left="987" w:firstLine="0"/>
        <w:rPr>
          <w:rFonts w:cs="Courier New"/>
          <w:lang w:val="id-ID"/>
        </w:rPr>
      </w:pPr>
      <w:r w:rsidRPr="00813992">
        <w:rPr>
          <w:rFonts w:cs="Courier New"/>
          <w:lang w:val="id-ID"/>
        </w:rPr>
        <w:t>Ref</w:t>
      </w:r>
      <w:r w:rsidR="00362A21">
        <w:rPr>
          <w:rFonts w:cs="Courier New"/>
          <w:lang w:val="id-ID"/>
        </w:rPr>
        <w:t>r</w:t>
      </w:r>
      <w:r w:rsidR="00C87183" w:rsidRPr="00813992">
        <w:rPr>
          <w:rFonts w:cs="Courier New"/>
          <w:lang w:val="id-ID"/>
        </w:rPr>
        <w:t>.</w:t>
      </w:r>
      <w:r w:rsidRPr="00813992">
        <w:rPr>
          <w:rFonts w:cs="Courier New"/>
          <w:lang w:val="id-ID"/>
        </w:rPr>
        <w:t>:</w:t>
      </w:r>
    </w:p>
    <w:p w14:paraId="028A707A" w14:textId="77777777" w:rsidR="006951DD" w:rsidRPr="00813992" w:rsidRDefault="006951DD" w:rsidP="00C87183">
      <w:pPr>
        <w:pStyle w:val="DaftarParagraf"/>
        <w:adjustRightInd w:val="0"/>
        <w:ind w:left="987" w:firstLine="0"/>
        <w:rPr>
          <w:rFonts w:cs="Courier New"/>
          <w:lang w:val="id-ID"/>
        </w:rPr>
      </w:pPr>
      <w:r w:rsidRPr="00813992">
        <w:rPr>
          <w:rFonts w:cs="Courier New"/>
          <w:lang w:val="id-ID"/>
        </w:rPr>
        <w:t>Tiada yang baka di dalam dunia</w:t>
      </w:r>
    </w:p>
    <w:p w14:paraId="1409B59D" w14:textId="005C49AA" w:rsidR="006951DD" w:rsidRPr="00813992" w:rsidRDefault="006951DD" w:rsidP="00C87183">
      <w:pPr>
        <w:pStyle w:val="DaftarParagraf"/>
        <w:adjustRightInd w:val="0"/>
        <w:ind w:left="987" w:firstLine="0"/>
        <w:rPr>
          <w:rFonts w:cs="Courier New"/>
          <w:lang w:val="id-ID"/>
        </w:rPr>
      </w:pPr>
      <w:r w:rsidRPr="00813992">
        <w:rPr>
          <w:rFonts w:cs="Courier New"/>
          <w:lang w:val="id-ID"/>
        </w:rPr>
        <w:t>S</w:t>
      </w:r>
      <w:r w:rsidR="00362A21">
        <w:rPr>
          <w:rFonts w:cs="Courier New"/>
          <w:lang w:val="id-ID"/>
        </w:rPr>
        <w:t>’</w:t>
      </w:r>
      <w:r w:rsidRPr="00813992">
        <w:rPr>
          <w:rFonts w:cs="Courier New"/>
          <w:lang w:val="id-ID"/>
        </w:rPr>
        <w:t>gala yang indah pun akan lenyap</w:t>
      </w:r>
    </w:p>
    <w:p w14:paraId="538911D7" w14:textId="77777777" w:rsidR="006951DD" w:rsidRPr="00813992" w:rsidRDefault="006951DD" w:rsidP="00C87183">
      <w:pPr>
        <w:pStyle w:val="DaftarParagraf"/>
        <w:adjustRightInd w:val="0"/>
        <w:ind w:left="987" w:firstLine="0"/>
        <w:rPr>
          <w:rFonts w:cs="Courier New"/>
          <w:lang w:val="id-ID"/>
        </w:rPr>
      </w:pPr>
      <w:r w:rsidRPr="00813992">
        <w:rPr>
          <w:rFonts w:cs="Courier New"/>
          <w:lang w:val="id-ID"/>
        </w:rPr>
        <w:t>Namun kasihmu demi Tuhan Yesus</w:t>
      </w:r>
    </w:p>
    <w:p w14:paraId="4C7E52BA" w14:textId="77777777" w:rsidR="006951DD" w:rsidRPr="00813992" w:rsidRDefault="006951DD" w:rsidP="00C87183">
      <w:pPr>
        <w:pStyle w:val="DaftarParagraf"/>
        <w:adjustRightInd w:val="0"/>
        <w:ind w:left="987" w:firstLine="0"/>
        <w:rPr>
          <w:rFonts w:cs="Courier New"/>
          <w:lang w:val="id-ID"/>
        </w:rPr>
      </w:pPr>
      <w:r w:rsidRPr="00813992">
        <w:rPr>
          <w:rFonts w:cs="Courier New"/>
          <w:lang w:val="id-ID"/>
        </w:rPr>
        <w:t>Sungguh bernilai dan tinggal tetap</w:t>
      </w:r>
    </w:p>
    <w:p w14:paraId="0297D605" w14:textId="77777777" w:rsidR="006951DD" w:rsidRPr="00813992" w:rsidRDefault="006951DD" w:rsidP="00C87183">
      <w:pPr>
        <w:pStyle w:val="DaftarParagraf"/>
        <w:widowControl/>
        <w:numPr>
          <w:ilvl w:val="0"/>
          <w:numId w:val="31"/>
        </w:numPr>
        <w:adjustRightInd w:val="0"/>
        <w:contextualSpacing/>
        <w:rPr>
          <w:rFonts w:cs="Courier New"/>
          <w:lang w:val="id-ID"/>
        </w:rPr>
      </w:pPr>
      <w:r w:rsidRPr="00813992">
        <w:rPr>
          <w:rFonts w:cs="Courier New"/>
          <w:lang w:val="id-ID"/>
        </w:rPr>
        <w:t>Janganlah sia-siakan waktumu</w:t>
      </w:r>
    </w:p>
    <w:p w14:paraId="15FA3BDC" w14:textId="77777777" w:rsidR="006951DD" w:rsidRPr="00813992" w:rsidRDefault="006951DD" w:rsidP="00C87183">
      <w:pPr>
        <w:pStyle w:val="DaftarParagraf"/>
        <w:adjustRightInd w:val="0"/>
        <w:ind w:left="987" w:firstLine="0"/>
        <w:rPr>
          <w:rFonts w:cs="Courier New"/>
          <w:lang w:val="id-ID"/>
        </w:rPr>
      </w:pPr>
      <w:r w:rsidRPr="00813992">
        <w:rPr>
          <w:rFonts w:cs="Courier New"/>
          <w:lang w:val="id-ID"/>
        </w:rPr>
        <w:t>hibur dan tolonglah yang berkeluh</w:t>
      </w:r>
    </w:p>
    <w:p w14:paraId="3BD729B0" w14:textId="6A2D7586" w:rsidR="006951DD" w:rsidRPr="00813992" w:rsidRDefault="006951DD" w:rsidP="00C87183">
      <w:pPr>
        <w:pStyle w:val="DaftarParagraf"/>
        <w:adjustRightInd w:val="0"/>
        <w:ind w:left="987" w:firstLine="0"/>
        <w:rPr>
          <w:rFonts w:cs="Courier New"/>
          <w:lang w:val="id-ID"/>
        </w:rPr>
      </w:pPr>
      <w:r w:rsidRPr="00813992">
        <w:rPr>
          <w:rFonts w:cs="Courier New"/>
          <w:lang w:val="id-ID"/>
        </w:rPr>
        <w:t>biarlah lampu t</w:t>
      </w:r>
      <w:r w:rsidR="00362A21">
        <w:rPr>
          <w:rFonts w:cs="Courier New"/>
          <w:lang w:val="id-ID"/>
        </w:rPr>
        <w:t>’</w:t>
      </w:r>
      <w:r w:rsidRPr="00813992">
        <w:rPr>
          <w:rFonts w:cs="Courier New"/>
          <w:lang w:val="id-ID"/>
        </w:rPr>
        <w:t>rus bercahaya</w:t>
      </w:r>
    </w:p>
    <w:p w14:paraId="48670959" w14:textId="6D0276EF" w:rsidR="006951DD" w:rsidRPr="00813992" w:rsidRDefault="006951DD" w:rsidP="00C87183">
      <w:pPr>
        <w:pStyle w:val="DaftarParagraf"/>
        <w:adjustRightInd w:val="0"/>
        <w:ind w:left="987" w:firstLine="0"/>
        <w:rPr>
          <w:rFonts w:cs="Courier New"/>
          <w:lang w:val="id-ID"/>
        </w:rPr>
      </w:pPr>
      <w:r w:rsidRPr="00813992">
        <w:rPr>
          <w:rFonts w:cs="Courier New"/>
          <w:lang w:val="id-ID"/>
        </w:rPr>
        <w:t>muliakanlah Tuhan di hidupmu. Ref</w:t>
      </w:r>
      <w:r w:rsidR="00362A21">
        <w:rPr>
          <w:rFonts w:cs="Courier New"/>
          <w:lang w:val="id-ID"/>
        </w:rPr>
        <w:t>r</w:t>
      </w:r>
      <w:r w:rsidR="00C87183" w:rsidRPr="00813992">
        <w:rPr>
          <w:rFonts w:cs="Courier New"/>
          <w:lang w:val="id-ID"/>
        </w:rPr>
        <w:t>.: ...</w:t>
      </w:r>
    </w:p>
    <w:p w14:paraId="77535563" w14:textId="77777777" w:rsidR="006951DD" w:rsidRPr="00813992" w:rsidRDefault="006951DD" w:rsidP="00C87183">
      <w:pPr>
        <w:pStyle w:val="DaftarParagraf"/>
        <w:widowControl/>
        <w:numPr>
          <w:ilvl w:val="0"/>
          <w:numId w:val="31"/>
        </w:numPr>
        <w:adjustRightInd w:val="0"/>
        <w:contextualSpacing/>
        <w:rPr>
          <w:rFonts w:cs="Courier New"/>
          <w:lang w:val="id-ID"/>
        </w:rPr>
      </w:pPr>
      <w:r w:rsidRPr="00813992">
        <w:rPr>
          <w:rFonts w:cs="Courier New"/>
          <w:lang w:val="id-ID"/>
        </w:rPr>
        <w:t>Karya jerihmu demi Tuhan Yesus</w:t>
      </w:r>
    </w:p>
    <w:p w14:paraId="52FFB37F" w14:textId="1299A630" w:rsidR="006951DD" w:rsidRPr="00813992" w:rsidRDefault="006951DD" w:rsidP="00C87183">
      <w:pPr>
        <w:pStyle w:val="DaftarParagraf"/>
        <w:adjustRightInd w:val="0"/>
        <w:ind w:left="987" w:firstLine="0"/>
        <w:rPr>
          <w:rFonts w:cs="Courier New"/>
          <w:lang w:val="id-ID"/>
        </w:rPr>
      </w:pPr>
      <w:r w:rsidRPr="00813992">
        <w:rPr>
          <w:rFonts w:cs="Courier New"/>
          <w:lang w:val="id-ID"/>
        </w:rPr>
        <w:t>Kan dihargai benar oleh</w:t>
      </w:r>
      <w:r w:rsidR="00362A21">
        <w:rPr>
          <w:rFonts w:cs="Courier New"/>
          <w:lang w:val="id-ID"/>
        </w:rPr>
        <w:t>-</w:t>
      </w:r>
      <w:r w:rsidRPr="00813992">
        <w:rPr>
          <w:rFonts w:cs="Courier New"/>
          <w:lang w:val="id-ID"/>
        </w:rPr>
        <w:t>Nya</w:t>
      </w:r>
    </w:p>
    <w:p w14:paraId="3695E4C8" w14:textId="77777777" w:rsidR="006951DD" w:rsidRPr="00813992" w:rsidRDefault="006951DD" w:rsidP="00C87183">
      <w:pPr>
        <w:pStyle w:val="DaftarParagraf"/>
        <w:adjustRightInd w:val="0"/>
        <w:ind w:left="987" w:firstLine="0"/>
        <w:rPr>
          <w:rFonts w:cs="Courier New"/>
          <w:lang w:val="id-ID"/>
        </w:rPr>
      </w:pPr>
      <w:r w:rsidRPr="00813992">
        <w:rPr>
          <w:rFonts w:cs="Courier New"/>
          <w:lang w:val="id-ID"/>
        </w:rPr>
        <w:t>Kasih yang sudah kau tabur di dunia</w:t>
      </w:r>
    </w:p>
    <w:p w14:paraId="2F7697BC" w14:textId="2B89408D" w:rsidR="006951DD" w:rsidRPr="00813992" w:rsidRDefault="006951DD" w:rsidP="00C87183">
      <w:pPr>
        <w:pStyle w:val="DaftarParagraf"/>
        <w:adjustRightInd w:val="0"/>
        <w:ind w:left="987" w:firstLine="0"/>
        <w:rPr>
          <w:rFonts w:cs="Courier New"/>
          <w:lang w:val="id-ID"/>
        </w:rPr>
      </w:pPr>
      <w:r w:rsidRPr="00813992">
        <w:rPr>
          <w:rFonts w:cs="Courier New"/>
          <w:lang w:val="id-ID"/>
        </w:rPr>
        <w:t>Nanti kau tuai di sorga mulia. Ref</w:t>
      </w:r>
      <w:r w:rsidR="00362A21">
        <w:rPr>
          <w:rFonts w:cs="Courier New"/>
          <w:lang w:val="id-ID"/>
        </w:rPr>
        <w:t>r</w:t>
      </w:r>
      <w:r w:rsidR="00C87183" w:rsidRPr="00813992">
        <w:rPr>
          <w:rFonts w:cs="Courier New"/>
          <w:lang w:val="id-ID"/>
        </w:rPr>
        <w:t>.: ...</w:t>
      </w:r>
    </w:p>
    <w:p w14:paraId="73A7E148" w14:textId="77777777" w:rsidR="006951DD" w:rsidRPr="00813992" w:rsidRDefault="006951DD" w:rsidP="006951DD">
      <w:pPr>
        <w:pStyle w:val="DaftarParagraf"/>
        <w:ind w:left="567" w:hanging="567"/>
        <w:rPr>
          <w:sz w:val="16"/>
          <w:szCs w:val="16"/>
          <w:lang w:val="id-ID"/>
        </w:rPr>
      </w:pPr>
      <w:r w:rsidRPr="00813992">
        <w:rPr>
          <w:lang w:val="id-ID"/>
        </w:rPr>
        <w:lastRenderedPageBreak/>
        <w:tab/>
      </w:r>
    </w:p>
    <w:p w14:paraId="0A7A8D22" w14:textId="302DBFF7" w:rsidR="006951DD" w:rsidRPr="00813992" w:rsidRDefault="006951DD" w:rsidP="005054E7">
      <w:pPr>
        <w:pStyle w:val="DaftarParagraf"/>
        <w:tabs>
          <w:tab w:val="right" w:pos="6520"/>
        </w:tabs>
        <w:ind w:left="0" w:firstLine="0"/>
        <w:rPr>
          <w:bCs/>
          <w:lang w:val="id-ID"/>
        </w:rPr>
      </w:pPr>
      <w:r w:rsidRPr="00813992">
        <w:rPr>
          <w:b/>
          <w:bCs/>
          <w:lang w:val="id-ID"/>
        </w:rPr>
        <w:t>PENGUTUSAN &amp; BERKAT</w:t>
      </w:r>
      <w:r w:rsidRPr="00813992">
        <w:rPr>
          <w:b/>
          <w:bCs/>
          <w:lang w:val="id-ID"/>
        </w:rPr>
        <w:tab/>
      </w:r>
      <w:r w:rsidRPr="00813992">
        <w:rPr>
          <w:lang w:val="id-ID"/>
        </w:rPr>
        <w:t>(</w:t>
      </w:r>
      <w:r w:rsidRPr="00813992">
        <w:rPr>
          <w:bCs/>
          <w:i/>
          <w:lang w:val="id-ID"/>
        </w:rPr>
        <w:t>berdiri)</w:t>
      </w:r>
    </w:p>
    <w:p w14:paraId="1A84FC23" w14:textId="26C10F13" w:rsidR="006951DD" w:rsidRPr="00813992" w:rsidRDefault="006951DD" w:rsidP="006951DD">
      <w:pPr>
        <w:pStyle w:val="DaftarParagraf"/>
        <w:ind w:left="567" w:hanging="567"/>
        <w:rPr>
          <w:lang w:val="id-ID"/>
        </w:rPr>
      </w:pPr>
      <w:r w:rsidRPr="00813992">
        <w:rPr>
          <w:lang w:val="id-ID"/>
        </w:rPr>
        <w:t>PF:</w:t>
      </w:r>
      <w:r w:rsidRPr="00813992">
        <w:rPr>
          <w:lang w:val="id-ID"/>
        </w:rPr>
        <w:tab/>
        <w:t>Tetaplah hidup dalam anugerah Allah yang selalu menopangmu</w:t>
      </w:r>
    </w:p>
    <w:p w14:paraId="7AC999B0"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r>
      <w:r w:rsidRPr="00813992">
        <w:rPr>
          <w:b/>
          <w:bCs/>
          <w:lang w:val="id-ID"/>
        </w:rPr>
        <w:t>Kami mengarahkan hati kepada Tuhan yang menopang kami</w:t>
      </w:r>
    </w:p>
    <w:p w14:paraId="2319E003" w14:textId="77777777" w:rsidR="006951DD" w:rsidRPr="00813992" w:rsidRDefault="006951DD" w:rsidP="006951DD">
      <w:pPr>
        <w:pStyle w:val="DaftarParagraf"/>
        <w:ind w:left="567" w:hanging="567"/>
        <w:rPr>
          <w:lang w:val="id-ID"/>
        </w:rPr>
      </w:pPr>
      <w:r w:rsidRPr="00813992">
        <w:rPr>
          <w:lang w:val="id-ID"/>
        </w:rPr>
        <w:t>PF:</w:t>
      </w:r>
      <w:r w:rsidRPr="00813992">
        <w:rPr>
          <w:lang w:val="id-ID"/>
        </w:rPr>
        <w:tab/>
        <w:t>Jadilah saksi bagi Kristus</w:t>
      </w:r>
    </w:p>
    <w:p w14:paraId="32B39C4C"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r>
      <w:r w:rsidRPr="00813992">
        <w:rPr>
          <w:b/>
          <w:bCs/>
          <w:lang w:val="id-ID"/>
        </w:rPr>
        <w:t>kami siap menjadi saksi bagi Kristus</w:t>
      </w:r>
    </w:p>
    <w:p w14:paraId="2F7FD4D8" w14:textId="77777777" w:rsidR="006951DD" w:rsidRPr="00813992" w:rsidRDefault="006951DD" w:rsidP="006951DD">
      <w:pPr>
        <w:pStyle w:val="DaftarParagraf"/>
        <w:ind w:left="567" w:hanging="567"/>
        <w:rPr>
          <w:lang w:val="id-ID"/>
        </w:rPr>
      </w:pPr>
      <w:r w:rsidRPr="00813992">
        <w:rPr>
          <w:lang w:val="id-ID"/>
        </w:rPr>
        <w:t>PF:</w:t>
      </w:r>
      <w:r w:rsidRPr="00813992">
        <w:rPr>
          <w:lang w:val="id-ID"/>
        </w:rPr>
        <w:tab/>
        <w:t>Terpujilah Tuhan Allah kita</w:t>
      </w:r>
    </w:p>
    <w:p w14:paraId="56153603" w14:textId="77777777" w:rsidR="006951DD" w:rsidRPr="00813992" w:rsidRDefault="006951DD" w:rsidP="006951DD">
      <w:pPr>
        <w:pStyle w:val="DaftarParagraf"/>
        <w:ind w:left="567" w:hanging="567"/>
        <w:rPr>
          <w:lang w:val="id-ID"/>
        </w:rPr>
      </w:pPr>
      <w:r w:rsidRPr="00813992">
        <w:rPr>
          <w:lang w:val="id-ID"/>
        </w:rPr>
        <w:t>U:</w:t>
      </w:r>
      <w:r w:rsidRPr="00813992">
        <w:rPr>
          <w:lang w:val="id-ID"/>
        </w:rPr>
        <w:tab/>
      </w:r>
      <w:r w:rsidRPr="00813992">
        <w:rPr>
          <w:b/>
          <w:bCs/>
          <w:lang w:val="id-ID"/>
        </w:rPr>
        <w:t>Kini dan selamanya</w:t>
      </w:r>
    </w:p>
    <w:p w14:paraId="06C5FF3D" w14:textId="77777777" w:rsidR="006951DD" w:rsidRPr="00813992" w:rsidRDefault="006951DD" w:rsidP="006951DD">
      <w:pPr>
        <w:pStyle w:val="DaftarParagraf"/>
        <w:ind w:left="567" w:hanging="567"/>
        <w:rPr>
          <w:lang w:val="id-ID"/>
        </w:rPr>
      </w:pPr>
      <w:r w:rsidRPr="00813992">
        <w:rPr>
          <w:lang w:val="id-ID"/>
        </w:rPr>
        <w:t>PF:</w:t>
      </w:r>
      <w:r w:rsidRPr="00813992">
        <w:rPr>
          <w:lang w:val="id-ID"/>
        </w:rPr>
        <w:tab/>
        <w:t>Allah Sang Sumber Anugerah, akan selalu menyertai hidupmu, menemani langkah perjalananmu dan memberkatimu dari sekarang sampai selama-lamanya</w:t>
      </w:r>
    </w:p>
    <w:p w14:paraId="74DD7B15" w14:textId="77777777" w:rsidR="006951DD" w:rsidRPr="00813992" w:rsidRDefault="006951DD" w:rsidP="006951DD">
      <w:pPr>
        <w:pStyle w:val="DaftarParagraf"/>
        <w:ind w:left="567" w:hanging="567"/>
        <w:rPr>
          <w:b/>
          <w:bCs/>
          <w:lang w:val="id-ID"/>
        </w:rPr>
      </w:pPr>
      <w:r w:rsidRPr="00813992">
        <w:rPr>
          <w:lang w:val="id-ID"/>
        </w:rPr>
        <w:t>U:</w:t>
      </w:r>
      <w:r w:rsidRPr="00813992">
        <w:rPr>
          <w:lang w:val="id-ID"/>
        </w:rPr>
        <w:tab/>
      </w:r>
      <w:r w:rsidRPr="00813992">
        <w:rPr>
          <w:b/>
          <w:bCs/>
          <w:lang w:val="id-ID"/>
        </w:rPr>
        <w:t>(menyanyikan NKB 225“ HOSIANA! AMIN!“)</w:t>
      </w:r>
    </w:p>
    <w:p w14:paraId="6FC7D01C" w14:textId="77777777" w:rsidR="006951DD" w:rsidRPr="00813992" w:rsidRDefault="006951DD" w:rsidP="006951DD">
      <w:pPr>
        <w:pStyle w:val="DaftarParagraf"/>
        <w:ind w:left="567"/>
        <w:jc w:val="center"/>
        <w:rPr>
          <w:lang w:val="id-ID"/>
        </w:rPr>
      </w:pPr>
    </w:p>
    <w:p w14:paraId="5F87A932" w14:textId="77777777" w:rsidR="006951DD" w:rsidRPr="00813992" w:rsidRDefault="006951DD" w:rsidP="006951DD">
      <w:pPr>
        <w:jc w:val="right"/>
        <w:rPr>
          <w:lang w:val="id-ID"/>
        </w:rPr>
      </w:pPr>
    </w:p>
    <w:p w14:paraId="7272DA13" w14:textId="77777777" w:rsidR="006951DD" w:rsidRPr="00813992" w:rsidRDefault="006951DD" w:rsidP="006951DD">
      <w:pPr>
        <w:pStyle w:val="DaftarParagraf"/>
        <w:ind w:left="0"/>
        <w:jc w:val="center"/>
        <w:rPr>
          <w:rFonts w:ascii="Wingdings" w:hAnsi="Wingdings"/>
          <w:lang w:val="id-ID"/>
        </w:rPr>
      </w:pPr>
      <w:r w:rsidRPr="00813992">
        <w:rPr>
          <w:rFonts w:ascii="Wingdings" w:hAnsi="Wingdings"/>
          <w:lang w:val="id-ID"/>
        </w:rPr>
        <w:t></w:t>
      </w:r>
    </w:p>
    <w:p w14:paraId="143A39CF" w14:textId="77777777" w:rsidR="003E3F67" w:rsidRPr="00813992" w:rsidRDefault="003E3F67" w:rsidP="003E3F67">
      <w:pPr>
        <w:pStyle w:val="TeksIsi"/>
        <w:ind w:right="-1"/>
        <w:rPr>
          <w:lang w:val="id-ID"/>
        </w:rPr>
      </w:pPr>
    </w:p>
    <w:p w14:paraId="1C9271D2" w14:textId="379BDE06" w:rsidR="00FD6D41" w:rsidRPr="00813992" w:rsidRDefault="00FD6D41" w:rsidP="00FD6D41">
      <w:pPr>
        <w:pStyle w:val="TeksIsi"/>
        <w:ind w:right="-1"/>
        <w:jc w:val="right"/>
        <w:rPr>
          <w:lang w:val="id-ID"/>
        </w:rPr>
      </w:pPr>
      <w:r w:rsidRPr="00813992">
        <w:rPr>
          <w:lang w:val="id-ID"/>
        </w:rPr>
        <w:t>(</w:t>
      </w:r>
      <w:r w:rsidR="00C312C9" w:rsidRPr="00813992">
        <w:rPr>
          <w:lang w:val="id-ID"/>
        </w:rPr>
        <w:t>kh</w:t>
      </w:r>
      <w:r w:rsidRPr="00813992">
        <w:rPr>
          <w:lang w:val="id-ID"/>
        </w:rPr>
        <w:t>)</w:t>
      </w:r>
    </w:p>
    <w:p w14:paraId="65CB742E" w14:textId="77777777" w:rsidR="00FD6D41" w:rsidRPr="00813992" w:rsidRDefault="00FD6D41" w:rsidP="00FD6D41">
      <w:pPr>
        <w:pStyle w:val="TeksIsi"/>
        <w:ind w:right="-1"/>
        <w:rPr>
          <w:lang w:val="id-ID"/>
        </w:rPr>
      </w:pPr>
    </w:p>
    <w:p w14:paraId="117E97E0" w14:textId="5CA888A5" w:rsidR="00C312C9" w:rsidRPr="00813992" w:rsidRDefault="00C312C9">
      <w:pPr>
        <w:rPr>
          <w:lang w:val="id-ID"/>
        </w:rPr>
      </w:pPr>
      <w:r w:rsidRPr="00813992">
        <w:rPr>
          <w:lang w:val="id-ID"/>
        </w:rPr>
        <w:br w:type="page"/>
      </w:r>
    </w:p>
    <w:p w14:paraId="488F1661" w14:textId="345A6B6B" w:rsidR="00C312C9" w:rsidRPr="00813992" w:rsidRDefault="00C312C9">
      <w:pPr>
        <w:rPr>
          <w:lang w:val="id-ID"/>
        </w:rPr>
      </w:pPr>
      <w:r w:rsidRPr="00813992">
        <w:rPr>
          <w:lang w:val="id-ID"/>
        </w:rPr>
        <w:lastRenderedPageBreak/>
        <w:br w:type="page"/>
      </w:r>
    </w:p>
    <w:p w14:paraId="03E04F9E" w14:textId="4DE0AA09" w:rsidR="00C312C9" w:rsidRPr="00813992" w:rsidRDefault="00C312C9" w:rsidP="00C312C9">
      <w:pPr>
        <w:rPr>
          <w:rFonts w:ascii="Wingdings 2" w:hAnsi="Wingdings 2"/>
          <w:sz w:val="24"/>
          <w:szCs w:val="24"/>
          <w:lang w:val="id-ID"/>
        </w:rPr>
      </w:pPr>
      <w:r w:rsidRPr="00813992">
        <w:rPr>
          <w:noProof/>
          <w:lang w:val="id-ID" w:eastAsia="id-ID"/>
        </w:rPr>
        <w:lastRenderedPageBreak/>
        <mc:AlternateContent>
          <mc:Choice Requires="wps">
            <w:drawing>
              <wp:anchor distT="0" distB="0" distL="114300" distR="114300" simplePos="0" relativeHeight="251720192" behindDoc="0" locked="0" layoutInCell="1" allowOverlap="1" wp14:anchorId="67E503A5" wp14:editId="401A08BF">
                <wp:simplePos x="0" y="0"/>
                <wp:positionH relativeFrom="column">
                  <wp:posOffset>9525</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137673623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0D67FB1C" w14:textId="77777777" w:rsidR="00C312C9" w:rsidRPr="005207D3" w:rsidRDefault="00C312C9" w:rsidP="00C312C9">
                            <w:pPr>
                              <w:rPr>
                                <w:b/>
                              </w:rPr>
                            </w:pPr>
                            <w:r w:rsidRPr="005207D3">
                              <w:rPr>
                                <w:b/>
                              </w:rPr>
                              <w:t>BAHAN LITURGI</w:t>
                            </w:r>
                          </w:p>
                          <w:p w14:paraId="6919129F" w14:textId="0B9D3CB0" w:rsidR="00C312C9" w:rsidRPr="005207D3" w:rsidRDefault="00C312C9" w:rsidP="00C312C9">
                            <w:pPr>
                              <w:rPr>
                                <w:b/>
                                <w:lang w:val="id-ID"/>
                              </w:rPr>
                            </w:pPr>
                            <w:r w:rsidRPr="005207D3">
                              <w:rPr>
                                <w:b/>
                              </w:rPr>
                              <w:t xml:space="preserve">Minggu </w:t>
                            </w:r>
                            <w:r w:rsidR="00747E72">
                              <w:rPr>
                                <w:b/>
                              </w:rPr>
                              <w:t>Pra-Paskah</w:t>
                            </w:r>
                            <w:r>
                              <w:rPr>
                                <w:b/>
                                <w:lang w:val="id-ID"/>
                              </w:rPr>
                              <w:t xml:space="preserve"> </w:t>
                            </w:r>
                            <w:r w:rsidRPr="005207D3">
                              <w:rPr>
                                <w:b/>
                                <w:lang w:val="id-ID"/>
                              </w:rPr>
                              <w:t>4</w:t>
                            </w:r>
                          </w:p>
                          <w:p w14:paraId="01EC5979" w14:textId="77777777" w:rsidR="00C312C9" w:rsidRPr="005207D3" w:rsidRDefault="00C312C9" w:rsidP="00C312C9">
                            <w:pPr>
                              <w:rPr>
                                <w:rFonts w:cs="Calibri"/>
                                <w:bCs/>
                                <w:i/>
                                <w:iCs/>
                                <w:sz w:val="20"/>
                                <w:szCs w:val="20"/>
                                <w:lang w:val="id-ID"/>
                              </w:rPr>
                            </w:pPr>
                            <w:r w:rsidRPr="005207D3">
                              <w:rPr>
                                <w:rFonts w:cs="Calibri"/>
                                <w:bCs/>
                                <w:i/>
                                <w:iCs/>
                                <w:sz w:val="20"/>
                                <w:szCs w:val="20"/>
                              </w:rPr>
                              <w:t xml:space="preserve">Minggu; </w:t>
                            </w:r>
                            <w:r w:rsidRPr="005207D3">
                              <w:rPr>
                                <w:rFonts w:cs="Calibri"/>
                                <w:bCs/>
                                <w:i/>
                                <w:iCs/>
                                <w:sz w:val="20"/>
                                <w:szCs w:val="20"/>
                                <w:lang w:val="id-ID"/>
                              </w:rPr>
                              <w:t>30 Maret</w:t>
                            </w:r>
                            <w:r w:rsidRPr="005207D3">
                              <w:rPr>
                                <w:rFonts w:cs="Calibri"/>
                                <w:bCs/>
                                <w:i/>
                                <w:iCs/>
                                <w:sz w:val="20"/>
                                <w:szCs w:val="20"/>
                              </w:rPr>
                              <w:t xml:space="preserve"> 202</w:t>
                            </w:r>
                            <w:r w:rsidRPr="005207D3">
                              <w:rPr>
                                <w:rFonts w:cs="Calibri"/>
                                <w:bCs/>
                                <w:i/>
                                <w:iCs/>
                                <w:sz w:val="20"/>
                                <w:szCs w:val="20"/>
                                <w:lang w:val="id-ID"/>
                              </w:rPr>
                              <w:t>5</w:t>
                            </w:r>
                          </w:p>
                          <w:p w14:paraId="63312629" w14:textId="77777777" w:rsidR="00C312C9" w:rsidRDefault="00C312C9" w:rsidP="00C312C9">
                            <w:pPr>
                              <w:pBdr>
                                <w:top w:val="single" w:sz="4" w:space="1" w:color="7F7F7F"/>
                              </w:pBdr>
                              <w:rPr>
                                <w:rFonts w:cs="Calibri"/>
                                <w:bCs/>
                                <w:sz w:val="20"/>
                                <w:szCs w:val="20"/>
                              </w:rPr>
                            </w:pPr>
                            <w:r>
                              <w:rPr>
                                <w:rFonts w:cs="Calibri"/>
                                <w:bCs/>
                                <w:sz w:val="20"/>
                                <w:szCs w:val="20"/>
                              </w:rPr>
                              <w:t>Keterangan:</w:t>
                            </w:r>
                          </w:p>
                          <w:p w14:paraId="6F91DD5E" w14:textId="6FC00EBC" w:rsidR="00C312C9" w:rsidRDefault="00C312C9" w:rsidP="00C312C9">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sidR="002A09B0">
                              <w:rPr>
                                <w:rFonts w:cs="Calibri"/>
                                <w:bCs/>
                                <w:sz w:val="20"/>
                                <w:szCs w:val="20"/>
                              </w:rPr>
                              <w:t>layan Firman</w:t>
                            </w:r>
                          </w:p>
                          <w:p w14:paraId="49E65443" w14:textId="77777777" w:rsidR="00C312C9" w:rsidRDefault="00C312C9" w:rsidP="00C312C9">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243B6496" w14:textId="77777777" w:rsidR="00C312C9" w:rsidRDefault="00C312C9" w:rsidP="00C312C9">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158E8498" w14:textId="77777777" w:rsidR="00C312C9" w:rsidRDefault="00C312C9" w:rsidP="00C312C9">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1781743E" w14:textId="77777777" w:rsidR="00C312C9" w:rsidRPr="00C76228" w:rsidRDefault="00C312C9" w:rsidP="00C312C9">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E503A5" id="_x0000_s1074" type="#_x0000_t202" style="position:absolute;margin-left:.75pt;margin-top:0;width:175.55pt;height:105.1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" fillcolor="#d8d8d8 [2732]" stroked="f">
                <v:textbox>
                  <w:txbxContent>
                    <w:p w14:paraId="0D67FB1C" w14:textId="77777777" w:rsidR="00C312C9" w:rsidRPr="005207D3" w:rsidRDefault="00C312C9" w:rsidP="00C312C9">
                      <w:pPr>
                        <w:rPr>
                          <w:b/>
                        </w:rPr>
                      </w:pPr>
                      <w:r w:rsidRPr="005207D3">
                        <w:rPr>
                          <w:b/>
                        </w:rPr>
                        <w:t>BAHAN LITURGI</w:t>
                      </w:r>
                    </w:p>
                    <w:p w14:paraId="6919129F" w14:textId="0B9D3CB0" w:rsidR="00C312C9" w:rsidRPr="005207D3" w:rsidRDefault="00C312C9" w:rsidP="00C312C9">
                      <w:pPr>
                        <w:rPr>
                          <w:b/>
                          <w:lang w:val="id-ID"/>
                        </w:rPr>
                      </w:pPr>
                      <w:r w:rsidRPr="005207D3">
                        <w:rPr>
                          <w:b/>
                        </w:rPr>
                        <w:t xml:space="preserve">Minggu </w:t>
                      </w:r>
                      <w:r w:rsidR="00747E72">
                        <w:rPr>
                          <w:b/>
                        </w:rPr>
                        <w:t>Pra-Paskah</w:t>
                      </w:r>
                      <w:r>
                        <w:rPr>
                          <w:b/>
                          <w:lang w:val="id-ID"/>
                        </w:rPr>
                        <w:t xml:space="preserve"> </w:t>
                      </w:r>
                      <w:r w:rsidRPr="005207D3">
                        <w:rPr>
                          <w:b/>
                          <w:lang w:val="id-ID"/>
                        </w:rPr>
                        <w:t>4</w:t>
                      </w:r>
                    </w:p>
                    <w:p w14:paraId="01EC5979" w14:textId="77777777" w:rsidR="00C312C9" w:rsidRPr="005207D3" w:rsidRDefault="00C312C9" w:rsidP="00C312C9">
                      <w:pPr>
                        <w:rPr>
                          <w:rFonts w:cs="Calibri"/>
                          <w:bCs/>
                          <w:i/>
                          <w:iCs/>
                          <w:sz w:val="20"/>
                          <w:szCs w:val="20"/>
                          <w:lang w:val="id-ID"/>
                        </w:rPr>
                      </w:pPr>
                      <w:r w:rsidRPr="005207D3">
                        <w:rPr>
                          <w:rFonts w:cs="Calibri"/>
                          <w:bCs/>
                          <w:i/>
                          <w:iCs/>
                          <w:sz w:val="20"/>
                          <w:szCs w:val="20"/>
                        </w:rPr>
                        <w:t xml:space="preserve">Minggu; </w:t>
                      </w:r>
                      <w:r w:rsidRPr="005207D3">
                        <w:rPr>
                          <w:rFonts w:cs="Calibri"/>
                          <w:bCs/>
                          <w:i/>
                          <w:iCs/>
                          <w:sz w:val="20"/>
                          <w:szCs w:val="20"/>
                          <w:lang w:val="id-ID"/>
                        </w:rPr>
                        <w:t>30 Maret</w:t>
                      </w:r>
                      <w:r w:rsidRPr="005207D3">
                        <w:rPr>
                          <w:rFonts w:cs="Calibri"/>
                          <w:bCs/>
                          <w:i/>
                          <w:iCs/>
                          <w:sz w:val="20"/>
                          <w:szCs w:val="20"/>
                        </w:rPr>
                        <w:t xml:space="preserve"> 202</w:t>
                      </w:r>
                      <w:r w:rsidRPr="005207D3">
                        <w:rPr>
                          <w:rFonts w:cs="Calibri"/>
                          <w:bCs/>
                          <w:i/>
                          <w:iCs/>
                          <w:sz w:val="20"/>
                          <w:szCs w:val="20"/>
                          <w:lang w:val="id-ID"/>
                        </w:rPr>
                        <w:t>5</w:t>
                      </w:r>
                    </w:p>
                    <w:p w14:paraId="63312629" w14:textId="77777777" w:rsidR="00C312C9" w:rsidRDefault="00C312C9" w:rsidP="00C312C9">
                      <w:pPr>
                        <w:pBdr>
                          <w:top w:val="single" w:sz="4" w:space="1" w:color="7F7F7F"/>
                        </w:pBdr>
                        <w:rPr>
                          <w:rFonts w:cs="Calibri"/>
                          <w:bCs/>
                          <w:sz w:val="20"/>
                          <w:szCs w:val="20"/>
                        </w:rPr>
                      </w:pPr>
                      <w:r>
                        <w:rPr>
                          <w:rFonts w:cs="Calibri"/>
                          <w:bCs/>
                          <w:sz w:val="20"/>
                          <w:szCs w:val="20"/>
                        </w:rPr>
                        <w:t>Keterangan:</w:t>
                      </w:r>
                    </w:p>
                    <w:p w14:paraId="6F91DD5E" w14:textId="6FC00EBC" w:rsidR="00C312C9" w:rsidRDefault="00C312C9" w:rsidP="00C312C9">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sidR="002A09B0">
                        <w:rPr>
                          <w:rFonts w:cs="Calibri"/>
                          <w:bCs/>
                          <w:sz w:val="20"/>
                          <w:szCs w:val="20"/>
                        </w:rPr>
                        <w:t>layan Firman</w:t>
                      </w:r>
                    </w:p>
                    <w:p w14:paraId="49E65443" w14:textId="77777777" w:rsidR="00C312C9" w:rsidRDefault="00C312C9" w:rsidP="00C312C9">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243B6496" w14:textId="77777777" w:rsidR="00C312C9" w:rsidRDefault="00C312C9" w:rsidP="00C312C9">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158E8498" w14:textId="77777777" w:rsidR="00C312C9" w:rsidRDefault="00C312C9" w:rsidP="00C312C9">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1781743E" w14:textId="77777777" w:rsidR="00C312C9" w:rsidRPr="00C76228" w:rsidRDefault="00C312C9" w:rsidP="00C312C9">
                      <w:pPr>
                        <w:ind w:left="1260" w:hanging="1260"/>
                        <w:rPr>
                          <w:rFonts w:cs="Calibri"/>
                          <w:bCs/>
                          <w:sz w:val="20"/>
                          <w:szCs w:val="20"/>
                        </w:rPr>
                      </w:pPr>
                    </w:p>
                  </w:txbxContent>
                </v:textbox>
                <w10:wrap type="through"/>
              </v:shape>
            </w:pict>
          </mc:Fallback>
        </mc:AlternateContent>
      </w:r>
      <w:r w:rsidRPr="00813992">
        <w:rPr>
          <w:noProof/>
          <w:lang w:val="id-ID" w:eastAsia="id-ID"/>
        </w:rPr>
        <mc:AlternateContent>
          <mc:Choice Requires="wps">
            <w:drawing>
              <wp:anchor distT="45720" distB="45720" distL="114300" distR="114300" simplePos="0" relativeHeight="251719168" behindDoc="1" locked="0" layoutInCell="1" allowOverlap="1" wp14:anchorId="5D1B2A03" wp14:editId="3EE80285">
                <wp:simplePos x="0" y="0"/>
                <wp:positionH relativeFrom="margin">
                  <wp:align>right</wp:align>
                </wp:positionH>
                <wp:positionV relativeFrom="paragraph">
                  <wp:posOffset>3175</wp:posOffset>
                </wp:positionV>
                <wp:extent cx="1473200" cy="1028700"/>
                <wp:effectExtent l="0" t="0" r="0" b="0"/>
                <wp:wrapThrough wrapText="bothSides">
                  <wp:wrapPolygon edited="0">
                    <wp:start x="0" y="0"/>
                    <wp:lineTo x="0" y="21200"/>
                    <wp:lineTo x="21228" y="21200"/>
                    <wp:lineTo x="21228" y="0"/>
                    <wp:lineTo x="0" y="0"/>
                  </wp:wrapPolygon>
                </wp:wrapThrough>
                <wp:docPr id="1919049239"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522347" w14:textId="77777777" w:rsidR="00C312C9" w:rsidRPr="00C72A3D" w:rsidRDefault="00C312C9" w:rsidP="00C312C9">
                            <w:pPr>
                              <w:jc w:val="center"/>
                              <w:rPr>
                                <w:rFonts w:ascii="Cooper Black" w:eastAsia="SimSun" w:hAnsi="Cooper Black" w:cs="SimSun"/>
                                <w:sz w:val="28"/>
                                <w:szCs w:val="36"/>
                                <w:lang w:val="id-ID"/>
                              </w:rPr>
                            </w:pPr>
                            <w:r w:rsidRPr="00C72A3D">
                              <w:rPr>
                                <w:rFonts w:ascii="Cooper Black" w:eastAsia="SimSun" w:hAnsi="Cooper Black" w:cs="SimSun"/>
                                <w:sz w:val="28"/>
                                <w:szCs w:val="36"/>
                                <w:lang w:val="id-ID"/>
                              </w:rPr>
                              <w:t>Menerima Sebagai Kawan</w:t>
                            </w:r>
                          </w:p>
                          <w:p w14:paraId="0020268D" w14:textId="77777777" w:rsidR="00C312C9" w:rsidRPr="00C76228" w:rsidRDefault="00C312C9" w:rsidP="00C312C9">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6C7394D6" w14:textId="77777777" w:rsidR="00C312C9" w:rsidRPr="00C76228" w:rsidRDefault="00C312C9" w:rsidP="00C312C9">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D1B2A03" id="_x0000_s1075" type="#_x0000_t202" style="position:absolute;margin-left:64.8pt;margin-top:.25pt;width:116pt;height:81pt;z-index:-251597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" stroked="f">
                <v:textbox>
                  <w:txbxContent>
                    <w:p w14:paraId="0E522347" w14:textId="77777777" w:rsidR="00C312C9" w:rsidRPr="00C72A3D" w:rsidRDefault="00C312C9" w:rsidP="00C312C9">
                      <w:pPr>
                        <w:jc w:val="center"/>
                        <w:rPr>
                          <w:rFonts w:ascii="Cooper Black" w:eastAsia="SimSun" w:hAnsi="Cooper Black" w:cs="SimSun"/>
                          <w:sz w:val="28"/>
                          <w:szCs w:val="36"/>
                          <w:lang w:val="id-ID"/>
                        </w:rPr>
                      </w:pPr>
                      <w:r w:rsidRPr="00C72A3D">
                        <w:rPr>
                          <w:rFonts w:ascii="Cooper Black" w:eastAsia="SimSun" w:hAnsi="Cooper Black" w:cs="SimSun"/>
                          <w:sz w:val="28"/>
                          <w:szCs w:val="36"/>
                          <w:lang w:val="id-ID"/>
                        </w:rPr>
                        <w:t>Menerima Sebagai Kawan</w:t>
                      </w:r>
                    </w:p>
                    <w:p w14:paraId="0020268D" w14:textId="77777777" w:rsidR="00C312C9" w:rsidRPr="00C76228" w:rsidRDefault="00C312C9" w:rsidP="00C312C9">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6C7394D6" w14:textId="77777777" w:rsidR="00C312C9" w:rsidRPr="00C76228" w:rsidRDefault="00C312C9" w:rsidP="00C312C9">
                      <w:pPr>
                        <w:jc w:val="center"/>
                        <w:rPr>
                          <w:rFonts w:ascii="Cooper Black" w:eastAsia="SimSun" w:hAnsi="Cooper Black" w:cs="SimSun"/>
                          <w:sz w:val="36"/>
                          <w:szCs w:val="36"/>
                          <w:lang w:val="id-ID"/>
                        </w:rPr>
                      </w:pPr>
                    </w:p>
                  </w:txbxContent>
                </v:textbox>
                <w10:wrap type="through" anchorx="margin"/>
              </v:shape>
            </w:pict>
          </mc:Fallback>
        </mc:AlternateContent>
      </w:r>
    </w:p>
    <w:p w14:paraId="4F5B0423" w14:textId="77777777" w:rsidR="00C312C9" w:rsidRPr="00813992" w:rsidRDefault="00C312C9" w:rsidP="00C312C9">
      <w:pPr>
        <w:rPr>
          <w:sz w:val="28"/>
          <w:szCs w:val="28"/>
          <w:lang w:val="id-ID"/>
        </w:rPr>
      </w:pPr>
    </w:p>
    <w:p w14:paraId="71BAA534" w14:textId="77777777" w:rsidR="00C312C9" w:rsidRPr="00813992" w:rsidRDefault="00C312C9" w:rsidP="00C312C9">
      <w:pPr>
        <w:rPr>
          <w:b/>
          <w:bCs/>
          <w:lang w:val="id-ID"/>
        </w:rPr>
      </w:pPr>
    </w:p>
    <w:p w14:paraId="7B627F3D" w14:textId="4348459C" w:rsidR="00C312C9" w:rsidRPr="00813992" w:rsidRDefault="00C312C9" w:rsidP="00C312C9">
      <w:pPr>
        <w:pStyle w:val="DaftarParagraf"/>
        <w:tabs>
          <w:tab w:val="right" w:pos="6210"/>
        </w:tabs>
        <w:ind w:left="0"/>
        <w:jc w:val="left"/>
        <w:rPr>
          <w:b/>
          <w:bCs/>
          <w:lang w:val="id-ID"/>
        </w:rPr>
      </w:pPr>
      <w:r w:rsidRPr="00813992">
        <w:rPr>
          <w:noProof/>
          <w:lang w:val="id-ID" w:eastAsia="id-ID"/>
        </w:rPr>
        <mc:AlternateContent>
          <mc:Choice Requires="wps">
            <w:drawing>
              <wp:anchor distT="0" distB="0" distL="114300" distR="114300" simplePos="0" relativeHeight="251721216" behindDoc="1" locked="0" layoutInCell="1" allowOverlap="1" wp14:anchorId="742FCCB2" wp14:editId="0370075F">
                <wp:simplePos x="0" y="0"/>
                <wp:positionH relativeFrom="column">
                  <wp:posOffset>17145</wp:posOffset>
                </wp:positionH>
                <wp:positionV relativeFrom="paragraph">
                  <wp:posOffset>28575</wp:posOffset>
                </wp:positionV>
                <wp:extent cx="3983355" cy="1154430"/>
                <wp:effectExtent l="0" t="0" r="17145" b="26670"/>
                <wp:wrapNone/>
                <wp:docPr id="701167477"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4A567C8A" w14:textId="77777777" w:rsidR="00C312C9" w:rsidRPr="007017F6" w:rsidRDefault="00C312C9" w:rsidP="00C312C9">
                            <w:pPr>
                              <w:rPr>
                                <w:b/>
                                <w:bCs/>
                                <w:lang w:val="id-ID"/>
                              </w:rPr>
                            </w:pPr>
                            <w:r w:rsidRPr="007017F6">
                              <w:rPr>
                                <w:b/>
                                <w:bCs/>
                                <w:lang w:val="id-ID"/>
                              </w:rPr>
                              <w:t>PERSIAPAN (menyesuaikan kebiasaan gereja masing-masing)</w:t>
                            </w:r>
                          </w:p>
                          <w:p w14:paraId="72F4A414" w14:textId="77777777" w:rsidR="00C312C9" w:rsidRPr="007017F6" w:rsidRDefault="00C312C9" w:rsidP="00C312C9">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2E478D53" w14:textId="77777777" w:rsidR="00C312C9" w:rsidRPr="007017F6" w:rsidRDefault="00C312C9" w:rsidP="00C312C9">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0A057EF3" w14:textId="77777777" w:rsidR="00C312C9" w:rsidRPr="007017F6" w:rsidRDefault="00C312C9" w:rsidP="00C312C9">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0FE3E2EF" w14:textId="77777777" w:rsidR="00C312C9" w:rsidRDefault="00C312C9" w:rsidP="00C312C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2FCCB2" id="_x0000_s1076" type="#_x0000_t202" style="position:absolute;margin-left:1.35pt;margin-top:2.25pt;width:313.65pt;height:90.9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">
                <v:textbox>
                  <w:txbxContent>
                    <w:p w14:paraId="4A567C8A" w14:textId="77777777" w:rsidR="00C312C9" w:rsidRPr="007017F6" w:rsidRDefault="00C312C9" w:rsidP="00C312C9">
                      <w:pPr>
                        <w:rPr>
                          <w:b/>
                          <w:bCs/>
                          <w:lang w:val="id-ID"/>
                        </w:rPr>
                      </w:pPr>
                      <w:r w:rsidRPr="007017F6">
                        <w:rPr>
                          <w:b/>
                          <w:bCs/>
                          <w:lang w:val="id-ID"/>
                        </w:rPr>
                        <w:t>PERSIAPAN (menyesuaikan kebiasaan gereja masing-masing)</w:t>
                      </w:r>
                    </w:p>
                    <w:p w14:paraId="72F4A414" w14:textId="77777777" w:rsidR="00C312C9" w:rsidRPr="007017F6" w:rsidRDefault="00C312C9" w:rsidP="00C312C9">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2E478D53" w14:textId="77777777" w:rsidR="00C312C9" w:rsidRPr="007017F6" w:rsidRDefault="00C312C9" w:rsidP="00C312C9">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0A057EF3" w14:textId="77777777" w:rsidR="00C312C9" w:rsidRPr="007017F6" w:rsidRDefault="00C312C9" w:rsidP="00C312C9">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0FE3E2EF" w14:textId="77777777" w:rsidR="00C312C9" w:rsidRDefault="00C312C9" w:rsidP="00C312C9"/>
                  </w:txbxContent>
                </v:textbox>
              </v:shape>
            </w:pict>
          </mc:Fallback>
        </mc:AlternateContent>
      </w:r>
    </w:p>
    <w:p w14:paraId="13D5F520" w14:textId="77777777" w:rsidR="00C312C9" w:rsidRPr="00813992" w:rsidRDefault="00C312C9" w:rsidP="00C312C9">
      <w:pPr>
        <w:pStyle w:val="DaftarParagraf"/>
        <w:tabs>
          <w:tab w:val="right" w:pos="6210"/>
        </w:tabs>
        <w:ind w:left="0"/>
        <w:jc w:val="left"/>
        <w:rPr>
          <w:b/>
          <w:bCs/>
          <w:lang w:val="id-ID"/>
        </w:rPr>
      </w:pPr>
    </w:p>
    <w:p w14:paraId="5E354AD4" w14:textId="77777777" w:rsidR="00C312C9" w:rsidRPr="00813992" w:rsidRDefault="00C312C9" w:rsidP="00C312C9">
      <w:pPr>
        <w:pStyle w:val="DaftarParagraf"/>
        <w:tabs>
          <w:tab w:val="right" w:pos="6210"/>
        </w:tabs>
        <w:ind w:left="0"/>
        <w:jc w:val="left"/>
        <w:rPr>
          <w:b/>
          <w:bCs/>
          <w:lang w:val="id-ID"/>
        </w:rPr>
      </w:pPr>
    </w:p>
    <w:p w14:paraId="23D0CF5F" w14:textId="77777777" w:rsidR="00C312C9" w:rsidRPr="00813992" w:rsidRDefault="00C312C9" w:rsidP="00C312C9">
      <w:pPr>
        <w:pStyle w:val="DaftarParagraf"/>
        <w:tabs>
          <w:tab w:val="right" w:pos="6210"/>
        </w:tabs>
        <w:ind w:left="0"/>
        <w:jc w:val="left"/>
        <w:rPr>
          <w:b/>
          <w:bCs/>
          <w:lang w:val="id-ID"/>
        </w:rPr>
      </w:pPr>
    </w:p>
    <w:p w14:paraId="31797930" w14:textId="77777777" w:rsidR="00C312C9" w:rsidRPr="00813992" w:rsidRDefault="00C312C9" w:rsidP="00C312C9">
      <w:pPr>
        <w:pStyle w:val="DaftarParagraf"/>
        <w:tabs>
          <w:tab w:val="right" w:pos="6210"/>
        </w:tabs>
        <w:ind w:left="0"/>
        <w:jc w:val="left"/>
        <w:rPr>
          <w:b/>
          <w:bCs/>
          <w:lang w:val="id-ID"/>
        </w:rPr>
      </w:pPr>
    </w:p>
    <w:p w14:paraId="37B0E13C" w14:textId="77777777" w:rsidR="00C312C9" w:rsidRPr="00813992" w:rsidRDefault="00C312C9" w:rsidP="00C312C9">
      <w:pPr>
        <w:pStyle w:val="DaftarParagraf"/>
        <w:tabs>
          <w:tab w:val="right" w:pos="6210"/>
        </w:tabs>
        <w:ind w:left="0"/>
        <w:jc w:val="left"/>
        <w:rPr>
          <w:b/>
          <w:bCs/>
          <w:lang w:val="id-ID"/>
        </w:rPr>
      </w:pPr>
    </w:p>
    <w:p w14:paraId="5DA03289" w14:textId="77777777" w:rsidR="00C312C9" w:rsidRPr="00813992" w:rsidRDefault="00C312C9" w:rsidP="00C312C9">
      <w:pPr>
        <w:pStyle w:val="DaftarParagraf"/>
        <w:tabs>
          <w:tab w:val="right" w:pos="6210"/>
        </w:tabs>
        <w:ind w:left="0"/>
        <w:jc w:val="left"/>
        <w:rPr>
          <w:b/>
          <w:bCs/>
          <w:lang w:val="id-ID"/>
        </w:rPr>
      </w:pPr>
    </w:p>
    <w:p w14:paraId="00479241" w14:textId="77777777" w:rsidR="00C312C9" w:rsidRPr="00813992" w:rsidRDefault="00C312C9" w:rsidP="00C312C9">
      <w:pPr>
        <w:pStyle w:val="DaftarParagraf"/>
        <w:tabs>
          <w:tab w:val="right" w:pos="6210"/>
        </w:tabs>
        <w:ind w:left="0"/>
        <w:jc w:val="left"/>
        <w:rPr>
          <w:b/>
          <w:bCs/>
          <w:lang w:val="id-ID"/>
        </w:rPr>
      </w:pPr>
    </w:p>
    <w:p w14:paraId="149FC22B" w14:textId="77777777" w:rsidR="00C312C9" w:rsidRPr="00813992" w:rsidRDefault="00C312C9" w:rsidP="00C312C9">
      <w:pPr>
        <w:pStyle w:val="DaftarParagraf"/>
        <w:tabs>
          <w:tab w:val="right" w:pos="6210"/>
        </w:tabs>
        <w:ind w:left="0"/>
        <w:jc w:val="left"/>
        <w:rPr>
          <w:b/>
          <w:bCs/>
          <w:lang w:val="id-ID"/>
        </w:rPr>
      </w:pPr>
    </w:p>
    <w:p w14:paraId="23E962EB" w14:textId="54C2711F" w:rsidR="00C312C9" w:rsidRPr="00813992" w:rsidRDefault="00C312C9" w:rsidP="00C16794">
      <w:pPr>
        <w:pStyle w:val="DaftarParagraf"/>
        <w:tabs>
          <w:tab w:val="right" w:pos="6520"/>
        </w:tabs>
        <w:ind w:left="0"/>
        <w:jc w:val="left"/>
        <w:rPr>
          <w:b/>
          <w:bCs/>
          <w:lang w:val="id-ID"/>
        </w:rPr>
      </w:pPr>
      <w:r w:rsidRPr="00813992">
        <w:rPr>
          <w:b/>
          <w:bCs/>
          <w:lang w:val="id-ID"/>
        </w:rPr>
        <w:tab/>
        <w:t>PANGGILAN BERIBADAH</w:t>
      </w:r>
      <w:r w:rsidRPr="00813992">
        <w:rPr>
          <w:b/>
          <w:bCs/>
          <w:lang w:val="id-ID"/>
        </w:rPr>
        <w:tab/>
      </w:r>
      <w:r w:rsidRPr="00813992">
        <w:rPr>
          <w:i/>
          <w:iCs/>
          <w:lang w:val="id-ID"/>
        </w:rPr>
        <w:t>(Berdiri)</w:t>
      </w:r>
    </w:p>
    <w:p w14:paraId="4B84A8E3" w14:textId="0B4BAD77" w:rsidR="00C312C9" w:rsidRPr="00813992" w:rsidRDefault="00C312C9" w:rsidP="00C312C9">
      <w:pPr>
        <w:pStyle w:val="DaftarParagraf"/>
        <w:ind w:left="567" w:hanging="567"/>
        <w:rPr>
          <w:lang w:val="id-ID"/>
        </w:rPr>
      </w:pPr>
      <w:r w:rsidRPr="00813992">
        <w:rPr>
          <w:lang w:val="id-ID"/>
        </w:rPr>
        <w:t>M1:</w:t>
      </w:r>
      <w:r w:rsidRPr="00813992">
        <w:rPr>
          <w:lang w:val="id-ID"/>
        </w:rPr>
        <w:tab/>
        <w:t xml:space="preserve">Jemaat yang dikasihi Tuhan, hari ini kita akan menyatakan ungkapan syukur kita oleh karena cinta kasih Allah melalui ibadah Minggu </w:t>
      </w:r>
      <w:r w:rsidR="00747E72">
        <w:rPr>
          <w:lang w:val="id-ID"/>
        </w:rPr>
        <w:t>Pra-Paskah</w:t>
      </w:r>
      <w:r w:rsidRPr="00813992">
        <w:rPr>
          <w:lang w:val="id-ID"/>
        </w:rPr>
        <w:t xml:space="preserve"> yang keempat. Mari kita masuki ibadah ini dengan penghayatan yang teguh bahwa Tuhan yang Maha Mulia, Tuhan yang selalu kita puji dan kita sembah adalah Tuhan yang melimpahkan berkat</w:t>
      </w:r>
      <w:r w:rsidR="002A09B0">
        <w:rPr>
          <w:lang w:val="id-ID"/>
        </w:rPr>
        <w:t>-</w:t>
      </w:r>
      <w:r w:rsidRPr="00813992">
        <w:rPr>
          <w:lang w:val="id-ID"/>
        </w:rPr>
        <w:t>Nya bagi kita. Mari kita naikkan pujian syukur dengan memuji Tuhan dengan PKJ 2:1 “Mulia, Mulia Nama</w:t>
      </w:r>
      <w:r w:rsidR="002A09B0">
        <w:rPr>
          <w:lang w:val="id-ID"/>
        </w:rPr>
        <w:t>-</w:t>
      </w:r>
      <w:r w:rsidRPr="00813992">
        <w:rPr>
          <w:lang w:val="id-ID"/>
        </w:rPr>
        <w:t>Nya”, kita pujikan 2x</w:t>
      </w:r>
    </w:p>
    <w:p w14:paraId="3B4FEC4C" w14:textId="7BEBC1A5" w:rsidR="00C312C9" w:rsidRPr="00813992" w:rsidRDefault="00C312C9" w:rsidP="00C312C9">
      <w:pPr>
        <w:ind w:left="567" w:hanging="567"/>
        <w:rPr>
          <w:b/>
          <w:bCs/>
          <w:lang w:val="id-ID"/>
        </w:rPr>
      </w:pPr>
      <w:r w:rsidRPr="00813992">
        <w:rPr>
          <w:lang w:val="id-ID"/>
        </w:rPr>
        <w:t xml:space="preserve">U: </w:t>
      </w:r>
      <w:r w:rsidR="005B1650" w:rsidRPr="00813992">
        <w:rPr>
          <w:lang w:val="id-ID"/>
        </w:rPr>
        <w:tab/>
      </w:r>
      <w:r w:rsidR="005B1650" w:rsidRPr="00813992">
        <w:rPr>
          <w:b/>
          <w:bCs/>
          <w:lang w:val="id-ID"/>
        </w:rPr>
        <w:t>(</w:t>
      </w:r>
      <w:r w:rsidRPr="00813992">
        <w:rPr>
          <w:b/>
          <w:bCs/>
          <w:lang w:val="id-ID"/>
        </w:rPr>
        <w:t>Menyanyikan PKJ 2:1</w:t>
      </w:r>
      <w:r w:rsidR="005B1650" w:rsidRPr="00813992">
        <w:rPr>
          <w:b/>
          <w:bCs/>
          <w:lang w:val="id-ID"/>
        </w:rPr>
        <w:t>)</w:t>
      </w:r>
    </w:p>
    <w:p w14:paraId="28BE2427" w14:textId="77777777" w:rsidR="005B1650" w:rsidRPr="00813992" w:rsidRDefault="005B1650" w:rsidP="00C312C9">
      <w:pPr>
        <w:pStyle w:val="DaftarParagraf"/>
        <w:ind w:left="900" w:right="-425"/>
        <w:jc w:val="left"/>
        <w:rPr>
          <w:lang w:val="id-ID"/>
        </w:rPr>
      </w:pPr>
      <w:r w:rsidRPr="00813992">
        <w:rPr>
          <w:lang w:val="id-ID"/>
        </w:rPr>
        <w:t>PKJ 2:1 “MULIA, MULIA NAMANYA”</w:t>
      </w:r>
    </w:p>
    <w:p w14:paraId="042905AA" w14:textId="0B236D41" w:rsidR="00C312C9" w:rsidRPr="00813992" w:rsidRDefault="00C312C9" w:rsidP="005B1650">
      <w:pPr>
        <w:pStyle w:val="DaftarParagraf"/>
        <w:ind w:left="993" w:right="-425" w:hanging="426"/>
        <w:jc w:val="left"/>
        <w:rPr>
          <w:lang w:val="id-ID"/>
        </w:rPr>
      </w:pPr>
      <w:r w:rsidRPr="00813992">
        <w:rPr>
          <w:lang w:val="id-ID"/>
        </w:rPr>
        <w:t>1</w:t>
      </w:r>
      <w:r w:rsidR="005B1650" w:rsidRPr="00813992">
        <w:rPr>
          <w:lang w:val="id-ID"/>
        </w:rPr>
        <w:t>)</w:t>
      </w:r>
      <w:r w:rsidR="005B1650" w:rsidRPr="00813992">
        <w:rPr>
          <w:lang w:val="id-ID"/>
        </w:rPr>
        <w:tab/>
      </w:r>
      <w:r w:rsidRPr="00813992">
        <w:rPr>
          <w:lang w:val="id-ID"/>
        </w:rPr>
        <w:t>Mulia, mulia nama</w:t>
      </w:r>
      <w:r w:rsidR="002A09B0">
        <w:rPr>
          <w:lang w:val="id-ID"/>
        </w:rPr>
        <w:t>-</w:t>
      </w:r>
      <w:r w:rsidRPr="00813992">
        <w:rPr>
          <w:lang w:val="id-ID"/>
        </w:rPr>
        <w:t>Nya.</w:t>
      </w:r>
    </w:p>
    <w:p w14:paraId="34CB0D5F" w14:textId="77777777" w:rsidR="00C312C9" w:rsidRPr="00813992" w:rsidRDefault="00C312C9" w:rsidP="005B1650">
      <w:pPr>
        <w:pStyle w:val="DaftarParagraf"/>
        <w:ind w:left="993" w:right="-425" w:firstLine="0"/>
        <w:jc w:val="left"/>
        <w:rPr>
          <w:lang w:val="id-ID"/>
        </w:rPr>
      </w:pPr>
      <w:r w:rsidRPr="00813992">
        <w:rPr>
          <w:lang w:val="id-ID"/>
        </w:rPr>
        <w:t>Bagi Yesus kemuliaan, puji, sembah!</w:t>
      </w:r>
    </w:p>
    <w:p w14:paraId="6CCCBB58" w14:textId="69230032" w:rsidR="00C312C9" w:rsidRPr="00813992" w:rsidRDefault="00C312C9" w:rsidP="005B1650">
      <w:pPr>
        <w:pStyle w:val="DaftarParagraf"/>
        <w:ind w:left="993" w:right="-425" w:firstLine="0"/>
        <w:jc w:val="left"/>
        <w:rPr>
          <w:lang w:val="id-ID"/>
        </w:rPr>
      </w:pPr>
      <w:r w:rsidRPr="00813992">
        <w:rPr>
          <w:lang w:val="id-ID"/>
        </w:rPr>
        <w:t>Mulia, kekuasaan</w:t>
      </w:r>
      <w:r w:rsidR="002A09B0">
        <w:rPr>
          <w:lang w:val="id-ID"/>
        </w:rPr>
        <w:t>-</w:t>
      </w:r>
      <w:r w:rsidRPr="00813992">
        <w:rPr>
          <w:lang w:val="id-ID"/>
        </w:rPr>
        <w:t>Nya</w:t>
      </w:r>
    </w:p>
    <w:p w14:paraId="6A6E5BCE" w14:textId="2E71A2B5" w:rsidR="00C312C9" w:rsidRPr="00813992" w:rsidRDefault="00C312C9" w:rsidP="005B1650">
      <w:pPr>
        <w:pStyle w:val="DaftarParagraf"/>
        <w:ind w:left="993" w:right="-425" w:firstLine="0"/>
        <w:jc w:val="left"/>
        <w:rPr>
          <w:lang w:val="id-ID"/>
        </w:rPr>
      </w:pPr>
      <w:r w:rsidRPr="00813992">
        <w:rPr>
          <w:lang w:val="id-ID"/>
        </w:rPr>
        <w:t>Memb’ri berkat bagi jemaat,</w:t>
      </w:r>
      <w:r w:rsidR="005B1650" w:rsidRPr="00813992">
        <w:rPr>
          <w:lang w:val="id-ID"/>
        </w:rPr>
        <w:t xml:space="preserve"> b</w:t>
      </w:r>
      <w:r w:rsidRPr="00813992">
        <w:rPr>
          <w:lang w:val="id-ID"/>
        </w:rPr>
        <w:t>ersyukurlah!</w:t>
      </w:r>
    </w:p>
    <w:p w14:paraId="67BC978B" w14:textId="755A0B5B" w:rsidR="00C312C9" w:rsidRPr="00813992" w:rsidRDefault="00C312C9" w:rsidP="005B1650">
      <w:pPr>
        <w:pStyle w:val="DaftarParagraf"/>
        <w:ind w:left="993" w:right="-425" w:firstLine="0"/>
        <w:jc w:val="left"/>
        <w:rPr>
          <w:lang w:val="id-ID"/>
        </w:rPr>
      </w:pPr>
      <w:r w:rsidRPr="00813992">
        <w:rPr>
          <w:lang w:val="id-ID"/>
        </w:rPr>
        <w:t>Ref</w:t>
      </w:r>
      <w:r w:rsidR="002A09B0">
        <w:rPr>
          <w:lang w:val="id-ID"/>
        </w:rPr>
        <w:t>r.</w:t>
      </w:r>
      <w:r w:rsidRPr="00813992">
        <w:rPr>
          <w:lang w:val="id-ID"/>
        </w:rPr>
        <w:t>: Pujilah, tinggikanlah Rajamu Yesus.</w:t>
      </w:r>
    </w:p>
    <w:p w14:paraId="490E8B82" w14:textId="77777777" w:rsidR="00C312C9" w:rsidRPr="00813992" w:rsidRDefault="00C312C9" w:rsidP="002A09B0">
      <w:pPr>
        <w:pStyle w:val="DaftarParagraf"/>
        <w:ind w:left="1560" w:right="-425" w:firstLine="0"/>
        <w:jc w:val="left"/>
        <w:rPr>
          <w:lang w:val="id-ID"/>
        </w:rPr>
      </w:pPr>
      <w:r w:rsidRPr="00813992">
        <w:rPr>
          <w:lang w:val="id-ID"/>
        </w:rPr>
        <w:t>Dialah selamanya Sang Raja benar!</w:t>
      </w:r>
    </w:p>
    <w:p w14:paraId="4E0AD62A" w14:textId="1A729FA4" w:rsidR="00C312C9" w:rsidRPr="00813992" w:rsidRDefault="00C312C9" w:rsidP="002A09B0">
      <w:pPr>
        <w:pStyle w:val="DaftarParagraf"/>
        <w:ind w:left="1560" w:right="-425" w:firstLine="0"/>
        <w:jc w:val="left"/>
        <w:rPr>
          <w:lang w:val="id-ID"/>
        </w:rPr>
      </w:pPr>
      <w:r w:rsidRPr="00813992">
        <w:rPr>
          <w:lang w:val="id-ID"/>
        </w:rPr>
        <w:t>Mulia, mulia nama</w:t>
      </w:r>
      <w:r w:rsidR="002A09B0">
        <w:rPr>
          <w:lang w:val="id-ID"/>
        </w:rPr>
        <w:t>-</w:t>
      </w:r>
      <w:r w:rsidRPr="00813992">
        <w:rPr>
          <w:lang w:val="id-ID"/>
        </w:rPr>
        <w:t>Nya!</w:t>
      </w:r>
    </w:p>
    <w:p w14:paraId="10C6DE3B" w14:textId="06FDF04F" w:rsidR="00C312C9" w:rsidRPr="00813992" w:rsidRDefault="00C312C9" w:rsidP="002A09B0">
      <w:pPr>
        <w:pStyle w:val="DaftarParagraf"/>
        <w:ind w:left="1560" w:right="-425" w:firstLine="0"/>
        <w:jc w:val="left"/>
        <w:rPr>
          <w:lang w:val="id-ID"/>
        </w:rPr>
      </w:pPr>
      <w:r w:rsidRPr="00813992">
        <w:rPr>
          <w:lang w:val="id-ID"/>
        </w:rPr>
        <w:t>Sang Penebus, Maha</w:t>
      </w:r>
      <w:r w:rsidR="002A09B0">
        <w:rPr>
          <w:lang w:val="id-ID"/>
        </w:rPr>
        <w:t xml:space="preserve"> </w:t>
      </w:r>
      <w:r w:rsidRPr="00813992">
        <w:rPr>
          <w:lang w:val="id-ID"/>
        </w:rPr>
        <w:t>kudus, Maha</w:t>
      </w:r>
      <w:r w:rsidR="002A09B0">
        <w:rPr>
          <w:lang w:val="id-ID"/>
        </w:rPr>
        <w:t xml:space="preserve"> </w:t>
      </w:r>
      <w:r w:rsidRPr="00813992">
        <w:rPr>
          <w:lang w:val="id-ID"/>
        </w:rPr>
        <w:t>besar.</w:t>
      </w:r>
    </w:p>
    <w:p w14:paraId="446C6D9C" w14:textId="77777777" w:rsidR="00C312C9" w:rsidRPr="00813992" w:rsidRDefault="00C312C9" w:rsidP="00C312C9">
      <w:pPr>
        <w:pStyle w:val="DaftarParagraf"/>
        <w:ind w:left="0" w:firstLine="0"/>
        <w:rPr>
          <w:b/>
          <w:bCs/>
          <w:lang w:val="id-ID"/>
        </w:rPr>
      </w:pPr>
      <w:r w:rsidRPr="00813992">
        <w:rPr>
          <w:b/>
          <w:bCs/>
          <w:lang w:val="id-ID"/>
        </w:rPr>
        <w:lastRenderedPageBreak/>
        <w:t>VOTUM</w:t>
      </w:r>
    </w:p>
    <w:p w14:paraId="0EB5D5E9" w14:textId="3177330C" w:rsidR="00C312C9" w:rsidRPr="00813992" w:rsidRDefault="00C312C9" w:rsidP="00C312C9">
      <w:pPr>
        <w:pStyle w:val="DaftarParagraf"/>
        <w:ind w:left="567" w:hanging="567"/>
        <w:rPr>
          <w:lang w:val="id-ID"/>
        </w:rPr>
      </w:pPr>
      <w:r w:rsidRPr="00813992">
        <w:rPr>
          <w:lang w:val="id-ID"/>
        </w:rPr>
        <w:t>PF:</w:t>
      </w:r>
      <w:r w:rsidRPr="00813992">
        <w:rPr>
          <w:lang w:val="id-ID"/>
        </w:rPr>
        <w:tab/>
        <w:t>Kita m</w:t>
      </w:r>
      <w:r w:rsidR="002A09B0">
        <w:rPr>
          <w:lang w:val="id-ID"/>
        </w:rPr>
        <w:t>em</w:t>
      </w:r>
      <w:r w:rsidRPr="00813992">
        <w:rPr>
          <w:lang w:val="id-ID"/>
        </w:rPr>
        <w:t xml:space="preserve">asuki ibadah </w:t>
      </w:r>
      <w:r w:rsidR="00747E72">
        <w:rPr>
          <w:lang w:val="id-ID"/>
        </w:rPr>
        <w:t>Pra-Paskah</w:t>
      </w:r>
      <w:r w:rsidRPr="00813992">
        <w:rPr>
          <w:lang w:val="id-ID"/>
        </w:rPr>
        <w:t xml:space="preserve"> keempat ini dengan pengakuan: Penolong kita yang sejati adalah Tuhan yang menciptakan langit, bumi dan segala isinya, dan yang setia menepati janji keselamatan yang telah dinyatakan-Nya.</w:t>
      </w:r>
    </w:p>
    <w:p w14:paraId="70DC161F" w14:textId="77777777" w:rsidR="00C312C9" w:rsidRPr="00813992" w:rsidRDefault="00C312C9" w:rsidP="00C312C9">
      <w:pPr>
        <w:pStyle w:val="DaftarParagraf"/>
        <w:ind w:left="567" w:hanging="567"/>
        <w:rPr>
          <w:lang w:val="id-ID"/>
        </w:rPr>
      </w:pPr>
      <w:r w:rsidRPr="00813992">
        <w:rPr>
          <w:lang w:val="id-ID"/>
        </w:rPr>
        <w:t>U:</w:t>
      </w:r>
      <w:r w:rsidRPr="00813992">
        <w:rPr>
          <w:lang w:val="id-ID"/>
        </w:rPr>
        <w:tab/>
      </w:r>
      <w:r w:rsidRPr="00813992">
        <w:rPr>
          <w:b/>
          <w:bCs/>
          <w:sz w:val="20"/>
          <w:szCs w:val="20"/>
          <w:lang w:val="id-ID"/>
        </w:rPr>
        <w:t>(menyanyikan Amin, Amin, Amin)</w:t>
      </w:r>
    </w:p>
    <w:p w14:paraId="4649923B" w14:textId="77777777" w:rsidR="00C312C9" w:rsidRPr="00813992" w:rsidRDefault="00C312C9" w:rsidP="00C312C9">
      <w:pPr>
        <w:pStyle w:val="DaftarParagraf"/>
        <w:ind w:left="0"/>
        <w:rPr>
          <w:b/>
          <w:bCs/>
          <w:lang w:val="id-ID"/>
        </w:rPr>
      </w:pPr>
    </w:p>
    <w:p w14:paraId="0F7BBBBA" w14:textId="77777777" w:rsidR="00C312C9" w:rsidRPr="00813992" w:rsidRDefault="00C312C9" w:rsidP="00C312C9">
      <w:pPr>
        <w:pStyle w:val="DaftarParagraf"/>
        <w:ind w:left="0" w:firstLine="0"/>
        <w:rPr>
          <w:b/>
          <w:bCs/>
          <w:lang w:val="id-ID"/>
        </w:rPr>
      </w:pPr>
      <w:r w:rsidRPr="00813992">
        <w:rPr>
          <w:b/>
          <w:bCs/>
          <w:lang w:val="id-ID"/>
        </w:rPr>
        <w:t>SALAM</w:t>
      </w:r>
    </w:p>
    <w:p w14:paraId="18DD7D54" w14:textId="77777777" w:rsidR="00C312C9" w:rsidRPr="00813992" w:rsidRDefault="00C312C9" w:rsidP="00C312C9">
      <w:pPr>
        <w:pStyle w:val="DaftarParagraf"/>
        <w:ind w:left="567" w:hanging="567"/>
        <w:rPr>
          <w:lang w:val="id-ID"/>
        </w:rPr>
      </w:pPr>
      <w:r w:rsidRPr="00813992">
        <w:rPr>
          <w:lang w:val="id-ID"/>
        </w:rPr>
        <w:t>PF:</w:t>
      </w:r>
      <w:r w:rsidRPr="00813992">
        <w:rPr>
          <w:lang w:val="id-ID"/>
        </w:rPr>
        <w:tab/>
        <w:t>Kasih karunia dan damai sejahtera dari Allah Bapa kita, dan dari Tuhan Yesus Kristus menyertai Saudara sekalian.</w:t>
      </w:r>
    </w:p>
    <w:p w14:paraId="041DC02F" w14:textId="77777777" w:rsidR="00C312C9" w:rsidRPr="00813992" w:rsidRDefault="00C312C9" w:rsidP="00C312C9">
      <w:pPr>
        <w:pStyle w:val="DaftarParagraf"/>
        <w:ind w:left="567" w:hanging="567"/>
        <w:rPr>
          <w:lang w:val="id-ID"/>
        </w:rPr>
      </w:pPr>
      <w:r w:rsidRPr="00813992">
        <w:rPr>
          <w:lang w:val="id-ID"/>
        </w:rPr>
        <w:t>U:</w:t>
      </w:r>
      <w:r w:rsidRPr="00813992">
        <w:rPr>
          <w:lang w:val="id-ID"/>
        </w:rPr>
        <w:tab/>
      </w:r>
      <w:r w:rsidRPr="00813992">
        <w:rPr>
          <w:b/>
          <w:bCs/>
          <w:sz w:val="20"/>
          <w:szCs w:val="20"/>
          <w:lang w:val="id-ID"/>
        </w:rPr>
        <w:t>Menyertai Saudara juga</w:t>
      </w:r>
    </w:p>
    <w:p w14:paraId="04627530" w14:textId="77777777" w:rsidR="00C312C9" w:rsidRPr="00813992" w:rsidRDefault="00C312C9" w:rsidP="00C312C9">
      <w:pPr>
        <w:pStyle w:val="DaftarParagraf"/>
        <w:tabs>
          <w:tab w:val="right" w:pos="6237"/>
        </w:tabs>
        <w:ind w:left="0"/>
        <w:rPr>
          <w:b/>
          <w:bCs/>
          <w:lang w:val="id-ID"/>
        </w:rPr>
      </w:pPr>
    </w:p>
    <w:p w14:paraId="5036690F" w14:textId="3135AD78" w:rsidR="00C312C9" w:rsidRPr="00813992" w:rsidRDefault="00C312C9" w:rsidP="005B1650">
      <w:pPr>
        <w:pStyle w:val="DaftarParagraf"/>
        <w:tabs>
          <w:tab w:val="right" w:pos="6520"/>
        </w:tabs>
        <w:ind w:left="0"/>
        <w:jc w:val="left"/>
        <w:rPr>
          <w:lang w:val="id-ID"/>
        </w:rPr>
      </w:pPr>
      <w:r w:rsidRPr="00813992">
        <w:rPr>
          <w:b/>
          <w:bCs/>
          <w:lang w:val="id-ID"/>
        </w:rPr>
        <w:tab/>
        <w:t xml:space="preserve">KATA PEMBUKA </w:t>
      </w:r>
      <w:r w:rsidRPr="00813992">
        <w:rPr>
          <w:b/>
          <w:bCs/>
          <w:lang w:val="id-ID"/>
        </w:rPr>
        <w:tab/>
      </w:r>
      <w:r w:rsidRPr="00813992">
        <w:rPr>
          <w:i/>
          <w:iCs/>
          <w:lang w:val="id-ID"/>
        </w:rPr>
        <w:t>(Duduk)</w:t>
      </w:r>
    </w:p>
    <w:p w14:paraId="52694E3F" w14:textId="0000F270" w:rsidR="00C312C9" w:rsidRPr="00813992" w:rsidRDefault="00C312C9" w:rsidP="00C312C9">
      <w:pPr>
        <w:pStyle w:val="DaftarParagraf"/>
        <w:ind w:left="567" w:hanging="567"/>
        <w:rPr>
          <w:lang w:val="id-ID"/>
        </w:rPr>
      </w:pPr>
      <w:r w:rsidRPr="00813992">
        <w:rPr>
          <w:lang w:val="id-ID"/>
        </w:rPr>
        <w:t>M2:</w:t>
      </w:r>
      <w:r w:rsidRPr="00813992">
        <w:rPr>
          <w:lang w:val="id-ID"/>
        </w:rPr>
        <w:tab/>
        <w:t>Saudara Terkasih, kita sudah selayaknya mengucap syukur karena Tuhan telah menerima kita semua sebagai anak—</w:t>
      </w:r>
      <w:r w:rsidR="002A09B0">
        <w:rPr>
          <w:lang w:val="id-ID"/>
        </w:rPr>
        <w:t>a</w:t>
      </w:r>
      <w:r w:rsidRPr="00813992">
        <w:rPr>
          <w:lang w:val="id-ID"/>
        </w:rPr>
        <w:t>nak</w:t>
      </w:r>
      <w:r w:rsidR="002A09B0">
        <w:rPr>
          <w:lang w:val="id-ID"/>
        </w:rPr>
        <w:t>-</w:t>
      </w:r>
      <w:r w:rsidRPr="00813992">
        <w:rPr>
          <w:lang w:val="id-ID"/>
        </w:rPr>
        <w:t>Nya. Tuhan telah menerima kita semua sebagai anggota keluarga Allah. Oleh karena itu, marilah kita mengangkat hati kita untuk memuji dan menyembah Tuhan. Bersama kita pujikan PKJ 4:1-2 “Angkatlah Hatimu pada Tuhan”</w:t>
      </w:r>
    </w:p>
    <w:p w14:paraId="693F31AF" w14:textId="77777777" w:rsidR="00C312C9" w:rsidRPr="00813992" w:rsidRDefault="00C312C9" w:rsidP="00C312C9">
      <w:pPr>
        <w:pStyle w:val="DaftarParagraf"/>
        <w:ind w:left="567" w:right="-141" w:hanging="567"/>
        <w:rPr>
          <w:b/>
          <w:bCs/>
          <w:lang w:val="id-ID"/>
        </w:rPr>
      </w:pPr>
      <w:r w:rsidRPr="00813992">
        <w:rPr>
          <w:lang w:val="id-ID"/>
        </w:rPr>
        <w:t>U:</w:t>
      </w:r>
      <w:r w:rsidRPr="00813992">
        <w:rPr>
          <w:lang w:val="id-ID"/>
        </w:rPr>
        <w:tab/>
      </w:r>
      <w:r w:rsidRPr="00813992">
        <w:rPr>
          <w:b/>
          <w:bCs/>
          <w:lang w:val="id-ID"/>
        </w:rPr>
        <w:t>(menyanyikan PKJ 4:1-2)</w:t>
      </w:r>
    </w:p>
    <w:p w14:paraId="3861FE3C" w14:textId="77777777" w:rsidR="00C312C9" w:rsidRPr="00813992" w:rsidRDefault="00C312C9" w:rsidP="005B1650">
      <w:pPr>
        <w:pStyle w:val="DaftarParagraf"/>
        <w:ind w:left="567" w:hanging="388"/>
        <w:jc w:val="center"/>
        <w:rPr>
          <w:b/>
          <w:lang w:val="id-ID"/>
        </w:rPr>
      </w:pPr>
      <w:r w:rsidRPr="00813992">
        <w:rPr>
          <w:b/>
          <w:lang w:val="id-ID"/>
        </w:rPr>
        <w:t>PKJ 4:1-2 “ANGKATLAH HATIMU PADA TUHAN”</w:t>
      </w:r>
    </w:p>
    <w:p w14:paraId="226320B6" w14:textId="09FE62BE" w:rsidR="00C312C9" w:rsidRPr="00813992" w:rsidRDefault="00C312C9" w:rsidP="005B1650">
      <w:pPr>
        <w:adjustRightInd w:val="0"/>
        <w:ind w:left="993" w:hanging="426"/>
        <w:rPr>
          <w:rFonts w:cs="Courier New"/>
          <w:lang w:val="id-ID"/>
        </w:rPr>
      </w:pPr>
      <w:r w:rsidRPr="00813992">
        <w:rPr>
          <w:rFonts w:cs="Courier New"/>
          <w:lang w:val="id-ID"/>
        </w:rPr>
        <w:t>1</w:t>
      </w:r>
      <w:r w:rsidR="005B1650" w:rsidRPr="00813992">
        <w:rPr>
          <w:rFonts w:cs="Courier New"/>
          <w:lang w:val="id-ID"/>
        </w:rPr>
        <w:t>)</w:t>
      </w:r>
      <w:r w:rsidRPr="00813992">
        <w:rPr>
          <w:rFonts w:cs="Courier New"/>
          <w:lang w:val="id-ID"/>
        </w:rPr>
        <w:t xml:space="preserve"> </w:t>
      </w:r>
      <w:r w:rsidRPr="00813992">
        <w:rPr>
          <w:rFonts w:cs="Courier New"/>
          <w:lang w:val="id-ID"/>
        </w:rPr>
        <w:tab/>
        <w:t>Angkatlah hatimu pada Tuhan,</w:t>
      </w:r>
    </w:p>
    <w:p w14:paraId="4FEAA295" w14:textId="77777777" w:rsidR="00C312C9" w:rsidRPr="00813992" w:rsidRDefault="00C312C9" w:rsidP="005B1650">
      <w:pPr>
        <w:adjustRightInd w:val="0"/>
        <w:ind w:left="993"/>
        <w:rPr>
          <w:rFonts w:cs="Courier New"/>
          <w:lang w:val="id-ID"/>
        </w:rPr>
      </w:pPr>
      <w:r w:rsidRPr="00813992">
        <w:rPr>
          <w:rFonts w:cs="Courier New"/>
          <w:lang w:val="id-ID"/>
        </w:rPr>
        <w:t xml:space="preserve">Bunyikan kecapi dan menari.  </w:t>
      </w:r>
    </w:p>
    <w:p w14:paraId="776C1E5E" w14:textId="77777777" w:rsidR="00C312C9" w:rsidRPr="00813992" w:rsidRDefault="00C312C9" w:rsidP="005B1650">
      <w:pPr>
        <w:adjustRightInd w:val="0"/>
        <w:ind w:left="993"/>
        <w:rPr>
          <w:rFonts w:cs="Courier New"/>
          <w:lang w:val="id-ID"/>
        </w:rPr>
      </w:pPr>
      <w:r w:rsidRPr="00813992">
        <w:rPr>
          <w:rFonts w:cs="Courier New"/>
          <w:lang w:val="id-ID"/>
        </w:rPr>
        <w:t>Jangan lupa bawa persembahan.</w:t>
      </w:r>
    </w:p>
    <w:p w14:paraId="09D6001A" w14:textId="77777777" w:rsidR="00C312C9" w:rsidRPr="00813992" w:rsidRDefault="00C312C9" w:rsidP="005B1650">
      <w:pPr>
        <w:adjustRightInd w:val="0"/>
        <w:ind w:left="993"/>
        <w:rPr>
          <w:rFonts w:cs="Courier New"/>
          <w:lang w:val="id-ID"/>
        </w:rPr>
      </w:pPr>
      <w:r w:rsidRPr="00813992">
        <w:rPr>
          <w:rFonts w:cs="Courier New"/>
          <w:lang w:val="id-ID"/>
        </w:rPr>
        <w:t>Mari, kawan, ajak teman,</w:t>
      </w:r>
    </w:p>
    <w:p w14:paraId="71CE93F9" w14:textId="77777777" w:rsidR="00C312C9" w:rsidRPr="00813992" w:rsidRDefault="00C312C9" w:rsidP="005B1650">
      <w:pPr>
        <w:adjustRightInd w:val="0"/>
        <w:ind w:left="993"/>
        <w:rPr>
          <w:rFonts w:cs="Courier New"/>
          <w:lang w:val="id-ID"/>
        </w:rPr>
      </w:pPr>
      <w:r w:rsidRPr="00813992">
        <w:rPr>
          <w:rFonts w:cs="Courier New"/>
          <w:lang w:val="id-ID"/>
        </w:rPr>
        <w:t>Bersama menyembah.</w:t>
      </w:r>
    </w:p>
    <w:p w14:paraId="1D0FAFF2" w14:textId="443F6BE5" w:rsidR="00C312C9" w:rsidRPr="00813992" w:rsidRDefault="00C312C9" w:rsidP="005B1650">
      <w:pPr>
        <w:adjustRightInd w:val="0"/>
        <w:ind w:left="993" w:hanging="426"/>
        <w:rPr>
          <w:rFonts w:cs="Courier New"/>
          <w:lang w:val="id-ID"/>
        </w:rPr>
      </w:pPr>
      <w:r w:rsidRPr="00813992">
        <w:rPr>
          <w:rFonts w:cs="Courier New"/>
          <w:lang w:val="id-ID"/>
        </w:rPr>
        <w:t xml:space="preserve"> </w:t>
      </w:r>
      <w:r w:rsidRPr="00813992">
        <w:rPr>
          <w:rFonts w:cs="Courier New"/>
          <w:lang w:val="id-ID"/>
        </w:rPr>
        <w:tab/>
        <w:t>Ref</w:t>
      </w:r>
      <w:r w:rsidR="002A09B0">
        <w:rPr>
          <w:rFonts w:cs="Courier New"/>
          <w:lang w:val="id-ID"/>
        </w:rPr>
        <w:t>r</w:t>
      </w:r>
      <w:r w:rsidR="005B1650" w:rsidRPr="00813992">
        <w:rPr>
          <w:rFonts w:cs="Courier New"/>
          <w:lang w:val="id-ID"/>
        </w:rPr>
        <w:t>.:</w:t>
      </w:r>
      <w:r w:rsidRPr="00813992">
        <w:rPr>
          <w:rFonts w:cs="Courier New"/>
          <w:lang w:val="id-ID"/>
        </w:rPr>
        <w:tab/>
      </w:r>
    </w:p>
    <w:p w14:paraId="7DDD8D62" w14:textId="77777777" w:rsidR="00C312C9" w:rsidRPr="00813992" w:rsidRDefault="00C312C9" w:rsidP="005B1650">
      <w:pPr>
        <w:adjustRightInd w:val="0"/>
        <w:ind w:left="993"/>
        <w:rPr>
          <w:rFonts w:cs="Courier New"/>
          <w:lang w:val="id-ID"/>
        </w:rPr>
      </w:pPr>
      <w:r w:rsidRPr="00813992">
        <w:rPr>
          <w:rFonts w:cs="Courier New"/>
          <w:lang w:val="id-ID"/>
        </w:rPr>
        <w:t>Sorak-sorak, sorak haleluya!</w:t>
      </w:r>
    </w:p>
    <w:p w14:paraId="3785EAD4" w14:textId="77777777" w:rsidR="00C312C9" w:rsidRPr="00813992" w:rsidRDefault="00C312C9" w:rsidP="005B1650">
      <w:pPr>
        <w:adjustRightInd w:val="0"/>
        <w:ind w:left="993"/>
        <w:rPr>
          <w:rFonts w:cs="Courier New"/>
          <w:lang w:val="id-ID"/>
        </w:rPr>
      </w:pPr>
      <w:r w:rsidRPr="00813992">
        <w:rPr>
          <w:rFonts w:cs="Courier New"/>
          <w:lang w:val="id-ID"/>
        </w:rPr>
        <w:t>Mari, mari bernyanyilah!</w:t>
      </w:r>
    </w:p>
    <w:p w14:paraId="278E952B" w14:textId="77777777" w:rsidR="00C312C9" w:rsidRPr="00813992" w:rsidRDefault="00C312C9" w:rsidP="005B1650">
      <w:pPr>
        <w:adjustRightInd w:val="0"/>
        <w:ind w:left="993"/>
        <w:rPr>
          <w:rFonts w:cs="Courier New"/>
          <w:lang w:val="id-ID"/>
        </w:rPr>
      </w:pPr>
      <w:r w:rsidRPr="00813992">
        <w:rPr>
          <w:rFonts w:cs="Courier New"/>
          <w:lang w:val="id-ID"/>
        </w:rPr>
        <w:t>Pujilah Tuhan yang maha kudus.</w:t>
      </w:r>
    </w:p>
    <w:p w14:paraId="23FD5768" w14:textId="77777777" w:rsidR="00C312C9" w:rsidRPr="00813992" w:rsidRDefault="00C312C9" w:rsidP="005B1650">
      <w:pPr>
        <w:adjustRightInd w:val="0"/>
        <w:ind w:left="993"/>
        <w:rPr>
          <w:rFonts w:cs="Courier New"/>
          <w:lang w:val="id-ID"/>
        </w:rPr>
      </w:pPr>
      <w:r w:rsidRPr="00813992">
        <w:rPr>
          <w:rFonts w:cs="Courier New"/>
          <w:lang w:val="id-ID"/>
        </w:rPr>
        <w:t>Mari, kawan, ajak teman,</w:t>
      </w:r>
    </w:p>
    <w:p w14:paraId="490F00E1" w14:textId="77777777" w:rsidR="00C312C9" w:rsidRPr="00813992" w:rsidRDefault="00C312C9" w:rsidP="005B1650">
      <w:pPr>
        <w:adjustRightInd w:val="0"/>
        <w:ind w:left="993"/>
        <w:rPr>
          <w:rFonts w:cs="Courier New"/>
          <w:lang w:val="id-ID"/>
        </w:rPr>
      </w:pPr>
      <w:r w:rsidRPr="00813992">
        <w:rPr>
          <w:rFonts w:cs="Courier New"/>
          <w:lang w:val="id-ID"/>
        </w:rPr>
        <w:t>Bernyanyilah terus.</w:t>
      </w:r>
    </w:p>
    <w:p w14:paraId="555A80ED" w14:textId="5B86A49A" w:rsidR="00C312C9" w:rsidRPr="00813992" w:rsidRDefault="00C312C9" w:rsidP="005B1650">
      <w:pPr>
        <w:adjustRightInd w:val="0"/>
        <w:ind w:left="993" w:hanging="426"/>
        <w:rPr>
          <w:rFonts w:cs="Courier New"/>
          <w:lang w:val="id-ID"/>
        </w:rPr>
      </w:pPr>
      <w:r w:rsidRPr="00813992">
        <w:rPr>
          <w:rFonts w:cs="Courier New"/>
          <w:lang w:val="id-ID"/>
        </w:rPr>
        <w:t>2</w:t>
      </w:r>
      <w:r w:rsidR="005B1650" w:rsidRPr="00813992">
        <w:rPr>
          <w:rFonts w:cs="Courier New"/>
          <w:lang w:val="id-ID"/>
        </w:rPr>
        <w:t>)</w:t>
      </w:r>
      <w:r w:rsidRPr="00813992">
        <w:rPr>
          <w:rFonts w:cs="Courier New"/>
          <w:lang w:val="id-ID"/>
        </w:rPr>
        <w:t xml:space="preserve"> </w:t>
      </w:r>
      <w:r w:rsidRPr="00813992">
        <w:rPr>
          <w:rFonts w:cs="Courier New"/>
          <w:lang w:val="id-ID"/>
        </w:rPr>
        <w:tab/>
        <w:t>Janganlah mengaku anak Tuhan,</w:t>
      </w:r>
    </w:p>
    <w:p w14:paraId="0C10EE59" w14:textId="77777777" w:rsidR="00C312C9" w:rsidRPr="00813992" w:rsidRDefault="00C312C9" w:rsidP="005B1650">
      <w:pPr>
        <w:adjustRightInd w:val="0"/>
        <w:ind w:left="993"/>
        <w:rPr>
          <w:rFonts w:cs="Courier New"/>
          <w:lang w:val="id-ID"/>
        </w:rPr>
      </w:pPr>
      <w:r w:rsidRPr="00813992">
        <w:rPr>
          <w:rFonts w:cs="Courier New"/>
          <w:lang w:val="id-ID"/>
        </w:rPr>
        <w:t xml:space="preserve">Jika Engkau mengeraskan hati; </w:t>
      </w:r>
    </w:p>
    <w:p w14:paraId="0094958B" w14:textId="77777777" w:rsidR="00C312C9" w:rsidRPr="00813992" w:rsidRDefault="00C312C9" w:rsidP="005B1650">
      <w:pPr>
        <w:adjustRightInd w:val="0"/>
        <w:ind w:left="993"/>
        <w:rPr>
          <w:rFonts w:cs="Courier New"/>
          <w:lang w:val="id-ID"/>
        </w:rPr>
      </w:pPr>
      <w:r w:rsidRPr="00813992">
        <w:rPr>
          <w:rFonts w:cs="Courier New"/>
          <w:lang w:val="id-ID"/>
        </w:rPr>
        <w:t>Jadilah pelaku firman Tuhan!</w:t>
      </w:r>
    </w:p>
    <w:p w14:paraId="5F39945D" w14:textId="77777777" w:rsidR="00C312C9" w:rsidRPr="00813992" w:rsidRDefault="00C312C9" w:rsidP="005B1650">
      <w:pPr>
        <w:adjustRightInd w:val="0"/>
        <w:ind w:left="993"/>
        <w:rPr>
          <w:rFonts w:cs="Courier New"/>
          <w:lang w:val="id-ID"/>
        </w:rPr>
      </w:pPr>
      <w:r w:rsidRPr="00813992">
        <w:rPr>
          <w:rFonts w:cs="Courier New"/>
          <w:lang w:val="id-ID"/>
        </w:rPr>
        <w:t>Mari, kawan, ajak teman,</w:t>
      </w:r>
    </w:p>
    <w:p w14:paraId="3EFDADB2" w14:textId="501B06E2" w:rsidR="00C312C9" w:rsidRPr="00813992" w:rsidRDefault="00C312C9" w:rsidP="005B1650">
      <w:pPr>
        <w:adjustRightInd w:val="0"/>
        <w:ind w:left="993"/>
        <w:rPr>
          <w:rFonts w:cs="Courier New"/>
          <w:lang w:val="id-ID"/>
        </w:rPr>
      </w:pPr>
      <w:r w:rsidRPr="00813992">
        <w:rPr>
          <w:rFonts w:cs="Courier New"/>
          <w:lang w:val="id-ID"/>
        </w:rPr>
        <w:t>Bersama menyembah. Ref</w:t>
      </w:r>
      <w:r w:rsidR="002A09B0">
        <w:rPr>
          <w:rFonts w:cs="Courier New"/>
          <w:lang w:val="id-ID"/>
        </w:rPr>
        <w:t>r</w:t>
      </w:r>
      <w:r w:rsidR="005B1650" w:rsidRPr="00813992">
        <w:rPr>
          <w:rFonts w:cs="Courier New"/>
          <w:lang w:val="id-ID"/>
        </w:rPr>
        <w:t>.: ...</w:t>
      </w:r>
    </w:p>
    <w:p w14:paraId="24FD58E9" w14:textId="77777777" w:rsidR="00C312C9" w:rsidRPr="00813992" w:rsidRDefault="00C312C9" w:rsidP="00C312C9">
      <w:pPr>
        <w:pStyle w:val="DaftarParagraf"/>
        <w:ind w:left="0"/>
        <w:rPr>
          <w:b/>
          <w:bCs/>
          <w:lang w:val="id-ID"/>
        </w:rPr>
      </w:pPr>
    </w:p>
    <w:p w14:paraId="2648B4EB" w14:textId="77777777" w:rsidR="00C312C9" w:rsidRPr="00813992" w:rsidRDefault="00C312C9" w:rsidP="00C312C9">
      <w:pPr>
        <w:pStyle w:val="DaftarParagraf"/>
        <w:ind w:left="0" w:firstLine="0"/>
        <w:rPr>
          <w:b/>
          <w:bCs/>
          <w:lang w:val="id-ID"/>
        </w:rPr>
      </w:pPr>
      <w:r w:rsidRPr="00813992">
        <w:rPr>
          <w:b/>
          <w:bCs/>
          <w:lang w:val="id-ID"/>
        </w:rPr>
        <w:lastRenderedPageBreak/>
        <w:t>PENGAKUAN DOSA</w:t>
      </w:r>
    </w:p>
    <w:p w14:paraId="4E515FC8" w14:textId="5522B45C" w:rsidR="00C312C9" w:rsidRPr="00813992" w:rsidRDefault="00C312C9" w:rsidP="005B1650">
      <w:pPr>
        <w:adjustRightInd w:val="0"/>
        <w:ind w:left="567" w:hanging="567"/>
        <w:jc w:val="both"/>
        <w:rPr>
          <w:lang w:val="id-ID"/>
        </w:rPr>
      </w:pPr>
      <w:r w:rsidRPr="00813992">
        <w:rPr>
          <w:lang w:val="id-ID"/>
        </w:rPr>
        <w:t>PF:</w:t>
      </w:r>
      <w:r w:rsidRPr="00813992">
        <w:rPr>
          <w:lang w:val="id-ID"/>
        </w:rPr>
        <w:tab/>
        <w:t>Mari bersama kita renungkan Yeremia 2:32 yang</w:t>
      </w:r>
      <w:r w:rsidRPr="00813992">
        <w:rPr>
          <w:rFonts w:eastAsiaTheme="minorHAnsi"/>
          <w:szCs w:val="20"/>
          <w:lang w:val="id-ID"/>
        </w:rPr>
        <w:t xml:space="preserve"> demikian</w:t>
      </w:r>
      <w:r w:rsidRPr="00813992">
        <w:rPr>
          <w:rFonts w:eastAsiaTheme="minorHAnsi"/>
          <w:i/>
          <w:szCs w:val="20"/>
          <w:lang w:val="id-ID"/>
        </w:rPr>
        <w:t xml:space="preserve">: “Dapatkah seorang dara melupakan perhiasannya, atau seorang pengantin perempuan ikat pinggangnya? Tetapi </w:t>
      </w:r>
      <w:r w:rsidR="005B1650" w:rsidRPr="00813992">
        <w:rPr>
          <w:rFonts w:eastAsiaTheme="minorHAnsi"/>
          <w:i/>
          <w:szCs w:val="20"/>
          <w:lang w:val="id-ID"/>
        </w:rPr>
        <w:t>umat-Ku</w:t>
      </w:r>
      <w:r w:rsidRPr="00813992">
        <w:rPr>
          <w:rFonts w:eastAsiaTheme="minorHAnsi"/>
          <w:i/>
          <w:szCs w:val="20"/>
          <w:lang w:val="id-ID"/>
        </w:rPr>
        <w:t xml:space="preserve"> melupakan Aku, sejak hari-hari yang tidak terbilang jumlahnya”.</w:t>
      </w:r>
      <w:r w:rsidRPr="00813992">
        <w:rPr>
          <w:lang w:val="id-ID"/>
        </w:rPr>
        <w:t xml:space="preserve"> Dalam kehidupan sehari-hari, kita </w:t>
      </w:r>
      <w:r w:rsidR="005B1650" w:rsidRPr="00813992">
        <w:rPr>
          <w:lang w:val="id-ID"/>
        </w:rPr>
        <w:t>sering kali</w:t>
      </w:r>
      <w:r w:rsidRPr="00813992">
        <w:rPr>
          <w:lang w:val="id-ID"/>
        </w:rPr>
        <w:t xml:space="preserve"> melupakan Tuhan. Kita berjalan sendiri seolah-olah kita mampu menjalani kehidupan tanpa Tuhan. Bahkan semakin berat beban hidup yang kita </w:t>
      </w:r>
      <w:r w:rsidR="005B1650" w:rsidRPr="00813992">
        <w:rPr>
          <w:lang w:val="id-ID"/>
        </w:rPr>
        <w:t>alami</w:t>
      </w:r>
      <w:r w:rsidRPr="00813992">
        <w:rPr>
          <w:lang w:val="id-ID"/>
        </w:rPr>
        <w:t xml:space="preserve">, kita justru semakin menjauh dan melupakan Tuhan. Maka mari dengan tulus dan sepenuh hati kita merenungkan dan menyatakan penyesalan kita </w:t>
      </w:r>
      <w:r w:rsidR="005B1650" w:rsidRPr="00813992">
        <w:rPr>
          <w:lang w:val="id-ID"/>
        </w:rPr>
        <w:t>di hadapan</w:t>
      </w:r>
      <w:r w:rsidRPr="00813992">
        <w:rPr>
          <w:lang w:val="id-ID"/>
        </w:rPr>
        <w:t xml:space="preserve"> Tuhan dengan pujian “Cinta Sejati”</w:t>
      </w:r>
    </w:p>
    <w:p w14:paraId="22D44F47" w14:textId="77777777" w:rsidR="00C312C9" w:rsidRPr="00813992" w:rsidRDefault="00C312C9" w:rsidP="00C312C9">
      <w:pPr>
        <w:adjustRightInd w:val="0"/>
        <w:rPr>
          <w:lang w:val="id-ID"/>
        </w:rPr>
      </w:pPr>
    </w:p>
    <w:p w14:paraId="45F2258B" w14:textId="77777777" w:rsidR="00C312C9" w:rsidRPr="00813992" w:rsidRDefault="00C312C9" w:rsidP="00C312C9">
      <w:pPr>
        <w:pStyle w:val="DaftarParagraf"/>
        <w:ind w:left="567" w:hanging="567"/>
        <w:rPr>
          <w:bCs/>
          <w:lang w:val="id-ID"/>
        </w:rPr>
      </w:pPr>
      <w:r w:rsidRPr="00813992">
        <w:rPr>
          <w:lang w:val="id-ID"/>
        </w:rPr>
        <w:t>U:</w:t>
      </w:r>
      <w:r w:rsidRPr="00813992">
        <w:rPr>
          <w:lang w:val="id-ID"/>
        </w:rPr>
        <w:tab/>
      </w:r>
      <w:r w:rsidRPr="00813992">
        <w:rPr>
          <w:b/>
          <w:bCs/>
          <w:lang w:val="id-ID"/>
        </w:rPr>
        <w:t xml:space="preserve">(menyanyikan Pujian </w:t>
      </w:r>
      <w:r w:rsidRPr="00813992">
        <w:rPr>
          <w:b/>
          <w:lang w:val="id-ID"/>
        </w:rPr>
        <w:t>“CINTA SEJATI”-Franky Sihombing &amp; Nikita (2x))</w:t>
      </w:r>
    </w:p>
    <w:p w14:paraId="410D1E40" w14:textId="209D853E" w:rsidR="00C312C9" w:rsidRPr="00813992" w:rsidRDefault="00C312C9" w:rsidP="005B1650">
      <w:pPr>
        <w:adjustRightInd w:val="0"/>
        <w:ind w:left="567"/>
        <w:rPr>
          <w:rFonts w:cs="Courier New"/>
          <w:lang w:val="id-ID"/>
        </w:rPr>
      </w:pPr>
      <w:r w:rsidRPr="00813992">
        <w:rPr>
          <w:rFonts w:cs="Courier New"/>
          <w:lang w:val="id-ID"/>
        </w:rPr>
        <w:t>Saat kurenungkan hidup bersama</w:t>
      </w:r>
      <w:r w:rsidR="002A09B0">
        <w:rPr>
          <w:rFonts w:cs="Courier New"/>
          <w:lang w:val="id-ID"/>
        </w:rPr>
        <w:t>-M</w:t>
      </w:r>
      <w:r w:rsidRPr="00813992">
        <w:rPr>
          <w:rFonts w:cs="Courier New"/>
          <w:lang w:val="id-ID"/>
        </w:rPr>
        <w:t>u</w:t>
      </w:r>
    </w:p>
    <w:p w14:paraId="2F4E60D5" w14:textId="77777777" w:rsidR="00C312C9" w:rsidRPr="00813992" w:rsidRDefault="00C312C9" w:rsidP="005B1650">
      <w:pPr>
        <w:adjustRightInd w:val="0"/>
        <w:ind w:left="567"/>
        <w:rPr>
          <w:rFonts w:cs="Courier New"/>
          <w:lang w:val="id-ID"/>
        </w:rPr>
      </w:pPr>
      <w:r w:rsidRPr="00813992">
        <w:rPr>
          <w:rFonts w:cs="Courier New"/>
          <w:lang w:val="id-ID"/>
        </w:rPr>
        <w:t>Sering kali ku melupakanmu</w:t>
      </w:r>
    </w:p>
    <w:p w14:paraId="6CE58E36" w14:textId="77777777" w:rsidR="00C312C9" w:rsidRPr="00813992" w:rsidRDefault="00C312C9" w:rsidP="005B1650">
      <w:pPr>
        <w:adjustRightInd w:val="0"/>
        <w:ind w:left="567"/>
        <w:rPr>
          <w:rFonts w:cs="Courier New"/>
          <w:lang w:val="id-ID"/>
        </w:rPr>
      </w:pPr>
      <w:r w:rsidRPr="00813992">
        <w:rPr>
          <w:rFonts w:cs="Courier New"/>
          <w:lang w:val="id-ID"/>
        </w:rPr>
        <w:t>Berjalan sendiri seakan ku mampu</w:t>
      </w:r>
    </w:p>
    <w:p w14:paraId="3D8DAEB8" w14:textId="77777777" w:rsidR="00C312C9" w:rsidRPr="00813992" w:rsidRDefault="00C312C9" w:rsidP="005B1650">
      <w:pPr>
        <w:adjustRightInd w:val="0"/>
        <w:ind w:left="567"/>
        <w:rPr>
          <w:rFonts w:cs="Courier New"/>
          <w:lang w:val="id-ID"/>
        </w:rPr>
      </w:pPr>
      <w:r w:rsidRPr="00813992">
        <w:rPr>
          <w:rFonts w:cs="Courier New"/>
          <w:lang w:val="id-ID"/>
        </w:rPr>
        <w:t>Lalui tanpa kekuatanmu</w:t>
      </w:r>
    </w:p>
    <w:p w14:paraId="7F74A17B" w14:textId="5B5DFC8A" w:rsidR="00C312C9" w:rsidRPr="00813992" w:rsidRDefault="00C312C9" w:rsidP="005B1650">
      <w:pPr>
        <w:adjustRightInd w:val="0"/>
        <w:ind w:left="567"/>
        <w:rPr>
          <w:rFonts w:cs="Courier New"/>
          <w:lang w:val="id-ID"/>
        </w:rPr>
      </w:pPr>
      <w:r w:rsidRPr="00813992">
        <w:rPr>
          <w:rFonts w:cs="Courier New"/>
          <w:lang w:val="id-ID"/>
        </w:rPr>
        <w:t>S</w:t>
      </w:r>
      <w:r w:rsidR="002A09B0">
        <w:rPr>
          <w:rFonts w:cs="Courier New"/>
          <w:lang w:val="id-ID"/>
        </w:rPr>
        <w:t>’</w:t>
      </w:r>
      <w:r w:rsidRPr="00813992">
        <w:rPr>
          <w:rFonts w:cs="Courier New"/>
          <w:lang w:val="id-ID"/>
        </w:rPr>
        <w:t>makin berat beban hidupku</w:t>
      </w:r>
    </w:p>
    <w:p w14:paraId="3863E751" w14:textId="08C9DCE3" w:rsidR="00C312C9" w:rsidRPr="00813992" w:rsidRDefault="00C312C9" w:rsidP="005B1650">
      <w:pPr>
        <w:adjustRightInd w:val="0"/>
        <w:ind w:left="567"/>
        <w:rPr>
          <w:rFonts w:cs="Courier New"/>
          <w:lang w:val="id-ID"/>
        </w:rPr>
      </w:pPr>
      <w:r w:rsidRPr="00813992">
        <w:rPr>
          <w:rFonts w:cs="Courier New"/>
          <w:lang w:val="id-ID"/>
        </w:rPr>
        <w:t>S</w:t>
      </w:r>
      <w:r w:rsidR="002A09B0">
        <w:rPr>
          <w:rFonts w:cs="Courier New"/>
          <w:lang w:val="id-ID"/>
        </w:rPr>
        <w:t>’</w:t>
      </w:r>
      <w:r w:rsidRPr="00813992">
        <w:rPr>
          <w:rFonts w:cs="Courier New"/>
          <w:lang w:val="id-ID"/>
        </w:rPr>
        <w:t>makin ku menjauh dari</w:t>
      </w:r>
      <w:r w:rsidR="002A09B0">
        <w:rPr>
          <w:rFonts w:cs="Courier New"/>
          <w:lang w:val="id-ID"/>
        </w:rPr>
        <w:t>-M</w:t>
      </w:r>
      <w:r w:rsidRPr="00813992">
        <w:rPr>
          <w:rFonts w:cs="Courier New"/>
          <w:lang w:val="id-ID"/>
        </w:rPr>
        <w:t>u</w:t>
      </w:r>
    </w:p>
    <w:p w14:paraId="6BADDD2C" w14:textId="77777777" w:rsidR="00C312C9" w:rsidRPr="00813992" w:rsidRDefault="00C312C9" w:rsidP="005B1650">
      <w:pPr>
        <w:adjustRightInd w:val="0"/>
        <w:ind w:left="567"/>
        <w:rPr>
          <w:rFonts w:cs="Courier New"/>
          <w:lang w:val="id-ID"/>
        </w:rPr>
      </w:pPr>
      <w:r w:rsidRPr="00813992">
        <w:rPr>
          <w:rFonts w:cs="Courier New"/>
          <w:lang w:val="id-ID"/>
        </w:rPr>
        <w:t>Namun ada cinta yang tak pernah berlalu</w:t>
      </w:r>
    </w:p>
    <w:p w14:paraId="080ADD85" w14:textId="77777777" w:rsidR="00C312C9" w:rsidRPr="00813992" w:rsidRDefault="00C312C9" w:rsidP="005B1650">
      <w:pPr>
        <w:adjustRightInd w:val="0"/>
        <w:ind w:left="567"/>
        <w:rPr>
          <w:rFonts w:cs="Courier New"/>
          <w:lang w:val="id-ID"/>
        </w:rPr>
      </w:pPr>
      <w:r w:rsidRPr="00813992">
        <w:rPr>
          <w:rFonts w:cs="Courier New"/>
          <w:lang w:val="id-ID"/>
        </w:rPr>
        <w:t>Cinta yang kudapat darimu</w:t>
      </w:r>
    </w:p>
    <w:p w14:paraId="23E0E699" w14:textId="35B427AB" w:rsidR="00C312C9" w:rsidRPr="00813992" w:rsidRDefault="00C312C9" w:rsidP="005B1650">
      <w:pPr>
        <w:adjustRightInd w:val="0"/>
        <w:ind w:left="567"/>
        <w:rPr>
          <w:rFonts w:cs="Courier New"/>
          <w:lang w:val="id-ID"/>
        </w:rPr>
      </w:pPr>
      <w:r w:rsidRPr="00813992">
        <w:rPr>
          <w:rFonts w:cs="Courier New"/>
          <w:lang w:val="id-ID"/>
        </w:rPr>
        <w:t>T</w:t>
      </w:r>
      <w:r w:rsidR="002A09B0">
        <w:rPr>
          <w:rFonts w:cs="Courier New"/>
          <w:lang w:val="id-ID"/>
        </w:rPr>
        <w:t>’</w:t>
      </w:r>
      <w:r w:rsidRPr="00813992">
        <w:rPr>
          <w:rFonts w:cs="Courier New"/>
          <w:lang w:val="id-ID"/>
        </w:rPr>
        <w:t>lah teruji lalui rentangan sang waktu</w:t>
      </w:r>
    </w:p>
    <w:p w14:paraId="05FB46AA" w14:textId="721A4624" w:rsidR="00C312C9" w:rsidRPr="00813992" w:rsidRDefault="00C312C9" w:rsidP="005B1650">
      <w:pPr>
        <w:adjustRightInd w:val="0"/>
        <w:ind w:left="567"/>
        <w:rPr>
          <w:rFonts w:cs="Courier New"/>
          <w:lang w:val="id-ID"/>
        </w:rPr>
      </w:pPr>
      <w:r w:rsidRPr="00813992">
        <w:rPr>
          <w:rFonts w:cs="Courier New"/>
          <w:lang w:val="id-ID"/>
        </w:rPr>
        <w:t>Kau mati bagiku berk</w:t>
      </w:r>
      <w:r w:rsidR="002A09B0">
        <w:rPr>
          <w:rFonts w:cs="Courier New"/>
          <w:lang w:val="id-ID"/>
        </w:rPr>
        <w:t>u</w:t>
      </w:r>
      <w:r w:rsidRPr="00813992">
        <w:rPr>
          <w:rFonts w:cs="Courier New"/>
          <w:lang w:val="id-ID"/>
        </w:rPr>
        <w:t>rban untuk diriku</w:t>
      </w:r>
      <w:r w:rsidRPr="00813992">
        <w:rPr>
          <w:rFonts w:cs="Courier New"/>
          <w:lang w:val="id-ID"/>
        </w:rPr>
        <w:tab/>
      </w:r>
    </w:p>
    <w:p w14:paraId="13D29B63" w14:textId="77777777" w:rsidR="00C312C9" w:rsidRPr="00813992" w:rsidRDefault="00C312C9" w:rsidP="00C312C9">
      <w:pPr>
        <w:pStyle w:val="DaftarParagraf"/>
        <w:ind w:left="900" w:hanging="360"/>
        <w:rPr>
          <w:b/>
          <w:bCs/>
          <w:lang w:val="id-ID"/>
        </w:rPr>
      </w:pPr>
    </w:p>
    <w:p w14:paraId="119FDE37" w14:textId="0B6EB580" w:rsidR="00C312C9" w:rsidRPr="00813992" w:rsidRDefault="00C312C9" w:rsidP="00C16794">
      <w:pPr>
        <w:pStyle w:val="DaftarParagraf"/>
        <w:tabs>
          <w:tab w:val="right" w:pos="6520"/>
        </w:tabs>
        <w:ind w:left="0"/>
        <w:rPr>
          <w:b/>
          <w:bCs/>
          <w:lang w:val="id-ID"/>
        </w:rPr>
      </w:pPr>
      <w:r w:rsidRPr="00813992">
        <w:rPr>
          <w:b/>
          <w:bCs/>
          <w:lang w:val="id-ID"/>
        </w:rPr>
        <w:tab/>
        <w:t xml:space="preserve">BERITA ANUGERAH </w:t>
      </w:r>
      <w:r w:rsidRPr="00813992">
        <w:rPr>
          <w:b/>
          <w:bCs/>
          <w:lang w:val="id-ID"/>
        </w:rPr>
        <w:tab/>
      </w:r>
      <w:r w:rsidRPr="00813992">
        <w:rPr>
          <w:i/>
          <w:iCs/>
          <w:lang w:val="id-ID"/>
        </w:rPr>
        <w:t>(Berdiri)</w:t>
      </w:r>
    </w:p>
    <w:p w14:paraId="3D1C8EC4" w14:textId="7501C2A5" w:rsidR="00C312C9" w:rsidRPr="00813992" w:rsidRDefault="00C312C9" w:rsidP="002A09B0">
      <w:pPr>
        <w:adjustRightInd w:val="0"/>
        <w:ind w:left="567" w:hanging="567"/>
        <w:jc w:val="both"/>
        <w:rPr>
          <w:rFonts w:eastAsiaTheme="minorHAnsi"/>
          <w:szCs w:val="20"/>
          <w:lang w:val="id-ID"/>
        </w:rPr>
      </w:pPr>
      <w:r w:rsidRPr="00813992">
        <w:rPr>
          <w:lang w:val="id-ID"/>
        </w:rPr>
        <w:t>PF:</w:t>
      </w:r>
      <w:r w:rsidRPr="00813992">
        <w:rPr>
          <w:lang w:val="id-ID"/>
        </w:rPr>
        <w:tab/>
        <w:t>Karena belas kasih-Nya yang tidak terbatas, Ia berkenan menerima ungkapan penyesalan kita. Pertobatan yang dinyatakan secara tulus akan diterima oleh Tuhan. Maka yang Maha kasih mengerjakan pengampunan dan penebusan dosa melalui karya-Nya yang agung dan mulia. Saat ini terimalah Sabda dalam Ulangan 8:11</w:t>
      </w:r>
      <w:r w:rsidRPr="00813992">
        <w:rPr>
          <w:rFonts w:eastAsiaTheme="minorHAnsi"/>
          <w:szCs w:val="20"/>
          <w:lang w:val="id-ID"/>
        </w:rPr>
        <w:t xml:space="preserve"> “</w:t>
      </w:r>
      <w:r w:rsidRPr="00813992">
        <w:rPr>
          <w:rFonts w:eastAsiaTheme="minorHAnsi"/>
          <w:i/>
          <w:szCs w:val="20"/>
          <w:lang w:val="id-ID"/>
        </w:rPr>
        <w:t>Hati-hati, supaya jangan engkau melupakan Tuhan, Allahmu, dengan tidak berpegang pada perintah, peraturan dan ketetapan</w:t>
      </w:r>
      <w:r w:rsidR="002A09B0">
        <w:rPr>
          <w:rFonts w:eastAsiaTheme="minorHAnsi"/>
          <w:i/>
          <w:szCs w:val="20"/>
          <w:lang w:val="id-ID"/>
        </w:rPr>
        <w:t>-</w:t>
      </w:r>
      <w:r w:rsidRPr="00813992">
        <w:rPr>
          <w:rFonts w:eastAsiaTheme="minorHAnsi"/>
          <w:i/>
          <w:szCs w:val="20"/>
          <w:lang w:val="id-ID"/>
        </w:rPr>
        <w:t>Nya, yang kusampaikan pada hari ini</w:t>
      </w:r>
      <w:r w:rsidRPr="00813992">
        <w:rPr>
          <w:rFonts w:eastAsiaTheme="minorHAnsi"/>
          <w:szCs w:val="20"/>
          <w:lang w:val="id-ID"/>
        </w:rPr>
        <w:t>”.</w:t>
      </w:r>
    </w:p>
    <w:p w14:paraId="0B9DC42E" w14:textId="77777777" w:rsidR="00C312C9" w:rsidRPr="00813992" w:rsidRDefault="00C312C9" w:rsidP="00C312C9">
      <w:pPr>
        <w:adjustRightInd w:val="0"/>
        <w:ind w:left="567"/>
        <w:rPr>
          <w:rFonts w:eastAsiaTheme="minorHAnsi"/>
          <w:szCs w:val="20"/>
          <w:lang w:val="id-ID"/>
        </w:rPr>
      </w:pPr>
      <w:r w:rsidRPr="00813992">
        <w:rPr>
          <w:rFonts w:eastAsiaTheme="minorHAnsi"/>
          <w:szCs w:val="20"/>
          <w:lang w:val="id-ID"/>
        </w:rPr>
        <w:t>Demikianlah berita anugerah dari Tuhan.</w:t>
      </w:r>
    </w:p>
    <w:p w14:paraId="30EA415E" w14:textId="77777777" w:rsidR="00C312C9" w:rsidRPr="00813992" w:rsidRDefault="00C312C9" w:rsidP="00C312C9">
      <w:pPr>
        <w:pStyle w:val="DaftarParagraf"/>
        <w:ind w:left="567" w:hanging="567"/>
        <w:rPr>
          <w:lang w:val="id-ID"/>
        </w:rPr>
      </w:pPr>
      <w:r w:rsidRPr="00813992">
        <w:rPr>
          <w:lang w:val="id-ID"/>
        </w:rPr>
        <w:lastRenderedPageBreak/>
        <w:t>U:</w:t>
      </w:r>
      <w:r w:rsidRPr="00813992">
        <w:rPr>
          <w:lang w:val="id-ID"/>
        </w:rPr>
        <w:tab/>
      </w:r>
      <w:r w:rsidRPr="00813992">
        <w:rPr>
          <w:b/>
          <w:bCs/>
          <w:lang w:val="id-ID"/>
        </w:rPr>
        <w:t>Syukur kepada Allah</w:t>
      </w:r>
    </w:p>
    <w:p w14:paraId="483DC72C" w14:textId="77777777" w:rsidR="00C312C9" w:rsidRPr="00813992" w:rsidRDefault="00C312C9" w:rsidP="00C312C9">
      <w:pPr>
        <w:pStyle w:val="DaftarParagraf"/>
        <w:ind w:left="567" w:hanging="567"/>
        <w:rPr>
          <w:bCs/>
          <w:lang w:val="id-ID"/>
        </w:rPr>
      </w:pPr>
      <w:r w:rsidRPr="00813992">
        <w:rPr>
          <w:b/>
          <w:bCs/>
          <w:lang w:val="id-ID"/>
        </w:rPr>
        <w:t>U:</w:t>
      </w:r>
      <w:r w:rsidRPr="00813992">
        <w:rPr>
          <w:b/>
          <w:bCs/>
          <w:lang w:val="id-ID"/>
        </w:rPr>
        <w:tab/>
        <w:t>(menyanyikan KJ 353:1,2,4)</w:t>
      </w:r>
    </w:p>
    <w:p w14:paraId="050ED0C2" w14:textId="3EBCE61D" w:rsidR="00C312C9" w:rsidRPr="00813992" w:rsidRDefault="005B1650" w:rsidP="005B1650">
      <w:pPr>
        <w:ind w:left="567"/>
        <w:rPr>
          <w:bCs/>
          <w:lang w:val="id-ID"/>
        </w:rPr>
      </w:pPr>
      <w:r w:rsidRPr="00813992">
        <w:rPr>
          <w:lang w:val="id-ID"/>
        </w:rPr>
        <w:t>KJ 353:1,2,4</w:t>
      </w:r>
      <w:r w:rsidRPr="00813992">
        <w:rPr>
          <w:bCs/>
          <w:lang w:val="id-ID"/>
        </w:rPr>
        <w:t xml:space="preserve"> </w:t>
      </w:r>
      <w:r w:rsidR="00C312C9" w:rsidRPr="00813992">
        <w:rPr>
          <w:bCs/>
          <w:lang w:val="id-ID"/>
        </w:rPr>
        <w:t>“SUNGGUH LEMBUT TUHAN YESUS MEMANGGIL”</w:t>
      </w:r>
    </w:p>
    <w:p w14:paraId="45659C75" w14:textId="77777777" w:rsidR="00C312C9" w:rsidRPr="00813992" w:rsidRDefault="00C312C9" w:rsidP="005B1650">
      <w:pPr>
        <w:pStyle w:val="DaftarParagraf"/>
        <w:widowControl/>
        <w:numPr>
          <w:ilvl w:val="0"/>
          <w:numId w:val="34"/>
        </w:numPr>
        <w:adjustRightInd w:val="0"/>
        <w:ind w:left="993" w:hanging="426"/>
        <w:contextualSpacing/>
        <w:rPr>
          <w:rFonts w:cs="Courier New"/>
          <w:lang w:val="id-ID"/>
        </w:rPr>
      </w:pPr>
      <w:r w:rsidRPr="00813992">
        <w:rPr>
          <w:rFonts w:cs="Courier New"/>
          <w:lang w:val="id-ID"/>
        </w:rPr>
        <w:t>Sungguh lembut Tuhan Yesus memanggil,</w:t>
      </w:r>
    </w:p>
    <w:p w14:paraId="663019A8" w14:textId="77777777" w:rsidR="00C312C9" w:rsidRPr="00813992" w:rsidRDefault="00C312C9" w:rsidP="005B1650">
      <w:pPr>
        <w:pStyle w:val="DaftarParagraf"/>
        <w:adjustRightInd w:val="0"/>
        <w:ind w:left="993" w:firstLine="0"/>
        <w:rPr>
          <w:rFonts w:cs="Courier New"/>
          <w:lang w:val="id-ID"/>
        </w:rPr>
      </w:pPr>
      <w:r w:rsidRPr="00813992">
        <w:rPr>
          <w:rFonts w:cs="Courier New"/>
          <w:lang w:val="id-ID"/>
        </w:rPr>
        <w:t>memanggil aku dan kau.</w:t>
      </w:r>
    </w:p>
    <w:p w14:paraId="5E55241C" w14:textId="77777777" w:rsidR="00C312C9" w:rsidRPr="00813992" w:rsidRDefault="00C312C9" w:rsidP="005B1650">
      <w:pPr>
        <w:pStyle w:val="DaftarParagraf"/>
        <w:adjustRightInd w:val="0"/>
        <w:ind w:left="993" w:firstLine="0"/>
        <w:rPr>
          <w:rFonts w:cs="Courier New"/>
          <w:lang w:val="id-ID"/>
        </w:rPr>
      </w:pPr>
      <w:r w:rsidRPr="00813992">
        <w:rPr>
          <w:rFonts w:cs="Courier New"/>
          <w:lang w:val="id-ID"/>
        </w:rPr>
        <w:t>Lihatlah Dia prihatin menunggu aku dan kau.</w:t>
      </w:r>
    </w:p>
    <w:p w14:paraId="54275D7F" w14:textId="39BB20F2" w:rsidR="005B1650" w:rsidRPr="00813992" w:rsidRDefault="005B1650" w:rsidP="005B1650">
      <w:pPr>
        <w:adjustRightInd w:val="0"/>
        <w:ind w:left="993"/>
        <w:rPr>
          <w:rFonts w:cs="Courier New"/>
          <w:lang w:val="id-ID"/>
        </w:rPr>
      </w:pPr>
      <w:r w:rsidRPr="00813992">
        <w:rPr>
          <w:rFonts w:cs="Courier New"/>
          <w:lang w:val="id-ID"/>
        </w:rPr>
        <w:t>Ref</w:t>
      </w:r>
      <w:r w:rsidR="002A09B0">
        <w:rPr>
          <w:rFonts w:cs="Courier New"/>
          <w:lang w:val="id-ID"/>
        </w:rPr>
        <w:t>r</w:t>
      </w:r>
      <w:r w:rsidRPr="00813992">
        <w:rPr>
          <w:rFonts w:cs="Courier New"/>
          <w:lang w:val="id-ID"/>
        </w:rPr>
        <w:t>.:</w:t>
      </w:r>
    </w:p>
    <w:p w14:paraId="1DDEC930" w14:textId="77777777" w:rsidR="002A09B0" w:rsidRDefault="00C312C9" w:rsidP="005B1650">
      <w:pPr>
        <w:adjustRightInd w:val="0"/>
        <w:ind w:left="993"/>
        <w:rPr>
          <w:rFonts w:cs="Courier New"/>
          <w:lang w:val="id-ID"/>
        </w:rPr>
      </w:pPr>
      <w:r w:rsidRPr="00813992">
        <w:rPr>
          <w:rFonts w:cs="Courier New"/>
          <w:lang w:val="id-ID"/>
        </w:rPr>
        <w:t xml:space="preserve">Hai mari datanglah, kau yang lelah, mari datanglah! Sungguh lembut Tuhan Yesus memanggil, </w:t>
      </w:r>
    </w:p>
    <w:p w14:paraId="44DD91F0" w14:textId="68E0D791" w:rsidR="00C312C9" w:rsidRPr="00813992" w:rsidRDefault="002A09B0" w:rsidP="005B1650">
      <w:pPr>
        <w:adjustRightInd w:val="0"/>
        <w:ind w:left="993"/>
        <w:rPr>
          <w:rFonts w:cs="Courier New"/>
          <w:lang w:val="id-ID"/>
        </w:rPr>
      </w:pPr>
      <w:r>
        <w:rPr>
          <w:rFonts w:cs="Courier New"/>
          <w:lang w:val="id-ID"/>
        </w:rPr>
        <w:t>“</w:t>
      </w:r>
      <w:r w:rsidR="00C312C9" w:rsidRPr="00813992">
        <w:rPr>
          <w:rFonts w:cs="Courier New"/>
          <w:lang w:val="id-ID"/>
        </w:rPr>
        <w:t>Kau yang sesat, marilah!"</w:t>
      </w:r>
    </w:p>
    <w:p w14:paraId="0E835359" w14:textId="77777777" w:rsidR="00C312C9" w:rsidRPr="00813992" w:rsidRDefault="00C312C9" w:rsidP="005B1650">
      <w:pPr>
        <w:pStyle w:val="DaftarParagraf"/>
        <w:widowControl/>
        <w:numPr>
          <w:ilvl w:val="0"/>
          <w:numId w:val="34"/>
        </w:numPr>
        <w:adjustRightInd w:val="0"/>
        <w:ind w:left="993" w:hanging="426"/>
        <w:contextualSpacing/>
        <w:rPr>
          <w:rFonts w:cs="Courier New"/>
          <w:lang w:val="id-ID"/>
        </w:rPr>
      </w:pPr>
      <w:r w:rsidRPr="00813992">
        <w:rPr>
          <w:rFonts w:cs="Courier New"/>
          <w:lang w:val="id-ID"/>
        </w:rPr>
        <w:t>Janganlah ragu, Tuhanmu mengajak,</w:t>
      </w:r>
    </w:p>
    <w:p w14:paraId="5F21462A" w14:textId="77777777" w:rsidR="00C312C9" w:rsidRPr="00813992" w:rsidRDefault="00C312C9" w:rsidP="005B1650">
      <w:pPr>
        <w:pStyle w:val="DaftarParagraf"/>
        <w:adjustRightInd w:val="0"/>
        <w:ind w:left="993" w:firstLine="0"/>
        <w:rPr>
          <w:rFonts w:cs="Courier New"/>
          <w:lang w:val="id-ID"/>
        </w:rPr>
      </w:pPr>
      <w:r w:rsidRPr="00813992">
        <w:rPr>
          <w:rFonts w:cs="Courier New"/>
          <w:lang w:val="id-ID"/>
        </w:rPr>
        <w:t>mengajak aku dan kau;</w:t>
      </w:r>
    </w:p>
    <w:p w14:paraId="1A8D9905" w14:textId="14BAB703" w:rsidR="00C312C9" w:rsidRPr="00813992" w:rsidRDefault="00C312C9" w:rsidP="005B1650">
      <w:pPr>
        <w:pStyle w:val="DaftarParagraf"/>
        <w:adjustRightInd w:val="0"/>
        <w:ind w:left="993" w:firstLine="0"/>
        <w:rPr>
          <w:rFonts w:cs="Courier New"/>
          <w:lang w:val="id-ID"/>
        </w:rPr>
      </w:pPr>
      <w:r w:rsidRPr="00813992">
        <w:rPr>
          <w:rFonts w:cs="Courier New"/>
          <w:lang w:val="id-ID"/>
        </w:rPr>
        <w:t>Janganlah enggan menerima kasih</w:t>
      </w:r>
      <w:r w:rsidR="002A09B0">
        <w:rPr>
          <w:rFonts w:cs="Courier New"/>
          <w:lang w:val="id-ID"/>
        </w:rPr>
        <w:t>-</w:t>
      </w:r>
      <w:r w:rsidRPr="00813992">
        <w:rPr>
          <w:rFonts w:cs="Courier New"/>
          <w:lang w:val="id-ID"/>
        </w:rPr>
        <w:t>Nya</w:t>
      </w:r>
    </w:p>
    <w:p w14:paraId="45340D8A" w14:textId="5A0BAB28" w:rsidR="00C312C9" w:rsidRPr="00813992" w:rsidRDefault="00C312C9" w:rsidP="005B1650">
      <w:pPr>
        <w:pStyle w:val="DaftarParagraf"/>
        <w:adjustRightInd w:val="0"/>
        <w:ind w:left="993" w:firstLine="0"/>
        <w:rPr>
          <w:rFonts w:cs="Courier New"/>
          <w:lang w:val="id-ID"/>
        </w:rPr>
      </w:pPr>
      <w:r w:rsidRPr="00813992">
        <w:rPr>
          <w:rFonts w:cs="Courier New"/>
          <w:lang w:val="id-ID"/>
        </w:rPr>
        <w:t xml:space="preserve">terhadap aku dan kau. </w:t>
      </w:r>
      <w:r w:rsidR="005B1650" w:rsidRPr="00813992">
        <w:rPr>
          <w:rFonts w:cs="Courier New"/>
          <w:lang w:val="id-ID"/>
        </w:rPr>
        <w:t>Ref</w:t>
      </w:r>
      <w:r w:rsidR="002A09B0">
        <w:rPr>
          <w:rFonts w:cs="Courier New"/>
          <w:lang w:val="id-ID"/>
        </w:rPr>
        <w:t>r</w:t>
      </w:r>
      <w:r w:rsidR="005B1650" w:rsidRPr="00813992">
        <w:rPr>
          <w:rFonts w:cs="Courier New"/>
          <w:lang w:val="id-ID"/>
        </w:rPr>
        <w:t>.: ...</w:t>
      </w:r>
    </w:p>
    <w:p w14:paraId="6404631B" w14:textId="0CB1F8CC" w:rsidR="00C312C9" w:rsidRPr="00813992" w:rsidRDefault="00C312C9" w:rsidP="005B1650">
      <w:pPr>
        <w:adjustRightInd w:val="0"/>
        <w:ind w:left="993" w:hanging="426"/>
        <w:rPr>
          <w:rFonts w:cs="Courier New"/>
          <w:lang w:val="id-ID"/>
        </w:rPr>
      </w:pPr>
      <w:r w:rsidRPr="00813992">
        <w:rPr>
          <w:rFonts w:cs="Courier New"/>
          <w:lang w:val="id-ID"/>
        </w:rPr>
        <w:t xml:space="preserve">4. </w:t>
      </w:r>
      <w:r w:rsidRPr="00813992">
        <w:rPr>
          <w:rFonts w:cs="Courier New"/>
          <w:lang w:val="id-ID"/>
        </w:rPr>
        <w:tab/>
        <w:t>Yesus berjanji memb'rikan kasih</w:t>
      </w:r>
      <w:r w:rsidR="002A09B0">
        <w:rPr>
          <w:rFonts w:cs="Courier New"/>
          <w:lang w:val="id-ID"/>
        </w:rPr>
        <w:t>-</w:t>
      </w:r>
      <w:r w:rsidRPr="00813992">
        <w:rPr>
          <w:rFonts w:cs="Courier New"/>
          <w:lang w:val="id-ID"/>
        </w:rPr>
        <w:t>Nya</w:t>
      </w:r>
    </w:p>
    <w:p w14:paraId="175AEB56" w14:textId="77777777" w:rsidR="00C312C9" w:rsidRPr="00813992" w:rsidRDefault="00C312C9" w:rsidP="005B1650">
      <w:pPr>
        <w:adjustRightInd w:val="0"/>
        <w:ind w:left="993"/>
        <w:rPr>
          <w:rFonts w:cs="Courier New"/>
          <w:lang w:val="id-ID"/>
        </w:rPr>
      </w:pPr>
      <w:r w:rsidRPr="00813992">
        <w:rPr>
          <w:rFonts w:cs="Courier New"/>
          <w:lang w:val="id-ID"/>
        </w:rPr>
        <w:t>kepada aku dan kau.</w:t>
      </w:r>
    </w:p>
    <w:p w14:paraId="160304A2" w14:textId="77777777" w:rsidR="00C312C9" w:rsidRPr="00813992" w:rsidRDefault="00C312C9" w:rsidP="005B1650">
      <w:pPr>
        <w:adjustRightInd w:val="0"/>
        <w:ind w:left="993"/>
        <w:rPr>
          <w:rFonts w:cs="Courier New"/>
          <w:lang w:val="id-ID"/>
        </w:rPr>
      </w:pPr>
      <w:r w:rsidRPr="00813992">
        <w:rPr>
          <w:rFonts w:cs="Courier New"/>
          <w:lang w:val="id-ID"/>
        </w:rPr>
        <w:t>Ia mengampuni orang berdosa</w:t>
      </w:r>
    </w:p>
    <w:p w14:paraId="0CD56BC8" w14:textId="22A266BA" w:rsidR="00C312C9" w:rsidRPr="00813992" w:rsidRDefault="00C312C9" w:rsidP="005B1650">
      <w:pPr>
        <w:ind w:left="993"/>
        <w:rPr>
          <w:rFonts w:cs="Courier New"/>
          <w:lang w:val="id-ID"/>
        </w:rPr>
      </w:pPr>
      <w:r w:rsidRPr="00813992">
        <w:rPr>
          <w:rFonts w:cs="Courier New"/>
          <w:lang w:val="id-ID"/>
        </w:rPr>
        <w:t>seperti aku dan kau. Ref</w:t>
      </w:r>
      <w:r w:rsidR="002A09B0">
        <w:rPr>
          <w:rFonts w:cs="Courier New"/>
          <w:lang w:val="id-ID"/>
        </w:rPr>
        <w:t>r</w:t>
      </w:r>
      <w:r w:rsidR="005B1650" w:rsidRPr="00813992">
        <w:rPr>
          <w:rFonts w:cs="Courier New"/>
          <w:lang w:val="id-ID"/>
        </w:rPr>
        <w:t>.</w:t>
      </w:r>
      <w:r w:rsidRPr="00813992">
        <w:rPr>
          <w:rFonts w:cs="Courier New"/>
          <w:lang w:val="id-ID"/>
        </w:rPr>
        <w:t>:</w:t>
      </w:r>
      <w:r w:rsidR="005B1650" w:rsidRPr="00813992">
        <w:rPr>
          <w:rFonts w:cs="Courier New"/>
          <w:lang w:val="id-ID"/>
        </w:rPr>
        <w:t xml:space="preserve"> ...</w:t>
      </w:r>
    </w:p>
    <w:p w14:paraId="4B2E208B" w14:textId="77777777" w:rsidR="00C312C9" w:rsidRPr="00813992" w:rsidRDefault="00C312C9" w:rsidP="00C312C9">
      <w:pPr>
        <w:pStyle w:val="DaftarParagraf"/>
        <w:ind w:left="993" w:hanging="426"/>
        <w:rPr>
          <w:b/>
          <w:bCs/>
          <w:lang w:val="id-ID"/>
        </w:rPr>
      </w:pPr>
    </w:p>
    <w:p w14:paraId="43A35C6C" w14:textId="42BA983A" w:rsidR="00C312C9" w:rsidRPr="00813992" w:rsidRDefault="00C312C9" w:rsidP="005B1650">
      <w:pPr>
        <w:pStyle w:val="DaftarParagraf"/>
        <w:tabs>
          <w:tab w:val="right" w:pos="6520"/>
        </w:tabs>
        <w:ind w:left="0"/>
        <w:rPr>
          <w:b/>
          <w:bCs/>
          <w:lang w:val="id-ID"/>
        </w:rPr>
      </w:pPr>
      <w:r w:rsidRPr="00813992">
        <w:rPr>
          <w:b/>
          <w:bCs/>
          <w:lang w:val="id-ID"/>
        </w:rPr>
        <w:tab/>
        <w:t>PELAYANAN FIRMAN</w:t>
      </w:r>
      <w:r w:rsidRPr="00813992">
        <w:rPr>
          <w:lang w:val="id-ID"/>
        </w:rPr>
        <w:tab/>
      </w:r>
      <w:r w:rsidRPr="00813992">
        <w:rPr>
          <w:i/>
          <w:iCs/>
          <w:lang w:val="id-ID"/>
        </w:rPr>
        <w:t>(Duduk)</w:t>
      </w:r>
    </w:p>
    <w:p w14:paraId="6D1D7299" w14:textId="77777777" w:rsidR="00C312C9" w:rsidRPr="00813992" w:rsidRDefault="00C312C9" w:rsidP="00C312C9">
      <w:pPr>
        <w:pStyle w:val="DaftarParagraf"/>
        <w:ind w:left="567" w:hanging="567"/>
        <w:rPr>
          <w:lang w:val="id-ID"/>
        </w:rPr>
      </w:pPr>
      <w:r w:rsidRPr="00813992">
        <w:rPr>
          <w:lang w:val="id-ID"/>
        </w:rPr>
        <w:t>PF:</w:t>
      </w:r>
      <w:r w:rsidRPr="00813992">
        <w:rPr>
          <w:lang w:val="id-ID"/>
        </w:rPr>
        <w:tab/>
        <w:t>(Doa Epiklese)</w:t>
      </w:r>
    </w:p>
    <w:p w14:paraId="1DC24FD8" w14:textId="77777777" w:rsidR="00C312C9" w:rsidRPr="00813992" w:rsidRDefault="00C312C9" w:rsidP="00C312C9">
      <w:pPr>
        <w:pStyle w:val="DaftarParagraf"/>
        <w:ind w:left="567" w:hanging="567"/>
        <w:rPr>
          <w:lang w:val="id-ID"/>
        </w:rPr>
      </w:pPr>
      <w:r w:rsidRPr="00813992">
        <w:rPr>
          <w:lang w:val="id-ID"/>
        </w:rPr>
        <w:t>U:</w:t>
      </w:r>
      <w:r w:rsidRPr="00813992">
        <w:rPr>
          <w:lang w:val="id-ID"/>
        </w:rPr>
        <w:tab/>
        <w:t xml:space="preserve">(Menyanyikan </w:t>
      </w:r>
      <w:r w:rsidRPr="00813992">
        <w:rPr>
          <w:b/>
          <w:lang w:val="id-ID"/>
        </w:rPr>
        <w:t>KJ 50a: 1,6</w:t>
      </w:r>
      <w:r w:rsidRPr="00813992">
        <w:rPr>
          <w:lang w:val="id-ID"/>
        </w:rPr>
        <w:t xml:space="preserve"> Lektor menempatkan diri)</w:t>
      </w:r>
    </w:p>
    <w:p w14:paraId="427DD97A" w14:textId="77777777" w:rsidR="00C312C9" w:rsidRPr="00813992" w:rsidRDefault="00C312C9" w:rsidP="00C312C9">
      <w:pPr>
        <w:adjustRightInd w:val="0"/>
        <w:ind w:left="851" w:hanging="284"/>
        <w:rPr>
          <w:rFonts w:cs="Courier New"/>
          <w:lang w:val="id-ID"/>
        </w:rPr>
      </w:pPr>
      <w:r w:rsidRPr="00813992">
        <w:rPr>
          <w:rFonts w:cs="Courier New"/>
          <w:lang w:val="id-ID"/>
        </w:rPr>
        <w:t>1.</w:t>
      </w:r>
      <w:r w:rsidRPr="00813992">
        <w:rPr>
          <w:rFonts w:cs="Courier New"/>
          <w:lang w:val="id-ID"/>
        </w:rPr>
        <w:tab/>
        <w:t>Sabdamu abadi, suluh langkah kami.</w:t>
      </w:r>
    </w:p>
    <w:p w14:paraId="710CE626" w14:textId="77777777" w:rsidR="00C312C9" w:rsidRPr="00813992" w:rsidRDefault="00C312C9" w:rsidP="00C312C9">
      <w:pPr>
        <w:adjustRightInd w:val="0"/>
        <w:ind w:left="851"/>
        <w:rPr>
          <w:rFonts w:cs="Courier New"/>
          <w:lang w:val="id-ID"/>
        </w:rPr>
      </w:pPr>
      <w:r w:rsidRPr="00813992">
        <w:rPr>
          <w:rFonts w:cs="Courier New"/>
          <w:lang w:val="id-ID"/>
        </w:rPr>
        <w:t>Yang mengikutinya hidup sukacita.</w:t>
      </w:r>
    </w:p>
    <w:p w14:paraId="16E62EED" w14:textId="77777777" w:rsidR="00C312C9" w:rsidRPr="00813992" w:rsidRDefault="00C312C9" w:rsidP="00C312C9">
      <w:pPr>
        <w:adjustRightInd w:val="0"/>
        <w:ind w:left="851" w:hanging="284"/>
        <w:rPr>
          <w:rFonts w:cs="Courier New"/>
          <w:lang w:val="id-ID"/>
        </w:rPr>
      </w:pPr>
      <w:r w:rsidRPr="00813992">
        <w:rPr>
          <w:rFonts w:cs="Courier New"/>
          <w:lang w:val="id-ID"/>
        </w:rPr>
        <w:t>6.</w:t>
      </w:r>
      <w:r w:rsidRPr="00813992">
        <w:rPr>
          <w:rFonts w:cs="Courier New"/>
          <w:lang w:val="id-ID"/>
        </w:rPr>
        <w:tab/>
        <w:t>Tolong, agar kami rajin mendalami</w:t>
      </w:r>
    </w:p>
    <w:p w14:paraId="17A2FBF6" w14:textId="77777777" w:rsidR="00C312C9" w:rsidRPr="00813992" w:rsidRDefault="00C312C9" w:rsidP="00C312C9">
      <w:pPr>
        <w:adjustRightInd w:val="0"/>
        <w:ind w:left="851"/>
        <w:rPr>
          <w:rFonts w:cs="Courier New"/>
          <w:lang w:val="id-ID"/>
        </w:rPr>
      </w:pPr>
      <w:r w:rsidRPr="00813992">
        <w:rPr>
          <w:rFonts w:cs="Courier New"/>
          <w:lang w:val="id-ID"/>
        </w:rPr>
        <w:t>Lalu melakukan sabda-Mu, ya Tuhan!</w:t>
      </w:r>
    </w:p>
    <w:p w14:paraId="62A8D93E" w14:textId="77777777" w:rsidR="00C312C9" w:rsidRPr="00813992" w:rsidRDefault="00C312C9" w:rsidP="00C312C9">
      <w:pPr>
        <w:pStyle w:val="DaftarParagraf"/>
        <w:ind w:left="567" w:hanging="567"/>
        <w:rPr>
          <w:sz w:val="16"/>
          <w:szCs w:val="16"/>
          <w:lang w:val="id-ID"/>
        </w:rPr>
      </w:pPr>
    </w:p>
    <w:p w14:paraId="02A3074E" w14:textId="77777777" w:rsidR="00C312C9" w:rsidRPr="00813992" w:rsidRDefault="00C312C9" w:rsidP="00C312C9">
      <w:pPr>
        <w:pStyle w:val="DaftarParagraf"/>
        <w:ind w:left="567" w:hanging="567"/>
        <w:rPr>
          <w:u w:val="single"/>
          <w:lang w:val="id-ID"/>
        </w:rPr>
      </w:pPr>
      <w:r w:rsidRPr="00813992">
        <w:rPr>
          <w:u w:val="single"/>
          <w:lang w:val="id-ID"/>
        </w:rPr>
        <w:t>Bacaan Pertama</w:t>
      </w:r>
    </w:p>
    <w:p w14:paraId="435BDE67" w14:textId="77777777" w:rsidR="00C312C9" w:rsidRPr="00813992" w:rsidRDefault="00C312C9" w:rsidP="00C312C9">
      <w:pPr>
        <w:ind w:left="567" w:hanging="567"/>
        <w:rPr>
          <w:b/>
          <w:lang w:val="id-ID"/>
        </w:rPr>
      </w:pPr>
      <w:r w:rsidRPr="00813992">
        <w:rPr>
          <w:lang w:val="id-ID"/>
        </w:rPr>
        <w:t>L1:</w:t>
      </w:r>
      <w:r w:rsidRPr="00813992">
        <w:rPr>
          <w:lang w:val="id-ID"/>
        </w:rPr>
        <w:tab/>
        <w:t xml:space="preserve">Bacaan pertama dari </w:t>
      </w:r>
      <w:r w:rsidRPr="00813992">
        <w:rPr>
          <w:rFonts w:eastAsia="Candara" w:cs="Candara"/>
          <w:b/>
          <w:lang w:val="id-ID"/>
        </w:rPr>
        <w:t>Yosua 5:9-12</w:t>
      </w:r>
    </w:p>
    <w:p w14:paraId="366FEF8F" w14:textId="77777777" w:rsidR="00C312C9" w:rsidRPr="00813992" w:rsidRDefault="00C312C9" w:rsidP="00C312C9">
      <w:pPr>
        <w:ind w:left="567" w:hanging="567"/>
        <w:rPr>
          <w:lang w:val="id-ID"/>
        </w:rPr>
      </w:pPr>
      <w:r w:rsidRPr="00813992">
        <w:rPr>
          <w:lang w:val="id-ID"/>
        </w:rPr>
        <w:tab/>
        <w:t>Demikianlah Sabda Tuhan</w:t>
      </w:r>
    </w:p>
    <w:p w14:paraId="7F461F21" w14:textId="77777777" w:rsidR="00C312C9" w:rsidRPr="00813992" w:rsidRDefault="00C312C9" w:rsidP="00C312C9">
      <w:pPr>
        <w:ind w:left="567" w:hanging="567"/>
        <w:rPr>
          <w:lang w:val="id-ID"/>
        </w:rPr>
      </w:pPr>
      <w:r w:rsidRPr="00813992">
        <w:rPr>
          <w:lang w:val="id-ID"/>
        </w:rPr>
        <w:t>U:</w:t>
      </w:r>
      <w:r w:rsidRPr="00813992">
        <w:rPr>
          <w:lang w:val="id-ID"/>
        </w:rPr>
        <w:tab/>
      </w:r>
      <w:r w:rsidRPr="00813992">
        <w:rPr>
          <w:b/>
          <w:bCs/>
          <w:sz w:val="20"/>
          <w:szCs w:val="20"/>
          <w:lang w:val="id-ID"/>
        </w:rPr>
        <w:t>Syukur kepada Allah</w:t>
      </w:r>
    </w:p>
    <w:p w14:paraId="4025418E" w14:textId="77777777" w:rsidR="00C312C9" w:rsidRPr="00813992" w:rsidRDefault="00C312C9" w:rsidP="00C312C9">
      <w:pPr>
        <w:pStyle w:val="DaftarParagraf"/>
        <w:ind w:left="0"/>
        <w:rPr>
          <w:sz w:val="16"/>
          <w:szCs w:val="16"/>
          <w:lang w:val="id-ID"/>
        </w:rPr>
      </w:pPr>
    </w:p>
    <w:p w14:paraId="7050B522" w14:textId="77777777" w:rsidR="00C312C9" w:rsidRPr="00813992" w:rsidRDefault="00C312C9" w:rsidP="00C312C9">
      <w:pPr>
        <w:pStyle w:val="DaftarParagraf"/>
        <w:ind w:left="567" w:hanging="567"/>
        <w:rPr>
          <w:u w:val="single"/>
          <w:lang w:val="id-ID"/>
        </w:rPr>
      </w:pPr>
      <w:r w:rsidRPr="00813992">
        <w:rPr>
          <w:u w:val="single"/>
          <w:lang w:val="id-ID"/>
        </w:rPr>
        <w:t>Mazmur Tanggapan</w:t>
      </w:r>
    </w:p>
    <w:p w14:paraId="6341BD4E" w14:textId="4B4BC563" w:rsidR="00C312C9" w:rsidRPr="00813992" w:rsidRDefault="00C312C9" w:rsidP="00C312C9">
      <w:pPr>
        <w:pStyle w:val="DaftarParagraf"/>
        <w:ind w:left="567" w:hanging="567"/>
        <w:rPr>
          <w:lang w:val="id-ID"/>
        </w:rPr>
      </w:pPr>
      <w:r w:rsidRPr="00813992">
        <w:rPr>
          <w:lang w:val="id-ID"/>
        </w:rPr>
        <w:t>L2:</w:t>
      </w:r>
      <w:r w:rsidRPr="00813992">
        <w:rPr>
          <w:lang w:val="id-ID"/>
        </w:rPr>
        <w:tab/>
        <w:t>Mari kita menanggapi Sabda Tuhan</w:t>
      </w:r>
      <w:r w:rsidRPr="00813992">
        <w:rPr>
          <w:rFonts w:eastAsia="Candara" w:cs="Candara"/>
          <w:b/>
          <w:lang w:val="id-ID"/>
        </w:rPr>
        <w:t xml:space="preserve"> </w:t>
      </w:r>
      <w:r w:rsidRPr="00813992">
        <w:rPr>
          <w:lang w:val="id-ID"/>
        </w:rPr>
        <w:t xml:space="preserve">dengan membaca </w:t>
      </w:r>
      <w:r w:rsidRPr="00813992">
        <w:rPr>
          <w:rFonts w:eastAsia="Candara" w:cs="Candara"/>
          <w:b/>
          <w:lang w:val="id-ID"/>
        </w:rPr>
        <w:t>Mazmur 32</w:t>
      </w:r>
      <w:r w:rsidRPr="00813992">
        <w:rPr>
          <w:rFonts w:eastAsia="Candara" w:cs="Candara"/>
          <w:lang w:val="id-ID"/>
        </w:rPr>
        <w:t xml:space="preserve"> (dapat dilakukan </w:t>
      </w:r>
      <w:r w:rsidRPr="00813992">
        <w:rPr>
          <w:lang w:val="id-ID"/>
        </w:rPr>
        <w:t>secara bersa</w:t>
      </w:r>
      <w:r w:rsidR="002A09B0">
        <w:rPr>
          <w:lang w:val="id-ID"/>
        </w:rPr>
        <w:t>h</w:t>
      </w:r>
      <w:r w:rsidRPr="00813992">
        <w:rPr>
          <w:lang w:val="id-ID"/>
        </w:rPr>
        <w:t>utan atau didaraskan)</w:t>
      </w:r>
    </w:p>
    <w:p w14:paraId="6C083F29" w14:textId="77777777" w:rsidR="00C312C9" w:rsidRPr="00813992" w:rsidRDefault="00C312C9" w:rsidP="00C312C9">
      <w:pPr>
        <w:pStyle w:val="DaftarParagraf"/>
        <w:ind w:left="567" w:hanging="567"/>
        <w:rPr>
          <w:sz w:val="16"/>
          <w:szCs w:val="16"/>
          <w:lang w:val="id-ID"/>
        </w:rPr>
      </w:pPr>
    </w:p>
    <w:p w14:paraId="519F2658" w14:textId="77777777" w:rsidR="005B1650" w:rsidRPr="00813992" w:rsidRDefault="005B1650" w:rsidP="00C312C9">
      <w:pPr>
        <w:pStyle w:val="DaftarParagraf"/>
        <w:ind w:left="567" w:hanging="567"/>
        <w:rPr>
          <w:u w:val="single"/>
          <w:lang w:val="id-ID"/>
        </w:rPr>
      </w:pPr>
    </w:p>
    <w:p w14:paraId="136C0255" w14:textId="7FBEB127" w:rsidR="00C312C9" w:rsidRPr="00813992" w:rsidRDefault="00C312C9" w:rsidP="00C312C9">
      <w:pPr>
        <w:pStyle w:val="DaftarParagraf"/>
        <w:ind w:left="567" w:hanging="567"/>
        <w:rPr>
          <w:u w:val="single"/>
          <w:lang w:val="id-ID"/>
        </w:rPr>
      </w:pPr>
      <w:r w:rsidRPr="00813992">
        <w:rPr>
          <w:u w:val="single"/>
          <w:lang w:val="id-ID"/>
        </w:rPr>
        <w:lastRenderedPageBreak/>
        <w:t>Bacaan Kedua</w:t>
      </w:r>
    </w:p>
    <w:p w14:paraId="31A222DD" w14:textId="60FE6E7A" w:rsidR="00C312C9" w:rsidRPr="00813992" w:rsidRDefault="00C312C9" w:rsidP="00C312C9">
      <w:pPr>
        <w:pStyle w:val="DaftarParagraf"/>
        <w:ind w:left="567" w:hanging="567"/>
        <w:rPr>
          <w:lang w:val="id-ID"/>
        </w:rPr>
      </w:pPr>
      <w:r w:rsidRPr="00813992">
        <w:rPr>
          <w:lang w:val="id-ID"/>
        </w:rPr>
        <w:t>L3:</w:t>
      </w:r>
      <w:r w:rsidRPr="00813992">
        <w:rPr>
          <w:lang w:val="id-ID"/>
        </w:rPr>
        <w:tab/>
        <w:t xml:space="preserve">Bacaan kedua dari </w:t>
      </w:r>
      <w:r w:rsidR="00F96775" w:rsidRPr="00813992">
        <w:rPr>
          <w:b/>
          <w:bCs/>
          <w:lang w:val="id-ID"/>
        </w:rPr>
        <w:t xml:space="preserve">2 </w:t>
      </w:r>
      <w:r w:rsidRPr="00813992">
        <w:rPr>
          <w:rFonts w:eastAsia="Candara" w:cs="Candara"/>
          <w:b/>
          <w:lang w:val="id-ID"/>
        </w:rPr>
        <w:t>Korintus 5:16-21</w:t>
      </w:r>
    </w:p>
    <w:p w14:paraId="342043AA" w14:textId="77777777" w:rsidR="00C312C9" w:rsidRPr="00813992" w:rsidRDefault="00C312C9" w:rsidP="00C312C9">
      <w:pPr>
        <w:pStyle w:val="DaftarParagraf"/>
        <w:ind w:left="567" w:hanging="567"/>
        <w:rPr>
          <w:lang w:val="id-ID"/>
        </w:rPr>
      </w:pPr>
      <w:r w:rsidRPr="00813992">
        <w:rPr>
          <w:lang w:val="id-ID"/>
        </w:rPr>
        <w:tab/>
        <w:t>Demikianlah Sabda Tuhan</w:t>
      </w:r>
    </w:p>
    <w:p w14:paraId="54D0A041" w14:textId="77777777" w:rsidR="00C312C9" w:rsidRPr="00813992" w:rsidRDefault="00C312C9" w:rsidP="00C312C9">
      <w:pPr>
        <w:pStyle w:val="DaftarParagraf"/>
        <w:ind w:left="567" w:hanging="567"/>
        <w:rPr>
          <w:lang w:val="id-ID"/>
        </w:rPr>
      </w:pPr>
      <w:r w:rsidRPr="00813992">
        <w:rPr>
          <w:lang w:val="id-ID"/>
        </w:rPr>
        <w:t>U:</w:t>
      </w:r>
      <w:r w:rsidRPr="00813992">
        <w:rPr>
          <w:lang w:val="id-ID"/>
        </w:rPr>
        <w:tab/>
      </w:r>
      <w:r w:rsidRPr="00813992">
        <w:rPr>
          <w:b/>
          <w:bCs/>
          <w:sz w:val="20"/>
          <w:szCs w:val="20"/>
          <w:lang w:val="id-ID"/>
        </w:rPr>
        <w:t>Syukur kepada Allah</w:t>
      </w:r>
    </w:p>
    <w:p w14:paraId="62A0D319" w14:textId="77777777" w:rsidR="00C312C9" w:rsidRPr="00813992" w:rsidRDefault="00C312C9" w:rsidP="00C312C9">
      <w:pPr>
        <w:pStyle w:val="DaftarParagraf"/>
        <w:ind w:left="567" w:hanging="567"/>
        <w:rPr>
          <w:sz w:val="16"/>
          <w:szCs w:val="16"/>
          <w:lang w:val="id-ID"/>
        </w:rPr>
      </w:pPr>
    </w:p>
    <w:p w14:paraId="4ECF5F17" w14:textId="77777777" w:rsidR="00C312C9" w:rsidRPr="00813992" w:rsidRDefault="00C312C9" w:rsidP="00C312C9">
      <w:pPr>
        <w:pStyle w:val="DaftarParagraf"/>
        <w:ind w:left="567" w:hanging="567"/>
        <w:rPr>
          <w:u w:val="single"/>
          <w:lang w:val="id-ID"/>
        </w:rPr>
      </w:pPr>
      <w:r w:rsidRPr="00813992">
        <w:rPr>
          <w:u w:val="single"/>
          <w:lang w:val="id-ID"/>
        </w:rPr>
        <w:t>Pembacaan Injil</w:t>
      </w:r>
    </w:p>
    <w:p w14:paraId="047FDC9C" w14:textId="77777777" w:rsidR="00C312C9" w:rsidRPr="00813992" w:rsidRDefault="00C312C9" w:rsidP="00C312C9">
      <w:pPr>
        <w:pStyle w:val="DaftarParagraf"/>
        <w:ind w:left="567" w:hanging="567"/>
        <w:rPr>
          <w:b/>
          <w:lang w:val="id-ID"/>
        </w:rPr>
      </w:pPr>
      <w:r w:rsidRPr="00813992">
        <w:rPr>
          <w:lang w:val="id-ID"/>
        </w:rPr>
        <w:t>PF:</w:t>
      </w:r>
      <w:r w:rsidRPr="00813992">
        <w:rPr>
          <w:lang w:val="id-ID"/>
        </w:rPr>
        <w:tab/>
        <w:t xml:space="preserve">Pembacaan Injil, dari </w:t>
      </w:r>
      <w:r w:rsidRPr="00813992">
        <w:rPr>
          <w:b/>
          <w:lang w:val="id-ID"/>
        </w:rPr>
        <w:t>Lukas 15:1-3, 11b-32</w:t>
      </w:r>
    </w:p>
    <w:p w14:paraId="383F0BB0" w14:textId="77777777" w:rsidR="00C312C9" w:rsidRPr="00813992" w:rsidRDefault="00C312C9" w:rsidP="00C312C9">
      <w:pPr>
        <w:pStyle w:val="DaftarParagraf"/>
        <w:ind w:left="567" w:hanging="567"/>
        <w:rPr>
          <w:lang w:val="id-ID"/>
        </w:rPr>
      </w:pPr>
      <w:r w:rsidRPr="00813992">
        <w:rPr>
          <w:lang w:val="id-ID"/>
        </w:rPr>
        <w:tab/>
        <w:t>Demikian Injil Yesus Kristus, yang berbahagia ialah mereka yang mendengarkan Firman Tuhan dan yang memeliharanya serta melakukannya dengan setia dalam kehidupan sehari-hari. HOSIANA.</w:t>
      </w:r>
    </w:p>
    <w:p w14:paraId="65B02F8F" w14:textId="77777777" w:rsidR="00C312C9" w:rsidRPr="00813992" w:rsidRDefault="00C312C9" w:rsidP="00C312C9">
      <w:pPr>
        <w:pStyle w:val="DaftarParagraf"/>
        <w:ind w:left="567" w:hanging="567"/>
        <w:rPr>
          <w:lang w:val="id-ID"/>
        </w:rPr>
      </w:pPr>
      <w:r w:rsidRPr="00813992">
        <w:rPr>
          <w:lang w:val="id-ID"/>
        </w:rPr>
        <w:t xml:space="preserve">U: </w:t>
      </w:r>
      <w:r w:rsidRPr="00813992">
        <w:rPr>
          <w:lang w:val="id-ID"/>
        </w:rPr>
        <w:tab/>
      </w:r>
      <w:r w:rsidRPr="00813992">
        <w:rPr>
          <w:b/>
          <w:bCs/>
          <w:lang w:val="id-ID"/>
        </w:rPr>
        <w:t>(</w:t>
      </w:r>
      <w:r w:rsidRPr="00813992">
        <w:rPr>
          <w:b/>
          <w:bCs/>
          <w:i/>
          <w:iCs/>
          <w:lang w:val="id-ID"/>
        </w:rPr>
        <w:t>menyanyikan NKB 223b: HOSIANA</w:t>
      </w:r>
      <w:r w:rsidRPr="00813992">
        <w:rPr>
          <w:b/>
          <w:bCs/>
          <w:lang w:val="id-ID"/>
        </w:rPr>
        <w:t>)</w:t>
      </w:r>
    </w:p>
    <w:p w14:paraId="331D6BDF" w14:textId="77777777" w:rsidR="00C312C9" w:rsidRPr="00813992" w:rsidRDefault="00C312C9" w:rsidP="00C312C9">
      <w:pPr>
        <w:pStyle w:val="DaftarParagraf"/>
        <w:ind w:left="0"/>
        <w:rPr>
          <w:sz w:val="16"/>
          <w:szCs w:val="16"/>
          <w:lang w:val="id-ID"/>
        </w:rPr>
      </w:pPr>
    </w:p>
    <w:p w14:paraId="0AC02B92" w14:textId="77777777" w:rsidR="00C312C9" w:rsidRPr="00813992" w:rsidRDefault="00C312C9" w:rsidP="00C312C9">
      <w:pPr>
        <w:pStyle w:val="DaftarParagraf"/>
        <w:ind w:left="0" w:firstLine="0"/>
        <w:rPr>
          <w:b/>
          <w:bCs/>
          <w:lang w:val="id-ID"/>
        </w:rPr>
      </w:pPr>
      <w:r w:rsidRPr="00813992">
        <w:rPr>
          <w:b/>
          <w:bCs/>
          <w:lang w:val="id-ID"/>
        </w:rPr>
        <w:t xml:space="preserve">Khotbah </w:t>
      </w:r>
      <w:r w:rsidRPr="00813992">
        <w:rPr>
          <w:rFonts w:cs="Calibri Light"/>
          <w:b/>
          <w:bCs/>
          <w:lang w:val="id-ID"/>
        </w:rPr>
        <w:t>“Menerima Sebagai Kawan”</w:t>
      </w:r>
    </w:p>
    <w:p w14:paraId="0954468D" w14:textId="77777777" w:rsidR="00C312C9" w:rsidRPr="00813992" w:rsidRDefault="00C312C9" w:rsidP="00C312C9">
      <w:pPr>
        <w:pStyle w:val="DaftarParagraf"/>
        <w:ind w:left="0"/>
        <w:rPr>
          <w:sz w:val="16"/>
          <w:szCs w:val="16"/>
          <w:lang w:val="id-ID"/>
        </w:rPr>
      </w:pPr>
    </w:p>
    <w:p w14:paraId="01233FC8" w14:textId="77777777" w:rsidR="00C312C9" w:rsidRPr="00813992" w:rsidRDefault="00C312C9" w:rsidP="00C312C9">
      <w:pPr>
        <w:pStyle w:val="DaftarParagraf"/>
        <w:ind w:left="0" w:firstLine="0"/>
        <w:rPr>
          <w:lang w:val="id-ID"/>
        </w:rPr>
      </w:pPr>
      <w:r w:rsidRPr="00813992">
        <w:rPr>
          <w:b/>
          <w:bCs/>
          <w:lang w:val="id-ID"/>
        </w:rPr>
        <w:t>Saat Teduh</w:t>
      </w:r>
    </w:p>
    <w:p w14:paraId="405283BE" w14:textId="77777777" w:rsidR="00C312C9" w:rsidRPr="00813992" w:rsidRDefault="00C312C9" w:rsidP="00C312C9">
      <w:pPr>
        <w:pStyle w:val="DaftarParagraf"/>
        <w:tabs>
          <w:tab w:val="right" w:pos="6210"/>
        </w:tabs>
        <w:ind w:left="0"/>
        <w:rPr>
          <w:b/>
          <w:bCs/>
          <w:lang w:val="id-ID"/>
        </w:rPr>
      </w:pPr>
    </w:p>
    <w:p w14:paraId="3894F0AF" w14:textId="472DCA66" w:rsidR="00C312C9" w:rsidRPr="00813992" w:rsidRDefault="00C312C9" w:rsidP="00C16794">
      <w:pPr>
        <w:pStyle w:val="DaftarParagraf"/>
        <w:tabs>
          <w:tab w:val="right" w:pos="6520"/>
        </w:tabs>
        <w:ind w:left="0"/>
        <w:rPr>
          <w:lang w:val="id-ID"/>
        </w:rPr>
      </w:pPr>
      <w:r w:rsidRPr="00813992">
        <w:rPr>
          <w:b/>
          <w:bCs/>
          <w:lang w:val="id-ID"/>
        </w:rPr>
        <w:tab/>
        <w:t xml:space="preserve">Pengakuan Iman </w:t>
      </w:r>
      <w:r w:rsidRPr="00813992">
        <w:rPr>
          <w:b/>
          <w:bCs/>
          <w:lang w:val="id-ID"/>
        </w:rPr>
        <w:tab/>
      </w:r>
      <w:r w:rsidRPr="00813992">
        <w:rPr>
          <w:i/>
          <w:iCs/>
          <w:lang w:val="id-ID"/>
        </w:rPr>
        <w:t>(Berdiri)</w:t>
      </w:r>
    </w:p>
    <w:p w14:paraId="44E234A7" w14:textId="77777777" w:rsidR="00C312C9" w:rsidRPr="00813992" w:rsidRDefault="00C312C9" w:rsidP="00C312C9">
      <w:pPr>
        <w:pStyle w:val="DaftarParagraf"/>
        <w:ind w:left="567" w:hanging="567"/>
        <w:rPr>
          <w:lang w:val="id-ID"/>
        </w:rPr>
      </w:pPr>
      <w:r w:rsidRPr="00813992">
        <w:rPr>
          <w:lang w:val="id-ID"/>
        </w:rPr>
        <w:t>M3:</w:t>
      </w:r>
      <w:r w:rsidRPr="00813992">
        <w:rPr>
          <w:lang w:val="id-ID"/>
        </w:rPr>
        <w:tab/>
        <w:t xml:space="preserve">Bersama dengan umat Allah di sepanjang masa, mari kita </w:t>
      </w:r>
      <w:r w:rsidRPr="00813992">
        <w:rPr>
          <w:spacing w:val="-6"/>
          <w:lang w:val="id-ID"/>
        </w:rPr>
        <w:t>ikrarkan dan kita teguhkan kembali akan apa yang kita imani</w:t>
      </w:r>
      <w:r w:rsidRPr="00813992">
        <w:rPr>
          <w:lang w:val="id-ID"/>
        </w:rPr>
        <w:t xml:space="preserve"> dengan bersama mengucapkan Pengakuan Iman Rasuli.</w:t>
      </w:r>
    </w:p>
    <w:p w14:paraId="350AC4A8" w14:textId="77777777" w:rsidR="00C312C9" w:rsidRPr="00813992" w:rsidRDefault="00C312C9" w:rsidP="00C312C9">
      <w:pPr>
        <w:pStyle w:val="DaftarParagraf"/>
        <w:ind w:left="567" w:hanging="567"/>
        <w:rPr>
          <w:b/>
          <w:bCs/>
          <w:lang w:val="id-ID"/>
        </w:rPr>
      </w:pPr>
      <w:r w:rsidRPr="00813992">
        <w:rPr>
          <w:lang w:val="id-ID"/>
        </w:rPr>
        <w:t>U:</w:t>
      </w:r>
      <w:r w:rsidRPr="00813992">
        <w:rPr>
          <w:lang w:val="id-ID"/>
        </w:rPr>
        <w:tab/>
      </w:r>
      <w:r w:rsidRPr="00813992">
        <w:rPr>
          <w:b/>
          <w:bCs/>
          <w:lang w:val="id-ID"/>
        </w:rPr>
        <w:t>(Bersama-sama kita pujian KJ 280 “AKU PERCAYA”)</w:t>
      </w:r>
    </w:p>
    <w:p w14:paraId="55561BCA" w14:textId="77777777" w:rsidR="00F96775" w:rsidRPr="00813992" w:rsidRDefault="00C312C9" w:rsidP="00F96775">
      <w:pPr>
        <w:ind w:left="993" w:hanging="426"/>
        <w:rPr>
          <w:lang w:val="id-ID"/>
        </w:rPr>
      </w:pPr>
      <w:r w:rsidRPr="00813992">
        <w:rPr>
          <w:lang w:val="id-ID"/>
        </w:rPr>
        <w:t xml:space="preserve">1. </w:t>
      </w:r>
      <w:r w:rsidR="00F96775" w:rsidRPr="00813992">
        <w:rPr>
          <w:lang w:val="id-ID"/>
        </w:rPr>
        <w:tab/>
      </w:r>
      <w:r w:rsidRPr="00813992">
        <w:rPr>
          <w:lang w:val="id-ID"/>
        </w:rPr>
        <w:t xml:space="preserve">Aku percaya Allah yang kekal, </w:t>
      </w:r>
    </w:p>
    <w:p w14:paraId="792740A3" w14:textId="08DE5B02" w:rsidR="00C312C9" w:rsidRPr="00813992" w:rsidRDefault="00C312C9" w:rsidP="00F96775">
      <w:pPr>
        <w:ind w:left="993"/>
        <w:rPr>
          <w:lang w:val="id-ID"/>
        </w:rPr>
      </w:pPr>
      <w:r w:rsidRPr="00813992">
        <w:rPr>
          <w:lang w:val="id-ID"/>
        </w:rPr>
        <w:t>yang oleh Sabda kita kenal:</w:t>
      </w:r>
    </w:p>
    <w:p w14:paraId="6461D79A" w14:textId="77777777" w:rsidR="00F96775" w:rsidRPr="00813992" w:rsidRDefault="00C312C9" w:rsidP="00F96775">
      <w:pPr>
        <w:ind w:left="993"/>
        <w:rPr>
          <w:lang w:val="id-ID"/>
        </w:rPr>
      </w:pPr>
      <w:r w:rsidRPr="00813992">
        <w:rPr>
          <w:lang w:val="id-ID"/>
        </w:rPr>
        <w:t xml:space="preserve">Bapa Pencipta alam semesta, </w:t>
      </w:r>
    </w:p>
    <w:p w14:paraId="71E7A4B9" w14:textId="054C8A49" w:rsidR="00C312C9" w:rsidRPr="00813992" w:rsidRDefault="00C312C9" w:rsidP="00F96775">
      <w:pPr>
        <w:ind w:left="993"/>
        <w:rPr>
          <w:lang w:val="id-ID"/>
        </w:rPr>
      </w:pPr>
      <w:r w:rsidRPr="00813992">
        <w:rPr>
          <w:lang w:val="id-ID"/>
        </w:rPr>
        <w:t>yang mengasihi manusia.</w:t>
      </w:r>
    </w:p>
    <w:p w14:paraId="44AA7965" w14:textId="34E03C4F" w:rsidR="00F96775" w:rsidRPr="00813992" w:rsidRDefault="00C312C9" w:rsidP="00F96775">
      <w:pPr>
        <w:ind w:left="993" w:hanging="426"/>
        <w:rPr>
          <w:lang w:val="id-ID"/>
        </w:rPr>
      </w:pPr>
      <w:r w:rsidRPr="00813992">
        <w:rPr>
          <w:lang w:val="id-ID"/>
        </w:rPr>
        <w:t xml:space="preserve">2. </w:t>
      </w:r>
      <w:r w:rsidR="00F96775" w:rsidRPr="00813992">
        <w:rPr>
          <w:lang w:val="id-ID"/>
        </w:rPr>
        <w:tab/>
      </w:r>
      <w:r w:rsidRPr="00813992">
        <w:rPr>
          <w:lang w:val="id-ID"/>
        </w:rPr>
        <w:t>Aku percaya Put'ra Tunggal</w:t>
      </w:r>
      <w:r w:rsidR="002A09B0">
        <w:rPr>
          <w:lang w:val="id-ID"/>
        </w:rPr>
        <w:t>-</w:t>
      </w:r>
      <w:r w:rsidRPr="00813992">
        <w:rPr>
          <w:lang w:val="id-ID"/>
        </w:rPr>
        <w:t xml:space="preserve">Nya </w:t>
      </w:r>
    </w:p>
    <w:p w14:paraId="5EA7429E" w14:textId="18991AEB" w:rsidR="00C312C9" w:rsidRPr="00813992" w:rsidRDefault="00C312C9" w:rsidP="00F96775">
      <w:pPr>
        <w:ind w:left="993"/>
        <w:rPr>
          <w:lang w:val="id-ID"/>
        </w:rPr>
      </w:pPr>
      <w:r w:rsidRPr="00813992">
        <w:rPr>
          <w:lang w:val="id-ID"/>
        </w:rPr>
        <w:t>yang disalibkan di Golgota,</w:t>
      </w:r>
    </w:p>
    <w:p w14:paraId="51B39983" w14:textId="77777777" w:rsidR="00C312C9" w:rsidRPr="00813992" w:rsidRDefault="00C312C9" w:rsidP="00F96775">
      <w:pPr>
        <w:ind w:left="993"/>
        <w:rPr>
          <w:lang w:val="id-ID"/>
        </w:rPr>
      </w:pPr>
      <w:r w:rsidRPr="00813992">
        <w:rPr>
          <w:lang w:val="id-ID"/>
        </w:rPr>
        <w:t>yang dari kubur bangkit dan menang,</w:t>
      </w:r>
    </w:p>
    <w:p w14:paraId="721528ED" w14:textId="77777777" w:rsidR="00C312C9" w:rsidRPr="00813992" w:rsidRDefault="00C312C9" w:rsidP="00F96775">
      <w:pPr>
        <w:ind w:left="993"/>
        <w:rPr>
          <w:lang w:val="id-ID"/>
        </w:rPr>
      </w:pPr>
      <w:r w:rsidRPr="00813992">
        <w:rPr>
          <w:lang w:val="id-ID"/>
        </w:rPr>
        <w:t>naik ke sorga dalam terang.</w:t>
      </w:r>
    </w:p>
    <w:p w14:paraId="2FBBB1CC" w14:textId="77777777" w:rsidR="00F96775" w:rsidRPr="00813992" w:rsidRDefault="00C312C9" w:rsidP="00F96775">
      <w:pPr>
        <w:ind w:left="993" w:hanging="426"/>
        <w:rPr>
          <w:lang w:val="id-ID"/>
        </w:rPr>
      </w:pPr>
      <w:r w:rsidRPr="00813992">
        <w:rPr>
          <w:lang w:val="id-ID"/>
        </w:rPr>
        <w:t xml:space="preserve">3. </w:t>
      </w:r>
      <w:r w:rsidR="00F96775" w:rsidRPr="00813992">
        <w:rPr>
          <w:lang w:val="id-ID"/>
        </w:rPr>
        <w:tab/>
      </w:r>
      <w:r w:rsidRPr="00813992">
        <w:rPr>
          <w:lang w:val="id-ID"/>
        </w:rPr>
        <w:t xml:space="preserve">Aku percaya pada Roh Kudus </w:t>
      </w:r>
    </w:p>
    <w:p w14:paraId="30D01358" w14:textId="24AA2E37" w:rsidR="00C312C9" w:rsidRPr="00813992" w:rsidRDefault="00C312C9" w:rsidP="00F96775">
      <w:pPr>
        <w:ind w:left="993"/>
        <w:rPr>
          <w:lang w:val="id-ID"/>
        </w:rPr>
      </w:pPr>
      <w:r w:rsidRPr="00813992">
        <w:rPr>
          <w:lang w:val="id-ID"/>
        </w:rPr>
        <w:t>yang mendiami kita terus.</w:t>
      </w:r>
    </w:p>
    <w:p w14:paraId="7DC6CA7F" w14:textId="77777777" w:rsidR="00F96775" w:rsidRPr="00813992" w:rsidRDefault="00C312C9" w:rsidP="00F96775">
      <w:pPr>
        <w:ind w:left="993"/>
        <w:rPr>
          <w:lang w:val="id-ID"/>
        </w:rPr>
      </w:pPr>
      <w:r w:rsidRPr="00813992">
        <w:rPr>
          <w:lang w:val="id-ID"/>
        </w:rPr>
        <w:t xml:space="preserve">Aku percaya G'reja yang esa; </w:t>
      </w:r>
    </w:p>
    <w:p w14:paraId="3982EB90" w14:textId="13DC1964" w:rsidR="00C312C9" w:rsidRPr="00813992" w:rsidRDefault="00C312C9" w:rsidP="00F96775">
      <w:pPr>
        <w:ind w:left="993"/>
        <w:rPr>
          <w:lang w:val="id-ID"/>
        </w:rPr>
      </w:pPr>
      <w:r w:rsidRPr="00813992">
        <w:rPr>
          <w:lang w:val="id-ID"/>
        </w:rPr>
        <w:t>'ku jadi suci di dalamnya.</w:t>
      </w:r>
    </w:p>
    <w:p w14:paraId="6E93CFEC" w14:textId="77777777" w:rsidR="00C312C9" w:rsidRPr="00813992" w:rsidRDefault="00C312C9" w:rsidP="00C312C9">
      <w:pPr>
        <w:pStyle w:val="DaftarParagraf"/>
        <w:tabs>
          <w:tab w:val="right" w:pos="6237"/>
        </w:tabs>
        <w:ind w:left="0"/>
        <w:jc w:val="right"/>
        <w:rPr>
          <w:i/>
          <w:iCs/>
          <w:lang w:val="id-ID"/>
        </w:rPr>
      </w:pPr>
    </w:p>
    <w:p w14:paraId="379C7E0E" w14:textId="5F011274" w:rsidR="00C312C9" w:rsidRPr="00813992" w:rsidRDefault="00C312C9" w:rsidP="00F96775">
      <w:pPr>
        <w:pStyle w:val="DaftarParagraf"/>
        <w:tabs>
          <w:tab w:val="right" w:pos="6520"/>
        </w:tabs>
        <w:ind w:left="0"/>
        <w:rPr>
          <w:i/>
          <w:iCs/>
          <w:lang w:val="id-ID"/>
        </w:rPr>
      </w:pPr>
      <w:r w:rsidRPr="00813992">
        <w:rPr>
          <w:b/>
          <w:bCs/>
          <w:lang w:val="id-ID"/>
        </w:rPr>
        <w:tab/>
        <w:t>Doa Syafaat</w:t>
      </w:r>
      <w:r w:rsidRPr="00813992">
        <w:rPr>
          <w:lang w:val="id-ID"/>
        </w:rPr>
        <w:tab/>
      </w:r>
      <w:r w:rsidRPr="00813992">
        <w:rPr>
          <w:i/>
          <w:iCs/>
          <w:lang w:val="id-ID"/>
        </w:rPr>
        <w:t>(Duduk)</w:t>
      </w:r>
    </w:p>
    <w:p w14:paraId="099CB987" w14:textId="77777777" w:rsidR="00C312C9" w:rsidRPr="00813992" w:rsidRDefault="00C312C9" w:rsidP="00C312C9">
      <w:pPr>
        <w:pStyle w:val="DaftarParagraf"/>
        <w:ind w:left="567" w:hanging="567"/>
        <w:rPr>
          <w:lang w:val="id-ID"/>
        </w:rPr>
      </w:pPr>
      <w:r w:rsidRPr="00813992">
        <w:rPr>
          <w:lang w:val="id-ID"/>
        </w:rPr>
        <w:t>PF:</w:t>
      </w:r>
      <w:r w:rsidRPr="00813992">
        <w:rPr>
          <w:lang w:val="id-ID"/>
        </w:rPr>
        <w:tab/>
        <w:t>(Menaikkan doa syafaat)</w:t>
      </w:r>
    </w:p>
    <w:p w14:paraId="5C862CBC" w14:textId="77777777" w:rsidR="00C312C9" w:rsidRPr="00813992" w:rsidRDefault="00C312C9" w:rsidP="00C312C9">
      <w:pPr>
        <w:pStyle w:val="DaftarParagraf"/>
        <w:ind w:left="567" w:hanging="567"/>
        <w:rPr>
          <w:lang w:val="id-ID"/>
        </w:rPr>
      </w:pPr>
    </w:p>
    <w:p w14:paraId="67A2C94E" w14:textId="77777777" w:rsidR="005A455A" w:rsidRPr="00813992" w:rsidRDefault="00C312C9" w:rsidP="00C312C9">
      <w:pPr>
        <w:pStyle w:val="DaftarParagraf"/>
        <w:tabs>
          <w:tab w:val="right" w:pos="6237"/>
        </w:tabs>
        <w:ind w:left="0"/>
        <w:rPr>
          <w:b/>
          <w:bCs/>
          <w:lang w:val="id-ID"/>
        </w:rPr>
      </w:pPr>
      <w:r w:rsidRPr="00813992">
        <w:rPr>
          <w:b/>
          <w:bCs/>
          <w:lang w:val="id-ID"/>
        </w:rPr>
        <w:tab/>
      </w:r>
    </w:p>
    <w:p w14:paraId="226F0715" w14:textId="6B11A6A0" w:rsidR="00C312C9" w:rsidRPr="00813992" w:rsidRDefault="005A455A" w:rsidP="00C312C9">
      <w:pPr>
        <w:pStyle w:val="DaftarParagraf"/>
        <w:tabs>
          <w:tab w:val="right" w:pos="6237"/>
        </w:tabs>
        <w:ind w:left="0"/>
        <w:rPr>
          <w:lang w:val="id-ID"/>
        </w:rPr>
      </w:pPr>
      <w:r w:rsidRPr="00813992">
        <w:rPr>
          <w:b/>
          <w:bCs/>
          <w:lang w:val="id-ID"/>
        </w:rPr>
        <w:lastRenderedPageBreak/>
        <w:tab/>
      </w:r>
      <w:r w:rsidR="00C312C9" w:rsidRPr="00813992">
        <w:rPr>
          <w:b/>
          <w:bCs/>
          <w:lang w:val="id-ID"/>
        </w:rPr>
        <w:t>PERSEMBAHAN</w:t>
      </w:r>
      <w:r w:rsidR="00C312C9" w:rsidRPr="00813992">
        <w:rPr>
          <w:lang w:val="id-ID"/>
        </w:rPr>
        <w:tab/>
      </w:r>
    </w:p>
    <w:p w14:paraId="186F81DB" w14:textId="77777777" w:rsidR="00C312C9" w:rsidRPr="00813992" w:rsidRDefault="00C312C9" w:rsidP="00C312C9">
      <w:pPr>
        <w:pStyle w:val="DaftarParagraf"/>
        <w:ind w:left="567" w:hanging="567"/>
        <w:rPr>
          <w:lang w:val="id-ID"/>
        </w:rPr>
      </w:pPr>
      <w:r w:rsidRPr="00813992">
        <w:rPr>
          <w:lang w:val="id-ID"/>
        </w:rPr>
        <w:t>M4:</w:t>
      </w:r>
      <w:r w:rsidRPr="00813992">
        <w:rPr>
          <w:lang w:val="id-ID"/>
        </w:rPr>
        <w:tab/>
        <w:t>Ungkapan syukur yang kita nyatakan dalam ibadah dengan berpersembahan saat ini kita landasi firman Tuhan sebagaimana yang dinyatakan oleh Rasul Paulus yang ditulis dalam 1 Korintus 6:19–20 “</w:t>
      </w:r>
      <w:r w:rsidRPr="00813992">
        <w:rPr>
          <w:i/>
          <w:lang w:val="id-ID"/>
        </w:rPr>
        <w:t>Atau tidak tahukah kamu, bahwa tubuhmu adalah bait Roh Kudus yang diam di dalam kamu, Roh Kudus yang kamu peroleh dari Allah, -- dan bahwa kamu bukan milik kamu sendiri? Sebab kamu telah dibeli dan harganya telah lunas dibayar: Karena itu muliakanlah Allah dengan tubuhmu!</w:t>
      </w:r>
      <w:r w:rsidRPr="00813992">
        <w:rPr>
          <w:lang w:val="id-ID"/>
        </w:rPr>
        <w:t>“</w:t>
      </w:r>
    </w:p>
    <w:p w14:paraId="7C894BAA" w14:textId="196798BF" w:rsidR="00C312C9" w:rsidRPr="00813992" w:rsidRDefault="00C312C9" w:rsidP="00C312C9">
      <w:pPr>
        <w:pStyle w:val="DaftarParagraf"/>
        <w:ind w:left="567" w:hanging="567"/>
        <w:rPr>
          <w:b/>
          <w:bCs/>
          <w:lang w:val="id-ID"/>
        </w:rPr>
      </w:pPr>
      <w:r w:rsidRPr="00813992">
        <w:rPr>
          <w:lang w:val="id-ID"/>
        </w:rPr>
        <w:t>U:</w:t>
      </w:r>
      <w:r w:rsidRPr="00813992">
        <w:rPr>
          <w:lang w:val="id-ID"/>
        </w:rPr>
        <w:tab/>
      </w:r>
      <w:r w:rsidRPr="00813992">
        <w:rPr>
          <w:b/>
          <w:bCs/>
          <w:lang w:val="id-ID"/>
        </w:rPr>
        <w:t>(menyanyikan PKJ 1</w:t>
      </w:r>
      <w:r w:rsidR="002A09B0">
        <w:rPr>
          <w:b/>
          <w:bCs/>
          <w:lang w:val="id-ID"/>
        </w:rPr>
        <w:t>33</w:t>
      </w:r>
      <w:r w:rsidRPr="00813992">
        <w:rPr>
          <w:b/>
          <w:bCs/>
          <w:lang w:val="id-ID"/>
        </w:rPr>
        <w:t>:1-</w:t>
      </w:r>
      <w:r w:rsidR="002A09B0">
        <w:rPr>
          <w:b/>
          <w:bCs/>
          <w:lang w:val="id-ID"/>
        </w:rPr>
        <w:t>3</w:t>
      </w:r>
      <w:r w:rsidRPr="00813992">
        <w:rPr>
          <w:b/>
          <w:bCs/>
          <w:lang w:val="id-ID"/>
        </w:rPr>
        <w:t>)</w:t>
      </w:r>
    </w:p>
    <w:p w14:paraId="3A28A8A0" w14:textId="491E108D" w:rsidR="00C312C9" w:rsidRPr="00813992" w:rsidRDefault="00C312C9" w:rsidP="00C312C9">
      <w:pPr>
        <w:pStyle w:val="DaftarParagraf"/>
        <w:ind w:left="567" w:hanging="567"/>
        <w:rPr>
          <w:b/>
          <w:bCs/>
          <w:lang w:val="id-ID"/>
        </w:rPr>
      </w:pPr>
      <w:r w:rsidRPr="00813992">
        <w:rPr>
          <w:b/>
          <w:lang w:val="id-ID"/>
        </w:rPr>
        <w:tab/>
      </w:r>
      <w:r w:rsidR="002A09B0" w:rsidRPr="002A09B0">
        <w:rPr>
          <w:b/>
          <w:lang w:val="id-ID"/>
        </w:rPr>
        <w:t>NKB 133 – SYUKUR PADA</w:t>
      </w:r>
      <w:r w:rsidR="002A09B0">
        <w:rPr>
          <w:b/>
          <w:lang w:val="id-ID"/>
        </w:rPr>
        <w:t>-</w:t>
      </w:r>
      <w:r w:rsidR="002A09B0" w:rsidRPr="002A09B0">
        <w:rPr>
          <w:b/>
          <w:lang w:val="id-ID"/>
        </w:rPr>
        <w:t>MU, YA ALLAH</w:t>
      </w:r>
    </w:p>
    <w:p w14:paraId="1EAA1ED2" w14:textId="4E11DFFF" w:rsidR="002A09B0" w:rsidRPr="002A09B0" w:rsidRDefault="00C312C9" w:rsidP="002A09B0">
      <w:pPr>
        <w:adjustRightInd w:val="0"/>
        <w:ind w:left="993" w:hanging="426"/>
        <w:rPr>
          <w:rFonts w:cs="Courier New"/>
          <w:lang w:val="id-ID"/>
        </w:rPr>
      </w:pPr>
      <w:r w:rsidRPr="00813992">
        <w:rPr>
          <w:rFonts w:cs="Courier New"/>
          <w:lang w:val="id-ID"/>
        </w:rPr>
        <w:t xml:space="preserve">1. </w:t>
      </w:r>
      <w:r w:rsidRPr="00813992">
        <w:rPr>
          <w:rFonts w:cs="Courier New"/>
          <w:lang w:val="id-ID"/>
        </w:rPr>
        <w:tab/>
      </w:r>
      <w:r w:rsidR="002A09B0" w:rsidRPr="002A09B0">
        <w:rPr>
          <w:rFonts w:cs="Courier New"/>
          <w:lang w:val="id-ID"/>
        </w:rPr>
        <w:t>Syukur pada</w:t>
      </w:r>
      <w:r w:rsidR="002A09B0">
        <w:rPr>
          <w:rFonts w:cs="Courier New"/>
          <w:lang w:val="id-ID"/>
        </w:rPr>
        <w:t>-</w:t>
      </w:r>
      <w:r w:rsidR="002A09B0" w:rsidRPr="002A09B0">
        <w:rPr>
          <w:rFonts w:cs="Courier New"/>
          <w:lang w:val="id-ID"/>
        </w:rPr>
        <w:t>Mu, ya Allah, atas s’gala rahmat</w:t>
      </w:r>
      <w:r w:rsidR="002A09B0">
        <w:rPr>
          <w:rFonts w:cs="Courier New"/>
          <w:lang w:val="id-ID"/>
        </w:rPr>
        <w:t>-</w:t>
      </w:r>
      <w:r w:rsidR="002A09B0" w:rsidRPr="002A09B0">
        <w:rPr>
          <w:rFonts w:cs="Courier New"/>
          <w:lang w:val="id-ID"/>
        </w:rPr>
        <w:t>Mu;</w:t>
      </w:r>
    </w:p>
    <w:p w14:paraId="7F6D27CA" w14:textId="1ECB2B15" w:rsidR="002A09B0" w:rsidRPr="002A09B0" w:rsidRDefault="002A09B0" w:rsidP="002A09B0">
      <w:pPr>
        <w:pStyle w:val="DaftarParagraf"/>
        <w:rPr>
          <w:rFonts w:cs="Courier New"/>
          <w:lang w:val="id-ID"/>
        </w:rPr>
      </w:pPr>
      <w:r w:rsidRPr="002A09B0">
        <w:rPr>
          <w:rFonts w:cs="Courier New"/>
          <w:lang w:val="id-ID"/>
        </w:rPr>
        <w:t xml:space="preserve">    Syukur atas kecukupan dari kasih</w:t>
      </w:r>
      <w:r>
        <w:rPr>
          <w:rFonts w:cs="Courier New"/>
          <w:lang w:val="id-ID"/>
        </w:rPr>
        <w:t>-</w:t>
      </w:r>
      <w:r w:rsidRPr="002A09B0">
        <w:rPr>
          <w:rFonts w:cs="Courier New"/>
          <w:lang w:val="id-ID"/>
        </w:rPr>
        <w:t>Mu penuh.</w:t>
      </w:r>
    </w:p>
    <w:p w14:paraId="199C77DB" w14:textId="73407840" w:rsidR="002A09B0" w:rsidRPr="002A09B0" w:rsidRDefault="002A09B0" w:rsidP="002A09B0">
      <w:pPr>
        <w:pStyle w:val="DaftarParagraf"/>
        <w:rPr>
          <w:rFonts w:cs="Courier New"/>
          <w:lang w:val="id-ID"/>
        </w:rPr>
      </w:pPr>
      <w:r w:rsidRPr="002A09B0">
        <w:rPr>
          <w:rFonts w:cs="Courier New"/>
          <w:lang w:val="id-ID"/>
        </w:rPr>
        <w:t xml:space="preserve">    Syukur atas pekerjaan, walau tubuh</w:t>
      </w:r>
      <w:r>
        <w:rPr>
          <w:rFonts w:cs="Courier New"/>
          <w:lang w:val="id-ID"/>
        </w:rPr>
        <w:t xml:space="preserve"> </w:t>
      </w:r>
      <w:r w:rsidRPr="002A09B0">
        <w:rPr>
          <w:rFonts w:cs="Courier New"/>
          <w:lang w:val="id-ID"/>
        </w:rPr>
        <w:t>pun lemban;</w:t>
      </w:r>
    </w:p>
    <w:p w14:paraId="308256F3" w14:textId="77777777" w:rsidR="002A09B0" w:rsidRDefault="002A09B0" w:rsidP="002A09B0">
      <w:pPr>
        <w:pStyle w:val="DaftarParagraf"/>
        <w:rPr>
          <w:rFonts w:cs="Courier New"/>
          <w:lang w:val="id-ID"/>
        </w:rPr>
      </w:pPr>
      <w:r w:rsidRPr="002A09B0">
        <w:rPr>
          <w:rFonts w:cs="Courier New"/>
          <w:lang w:val="id-ID"/>
        </w:rPr>
        <w:t xml:space="preserve">    Syukur atas kasih sayang dari sanak dan teman.</w:t>
      </w:r>
    </w:p>
    <w:p w14:paraId="275FD00B" w14:textId="134C072E" w:rsidR="002A09B0" w:rsidRPr="002A09B0" w:rsidRDefault="0027414B" w:rsidP="0027414B">
      <w:pPr>
        <w:pStyle w:val="DaftarParagraf"/>
        <w:numPr>
          <w:ilvl w:val="0"/>
          <w:numId w:val="26"/>
        </w:numPr>
        <w:tabs>
          <w:tab w:val="clear" w:pos="720"/>
        </w:tabs>
        <w:ind w:left="993"/>
        <w:rPr>
          <w:rFonts w:cs="Courier New"/>
          <w:lang w:val="id-ID"/>
        </w:rPr>
      </w:pPr>
      <w:r>
        <w:rPr>
          <w:rFonts w:cs="Courier New"/>
          <w:lang w:val="id-ID"/>
        </w:rPr>
        <w:t xml:space="preserve"> </w:t>
      </w:r>
      <w:r w:rsidR="002A09B0" w:rsidRPr="002A09B0">
        <w:rPr>
          <w:rFonts w:cs="Courier New"/>
          <w:lang w:val="id-ID"/>
        </w:rPr>
        <w:t>Syukur atas bunga mawar, harum, indah tak terp’ri.</w:t>
      </w:r>
    </w:p>
    <w:p w14:paraId="21BD0233" w14:textId="77777777" w:rsidR="002A09B0" w:rsidRPr="002A09B0" w:rsidRDefault="002A09B0" w:rsidP="002A09B0">
      <w:pPr>
        <w:pStyle w:val="DaftarParagraf"/>
        <w:rPr>
          <w:rFonts w:cs="Courier New"/>
          <w:lang w:val="id-ID"/>
        </w:rPr>
      </w:pPr>
      <w:r w:rsidRPr="002A09B0">
        <w:rPr>
          <w:rFonts w:cs="Courier New"/>
          <w:lang w:val="id-ID"/>
        </w:rPr>
        <w:t xml:space="preserve">    Syukur atas awan hitam dan mentari berseri.</w:t>
      </w:r>
    </w:p>
    <w:p w14:paraId="6B0A2DF3" w14:textId="77777777" w:rsidR="002A09B0" w:rsidRPr="002A09B0" w:rsidRDefault="002A09B0" w:rsidP="002A09B0">
      <w:pPr>
        <w:pStyle w:val="DaftarParagraf"/>
        <w:rPr>
          <w:rFonts w:cs="Courier New"/>
          <w:lang w:val="id-ID"/>
        </w:rPr>
      </w:pPr>
      <w:r w:rsidRPr="002A09B0">
        <w:rPr>
          <w:rFonts w:cs="Courier New"/>
          <w:lang w:val="id-ID"/>
        </w:rPr>
        <w:t xml:space="preserve">    Syukur atas suka-duka yang ‘Kau b’ri tiap saat;</w:t>
      </w:r>
    </w:p>
    <w:p w14:paraId="0091B1CD" w14:textId="0C08C9C4" w:rsidR="002A09B0" w:rsidRPr="002A09B0" w:rsidRDefault="002A09B0" w:rsidP="002A09B0">
      <w:pPr>
        <w:pStyle w:val="DaftarParagraf"/>
        <w:rPr>
          <w:rFonts w:cs="Courier New"/>
          <w:lang w:val="id-ID"/>
        </w:rPr>
      </w:pPr>
      <w:r w:rsidRPr="002A09B0">
        <w:rPr>
          <w:rFonts w:cs="Courier New"/>
          <w:lang w:val="id-ID"/>
        </w:rPr>
        <w:t xml:space="preserve">    Dan Fiman</w:t>
      </w:r>
      <w:r w:rsidR="0027414B">
        <w:rPr>
          <w:rFonts w:cs="Courier New"/>
          <w:lang w:val="id-ID"/>
        </w:rPr>
        <w:t>-</w:t>
      </w:r>
      <w:r w:rsidRPr="002A09B0">
        <w:rPr>
          <w:rFonts w:cs="Courier New"/>
          <w:lang w:val="id-ID"/>
        </w:rPr>
        <w:t>Mulah pelita agar kami tak sesat</w:t>
      </w:r>
    </w:p>
    <w:p w14:paraId="705EB5F3" w14:textId="66BC2595" w:rsidR="002A09B0" w:rsidRPr="0027414B" w:rsidRDefault="0027414B" w:rsidP="0027414B">
      <w:pPr>
        <w:pStyle w:val="DaftarParagraf"/>
        <w:numPr>
          <w:ilvl w:val="0"/>
          <w:numId w:val="26"/>
        </w:numPr>
        <w:tabs>
          <w:tab w:val="clear" w:pos="720"/>
        </w:tabs>
        <w:ind w:left="993"/>
        <w:rPr>
          <w:rFonts w:cs="Courier New"/>
          <w:lang w:val="id-ID"/>
        </w:rPr>
      </w:pPr>
      <w:r>
        <w:rPr>
          <w:rFonts w:cs="Courier New"/>
          <w:lang w:val="id-ID"/>
        </w:rPr>
        <w:t xml:space="preserve"> </w:t>
      </w:r>
      <w:r w:rsidR="002A09B0" w:rsidRPr="0027414B">
        <w:rPr>
          <w:rFonts w:cs="Courier New"/>
          <w:lang w:val="id-ID"/>
        </w:rPr>
        <w:t>Syukur atas keluarga penuh kasih yang mesra;</w:t>
      </w:r>
    </w:p>
    <w:p w14:paraId="7C77191F" w14:textId="77777777" w:rsidR="002A09B0" w:rsidRPr="002A09B0" w:rsidRDefault="002A09B0" w:rsidP="002A09B0">
      <w:pPr>
        <w:pStyle w:val="DaftarParagraf"/>
        <w:rPr>
          <w:rFonts w:cs="Courier New"/>
          <w:lang w:val="id-ID"/>
        </w:rPr>
      </w:pPr>
      <w:r w:rsidRPr="002A09B0">
        <w:rPr>
          <w:rFonts w:cs="Courier New"/>
          <w:lang w:val="id-ID"/>
        </w:rPr>
        <w:t xml:space="preserve">    Syukur atas perhimpunan yang memb’ri sejahtera.</w:t>
      </w:r>
    </w:p>
    <w:p w14:paraId="000BAA95" w14:textId="77777777" w:rsidR="002A09B0" w:rsidRPr="002A09B0" w:rsidRDefault="002A09B0" w:rsidP="002A09B0">
      <w:pPr>
        <w:pStyle w:val="DaftarParagraf"/>
        <w:rPr>
          <w:rFonts w:cs="Courier New"/>
          <w:lang w:val="id-ID"/>
        </w:rPr>
      </w:pPr>
      <w:r w:rsidRPr="002A09B0">
        <w:rPr>
          <w:rFonts w:cs="Courier New"/>
          <w:lang w:val="id-ID"/>
        </w:rPr>
        <w:t xml:space="preserve">    Syukur atas kekuatan kala duka dan kesah;</w:t>
      </w:r>
    </w:p>
    <w:p w14:paraId="5E29B7AB" w14:textId="75BBFCD7" w:rsidR="00C312C9" w:rsidRPr="00813992" w:rsidRDefault="002A09B0" w:rsidP="0027414B">
      <w:pPr>
        <w:pStyle w:val="DaftarParagraf"/>
        <w:tabs>
          <w:tab w:val="left" w:pos="993"/>
        </w:tabs>
        <w:ind w:left="0"/>
        <w:rPr>
          <w:lang w:val="id-ID"/>
        </w:rPr>
      </w:pPr>
      <w:r w:rsidRPr="002A09B0">
        <w:rPr>
          <w:rFonts w:cs="Courier New"/>
          <w:lang w:val="id-ID"/>
        </w:rPr>
        <w:t xml:space="preserve">    </w:t>
      </w:r>
      <w:r w:rsidR="0027414B">
        <w:rPr>
          <w:rFonts w:cs="Courier New"/>
          <w:lang w:val="id-ID"/>
        </w:rPr>
        <w:tab/>
      </w:r>
      <w:r w:rsidR="0027414B">
        <w:rPr>
          <w:rFonts w:cs="Courier New"/>
          <w:lang w:val="id-ID"/>
        </w:rPr>
        <w:tab/>
      </w:r>
      <w:r w:rsidRPr="002A09B0">
        <w:rPr>
          <w:rFonts w:cs="Courier New"/>
          <w:lang w:val="id-ID"/>
        </w:rPr>
        <w:t>Syukur atas pengharapan kini dan selama</w:t>
      </w:r>
      <w:r w:rsidR="0027414B">
        <w:rPr>
          <w:rFonts w:cs="Courier New"/>
          <w:lang w:val="id-ID"/>
        </w:rPr>
        <w:t>-</w:t>
      </w:r>
      <w:r w:rsidRPr="002A09B0">
        <w:rPr>
          <w:rFonts w:cs="Courier New"/>
          <w:lang w:val="id-ID"/>
        </w:rPr>
        <w:t>Nya!</w:t>
      </w:r>
    </w:p>
    <w:p w14:paraId="7A5C8316" w14:textId="77777777" w:rsidR="0027414B" w:rsidRDefault="00C312C9" w:rsidP="005A455A">
      <w:pPr>
        <w:pStyle w:val="DaftarParagraf"/>
        <w:tabs>
          <w:tab w:val="right" w:pos="6520"/>
        </w:tabs>
        <w:ind w:left="0"/>
        <w:rPr>
          <w:b/>
          <w:bCs/>
          <w:lang w:val="id-ID"/>
        </w:rPr>
      </w:pPr>
      <w:r w:rsidRPr="00813992">
        <w:rPr>
          <w:b/>
          <w:bCs/>
          <w:lang w:val="id-ID"/>
        </w:rPr>
        <w:tab/>
      </w:r>
    </w:p>
    <w:p w14:paraId="017809F2" w14:textId="4A1DD688" w:rsidR="00C312C9" w:rsidRPr="00813992" w:rsidRDefault="0027414B" w:rsidP="005A455A">
      <w:pPr>
        <w:pStyle w:val="DaftarParagraf"/>
        <w:tabs>
          <w:tab w:val="right" w:pos="6520"/>
        </w:tabs>
        <w:ind w:left="0"/>
        <w:rPr>
          <w:i/>
          <w:iCs/>
          <w:lang w:val="id-ID"/>
        </w:rPr>
      </w:pPr>
      <w:r>
        <w:rPr>
          <w:b/>
          <w:bCs/>
          <w:lang w:val="id-ID"/>
        </w:rPr>
        <w:tab/>
      </w:r>
      <w:r w:rsidR="00C312C9" w:rsidRPr="00813992">
        <w:rPr>
          <w:b/>
          <w:bCs/>
          <w:lang w:val="id-ID"/>
        </w:rPr>
        <w:t>Doa Persembahan</w:t>
      </w:r>
      <w:r w:rsidR="00C312C9" w:rsidRPr="00813992">
        <w:rPr>
          <w:b/>
          <w:bCs/>
          <w:lang w:val="id-ID"/>
        </w:rPr>
        <w:tab/>
      </w:r>
      <w:r w:rsidR="00C312C9" w:rsidRPr="00813992">
        <w:rPr>
          <w:i/>
          <w:iCs/>
          <w:lang w:val="id-ID"/>
        </w:rPr>
        <w:t>(Berdiri)</w:t>
      </w:r>
    </w:p>
    <w:p w14:paraId="3B6B5169" w14:textId="594C888F" w:rsidR="00C312C9" w:rsidRPr="00813992" w:rsidRDefault="00C312C9" w:rsidP="007146D7">
      <w:pPr>
        <w:pStyle w:val="DaftarParagraf"/>
        <w:tabs>
          <w:tab w:val="right" w:pos="6237"/>
        </w:tabs>
        <w:ind w:left="0"/>
        <w:rPr>
          <w:lang w:val="id-ID"/>
        </w:rPr>
      </w:pPr>
      <w:r w:rsidRPr="00813992">
        <w:rPr>
          <w:b/>
          <w:bCs/>
          <w:lang w:val="id-ID"/>
        </w:rPr>
        <w:tab/>
      </w:r>
      <w:r w:rsidRPr="00813992">
        <w:rPr>
          <w:lang w:val="id-ID"/>
        </w:rPr>
        <w:t>M4:</w:t>
      </w:r>
      <w:r w:rsidRPr="00813992">
        <w:rPr>
          <w:lang w:val="id-ID"/>
        </w:rPr>
        <w:tab/>
      </w:r>
      <w:r w:rsidRPr="00813992">
        <w:rPr>
          <w:spacing w:val="-2"/>
          <w:lang w:val="id-ID"/>
        </w:rPr>
        <w:t>(Memimpin doa persembahan, akhir ibadah dan Doa Bapa</w:t>
      </w:r>
      <w:r w:rsidRPr="00813992">
        <w:rPr>
          <w:lang w:val="id-ID"/>
        </w:rPr>
        <w:t xml:space="preserve"> Kami)</w:t>
      </w:r>
    </w:p>
    <w:p w14:paraId="1F1EF8CC" w14:textId="77777777" w:rsidR="00C312C9" w:rsidRPr="00813992" w:rsidRDefault="00C312C9" w:rsidP="00C312C9">
      <w:pPr>
        <w:pStyle w:val="DaftarParagraf"/>
        <w:ind w:left="0"/>
        <w:rPr>
          <w:lang w:val="id-ID"/>
        </w:rPr>
      </w:pPr>
    </w:p>
    <w:p w14:paraId="023B60D0" w14:textId="4766C9F2" w:rsidR="00C312C9" w:rsidRPr="00813992" w:rsidRDefault="00C312C9" w:rsidP="005A455A">
      <w:pPr>
        <w:pStyle w:val="DaftarParagraf"/>
        <w:tabs>
          <w:tab w:val="right" w:pos="6520"/>
        </w:tabs>
        <w:ind w:left="0" w:firstLine="0"/>
        <w:rPr>
          <w:b/>
          <w:bCs/>
          <w:lang w:val="id-ID"/>
        </w:rPr>
      </w:pPr>
      <w:r w:rsidRPr="00813992">
        <w:rPr>
          <w:b/>
          <w:bCs/>
          <w:lang w:val="id-ID"/>
        </w:rPr>
        <w:t>Nyanyian Pengutusan</w:t>
      </w:r>
      <w:r w:rsidRPr="00813992">
        <w:rPr>
          <w:b/>
          <w:bCs/>
          <w:lang w:val="id-ID"/>
        </w:rPr>
        <w:tab/>
      </w:r>
      <w:r w:rsidRPr="00813992">
        <w:rPr>
          <w:lang w:val="id-ID"/>
        </w:rPr>
        <w:t>(</w:t>
      </w:r>
      <w:r w:rsidRPr="00813992">
        <w:rPr>
          <w:bCs/>
          <w:i/>
          <w:lang w:val="id-ID"/>
        </w:rPr>
        <w:t>berdiri)</w:t>
      </w:r>
    </w:p>
    <w:p w14:paraId="3AFDAF9B" w14:textId="213BB4F5" w:rsidR="00C312C9" w:rsidRPr="00813992" w:rsidRDefault="00C312C9" w:rsidP="00C312C9">
      <w:pPr>
        <w:pStyle w:val="DaftarParagraf"/>
        <w:ind w:left="567" w:hanging="567"/>
        <w:rPr>
          <w:lang w:val="id-ID"/>
        </w:rPr>
      </w:pPr>
      <w:r w:rsidRPr="00813992">
        <w:rPr>
          <w:lang w:val="id-ID"/>
        </w:rPr>
        <w:t>U:</w:t>
      </w:r>
      <w:r w:rsidRPr="00813992">
        <w:rPr>
          <w:lang w:val="id-ID"/>
        </w:rPr>
        <w:tab/>
        <w:t>(Menyanyikan PKJ 1</w:t>
      </w:r>
      <w:r w:rsidR="0027414B">
        <w:rPr>
          <w:lang w:val="id-ID"/>
        </w:rPr>
        <w:t>62</w:t>
      </w:r>
      <w:r w:rsidRPr="00813992">
        <w:rPr>
          <w:lang w:val="id-ID"/>
        </w:rPr>
        <w:t>:1- 3)</w:t>
      </w:r>
    </w:p>
    <w:p w14:paraId="31468EF3" w14:textId="527FABD7" w:rsidR="00C312C9" w:rsidRPr="00813992" w:rsidRDefault="00C312C9" w:rsidP="00C312C9">
      <w:pPr>
        <w:pStyle w:val="DaftarParagraf"/>
        <w:ind w:left="567" w:hanging="567"/>
        <w:rPr>
          <w:b/>
          <w:lang w:val="id-ID"/>
        </w:rPr>
      </w:pPr>
      <w:r w:rsidRPr="00813992">
        <w:rPr>
          <w:b/>
          <w:lang w:val="id-ID"/>
        </w:rPr>
        <w:tab/>
      </w:r>
      <w:r w:rsidR="0027414B" w:rsidRPr="0027414B">
        <w:rPr>
          <w:b/>
          <w:lang w:val="id-ID"/>
        </w:rPr>
        <w:t>NKB. 162</w:t>
      </w:r>
      <w:r w:rsidR="0027414B">
        <w:rPr>
          <w:b/>
          <w:lang w:val="id-ID"/>
        </w:rPr>
        <w:t>:1-3 “</w:t>
      </w:r>
      <w:r w:rsidR="0027414B" w:rsidRPr="0027414B">
        <w:rPr>
          <w:b/>
          <w:lang w:val="id-ID"/>
        </w:rPr>
        <w:t>MESKIPUN DI DALAM LEMBAH</w:t>
      </w:r>
      <w:r w:rsidRPr="00813992">
        <w:rPr>
          <w:b/>
          <w:lang w:val="id-ID"/>
        </w:rPr>
        <w:t>”</w:t>
      </w:r>
    </w:p>
    <w:p w14:paraId="18281A0F" w14:textId="6664D202" w:rsidR="0027414B" w:rsidRPr="0027414B" w:rsidRDefault="00C312C9" w:rsidP="0027414B">
      <w:pPr>
        <w:adjustRightInd w:val="0"/>
        <w:ind w:left="993" w:hanging="426"/>
        <w:rPr>
          <w:rFonts w:cs="Courier New"/>
          <w:lang w:val="id-ID"/>
        </w:rPr>
      </w:pPr>
      <w:r w:rsidRPr="00813992">
        <w:rPr>
          <w:rFonts w:cs="Courier New"/>
          <w:lang w:val="id-ID"/>
        </w:rPr>
        <w:t xml:space="preserve">1.  </w:t>
      </w:r>
      <w:r w:rsidR="005A455A" w:rsidRPr="00813992">
        <w:rPr>
          <w:rFonts w:cs="Courier New"/>
          <w:lang w:val="id-ID"/>
        </w:rPr>
        <w:tab/>
      </w:r>
      <w:r w:rsidR="0027414B" w:rsidRPr="0027414B">
        <w:rPr>
          <w:rFonts w:cs="Courier New"/>
          <w:lang w:val="id-ID"/>
        </w:rPr>
        <w:t>Meskipun di dalam lembah dan terasing jiwaku,</w:t>
      </w:r>
    </w:p>
    <w:p w14:paraId="557C7AA7" w14:textId="77777777" w:rsidR="0027414B" w:rsidRPr="0027414B" w:rsidRDefault="0027414B" w:rsidP="0027414B">
      <w:pPr>
        <w:pStyle w:val="DaftarParagraf"/>
        <w:ind w:left="840" w:firstLine="153"/>
        <w:rPr>
          <w:rFonts w:cs="Courier New"/>
          <w:lang w:val="id-ID"/>
        </w:rPr>
      </w:pPr>
      <w:r w:rsidRPr="0027414B">
        <w:rPr>
          <w:rFonts w:cs="Courier New"/>
          <w:lang w:val="id-ID"/>
        </w:rPr>
        <w:t>umurku makin bertambah, singkatlah jalanku.</w:t>
      </w:r>
    </w:p>
    <w:p w14:paraId="237A4444" w14:textId="77777777" w:rsidR="0027414B" w:rsidRPr="0027414B" w:rsidRDefault="0027414B" w:rsidP="0027414B">
      <w:pPr>
        <w:pStyle w:val="DaftarParagraf"/>
        <w:ind w:left="840" w:firstLine="153"/>
        <w:rPr>
          <w:rFonts w:cs="Courier New"/>
          <w:lang w:val="id-ID"/>
        </w:rPr>
      </w:pPr>
      <w:r w:rsidRPr="0027414B">
        <w:rPr>
          <w:rFonts w:cs="Courier New"/>
          <w:lang w:val="id-ID"/>
        </w:rPr>
        <w:t>Namun kasih yang kudus menaungi aku t’rus.</w:t>
      </w:r>
    </w:p>
    <w:p w14:paraId="2E9BEE97" w14:textId="77777777" w:rsidR="0027414B" w:rsidRDefault="0027414B" w:rsidP="0027414B">
      <w:pPr>
        <w:pStyle w:val="DaftarParagraf"/>
        <w:ind w:left="840" w:firstLine="153"/>
        <w:rPr>
          <w:rFonts w:cs="Courier New"/>
          <w:lang w:val="id-ID"/>
        </w:rPr>
      </w:pPr>
      <w:r w:rsidRPr="0027414B">
        <w:rPr>
          <w:rFonts w:cs="Courier New"/>
          <w:lang w:val="id-ID"/>
        </w:rPr>
        <w:t>Itulah anug’rah Tuhan: Sobat dari Galilea.</w:t>
      </w:r>
    </w:p>
    <w:p w14:paraId="383E3708" w14:textId="09E259C1" w:rsidR="0027414B" w:rsidRPr="0027414B" w:rsidRDefault="0027414B" w:rsidP="0027414B">
      <w:pPr>
        <w:pStyle w:val="DaftarParagraf"/>
        <w:numPr>
          <w:ilvl w:val="0"/>
          <w:numId w:val="138"/>
        </w:numPr>
        <w:tabs>
          <w:tab w:val="clear" w:pos="720"/>
        </w:tabs>
        <w:ind w:left="993"/>
        <w:rPr>
          <w:rFonts w:cs="Courier New"/>
          <w:lang w:val="id-ID"/>
        </w:rPr>
      </w:pPr>
      <w:r w:rsidRPr="0027414B">
        <w:rPr>
          <w:rFonts w:cs="Courier New"/>
          <w:lang w:val="id-ID"/>
        </w:rPr>
        <w:t>Di tengah pedih derita dalam malam g’lap sepi,</w:t>
      </w:r>
    </w:p>
    <w:p w14:paraId="45D20832" w14:textId="59C311D3" w:rsidR="0027414B" w:rsidRPr="0027414B" w:rsidRDefault="0027414B" w:rsidP="0027414B">
      <w:pPr>
        <w:pStyle w:val="DaftarParagraf"/>
        <w:ind w:left="840" w:firstLine="153"/>
        <w:rPr>
          <w:rFonts w:cs="Courier New"/>
          <w:lang w:val="id-ID"/>
        </w:rPr>
      </w:pPr>
      <w:r w:rsidRPr="0027414B">
        <w:rPr>
          <w:rFonts w:cs="Courier New"/>
          <w:lang w:val="id-ID"/>
        </w:rPr>
        <w:t>kawanku serta saudara telah menjauh pergi.</w:t>
      </w:r>
    </w:p>
    <w:p w14:paraId="25913B49" w14:textId="77777777" w:rsidR="0027414B" w:rsidRPr="0027414B" w:rsidRDefault="0027414B" w:rsidP="0027414B">
      <w:pPr>
        <w:pStyle w:val="DaftarParagraf"/>
        <w:ind w:left="567" w:firstLine="153"/>
        <w:rPr>
          <w:rFonts w:cs="Courier New"/>
          <w:lang w:val="id-ID"/>
        </w:rPr>
      </w:pPr>
      <w:r w:rsidRPr="0027414B">
        <w:rPr>
          <w:rFonts w:cs="Courier New"/>
          <w:lang w:val="id-ID"/>
        </w:rPr>
        <w:lastRenderedPageBreak/>
        <w:t>Terdengarlah olehku suara yang lembut merdu,</w:t>
      </w:r>
    </w:p>
    <w:p w14:paraId="2798B983" w14:textId="77777777" w:rsidR="0027414B" w:rsidRDefault="0027414B" w:rsidP="0027414B">
      <w:pPr>
        <w:pStyle w:val="DaftarParagraf"/>
        <w:ind w:left="567" w:firstLine="153"/>
        <w:rPr>
          <w:rFonts w:cs="Courier New"/>
          <w:lang w:val="id-ID"/>
        </w:rPr>
      </w:pPr>
      <w:r w:rsidRPr="0027414B">
        <w:rPr>
          <w:rFonts w:cs="Courier New"/>
          <w:lang w:val="id-ID"/>
        </w:rPr>
        <w:t>yakni sabda dari Tuhan: Sobat dari Galilea.</w:t>
      </w:r>
    </w:p>
    <w:p w14:paraId="338B7B8C" w14:textId="301D8637" w:rsidR="0027414B" w:rsidRPr="0027414B" w:rsidRDefault="0027414B" w:rsidP="0027414B">
      <w:pPr>
        <w:pStyle w:val="DaftarParagraf"/>
        <w:numPr>
          <w:ilvl w:val="0"/>
          <w:numId w:val="138"/>
        </w:numPr>
        <w:rPr>
          <w:rFonts w:cs="Courier New"/>
          <w:lang w:val="id-ID"/>
        </w:rPr>
      </w:pPr>
      <w:r w:rsidRPr="0027414B">
        <w:rPr>
          <w:rFonts w:cs="Courier New"/>
          <w:lang w:val="id-ID"/>
        </w:rPr>
        <w:t>Berperang melawan dosa, o betapa ‘ku lemah,</w:t>
      </w:r>
    </w:p>
    <w:p w14:paraId="090F86D9" w14:textId="77777777" w:rsidR="0027414B" w:rsidRPr="0027414B" w:rsidRDefault="0027414B" w:rsidP="0027414B">
      <w:pPr>
        <w:pStyle w:val="DaftarParagraf"/>
        <w:ind w:left="567" w:firstLine="153"/>
        <w:rPr>
          <w:rFonts w:cs="Courier New"/>
          <w:lang w:val="id-ID"/>
        </w:rPr>
      </w:pPr>
      <w:r w:rsidRPr="0027414B">
        <w:rPr>
          <w:rFonts w:cs="Courier New"/>
          <w:lang w:val="id-ID"/>
        </w:rPr>
        <w:t>aku nyaris putus asa, serta maut hampirlah.</w:t>
      </w:r>
    </w:p>
    <w:p w14:paraId="33B4F645" w14:textId="77777777" w:rsidR="0027414B" w:rsidRPr="0027414B" w:rsidRDefault="0027414B" w:rsidP="0027414B">
      <w:pPr>
        <w:pStyle w:val="DaftarParagraf"/>
        <w:ind w:left="567" w:firstLine="153"/>
        <w:rPr>
          <w:rFonts w:cs="Courier New"/>
          <w:lang w:val="id-ID"/>
        </w:rPr>
      </w:pPr>
      <w:r w:rsidRPr="0027414B">
        <w:rPr>
          <w:rFonts w:cs="Courier New"/>
          <w:lang w:val="id-ID"/>
        </w:rPr>
        <w:t>Aku pasrah bertelut, dan imanku pun teguh,</w:t>
      </w:r>
    </w:p>
    <w:p w14:paraId="40C074C9" w14:textId="40481059" w:rsidR="00C312C9" w:rsidRDefault="0027414B" w:rsidP="0027414B">
      <w:pPr>
        <w:pStyle w:val="DaftarParagraf"/>
        <w:ind w:left="567" w:firstLine="153"/>
        <w:rPr>
          <w:lang w:val="id-ID"/>
        </w:rPr>
      </w:pPr>
      <w:r w:rsidRPr="0027414B">
        <w:rPr>
          <w:rFonts w:cs="Courier New"/>
          <w:lang w:val="id-ID"/>
        </w:rPr>
        <w:t>berkat kasih sayang Tuhan: Sobat dari Galilea.</w:t>
      </w:r>
    </w:p>
    <w:p w14:paraId="708087A8" w14:textId="77777777" w:rsidR="0027414B" w:rsidRPr="00813992" w:rsidRDefault="0027414B" w:rsidP="0027414B">
      <w:pPr>
        <w:pStyle w:val="DaftarParagraf"/>
        <w:ind w:left="567" w:firstLine="153"/>
        <w:rPr>
          <w:sz w:val="16"/>
          <w:szCs w:val="16"/>
          <w:lang w:val="id-ID"/>
        </w:rPr>
      </w:pPr>
    </w:p>
    <w:p w14:paraId="324D1FEF" w14:textId="692926ED" w:rsidR="00C312C9" w:rsidRPr="00813992" w:rsidRDefault="00C312C9" w:rsidP="005A455A">
      <w:pPr>
        <w:pStyle w:val="DaftarParagraf"/>
        <w:tabs>
          <w:tab w:val="right" w:pos="6520"/>
        </w:tabs>
        <w:ind w:left="0" w:firstLine="0"/>
        <w:rPr>
          <w:bCs/>
          <w:lang w:val="id-ID"/>
        </w:rPr>
      </w:pPr>
      <w:r w:rsidRPr="00813992">
        <w:rPr>
          <w:b/>
          <w:bCs/>
          <w:lang w:val="id-ID"/>
        </w:rPr>
        <w:t>PENGUTUSAN</w:t>
      </w:r>
      <w:r w:rsidRPr="00813992">
        <w:rPr>
          <w:b/>
          <w:bCs/>
          <w:lang w:val="id-ID"/>
        </w:rPr>
        <w:tab/>
      </w:r>
      <w:r w:rsidRPr="00813992">
        <w:rPr>
          <w:lang w:val="id-ID"/>
        </w:rPr>
        <w:t>(</w:t>
      </w:r>
      <w:r w:rsidRPr="00813992">
        <w:rPr>
          <w:bCs/>
          <w:i/>
          <w:lang w:val="id-ID"/>
        </w:rPr>
        <w:t>berdiri)</w:t>
      </w:r>
    </w:p>
    <w:p w14:paraId="53CED04A" w14:textId="77777777" w:rsidR="00C312C9" w:rsidRPr="00813992" w:rsidRDefault="00C312C9" w:rsidP="00C312C9">
      <w:pPr>
        <w:pStyle w:val="DaftarParagraf"/>
        <w:ind w:left="567" w:hanging="567"/>
        <w:rPr>
          <w:lang w:val="id-ID"/>
        </w:rPr>
      </w:pPr>
      <w:r w:rsidRPr="00813992">
        <w:rPr>
          <w:lang w:val="id-ID"/>
        </w:rPr>
        <w:t>PF:</w:t>
      </w:r>
      <w:r w:rsidRPr="00813992">
        <w:rPr>
          <w:lang w:val="id-ID"/>
        </w:rPr>
        <w:tab/>
        <w:t>Tetaplah setia agar hidup saudara dipulihkan dan arahkanlah hatimu kepada Tuhan</w:t>
      </w:r>
    </w:p>
    <w:p w14:paraId="40199720" w14:textId="77777777" w:rsidR="00C312C9" w:rsidRPr="00813992" w:rsidRDefault="00C312C9" w:rsidP="00C312C9">
      <w:pPr>
        <w:pStyle w:val="DaftarParagraf"/>
        <w:ind w:left="567" w:hanging="567"/>
        <w:rPr>
          <w:lang w:val="id-ID"/>
        </w:rPr>
      </w:pPr>
      <w:r w:rsidRPr="00813992">
        <w:rPr>
          <w:lang w:val="id-ID"/>
        </w:rPr>
        <w:t>U:</w:t>
      </w:r>
      <w:r w:rsidRPr="00813992">
        <w:rPr>
          <w:lang w:val="id-ID"/>
        </w:rPr>
        <w:tab/>
      </w:r>
      <w:r w:rsidRPr="00813992">
        <w:rPr>
          <w:b/>
          <w:bCs/>
          <w:lang w:val="id-ID"/>
        </w:rPr>
        <w:t>Kami mengarahkan hati kepada Tuhan</w:t>
      </w:r>
    </w:p>
    <w:p w14:paraId="30C78436" w14:textId="77777777" w:rsidR="00C312C9" w:rsidRPr="00813992" w:rsidRDefault="00C312C9" w:rsidP="00C312C9">
      <w:pPr>
        <w:pStyle w:val="DaftarParagraf"/>
        <w:ind w:left="567" w:hanging="567"/>
        <w:rPr>
          <w:lang w:val="id-ID"/>
        </w:rPr>
      </w:pPr>
      <w:r w:rsidRPr="00813992">
        <w:rPr>
          <w:lang w:val="id-ID"/>
        </w:rPr>
        <w:t>PF:</w:t>
      </w:r>
      <w:r w:rsidRPr="00813992">
        <w:rPr>
          <w:lang w:val="id-ID"/>
        </w:rPr>
        <w:tab/>
        <w:t>Jadilah saksi bagi Kristus</w:t>
      </w:r>
    </w:p>
    <w:p w14:paraId="7127E06F" w14:textId="77777777" w:rsidR="00C312C9" w:rsidRPr="00813992" w:rsidRDefault="00C312C9" w:rsidP="00C312C9">
      <w:pPr>
        <w:pStyle w:val="DaftarParagraf"/>
        <w:ind w:left="567" w:hanging="567"/>
        <w:rPr>
          <w:lang w:val="id-ID"/>
        </w:rPr>
      </w:pPr>
      <w:r w:rsidRPr="00813992">
        <w:rPr>
          <w:lang w:val="id-ID"/>
        </w:rPr>
        <w:t>U:</w:t>
      </w:r>
      <w:r w:rsidRPr="00813992">
        <w:rPr>
          <w:lang w:val="id-ID"/>
        </w:rPr>
        <w:tab/>
      </w:r>
      <w:r w:rsidRPr="00813992">
        <w:rPr>
          <w:b/>
          <w:bCs/>
          <w:lang w:val="id-ID"/>
        </w:rPr>
        <w:t>kami siap menjadi saksi bagi Kristus</w:t>
      </w:r>
    </w:p>
    <w:p w14:paraId="21D9F3D8" w14:textId="77777777" w:rsidR="00C312C9" w:rsidRPr="00813992" w:rsidRDefault="00C312C9" w:rsidP="00C312C9">
      <w:pPr>
        <w:pStyle w:val="DaftarParagraf"/>
        <w:ind w:left="567" w:hanging="567"/>
        <w:rPr>
          <w:lang w:val="id-ID"/>
        </w:rPr>
      </w:pPr>
      <w:r w:rsidRPr="00813992">
        <w:rPr>
          <w:lang w:val="id-ID"/>
        </w:rPr>
        <w:t>PF:</w:t>
      </w:r>
      <w:r w:rsidRPr="00813992">
        <w:rPr>
          <w:lang w:val="id-ID"/>
        </w:rPr>
        <w:tab/>
        <w:t>Terpujilah Tuhan Allah kita</w:t>
      </w:r>
    </w:p>
    <w:p w14:paraId="416C6023" w14:textId="77777777" w:rsidR="00C312C9" w:rsidRPr="00813992" w:rsidRDefault="00C312C9" w:rsidP="00C312C9">
      <w:pPr>
        <w:pStyle w:val="DaftarParagraf"/>
        <w:ind w:left="567" w:hanging="567"/>
        <w:rPr>
          <w:lang w:val="id-ID"/>
        </w:rPr>
      </w:pPr>
      <w:r w:rsidRPr="00813992">
        <w:rPr>
          <w:lang w:val="id-ID"/>
        </w:rPr>
        <w:t>U:</w:t>
      </w:r>
      <w:r w:rsidRPr="00813992">
        <w:rPr>
          <w:lang w:val="id-ID"/>
        </w:rPr>
        <w:tab/>
      </w:r>
      <w:r w:rsidRPr="00813992">
        <w:rPr>
          <w:b/>
          <w:bCs/>
          <w:lang w:val="id-ID"/>
        </w:rPr>
        <w:t>Kini dan selamanya</w:t>
      </w:r>
    </w:p>
    <w:p w14:paraId="75B1012B" w14:textId="77777777" w:rsidR="00C312C9" w:rsidRPr="00813992" w:rsidRDefault="00C312C9" w:rsidP="00C312C9">
      <w:pPr>
        <w:pStyle w:val="DaftarParagraf"/>
        <w:ind w:left="567" w:hanging="567"/>
        <w:rPr>
          <w:lang w:val="id-ID"/>
        </w:rPr>
      </w:pPr>
      <w:r w:rsidRPr="00813992">
        <w:rPr>
          <w:lang w:val="id-ID"/>
        </w:rPr>
        <w:t>PF:</w:t>
      </w:r>
      <w:r w:rsidRPr="00813992">
        <w:rPr>
          <w:lang w:val="id-ID"/>
        </w:rPr>
        <w:tab/>
        <w:t xml:space="preserve">Pergilah dalam sukacita, ingatlah sabda Tuhan, bahwa Ia terus berkarya dalam hidup Saudara. Jalanilah hidup dalam rasa syukur dan setialah melakukan panggilan-Nya. Tuhan mengiringi hidup saudara dengan berkat-Nya </w:t>
      </w:r>
    </w:p>
    <w:p w14:paraId="2286C263" w14:textId="77777777" w:rsidR="00C312C9" w:rsidRPr="00813992" w:rsidRDefault="00C312C9" w:rsidP="00C312C9">
      <w:pPr>
        <w:pStyle w:val="DaftarParagraf"/>
        <w:ind w:left="0"/>
        <w:rPr>
          <w:lang w:val="id-ID"/>
        </w:rPr>
      </w:pPr>
    </w:p>
    <w:p w14:paraId="26DC1BDE" w14:textId="77777777" w:rsidR="00C312C9" w:rsidRPr="00813992" w:rsidRDefault="00C312C9" w:rsidP="00C312C9">
      <w:pPr>
        <w:pStyle w:val="DaftarParagraf"/>
        <w:ind w:left="0" w:firstLine="0"/>
        <w:rPr>
          <w:b/>
          <w:bCs/>
          <w:lang w:val="id-ID"/>
        </w:rPr>
      </w:pPr>
      <w:r w:rsidRPr="00813992">
        <w:rPr>
          <w:b/>
          <w:bCs/>
          <w:lang w:val="id-ID"/>
        </w:rPr>
        <w:t>BERKAT</w:t>
      </w:r>
    </w:p>
    <w:p w14:paraId="6525ED8F" w14:textId="2412FF82" w:rsidR="00C312C9" w:rsidRPr="00813992" w:rsidRDefault="00C312C9" w:rsidP="0027414B">
      <w:pPr>
        <w:pStyle w:val="DaftarParagraf"/>
        <w:ind w:left="567" w:hanging="567"/>
        <w:rPr>
          <w:lang w:val="id-ID"/>
        </w:rPr>
      </w:pPr>
      <w:r w:rsidRPr="00813992">
        <w:rPr>
          <w:lang w:val="id-ID"/>
        </w:rPr>
        <w:t>PF:</w:t>
      </w:r>
      <w:r w:rsidRPr="00813992">
        <w:rPr>
          <w:lang w:val="id-ID"/>
        </w:rPr>
        <w:tab/>
      </w:r>
      <w:r w:rsidR="0027414B" w:rsidRPr="0027414B">
        <w:rPr>
          <w:spacing w:val="-4"/>
          <w:lang w:val="id-ID"/>
        </w:rPr>
        <w:t>Semoga Tuhan damai sejahtera,</w:t>
      </w:r>
      <w:r w:rsidR="0027414B">
        <w:rPr>
          <w:spacing w:val="-4"/>
          <w:lang w:val="id-ID"/>
        </w:rPr>
        <w:t xml:space="preserve"> </w:t>
      </w:r>
      <w:r w:rsidR="0027414B" w:rsidRPr="0027414B">
        <w:rPr>
          <w:spacing w:val="-4"/>
          <w:lang w:val="id-ID"/>
        </w:rPr>
        <w:t>Gembala Agung yaitu Yesus,</w:t>
      </w:r>
      <w:r w:rsidR="0027414B">
        <w:rPr>
          <w:spacing w:val="-4"/>
          <w:lang w:val="id-ID"/>
        </w:rPr>
        <w:t xml:space="preserve"> </w:t>
      </w:r>
      <w:r w:rsidR="0027414B" w:rsidRPr="0027414B">
        <w:rPr>
          <w:spacing w:val="-4"/>
          <w:lang w:val="id-ID"/>
        </w:rPr>
        <w:t>Tuhan kita kiranya memperlengkapi kamu dengan segala yang baik untuk melakukan kehendak-Nya,</w:t>
      </w:r>
      <w:r w:rsidR="0027414B">
        <w:rPr>
          <w:spacing w:val="-4"/>
          <w:lang w:val="id-ID"/>
        </w:rPr>
        <w:t xml:space="preserve"> </w:t>
      </w:r>
      <w:r w:rsidR="0027414B" w:rsidRPr="0027414B">
        <w:rPr>
          <w:spacing w:val="-4"/>
          <w:lang w:val="id-ID"/>
        </w:rPr>
        <w:t>dan mengajarkan di dalam kita apa yang berkenan kepada-Nya, oleh Yesus Kristus.</w:t>
      </w:r>
      <w:r w:rsidR="0027414B">
        <w:rPr>
          <w:spacing w:val="-4"/>
          <w:lang w:val="id-ID"/>
        </w:rPr>
        <w:t xml:space="preserve"> </w:t>
      </w:r>
      <w:r w:rsidR="0027414B" w:rsidRPr="0027414B">
        <w:rPr>
          <w:spacing w:val="-4"/>
          <w:lang w:val="id-ID"/>
        </w:rPr>
        <w:t>Bagi Dialah kemuliaan sampai selama-lamanya! Amin.</w:t>
      </w:r>
    </w:p>
    <w:p w14:paraId="7B1785F3" w14:textId="77777777" w:rsidR="00C312C9" w:rsidRPr="00813992" w:rsidRDefault="00C312C9" w:rsidP="00C312C9">
      <w:pPr>
        <w:pStyle w:val="DaftarParagraf"/>
        <w:ind w:left="567" w:hanging="567"/>
        <w:rPr>
          <w:b/>
          <w:bCs/>
          <w:lang w:val="id-ID"/>
        </w:rPr>
      </w:pPr>
      <w:r w:rsidRPr="00813992">
        <w:rPr>
          <w:lang w:val="id-ID"/>
        </w:rPr>
        <w:t>U:</w:t>
      </w:r>
      <w:r w:rsidRPr="00813992">
        <w:rPr>
          <w:lang w:val="id-ID"/>
        </w:rPr>
        <w:tab/>
      </w:r>
      <w:r w:rsidRPr="00813992">
        <w:rPr>
          <w:b/>
          <w:bCs/>
          <w:lang w:val="id-ID"/>
        </w:rPr>
        <w:t>(menyanyikan NKB 225“ HOSIANA! AMIN!“)</w:t>
      </w:r>
    </w:p>
    <w:p w14:paraId="507AB6E9" w14:textId="77777777" w:rsidR="00C312C9" w:rsidRPr="00813992" w:rsidRDefault="00C312C9" w:rsidP="00C312C9">
      <w:pPr>
        <w:pStyle w:val="DaftarParagraf"/>
        <w:ind w:left="567"/>
        <w:jc w:val="center"/>
        <w:rPr>
          <w:lang w:val="id-ID"/>
        </w:rPr>
      </w:pPr>
    </w:p>
    <w:p w14:paraId="0EC7D766" w14:textId="2957F9B0" w:rsidR="00C312C9" w:rsidRPr="00813992" w:rsidRDefault="00C312C9" w:rsidP="00C312C9">
      <w:pPr>
        <w:jc w:val="right"/>
        <w:rPr>
          <w:lang w:val="id-ID"/>
        </w:rPr>
      </w:pPr>
      <w:r w:rsidRPr="00813992">
        <w:rPr>
          <w:lang w:val="id-ID"/>
        </w:rPr>
        <w:t>[</w:t>
      </w:r>
      <w:r w:rsidR="005A455A" w:rsidRPr="00813992">
        <w:rPr>
          <w:lang w:val="id-ID"/>
        </w:rPr>
        <w:t>nvc</w:t>
      </w:r>
      <w:r w:rsidRPr="00813992">
        <w:rPr>
          <w:lang w:val="id-ID"/>
        </w:rPr>
        <w:t>]</w:t>
      </w:r>
    </w:p>
    <w:p w14:paraId="239F13DC" w14:textId="77777777" w:rsidR="00C312C9" w:rsidRPr="00813992" w:rsidRDefault="00C312C9" w:rsidP="00C312C9">
      <w:pPr>
        <w:jc w:val="right"/>
        <w:rPr>
          <w:lang w:val="id-ID"/>
        </w:rPr>
      </w:pPr>
    </w:p>
    <w:p w14:paraId="28C9B46B" w14:textId="77777777" w:rsidR="00C312C9" w:rsidRPr="00813992" w:rsidRDefault="00C312C9" w:rsidP="00C312C9">
      <w:pPr>
        <w:pStyle w:val="DaftarParagraf"/>
        <w:ind w:left="0"/>
        <w:jc w:val="center"/>
        <w:rPr>
          <w:rFonts w:ascii="Wingdings" w:hAnsi="Wingdings"/>
          <w:lang w:val="id-ID"/>
        </w:rPr>
      </w:pPr>
      <w:r w:rsidRPr="00813992">
        <w:rPr>
          <w:rFonts w:ascii="Wingdings" w:hAnsi="Wingdings"/>
          <w:lang w:val="id-ID"/>
        </w:rPr>
        <w:t></w:t>
      </w:r>
    </w:p>
    <w:p w14:paraId="0BD7BC18" w14:textId="77777777" w:rsidR="00FD6D41" w:rsidRPr="00813992" w:rsidRDefault="00FD6D41" w:rsidP="003E3F67">
      <w:pPr>
        <w:pStyle w:val="TeksIsi"/>
        <w:ind w:right="-1"/>
        <w:rPr>
          <w:lang w:val="id-ID"/>
        </w:rPr>
      </w:pPr>
    </w:p>
    <w:p w14:paraId="33A3437D" w14:textId="77777777" w:rsidR="00FD6D41" w:rsidRPr="00813992" w:rsidRDefault="00FD6D41" w:rsidP="003E3F67">
      <w:pPr>
        <w:pStyle w:val="TeksIsi"/>
        <w:ind w:right="-1"/>
        <w:rPr>
          <w:lang w:val="id-ID"/>
        </w:rPr>
      </w:pPr>
    </w:p>
    <w:p w14:paraId="364E652E" w14:textId="77777777" w:rsidR="00FD6D41" w:rsidRPr="00813992" w:rsidRDefault="00FD6D41" w:rsidP="003E3F67">
      <w:pPr>
        <w:pStyle w:val="TeksIsi"/>
        <w:ind w:right="-1"/>
        <w:rPr>
          <w:lang w:val="id-ID"/>
        </w:rPr>
      </w:pPr>
    </w:p>
    <w:p w14:paraId="3FCB3872" w14:textId="5D655F71" w:rsidR="007146D7" w:rsidRPr="00813992" w:rsidRDefault="007146D7">
      <w:pPr>
        <w:rPr>
          <w:lang w:val="id-ID"/>
        </w:rPr>
      </w:pPr>
      <w:r w:rsidRPr="00813992">
        <w:rPr>
          <w:lang w:val="id-ID"/>
        </w:rPr>
        <w:br w:type="page"/>
      </w:r>
    </w:p>
    <w:p w14:paraId="150B52F0" w14:textId="6E796F57" w:rsidR="007146D7" w:rsidRPr="00813992" w:rsidRDefault="007146D7">
      <w:pPr>
        <w:rPr>
          <w:lang w:val="id-ID"/>
        </w:rPr>
      </w:pPr>
      <w:r w:rsidRPr="00813992">
        <w:rPr>
          <w:lang w:val="id-ID"/>
        </w:rPr>
        <w:lastRenderedPageBreak/>
        <w:br w:type="page"/>
      </w:r>
    </w:p>
    <w:bookmarkStart w:id="11" w:name="_Hlk185941092"/>
    <w:p w14:paraId="67D906F7" w14:textId="24A1916D" w:rsidR="007146D7" w:rsidRPr="00813992" w:rsidRDefault="007146D7" w:rsidP="007146D7">
      <w:pPr>
        <w:rPr>
          <w:b/>
          <w:bCs/>
          <w:lang w:val="id-ID"/>
        </w:rPr>
      </w:pPr>
      <w:r w:rsidRPr="00813992">
        <w:rPr>
          <w:noProof/>
          <w:lang w:val="id-ID"/>
        </w:rPr>
        <w:lastRenderedPageBreak/>
        <mc:AlternateContent>
          <mc:Choice Requires="wps">
            <w:drawing>
              <wp:anchor distT="45720" distB="45720" distL="114300" distR="114300" simplePos="0" relativeHeight="251723264" behindDoc="1" locked="0" layoutInCell="1" allowOverlap="1" wp14:anchorId="45F25B30" wp14:editId="103DE64C">
                <wp:simplePos x="0" y="0"/>
                <wp:positionH relativeFrom="margin">
                  <wp:align>right</wp:align>
                </wp:positionH>
                <wp:positionV relativeFrom="paragraph">
                  <wp:posOffset>6019</wp:posOffset>
                </wp:positionV>
                <wp:extent cx="1639570" cy="1334770"/>
                <wp:effectExtent l="0" t="0" r="0" b="0"/>
                <wp:wrapThrough wrapText="bothSides">
                  <wp:wrapPolygon edited="0">
                    <wp:start x="0" y="0"/>
                    <wp:lineTo x="0" y="21271"/>
                    <wp:lineTo x="21332" y="21271"/>
                    <wp:lineTo x="21332" y="0"/>
                    <wp:lineTo x="0" y="0"/>
                  </wp:wrapPolygon>
                </wp:wrapThrough>
                <wp:docPr id="1761970530"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9570" cy="1334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6A967A" w14:textId="77777777" w:rsidR="007146D7" w:rsidRDefault="007146D7" w:rsidP="007146D7">
                            <w:pPr>
                              <w:jc w:val="center"/>
                              <w:rPr>
                                <w:rFonts w:ascii="Cooper Black" w:eastAsia="SimSun" w:hAnsi="Cooper Black" w:cs="SimSun"/>
                                <w:sz w:val="28"/>
                                <w:szCs w:val="36"/>
                              </w:rPr>
                            </w:pPr>
                          </w:p>
                          <w:p w14:paraId="7E1BC505" w14:textId="77777777" w:rsidR="007146D7" w:rsidRPr="008F28A6" w:rsidRDefault="007146D7" w:rsidP="007146D7">
                            <w:pPr>
                              <w:jc w:val="center"/>
                              <w:rPr>
                                <w:rFonts w:ascii="Cooper Black" w:eastAsia="SimSun" w:hAnsi="Cooper Black" w:cs="SimSun"/>
                                <w:sz w:val="28"/>
                                <w:szCs w:val="36"/>
                              </w:rPr>
                            </w:pPr>
                            <w:r w:rsidRPr="008F28A6">
                              <w:rPr>
                                <w:rFonts w:ascii="Cooper Black" w:eastAsia="SimSun" w:hAnsi="Cooper Black" w:cs="SimSun"/>
                                <w:sz w:val="28"/>
                                <w:szCs w:val="36"/>
                              </w:rPr>
                              <w:t xml:space="preserve">Menyadari dan Merespons </w:t>
                            </w:r>
                          </w:p>
                          <w:p w14:paraId="0A625704" w14:textId="77777777" w:rsidR="007146D7" w:rsidRPr="008F28A6" w:rsidRDefault="007146D7" w:rsidP="007146D7">
                            <w:pPr>
                              <w:jc w:val="center"/>
                              <w:rPr>
                                <w:rFonts w:ascii="Cooper Black" w:eastAsia="SimSun" w:hAnsi="Cooper Black" w:cs="SimSun"/>
                                <w:sz w:val="28"/>
                                <w:szCs w:val="36"/>
                              </w:rPr>
                            </w:pPr>
                            <w:r w:rsidRPr="008F28A6">
                              <w:rPr>
                                <w:rFonts w:ascii="Cooper Black" w:eastAsia="SimSun" w:hAnsi="Cooper Black" w:cs="SimSun"/>
                                <w:sz w:val="28"/>
                                <w:szCs w:val="36"/>
                              </w:rPr>
                              <w:t>Kasih Tak Ternilai</w:t>
                            </w:r>
                          </w:p>
                          <w:p w14:paraId="79B0F437" w14:textId="77777777" w:rsidR="007146D7" w:rsidRPr="00C76228" w:rsidRDefault="007146D7" w:rsidP="007146D7">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495D1ED" w14:textId="77777777" w:rsidR="007146D7" w:rsidRPr="00C76228" w:rsidRDefault="007146D7" w:rsidP="007146D7">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5F25B30" id="_x0000_s1077" type="#_x0000_t202" style="position:absolute;margin-left:77.9pt;margin-top:.45pt;width:129.1pt;height:105.1pt;z-index:-251593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" stroked="f">
                <v:textbox>
                  <w:txbxContent>
                    <w:p w14:paraId="726A967A" w14:textId="77777777" w:rsidR="007146D7" w:rsidRDefault="007146D7" w:rsidP="007146D7">
                      <w:pPr>
                        <w:jc w:val="center"/>
                        <w:rPr>
                          <w:rFonts w:ascii="Cooper Black" w:eastAsia="SimSun" w:hAnsi="Cooper Black" w:cs="SimSun"/>
                          <w:sz w:val="28"/>
                          <w:szCs w:val="36"/>
                        </w:rPr>
                      </w:pPr>
                    </w:p>
                    <w:p w14:paraId="7E1BC505" w14:textId="77777777" w:rsidR="007146D7" w:rsidRPr="008F28A6" w:rsidRDefault="007146D7" w:rsidP="007146D7">
                      <w:pPr>
                        <w:jc w:val="center"/>
                        <w:rPr>
                          <w:rFonts w:ascii="Cooper Black" w:eastAsia="SimSun" w:hAnsi="Cooper Black" w:cs="SimSun"/>
                          <w:sz w:val="28"/>
                          <w:szCs w:val="36"/>
                        </w:rPr>
                      </w:pPr>
                      <w:r w:rsidRPr="008F28A6">
                        <w:rPr>
                          <w:rFonts w:ascii="Cooper Black" w:eastAsia="SimSun" w:hAnsi="Cooper Black" w:cs="SimSun"/>
                          <w:sz w:val="28"/>
                          <w:szCs w:val="36"/>
                        </w:rPr>
                        <w:t xml:space="preserve">Menyadari dan Merespons </w:t>
                      </w:r>
                    </w:p>
                    <w:p w14:paraId="0A625704" w14:textId="77777777" w:rsidR="007146D7" w:rsidRPr="008F28A6" w:rsidRDefault="007146D7" w:rsidP="007146D7">
                      <w:pPr>
                        <w:jc w:val="center"/>
                        <w:rPr>
                          <w:rFonts w:ascii="Cooper Black" w:eastAsia="SimSun" w:hAnsi="Cooper Black" w:cs="SimSun"/>
                          <w:sz w:val="28"/>
                          <w:szCs w:val="36"/>
                        </w:rPr>
                      </w:pPr>
                      <w:r w:rsidRPr="008F28A6">
                        <w:rPr>
                          <w:rFonts w:ascii="Cooper Black" w:eastAsia="SimSun" w:hAnsi="Cooper Black" w:cs="SimSun"/>
                          <w:sz w:val="28"/>
                          <w:szCs w:val="36"/>
                        </w:rPr>
                        <w:t>Kasih Tak Ternilai</w:t>
                      </w:r>
                    </w:p>
                    <w:p w14:paraId="79B0F437" w14:textId="77777777" w:rsidR="007146D7" w:rsidRPr="00C76228" w:rsidRDefault="007146D7" w:rsidP="007146D7">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495D1ED" w14:textId="77777777" w:rsidR="007146D7" w:rsidRPr="00C76228" w:rsidRDefault="007146D7" w:rsidP="007146D7">
                      <w:pPr>
                        <w:jc w:val="center"/>
                        <w:rPr>
                          <w:rFonts w:ascii="Cooper Black" w:eastAsia="SimSun" w:hAnsi="Cooper Black" w:cs="SimSun"/>
                          <w:sz w:val="36"/>
                          <w:szCs w:val="36"/>
                          <w:lang w:val="id-ID"/>
                        </w:rPr>
                      </w:pPr>
                    </w:p>
                  </w:txbxContent>
                </v:textbox>
                <w10:wrap type="through" anchorx="margin"/>
              </v:shape>
            </w:pict>
          </mc:Fallback>
        </mc:AlternateContent>
      </w:r>
      <w:r w:rsidRPr="00813992">
        <w:rPr>
          <w:noProof/>
          <w:lang w:val="id-ID"/>
        </w:rPr>
        <mc:AlternateContent>
          <mc:Choice Requires="wps">
            <w:drawing>
              <wp:anchor distT="0" distB="0" distL="114300" distR="114300" simplePos="0" relativeHeight="251724288" behindDoc="0" locked="0" layoutInCell="1" allowOverlap="1" wp14:anchorId="277FD2B8" wp14:editId="244888E5">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6897420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59E6D43E" w14:textId="77777777" w:rsidR="007146D7" w:rsidRPr="00F07A8E" w:rsidRDefault="007146D7" w:rsidP="007146D7">
                            <w:pPr>
                              <w:rPr>
                                <w:b/>
                              </w:rPr>
                            </w:pPr>
                            <w:r w:rsidRPr="00F07A8E">
                              <w:rPr>
                                <w:b/>
                              </w:rPr>
                              <w:t>BAHAN LITURGI</w:t>
                            </w:r>
                          </w:p>
                          <w:p w14:paraId="0769364E" w14:textId="6058B8DB" w:rsidR="007146D7" w:rsidRPr="00F07A8E" w:rsidRDefault="007146D7" w:rsidP="007146D7">
                            <w:pPr>
                              <w:rPr>
                                <w:b/>
                                <w:lang w:val="id-ID"/>
                              </w:rPr>
                            </w:pPr>
                            <w:r w:rsidRPr="00F07A8E">
                              <w:rPr>
                                <w:b/>
                              </w:rPr>
                              <w:t>Minggu Pra</w:t>
                            </w:r>
                            <w:r w:rsidR="00316D8D">
                              <w:rPr>
                                <w:b/>
                              </w:rPr>
                              <w:t>-</w:t>
                            </w:r>
                            <w:r w:rsidRPr="00F07A8E">
                              <w:rPr>
                                <w:b/>
                              </w:rPr>
                              <w:t>Paska</w:t>
                            </w:r>
                            <w:r w:rsidR="00316D8D">
                              <w:rPr>
                                <w:b/>
                              </w:rPr>
                              <w:t>h</w:t>
                            </w:r>
                            <w:r w:rsidRPr="00F07A8E">
                              <w:rPr>
                                <w:b/>
                              </w:rPr>
                              <w:t xml:space="preserve"> </w:t>
                            </w:r>
                            <w:r>
                              <w:rPr>
                                <w:b/>
                                <w:lang w:val="id-ID"/>
                              </w:rPr>
                              <w:t>Kelima</w:t>
                            </w:r>
                          </w:p>
                          <w:p w14:paraId="6A54F166" w14:textId="77777777" w:rsidR="007146D7" w:rsidRPr="00F976DD" w:rsidRDefault="007146D7" w:rsidP="007146D7">
                            <w:pPr>
                              <w:rPr>
                                <w:rFonts w:cs="Calibri"/>
                                <w:bCs/>
                                <w:i/>
                                <w:iCs/>
                                <w:sz w:val="20"/>
                                <w:szCs w:val="20"/>
                              </w:rPr>
                            </w:pPr>
                            <w:r w:rsidRPr="00F07A8E">
                              <w:rPr>
                                <w:rFonts w:cs="Calibri"/>
                                <w:bCs/>
                                <w:i/>
                                <w:iCs/>
                                <w:sz w:val="20"/>
                                <w:szCs w:val="20"/>
                              </w:rPr>
                              <w:t>Minggu</w:t>
                            </w:r>
                            <w:r>
                              <w:rPr>
                                <w:rFonts w:cs="Calibri"/>
                                <w:bCs/>
                                <w:i/>
                                <w:iCs/>
                                <w:sz w:val="20"/>
                                <w:szCs w:val="20"/>
                              </w:rPr>
                              <w:t>, 6 April</w:t>
                            </w:r>
                            <w:r w:rsidRPr="00F07A8E">
                              <w:rPr>
                                <w:rFonts w:cs="Calibri"/>
                                <w:bCs/>
                                <w:i/>
                                <w:iCs/>
                                <w:sz w:val="20"/>
                                <w:szCs w:val="20"/>
                              </w:rPr>
                              <w:t xml:space="preserve"> 2025</w:t>
                            </w:r>
                            <w:r>
                              <w:rPr>
                                <w:rFonts w:cs="Calibri"/>
                                <w:bCs/>
                                <w:i/>
                                <w:iCs/>
                                <w:sz w:val="20"/>
                                <w:szCs w:val="20"/>
                              </w:rPr>
                              <w:t xml:space="preserve"> </w:t>
                            </w:r>
                            <w:r w:rsidRPr="00F07A8E">
                              <w:rPr>
                                <w:rFonts w:cs="Calibri"/>
                                <w:bCs/>
                                <w:i/>
                                <w:iCs/>
                                <w:sz w:val="20"/>
                                <w:szCs w:val="20"/>
                              </w:rPr>
                              <w:t>(</w:t>
                            </w:r>
                            <w:r>
                              <w:rPr>
                                <w:rFonts w:cs="Calibri"/>
                                <w:bCs/>
                                <w:i/>
                                <w:iCs/>
                                <w:sz w:val="20"/>
                                <w:szCs w:val="20"/>
                              </w:rPr>
                              <w:t>Ungu)</w:t>
                            </w:r>
                          </w:p>
                          <w:p w14:paraId="57BDD68E" w14:textId="77777777" w:rsidR="007146D7" w:rsidRDefault="007146D7" w:rsidP="007146D7">
                            <w:pPr>
                              <w:pBdr>
                                <w:top w:val="single" w:sz="4" w:space="1" w:color="7F7F7F"/>
                              </w:pBdr>
                              <w:rPr>
                                <w:rFonts w:cs="Calibri"/>
                                <w:bCs/>
                                <w:sz w:val="20"/>
                                <w:szCs w:val="20"/>
                              </w:rPr>
                            </w:pPr>
                            <w:r>
                              <w:rPr>
                                <w:rFonts w:cs="Calibri"/>
                                <w:bCs/>
                                <w:sz w:val="20"/>
                                <w:szCs w:val="20"/>
                              </w:rPr>
                              <w:t>Keterangan:</w:t>
                            </w:r>
                          </w:p>
                          <w:p w14:paraId="28DCF322" w14:textId="49B005E8" w:rsidR="007146D7" w:rsidRDefault="007146D7" w:rsidP="007146D7">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sidR="00F85AB0">
                              <w:rPr>
                                <w:rFonts w:cs="Calibri"/>
                                <w:bCs/>
                                <w:sz w:val="20"/>
                                <w:szCs w:val="20"/>
                              </w:rPr>
                              <w:t>layan Firman</w:t>
                            </w:r>
                          </w:p>
                          <w:p w14:paraId="3F682842" w14:textId="77777777" w:rsidR="007146D7" w:rsidRDefault="007146D7" w:rsidP="007146D7">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19DD3BB4" w14:textId="77777777" w:rsidR="007146D7" w:rsidRDefault="007146D7" w:rsidP="007146D7">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5748260E" w14:textId="77777777" w:rsidR="007146D7" w:rsidRDefault="007146D7" w:rsidP="007146D7">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05E8D3BC" w14:textId="77777777" w:rsidR="007146D7" w:rsidRPr="00C76228" w:rsidRDefault="007146D7" w:rsidP="007146D7">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7FD2B8" id="_x0000_s1078" type="#_x0000_t202" style="position:absolute;margin-left:0;margin-top:0;width:175.55pt;height:105.1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" fillcolor="#d8d8d8 [2732]" stroked="f">
                <v:textbox>
                  <w:txbxContent>
                    <w:p w14:paraId="59E6D43E" w14:textId="77777777" w:rsidR="007146D7" w:rsidRPr="00F07A8E" w:rsidRDefault="007146D7" w:rsidP="007146D7">
                      <w:pPr>
                        <w:rPr>
                          <w:b/>
                        </w:rPr>
                      </w:pPr>
                      <w:r w:rsidRPr="00F07A8E">
                        <w:rPr>
                          <w:b/>
                        </w:rPr>
                        <w:t>BAHAN LITURGI</w:t>
                      </w:r>
                    </w:p>
                    <w:p w14:paraId="0769364E" w14:textId="6058B8DB" w:rsidR="007146D7" w:rsidRPr="00F07A8E" w:rsidRDefault="007146D7" w:rsidP="007146D7">
                      <w:pPr>
                        <w:rPr>
                          <w:b/>
                          <w:lang w:val="id-ID"/>
                        </w:rPr>
                      </w:pPr>
                      <w:r w:rsidRPr="00F07A8E">
                        <w:rPr>
                          <w:b/>
                        </w:rPr>
                        <w:t>Minggu Pra</w:t>
                      </w:r>
                      <w:r w:rsidR="00316D8D">
                        <w:rPr>
                          <w:b/>
                        </w:rPr>
                        <w:t>-</w:t>
                      </w:r>
                      <w:r w:rsidRPr="00F07A8E">
                        <w:rPr>
                          <w:b/>
                        </w:rPr>
                        <w:t>Paska</w:t>
                      </w:r>
                      <w:r w:rsidR="00316D8D">
                        <w:rPr>
                          <w:b/>
                        </w:rPr>
                        <w:t>h</w:t>
                      </w:r>
                      <w:r w:rsidRPr="00F07A8E">
                        <w:rPr>
                          <w:b/>
                        </w:rPr>
                        <w:t xml:space="preserve"> </w:t>
                      </w:r>
                      <w:r>
                        <w:rPr>
                          <w:b/>
                          <w:lang w:val="id-ID"/>
                        </w:rPr>
                        <w:t>Kelima</w:t>
                      </w:r>
                    </w:p>
                    <w:p w14:paraId="6A54F166" w14:textId="77777777" w:rsidR="007146D7" w:rsidRPr="00F976DD" w:rsidRDefault="007146D7" w:rsidP="007146D7">
                      <w:pPr>
                        <w:rPr>
                          <w:rFonts w:cs="Calibri"/>
                          <w:bCs/>
                          <w:i/>
                          <w:iCs/>
                          <w:sz w:val="20"/>
                          <w:szCs w:val="20"/>
                        </w:rPr>
                      </w:pPr>
                      <w:r w:rsidRPr="00F07A8E">
                        <w:rPr>
                          <w:rFonts w:cs="Calibri"/>
                          <w:bCs/>
                          <w:i/>
                          <w:iCs/>
                          <w:sz w:val="20"/>
                          <w:szCs w:val="20"/>
                        </w:rPr>
                        <w:t>Minggu</w:t>
                      </w:r>
                      <w:r>
                        <w:rPr>
                          <w:rFonts w:cs="Calibri"/>
                          <w:bCs/>
                          <w:i/>
                          <w:iCs/>
                          <w:sz w:val="20"/>
                          <w:szCs w:val="20"/>
                        </w:rPr>
                        <w:t>, 6 April</w:t>
                      </w:r>
                      <w:r w:rsidRPr="00F07A8E">
                        <w:rPr>
                          <w:rFonts w:cs="Calibri"/>
                          <w:bCs/>
                          <w:i/>
                          <w:iCs/>
                          <w:sz w:val="20"/>
                          <w:szCs w:val="20"/>
                        </w:rPr>
                        <w:t xml:space="preserve"> 2025</w:t>
                      </w:r>
                      <w:r>
                        <w:rPr>
                          <w:rFonts w:cs="Calibri"/>
                          <w:bCs/>
                          <w:i/>
                          <w:iCs/>
                          <w:sz w:val="20"/>
                          <w:szCs w:val="20"/>
                        </w:rPr>
                        <w:t xml:space="preserve"> </w:t>
                      </w:r>
                      <w:r w:rsidRPr="00F07A8E">
                        <w:rPr>
                          <w:rFonts w:cs="Calibri"/>
                          <w:bCs/>
                          <w:i/>
                          <w:iCs/>
                          <w:sz w:val="20"/>
                          <w:szCs w:val="20"/>
                        </w:rPr>
                        <w:t>(</w:t>
                      </w:r>
                      <w:r>
                        <w:rPr>
                          <w:rFonts w:cs="Calibri"/>
                          <w:bCs/>
                          <w:i/>
                          <w:iCs/>
                          <w:sz w:val="20"/>
                          <w:szCs w:val="20"/>
                        </w:rPr>
                        <w:t>Ungu)</w:t>
                      </w:r>
                    </w:p>
                    <w:p w14:paraId="57BDD68E" w14:textId="77777777" w:rsidR="007146D7" w:rsidRDefault="007146D7" w:rsidP="007146D7">
                      <w:pPr>
                        <w:pBdr>
                          <w:top w:val="single" w:sz="4" w:space="1" w:color="7F7F7F"/>
                        </w:pBdr>
                        <w:rPr>
                          <w:rFonts w:cs="Calibri"/>
                          <w:bCs/>
                          <w:sz w:val="20"/>
                          <w:szCs w:val="20"/>
                        </w:rPr>
                      </w:pPr>
                      <w:r>
                        <w:rPr>
                          <w:rFonts w:cs="Calibri"/>
                          <w:bCs/>
                          <w:sz w:val="20"/>
                          <w:szCs w:val="20"/>
                        </w:rPr>
                        <w:t>Keterangan:</w:t>
                      </w:r>
                    </w:p>
                    <w:p w14:paraId="28DCF322" w14:textId="49B005E8" w:rsidR="007146D7" w:rsidRDefault="007146D7" w:rsidP="007146D7">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sidR="00F85AB0">
                        <w:rPr>
                          <w:rFonts w:cs="Calibri"/>
                          <w:bCs/>
                          <w:sz w:val="20"/>
                          <w:szCs w:val="20"/>
                        </w:rPr>
                        <w:t>layan Firman</w:t>
                      </w:r>
                    </w:p>
                    <w:p w14:paraId="3F682842" w14:textId="77777777" w:rsidR="007146D7" w:rsidRDefault="007146D7" w:rsidP="007146D7">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19DD3BB4" w14:textId="77777777" w:rsidR="007146D7" w:rsidRDefault="007146D7" w:rsidP="007146D7">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5748260E" w14:textId="77777777" w:rsidR="007146D7" w:rsidRDefault="007146D7" w:rsidP="007146D7">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05E8D3BC" w14:textId="77777777" w:rsidR="007146D7" w:rsidRPr="00C76228" w:rsidRDefault="007146D7" w:rsidP="007146D7">
                      <w:pPr>
                        <w:ind w:left="1260" w:hanging="1260"/>
                        <w:rPr>
                          <w:rFonts w:cs="Calibri"/>
                          <w:bCs/>
                          <w:sz w:val="20"/>
                          <w:szCs w:val="20"/>
                        </w:rPr>
                      </w:pPr>
                    </w:p>
                  </w:txbxContent>
                </v:textbox>
                <w10:wrap type="through"/>
              </v:shape>
            </w:pict>
          </mc:Fallback>
        </mc:AlternateContent>
      </w:r>
    </w:p>
    <w:p w14:paraId="0BED3169" w14:textId="6554D9BD" w:rsidR="007146D7" w:rsidRPr="00813992" w:rsidRDefault="00AF52C7" w:rsidP="007146D7">
      <w:pPr>
        <w:pStyle w:val="DaftarParagraf"/>
        <w:ind w:left="0"/>
        <w:rPr>
          <w:lang w:val="id-ID"/>
        </w:rPr>
      </w:pPr>
      <w:r w:rsidRPr="00813992">
        <w:rPr>
          <w:noProof/>
          <w:lang w:val="id-ID"/>
        </w:rPr>
        <mc:AlternateContent>
          <mc:Choice Requires="wps">
            <w:drawing>
              <wp:anchor distT="0" distB="0" distL="114300" distR="114300" simplePos="0" relativeHeight="251728384" behindDoc="1" locked="0" layoutInCell="1" allowOverlap="1" wp14:anchorId="0472D539" wp14:editId="64DA69A6">
                <wp:simplePos x="0" y="0"/>
                <wp:positionH relativeFrom="column">
                  <wp:posOffset>30480</wp:posOffset>
                </wp:positionH>
                <wp:positionV relativeFrom="paragraph">
                  <wp:posOffset>2540</wp:posOffset>
                </wp:positionV>
                <wp:extent cx="3983355" cy="1153160"/>
                <wp:effectExtent l="0" t="0" r="17145" b="27940"/>
                <wp:wrapNone/>
                <wp:docPr id="315244923"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3160"/>
                        </a:xfrm>
                        <a:prstGeom prst="rect">
                          <a:avLst/>
                        </a:prstGeom>
                        <a:solidFill>
                          <a:srgbClr val="FFFFFF"/>
                        </a:solidFill>
                        <a:ln w="9525">
                          <a:solidFill>
                            <a:srgbClr val="000000"/>
                          </a:solidFill>
                          <a:miter lim="800000"/>
                          <a:headEnd/>
                          <a:tailEnd/>
                        </a:ln>
                      </wps:spPr>
                      <wps:txbx>
                        <w:txbxContent>
                          <w:p w14:paraId="00DFD284" w14:textId="77777777" w:rsidR="007146D7" w:rsidRPr="007017F6" w:rsidRDefault="007146D7" w:rsidP="007146D7">
                            <w:pPr>
                              <w:rPr>
                                <w:b/>
                                <w:bCs/>
                                <w:lang w:val="id-ID"/>
                              </w:rPr>
                            </w:pPr>
                            <w:r w:rsidRPr="007017F6">
                              <w:rPr>
                                <w:b/>
                                <w:bCs/>
                                <w:lang w:val="id-ID"/>
                              </w:rPr>
                              <w:t>PERSIAPAN (menyesuaikan kebiasaan gereja masing-masing)</w:t>
                            </w:r>
                          </w:p>
                          <w:p w14:paraId="259BCB20" w14:textId="77777777" w:rsidR="007146D7" w:rsidRPr="007017F6" w:rsidRDefault="007146D7" w:rsidP="007146D7">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64CC54CE" w14:textId="77777777" w:rsidR="007146D7" w:rsidRPr="007017F6" w:rsidRDefault="007146D7" w:rsidP="007146D7">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22811259" w14:textId="5E3D001C" w:rsidR="007146D7" w:rsidRPr="00AF52C7" w:rsidRDefault="007146D7" w:rsidP="00AF52C7">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4CA99DB3" w14:textId="77777777" w:rsidR="007146D7" w:rsidRDefault="007146D7" w:rsidP="007146D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72D539" id="_x0000_s1079" type="#_x0000_t202" style="position:absolute;left:0;text-align:left;margin-left:2.4pt;margin-top:.2pt;width:313.65pt;height:90.8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">
                <v:textbox>
                  <w:txbxContent>
                    <w:p w14:paraId="00DFD284" w14:textId="77777777" w:rsidR="007146D7" w:rsidRPr="007017F6" w:rsidRDefault="007146D7" w:rsidP="007146D7">
                      <w:pPr>
                        <w:rPr>
                          <w:b/>
                          <w:bCs/>
                          <w:lang w:val="id-ID"/>
                        </w:rPr>
                      </w:pPr>
                      <w:r w:rsidRPr="007017F6">
                        <w:rPr>
                          <w:b/>
                          <w:bCs/>
                          <w:lang w:val="id-ID"/>
                        </w:rPr>
                        <w:t>PERSIAPAN (menyesuaikan kebiasaan gereja masing-masing)</w:t>
                      </w:r>
                    </w:p>
                    <w:p w14:paraId="259BCB20" w14:textId="77777777" w:rsidR="007146D7" w:rsidRPr="007017F6" w:rsidRDefault="007146D7" w:rsidP="007146D7">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64CC54CE" w14:textId="77777777" w:rsidR="007146D7" w:rsidRPr="007017F6" w:rsidRDefault="007146D7" w:rsidP="007146D7">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22811259" w14:textId="5E3D001C" w:rsidR="007146D7" w:rsidRPr="00AF52C7" w:rsidRDefault="007146D7" w:rsidP="00AF52C7">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4CA99DB3" w14:textId="77777777" w:rsidR="007146D7" w:rsidRDefault="007146D7" w:rsidP="007146D7"/>
                  </w:txbxContent>
                </v:textbox>
              </v:shape>
            </w:pict>
          </mc:Fallback>
        </mc:AlternateContent>
      </w:r>
    </w:p>
    <w:p w14:paraId="258D5067" w14:textId="77777777" w:rsidR="007146D7" w:rsidRPr="00813992" w:rsidRDefault="007146D7" w:rsidP="007146D7">
      <w:pPr>
        <w:pStyle w:val="DaftarParagraf"/>
        <w:ind w:left="0"/>
        <w:jc w:val="left"/>
        <w:rPr>
          <w:b/>
          <w:bCs/>
          <w:sz w:val="16"/>
          <w:szCs w:val="16"/>
          <w:lang w:val="id-ID"/>
        </w:rPr>
      </w:pPr>
    </w:p>
    <w:p w14:paraId="39524F4B" w14:textId="77777777" w:rsidR="007146D7" w:rsidRPr="00813992" w:rsidRDefault="007146D7" w:rsidP="007146D7">
      <w:pPr>
        <w:pStyle w:val="DaftarParagraf"/>
        <w:ind w:left="0"/>
        <w:jc w:val="left"/>
        <w:rPr>
          <w:b/>
          <w:bCs/>
          <w:sz w:val="16"/>
          <w:szCs w:val="16"/>
          <w:lang w:val="id-ID"/>
        </w:rPr>
      </w:pPr>
    </w:p>
    <w:p w14:paraId="51ECF3EF" w14:textId="77777777" w:rsidR="007146D7" w:rsidRPr="00813992" w:rsidRDefault="007146D7" w:rsidP="007146D7">
      <w:pPr>
        <w:pStyle w:val="DaftarParagraf"/>
        <w:tabs>
          <w:tab w:val="right" w:pos="6210"/>
        </w:tabs>
        <w:ind w:left="0"/>
        <w:jc w:val="left"/>
        <w:rPr>
          <w:b/>
          <w:bCs/>
          <w:lang w:val="id-ID"/>
        </w:rPr>
      </w:pPr>
      <w:r w:rsidRPr="00813992">
        <w:rPr>
          <w:b/>
          <w:bCs/>
          <w:lang w:val="id-ID"/>
        </w:rPr>
        <w:tab/>
      </w:r>
    </w:p>
    <w:p w14:paraId="44A17702" w14:textId="77777777" w:rsidR="007146D7" w:rsidRPr="00813992" w:rsidRDefault="007146D7" w:rsidP="007146D7">
      <w:pPr>
        <w:pStyle w:val="DaftarParagraf"/>
        <w:tabs>
          <w:tab w:val="right" w:pos="6210"/>
        </w:tabs>
        <w:ind w:left="0"/>
        <w:jc w:val="left"/>
        <w:rPr>
          <w:b/>
          <w:bCs/>
          <w:lang w:val="id-ID"/>
        </w:rPr>
      </w:pPr>
    </w:p>
    <w:p w14:paraId="42123627" w14:textId="77777777" w:rsidR="007146D7" w:rsidRPr="00813992" w:rsidRDefault="007146D7" w:rsidP="007146D7">
      <w:pPr>
        <w:pStyle w:val="DaftarParagraf"/>
        <w:tabs>
          <w:tab w:val="right" w:pos="6210"/>
        </w:tabs>
        <w:ind w:left="0"/>
        <w:jc w:val="left"/>
        <w:rPr>
          <w:b/>
          <w:bCs/>
          <w:lang w:val="id-ID"/>
        </w:rPr>
      </w:pPr>
    </w:p>
    <w:p w14:paraId="514372D2" w14:textId="77777777" w:rsidR="007146D7" w:rsidRPr="00813992" w:rsidRDefault="007146D7" w:rsidP="007146D7">
      <w:pPr>
        <w:pStyle w:val="DaftarParagraf"/>
        <w:tabs>
          <w:tab w:val="right" w:pos="6210"/>
        </w:tabs>
        <w:ind w:left="0"/>
        <w:jc w:val="left"/>
        <w:rPr>
          <w:b/>
          <w:bCs/>
          <w:lang w:val="id-ID"/>
        </w:rPr>
      </w:pPr>
    </w:p>
    <w:p w14:paraId="38672DC7" w14:textId="77777777" w:rsidR="007146D7" w:rsidRPr="00813992" w:rsidRDefault="007146D7" w:rsidP="007146D7">
      <w:pPr>
        <w:pStyle w:val="DaftarParagraf"/>
        <w:tabs>
          <w:tab w:val="right" w:pos="6210"/>
        </w:tabs>
        <w:ind w:left="0"/>
        <w:jc w:val="left"/>
        <w:rPr>
          <w:b/>
          <w:bCs/>
          <w:lang w:val="id-ID"/>
        </w:rPr>
      </w:pPr>
    </w:p>
    <w:p w14:paraId="566FC55E" w14:textId="77777777" w:rsidR="007146D7" w:rsidRPr="00813992" w:rsidRDefault="007146D7" w:rsidP="007146D7">
      <w:pPr>
        <w:pStyle w:val="DaftarParagraf"/>
        <w:tabs>
          <w:tab w:val="right" w:pos="6210"/>
        </w:tabs>
        <w:ind w:left="0"/>
        <w:jc w:val="left"/>
        <w:rPr>
          <w:b/>
          <w:bCs/>
          <w:lang w:val="id-ID"/>
        </w:rPr>
      </w:pPr>
    </w:p>
    <w:p w14:paraId="5400D50B" w14:textId="77777777" w:rsidR="007146D7" w:rsidRPr="00813992" w:rsidRDefault="007146D7" w:rsidP="007146D7">
      <w:pPr>
        <w:pStyle w:val="DaftarParagraf"/>
        <w:tabs>
          <w:tab w:val="right" w:pos="6210"/>
        </w:tabs>
        <w:ind w:left="0"/>
        <w:jc w:val="left"/>
        <w:rPr>
          <w:b/>
          <w:bCs/>
          <w:lang w:val="id-ID"/>
        </w:rPr>
      </w:pPr>
    </w:p>
    <w:bookmarkEnd w:id="11"/>
    <w:p w14:paraId="1310C4F8" w14:textId="77777777" w:rsidR="007146D7" w:rsidRPr="00813992" w:rsidRDefault="007146D7" w:rsidP="007146D7">
      <w:pPr>
        <w:pStyle w:val="DaftarParagraf"/>
        <w:tabs>
          <w:tab w:val="right" w:pos="6210"/>
        </w:tabs>
        <w:ind w:left="0"/>
        <w:jc w:val="left"/>
        <w:rPr>
          <w:b/>
          <w:bCs/>
          <w:lang w:val="id-ID"/>
        </w:rPr>
      </w:pPr>
    </w:p>
    <w:p w14:paraId="25B8BBDA" w14:textId="3EF9DFF0" w:rsidR="007146D7" w:rsidRPr="00813992" w:rsidRDefault="007146D7" w:rsidP="007146D7">
      <w:pPr>
        <w:pStyle w:val="DaftarParagraf"/>
        <w:tabs>
          <w:tab w:val="right" w:pos="6520"/>
        </w:tabs>
        <w:ind w:left="0" w:firstLine="0"/>
        <w:jc w:val="left"/>
        <w:rPr>
          <w:b/>
          <w:bCs/>
          <w:lang w:val="id-ID"/>
        </w:rPr>
      </w:pPr>
      <w:r w:rsidRPr="00813992">
        <w:rPr>
          <w:b/>
          <w:bCs/>
          <w:lang w:val="id-ID"/>
        </w:rPr>
        <w:t>PANGGILAN BERIBADAH</w:t>
      </w:r>
      <w:r w:rsidRPr="00813992">
        <w:rPr>
          <w:b/>
          <w:bCs/>
          <w:lang w:val="id-ID"/>
        </w:rPr>
        <w:tab/>
      </w:r>
      <w:r w:rsidRPr="00813992">
        <w:rPr>
          <w:i/>
          <w:iCs/>
          <w:lang w:val="id-ID"/>
        </w:rPr>
        <w:t>(Berdiri)</w:t>
      </w:r>
    </w:p>
    <w:p w14:paraId="3B0B583D" w14:textId="00DF7F89" w:rsidR="007146D7" w:rsidRPr="00813992" w:rsidRDefault="007146D7" w:rsidP="00EC31AF">
      <w:pPr>
        <w:pStyle w:val="DaftarParagraf"/>
        <w:ind w:left="567" w:hanging="567"/>
        <w:rPr>
          <w:lang w:val="id-ID"/>
        </w:rPr>
      </w:pPr>
      <w:r w:rsidRPr="00813992">
        <w:rPr>
          <w:lang w:val="id-ID"/>
        </w:rPr>
        <w:t>M1:</w:t>
      </w:r>
      <w:r w:rsidRPr="00813992">
        <w:rPr>
          <w:lang w:val="id-ID"/>
        </w:rPr>
        <w:tab/>
        <w:t>Saudara yang dikasihi Tuhan, sungguh karena kasih setia-Nya, saat ini kita boleh berhimpun bersama. Karena itu, mari mengarahkan hati kepada Tuhan dan memuji nama-Nya. Kita mengawalinya dengan membaca secara bersa</w:t>
      </w:r>
      <w:r w:rsidR="00F85AB0">
        <w:rPr>
          <w:lang w:val="id-ID"/>
        </w:rPr>
        <w:t>h</w:t>
      </w:r>
      <w:r w:rsidRPr="00813992">
        <w:rPr>
          <w:lang w:val="id-ID"/>
        </w:rPr>
        <w:t xml:space="preserve">utan </w:t>
      </w:r>
      <w:r w:rsidRPr="00813992">
        <w:rPr>
          <w:b/>
          <w:bCs/>
          <w:lang w:val="id-ID"/>
        </w:rPr>
        <w:t>Mazmur 89: 2-3, 9</w:t>
      </w:r>
      <w:r w:rsidRPr="00813992">
        <w:rPr>
          <w:lang w:val="id-ID"/>
        </w:rPr>
        <w:t>.</w:t>
      </w:r>
    </w:p>
    <w:p w14:paraId="3D44DEEC" w14:textId="77777777" w:rsidR="007146D7" w:rsidRPr="00813992" w:rsidRDefault="007146D7" w:rsidP="00EC31AF">
      <w:pPr>
        <w:pStyle w:val="DaftarParagraf"/>
        <w:ind w:left="567" w:firstLine="0"/>
        <w:rPr>
          <w:lang w:val="id-ID"/>
        </w:rPr>
      </w:pPr>
      <w:r w:rsidRPr="00813992">
        <w:rPr>
          <w:i/>
          <w:iCs/>
          <w:lang w:val="id-ID"/>
        </w:rPr>
        <w:t>Aku hendak menyanyikan</w:t>
      </w:r>
      <w:r w:rsidRPr="00813992">
        <w:rPr>
          <w:i/>
          <w:iCs/>
          <w:vertAlign w:val="superscript"/>
          <w:lang w:val="id-ID"/>
        </w:rPr>
        <w:t xml:space="preserve"> </w:t>
      </w:r>
      <w:r w:rsidRPr="00813992">
        <w:rPr>
          <w:i/>
          <w:iCs/>
          <w:lang w:val="id-ID"/>
        </w:rPr>
        <w:t>kasih setia TUHAN selama-lamanya,</w:t>
      </w:r>
      <w:r w:rsidRPr="00813992">
        <w:rPr>
          <w:lang w:val="id-ID"/>
        </w:rPr>
        <w:t xml:space="preserve"> </w:t>
      </w:r>
    </w:p>
    <w:p w14:paraId="1628D782" w14:textId="77777777" w:rsidR="007146D7" w:rsidRPr="00813992" w:rsidRDefault="007146D7" w:rsidP="00EC31AF">
      <w:pPr>
        <w:pStyle w:val="DaftarParagraf"/>
        <w:ind w:left="567" w:hanging="567"/>
        <w:rPr>
          <w:b/>
          <w:bCs/>
          <w:lang w:val="id-ID"/>
        </w:rPr>
      </w:pPr>
      <w:r w:rsidRPr="00813992">
        <w:rPr>
          <w:b/>
          <w:bCs/>
          <w:lang w:val="id-ID"/>
        </w:rPr>
        <w:t xml:space="preserve">U: </w:t>
      </w:r>
      <w:r w:rsidRPr="00813992">
        <w:rPr>
          <w:lang w:val="id-ID"/>
        </w:rPr>
        <w:tab/>
      </w:r>
      <w:r w:rsidRPr="00813992">
        <w:rPr>
          <w:b/>
          <w:bCs/>
          <w:i/>
          <w:iCs/>
          <w:lang w:val="id-ID"/>
        </w:rPr>
        <w:t>hendak memperkenalkan</w:t>
      </w:r>
      <w:r w:rsidRPr="00813992">
        <w:rPr>
          <w:b/>
          <w:bCs/>
          <w:i/>
          <w:iCs/>
          <w:vertAlign w:val="superscript"/>
          <w:lang w:val="id-ID"/>
        </w:rPr>
        <w:t xml:space="preserve"> </w:t>
      </w:r>
      <w:r w:rsidRPr="00813992">
        <w:rPr>
          <w:b/>
          <w:bCs/>
          <w:i/>
          <w:iCs/>
          <w:lang w:val="id-ID"/>
        </w:rPr>
        <w:t>kesetiaan-Mu</w:t>
      </w:r>
      <w:r w:rsidRPr="00813992">
        <w:rPr>
          <w:b/>
          <w:bCs/>
          <w:i/>
          <w:iCs/>
          <w:vertAlign w:val="superscript"/>
          <w:lang w:val="id-ID"/>
        </w:rPr>
        <w:t xml:space="preserve"> </w:t>
      </w:r>
      <w:r w:rsidRPr="00813992">
        <w:rPr>
          <w:b/>
          <w:bCs/>
          <w:i/>
          <w:iCs/>
          <w:lang w:val="id-ID"/>
        </w:rPr>
        <w:t>dengan mulutku turun-temurun</w:t>
      </w:r>
      <w:r w:rsidRPr="00813992">
        <w:rPr>
          <w:b/>
          <w:bCs/>
          <w:lang w:val="id-ID"/>
        </w:rPr>
        <w:t xml:space="preserve">. </w:t>
      </w:r>
      <w:bookmarkStart w:id="12" w:name="2"/>
    </w:p>
    <w:bookmarkEnd w:id="12"/>
    <w:p w14:paraId="37E04C8D" w14:textId="77777777" w:rsidR="007146D7" w:rsidRPr="00813992" w:rsidRDefault="007146D7" w:rsidP="00EC31AF">
      <w:pPr>
        <w:pStyle w:val="DaftarParagraf"/>
        <w:ind w:left="567" w:hanging="567"/>
        <w:rPr>
          <w:i/>
          <w:iCs/>
          <w:lang w:val="id-ID"/>
        </w:rPr>
      </w:pPr>
      <w:r w:rsidRPr="00813992">
        <w:rPr>
          <w:lang w:val="id-ID"/>
        </w:rPr>
        <w:t xml:space="preserve">M1: </w:t>
      </w:r>
      <w:r w:rsidRPr="00813992">
        <w:rPr>
          <w:lang w:val="id-ID"/>
        </w:rPr>
        <w:tab/>
      </w:r>
      <w:r w:rsidRPr="00813992">
        <w:rPr>
          <w:i/>
          <w:iCs/>
          <w:lang w:val="id-ID"/>
        </w:rPr>
        <w:t>Sebab kasih setia-Mu dibangun untuk selama-lamanya;</w:t>
      </w:r>
    </w:p>
    <w:p w14:paraId="32E58B26" w14:textId="77777777" w:rsidR="007146D7" w:rsidRPr="00813992" w:rsidRDefault="007146D7" w:rsidP="00EC31AF">
      <w:pPr>
        <w:pStyle w:val="DaftarParagraf"/>
        <w:ind w:left="567" w:hanging="567"/>
        <w:rPr>
          <w:vertAlign w:val="superscript"/>
          <w:lang w:val="id-ID"/>
        </w:rPr>
      </w:pPr>
      <w:r w:rsidRPr="00813992">
        <w:rPr>
          <w:b/>
          <w:bCs/>
          <w:lang w:val="id-ID"/>
        </w:rPr>
        <w:t>U:</w:t>
      </w:r>
      <w:r w:rsidRPr="00813992">
        <w:rPr>
          <w:lang w:val="id-ID"/>
        </w:rPr>
        <w:t xml:space="preserve"> </w:t>
      </w:r>
      <w:r w:rsidRPr="00813992">
        <w:rPr>
          <w:lang w:val="id-ID"/>
        </w:rPr>
        <w:tab/>
      </w:r>
      <w:r w:rsidRPr="00813992">
        <w:rPr>
          <w:b/>
          <w:bCs/>
          <w:i/>
          <w:iCs/>
          <w:lang w:val="id-ID"/>
        </w:rPr>
        <w:t>kesetiaan-Mu tegak seperti langit.</w:t>
      </w:r>
      <w:r w:rsidRPr="00813992">
        <w:rPr>
          <w:vertAlign w:val="superscript"/>
          <w:lang w:val="id-ID"/>
        </w:rPr>
        <w:t xml:space="preserve"> </w:t>
      </w:r>
      <w:bookmarkStart w:id="13" w:name="8"/>
    </w:p>
    <w:p w14:paraId="2B18070C" w14:textId="77777777" w:rsidR="007146D7" w:rsidRPr="00813992" w:rsidRDefault="007146D7" w:rsidP="00EC31AF">
      <w:pPr>
        <w:pStyle w:val="DaftarParagraf"/>
        <w:ind w:left="567" w:hanging="567"/>
        <w:rPr>
          <w:i/>
          <w:iCs/>
          <w:lang w:val="id-ID"/>
        </w:rPr>
      </w:pPr>
      <w:r w:rsidRPr="00813992">
        <w:rPr>
          <w:lang w:val="id-ID"/>
        </w:rPr>
        <w:t xml:space="preserve">M1: </w:t>
      </w:r>
      <w:r w:rsidRPr="00813992">
        <w:rPr>
          <w:lang w:val="id-ID"/>
        </w:rPr>
        <w:tab/>
      </w:r>
      <w:bookmarkEnd w:id="13"/>
      <w:r w:rsidRPr="00813992">
        <w:rPr>
          <w:i/>
          <w:iCs/>
          <w:lang w:val="id-ID"/>
        </w:rPr>
        <w:t>Ya TUHAN, Allah semesta alam,</w:t>
      </w:r>
      <w:r w:rsidRPr="00813992">
        <w:rPr>
          <w:i/>
          <w:iCs/>
          <w:vertAlign w:val="superscript"/>
          <w:lang w:val="id-ID"/>
        </w:rPr>
        <w:t xml:space="preserve"> </w:t>
      </w:r>
      <w:r w:rsidRPr="00813992">
        <w:rPr>
          <w:i/>
          <w:iCs/>
          <w:lang w:val="id-ID"/>
        </w:rPr>
        <w:t>siapakah seperti Engkau?</w:t>
      </w:r>
    </w:p>
    <w:p w14:paraId="53D333D2" w14:textId="77777777" w:rsidR="007146D7" w:rsidRPr="00813992" w:rsidRDefault="007146D7" w:rsidP="00EC31AF">
      <w:pPr>
        <w:pStyle w:val="DaftarParagraf"/>
        <w:ind w:left="567" w:hanging="567"/>
        <w:rPr>
          <w:i/>
          <w:iCs/>
          <w:lang w:val="id-ID"/>
        </w:rPr>
      </w:pPr>
      <w:r w:rsidRPr="00813992">
        <w:rPr>
          <w:b/>
          <w:bCs/>
          <w:lang w:val="id-ID"/>
        </w:rPr>
        <w:t xml:space="preserve">U: </w:t>
      </w:r>
      <w:r w:rsidRPr="00813992">
        <w:rPr>
          <w:b/>
          <w:bCs/>
          <w:lang w:val="id-ID"/>
        </w:rPr>
        <w:tab/>
      </w:r>
      <w:r w:rsidRPr="00813992">
        <w:rPr>
          <w:b/>
          <w:bCs/>
          <w:i/>
          <w:iCs/>
          <w:lang w:val="id-ID"/>
        </w:rPr>
        <w:t>Engkau kuat, ya TUHAN,</w:t>
      </w:r>
      <w:r w:rsidRPr="00813992">
        <w:rPr>
          <w:i/>
          <w:iCs/>
          <w:lang w:val="id-ID"/>
        </w:rPr>
        <w:t xml:space="preserve"> </w:t>
      </w:r>
    </w:p>
    <w:p w14:paraId="6877DEAC" w14:textId="4D1576DA" w:rsidR="007146D7" w:rsidRPr="00813992" w:rsidRDefault="007146D7" w:rsidP="00EC31AF">
      <w:pPr>
        <w:pStyle w:val="DaftarParagraf"/>
        <w:ind w:left="567" w:hanging="567"/>
        <w:rPr>
          <w:sz w:val="18"/>
          <w:szCs w:val="18"/>
          <w:lang w:val="id-ID"/>
        </w:rPr>
      </w:pPr>
      <w:r w:rsidRPr="00813992">
        <w:rPr>
          <w:sz w:val="18"/>
          <w:szCs w:val="18"/>
          <w:lang w:val="id-ID"/>
        </w:rPr>
        <w:t xml:space="preserve">M1+U: </w:t>
      </w:r>
      <w:r w:rsidRPr="00813992">
        <w:rPr>
          <w:i/>
          <w:iCs/>
          <w:lang w:val="id-ID"/>
        </w:rPr>
        <w:t>dan kesetiaan-Mu ada di sekeliling-Mu.</w:t>
      </w:r>
    </w:p>
    <w:p w14:paraId="59A64F17" w14:textId="4A398193" w:rsidR="007146D7" w:rsidRPr="00813992" w:rsidRDefault="007146D7" w:rsidP="00EC31AF">
      <w:pPr>
        <w:pStyle w:val="DaftarParagraf"/>
        <w:ind w:left="567" w:hanging="567"/>
        <w:rPr>
          <w:lang w:val="id-ID"/>
        </w:rPr>
      </w:pPr>
      <w:r w:rsidRPr="00813992">
        <w:rPr>
          <w:lang w:val="id-ID"/>
        </w:rPr>
        <w:t>M1:</w:t>
      </w:r>
      <w:r w:rsidR="00EC31AF" w:rsidRPr="00813992">
        <w:rPr>
          <w:lang w:val="id-ID"/>
        </w:rPr>
        <w:tab/>
      </w:r>
      <w:r w:rsidRPr="00813992">
        <w:rPr>
          <w:lang w:val="id-ID"/>
        </w:rPr>
        <w:t>Bersama kita pujikan “Agunglah Kasih Allahku”</w:t>
      </w:r>
    </w:p>
    <w:p w14:paraId="5C3500B1" w14:textId="77777777" w:rsidR="007146D7" w:rsidRPr="00813992" w:rsidRDefault="007146D7" w:rsidP="00EC31AF">
      <w:pPr>
        <w:pStyle w:val="DaftarParagraf"/>
        <w:ind w:left="567" w:hanging="567"/>
        <w:rPr>
          <w:b/>
          <w:bCs/>
          <w:sz w:val="20"/>
          <w:szCs w:val="20"/>
          <w:lang w:val="id-ID"/>
        </w:rPr>
      </w:pPr>
      <w:r w:rsidRPr="00813992">
        <w:rPr>
          <w:lang w:val="id-ID"/>
        </w:rPr>
        <w:t>U:</w:t>
      </w:r>
      <w:r w:rsidRPr="00813992">
        <w:rPr>
          <w:lang w:val="id-ID"/>
        </w:rPr>
        <w:tab/>
      </w:r>
      <w:r w:rsidRPr="00813992">
        <w:rPr>
          <w:b/>
          <w:bCs/>
          <w:sz w:val="20"/>
          <w:szCs w:val="20"/>
          <w:lang w:val="id-ID"/>
        </w:rPr>
        <w:t>(Menyanyikan PKJ 14: 1, 2x)</w:t>
      </w:r>
    </w:p>
    <w:p w14:paraId="7868703F" w14:textId="77777777" w:rsidR="007146D7" w:rsidRPr="00813992" w:rsidRDefault="007146D7" w:rsidP="007146D7">
      <w:pPr>
        <w:pStyle w:val="DaftarParagraf"/>
        <w:ind w:left="567" w:hanging="567"/>
        <w:rPr>
          <w:b/>
          <w:bCs/>
          <w:sz w:val="10"/>
          <w:szCs w:val="10"/>
          <w:lang w:val="id-ID"/>
        </w:rPr>
      </w:pPr>
    </w:p>
    <w:p w14:paraId="59A71AF2" w14:textId="77777777" w:rsidR="007146D7" w:rsidRPr="00813992" w:rsidRDefault="007146D7" w:rsidP="007146D7">
      <w:pPr>
        <w:pStyle w:val="DaftarParagraf"/>
        <w:ind w:left="567"/>
        <w:jc w:val="center"/>
        <w:rPr>
          <w:b/>
          <w:bCs/>
          <w:lang w:val="id-ID"/>
        </w:rPr>
      </w:pPr>
      <w:r w:rsidRPr="00813992">
        <w:rPr>
          <w:b/>
          <w:bCs/>
          <w:lang w:val="id-ID"/>
        </w:rPr>
        <w:lastRenderedPageBreak/>
        <w:t>NKB 17: 1, 3 “Agunglah Kasih Allahku”</w:t>
      </w:r>
    </w:p>
    <w:p w14:paraId="7AC18BB4" w14:textId="77777777" w:rsidR="007146D7" w:rsidRPr="00813992" w:rsidRDefault="007146D7" w:rsidP="007146D7">
      <w:pPr>
        <w:pStyle w:val="DaftarParagraf"/>
        <w:ind w:left="567"/>
        <w:jc w:val="center"/>
        <w:rPr>
          <w:i/>
          <w:iCs/>
          <w:sz w:val="16"/>
          <w:szCs w:val="16"/>
          <w:lang w:val="id-ID"/>
        </w:rPr>
      </w:pPr>
      <w:r w:rsidRPr="00813992">
        <w:rPr>
          <w:i/>
          <w:iCs/>
          <w:sz w:val="16"/>
          <w:szCs w:val="16"/>
          <w:lang w:val="id-ID"/>
        </w:rPr>
        <w:t>Syair dan lagu: The Love of God; F. M. Lehman</w:t>
      </w:r>
      <w:r w:rsidRPr="00813992">
        <w:rPr>
          <w:i/>
          <w:iCs/>
          <w:sz w:val="16"/>
          <w:szCs w:val="16"/>
          <w:lang w:val="id-ID"/>
        </w:rPr>
        <w:br/>
        <w:t>Terjemahan: Tim Nyanyian GKI 1990</w:t>
      </w:r>
    </w:p>
    <w:p w14:paraId="62149250" w14:textId="77777777" w:rsidR="007146D7" w:rsidRPr="00813992" w:rsidRDefault="007146D7" w:rsidP="00EC31AF">
      <w:pPr>
        <w:pStyle w:val="DaftarParagraf"/>
        <w:widowControl/>
        <w:numPr>
          <w:ilvl w:val="0"/>
          <w:numId w:val="40"/>
        </w:numPr>
        <w:autoSpaceDE/>
        <w:autoSpaceDN/>
        <w:ind w:left="993" w:hanging="426"/>
        <w:contextualSpacing/>
        <w:jc w:val="left"/>
        <w:rPr>
          <w:lang w:val="id-ID"/>
        </w:rPr>
      </w:pPr>
      <w:r w:rsidRPr="00813992">
        <w:rPr>
          <w:lang w:val="id-ID"/>
        </w:rPr>
        <w:t>Agunglah kasih Allahku, tiada yang setaranya;</w:t>
      </w:r>
    </w:p>
    <w:p w14:paraId="4A3DE77F" w14:textId="68625E50" w:rsidR="007146D7" w:rsidRPr="00813992" w:rsidRDefault="007146D7" w:rsidP="00EC31AF">
      <w:pPr>
        <w:pStyle w:val="DaftarParagraf"/>
        <w:ind w:left="993" w:firstLine="0"/>
        <w:jc w:val="left"/>
        <w:rPr>
          <w:lang w:val="id-ID"/>
        </w:rPr>
      </w:pPr>
      <w:r w:rsidRPr="00813992">
        <w:rPr>
          <w:lang w:val="id-ID"/>
        </w:rPr>
        <w:t>Neraka dapat direngkuh, kartika</w:t>
      </w:r>
      <w:r w:rsidR="00F85AB0">
        <w:rPr>
          <w:lang w:val="id-ID"/>
        </w:rPr>
        <w:t xml:space="preserve"> </w:t>
      </w:r>
      <w:r w:rsidRPr="00813992">
        <w:rPr>
          <w:lang w:val="id-ID"/>
        </w:rPr>
        <w:t>pun tergapailah.</w:t>
      </w:r>
      <w:r w:rsidRPr="00813992">
        <w:rPr>
          <w:lang w:val="id-ID"/>
        </w:rPr>
        <w:br/>
        <w:t>Kar’na kasih-Nya agunglah, Sang Putra menjelma,</w:t>
      </w:r>
      <w:r w:rsidRPr="00813992">
        <w:rPr>
          <w:lang w:val="id-ID"/>
        </w:rPr>
        <w:br/>
        <w:t>Dia mencari yang sesat dan diampuni-Nya.</w:t>
      </w:r>
    </w:p>
    <w:p w14:paraId="070213A1" w14:textId="20C91EC5" w:rsidR="007146D7" w:rsidRPr="00813992" w:rsidRDefault="007146D7" w:rsidP="00EC31AF">
      <w:pPr>
        <w:ind w:left="993"/>
        <w:rPr>
          <w:lang w:val="id-ID"/>
        </w:rPr>
      </w:pPr>
      <w:r w:rsidRPr="00813992">
        <w:rPr>
          <w:lang w:val="id-ID"/>
        </w:rPr>
        <w:t>Ref</w:t>
      </w:r>
      <w:r w:rsidR="00F85AB0">
        <w:rPr>
          <w:lang w:val="id-ID"/>
        </w:rPr>
        <w:t>r</w:t>
      </w:r>
      <w:r w:rsidR="00EC31AF" w:rsidRPr="00813992">
        <w:rPr>
          <w:lang w:val="id-ID"/>
        </w:rPr>
        <w:t>.:</w:t>
      </w:r>
    </w:p>
    <w:p w14:paraId="75B7A9F4" w14:textId="296BAE49" w:rsidR="007146D7" w:rsidRPr="00813992" w:rsidRDefault="00EC31AF" w:rsidP="00EC31AF">
      <w:pPr>
        <w:tabs>
          <w:tab w:val="left" w:pos="993"/>
        </w:tabs>
        <w:ind w:left="993" w:hanging="426"/>
        <w:rPr>
          <w:lang w:val="id-ID"/>
        </w:rPr>
      </w:pPr>
      <w:r w:rsidRPr="00813992">
        <w:rPr>
          <w:lang w:val="id-ID"/>
        </w:rPr>
        <w:tab/>
      </w:r>
      <w:r w:rsidR="007146D7" w:rsidRPr="00813992">
        <w:rPr>
          <w:lang w:val="id-ID"/>
        </w:rPr>
        <w:t>O kasih Allah agunglah! Tiada bandingnya!</w:t>
      </w:r>
      <w:r w:rsidR="007146D7" w:rsidRPr="00813992">
        <w:rPr>
          <w:lang w:val="id-ID"/>
        </w:rPr>
        <w:br/>
        <w:t>Kekal teguh dan mulia! Dijunjung umat-Nya.</w:t>
      </w:r>
    </w:p>
    <w:p w14:paraId="70F7CEB3" w14:textId="5537F40D" w:rsidR="007146D7" w:rsidRPr="00813992" w:rsidRDefault="007146D7" w:rsidP="00EC31AF">
      <w:pPr>
        <w:pStyle w:val="DaftarParagraf"/>
        <w:widowControl/>
        <w:numPr>
          <w:ilvl w:val="0"/>
          <w:numId w:val="41"/>
        </w:numPr>
        <w:autoSpaceDE/>
        <w:autoSpaceDN/>
        <w:ind w:left="993" w:hanging="426"/>
        <w:contextualSpacing/>
        <w:jc w:val="left"/>
        <w:rPr>
          <w:lang w:val="id-ID"/>
        </w:rPr>
      </w:pPr>
      <w:r w:rsidRPr="00813992">
        <w:rPr>
          <w:lang w:val="id-ID"/>
        </w:rPr>
        <w:t xml:space="preserve">Andaikan laut tintanya dan langit jadi kertasnya, andaikan ranting kalamnya </w:t>
      </w:r>
    </w:p>
    <w:p w14:paraId="667E0EBD" w14:textId="77777777" w:rsidR="00EC31AF" w:rsidRPr="00813992" w:rsidRDefault="007146D7" w:rsidP="00EC31AF">
      <w:pPr>
        <w:pStyle w:val="DaftarParagraf"/>
        <w:ind w:left="993" w:firstLine="0"/>
        <w:jc w:val="left"/>
        <w:rPr>
          <w:lang w:val="id-ID"/>
        </w:rPr>
      </w:pPr>
      <w:r w:rsidRPr="00813992">
        <w:rPr>
          <w:lang w:val="id-ID"/>
        </w:rPr>
        <w:t>dan insan pun pujangganya,</w:t>
      </w:r>
      <w:r w:rsidRPr="00813992">
        <w:rPr>
          <w:lang w:val="id-ID"/>
        </w:rPr>
        <w:br/>
        <w:t>takkan genap mengungkapkan hal kasih mulia</w:t>
      </w:r>
      <w:r w:rsidRPr="00813992">
        <w:rPr>
          <w:lang w:val="id-ID"/>
        </w:rPr>
        <w:br/>
        <w:t xml:space="preserve">dan langit pun takkan lengkap memuat kisahnya. </w:t>
      </w:r>
    </w:p>
    <w:p w14:paraId="6DC19C44" w14:textId="5EAE4122" w:rsidR="007146D7" w:rsidRPr="00813992" w:rsidRDefault="007146D7" w:rsidP="00EC31AF">
      <w:pPr>
        <w:pStyle w:val="DaftarParagraf"/>
        <w:ind w:left="993" w:firstLine="0"/>
        <w:jc w:val="left"/>
        <w:rPr>
          <w:b/>
          <w:bCs/>
          <w:i/>
          <w:iCs/>
          <w:lang w:val="id-ID"/>
        </w:rPr>
      </w:pPr>
      <w:r w:rsidRPr="00813992">
        <w:rPr>
          <w:lang w:val="id-ID"/>
        </w:rPr>
        <w:t>Ref</w:t>
      </w:r>
      <w:r w:rsidR="00F85AB0">
        <w:rPr>
          <w:lang w:val="id-ID"/>
        </w:rPr>
        <w:t>r</w:t>
      </w:r>
      <w:r w:rsidR="00EC31AF" w:rsidRPr="00813992">
        <w:rPr>
          <w:lang w:val="id-ID"/>
        </w:rPr>
        <w:t>.: …</w:t>
      </w:r>
    </w:p>
    <w:p w14:paraId="3794C4A1" w14:textId="77777777" w:rsidR="007146D7" w:rsidRPr="00813992" w:rsidRDefault="007146D7" w:rsidP="007146D7">
      <w:pPr>
        <w:ind w:left="567" w:hanging="567"/>
        <w:rPr>
          <w:b/>
          <w:bCs/>
          <w:lang w:val="id-ID"/>
        </w:rPr>
      </w:pPr>
    </w:p>
    <w:p w14:paraId="61482BEE" w14:textId="77777777" w:rsidR="007146D7" w:rsidRPr="00813992" w:rsidRDefault="007146D7" w:rsidP="007146D7">
      <w:pPr>
        <w:ind w:left="567" w:hanging="567"/>
        <w:rPr>
          <w:b/>
          <w:bCs/>
          <w:lang w:val="id-ID"/>
        </w:rPr>
      </w:pPr>
      <w:r w:rsidRPr="00813992">
        <w:rPr>
          <w:b/>
          <w:bCs/>
          <w:lang w:val="id-ID"/>
        </w:rPr>
        <w:t>VOTUM</w:t>
      </w:r>
    </w:p>
    <w:p w14:paraId="28CA2254" w14:textId="072DBC5D" w:rsidR="007146D7" w:rsidRPr="00813992" w:rsidRDefault="007146D7" w:rsidP="007146D7">
      <w:pPr>
        <w:pStyle w:val="DaftarParagraf"/>
        <w:ind w:left="567" w:hanging="567"/>
        <w:rPr>
          <w:lang w:val="id-ID"/>
        </w:rPr>
      </w:pPr>
      <w:r w:rsidRPr="00813992">
        <w:rPr>
          <w:lang w:val="id-ID"/>
        </w:rPr>
        <w:t>PF:</w:t>
      </w:r>
      <w:r w:rsidRPr="00813992">
        <w:rPr>
          <w:lang w:val="id-ID"/>
        </w:rPr>
        <w:tab/>
        <w:t xml:space="preserve">Kita masuki Ibadah </w:t>
      </w:r>
      <w:r w:rsidR="00E513E0">
        <w:rPr>
          <w:lang w:val="id-ID"/>
        </w:rPr>
        <w:t>Pra-Paskah</w:t>
      </w:r>
      <w:r w:rsidRPr="00813992">
        <w:rPr>
          <w:lang w:val="id-ID"/>
        </w:rPr>
        <w:t xml:space="preserve"> kelima ini dengan pengakuan: Penolong kita yang sejati adalah Tuhan yang menciptakan langit, bumi dan segala isinya, dan yang setia menepati janji keselamatan yang telah dinyatakan-Nya.</w:t>
      </w:r>
    </w:p>
    <w:p w14:paraId="6D93B453" w14:textId="77777777" w:rsidR="007146D7" w:rsidRPr="00813992" w:rsidRDefault="007146D7" w:rsidP="007146D7">
      <w:pPr>
        <w:pStyle w:val="DaftarParagraf"/>
        <w:ind w:left="567" w:hanging="567"/>
        <w:rPr>
          <w:b/>
          <w:bCs/>
          <w:sz w:val="20"/>
          <w:szCs w:val="20"/>
          <w:lang w:val="id-ID"/>
        </w:rPr>
      </w:pPr>
      <w:r w:rsidRPr="00813992">
        <w:rPr>
          <w:b/>
          <w:bCs/>
          <w:lang w:val="id-ID"/>
        </w:rPr>
        <w:t>U:</w:t>
      </w:r>
      <w:r w:rsidRPr="00813992">
        <w:rPr>
          <w:lang w:val="id-ID"/>
        </w:rPr>
        <w:tab/>
      </w:r>
      <w:r w:rsidRPr="00813992">
        <w:rPr>
          <w:b/>
          <w:bCs/>
          <w:sz w:val="20"/>
          <w:szCs w:val="20"/>
          <w:lang w:val="id-ID"/>
        </w:rPr>
        <w:t xml:space="preserve">(Menyanyikan Amin 3x – </w:t>
      </w:r>
      <w:r w:rsidRPr="00813992">
        <w:rPr>
          <w:i/>
          <w:iCs/>
          <w:sz w:val="16"/>
          <w:szCs w:val="16"/>
          <w:lang w:val="id-ID"/>
        </w:rPr>
        <w:t>melodi Heidi Kabul, 2022</w:t>
      </w:r>
      <w:r w:rsidRPr="00813992">
        <w:rPr>
          <w:b/>
          <w:bCs/>
          <w:sz w:val="20"/>
          <w:szCs w:val="20"/>
          <w:lang w:val="id-ID"/>
        </w:rPr>
        <w:t>)</w:t>
      </w:r>
    </w:p>
    <w:p w14:paraId="5679BCC0" w14:textId="77777777" w:rsidR="007146D7" w:rsidRPr="00813992" w:rsidRDefault="007146D7" w:rsidP="007146D7">
      <w:pPr>
        <w:pStyle w:val="DaftarParagraf"/>
        <w:ind w:left="567" w:hanging="567"/>
        <w:rPr>
          <w:lang w:val="id-ID"/>
        </w:rPr>
      </w:pPr>
      <w:r w:rsidRPr="00813992">
        <w:rPr>
          <w:i/>
          <w:noProof/>
          <w:sz w:val="24"/>
          <w:szCs w:val="24"/>
          <w:lang w:val="id-ID"/>
        </w:rPr>
        <w:drawing>
          <wp:anchor distT="0" distB="0" distL="114300" distR="114300" simplePos="0" relativeHeight="251725312" behindDoc="1" locked="0" layoutInCell="1" allowOverlap="1" wp14:anchorId="46A0BFD2" wp14:editId="1FEBA6E5">
            <wp:simplePos x="0" y="0"/>
            <wp:positionH relativeFrom="margin">
              <wp:posOffset>355876</wp:posOffset>
            </wp:positionH>
            <wp:positionV relativeFrom="paragraph">
              <wp:posOffset>6350</wp:posOffset>
            </wp:positionV>
            <wp:extent cx="2830195" cy="906145"/>
            <wp:effectExtent l="0" t="0" r="8255" b="8255"/>
            <wp:wrapThrough wrapText="bothSides">
              <wp:wrapPolygon edited="0">
                <wp:start x="0" y="0"/>
                <wp:lineTo x="0" y="21343"/>
                <wp:lineTo x="21518" y="21343"/>
                <wp:lineTo x="21518" y="0"/>
                <wp:lineTo x="0" y="0"/>
              </wp:wrapPolygon>
            </wp:wrapThrough>
            <wp:docPr id="817355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55847" name=""/>
                    <pic:cNvPicPr/>
                  </pic:nvPicPr>
                  <pic:blipFill rotWithShape="1">
                    <a:blip r:embed="rId41">
                      <a:extLst>
                        <a:ext uri="{28A0092B-C50C-407E-A947-70E740481C1C}">
                          <a14:useLocalDpi xmlns:a14="http://schemas.microsoft.com/office/drawing/2010/main" val="0"/>
                        </a:ext>
                      </a:extLst>
                    </a:blip>
                    <a:srcRect l="9914" t="11961" r="12465"/>
                    <a:stretch/>
                  </pic:blipFill>
                  <pic:spPr bwMode="auto">
                    <a:xfrm>
                      <a:off x="0" y="0"/>
                      <a:ext cx="2830195"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4B0179" w14:textId="77777777" w:rsidR="007146D7" w:rsidRPr="00813992" w:rsidRDefault="007146D7" w:rsidP="007146D7">
      <w:pPr>
        <w:pStyle w:val="DaftarParagraf"/>
        <w:ind w:left="0"/>
        <w:rPr>
          <w:b/>
          <w:bCs/>
          <w:lang w:val="id-ID"/>
        </w:rPr>
      </w:pPr>
    </w:p>
    <w:p w14:paraId="33842BC4" w14:textId="77777777" w:rsidR="007146D7" w:rsidRPr="00813992" w:rsidRDefault="007146D7" w:rsidP="007146D7">
      <w:pPr>
        <w:pStyle w:val="DaftarParagraf"/>
        <w:ind w:left="0"/>
        <w:rPr>
          <w:b/>
          <w:bCs/>
          <w:lang w:val="id-ID"/>
        </w:rPr>
      </w:pPr>
    </w:p>
    <w:p w14:paraId="708FC981" w14:textId="77777777" w:rsidR="007146D7" w:rsidRPr="00813992" w:rsidRDefault="007146D7" w:rsidP="007146D7">
      <w:pPr>
        <w:pStyle w:val="DaftarParagraf"/>
        <w:ind w:left="0"/>
        <w:rPr>
          <w:b/>
          <w:bCs/>
          <w:lang w:val="id-ID"/>
        </w:rPr>
      </w:pPr>
    </w:p>
    <w:p w14:paraId="573248C2" w14:textId="77777777" w:rsidR="007146D7" w:rsidRPr="00813992" w:rsidRDefault="007146D7" w:rsidP="007146D7">
      <w:pPr>
        <w:pStyle w:val="DaftarParagraf"/>
        <w:ind w:left="0"/>
        <w:rPr>
          <w:b/>
          <w:bCs/>
          <w:lang w:val="id-ID"/>
        </w:rPr>
      </w:pPr>
    </w:p>
    <w:p w14:paraId="3F1E0DB9" w14:textId="77777777" w:rsidR="007146D7" w:rsidRPr="00813992" w:rsidRDefault="007146D7" w:rsidP="007146D7">
      <w:pPr>
        <w:pStyle w:val="DaftarParagraf"/>
        <w:ind w:left="0"/>
        <w:rPr>
          <w:b/>
          <w:bCs/>
          <w:lang w:val="id-ID"/>
        </w:rPr>
      </w:pPr>
    </w:p>
    <w:p w14:paraId="7F01447A" w14:textId="77777777" w:rsidR="007146D7" w:rsidRPr="00813992" w:rsidRDefault="007146D7" w:rsidP="007146D7">
      <w:pPr>
        <w:pStyle w:val="DaftarParagraf"/>
        <w:ind w:left="0" w:firstLine="0"/>
        <w:rPr>
          <w:b/>
          <w:bCs/>
          <w:lang w:val="id-ID"/>
        </w:rPr>
      </w:pPr>
      <w:r w:rsidRPr="00813992">
        <w:rPr>
          <w:b/>
          <w:bCs/>
          <w:lang w:val="id-ID"/>
        </w:rPr>
        <w:t>SALAM</w:t>
      </w:r>
    </w:p>
    <w:p w14:paraId="6EACE717" w14:textId="77777777" w:rsidR="007146D7" w:rsidRPr="00813992" w:rsidRDefault="007146D7" w:rsidP="007146D7">
      <w:pPr>
        <w:pStyle w:val="DaftarParagraf"/>
        <w:ind w:left="567" w:hanging="567"/>
        <w:rPr>
          <w:lang w:val="id-ID"/>
        </w:rPr>
      </w:pPr>
      <w:r w:rsidRPr="00813992">
        <w:rPr>
          <w:lang w:val="id-ID"/>
        </w:rPr>
        <w:t>PF:</w:t>
      </w:r>
      <w:r w:rsidRPr="00813992">
        <w:rPr>
          <w:lang w:val="id-ID"/>
        </w:rPr>
        <w:tab/>
        <w:t>Kasih karunia dan damai sejahtera dari Allah Bapa kita, dan dari Tuhan Yesus Kristus dalam persekutuan dengan Roh Kudus menyertai Saudara sekalian.</w:t>
      </w:r>
    </w:p>
    <w:p w14:paraId="7A2A5769" w14:textId="77777777" w:rsidR="007146D7" w:rsidRPr="00813992" w:rsidRDefault="007146D7" w:rsidP="007146D7">
      <w:pPr>
        <w:pStyle w:val="DaftarParagraf"/>
        <w:ind w:left="567" w:hanging="567"/>
        <w:rPr>
          <w:lang w:val="id-ID"/>
        </w:rPr>
      </w:pPr>
      <w:r w:rsidRPr="00813992">
        <w:rPr>
          <w:b/>
          <w:bCs/>
          <w:lang w:val="id-ID"/>
        </w:rPr>
        <w:t>U:</w:t>
      </w:r>
      <w:r w:rsidRPr="00813992">
        <w:rPr>
          <w:lang w:val="id-ID"/>
        </w:rPr>
        <w:tab/>
      </w:r>
      <w:r w:rsidRPr="00813992">
        <w:rPr>
          <w:b/>
          <w:bCs/>
          <w:lang w:val="id-ID"/>
        </w:rPr>
        <w:t>Dan menyertai Saudara juga</w:t>
      </w:r>
    </w:p>
    <w:p w14:paraId="4568534D" w14:textId="77777777" w:rsidR="007146D7" w:rsidRPr="00813992" w:rsidRDefault="007146D7" w:rsidP="007146D7">
      <w:pPr>
        <w:pStyle w:val="DaftarParagraf"/>
        <w:tabs>
          <w:tab w:val="right" w:pos="6237"/>
        </w:tabs>
        <w:ind w:left="0"/>
        <w:rPr>
          <w:b/>
          <w:bCs/>
          <w:lang w:val="id-ID"/>
        </w:rPr>
      </w:pPr>
    </w:p>
    <w:p w14:paraId="4E508A10" w14:textId="09D4B113" w:rsidR="007146D7" w:rsidRPr="00813992" w:rsidRDefault="007146D7" w:rsidP="007146D7">
      <w:pPr>
        <w:pStyle w:val="DaftarParagraf"/>
        <w:tabs>
          <w:tab w:val="right" w:pos="6210"/>
        </w:tabs>
        <w:ind w:left="0"/>
        <w:jc w:val="left"/>
        <w:rPr>
          <w:lang w:val="id-ID"/>
        </w:rPr>
      </w:pPr>
      <w:r w:rsidRPr="00813992">
        <w:rPr>
          <w:b/>
          <w:bCs/>
          <w:lang w:val="id-ID"/>
        </w:rPr>
        <w:tab/>
        <w:t xml:space="preserve">KATA PEMBUKA </w:t>
      </w:r>
      <w:r w:rsidRPr="00813992">
        <w:rPr>
          <w:b/>
          <w:bCs/>
          <w:lang w:val="id-ID"/>
        </w:rPr>
        <w:tab/>
      </w:r>
      <w:r w:rsidRPr="00813992">
        <w:rPr>
          <w:i/>
          <w:iCs/>
          <w:lang w:val="id-ID"/>
        </w:rPr>
        <w:t>(Duduk)</w:t>
      </w:r>
    </w:p>
    <w:p w14:paraId="02CD6088" w14:textId="00D6CB7F" w:rsidR="007146D7" w:rsidRPr="00813992" w:rsidRDefault="007146D7" w:rsidP="007146D7">
      <w:pPr>
        <w:pStyle w:val="DaftarParagraf"/>
        <w:ind w:left="567" w:hanging="567"/>
        <w:rPr>
          <w:b/>
          <w:bCs/>
          <w:lang w:val="id-ID"/>
        </w:rPr>
      </w:pPr>
      <w:r w:rsidRPr="00813992">
        <w:rPr>
          <w:lang w:val="id-ID"/>
        </w:rPr>
        <w:t>M2:</w:t>
      </w:r>
      <w:r w:rsidRPr="00813992">
        <w:rPr>
          <w:lang w:val="id-ID"/>
        </w:rPr>
        <w:tab/>
        <w:t xml:space="preserve">Saudara, pada Minggu </w:t>
      </w:r>
      <w:r w:rsidR="00747E72">
        <w:rPr>
          <w:lang w:val="id-ID"/>
        </w:rPr>
        <w:t>Pra-Paskah</w:t>
      </w:r>
      <w:r w:rsidRPr="00813992">
        <w:rPr>
          <w:lang w:val="id-ID"/>
        </w:rPr>
        <w:t xml:space="preserve"> V, kita akan merenungkan tema </w:t>
      </w:r>
      <w:r w:rsidRPr="00813992">
        <w:rPr>
          <w:b/>
          <w:bCs/>
          <w:lang w:val="id-ID"/>
        </w:rPr>
        <w:t xml:space="preserve">“Menyadari dan Merespons Kasih Tak Ternilai”. </w:t>
      </w:r>
      <w:r w:rsidRPr="00813992">
        <w:rPr>
          <w:lang w:val="id-ID"/>
        </w:rPr>
        <w:t xml:space="preserve">Jika kita kembali menghitung berkat Tuhan dalam kehidupan </w:t>
      </w:r>
      <w:r w:rsidRPr="00813992">
        <w:rPr>
          <w:lang w:val="id-ID"/>
        </w:rPr>
        <w:lastRenderedPageBreak/>
        <w:t xml:space="preserve">kita, seperti lirik lagu tadi, </w:t>
      </w:r>
      <w:r w:rsidRPr="00813992">
        <w:rPr>
          <w:i/>
          <w:iCs/>
          <w:lang w:val="id-ID"/>
        </w:rPr>
        <w:t xml:space="preserve">andaikan laut tintanya dan langit jadi kertasnya, tak kan lengkap memuat kisahnya. </w:t>
      </w:r>
      <w:r w:rsidRPr="00813992">
        <w:rPr>
          <w:lang w:val="id-ID"/>
        </w:rPr>
        <w:t xml:space="preserve">Ada banyak kebaikan yang Tuhan nyatakan dalam hidup ini. Namun, terkadang persoalan kehidupan membuat kita semakin mengaburkan pandangan terhadap kasih-Nya, sehingga hal itu menghambat kita untuk bisa memberikan yang terbaik kepada Tuhan. Hari ini kita hendak diajak untuk kembali menyadari betapa banyaknya kasih Tuhan dalam hidup kita agar kita pun semakin digerakkan untuk merespons kasih yang tak ternilai itu. Seperti Maria yang meminyaki kaki Yesus dengan persembahan terbaiknya,  </w:t>
      </w:r>
      <w:r w:rsidRPr="00813992">
        <w:rPr>
          <w:b/>
          <w:bCs/>
          <w:lang w:val="id-ID"/>
        </w:rPr>
        <w:t>Ya Tuhan, biarlah kasihku kepada-Mu semakin bertambah!</w:t>
      </w:r>
    </w:p>
    <w:p w14:paraId="52A74FA3" w14:textId="77777777" w:rsidR="007146D7" w:rsidRPr="00813992" w:rsidRDefault="007146D7" w:rsidP="007146D7">
      <w:pPr>
        <w:pStyle w:val="DaftarParagraf"/>
        <w:ind w:left="567" w:right="-141" w:hanging="567"/>
        <w:rPr>
          <w:b/>
          <w:bCs/>
          <w:sz w:val="20"/>
          <w:szCs w:val="20"/>
          <w:lang w:val="id-ID"/>
        </w:rPr>
      </w:pPr>
      <w:r w:rsidRPr="00813992">
        <w:rPr>
          <w:b/>
          <w:bCs/>
          <w:lang w:val="id-ID"/>
        </w:rPr>
        <w:t>U:</w:t>
      </w:r>
      <w:r w:rsidRPr="00813992">
        <w:rPr>
          <w:lang w:val="id-ID"/>
        </w:rPr>
        <w:tab/>
      </w:r>
      <w:r w:rsidRPr="00813992">
        <w:rPr>
          <w:b/>
          <w:bCs/>
          <w:sz w:val="20"/>
          <w:szCs w:val="20"/>
          <w:lang w:val="id-ID"/>
        </w:rPr>
        <w:t>(Menyanyikan NKB 141:1-3)</w:t>
      </w:r>
    </w:p>
    <w:p w14:paraId="5CB112CC" w14:textId="77777777" w:rsidR="007146D7" w:rsidRPr="00813992" w:rsidRDefault="007146D7" w:rsidP="007146D7">
      <w:pPr>
        <w:pStyle w:val="DaftarParagraf"/>
        <w:ind w:left="567" w:right="-141"/>
        <w:jc w:val="center"/>
        <w:rPr>
          <w:b/>
          <w:bCs/>
          <w:lang w:val="id-ID"/>
        </w:rPr>
      </w:pPr>
      <w:r w:rsidRPr="00813992">
        <w:rPr>
          <w:b/>
          <w:bCs/>
          <w:lang w:val="id-ID"/>
        </w:rPr>
        <w:t>NKB 141: 1-3 “Kasihku Pada-Mu Tambahkanlah”</w:t>
      </w:r>
    </w:p>
    <w:p w14:paraId="102B1186" w14:textId="77777777" w:rsidR="007146D7" w:rsidRPr="00813992" w:rsidRDefault="007146D7" w:rsidP="007146D7">
      <w:pPr>
        <w:pStyle w:val="DaftarParagraf"/>
        <w:ind w:left="567"/>
        <w:jc w:val="center"/>
        <w:rPr>
          <w:i/>
          <w:iCs/>
          <w:sz w:val="16"/>
          <w:szCs w:val="16"/>
          <w:lang w:val="id-ID"/>
        </w:rPr>
      </w:pPr>
      <w:r w:rsidRPr="00813992">
        <w:rPr>
          <w:i/>
          <w:iCs/>
          <w:sz w:val="16"/>
          <w:szCs w:val="16"/>
          <w:lang w:val="id-ID"/>
        </w:rPr>
        <w:t>Syair: More Love to Thee; Elizabeth P. Prentiss,</w:t>
      </w:r>
      <w:r w:rsidRPr="00813992">
        <w:rPr>
          <w:i/>
          <w:iCs/>
          <w:sz w:val="16"/>
          <w:szCs w:val="16"/>
          <w:lang w:val="id-ID"/>
        </w:rPr>
        <w:br/>
        <w:t>Terjemahan: Tim Nyanyian GKI, Lagu: William H. Doane</w:t>
      </w:r>
    </w:p>
    <w:p w14:paraId="03A9476F" w14:textId="7C87B923" w:rsidR="007146D7" w:rsidRPr="00813992" w:rsidRDefault="00EA607A" w:rsidP="00EA607A">
      <w:pPr>
        <w:widowControl/>
        <w:autoSpaceDE/>
        <w:autoSpaceDN/>
        <w:ind w:left="993" w:hanging="426"/>
        <w:contextualSpacing/>
        <w:rPr>
          <w:lang w:val="id-ID"/>
        </w:rPr>
      </w:pPr>
      <w:r w:rsidRPr="00813992">
        <w:rPr>
          <w:lang w:val="id-ID"/>
        </w:rPr>
        <w:t xml:space="preserve">1. </w:t>
      </w:r>
      <w:r w:rsidRPr="00813992">
        <w:rPr>
          <w:lang w:val="id-ID"/>
        </w:rPr>
        <w:tab/>
      </w:r>
      <w:r w:rsidR="007146D7" w:rsidRPr="00813992">
        <w:rPr>
          <w:lang w:val="id-ID"/>
        </w:rPr>
        <w:t>Kasihku pada-Mu tambahkanlah!</w:t>
      </w:r>
    </w:p>
    <w:p w14:paraId="10262BF8" w14:textId="77777777" w:rsidR="007146D7" w:rsidRPr="00813992" w:rsidRDefault="007146D7" w:rsidP="00EA607A">
      <w:pPr>
        <w:ind w:left="993"/>
        <w:rPr>
          <w:lang w:val="id-ID"/>
        </w:rPr>
      </w:pPr>
      <w:r w:rsidRPr="00813992">
        <w:rPr>
          <w:lang w:val="id-ID"/>
        </w:rPr>
        <w:t>Ya Kristus Tuhanku, o, dengarlah!</w:t>
      </w:r>
      <w:r w:rsidRPr="00813992">
        <w:rPr>
          <w:lang w:val="id-ID"/>
        </w:rPr>
        <w:br/>
        <w:t>‘Ku mohon tak henti: Tambahkan kasihku,</w:t>
      </w:r>
      <w:r w:rsidRPr="00813992">
        <w:rPr>
          <w:lang w:val="id-ID"/>
        </w:rPr>
        <w:br/>
        <w:t>makin besar kepada-Mu!</w:t>
      </w:r>
    </w:p>
    <w:p w14:paraId="52EA488A" w14:textId="7DD66AEC" w:rsidR="007146D7" w:rsidRPr="00813992" w:rsidRDefault="00EA607A" w:rsidP="00EA607A">
      <w:pPr>
        <w:widowControl/>
        <w:autoSpaceDE/>
        <w:autoSpaceDN/>
        <w:ind w:left="993" w:hanging="426"/>
        <w:contextualSpacing/>
        <w:rPr>
          <w:lang w:val="id-ID"/>
        </w:rPr>
      </w:pPr>
      <w:r w:rsidRPr="00813992">
        <w:rPr>
          <w:lang w:val="id-ID"/>
        </w:rPr>
        <w:t xml:space="preserve">2. </w:t>
      </w:r>
      <w:r w:rsidRPr="00813992">
        <w:rPr>
          <w:lang w:val="id-ID"/>
        </w:rPr>
        <w:tab/>
      </w:r>
      <w:r w:rsidR="007146D7" w:rsidRPr="00813992">
        <w:rPr>
          <w:lang w:val="id-ID"/>
        </w:rPr>
        <w:t>Dahulu dunia andalanku,</w:t>
      </w:r>
    </w:p>
    <w:p w14:paraId="00EDB5D2" w14:textId="77777777" w:rsidR="007146D7" w:rsidRPr="00813992" w:rsidRDefault="007146D7" w:rsidP="00EA607A">
      <w:pPr>
        <w:ind w:left="993"/>
        <w:rPr>
          <w:lang w:val="id-ID"/>
        </w:rPr>
      </w:pPr>
      <w:r w:rsidRPr="00813992">
        <w:rPr>
          <w:lang w:val="id-ID"/>
        </w:rPr>
        <w:t>kini Engkau, Tuhan, harapanku.</w:t>
      </w:r>
      <w:r w:rsidRPr="00813992">
        <w:rPr>
          <w:lang w:val="id-ID"/>
        </w:rPr>
        <w:br/>
        <w:t>Inilah doaku: Tambahkan kasihku,</w:t>
      </w:r>
      <w:r w:rsidRPr="00813992">
        <w:rPr>
          <w:lang w:val="id-ID"/>
        </w:rPr>
        <w:br/>
        <w:t>makin besar kepada-Mu!</w:t>
      </w:r>
    </w:p>
    <w:p w14:paraId="4C99CFDA" w14:textId="25D0DFA4" w:rsidR="007146D7" w:rsidRPr="00813992" w:rsidRDefault="00EA607A" w:rsidP="00EA607A">
      <w:pPr>
        <w:widowControl/>
        <w:autoSpaceDE/>
        <w:autoSpaceDN/>
        <w:ind w:left="993" w:hanging="426"/>
        <w:contextualSpacing/>
        <w:rPr>
          <w:lang w:val="id-ID"/>
        </w:rPr>
      </w:pPr>
      <w:r w:rsidRPr="00813992">
        <w:rPr>
          <w:lang w:val="id-ID"/>
        </w:rPr>
        <w:t xml:space="preserve">3. </w:t>
      </w:r>
      <w:r w:rsidRPr="00813992">
        <w:rPr>
          <w:lang w:val="id-ID"/>
        </w:rPr>
        <w:tab/>
      </w:r>
      <w:r w:rsidR="007146D7" w:rsidRPr="00813992">
        <w:rPr>
          <w:lang w:val="id-ID"/>
        </w:rPr>
        <w:t>Walaupun badai k’ras memukulku,</w:t>
      </w:r>
    </w:p>
    <w:p w14:paraId="43C7AEBE" w14:textId="77777777" w:rsidR="007146D7" w:rsidRPr="00813992" w:rsidRDefault="007146D7" w:rsidP="00EA607A">
      <w:pPr>
        <w:ind w:left="993"/>
        <w:rPr>
          <w:lang w:val="id-ID"/>
        </w:rPr>
      </w:pPr>
      <w:r w:rsidRPr="00813992">
        <w:rPr>
          <w:lang w:val="id-ID"/>
        </w:rPr>
        <w:t>namun penghiburku malak kudus.</w:t>
      </w:r>
      <w:r w:rsidRPr="00813992">
        <w:rPr>
          <w:lang w:val="id-ID"/>
        </w:rPr>
        <w:br/>
        <w:t>Inilah laguku: Tambahkan kasihku,</w:t>
      </w:r>
      <w:r w:rsidRPr="00813992">
        <w:rPr>
          <w:lang w:val="id-ID"/>
        </w:rPr>
        <w:br/>
        <w:t>makin besar kepada-Mu!</w:t>
      </w:r>
    </w:p>
    <w:p w14:paraId="5E8792FA" w14:textId="77777777" w:rsidR="007146D7" w:rsidRPr="00813992" w:rsidRDefault="007146D7" w:rsidP="007146D7">
      <w:pPr>
        <w:pStyle w:val="DaftarParagraf"/>
        <w:ind w:left="0"/>
        <w:rPr>
          <w:b/>
          <w:bCs/>
          <w:lang w:val="id-ID"/>
        </w:rPr>
      </w:pPr>
    </w:p>
    <w:p w14:paraId="121E6680" w14:textId="77777777" w:rsidR="007146D7" w:rsidRPr="00813992" w:rsidRDefault="007146D7" w:rsidP="007146D7">
      <w:pPr>
        <w:pStyle w:val="DaftarParagraf"/>
        <w:ind w:left="0" w:firstLine="0"/>
        <w:rPr>
          <w:b/>
          <w:bCs/>
          <w:lang w:val="id-ID"/>
        </w:rPr>
      </w:pPr>
      <w:r w:rsidRPr="00813992">
        <w:rPr>
          <w:b/>
          <w:bCs/>
          <w:lang w:val="id-ID"/>
        </w:rPr>
        <w:t>PENGAKUAN DOSA</w:t>
      </w:r>
    </w:p>
    <w:p w14:paraId="334F02A2" w14:textId="77777777" w:rsidR="007146D7" w:rsidRPr="00813992" w:rsidRDefault="007146D7" w:rsidP="00EA607A">
      <w:pPr>
        <w:adjustRightInd w:val="0"/>
        <w:ind w:left="567" w:hanging="567"/>
        <w:jc w:val="both"/>
        <w:rPr>
          <w:lang w:val="id-ID"/>
        </w:rPr>
      </w:pPr>
      <w:r w:rsidRPr="00813992">
        <w:rPr>
          <w:lang w:val="id-ID"/>
        </w:rPr>
        <w:t>PF:</w:t>
      </w:r>
      <w:r w:rsidRPr="00813992">
        <w:rPr>
          <w:lang w:val="id-ID"/>
        </w:rPr>
        <w:tab/>
        <w:t xml:space="preserve">Saudara, tak jarang kita menyampaikan </w:t>
      </w:r>
      <w:r w:rsidRPr="00813992">
        <w:rPr>
          <w:i/>
          <w:iCs/>
          <w:lang w:val="id-ID"/>
        </w:rPr>
        <w:t>“Tuhan, aku ingin lebih mengasihi-Mu, tambahkanlah kasihku kepada-Mu.”</w:t>
      </w:r>
      <w:r w:rsidRPr="00813992">
        <w:rPr>
          <w:lang w:val="id-ID"/>
        </w:rPr>
        <w:t xml:space="preserve"> Pertanyaannya kemudian, sudahkah kerinduan itu kita selaraskan dengan hidup yang dari hari ke hari, sedikit demi sedikit, semakin mengasihi Tuhan? Adakah hidup yang semakin berserah di hadapan Tuhan? Adakah hati yang semakin luas untuk memberi? </w:t>
      </w:r>
    </w:p>
    <w:p w14:paraId="7924DB49" w14:textId="77777777" w:rsidR="007146D7" w:rsidRPr="00813992" w:rsidRDefault="007146D7" w:rsidP="00EA607A">
      <w:pPr>
        <w:adjustRightInd w:val="0"/>
        <w:ind w:left="567"/>
        <w:jc w:val="both"/>
        <w:rPr>
          <w:lang w:val="id-ID"/>
        </w:rPr>
      </w:pPr>
      <w:r w:rsidRPr="00813992">
        <w:rPr>
          <w:lang w:val="id-ID"/>
        </w:rPr>
        <w:t xml:space="preserve">Saat ini kita kembali diberi kesempatan untuk menilik setiap </w:t>
      </w:r>
      <w:r w:rsidRPr="00813992">
        <w:rPr>
          <w:lang w:val="id-ID"/>
        </w:rPr>
        <w:lastRenderedPageBreak/>
        <w:t xml:space="preserve">pikir, kata, dan laku kita. Dalam cahya Kristus akan tersingkap setiap lemah dan dosa kita. Namun, dalam cahya Kristus, kita pun akan semakin melihat, Ia selalu mengasihi Saudara dan saya dalam keterbatasan kita, dan kembali memberi kesempatan untuk hidup di dalam anugerah keselamatan-Nya. </w:t>
      </w:r>
    </w:p>
    <w:p w14:paraId="15FD88F1" w14:textId="02EF1085" w:rsidR="007146D7" w:rsidRPr="00813992" w:rsidRDefault="007146D7" w:rsidP="00EA607A">
      <w:pPr>
        <w:adjustRightInd w:val="0"/>
        <w:ind w:left="567"/>
        <w:jc w:val="both"/>
        <w:rPr>
          <w:i/>
          <w:iCs/>
          <w:sz w:val="20"/>
          <w:szCs w:val="20"/>
          <w:lang w:val="id-ID"/>
        </w:rPr>
      </w:pPr>
      <w:r w:rsidRPr="00813992">
        <w:rPr>
          <w:i/>
          <w:iCs/>
          <w:sz w:val="20"/>
          <w:szCs w:val="20"/>
          <w:lang w:val="id-ID"/>
        </w:rPr>
        <w:t>(PF memberikan kesempatan umat menaik</w:t>
      </w:r>
      <w:r w:rsidR="00ED0EE4">
        <w:rPr>
          <w:i/>
          <w:iCs/>
          <w:sz w:val="20"/>
          <w:szCs w:val="20"/>
          <w:lang w:val="id-ID"/>
        </w:rPr>
        <w:t>k</w:t>
      </w:r>
      <w:r w:rsidRPr="00813992">
        <w:rPr>
          <w:i/>
          <w:iCs/>
          <w:sz w:val="20"/>
          <w:szCs w:val="20"/>
          <w:lang w:val="id-ID"/>
        </w:rPr>
        <w:t>an doa pengakuan pribadi dan ditutup dengan syukur atas kesempatan menyadari dan semakin melihat kasih Tuhan melalui pengampunan yang Ia berikan.)</w:t>
      </w:r>
    </w:p>
    <w:p w14:paraId="3A7B3E1F" w14:textId="77777777" w:rsidR="007146D7" w:rsidRPr="00813992" w:rsidRDefault="007146D7" w:rsidP="007146D7">
      <w:pPr>
        <w:adjustRightInd w:val="0"/>
        <w:ind w:left="567"/>
        <w:rPr>
          <w:i/>
          <w:iCs/>
          <w:sz w:val="20"/>
          <w:szCs w:val="20"/>
          <w:lang w:val="id-ID"/>
        </w:rPr>
      </w:pPr>
    </w:p>
    <w:p w14:paraId="250B0A6C" w14:textId="77777777" w:rsidR="007146D7" w:rsidRPr="00813992" w:rsidRDefault="007146D7" w:rsidP="007146D7">
      <w:pPr>
        <w:pStyle w:val="DaftarParagraf"/>
        <w:ind w:left="567" w:hanging="567"/>
        <w:rPr>
          <w:bCs/>
          <w:sz w:val="20"/>
          <w:szCs w:val="20"/>
          <w:lang w:val="id-ID"/>
        </w:rPr>
      </w:pPr>
      <w:r w:rsidRPr="00813992">
        <w:rPr>
          <w:b/>
          <w:bCs/>
          <w:lang w:val="id-ID"/>
        </w:rPr>
        <w:t>U:</w:t>
      </w:r>
      <w:r w:rsidRPr="00813992">
        <w:rPr>
          <w:b/>
          <w:bCs/>
          <w:lang w:val="id-ID"/>
        </w:rPr>
        <w:tab/>
      </w:r>
      <w:r w:rsidRPr="00813992">
        <w:rPr>
          <w:b/>
          <w:bCs/>
          <w:sz w:val="20"/>
          <w:szCs w:val="20"/>
          <w:lang w:val="id-ID"/>
        </w:rPr>
        <w:t>(Menyanyikan KJ 25 : 1, 3-5)</w:t>
      </w:r>
    </w:p>
    <w:p w14:paraId="742D1E86" w14:textId="77777777" w:rsidR="007146D7" w:rsidRPr="00813992" w:rsidRDefault="007146D7" w:rsidP="00EA607A">
      <w:pPr>
        <w:pStyle w:val="DaftarParagraf"/>
        <w:ind w:left="567" w:firstLine="0"/>
        <w:jc w:val="center"/>
        <w:rPr>
          <w:b/>
          <w:lang w:val="id-ID"/>
        </w:rPr>
      </w:pPr>
      <w:r w:rsidRPr="00813992">
        <w:rPr>
          <w:b/>
          <w:lang w:val="id-ID"/>
        </w:rPr>
        <w:t>KJ 25 : 1, 3-5 “Ya Allahku di Cahya-Mu”</w:t>
      </w:r>
    </w:p>
    <w:p w14:paraId="01F8E382" w14:textId="77777777" w:rsidR="007146D7" w:rsidRPr="00813992" w:rsidRDefault="007146D7" w:rsidP="00EA607A">
      <w:pPr>
        <w:pStyle w:val="DaftarParagraf"/>
        <w:ind w:left="567" w:firstLine="0"/>
        <w:jc w:val="center"/>
        <w:rPr>
          <w:bCs/>
          <w:sz w:val="16"/>
          <w:szCs w:val="16"/>
          <w:lang w:val="id-ID"/>
        </w:rPr>
      </w:pPr>
      <w:r w:rsidRPr="00813992">
        <w:rPr>
          <w:bCs/>
          <w:i/>
          <w:iCs/>
          <w:sz w:val="16"/>
          <w:szCs w:val="16"/>
          <w:lang w:val="id-ID"/>
        </w:rPr>
        <w:t>Syair: God enkel licht, Ahasverus van den Berg (1733-1807) menurut Du reines Lich, Christian Friedrich Daniel Schubart (1739-1791),</w:t>
      </w:r>
      <w:r w:rsidRPr="00813992">
        <w:rPr>
          <w:bCs/>
          <w:i/>
          <w:iCs/>
          <w:sz w:val="16"/>
          <w:szCs w:val="16"/>
          <w:lang w:val="id-ID"/>
        </w:rPr>
        <w:br/>
        <w:t>Terjemahan: Yamuger, 1984, Lagu: Jemaat Perancis di Belanda, 1803</w:t>
      </w:r>
    </w:p>
    <w:p w14:paraId="443CAA33" w14:textId="77777777" w:rsidR="007146D7" w:rsidRPr="00813992" w:rsidRDefault="007146D7" w:rsidP="007146D7">
      <w:pPr>
        <w:adjustRightInd w:val="0"/>
        <w:rPr>
          <w:rFonts w:cs="Courier New"/>
          <w:lang w:val="id-ID"/>
        </w:rPr>
      </w:pPr>
      <w:r w:rsidRPr="00813992">
        <w:rPr>
          <w:rFonts w:cs="Courier New"/>
          <w:lang w:val="id-ID"/>
        </w:rPr>
        <w:tab/>
      </w:r>
    </w:p>
    <w:p w14:paraId="665A344E" w14:textId="77777777" w:rsidR="007146D7" w:rsidRPr="00813992" w:rsidRDefault="007146D7" w:rsidP="00EA607A">
      <w:pPr>
        <w:adjustRightInd w:val="0"/>
        <w:ind w:left="993" w:hanging="426"/>
        <w:rPr>
          <w:rFonts w:cs="Courier New"/>
          <w:b/>
          <w:bCs/>
          <w:i/>
          <w:iCs/>
          <w:lang w:val="id-ID"/>
        </w:rPr>
      </w:pPr>
      <w:r w:rsidRPr="00813992">
        <w:rPr>
          <w:rFonts w:cs="Courier New"/>
          <w:lang w:val="id-ID"/>
        </w:rPr>
        <w:tab/>
      </w:r>
      <w:r w:rsidRPr="00813992">
        <w:rPr>
          <w:rFonts w:cs="Courier New"/>
          <w:b/>
          <w:bCs/>
          <w:lang w:val="id-ID"/>
        </w:rPr>
        <w:t>(</w:t>
      </w:r>
      <w:r w:rsidRPr="00813992">
        <w:rPr>
          <w:rFonts w:cs="Courier New"/>
          <w:b/>
          <w:bCs/>
          <w:i/>
          <w:iCs/>
          <w:lang w:val="id-ID"/>
        </w:rPr>
        <w:t>Bersama)</w:t>
      </w:r>
    </w:p>
    <w:p w14:paraId="2D9573A5" w14:textId="77777777" w:rsidR="007146D7" w:rsidRPr="00813992" w:rsidRDefault="007146D7" w:rsidP="00EA607A">
      <w:pPr>
        <w:pStyle w:val="DaftarParagraf"/>
        <w:widowControl/>
        <w:numPr>
          <w:ilvl w:val="0"/>
          <w:numId w:val="38"/>
        </w:numPr>
        <w:adjustRightInd w:val="0"/>
        <w:ind w:left="993" w:hanging="426"/>
        <w:contextualSpacing/>
        <w:rPr>
          <w:rFonts w:cs="Courier New"/>
          <w:lang w:val="id-ID"/>
        </w:rPr>
      </w:pPr>
      <w:r w:rsidRPr="00813992">
        <w:rPr>
          <w:rFonts w:cs="Courier New"/>
          <w:lang w:val="id-ID"/>
        </w:rPr>
        <w:t>Ya Allahku, di cah’ya-Mu tersingkap tiap noda.</w:t>
      </w:r>
    </w:p>
    <w:p w14:paraId="59825C94" w14:textId="77777777" w:rsidR="007146D7" w:rsidRPr="00813992" w:rsidRDefault="007146D7" w:rsidP="00EA607A">
      <w:pPr>
        <w:pStyle w:val="DaftarParagraf"/>
        <w:adjustRightInd w:val="0"/>
        <w:ind w:left="993" w:firstLine="0"/>
        <w:rPr>
          <w:rFonts w:cs="Courier New"/>
          <w:lang w:val="id-ID"/>
        </w:rPr>
      </w:pPr>
      <w:r w:rsidRPr="00813992">
        <w:rPr>
          <w:rFonts w:cs="Courier New"/>
          <w:lang w:val="id-ID"/>
        </w:rPr>
        <w:t xml:space="preserve">Kau lihatlah manusia penuh lumuran dosa. </w:t>
      </w:r>
    </w:p>
    <w:p w14:paraId="54056948" w14:textId="77777777" w:rsidR="007146D7" w:rsidRPr="00813992" w:rsidRDefault="007146D7" w:rsidP="00EA607A">
      <w:pPr>
        <w:adjustRightInd w:val="0"/>
        <w:ind w:left="993" w:hanging="426"/>
        <w:rPr>
          <w:rFonts w:cs="Courier New"/>
          <w:b/>
          <w:bCs/>
          <w:i/>
          <w:iCs/>
          <w:lang w:val="id-ID"/>
        </w:rPr>
      </w:pPr>
      <w:r w:rsidRPr="00813992">
        <w:rPr>
          <w:rFonts w:cs="Courier New"/>
          <w:lang w:val="id-ID"/>
        </w:rPr>
        <w:tab/>
      </w:r>
      <w:r w:rsidRPr="00813992">
        <w:rPr>
          <w:rFonts w:cs="Courier New"/>
          <w:i/>
          <w:iCs/>
          <w:lang w:val="id-ID"/>
        </w:rPr>
        <w:t>(</w:t>
      </w:r>
      <w:r w:rsidRPr="00813992">
        <w:rPr>
          <w:rFonts w:cs="Courier New"/>
          <w:b/>
          <w:bCs/>
          <w:i/>
          <w:iCs/>
          <w:lang w:val="id-ID"/>
        </w:rPr>
        <w:t>Laki-laki)</w:t>
      </w:r>
    </w:p>
    <w:p w14:paraId="6EA4C672" w14:textId="77777777" w:rsidR="007146D7" w:rsidRPr="00813992" w:rsidRDefault="007146D7" w:rsidP="00EA607A">
      <w:pPr>
        <w:adjustRightInd w:val="0"/>
        <w:ind w:left="993" w:hanging="426"/>
        <w:rPr>
          <w:rFonts w:cs="Courier New"/>
          <w:lang w:val="id-ID"/>
        </w:rPr>
      </w:pPr>
      <w:r w:rsidRPr="00813992">
        <w:rPr>
          <w:rFonts w:cs="Courier New"/>
          <w:lang w:val="id-ID"/>
        </w:rPr>
        <w:t xml:space="preserve">3. </w:t>
      </w:r>
      <w:r w:rsidRPr="00813992">
        <w:rPr>
          <w:rFonts w:cs="Courier New"/>
          <w:lang w:val="id-ID"/>
        </w:rPr>
        <w:tab/>
        <w:t>Kepada-Mu tujuanku! Kau tak membuang aku.</w:t>
      </w:r>
    </w:p>
    <w:p w14:paraId="425DF4B5" w14:textId="77777777" w:rsidR="007146D7" w:rsidRPr="00813992" w:rsidRDefault="007146D7" w:rsidP="00EA607A">
      <w:pPr>
        <w:pStyle w:val="DaftarParagraf"/>
        <w:adjustRightInd w:val="0"/>
        <w:ind w:left="993" w:firstLine="0"/>
        <w:rPr>
          <w:rFonts w:cs="Courier New"/>
          <w:lang w:val="id-ID"/>
        </w:rPr>
      </w:pPr>
      <w:r w:rsidRPr="00813992">
        <w:rPr>
          <w:rFonts w:cs="Courier New"/>
          <w:lang w:val="id-ID"/>
        </w:rPr>
        <w:t xml:space="preserve">Putra-Mulah selamanya Jalanku ke takhta-Mu. </w:t>
      </w:r>
    </w:p>
    <w:p w14:paraId="6A76B9AF" w14:textId="77777777" w:rsidR="007146D7" w:rsidRPr="00813992" w:rsidRDefault="007146D7" w:rsidP="00EA607A">
      <w:pPr>
        <w:pStyle w:val="DaftarParagraf"/>
        <w:adjustRightInd w:val="0"/>
        <w:ind w:left="993" w:firstLine="0"/>
        <w:rPr>
          <w:rFonts w:cs="Courier New"/>
          <w:b/>
          <w:bCs/>
          <w:i/>
          <w:iCs/>
          <w:lang w:val="id-ID"/>
        </w:rPr>
      </w:pPr>
      <w:r w:rsidRPr="00813992">
        <w:rPr>
          <w:rFonts w:cs="Courier New"/>
          <w:i/>
          <w:iCs/>
          <w:lang w:val="id-ID"/>
        </w:rPr>
        <w:t>(</w:t>
      </w:r>
      <w:r w:rsidRPr="00813992">
        <w:rPr>
          <w:rFonts w:cs="Courier New"/>
          <w:b/>
          <w:bCs/>
          <w:i/>
          <w:iCs/>
          <w:lang w:val="id-ID"/>
        </w:rPr>
        <w:t>Perempuan)</w:t>
      </w:r>
    </w:p>
    <w:p w14:paraId="67BE6555" w14:textId="77777777" w:rsidR="007146D7" w:rsidRPr="00813992" w:rsidRDefault="007146D7" w:rsidP="00EA607A">
      <w:pPr>
        <w:pStyle w:val="DaftarParagraf"/>
        <w:widowControl/>
        <w:numPr>
          <w:ilvl w:val="0"/>
          <w:numId w:val="42"/>
        </w:numPr>
        <w:adjustRightInd w:val="0"/>
        <w:ind w:left="993" w:hanging="426"/>
        <w:contextualSpacing/>
        <w:rPr>
          <w:rFonts w:cs="Courier New"/>
          <w:lang w:val="id-ID"/>
        </w:rPr>
      </w:pPr>
      <w:r w:rsidRPr="00813992">
        <w:rPr>
          <w:rFonts w:cs="Courier New"/>
          <w:lang w:val="id-ID"/>
        </w:rPr>
        <w:t>Ya amin, ya, di Golgota ditanggung-Nya dosaku</w:t>
      </w:r>
    </w:p>
    <w:p w14:paraId="0E426A43" w14:textId="77777777" w:rsidR="007146D7" w:rsidRPr="00813992" w:rsidRDefault="007146D7" w:rsidP="00EA607A">
      <w:pPr>
        <w:pStyle w:val="DaftarParagraf"/>
        <w:adjustRightInd w:val="0"/>
        <w:ind w:left="993" w:firstLine="0"/>
        <w:rPr>
          <w:rFonts w:cs="Courier New"/>
          <w:lang w:val="id-ID"/>
        </w:rPr>
      </w:pPr>
      <w:r w:rsidRPr="00813992">
        <w:rPr>
          <w:rFonts w:cs="Courier New"/>
          <w:lang w:val="id-ID"/>
        </w:rPr>
        <w:t xml:space="preserve">dan darah-Nya yang mulia menghapus aib jiwaku. </w:t>
      </w:r>
    </w:p>
    <w:p w14:paraId="1294CFAC" w14:textId="77777777" w:rsidR="007146D7" w:rsidRPr="00813992" w:rsidRDefault="007146D7" w:rsidP="00EA607A">
      <w:pPr>
        <w:pStyle w:val="DaftarParagraf"/>
        <w:adjustRightInd w:val="0"/>
        <w:ind w:left="993" w:firstLine="0"/>
        <w:rPr>
          <w:rFonts w:cs="Courier New"/>
          <w:b/>
          <w:bCs/>
          <w:i/>
          <w:iCs/>
          <w:lang w:val="id-ID"/>
        </w:rPr>
      </w:pPr>
      <w:r w:rsidRPr="00813992">
        <w:rPr>
          <w:rFonts w:cs="Courier New"/>
          <w:b/>
          <w:bCs/>
          <w:i/>
          <w:iCs/>
          <w:lang w:val="id-ID"/>
        </w:rPr>
        <w:t>(Bersama)</w:t>
      </w:r>
    </w:p>
    <w:p w14:paraId="71EFB905" w14:textId="77777777" w:rsidR="007146D7" w:rsidRPr="00813992" w:rsidRDefault="007146D7" w:rsidP="00EA607A">
      <w:pPr>
        <w:pStyle w:val="DaftarParagraf"/>
        <w:widowControl/>
        <w:numPr>
          <w:ilvl w:val="0"/>
          <w:numId w:val="42"/>
        </w:numPr>
        <w:adjustRightInd w:val="0"/>
        <w:ind w:left="993" w:hanging="426"/>
        <w:contextualSpacing/>
        <w:rPr>
          <w:rFonts w:cs="Courier New"/>
          <w:lang w:val="id-ID"/>
        </w:rPr>
      </w:pPr>
      <w:r w:rsidRPr="00813992">
        <w:rPr>
          <w:rFonts w:cs="Courier New"/>
          <w:lang w:val="id-ID"/>
        </w:rPr>
        <w:t>Ya Tuhanku, percayaku kiranya Kau tumbuhkan,</w:t>
      </w:r>
    </w:p>
    <w:p w14:paraId="1499F638" w14:textId="77777777" w:rsidR="007146D7" w:rsidRPr="00813992" w:rsidRDefault="007146D7" w:rsidP="00EA607A">
      <w:pPr>
        <w:pStyle w:val="DaftarParagraf"/>
        <w:adjustRightInd w:val="0"/>
        <w:ind w:left="993" w:firstLine="0"/>
        <w:rPr>
          <w:rFonts w:cs="Courier New"/>
          <w:lang w:val="id-ID"/>
        </w:rPr>
      </w:pPr>
      <w:r w:rsidRPr="00813992">
        <w:rPr>
          <w:rFonts w:cs="Courier New"/>
          <w:lang w:val="id-ID"/>
        </w:rPr>
        <w:t>hingga teguh di kasih-Mu yang baik kulakukan</w:t>
      </w:r>
      <w:r w:rsidRPr="00813992">
        <w:rPr>
          <w:rFonts w:cs="Courier New"/>
          <w:lang w:val="id-ID"/>
        </w:rPr>
        <w:tab/>
      </w:r>
    </w:p>
    <w:p w14:paraId="7187907E" w14:textId="77777777" w:rsidR="007146D7" w:rsidRPr="00813992" w:rsidRDefault="007146D7" w:rsidP="007146D7">
      <w:pPr>
        <w:pStyle w:val="DaftarParagraf"/>
        <w:ind w:left="900" w:hanging="360"/>
        <w:rPr>
          <w:b/>
          <w:bCs/>
          <w:lang w:val="id-ID"/>
        </w:rPr>
      </w:pPr>
    </w:p>
    <w:p w14:paraId="78BF1CEB" w14:textId="0DB8BEDE" w:rsidR="007146D7" w:rsidRPr="00813992" w:rsidRDefault="007146D7" w:rsidP="00EA607A">
      <w:pPr>
        <w:pStyle w:val="DaftarParagraf"/>
        <w:tabs>
          <w:tab w:val="right" w:pos="6520"/>
        </w:tabs>
        <w:ind w:left="0" w:firstLine="0"/>
        <w:rPr>
          <w:b/>
          <w:bCs/>
          <w:lang w:val="id-ID"/>
        </w:rPr>
      </w:pPr>
      <w:r w:rsidRPr="00813992">
        <w:rPr>
          <w:b/>
          <w:bCs/>
          <w:lang w:val="id-ID"/>
        </w:rPr>
        <w:t xml:space="preserve">BERITA ANUGERAH </w:t>
      </w:r>
      <w:r w:rsidR="00EA607A" w:rsidRPr="00813992">
        <w:rPr>
          <w:b/>
          <w:bCs/>
          <w:lang w:val="id-ID"/>
        </w:rPr>
        <w:tab/>
      </w:r>
      <w:r w:rsidRPr="00813992">
        <w:rPr>
          <w:i/>
          <w:iCs/>
          <w:lang w:val="id-ID"/>
        </w:rPr>
        <w:t>(Berdiri)</w:t>
      </w:r>
    </w:p>
    <w:p w14:paraId="56C559FB" w14:textId="77777777" w:rsidR="007146D7" w:rsidRPr="00813992" w:rsidRDefault="007146D7" w:rsidP="00EA607A">
      <w:pPr>
        <w:adjustRightInd w:val="0"/>
        <w:ind w:left="567" w:hanging="567"/>
        <w:jc w:val="both"/>
        <w:rPr>
          <w:lang w:val="id-ID"/>
        </w:rPr>
      </w:pPr>
      <w:r w:rsidRPr="00813992">
        <w:rPr>
          <w:lang w:val="id-ID"/>
        </w:rPr>
        <w:t>PF:</w:t>
      </w:r>
      <w:r w:rsidRPr="00813992">
        <w:rPr>
          <w:lang w:val="id-ID"/>
        </w:rPr>
        <w:tab/>
        <w:t xml:space="preserve">Saudaraku, bagi setiap kita yang dikasihi-Nya, berita anugerah diperdengarkan seperti yang disaksikan oleh pemazmur dalam </w:t>
      </w:r>
      <w:r w:rsidRPr="00813992">
        <w:rPr>
          <w:b/>
          <w:bCs/>
          <w:lang w:val="id-ID"/>
        </w:rPr>
        <w:t xml:space="preserve">Mazmur 103: 12-14 </w:t>
      </w:r>
      <w:r w:rsidRPr="00813992">
        <w:rPr>
          <w:i/>
          <w:lang w:val="id-ID"/>
        </w:rPr>
        <w:t>“ Sejauh timur dari barat, demikian dijauhkan-Nya dari pada kita pelanggaran</w:t>
      </w:r>
      <w:r w:rsidRPr="00813992">
        <w:rPr>
          <w:i/>
          <w:vertAlign w:val="superscript"/>
          <w:lang w:val="id-ID"/>
        </w:rPr>
        <w:t xml:space="preserve"> </w:t>
      </w:r>
      <w:r w:rsidRPr="00813992">
        <w:rPr>
          <w:i/>
          <w:lang w:val="id-ID"/>
        </w:rPr>
        <w:t>kita. Seperti bapa sayang</w:t>
      </w:r>
      <w:r w:rsidRPr="00813992">
        <w:rPr>
          <w:i/>
          <w:vertAlign w:val="superscript"/>
          <w:lang w:val="id-ID"/>
        </w:rPr>
        <w:t xml:space="preserve"> </w:t>
      </w:r>
      <w:r w:rsidRPr="00813992">
        <w:rPr>
          <w:i/>
          <w:lang w:val="id-ID"/>
        </w:rPr>
        <w:t>kepada anak-anaknya, demikian TUHAN sayang kepada orang-orang yang takut akan Dia</w:t>
      </w:r>
      <w:r w:rsidRPr="00813992">
        <w:rPr>
          <w:i/>
          <w:vertAlign w:val="superscript"/>
          <w:lang w:val="id-ID"/>
        </w:rPr>
        <w:t xml:space="preserve">. </w:t>
      </w:r>
      <w:r w:rsidRPr="00813992">
        <w:rPr>
          <w:i/>
          <w:lang w:val="id-ID"/>
        </w:rPr>
        <w:t>Sebab Dia sendiri tahu apa</w:t>
      </w:r>
      <w:r w:rsidRPr="00813992">
        <w:rPr>
          <w:i/>
          <w:vertAlign w:val="superscript"/>
          <w:lang w:val="id-ID"/>
        </w:rPr>
        <w:t xml:space="preserve"> </w:t>
      </w:r>
      <w:r w:rsidRPr="00813992">
        <w:rPr>
          <w:i/>
          <w:lang w:val="id-ID"/>
        </w:rPr>
        <w:t>kita. Dia ingat, bahwa kita ini debu.”</w:t>
      </w:r>
    </w:p>
    <w:p w14:paraId="6C19E0B3" w14:textId="77777777" w:rsidR="007146D7" w:rsidRPr="00813992" w:rsidRDefault="007146D7" w:rsidP="00EA607A">
      <w:pPr>
        <w:adjustRightInd w:val="0"/>
        <w:ind w:left="567"/>
        <w:jc w:val="both"/>
        <w:rPr>
          <w:rFonts w:eastAsiaTheme="minorHAnsi"/>
          <w:szCs w:val="20"/>
          <w:lang w:val="id-ID"/>
        </w:rPr>
      </w:pPr>
      <w:r w:rsidRPr="00813992">
        <w:rPr>
          <w:rFonts w:eastAsiaTheme="minorHAnsi"/>
          <w:szCs w:val="20"/>
          <w:lang w:val="id-ID"/>
        </w:rPr>
        <w:lastRenderedPageBreak/>
        <w:t xml:space="preserve">Kita yang terbatas, namun direngkuh oleh kasih-Nya yang tak terbatas. Karena itu, berbahagialah! </w:t>
      </w:r>
    </w:p>
    <w:p w14:paraId="37CE3029" w14:textId="77777777" w:rsidR="007146D7" w:rsidRPr="00813992" w:rsidRDefault="007146D7" w:rsidP="00EA607A">
      <w:pPr>
        <w:adjustRightInd w:val="0"/>
        <w:ind w:left="567"/>
        <w:jc w:val="both"/>
        <w:rPr>
          <w:rFonts w:eastAsiaTheme="minorHAnsi"/>
          <w:szCs w:val="20"/>
          <w:lang w:val="id-ID"/>
        </w:rPr>
      </w:pPr>
      <w:r w:rsidRPr="00813992">
        <w:rPr>
          <w:rFonts w:eastAsiaTheme="minorHAnsi"/>
          <w:szCs w:val="20"/>
          <w:lang w:val="id-ID"/>
        </w:rPr>
        <w:t>Demikianlah berita anugerah dari Tuhan.</w:t>
      </w:r>
    </w:p>
    <w:p w14:paraId="7C1A558E" w14:textId="77777777" w:rsidR="007146D7" w:rsidRPr="00813992" w:rsidRDefault="007146D7" w:rsidP="007146D7">
      <w:pPr>
        <w:pStyle w:val="DaftarParagraf"/>
        <w:ind w:left="567" w:hanging="567"/>
        <w:rPr>
          <w:b/>
          <w:bCs/>
          <w:lang w:val="id-ID"/>
        </w:rPr>
      </w:pPr>
      <w:r w:rsidRPr="00813992">
        <w:rPr>
          <w:b/>
          <w:bCs/>
          <w:lang w:val="id-ID"/>
        </w:rPr>
        <w:t>U:</w:t>
      </w:r>
      <w:r w:rsidRPr="00813992">
        <w:rPr>
          <w:b/>
          <w:bCs/>
          <w:lang w:val="id-ID"/>
        </w:rPr>
        <w:tab/>
        <w:t>Syukur kepada Allah.</w:t>
      </w:r>
    </w:p>
    <w:p w14:paraId="19511F6D" w14:textId="77777777" w:rsidR="007146D7" w:rsidRPr="00813992" w:rsidRDefault="007146D7" w:rsidP="007146D7">
      <w:pPr>
        <w:tabs>
          <w:tab w:val="left" w:pos="567"/>
        </w:tabs>
        <w:ind w:left="567" w:hanging="567"/>
        <w:rPr>
          <w:lang w:val="id-ID"/>
        </w:rPr>
      </w:pPr>
      <w:r w:rsidRPr="00813992">
        <w:rPr>
          <w:lang w:val="id-ID"/>
        </w:rPr>
        <w:t>PF:</w:t>
      </w:r>
      <w:r w:rsidRPr="00813992">
        <w:rPr>
          <w:lang w:val="id-ID"/>
        </w:rPr>
        <w:tab/>
        <w:t>Karena Tuhan sudah mendamaikan kita, hiduplah dalam damai-Nya. Salam damai untuk kita!</w:t>
      </w:r>
    </w:p>
    <w:p w14:paraId="582F4F5E" w14:textId="77777777" w:rsidR="007146D7" w:rsidRPr="00813992" w:rsidRDefault="007146D7" w:rsidP="007146D7">
      <w:pPr>
        <w:tabs>
          <w:tab w:val="left" w:pos="567"/>
        </w:tabs>
        <w:ind w:left="567" w:hanging="567"/>
        <w:rPr>
          <w:i/>
          <w:iCs/>
          <w:sz w:val="20"/>
          <w:szCs w:val="20"/>
          <w:lang w:val="id-ID"/>
        </w:rPr>
      </w:pPr>
      <w:r w:rsidRPr="00813992">
        <w:rPr>
          <w:b/>
          <w:bCs/>
          <w:lang w:val="id-ID"/>
        </w:rPr>
        <w:t>U:</w:t>
      </w:r>
      <w:r w:rsidRPr="00813992">
        <w:rPr>
          <w:b/>
          <w:bCs/>
          <w:lang w:val="id-ID"/>
        </w:rPr>
        <w:tab/>
      </w:r>
      <w:r w:rsidRPr="00813992">
        <w:rPr>
          <w:i/>
          <w:iCs/>
          <w:sz w:val="20"/>
          <w:szCs w:val="20"/>
          <w:lang w:val="id-ID"/>
        </w:rPr>
        <w:t>(PF mengajak umat saling memberikan salam damai)</w:t>
      </w:r>
    </w:p>
    <w:p w14:paraId="136881FC" w14:textId="77777777" w:rsidR="007146D7" w:rsidRPr="00813992" w:rsidRDefault="007146D7" w:rsidP="007146D7">
      <w:pPr>
        <w:ind w:left="567" w:hanging="567"/>
        <w:rPr>
          <w:b/>
          <w:bCs/>
          <w:sz w:val="20"/>
          <w:szCs w:val="20"/>
          <w:lang w:val="id-ID"/>
        </w:rPr>
      </w:pPr>
      <w:r w:rsidRPr="00813992">
        <w:rPr>
          <w:b/>
          <w:bCs/>
          <w:lang w:val="id-ID"/>
        </w:rPr>
        <w:t>U:</w:t>
      </w:r>
      <w:r w:rsidRPr="00813992">
        <w:rPr>
          <w:b/>
          <w:bCs/>
          <w:lang w:val="id-ID"/>
        </w:rPr>
        <w:tab/>
      </w:r>
      <w:r w:rsidRPr="00813992">
        <w:rPr>
          <w:b/>
          <w:bCs/>
          <w:sz w:val="20"/>
          <w:szCs w:val="20"/>
          <w:lang w:val="id-ID"/>
        </w:rPr>
        <w:t xml:space="preserve">(Menyanyikan NKB 19 : 1-2 ) </w:t>
      </w:r>
    </w:p>
    <w:p w14:paraId="1E121373" w14:textId="77777777" w:rsidR="007146D7" w:rsidRPr="00813992" w:rsidRDefault="007146D7" w:rsidP="007146D7">
      <w:pPr>
        <w:jc w:val="center"/>
        <w:rPr>
          <w:b/>
          <w:bCs/>
          <w:lang w:val="id-ID"/>
        </w:rPr>
      </w:pPr>
      <w:r w:rsidRPr="00813992">
        <w:rPr>
          <w:b/>
          <w:bCs/>
          <w:lang w:val="id-ID"/>
        </w:rPr>
        <w:t>NKB 19: 1-2 “Dalam Lautan yang Kelam”</w:t>
      </w:r>
    </w:p>
    <w:p w14:paraId="3680D67B" w14:textId="77777777" w:rsidR="007146D7" w:rsidRPr="00813992" w:rsidRDefault="007146D7" w:rsidP="007146D7">
      <w:pPr>
        <w:pStyle w:val="DaftarParagraf"/>
        <w:ind w:left="567"/>
        <w:jc w:val="center"/>
        <w:rPr>
          <w:bCs/>
          <w:i/>
          <w:iCs/>
          <w:sz w:val="16"/>
          <w:szCs w:val="16"/>
          <w:lang w:val="id-ID"/>
        </w:rPr>
      </w:pPr>
      <w:r w:rsidRPr="00813992">
        <w:rPr>
          <w:bCs/>
          <w:i/>
          <w:iCs/>
          <w:sz w:val="16"/>
          <w:szCs w:val="16"/>
          <w:lang w:val="id-ID"/>
        </w:rPr>
        <w:t>Syair: I Was Sinking Deep in Sin / Love Lifted Me; James Rowe,</w:t>
      </w:r>
      <w:r w:rsidRPr="00813992">
        <w:rPr>
          <w:bCs/>
          <w:i/>
          <w:iCs/>
          <w:sz w:val="16"/>
          <w:szCs w:val="16"/>
          <w:lang w:val="id-ID"/>
        </w:rPr>
        <w:br/>
        <w:t>Terjemahan: B. Maruta (bait 1); YAMUGER 1983 (bait 2),</w:t>
      </w:r>
      <w:r w:rsidRPr="00813992">
        <w:rPr>
          <w:bCs/>
          <w:i/>
          <w:iCs/>
          <w:sz w:val="16"/>
          <w:szCs w:val="16"/>
          <w:lang w:val="id-ID"/>
        </w:rPr>
        <w:br/>
        <w:t>Lagu: Howard E. Smith, Hak Cipta: Singspiration, Inc.</w:t>
      </w:r>
    </w:p>
    <w:p w14:paraId="07B0ECE7" w14:textId="77777777" w:rsidR="007146D7" w:rsidRPr="00813992" w:rsidRDefault="007146D7" w:rsidP="007146D7">
      <w:pPr>
        <w:pStyle w:val="DaftarParagraf"/>
        <w:ind w:left="567"/>
        <w:jc w:val="center"/>
        <w:rPr>
          <w:bCs/>
          <w:i/>
          <w:iCs/>
          <w:sz w:val="16"/>
          <w:szCs w:val="16"/>
          <w:lang w:val="id-ID"/>
        </w:rPr>
      </w:pPr>
    </w:p>
    <w:p w14:paraId="297D0095" w14:textId="77777777" w:rsidR="007146D7" w:rsidRPr="00813992" w:rsidRDefault="007146D7" w:rsidP="00EA607A">
      <w:pPr>
        <w:pStyle w:val="DaftarParagraf"/>
        <w:widowControl/>
        <w:numPr>
          <w:ilvl w:val="0"/>
          <w:numId w:val="36"/>
        </w:numPr>
        <w:autoSpaceDE/>
        <w:autoSpaceDN/>
        <w:ind w:left="993" w:hanging="426"/>
        <w:contextualSpacing/>
        <w:jc w:val="left"/>
        <w:rPr>
          <w:bCs/>
          <w:lang w:val="id-ID"/>
        </w:rPr>
      </w:pPr>
      <w:r w:rsidRPr="00813992">
        <w:rPr>
          <w:bCs/>
          <w:lang w:val="id-ID"/>
        </w:rPr>
        <w:t>Dalam lautan yang kelam, terancam jiwaku,</w:t>
      </w:r>
    </w:p>
    <w:p w14:paraId="3B8C237B" w14:textId="77777777" w:rsidR="007146D7" w:rsidRPr="00813992" w:rsidRDefault="007146D7" w:rsidP="00EA607A">
      <w:pPr>
        <w:pStyle w:val="DaftarParagraf"/>
        <w:ind w:left="993" w:firstLine="0"/>
        <w:jc w:val="left"/>
        <w:rPr>
          <w:bCs/>
          <w:lang w:val="id-ID"/>
        </w:rPr>
      </w:pPr>
      <w:r w:rsidRPr="00813992">
        <w:rPr>
          <w:bCs/>
          <w:lang w:val="id-ID"/>
        </w:rPr>
        <w:t>dalam dosa tenggelam, hilang harapanku.</w:t>
      </w:r>
      <w:r w:rsidRPr="00813992">
        <w:rPr>
          <w:bCs/>
          <w:lang w:val="id-ID"/>
        </w:rPr>
        <w:br/>
        <w:t>Tapi Tuhan berkenan dengar seruanku,</w:t>
      </w:r>
      <w:r w:rsidRPr="00813992">
        <w:rPr>
          <w:bCs/>
          <w:lang w:val="id-ID"/>
        </w:rPr>
        <w:br/>
        <w:t>lalu ‘ku dis’lamatkan Mukhalisku.</w:t>
      </w:r>
    </w:p>
    <w:p w14:paraId="6A5AD3E6" w14:textId="3198A51A" w:rsidR="007146D7" w:rsidRPr="00813992" w:rsidRDefault="007146D7" w:rsidP="00EA607A">
      <w:pPr>
        <w:pStyle w:val="DaftarParagraf"/>
        <w:ind w:left="993" w:firstLine="0"/>
        <w:jc w:val="left"/>
        <w:rPr>
          <w:bCs/>
          <w:lang w:val="id-ID"/>
        </w:rPr>
      </w:pPr>
      <w:r w:rsidRPr="00813992">
        <w:rPr>
          <w:bCs/>
          <w:lang w:val="id-ID"/>
        </w:rPr>
        <w:t>Ref</w:t>
      </w:r>
      <w:r w:rsidR="00ED0EE4">
        <w:rPr>
          <w:bCs/>
          <w:lang w:val="id-ID"/>
        </w:rPr>
        <w:t>r.</w:t>
      </w:r>
      <w:r w:rsidRPr="00813992">
        <w:rPr>
          <w:bCs/>
          <w:lang w:val="id-ID"/>
        </w:rPr>
        <w:t>:</w:t>
      </w:r>
    </w:p>
    <w:p w14:paraId="3980050F" w14:textId="77777777" w:rsidR="007146D7" w:rsidRPr="00813992" w:rsidRDefault="007146D7" w:rsidP="00EA607A">
      <w:pPr>
        <w:pStyle w:val="DaftarParagraf"/>
        <w:ind w:left="993" w:firstLine="0"/>
        <w:jc w:val="left"/>
        <w:rPr>
          <w:b/>
          <w:lang w:val="id-ID"/>
        </w:rPr>
      </w:pPr>
      <w:r w:rsidRPr="00813992">
        <w:rPr>
          <w:bCs/>
          <w:lang w:val="id-ID"/>
        </w:rPr>
        <w:t>Kasih kudus! Kasih kudus!</w:t>
      </w:r>
      <w:r w:rsidRPr="00813992">
        <w:rPr>
          <w:bCs/>
          <w:lang w:val="id-ID"/>
        </w:rPr>
        <w:br/>
        <w:t>Yang t’lah mengangkatku: Kasih kudus!</w:t>
      </w:r>
      <w:r w:rsidRPr="00813992">
        <w:rPr>
          <w:bCs/>
          <w:lang w:val="id-ID"/>
        </w:rPr>
        <w:br/>
        <w:t>Kasih kudus! Kasih kudus!</w:t>
      </w:r>
      <w:r w:rsidRPr="00813992">
        <w:rPr>
          <w:bCs/>
          <w:lang w:val="id-ID"/>
        </w:rPr>
        <w:br/>
        <w:t>Yang t’lah mengangkatku: Kasih kudus!</w:t>
      </w:r>
    </w:p>
    <w:p w14:paraId="0E880CB3" w14:textId="45AE0F8D" w:rsidR="007146D7" w:rsidRPr="00813992" w:rsidRDefault="007146D7" w:rsidP="00EA607A">
      <w:pPr>
        <w:pStyle w:val="DaftarParagraf"/>
        <w:ind w:left="993" w:hanging="426"/>
        <w:jc w:val="left"/>
        <w:rPr>
          <w:b/>
          <w:i/>
          <w:iCs/>
          <w:lang w:val="id-ID"/>
        </w:rPr>
      </w:pPr>
      <w:r w:rsidRPr="00813992">
        <w:rPr>
          <w:bCs/>
          <w:lang w:val="id-ID"/>
        </w:rPr>
        <w:t xml:space="preserve">2. </w:t>
      </w:r>
      <w:r w:rsidRPr="00813992">
        <w:rPr>
          <w:bCs/>
          <w:lang w:val="id-ID"/>
        </w:rPr>
        <w:tab/>
        <w:t>Kasih-Nya kudus, besar, patut ‘ku balaslah;</w:t>
      </w:r>
      <w:r w:rsidRPr="00813992">
        <w:rPr>
          <w:bCs/>
          <w:lang w:val="id-ID"/>
        </w:rPr>
        <w:br/>
        <w:t>kar’na itu ‘ku gemar agungkan nama-Nya.</w:t>
      </w:r>
      <w:r w:rsidRPr="00813992">
        <w:rPr>
          <w:bCs/>
          <w:lang w:val="id-ID"/>
        </w:rPr>
        <w:br/>
        <w:t>‘Ku serahkan hidupku bulat kepada-Nya,</w:t>
      </w:r>
      <w:r w:rsidRPr="00813992">
        <w:rPr>
          <w:bCs/>
          <w:lang w:val="id-ID"/>
        </w:rPr>
        <w:br/>
        <w:t>melayani Tuhanku selamanya! Ref</w:t>
      </w:r>
      <w:r w:rsidR="00ED0EE4">
        <w:rPr>
          <w:bCs/>
          <w:lang w:val="id-ID"/>
        </w:rPr>
        <w:t>r.</w:t>
      </w:r>
      <w:r w:rsidRPr="00813992">
        <w:rPr>
          <w:bCs/>
          <w:lang w:val="id-ID"/>
        </w:rPr>
        <w:t>:</w:t>
      </w:r>
      <w:r w:rsidR="00EA607A" w:rsidRPr="00813992">
        <w:rPr>
          <w:bCs/>
          <w:lang w:val="id-ID"/>
        </w:rPr>
        <w:t xml:space="preserve"> …</w:t>
      </w:r>
    </w:p>
    <w:p w14:paraId="145BEFFE" w14:textId="77777777" w:rsidR="007146D7" w:rsidRPr="00813992" w:rsidRDefault="007146D7" w:rsidP="007146D7">
      <w:pPr>
        <w:pStyle w:val="DaftarParagraf"/>
        <w:ind w:left="567" w:hanging="567"/>
        <w:jc w:val="left"/>
        <w:rPr>
          <w:rFonts w:cs="Courier New"/>
          <w:bCs/>
          <w:lang w:val="id-ID"/>
        </w:rPr>
      </w:pPr>
    </w:p>
    <w:p w14:paraId="2612A942" w14:textId="0A5846D1" w:rsidR="007146D7" w:rsidRPr="00813992" w:rsidRDefault="007146D7" w:rsidP="00EA607A">
      <w:pPr>
        <w:pStyle w:val="DaftarParagraf"/>
        <w:tabs>
          <w:tab w:val="right" w:pos="6520"/>
        </w:tabs>
        <w:ind w:left="0"/>
        <w:rPr>
          <w:b/>
          <w:bCs/>
          <w:lang w:val="id-ID"/>
        </w:rPr>
      </w:pPr>
      <w:r w:rsidRPr="00813992">
        <w:rPr>
          <w:b/>
          <w:bCs/>
          <w:lang w:val="id-ID"/>
        </w:rPr>
        <w:tab/>
        <w:t>PELAYANAN FIRMAN</w:t>
      </w:r>
      <w:r w:rsidRPr="00813992">
        <w:rPr>
          <w:lang w:val="id-ID"/>
        </w:rPr>
        <w:tab/>
      </w:r>
      <w:r w:rsidRPr="00813992">
        <w:rPr>
          <w:i/>
          <w:iCs/>
          <w:lang w:val="id-ID"/>
        </w:rPr>
        <w:t>(Duduk)</w:t>
      </w:r>
    </w:p>
    <w:p w14:paraId="34F4157B" w14:textId="77777777" w:rsidR="007146D7" w:rsidRPr="00813992" w:rsidRDefault="007146D7" w:rsidP="007146D7">
      <w:pPr>
        <w:pStyle w:val="DaftarParagraf"/>
        <w:ind w:left="567" w:hanging="567"/>
        <w:rPr>
          <w:lang w:val="id-ID"/>
        </w:rPr>
      </w:pPr>
      <w:r w:rsidRPr="00813992">
        <w:rPr>
          <w:lang w:val="id-ID"/>
        </w:rPr>
        <w:t>PF:</w:t>
      </w:r>
      <w:r w:rsidRPr="00813992">
        <w:rPr>
          <w:lang w:val="id-ID"/>
        </w:rPr>
        <w:tab/>
      </w:r>
      <w:r w:rsidRPr="00813992">
        <w:rPr>
          <w:i/>
          <w:iCs/>
          <w:sz w:val="20"/>
          <w:szCs w:val="20"/>
          <w:lang w:val="id-ID"/>
        </w:rPr>
        <w:t>(Doa Epiklese)</w:t>
      </w:r>
    </w:p>
    <w:p w14:paraId="12E8D49F" w14:textId="77777777" w:rsidR="007146D7" w:rsidRPr="00813992" w:rsidRDefault="007146D7" w:rsidP="007146D7">
      <w:pPr>
        <w:pStyle w:val="DaftarParagraf"/>
        <w:ind w:left="567" w:right="-138" w:hanging="567"/>
        <w:rPr>
          <w:b/>
          <w:bCs/>
          <w:sz w:val="20"/>
          <w:szCs w:val="20"/>
          <w:lang w:val="id-ID"/>
        </w:rPr>
      </w:pPr>
      <w:r w:rsidRPr="00813992">
        <w:rPr>
          <w:b/>
          <w:bCs/>
          <w:lang w:val="id-ID"/>
        </w:rPr>
        <w:t>U:</w:t>
      </w:r>
      <w:r w:rsidRPr="00813992">
        <w:rPr>
          <w:lang w:val="id-ID"/>
        </w:rPr>
        <w:tab/>
      </w:r>
      <w:r w:rsidRPr="00813992">
        <w:rPr>
          <w:b/>
          <w:bCs/>
          <w:sz w:val="20"/>
          <w:szCs w:val="20"/>
          <w:lang w:val="id-ID"/>
        </w:rPr>
        <w:t xml:space="preserve">(Menyanyikan KJ 50a: 1, 6 – </w:t>
      </w:r>
      <w:r w:rsidRPr="00813992">
        <w:rPr>
          <w:i/>
          <w:iCs/>
          <w:sz w:val="20"/>
          <w:szCs w:val="20"/>
          <w:lang w:val="id-ID"/>
        </w:rPr>
        <w:t>Lektor menempatkan diri</w:t>
      </w:r>
      <w:r w:rsidRPr="00813992">
        <w:rPr>
          <w:b/>
          <w:bCs/>
          <w:sz w:val="20"/>
          <w:szCs w:val="20"/>
          <w:lang w:val="id-ID"/>
        </w:rPr>
        <w:t>)</w:t>
      </w:r>
    </w:p>
    <w:p w14:paraId="4D586D97" w14:textId="77777777" w:rsidR="007146D7" w:rsidRPr="00813992" w:rsidRDefault="007146D7" w:rsidP="007146D7">
      <w:pPr>
        <w:pStyle w:val="DaftarParagraf"/>
        <w:ind w:left="567"/>
        <w:jc w:val="center"/>
        <w:rPr>
          <w:b/>
          <w:bCs/>
          <w:lang w:val="id-ID"/>
        </w:rPr>
      </w:pPr>
      <w:r w:rsidRPr="00813992">
        <w:rPr>
          <w:b/>
          <w:bCs/>
          <w:lang w:val="id-ID"/>
        </w:rPr>
        <w:t>KJ 50a: 1, 6 “Sabda-Mu Abadi”</w:t>
      </w:r>
    </w:p>
    <w:p w14:paraId="547112A5" w14:textId="77777777" w:rsidR="007146D7" w:rsidRPr="00813992" w:rsidRDefault="007146D7" w:rsidP="007146D7">
      <w:pPr>
        <w:pStyle w:val="DaftarParagraf"/>
        <w:ind w:left="567"/>
        <w:jc w:val="center"/>
        <w:rPr>
          <w:sz w:val="16"/>
          <w:szCs w:val="16"/>
          <w:lang w:val="id-ID"/>
        </w:rPr>
      </w:pPr>
      <w:r w:rsidRPr="00813992">
        <w:rPr>
          <w:sz w:val="16"/>
          <w:szCs w:val="16"/>
          <w:lang w:val="id-ID"/>
        </w:rPr>
        <w:t xml:space="preserve">Syair: </w:t>
      </w:r>
      <w:r w:rsidRPr="00813992">
        <w:rPr>
          <w:i/>
          <w:iCs/>
          <w:sz w:val="16"/>
          <w:szCs w:val="16"/>
          <w:lang w:val="id-ID"/>
        </w:rPr>
        <w:t>Lord, Thy Word Abideth,</w:t>
      </w:r>
      <w:r w:rsidRPr="00813992">
        <w:rPr>
          <w:sz w:val="16"/>
          <w:szCs w:val="16"/>
          <w:lang w:val="id-ID"/>
        </w:rPr>
        <w:t xml:space="preserve"> Henry W. Baker, 1861,</w:t>
      </w:r>
      <w:r w:rsidRPr="00813992">
        <w:rPr>
          <w:sz w:val="16"/>
          <w:szCs w:val="16"/>
          <w:lang w:val="id-ID"/>
        </w:rPr>
        <w:br/>
        <w:t>Terjemahan: Yamuger, 1980, Lagu: A. Soetanta S. J., 1980.</w:t>
      </w:r>
      <w:r w:rsidRPr="00813992">
        <w:rPr>
          <w:sz w:val="16"/>
          <w:szCs w:val="16"/>
          <w:lang w:val="id-ID"/>
        </w:rPr>
        <w:br/>
      </w:r>
    </w:p>
    <w:p w14:paraId="10E52726" w14:textId="77777777" w:rsidR="007146D7" w:rsidRPr="00813992" w:rsidRDefault="007146D7" w:rsidP="00EA607A">
      <w:pPr>
        <w:adjustRightInd w:val="0"/>
        <w:ind w:left="993" w:hanging="426"/>
        <w:rPr>
          <w:rFonts w:cs="Courier New"/>
          <w:lang w:val="id-ID"/>
        </w:rPr>
      </w:pPr>
      <w:r w:rsidRPr="00813992">
        <w:rPr>
          <w:rFonts w:cs="Courier New"/>
          <w:lang w:val="id-ID"/>
        </w:rPr>
        <w:t>1.</w:t>
      </w:r>
      <w:r w:rsidRPr="00813992">
        <w:rPr>
          <w:rFonts w:cs="Courier New"/>
          <w:lang w:val="id-ID"/>
        </w:rPr>
        <w:tab/>
        <w:t>Sabda-Mu abadi, suluh langkah kami.</w:t>
      </w:r>
    </w:p>
    <w:p w14:paraId="421BA32A" w14:textId="77777777" w:rsidR="007146D7" w:rsidRPr="00813992" w:rsidRDefault="007146D7" w:rsidP="00EA607A">
      <w:pPr>
        <w:adjustRightInd w:val="0"/>
        <w:ind w:left="993"/>
        <w:rPr>
          <w:rFonts w:cs="Courier New"/>
          <w:lang w:val="id-ID"/>
        </w:rPr>
      </w:pPr>
      <w:r w:rsidRPr="00813992">
        <w:rPr>
          <w:rFonts w:cs="Courier New"/>
          <w:lang w:val="id-ID"/>
        </w:rPr>
        <w:t>Yang mengikutinya hidup sukacita.</w:t>
      </w:r>
    </w:p>
    <w:p w14:paraId="320639DA" w14:textId="77777777" w:rsidR="007146D7" w:rsidRPr="00813992" w:rsidRDefault="007146D7" w:rsidP="00EA607A">
      <w:pPr>
        <w:adjustRightInd w:val="0"/>
        <w:ind w:left="993" w:hanging="426"/>
        <w:rPr>
          <w:rFonts w:cs="Courier New"/>
          <w:lang w:val="id-ID"/>
        </w:rPr>
      </w:pPr>
      <w:r w:rsidRPr="00813992">
        <w:rPr>
          <w:rFonts w:cs="Courier New"/>
          <w:lang w:val="id-ID"/>
        </w:rPr>
        <w:t>6.</w:t>
      </w:r>
      <w:r w:rsidRPr="00813992">
        <w:rPr>
          <w:rFonts w:cs="Courier New"/>
          <w:lang w:val="id-ID"/>
        </w:rPr>
        <w:tab/>
        <w:t>Tolong, agar kami rajin mendalami</w:t>
      </w:r>
    </w:p>
    <w:p w14:paraId="33E6401B" w14:textId="77777777" w:rsidR="007146D7" w:rsidRPr="00813992" w:rsidRDefault="007146D7" w:rsidP="00EA607A">
      <w:pPr>
        <w:adjustRightInd w:val="0"/>
        <w:ind w:left="993"/>
        <w:rPr>
          <w:rFonts w:cs="Courier New"/>
          <w:lang w:val="id-ID"/>
        </w:rPr>
      </w:pPr>
      <w:r w:rsidRPr="00813992">
        <w:rPr>
          <w:rFonts w:cs="Courier New"/>
          <w:lang w:val="id-ID"/>
        </w:rPr>
        <w:t>Lalu melakukan sabda-Mu, ya Tuhan!</w:t>
      </w:r>
    </w:p>
    <w:p w14:paraId="23361278" w14:textId="77777777" w:rsidR="007146D7" w:rsidRPr="00813992" w:rsidRDefault="007146D7" w:rsidP="007146D7">
      <w:pPr>
        <w:pStyle w:val="DaftarParagraf"/>
        <w:ind w:left="567" w:hanging="567"/>
        <w:rPr>
          <w:sz w:val="16"/>
          <w:szCs w:val="16"/>
          <w:lang w:val="id-ID"/>
        </w:rPr>
      </w:pPr>
    </w:p>
    <w:p w14:paraId="5F45C0E8" w14:textId="77777777" w:rsidR="00EA607A" w:rsidRPr="00813992" w:rsidRDefault="00EA607A" w:rsidP="007146D7">
      <w:pPr>
        <w:pStyle w:val="DaftarParagraf"/>
        <w:ind w:left="567" w:hanging="567"/>
        <w:rPr>
          <w:u w:val="single"/>
          <w:lang w:val="id-ID"/>
        </w:rPr>
      </w:pPr>
    </w:p>
    <w:p w14:paraId="6C6F4415" w14:textId="33C67365" w:rsidR="007146D7" w:rsidRPr="00813992" w:rsidRDefault="007146D7" w:rsidP="007146D7">
      <w:pPr>
        <w:pStyle w:val="DaftarParagraf"/>
        <w:ind w:left="567" w:hanging="567"/>
        <w:rPr>
          <w:u w:val="single"/>
          <w:lang w:val="id-ID"/>
        </w:rPr>
      </w:pPr>
      <w:r w:rsidRPr="00813992">
        <w:rPr>
          <w:u w:val="single"/>
          <w:lang w:val="id-ID"/>
        </w:rPr>
        <w:lastRenderedPageBreak/>
        <w:t>Bacaan Pertama</w:t>
      </w:r>
    </w:p>
    <w:p w14:paraId="0393C634" w14:textId="77777777" w:rsidR="007146D7" w:rsidRPr="00813992" w:rsidRDefault="007146D7" w:rsidP="007146D7">
      <w:pPr>
        <w:ind w:left="567" w:hanging="567"/>
        <w:rPr>
          <w:b/>
          <w:lang w:val="id-ID"/>
        </w:rPr>
      </w:pPr>
      <w:r w:rsidRPr="00813992">
        <w:rPr>
          <w:lang w:val="id-ID"/>
        </w:rPr>
        <w:t>L1:</w:t>
      </w:r>
      <w:r w:rsidRPr="00813992">
        <w:rPr>
          <w:lang w:val="id-ID"/>
        </w:rPr>
        <w:tab/>
        <w:t xml:space="preserve">Bacaan pertama dari </w:t>
      </w:r>
      <w:r w:rsidRPr="00813992">
        <w:rPr>
          <w:rFonts w:eastAsia="Candara" w:cs="Candara"/>
          <w:b/>
          <w:lang w:val="id-ID"/>
        </w:rPr>
        <w:t>Yesaya 43: 16-21</w:t>
      </w:r>
    </w:p>
    <w:p w14:paraId="57277402" w14:textId="77777777" w:rsidR="007146D7" w:rsidRPr="00813992" w:rsidRDefault="007146D7" w:rsidP="007146D7">
      <w:pPr>
        <w:ind w:left="567" w:hanging="567"/>
        <w:rPr>
          <w:lang w:val="id-ID"/>
        </w:rPr>
      </w:pPr>
      <w:r w:rsidRPr="00813992">
        <w:rPr>
          <w:lang w:val="id-ID"/>
        </w:rPr>
        <w:tab/>
        <w:t>Demikianlah Sabda Tuhan</w:t>
      </w:r>
    </w:p>
    <w:p w14:paraId="1F9A56A2" w14:textId="77777777" w:rsidR="007146D7" w:rsidRPr="00813992" w:rsidRDefault="007146D7" w:rsidP="007146D7">
      <w:pPr>
        <w:ind w:left="567" w:hanging="567"/>
        <w:rPr>
          <w:b/>
          <w:bCs/>
          <w:lang w:val="id-ID"/>
        </w:rPr>
      </w:pPr>
      <w:r w:rsidRPr="00813992">
        <w:rPr>
          <w:b/>
          <w:bCs/>
          <w:lang w:val="id-ID"/>
        </w:rPr>
        <w:t>U:</w:t>
      </w:r>
      <w:r w:rsidRPr="00813992">
        <w:rPr>
          <w:b/>
          <w:bCs/>
          <w:lang w:val="id-ID"/>
        </w:rPr>
        <w:tab/>
        <w:t>Syukur kepada Allah</w:t>
      </w:r>
    </w:p>
    <w:p w14:paraId="7EFA3986" w14:textId="77777777" w:rsidR="007146D7" w:rsidRPr="00813992" w:rsidRDefault="007146D7" w:rsidP="007146D7">
      <w:pPr>
        <w:pStyle w:val="DaftarParagraf"/>
        <w:ind w:left="567" w:hanging="567"/>
        <w:rPr>
          <w:u w:val="single"/>
          <w:lang w:val="id-ID"/>
        </w:rPr>
      </w:pPr>
      <w:r w:rsidRPr="00813992">
        <w:rPr>
          <w:u w:val="single"/>
          <w:lang w:val="id-ID"/>
        </w:rPr>
        <w:t>Mazmur Tanggapan</w:t>
      </w:r>
    </w:p>
    <w:p w14:paraId="607DBE1E" w14:textId="14DDBB74" w:rsidR="007146D7" w:rsidRPr="00813992" w:rsidRDefault="007146D7" w:rsidP="007146D7">
      <w:pPr>
        <w:pStyle w:val="DaftarParagraf"/>
        <w:ind w:left="567" w:hanging="567"/>
        <w:rPr>
          <w:lang w:val="id-ID"/>
        </w:rPr>
      </w:pPr>
      <w:r w:rsidRPr="00813992">
        <w:rPr>
          <w:lang w:val="id-ID"/>
        </w:rPr>
        <w:t>L2:</w:t>
      </w:r>
      <w:r w:rsidRPr="00813992">
        <w:rPr>
          <w:lang w:val="id-ID"/>
        </w:rPr>
        <w:tab/>
        <w:t xml:space="preserve">Mari kita menanggapi Sabda Tuhan dengan membaca </w:t>
      </w:r>
      <w:r w:rsidRPr="00813992">
        <w:rPr>
          <w:rFonts w:eastAsia="Candara" w:cs="Candara"/>
          <w:b/>
          <w:lang w:val="id-ID"/>
        </w:rPr>
        <w:t>Mazmur 126</w:t>
      </w:r>
      <w:r w:rsidR="00ED0EE4">
        <w:rPr>
          <w:rFonts w:eastAsia="Candara" w:cs="Candara"/>
          <w:b/>
          <w:lang w:val="id-ID"/>
        </w:rPr>
        <w:t xml:space="preserve"> </w:t>
      </w:r>
      <w:r w:rsidRPr="00813992">
        <w:rPr>
          <w:i/>
          <w:iCs/>
          <w:lang w:val="id-ID"/>
        </w:rPr>
        <w:t>(atau dinyanyikan).</w:t>
      </w:r>
    </w:p>
    <w:p w14:paraId="52F3693A" w14:textId="77777777" w:rsidR="007146D7" w:rsidRPr="00813992" w:rsidRDefault="007146D7" w:rsidP="007146D7">
      <w:pPr>
        <w:pStyle w:val="DaftarParagraf"/>
        <w:ind w:left="567" w:hanging="567"/>
        <w:rPr>
          <w:sz w:val="16"/>
          <w:szCs w:val="16"/>
          <w:lang w:val="id-ID"/>
        </w:rPr>
      </w:pPr>
    </w:p>
    <w:p w14:paraId="5F18B83A" w14:textId="77777777" w:rsidR="007146D7" w:rsidRPr="00813992" w:rsidRDefault="007146D7" w:rsidP="007146D7">
      <w:pPr>
        <w:pStyle w:val="DaftarParagraf"/>
        <w:ind w:left="567" w:hanging="567"/>
        <w:rPr>
          <w:u w:val="single"/>
          <w:lang w:val="id-ID"/>
        </w:rPr>
      </w:pPr>
      <w:r w:rsidRPr="00813992">
        <w:rPr>
          <w:u w:val="single"/>
          <w:lang w:val="id-ID"/>
        </w:rPr>
        <w:t>Bacaan Kedua</w:t>
      </w:r>
    </w:p>
    <w:p w14:paraId="526060F6" w14:textId="77777777" w:rsidR="007146D7" w:rsidRPr="00813992" w:rsidRDefault="007146D7" w:rsidP="007146D7">
      <w:pPr>
        <w:pStyle w:val="DaftarParagraf"/>
        <w:ind w:left="567" w:hanging="567"/>
        <w:rPr>
          <w:lang w:val="id-ID"/>
        </w:rPr>
      </w:pPr>
      <w:r w:rsidRPr="00813992">
        <w:rPr>
          <w:lang w:val="id-ID"/>
        </w:rPr>
        <w:t>L3:</w:t>
      </w:r>
      <w:r w:rsidRPr="00813992">
        <w:rPr>
          <w:lang w:val="id-ID"/>
        </w:rPr>
        <w:tab/>
        <w:t xml:space="preserve">Bacaan kedua dari </w:t>
      </w:r>
      <w:r w:rsidRPr="00813992">
        <w:rPr>
          <w:rFonts w:eastAsia="Candara" w:cs="Candara"/>
          <w:b/>
          <w:lang w:val="id-ID"/>
        </w:rPr>
        <w:t>Filipi 3: 4-14</w:t>
      </w:r>
    </w:p>
    <w:p w14:paraId="567499AE" w14:textId="77777777" w:rsidR="007146D7" w:rsidRPr="00813992" w:rsidRDefault="007146D7" w:rsidP="007146D7">
      <w:pPr>
        <w:pStyle w:val="DaftarParagraf"/>
        <w:ind w:left="567" w:hanging="567"/>
        <w:rPr>
          <w:lang w:val="id-ID"/>
        </w:rPr>
      </w:pPr>
      <w:r w:rsidRPr="00813992">
        <w:rPr>
          <w:lang w:val="id-ID"/>
        </w:rPr>
        <w:tab/>
        <w:t>Demikianlah Sabda Tuhan</w:t>
      </w:r>
    </w:p>
    <w:p w14:paraId="523879A8" w14:textId="77777777" w:rsidR="007146D7" w:rsidRPr="00813992" w:rsidRDefault="007146D7" w:rsidP="007146D7">
      <w:pPr>
        <w:pStyle w:val="DaftarParagraf"/>
        <w:ind w:left="567" w:hanging="567"/>
        <w:rPr>
          <w:lang w:val="id-ID"/>
        </w:rPr>
      </w:pPr>
      <w:r w:rsidRPr="00813992">
        <w:rPr>
          <w:b/>
          <w:bCs/>
          <w:lang w:val="id-ID"/>
        </w:rPr>
        <w:t>U:</w:t>
      </w:r>
      <w:r w:rsidRPr="00813992">
        <w:rPr>
          <w:lang w:val="id-ID"/>
        </w:rPr>
        <w:tab/>
      </w:r>
      <w:r w:rsidRPr="00813992">
        <w:rPr>
          <w:b/>
          <w:bCs/>
          <w:sz w:val="20"/>
          <w:szCs w:val="20"/>
          <w:lang w:val="id-ID"/>
        </w:rPr>
        <w:t>Syukur kepada Allah</w:t>
      </w:r>
    </w:p>
    <w:p w14:paraId="5BA00CE1" w14:textId="77777777" w:rsidR="007146D7" w:rsidRPr="00813992" w:rsidRDefault="007146D7" w:rsidP="007146D7">
      <w:pPr>
        <w:pStyle w:val="DaftarParagraf"/>
        <w:ind w:left="567" w:hanging="567"/>
        <w:rPr>
          <w:sz w:val="16"/>
          <w:szCs w:val="16"/>
          <w:lang w:val="id-ID"/>
        </w:rPr>
      </w:pPr>
    </w:p>
    <w:p w14:paraId="261AEE54" w14:textId="77777777" w:rsidR="007146D7" w:rsidRPr="00813992" w:rsidRDefault="007146D7" w:rsidP="007146D7">
      <w:pPr>
        <w:pStyle w:val="DaftarParagraf"/>
        <w:ind w:left="567" w:hanging="567"/>
        <w:rPr>
          <w:u w:val="single"/>
          <w:lang w:val="id-ID"/>
        </w:rPr>
      </w:pPr>
      <w:r w:rsidRPr="00813992">
        <w:rPr>
          <w:u w:val="single"/>
          <w:lang w:val="id-ID"/>
        </w:rPr>
        <w:t>Pembacaan Injil</w:t>
      </w:r>
    </w:p>
    <w:p w14:paraId="7235D724" w14:textId="77777777" w:rsidR="007146D7" w:rsidRPr="00813992" w:rsidRDefault="007146D7" w:rsidP="007146D7">
      <w:pPr>
        <w:pStyle w:val="DaftarParagraf"/>
        <w:ind w:left="567" w:hanging="567"/>
        <w:rPr>
          <w:lang w:val="id-ID"/>
        </w:rPr>
      </w:pPr>
      <w:r w:rsidRPr="00813992">
        <w:rPr>
          <w:lang w:val="id-ID"/>
        </w:rPr>
        <w:t>PF:</w:t>
      </w:r>
      <w:r w:rsidRPr="00813992">
        <w:rPr>
          <w:lang w:val="id-ID"/>
        </w:rPr>
        <w:tab/>
        <w:t xml:space="preserve">Pembacaan Injil, dari </w:t>
      </w:r>
      <w:r w:rsidRPr="00813992">
        <w:rPr>
          <w:rFonts w:eastAsia="Candara" w:cs="Candara"/>
          <w:b/>
          <w:lang w:val="id-ID"/>
        </w:rPr>
        <w:t>Yohanes 12: 1-8</w:t>
      </w:r>
    </w:p>
    <w:p w14:paraId="168B7CFD" w14:textId="77777777" w:rsidR="007146D7" w:rsidRPr="00813992" w:rsidRDefault="007146D7" w:rsidP="007146D7">
      <w:pPr>
        <w:pStyle w:val="DaftarParagraf"/>
        <w:ind w:left="567" w:hanging="567"/>
        <w:rPr>
          <w:lang w:val="id-ID"/>
        </w:rPr>
      </w:pPr>
      <w:r w:rsidRPr="00813992">
        <w:rPr>
          <w:lang w:val="id-ID"/>
        </w:rPr>
        <w:tab/>
        <w:t>Demikian seluruh pembacaan Firman Tuhan, yang berbahagia ialah mereka yang mendengarkan Firman Tuhan dan yang memeliharanya serta melakukannya dengan setia dalam kehidupan sehari-hari. HOSANA.</w:t>
      </w:r>
    </w:p>
    <w:p w14:paraId="0046A199" w14:textId="77777777" w:rsidR="007146D7" w:rsidRPr="00813992" w:rsidRDefault="007146D7" w:rsidP="007146D7">
      <w:pPr>
        <w:pStyle w:val="DaftarParagraf"/>
        <w:ind w:left="567" w:hanging="567"/>
        <w:rPr>
          <w:lang w:val="id-ID"/>
        </w:rPr>
      </w:pPr>
      <w:r w:rsidRPr="00813992">
        <w:rPr>
          <w:b/>
          <w:bCs/>
          <w:lang w:val="id-ID"/>
        </w:rPr>
        <w:t>U:</w:t>
      </w:r>
      <w:r w:rsidRPr="00813992">
        <w:rPr>
          <w:lang w:val="id-ID"/>
        </w:rPr>
        <w:t xml:space="preserve"> </w:t>
      </w:r>
      <w:r w:rsidRPr="00813992">
        <w:rPr>
          <w:lang w:val="id-ID"/>
        </w:rPr>
        <w:tab/>
      </w:r>
      <w:r w:rsidRPr="00813992">
        <w:rPr>
          <w:b/>
          <w:bCs/>
          <w:sz w:val="20"/>
          <w:szCs w:val="20"/>
          <w:lang w:val="id-ID"/>
        </w:rPr>
        <w:t>(Menyanyikan HOSANA3x</w:t>
      </w:r>
      <w:r w:rsidRPr="00813992">
        <w:rPr>
          <w:b/>
          <w:bCs/>
          <w:i/>
          <w:iCs/>
          <w:sz w:val="20"/>
          <w:szCs w:val="20"/>
          <w:lang w:val="id-ID"/>
        </w:rPr>
        <w:t xml:space="preserve"> –</w:t>
      </w:r>
      <w:r w:rsidRPr="00813992">
        <w:rPr>
          <w:i/>
          <w:iCs/>
          <w:lang w:val="id-ID"/>
        </w:rPr>
        <w:t xml:space="preserve"> </w:t>
      </w:r>
      <w:r w:rsidRPr="00813992">
        <w:rPr>
          <w:i/>
          <w:iCs/>
          <w:sz w:val="16"/>
          <w:szCs w:val="16"/>
          <w:lang w:val="id-ID"/>
        </w:rPr>
        <w:t>melodi Heidi Kabul, 2022)</w:t>
      </w:r>
    </w:p>
    <w:p w14:paraId="30B21A16" w14:textId="77777777" w:rsidR="007146D7" w:rsidRPr="00813992" w:rsidRDefault="007146D7" w:rsidP="007146D7">
      <w:pPr>
        <w:pStyle w:val="DaftarParagraf"/>
        <w:ind w:left="567" w:hanging="567"/>
        <w:rPr>
          <w:lang w:val="id-ID"/>
        </w:rPr>
      </w:pPr>
      <w:r w:rsidRPr="00813992">
        <w:rPr>
          <w:noProof/>
          <w:sz w:val="24"/>
          <w:szCs w:val="24"/>
          <w:lang w:val="id-ID"/>
        </w:rPr>
        <w:drawing>
          <wp:anchor distT="0" distB="0" distL="114300" distR="114300" simplePos="0" relativeHeight="251726336" behindDoc="0" locked="0" layoutInCell="1" allowOverlap="1" wp14:anchorId="2E6E5D3C" wp14:editId="5AFB898F">
            <wp:simplePos x="0" y="0"/>
            <wp:positionH relativeFrom="margin">
              <wp:align>center</wp:align>
            </wp:positionH>
            <wp:positionV relativeFrom="paragraph">
              <wp:posOffset>57873</wp:posOffset>
            </wp:positionV>
            <wp:extent cx="3134035" cy="904199"/>
            <wp:effectExtent l="0" t="0" r="0" b="0"/>
            <wp:wrapThrough wrapText="bothSides">
              <wp:wrapPolygon edited="0">
                <wp:start x="0" y="0"/>
                <wp:lineTo x="0" y="20947"/>
                <wp:lineTo x="21403" y="20947"/>
                <wp:lineTo x="21403" y="0"/>
                <wp:lineTo x="0" y="0"/>
              </wp:wrapPolygon>
            </wp:wrapThrough>
            <wp:docPr id="418817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817929" name=""/>
                    <pic:cNvPicPr/>
                  </pic:nvPicPr>
                  <pic:blipFill>
                    <a:blip r:embed="rId42" cstate="print">
                      <a:biLevel thresh="75000"/>
                      <a:extLst>
                        <a:ext uri="{28A0092B-C50C-407E-A947-70E740481C1C}">
                          <a14:useLocalDpi xmlns:a14="http://schemas.microsoft.com/office/drawing/2010/main" val="0"/>
                        </a:ext>
                      </a:extLst>
                    </a:blip>
                    <a:stretch>
                      <a:fillRect/>
                    </a:stretch>
                  </pic:blipFill>
                  <pic:spPr>
                    <a:xfrm>
                      <a:off x="0" y="0"/>
                      <a:ext cx="3134035" cy="904199"/>
                    </a:xfrm>
                    <a:prstGeom prst="rect">
                      <a:avLst/>
                    </a:prstGeom>
                  </pic:spPr>
                </pic:pic>
              </a:graphicData>
            </a:graphic>
            <wp14:sizeRelH relativeFrom="page">
              <wp14:pctWidth>0</wp14:pctWidth>
            </wp14:sizeRelH>
            <wp14:sizeRelV relativeFrom="page">
              <wp14:pctHeight>0</wp14:pctHeight>
            </wp14:sizeRelV>
          </wp:anchor>
        </w:drawing>
      </w:r>
    </w:p>
    <w:p w14:paraId="3B9F9DFA" w14:textId="77777777" w:rsidR="007146D7" w:rsidRPr="00813992" w:rsidRDefault="007146D7" w:rsidP="007146D7">
      <w:pPr>
        <w:pStyle w:val="DaftarParagraf"/>
        <w:ind w:left="567" w:hanging="567"/>
        <w:rPr>
          <w:lang w:val="id-ID"/>
        </w:rPr>
      </w:pPr>
    </w:p>
    <w:p w14:paraId="757C5BD4" w14:textId="77777777" w:rsidR="007146D7" w:rsidRPr="00813992" w:rsidRDefault="007146D7" w:rsidP="007146D7">
      <w:pPr>
        <w:pStyle w:val="DaftarParagraf"/>
        <w:ind w:left="0"/>
        <w:rPr>
          <w:b/>
          <w:bCs/>
          <w:lang w:val="id-ID"/>
        </w:rPr>
      </w:pPr>
    </w:p>
    <w:p w14:paraId="3EDBD651" w14:textId="77777777" w:rsidR="007146D7" w:rsidRPr="00813992" w:rsidRDefault="007146D7" w:rsidP="007146D7">
      <w:pPr>
        <w:pStyle w:val="DaftarParagraf"/>
        <w:ind w:left="0"/>
        <w:rPr>
          <w:b/>
          <w:bCs/>
          <w:lang w:val="id-ID"/>
        </w:rPr>
      </w:pPr>
    </w:p>
    <w:p w14:paraId="12B9B679" w14:textId="77777777" w:rsidR="007146D7" w:rsidRPr="00813992" w:rsidRDefault="007146D7" w:rsidP="007146D7">
      <w:pPr>
        <w:pStyle w:val="DaftarParagraf"/>
        <w:ind w:left="0"/>
        <w:rPr>
          <w:b/>
          <w:bCs/>
          <w:lang w:val="id-ID"/>
        </w:rPr>
      </w:pPr>
    </w:p>
    <w:p w14:paraId="7999F9A6" w14:textId="77777777" w:rsidR="007146D7" w:rsidRPr="00813992" w:rsidRDefault="007146D7" w:rsidP="007146D7">
      <w:pPr>
        <w:pStyle w:val="DaftarParagraf"/>
        <w:ind w:left="0"/>
        <w:rPr>
          <w:b/>
          <w:bCs/>
          <w:lang w:val="id-ID"/>
        </w:rPr>
      </w:pPr>
    </w:p>
    <w:p w14:paraId="230B5044" w14:textId="77777777" w:rsidR="007146D7" w:rsidRPr="00813992" w:rsidRDefault="007146D7" w:rsidP="007146D7">
      <w:pPr>
        <w:pStyle w:val="DaftarParagraf"/>
        <w:ind w:left="0"/>
        <w:rPr>
          <w:b/>
          <w:bCs/>
          <w:lang w:val="id-ID"/>
        </w:rPr>
      </w:pPr>
    </w:p>
    <w:p w14:paraId="0412F708" w14:textId="77777777" w:rsidR="007146D7" w:rsidRPr="00813992" w:rsidRDefault="007146D7" w:rsidP="007146D7">
      <w:pPr>
        <w:pStyle w:val="DaftarParagraf"/>
        <w:ind w:left="0" w:firstLine="0"/>
        <w:rPr>
          <w:b/>
          <w:bCs/>
          <w:lang w:val="id-ID"/>
        </w:rPr>
      </w:pPr>
      <w:r w:rsidRPr="00813992">
        <w:rPr>
          <w:b/>
          <w:bCs/>
          <w:lang w:val="id-ID"/>
        </w:rPr>
        <w:t xml:space="preserve">Khotbah </w:t>
      </w:r>
      <w:r w:rsidRPr="00813992">
        <w:rPr>
          <w:rFonts w:cs="Calibri Light"/>
          <w:b/>
          <w:bCs/>
          <w:i/>
          <w:iCs/>
          <w:sz w:val="20"/>
          <w:szCs w:val="20"/>
          <w:lang w:val="id-ID"/>
        </w:rPr>
        <w:t>“Menyadari dan Merespons Kasih Tak Ternilai”</w:t>
      </w:r>
    </w:p>
    <w:p w14:paraId="669B9577" w14:textId="77777777" w:rsidR="007146D7" w:rsidRPr="00813992" w:rsidRDefault="007146D7" w:rsidP="007146D7">
      <w:pPr>
        <w:pStyle w:val="DaftarParagraf"/>
        <w:ind w:left="0"/>
        <w:rPr>
          <w:sz w:val="16"/>
          <w:szCs w:val="16"/>
          <w:lang w:val="id-ID"/>
        </w:rPr>
      </w:pPr>
    </w:p>
    <w:p w14:paraId="79C1F2D5" w14:textId="77777777" w:rsidR="007146D7" w:rsidRPr="00813992" w:rsidRDefault="007146D7" w:rsidP="007146D7">
      <w:pPr>
        <w:pStyle w:val="DaftarParagraf"/>
        <w:ind w:left="0" w:firstLine="0"/>
        <w:rPr>
          <w:lang w:val="id-ID"/>
        </w:rPr>
      </w:pPr>
      <w:r w:rsidRPr="00813992">
        <w:rPr>
          <w:b/>
          <w:bCs/>
          <w:lang w:val="id-ID"/>
        </w:rPr>
        <w:t>Saat Teduh</w:t>
      </w:r>
    </w:p>
    <w:p w14:paraId="208DD835" w14:textId="77777777" w:rsidR="007146D7" w:rsidRPr="00813992" w:rsidRDefault="007146D7" w:rsidP="007146D7">
      <w:pPr>
        <w:pStyle w:val="DaftarParagraf"/>
        <w:tabs>
          <w:tab w:val="right" w:pos="6210"/>
        </w:tabs>
        <w:ind w:left="0"/>
        <w:rPr>
          <w:b/>
          <w:bCs/>
          <w:sz w:val="16"/>
          <w:szCs w:val="16"/>
          <w:lang w:val="id-ID"/>
        </w:rPr>
      </w:pPr>
    </w:p>
    <w:p w14:paraId="7CAC226C" w14:textId="6AF66A48" w:rsidR="007146D7" w:rsidRPr="00813992" w:rsidRDefault="007146D7" w:rsidP="00C16794">
      <w:pPr>
        <w:pStyle w:val="DaftarParagraf"/>
        <w:tabs>
          <w:tab w:val="right" w:pos="6520"/>
        </w:tabs>
        <w:ind w:left="0"/>
        <w:rPr>
          <w:lang w:val="id-ID"/>
        </w:rPr>
      </w:pPr>
      <w:r w:rsidRPr="00813992">
        <w:rPr>
          <w:b/>
          <w:bCs/>
          <w:lang w:val="id-ID"/>
        </w:rPr>
        <w:tab/>
        <w:t xml:space="preserve">Pengakuan Iman </w:t>
      </w:r>
      <w:r w:rsidRPr="00813992">
        <w:rPr>
          <w:b/>
          <w:bCs/>
          <w:lang w:val="id-ID"/>
        </w:rPr>
        <w:tab/>
      </w:r>
      <w:r w:rsidRPr="00813992">
        <w:rPr>
          <w:i/>
          <w:iCs/>
          <w:lang w:val="id-ID"/>
        </w:rPr>
        <w:t>(Berdiri)</w:t>
      </w:r>
    </w:p>
    <w:p w14:paraId="72B179C6" w14:textId="77777777" w:rsidR="007146D7" w:rsidRPr="00813992" w:rsidRDefault="007146D7" w:rsidP="007146D7">
      <w:pPr>
        <w:pStyle w:val="DaftarParagraf"/>
        <w:ind w:left="567" w:hanging="567"/>
        <w:rPr>
          <w:lang w:val="id-ID"/>
        </w:rPr>
      </w:pPr>
      <w:r w:rsidRPr="00813992">
        <w:rPr>
          <w:lang w:val="id-ID"/>
        </w:rPr>
        <w:t>M3:</w:t>
      </w:r>
      <w:r w:rsidRPr="00813992">
        <w:rPr>
          <w:lang w:val="id-ID"/>
        </w:rPr>
        <w:tab/>
        <w:t xml:space="preserve">Bersama dengan umat Allah di sepanjang masa dan di segala tempat, mari kita </w:t>
      </w:r>
      <w:r w:rsidRPr="00813992">
        <w:rPr>
          <w:spacing w:val="-6"/>
          <w:lang w:val="id-ID"/>
        </w:rPr>
        <w:t>ikrarkan dan kita teguhkan kembali akan apa yang kita imani</w:t>
      </w:r>
      <w:r w:rsidRPr="00813992">
        <w:rPr>
          <w:lang w:val="id-ID"/>
        </w:rPr>
        <w:t xml:space="preserve"> dengan bersama mengucapkan Pengakuan Iman Rasuli.</w:t>
      </w:r>
    </w:p>
    <w:p w14:paraId="1D999A8A" w14:textId="77777777" w:rsidR="007146D7" w:rsidRPr="00813992" w:rsidRDefault="007146D7" w:rsidP="007146D7">
      <w:pPr>
        <w:pStyle w:val="DaftarParagraf"/>
        <w:ind w:left="567" w:hanging="567"/>
        <w:rPr>
          <w:sz w:val="20"/>
          <w:szCs w:val="20"/>
          <w:lang w:val="id-ID"/>
        </w:rPr>
      </w:pPr>
      <w:r w:rsidRPr="00813992">
        <w:rPr>
          <w:b/>
          <w:bCs/>
          <w:lang w:val="id-ID"/>
        </w:rPr>
        <w:t>U:</w:t>
      </w:r>
      <w:r w:rsidRPr="00813992">
        <w:rPr>
          <w:lang w:val="id-ID"/>
        </w:rPr>
        <w:tab/>
      </w:r>
      <w:r w:rsidRPr="00813992">
        <w:rPr>
          <w:b/>
          <w:bCs/>
          <w:sz w:val="20"/>
          <w:szCs w:val="20"/>
          <w:lang w:val="id-ID"/>
        </w:rPr>
        <w:t>(Bersama-sama mengucapkan Pengakuan Iman Rasuli)</w:t>
      </w:r>
    </w:p>
    <w:p w14:paraId="28CA727B" w14:textId="77777777" w:rsidR="007146D7" w:rsidRPr="00813992" w:rsidRDefault="007146D7" w:rsidP="007146D7">
      <w:pPr>
        <w:pStyle w:val="DaftarParagraf"/>
        <w:tabs>
          <w:tab w:val="right" w:pos="6237"/>
        </w:tabs>
        <w:ind w:left="0"/>
        <w:jc w:val="right"/>
        <w:rPr>
          <w:i/>
          <w:iCs/>
          <w:lang w:val="id-ID"/>
        </w:rPr>
      </w:pPr>
    </w:p>
    <w:p w14:paraId="7996A40F" w14:textId="552797C6" w:rsidR="007146D7" w:rsidRPr="00813992" w:rsidRDefault="007146D7" w:rsidP="00C16794">
      <w:pPr>
        <w:pStyle w:val="DaftarParagraf"/>
        <w:tabs>
          <w:tab w:val="right" w:pos="6520"/>
        </w:tabs>
        <w:ind w:left="0"/>
        <w:rPr>
          <w:i/>
          <w:iCs/>
          <w:lang w:val="id-ID"/>
        </w:rPr>
      </w:pPr>
      <w:r w:rsidRPr="00813992">
        <w:rPr>
          <w:b/>
          <w:bCs/>
          <w:lang w:val="id-ID"/>
        </w:rPr>
        <w:tab/>
        <w:t xml:space="preserve">Doa Syafaat </w:t>
      </w:r>
      <w:r w:rsidRPr="00813992">
        <w:rPr>
          <w:i/>
          <w:iCs/>
          <w:lang w:val="id-ID"/>
        </w:rPr>
        <w:t>(oleh PF)</w:t>
      </w:r>
      <w:r w:rsidRPr="00813992">
        <w:rPr>
          <w:lang w:val="id-ID"/>
        </w:rPr>
        <w:tab/>
      </w:r>
      <w:r w:rsidRPr="00813992">
        <w:rPr>
          <w:i/>
          <w:iCs/>
          <w:lang w:val="id-ID"/>
        </w:rPr>
        <w:t>(Duduk)</w:t>
      </w:r>
    </w:p>
    <w:p w14:paraId="2320C950" w14:textId="77777777" w:rsidR="007146D7" w:rsidRPr="00813992" w:rsidRDefault="007146D7" w:rsidP="007146D7">
      <w:pPr>
        <w:pStyle w:val="DaftarParagraf"/>
        <w:ind w:left="567" w:hanging="567"/>
        <w:rPr>
          <w:lang w:val="id-ID"/>
        </w:rPr>
      </w:pPr>
    </w:p>
    <w:p w14:paraId="3BD7D143" w14:textId="0848350B" w:rsidR="007146D7" w:rsidRPr="00813992" w:rsidRDefault="007146D7" w:rsidP="007146D7">
      <w:pPr>
        <w:pStyle w:val="DaftarParagraf"/>
        <w:tabs>
          <w:tab w:val="right" w:pos="6237"/>
        </w:tabs>
        <w:ind w:left="0"/>
        <w:rPr>
          <w:lang w:val="id-ID"/>
        </w:rPr>
      </w:pPr>
      <w:r w:rsidRPr="00813992">
        <w:rPr>
          <w:b/>
          <w:bCs/>
          <w:lang w:val="id-ID"/>
        </w:rPr>
        <w:tab/>
        <w:t>PERSEMBAHAN</w:t>
      </w:r>
      <w:r w:rsidRPr="00813992">
        <w:rPr>
          <w:lang w:val="id-ID"/>
        </w:rPr>
        <w:tab/>
      </w:r>
    </w:p>
    <w:p w14:paraId="6183D0F4" w14:textId="77777777" w:rsidR="007146D7" w:rsidRPr="00813992" w:rsidRDefault="007146D7" w:rsidP="007146D7">
      <w:pPr>
        <w:pStyle w:val="DaftarParagraf"/>
        <w:ind w:left="567" w:hanging="567"/>
        <w:rPr>
          <w:i/>
          <w:iCs/>
          <w:lang w:val="id-ID"/>
        </w:rPr>
      </w:pPr>
      <w:r w:rsidRPr="00813992">
        <w:rPr>
          <w:lang w:val="id-ID"/>
        </w:rPr>
        <w:t>M4:</w:t>
      </w:r>
      <w:r w:rsidRPr="00813992">
        <w:rPr>
          <w:lang w:val="id-ID"/>
        </w:rPr>
        <w:tab/>
        <w:t xml:space="preserve">Kini kita diberikan kesempatan untuk mempersembahkan syukur kita. Bawalah persembahan terbaik dengan terus mengingat Firman Tuhan dalam </w:t>
      </w:r>
      <w:r w:rsidRPr="00813992">
        <w:rPr>
          <w:b/>
          <w:bCs/>
          <w:lang w:val="id-ID"/>
        </w:rPr>
        <w:t>Ratapan 3: 22-23</w:t>
      </w:r>
      <w:r w:rsidRPr="00813992">
        <w:rPr>
          <w:lang w:val="id-ID"/>
        </w:rPr>
        <w:t xml:space="preserve"> “</w:t>
      </w:r>
      <w:r w:rsidRPr="00813992">
        <w:rPr>
          <w:i/>
          <w:iCs/>
          <w:lang w:val="id-ID"/>
        </w:rPr>
        <w:t>Tak berkesudahan kasih setia</w:t>
      </w:r>
      <w:r w:rsidRPr="00813992">
        <w:rPr>
          <w:i/>
          <w:iCs/>
          <w:vertAlign w:val="superscript"/>
          <w:lang w:val="id-ID"/>
        </w:rPr>
        <w:t xml:space="preserve"> </w:t>
      </w:r>
      <w:r w:rsidRPr="00813992">
        <w:rPr>
          <w:i/>
          <w:iCs/>
          <w:lang w:val="id-ID"/>
        </w:rPr>
        <w:t>TUHAN,</w:t>
      </w:r>
      <w:r w:rsidRPr="00813992">
        <w:rPr>
          <w:i/>
          <w:iCs/>
          <w:vertAlign w:val="superscript"/>
          <w:lang w:val="id-ID"/>
        </w:rPr>
        <w:t xml:space="preserve">  </w:t>
      </w:r>
      <w:r w:rsidRPr="00813992">
        <w:rPr>
          <w:i/>
          <w:iCs/>
          <w:lang w:val="id-ID"/>
        </w:rPr>
        <w:t>tak habis-habisnya</w:t>
      </w:r>
      <w:r w:rsidRPr="00813992">
        <w:rPr>
          <w:i/>
          <w:iCs/>
          <w:vertAlign w:val="superscript"/>
          <w:lang w:val="id-ID"/>
        </w:rPr>
        <w:t xml:space="preserve"> </w:t>
      </w:r>
      <w:r w:rsidRPr="00813992">
        <w:rPr>
          <w:i/>
          <w:iCs/>
          <w:lang w:val="id-ID"/>
        </w:rPr>
        <w:t>rahmat-Nya, selalu baru tiap pagi; besar kesetiaan-Mu!</w:t>
      </w:r>
    </w:p>
    <w:p w14:paraId="18F403C6" w14:textId="77777777" w:rsidR="007146D7" w:rsidRPr="00813992" w:rsidRDefault="007146D7" w:rsidP="007146D7">
      <w:pPr>
        <w:pStyle w:val="DaftarParagraf"/>
        <w:ind w:left="567" w:hanging="567"/>
        <w:rPr>
          <w:b/>
          <w:bCs/>
          <w:sz w:val="20"/>
          <w:szCs w:val="20"/>
          <w:lang w:val="id-ID"/>
        </w:rPr>
      </w:pPr>
      <w:r w:rsidRPr="00813992">
        <w:rPr>
          <w:b/>
          <w:bCs/>
          <w:lang w:val="id-ID"/>
        </w:rPr>
        <w:t>U</w:t>
      </w:r>
      <w:r w:rsidRPr="00813992">
        <w:rPr>
          <w:i/>
          <w:iCs/>
          <w:lang w:val="id-ID"/>
        </w:rPr>
        <w:t>:</w:t>
      </w:r>
      <w:r w:rsidRPr="00813992">
        <w:rPr>
          <w:lang w:val="id-ID"/>
        </w:rPr>
        <w:tab/>
      </w:r>
      <w:r w:rsidRPr="00813992">
        <w:rPr>
          <w:sz w:val="20"/>
          <w:szCs w:val="20"/>
          <w:lang w:val="id-ID"/>
        </w:rPr>
        <w:t>(</w:t>
      </w:r>
      <w:r w:rsidRPr="00813992">
        <w:rPr>
          <w:b/>
          <w:bCs/>
          <w:sz w:val="20"/>
          <w:szCs w:val="20"/>
          <w:lang w:val="id-ID"/>
        </w:rPr>
        <w:t>Menyanyikan PKJ 209: 1, 2)</w:t>
      </w:r>
    </w:p>
    <w:p w14:paraId="64418251" w14:textId="77777777" w:rsidR="007146D7" w:rsidRPr="00813992" w:rsidRDefault="007146D7" w:rsidP="007146D7">
      <w:pPr>
        <w:ind w:left="567" w:hanging="567"/>
        <w:rPr>
          <w:b/>
          <w:bCs/>
          <w:sz w:val="10"/>
          <w:szCs w:val="10"/>
          <w:lang w:val="id-ID"/>
        </w:rPr>
      </w:pPr>
    </w:p>
    <w:p w14:paraId="403150E4" w14:textId="77777777" w:rsidR="007146D7" w:rsidRPr="00813992" w:rsidRDefault="007146D7" w:rsidP="007146D7">
      <w:pPr>
        <w:ind w:left="567"/>
        <w:jc w:val="center"/>
        <w:rPr>
          <w:b/>
          <w:bCs/>
          <w:lang w:val="id-ID"/>
        </w:rPr>
      </w:pPr>
      <w:r w:rsidRPr="00813992">
        <w:rPr>
          <w:b/>
          <w:bCs/>
          <w:lang w:val="id-ID"/>
        </w:rPr>
        <w:t>PKJ 209: 1, 2 “Kasih Setia-Mu”</w:t>
      </w:r>
    </w:p>
    <w:p w14:paraId="3EF91125" w14:textId="77777777" w:rsidR="007146D7" w:rsidRPr="00813992" w:rsidRDefault="007146D7" w:rsidP="007146D7">
      <w:pPr>
        <w:ind w:left="567"/>
        <w:jc w:val="center"/>
        <w:rPr>
          <w:i/>
          <w:iCs/>
          <w:sz w:val="16"/>
          <w:szCs w:val="16"/>
          <w:lang w:val="id-ID"/>
        </w:rPr>
      </w:pPr>
      <w:r w:rsidRPr="00813992">
        <w:rPr>
          <w:i/>
          <w:iCs/>
          <w:sz w:val="16"/>
          <w:szCs w:val="16"/>
          <w:lang w:val="id-ID"/>
        </w:rPr>
        <w:t>Syair: Thy Loving Kindness, berdasarkan Mazmur 63:4-5,</w:t>
      </w:r>
      <w:r w:rsidRPr="00813992">
        <w:rPr>
          <w:i/>
          <w:iCs/>
          <w:sz w:val="16"/>
          <w:szCs w:val="16"/>
          <w:lang w:val="id-ID"/>
        </w:rPr>
        <w:br/>
        <w:t>Terjemahan: Yamuger, 1998, Lagu: Hugh Mitchell, (c) Singspiration / United Nations Music Publishers, Ltd. / Booney &amp; Howes Music Publishers, Ltd.</w:t>
      </w:r>
    </w:p>
    <w:p w14:paraId="2F4F9547" w14:textId="77777777" w:rsidR="007146D7" w:rsidRPr="00813992" w:rsidRDefault="007146D7" w:rsidP="00EA607A">
      <w:pPr>
        <w:widowControl/>
        <w:numPr>
          <w:ilvl w:val="0"/>
          <w:numId w:val="37"/>
        </w:numPr>
        <w:tabs>
          <w:tab w:val="clear" w:pos="720"/>
        </w:tabs>
        <w:autoSpaceDE/>
        <w:autoSpaceDN/>
        <w:ind w:left="993" w:hanging="426"/>
        <w:jc w:val="both"/>
        <w:rPr>
          <w:lang w:val="id-ID"/>
        </w:rPr>
      </w:pPr>
      <w:r w:rsidRPr="00813992">
        <w:rPr>
          <w:lang w:val="id-ID"/>
        </w:rPr>
        <w:t>Kasih setia-Mu sungguh lebih baik,</w:t>
      </w:r>
    </w:p>
    <w:p w14:paraId="1B1E8190" w14:textId="77777777" w:rsidR="007146D7" w:rsidRPr="00813992" w:rsidRDefault="007146D7" w:rsidP="00EA607A">
      <w:pPr>
        <w:ind w:left="993"/>
        <w:rPr>
          <w:lang w:val="id-ID"/>
        </w:rPr>
      </w:pPr>
      <w:r w:rsidRPr="00813992">
        <w:rPr>
          <w:lang w:val="id-ID"/>
        </w:rPr>
        <w:t>lebih berharga dari hidupku.</w:t>
      </w:r>
    </w:p>
    <w:p w14:paraId="7C5D30B3" w14:textId="77777777" w:rsidR="007146D7" w:rsidRPr="00813992" w:rsidRDefault="007146D7" w:rsidP="00EA607A">
      <w:pPr>
        <w:ind w:left="993"/>
        <w:rPr>
          <w:lang w:val="id-ID"/>
        </w:rPr>
      </w:pPr>
      <w:r w:rsidRPr="00813992">
        <w:rPr>
          <w:lang w:val="id-ID"/>
        </w:rPr>
        <w:t>Maka bibirku megahkan Dikau;</w:t>
      </w:r>
    </w:p>
    <w:p w14:paraId="1E22367F" w14:textId="77777777" w:rsidR="007146D7" w:rsidRPr="00813992" w:rsidRDefault="007146D7" w:rsidP="00EA607A">
      <w:pPr>
        <w:ind w:left="993"/>
        <w:rPr>
          <w:lang w:val="id-ID"/>
        </w:rPr>
      </w:pPr>
      <w:r w:rsidRPr="00813992">
        <w:rPr>
          <w:lang w:val="id-ID"/>
        </w:rPr>
        <w:t xml:space="preserve">kasih setia-Mu sungguh lebih baik. </w:t>
      </w:r>
    </w:p>
    <w:p w14:paraId="5FA373A8" w14:textId="77777777" w:rsidR="007146D7" w:rsidRPr="00813992" w:rsidRDefault="007146D7" w:rsidP="00EA607A">
      <w:pPr>
        <w:widowControl/>
        <w:numPr>
          <w:ilvl w:val="0"/>
          <w:numId w:val="37"/>
        </w:numPr>
        <w:tabs>
          <w:tab w:val="clear" w:pos="720"/>
        </w:tabs>
        <w:autoSpaceDE/>
        <w:autoSpaceDN/>
        <w:ind w:left="993" w:hanging="426"/>
        <w:jc w:val="both"/>
        <w:rPr>
          <w:lang w:val="id-ID"/>
        </w:rPr>
      </w:pPr>
      <w:r w:rsidRPr="00813992">
        <w:rPr>
          <w:lang w:val="id-ID"/>
        </w:rPr>
        <w:t>Seumur hidup kupuji Engkau;</w:t>
      </w:r>
    </w:p>
    <w:p w14:paraId="1C98CB2D" w14:textId="77777777" w:rsidR="007146D7" w:rsidRPr="00813992" w:rsidRDefault="007146D7" w:rsidP="00EA607A">
      <w:pPr>
        <w:ind w:left="993"/>
        <w:rPr>
          <w:lang w:val="id-ID"/>
        </w:rPr>
      </w:pPr>
      <w:r w:rsidRPr="00813992">
        <w:rPr>
          <w:lang w:val="id-ID"/>
        </w:rPr>
        <w:t>kunaikkan doa dalam nama-Mu.</w:t>
      </w:r>
    </w:p>
    <w:p w14:paraId="2CB73A57" w14:textId="77777777" w:rsidR="007146D7" w:rsidRPr="00813992" w:rsidRDefault="007146D7" w:rsidP="00EA607A">
      <w:pPr>
        <w:ind w:left="993"/>
        <w:rPr>
          <w:lang w:val="id-ID"/>
        </w:rPr>
      </w:pPr>
      <w:r w:rsidRPr="00813992">
        <w:rPr>
          <w:lang w:val="id-ID"/>
        </w:rPr>
        <w:t>Kasih setia-Mu lebih berharga</w:t>
      </w:r>
    </w:p>
    <w:p w14:paraId="0C45EFE7" w14:textId="77777777" w:rsidR="007146D7" w:rsidRPr="00813992" w:rsidRDefault="007146D7" w:rsidP="00EA607A">
      <w:pPr>
        <w:ind w:left="993"/>
        <w:rPr>
          <w:lang w:val="id-ID"/>
        </w:rPr>
      </w:pPr>
      <w:r w:rsidRPr="00813992">
        <w:rPr>
          <w:lang w:val="id-ID"/>
        </w:rPr>
        <w:t xml:space="preserve">dan lebih baik dari hidupku. </w:t>
      </w:r>
    </w:p>
    <w:p w14:paraId="721131A7" w14:textId="77777777" w:rsidR="007146D7" w:rsidRPr="00813992" w:rsidRDefault="007146D7" w:rsidP="007146D7">
      <w:pPr>
        <w:pStyle w:val="DaftarParagraf"/>
        <w:ind w:left="567" w:hanging="567"/>
        <w:rPr>
          <w:lang w:val="id-ID"/>
        </w:rPr>
      </w:pPr>
    </w:p>
    <w:p w14:paraId="18AAD17A" w14:textId="7F5202F4" w:rsidR="007146D7" w:rsidRPr="00813992" w:rsidRDefault="007146D7" w:rsidP="00EA607A">
      <w:pPr>
        <w:pStyle w:val="DaftarParagraf"/>
        <w:tabs>
          <w:tab w:val="right" w:pos="6520"/>
        </w:tabs>
        <w:ind w:left="0"/>
        <w:rPr>
          <w:i/>
          <w:iCs/>
          <w:lang w:val="id-ID"/>
        </w:rPr>
      </w:pPr>
      <w:r w:rsidRPr="00813992">
        <w:rPr>
          <w:bCs/>
          <w:lang w:val="id-ID"/>
        </w:rPr>
        <w:tab/>
        <w:t>D</w:t>
      </w:r>
      <w:r w:rsidRPr="00813992">
        <w:rPr>
          <w:b/>
          <w:bCs/>
          <w:lang w:val="id-ID"/>
        </w:rPr>
        <w:t>oa Persembahan</w:t>
      </w:r>
      <w:r w:rsidRPr="00813992">
        <w:rPr>
          <w:b/>
          <w:bCs/>
          <w:lang w:val="id-ID"/>
        </w:rPr>
        <w:tab/>
      </w:r>
      <w:r w:rsidRPr="00813992">
        <w:rPr>
          <w:i/>
          <w:iCs/>
          <w:lang w:val="id-ID"/>
        </w:rPr>
        <w:t>(Berdiri)</w:t>
      </w:r>
    </w:p>
    <w:p w14:paraId="6C32E7E5" w14:textId="77777777" w:rsidR="007146D7" w:rsidRPr="00813992" w:rsidRDefault="007146D7" w:rsidP="007146D7">
      <w:pPr>
        <w:pStyle w:val="DaftarParagraf"/>
        <w:ind w:left="567" w:hanging="567"/>
        <w:rPr>
          <w:i/>
          <w:iCs/>
          <w:sz w:val="20"/>
          <w:szCs w:val="20"/>
          <w:lang w:val="id-ID"/>
        </w:rPr>
      </w:pPr>
      <w:r w:rsidRPr="00813992">
        <w:rPr>
          <w:lang w:val="id-ID"/>
        </w:rPr>
        <w:t>M4:</w:t>
      </w:r>
      <w:r w:rsidRPr="00813992">
        <w:rPr>
          <w:i/>
          <w:iCs/>
          <w:sz w:val="20"/>
          <w:szCs w:val="20"/>
          <w:lang w:val="id-ID"/>
        </w:rPr>
        <w:tab/>
      </w:r>
      <w:r w:rsidRPr="00813992">
        <w:rPr>
          <w:i/>
          <w:iCs/>
          <w:spacing w:val="-2"/>
          <w:sz w:val="20"/>
          <w:szCs w:val="20"/>
          <w:lang w:val="id-ID"/>
        </w:rPr>
        <w:t>(Memimpin doa persembahan, diakhiri dengan mengucapkan/menyanyikan Doa Bapa</w:t>
      </w:r>
      <w:r w:rsidRPr="00813992">
        <w:rPr>
          <w:i/>
          <w:iCs/>
          <w:sz w:val="20"/>
          <w:szCs w:val="20"/>
          <w:lang w:val="id-ID"/>
        </w:rPr>
        <w:t xml:space="preserve"> Kami)</w:t>
      </w:r>
    </w:p>
    <w:p w14:paraId="77F72D54" w14:textId="77777777" w:rsidR="007146D7" w:rsidRPr="00813992" w:rsidRDefault="007146D7" w:rsidP="007146D7">
      <w:pPr>
        <w:pStyle w:val="DaftarParagraf"/>
        <w:ind w:left="0"/>
        <w:rPr>
          <w:lang w:val="id-ID"/>
        </w:rPr>
      </w:pPr>
    </w:p>
    <w:p w14:paraId="6092FA82" w14:textId="083BF5D1" w:rsidR="007146D7" w:rsidRPr="00813992" w:rsidRDefault="007146D7" w:rsidP="00EA607A">
      <w:pPr>
        <w:pStyle w:val="DaftarParagraf"/>
        <w:tabs>
          <w:tab w:val="right" w:pos="6521"/>
        </w:tabs>
        <w:ind w:left="0" w:right="-563"/>
        <w:rPr>
          <w:b/>
          <w:bCs/>
          <w:lang w:val="id-ID"/>
        </w:rPr>
      </w:pPr>
      <w:r w:rsidRPr="00813992">
        <w:rPr>
          <w:b/>
          <w:bCs/>
          <w:lang w:val="id-ID"/>
        </w:rPr>
        <w:tab/>
        <w:t>Nyanyian Pengutusan</w:t>
      </w:r>
      <w:r w:rsidRPr="00813992">
        <w:rPr>
          <w:b/>
          <w:bCs/>
          <w:lang w:val="id-ID"/>
        </w:rPr>
        <w:tab/>
      </w:r>
      <w:r w:rsidRPr="00813992">
        <w:rPr>
          <w:lang w:val="id-ID"/>
        </w:rPr>
        <w:t>(</w:t>
      </w:r>
      <w:r w:rsidRPr="00813992">
        <w:rPr>
          <w:bCs/>
          <w:i/>
          <w:lang w:val="id-ID"/>
        </w:rPr>
        <w:t>Berdiri)</w:t>
      </w:r>
    </w:p>
    <w:p w14:paraId="01A124F9" w14:textId="77777777" w:rsidR="007146D7" w:rsidRPr="00813992" w:rsidRDefault="007146D7" w:rsidP="007146D7">
      <w:pPr>
        <w:pStyle w:val="DaftarParagraf"/>
        <w:ind w:left="567" w:hanging="567"/>
        <w:rPr>
          <w:b/>
          <w:bCs/>
          <w:sz w:val="20"/>
          <w:szCs w:val="20"/>
          <w:lang w:val="id-ID"/>
        </w:rPr>
      </w:pPr>
      <w:r w:rsidRPr="00813992">
        <w:rPr>
          <w:lang w:val="id-ID"/>
        </w:rPr>
        <w:t>U:</w:t>
      </w:r>
      <w:r w:rsidRPr="00813992">
        <w:rPr>
          <w:lang w:val="id-ID"/>
        </w:rPr>
        <w:tab/>
      </w:r>
      <w:r w:rsidRPr="00813992">
        <w:rPr>
          <w:b/>
          <w:bCs/>
          <w:sz w:val="20"/>
          <w:szCs w:val="20"/>
          <w:lang w:val="id-ID"/>
        </w:rPr>
        <w:t>(Menyanyikan NKB 126: 1, 2)</w:t>
      </w:r>
    </w:p>
    <w:p w14:paraId="022F314A" w14:textId="77777777" w:rsidR="007146D7" w:rsidRPr="00813992" w:rsidRDefault="007146D7" w:rsidP="007146D7">
      <w:pPr>
        <w:pStyle w:val="DaftarParagraf"/>
        <w:ind w:left="567"/>
        <w:jc w:val="center"/>
        <w:rPr>
          <w:b/>
          <w:lang w:val="id-ID"/>
        </w:rPr>
      </w:pPr>
      <w:r w:rsidRPr="00813992">
        <w:rPr>
          <w:b/>
          <w:lang w:val="id-ID"/>
        </w:rPr>
        <w:t>NKB 126: 1, 2 “Tuhan Memanggilmu”</w:t>
      </w:r>
    </w:p>
    <w:p w14:paraId="67828CC1" w14:textId="77777777" w:rsidR="007146D7" w:rsidRPr="00813992" w:rsidRDefault="007146D7" w:rsidP="007146D7">
      <w:pPr>
        <w:pStyle w:val="DaftarParagraf"/>
        <w:ind w:left="567"/>
        <w:jc w:val="center"/>
        <w:rPr>
          <w:bCs/>
          <w:i/>
          <w:iCs/>
          <w:sz w:val="16"/>
          <w:szCs w:val="16"/>
          <w:lang w:val="id-ID"/>
        </w:rPr>
      </w:pPr>
      <w:r w:rsidRPr="00813992">
        <w:rPr>
          <w:bCs/>
          <w:i/>
          <w:iCs/>
          <w:sz w:val="16"/>
          <w:szCs w:val="16"/>
          <w:lang w:val="id-ID"/>
        </w:rPr>
        <w:t>Syair: Our Best; S.C. Kirk,</w:t>
      </w:r>
    </w:p>
    <w:p w14:paraId="165EB866" w14:textId="77777777" w:rsidR="007146D7" w:rsidRPr="00813992" w:rsidRDefault="007146D7" w:rsidP="007146D7">
      <w:pPr>
        <w:pStyle w:val="DaftarParagraf"/>
        <w:ind w:left="567"/>
        <w:jc w:val="center"/>
        <w:rPr>
          <w:bCs/>
          <w:i/>
          <w:iCs/>
          <w:sz w:val="16"/>
          <w:szCs w:val="16"/>
          <w:lang w:val="id-ID"/>
        </w:rPr>
      </w:pPr>
      <w:r w:rsidRPr="00813992">
        <w:rPr>
          <w:bCs/>
          <w:i/>
          <w:iCs/>
          <w:sz w:val="16"/>
          <w:szCs w:val="16"/>
          <w:lang w:val="id-ID"/>
        </w:rPr>
        <w:t>Terjemahan: F. Suleeman, Lagu: Grant Colfax Tullar</w:t>
      </w:r>
    </w:p>
    <w:p w14:paraId="4AD4DF8B" w14:textId="77777777" w:rsidR="007146D7" w:rsidRPr="00813992" w:rsidRDefault="007146D7" w:rsidP="007146D7">
      <w:pPr>
        <w:pStyle w:val="DaftarParagraf"/>
        <w:ind w:left="567"/>
        <w:jc w:val="center"/>
        <w:rPr>
          <w:bCs/>
          <w:i/>
          <w:iCs/>
          <w:sz w:val="10"/>
          <w:szCs w:val="10"/>
          <w:lang w:val="id-ID"/>
        </w:rPr>
      </w:pPr>
    </w:p>
    <w:p w14:paraId="6390C411" w14:textId="77777777" w:rsidR="007146D7" w:rsidRPr="00813992" w:rsidRDefault="007146D7" w:rsidP="00EA607A">
      <w:pPr>
        <w:pStyle w:val="DaftarParagraf"/>
        <w:widowControl/>
        <w:numPr>
          <w:ilvl w:val="0"/>
          <w:numId w:val="39"/>
        </w:numPr>
        <w:autoSpaceDE/>
        <w:autoSpaceDN/>
        <w:ind w:left="993" w:hanging="426"/>
        <w:contextualSpacing/>
        <w:jc w:val="left"/>
        <w:rPr>
          <w:bCs/>
          <w:lang w:val="id-ID"/>
        </w:rPr>
      </w:pPr>
      <w:r w:rsidRPr="00813992">
        <w:rPr>
          <w:bCs/>
          <w:lang w:val="id-ID"/>
        </w:rPr>
        <w:t>Tuhan memanggilmu, hai dengarlah:</w:t>
      </w:r>
    </w:p>
    <w:p w14:paraId="43BEA195" w14:textId="77777777" w:rsidR="007146D7" w:rsidRPr="00813992" w:rsidRDefault="007146D7" w:rsidP="00EA607A">
      <w:pPr>
        <w:pStyle w:val="DaftarParagraf"/>
        <w:ind w:left="993" w:firstLine="0"/>
        <w:jc w:val="left"/>
        <w:rPr>
          <w:bCs/>
          <w:lang w:val="id-ID"/>
        </w:rPr>
      </w:pPr>
      <w:r w:rsidRPr="00813992">
        <w:rPr>
          <w:bCs/>
          <w:lang w:val="id-ID"/>
        </w:rPr>
        <w:t>“Apa pun yang terbaik, ya b’rikanlah!”</w:t>
      </w:r>
      <w:r w:rsidRPr="00813992">
        <w:rPr>
          <w:bCs/>
          <w:lang w:val="id-ID"/>
        </w:rPr>
        <w:br/>
        <w:t>Dan jangan ‘kau kejar hormat semu,</w:t>
      </w:r>
      <w:r w:rsidRPr="00813992">
        <w:rPr>
          <w:bCs/>
          <w:lang w:val="id-ID"/>
        </w:rPr>
        <w:br/>
        <w:t>muliakan saja Yesus, Tuhanmu.</w:t>
      </w:r>
    </w:p>
    <w:p w14:paraId="3CF434F9" w14:textId="5A33EF6A" w:rsidR="007146D7" w:rsidRPr="00813992" w:rsidRDefault="007146D7" w:rsidP="00EA607A">
      <w:pPr>
        <w:pStyle w:val="DaftarParagraf"/>
        <w:ind w:left="993" w:firstLine="0"/>
        <w:jc w:val="left"/>
        <w:rPr>
          <w:bCs/>
          <w:lang w:val="id-ID"/>
        </w:rPr>
      </w:pPr>
      <w:r w:rsidRPr="00813992">
        <w:rPr>
          <w:bCs/>
          <w:lang w:val="id-ID"/>
        </w:rPr>
        <w:t>Ref</w:t>
      </w:r>
      <w:r w:rsidR="00ED0EE4">
        <w:rPr>
          <w:bCs/>
          <w:lang w:val="id-ID"/>
        </w:rPr>
        <w:t>r.</w:t>
      </w:r>
      <w:r w:rsidRPr="00813992">
        <w:rPr>
          <w:bCs/>
          <w:lang w:val="id-ID"/>
        </w:rPr>
        <w:t>:</w:t>
      </w:r>
    </w:p>
    <w:p w14:paraId="7FA10228" w14:textId="77777777" w:rsidR="007146D7" w:rsidRPr="00813992" w:rsidRDefault="007146D7" w:rsidP="00EA607A">
      <w:pPr>
        <w:pStyle w:val="DaftarParagraf"/>
        <w:ind w:left="993" w:firstLine="0"/>
        <w:jc w:val="left"/>
        <w:rPr>
          <w:bCs/>
          <w:lang w:val="id-ID"/>
        </w:rPr>
      </w:pPr>
      <w:r w:rsidRPr="00813992">
        <w:rPr>
          <w:bCs/>
          <w:lang w:val="id-ID"/>
        </w:rPr>
        <w:t>Tiap karya diberkati-Nya,</w:t>
      </w:r>
      <w:r w:rsidRPr="00813992">
        <w:rPr>
          <w:bCs/>
          <w:lang w:val="id-ID"/>
        </w:rPr>
        <w:br/>
        <w:t>namun yang terbaik diminta-Nya.</w:t>
      </w:r>
      <w:r w:rsidRPr="00813992">
        <w:rPr>
          <w:bCs/>
          <w:lang w:val="id-ID"/>
        </w:rPr>
        <w:br/>
        <w:t>Walaupun tak besar talentamu,</w:t>
      </w:r>
      <w:r w:rsidRPr="00813992">
        <w:rPr>
          <w:bCs/>
          <w:lang w:val="id-ID"/>
        </w:rPr>
        <w:br/>
        <w:t>b’ri yang terbaik kepada Tuhanmu.</w:t>
      </w:r>
    </w:p>
    <w:p w14:paraId="546E58A1" w14:textId="77777777" w:rsidR="007146D7" w:rsidRPr="00813992" w:rsidRDefault="007146D7" w:rsidP="00EA607A">
      <w:pPr>
        <w:pStyle w:val="DaftarParagraf"/>
        <w:widowControl/>
        <w:numPr>
          <w:ilvl w:val="0"/>
          <w:numId w:val="39"/>
        </w:numPr>
        <w:autoSpaceDE/>
        <w:autoSpaceDN/>
        <w:ind w:left="993" w:hanging="426"/>
        <w:contextualSpacing/>
        <w:jc w:val="left"/>
        <w:rPr>
          <w:bCs/>
          <w:lang w:val="id-ID"/>
        </w:rPr>
      </w:pPr>
      <w:r w:rsidRPr="00813992">
        <w:rPr>
          <w:bCs/>
          <w:lang w:val="id-ID"/>
        </w:rPr>
        <w:lastRenderedPageBreak/>
        <w:t>Sanjungan dunia jauhkanlah</w:t>
      </w:r>
    </w:p>
    <w:p w14:paraId="284AFE8B" w14:textId="1E422788" w:rsidR="007146D7" w:rsidRPr="00813992" w:rsidRDefault="007146D7" w:rsidP="00EA607A">
      <w:pPr>
        <w:pStyle w:val="DaftarParagraf"/>
        <w:ind w:left="993" w:firstLine="0"/>
        <w:jc w:val="left"/>
        <w:rPr>
          <w:b/>
          <w:i/>
          <w:iCs/>
          <w:lang w:val="id-ID"/>
        </w:rPr>
      </w:pPr>
      <w:r w:rsidRPr="00813992">
        <w:rPr>
          <w:bCs/>
          <w:lang w:val="id-ID"/>
        </w:rPr>
        <w:t>dan jangan ‘kau dengar godaannya.</w:t>
      </w:r>
      <w:r w:rsidRPr="00813992">
        <w:rPr>
          <w:bCs/>
          <w:lang w:val="id-ID"/>
        </w:rPr>
        <w:br/>
        <w:t>Layani Tuhanmu dalam jerih</w:t>
      </w:r>
      <w:r w:rsidRPr="00813992">
        <w:rPr>
          <w:bCs/>
          <w:lang w:val="id-ID"/>
        </w:rPr>
        <w:br/>
        <w:t>dalam hidupmu yang t’lah ‘kau beri. Ref</w:t>
      </w:r>
      <w:r w:rsidR="00EA607A" w:rsidRPr="00813992">
        <w:rPr>
          <w:bCs/>
          <w:lang w:val="id-ID"/>
        </w:rPr>
        <w:t>.: …</w:t>
      </w:r>
    </w:p>
    <w:p w14:paraId="6013DD1B" w14:textId="77777777" w:rsidR="007146D7" w:rsidRPr="00813992" w:rsidRDefault="007146D7" w:rsidP="007146D7">
      <w:pPr>
        <w:rPr>
          <w:lang w:val="id-ID"/>
        </w:rPr>
      </w:pPr>
    </w:p>
    <w:p w14:paraId="75164101" w14:textId="3D852F9F" w:rsidR="007146D7" w:rsidRPr="00813992" w:rsidRDefault="007146D7" w:rsidP="00C16794">
      <w:pPr>
        <w:pStyle w:val="DaftarParagraf"/>
        <w:tabs>
          <w:tab w:val="right" w:pos="6520"/>
        </w:tabs>
        <w:ind w:left="0" w:firstLine="0"/>
        <w:rPr>
          <w:bCs/>
          <w:lang w:val="id-ID"/>
        </w:rPr>
      </w:pPr>
      <w:r w:rsidRPr="00813992">
        <w:rPr>
          <w:b/>
          <w:bCs/>
          <w:lang w:val="id-ID"/>
        </w:rPr>
        <w:t>PENGUTUSAN</w:t>
      </w:r>
      <w:r w:rsidRPr="00813992">
        <w:rPr>
          <w:b/>
          <w:bCs/>
          <w:lang w:val="id-ID"/>
        </w:rPr>
        <w:tab/>
      </w:r>
      <w:r w:rsidRPr="00813992">
        <w:rPr>
          <w:lang w:val="id-ID"/>
        </w:rPr>
        <w:t>(</w:t>
      </w:r>
      <w:r w:rsidRPr="00813992">
        <w:rPr>
          <w:bCs/>
          <w:i/>
          <w:lang w:val="id-ID"/>
        </w:rPr>
        <w:t>Berdiri)</w:t>
      </w:r>
    </w:p>
    <w:p w14:paraId="71C8A84A" w14:textId="77777777" w:rsidR="007146D7" w:rsidRPr="00813992" w:rsidRDefault="007146D7" w:rsidP="007146D7">
      <w:pPr>
        <w:pStyle w:val="DaftarParagraf"/>
        <w:ind w:left="567" w:hanging="567"/>
        <w:rPr>
          <w:lang w:val="id-ID"/>
        </w:rPr>
      </w:pPr>
      <w:r w:rsidRPr="00813992">
        <w:rPr>
          <w:lang w:val="id-ID"/>
        </w:rPr>
        <w:t>PF:</w:t>
      </w:r>
      <w:r w:rsidRPr="00813992">
        <w:rPr>
          <w:lang w:val="id-ID"/>
        </w:rPr>
        <w:tab/>
        <w:t>Saudara, kini arahkanlah hatimu kepada Tuhan.</w:t>
      </w:r>
    </w:p>
    <w:p w14:paraId="39ED127F" w14:textId="77777777" w:rsidR="007146D7" w:rsidRPr="00813992" w:rsidRDefault="007146D7" w:rsidP="007146D7">
      <w:pPr>
        <w:pStyle w:val="DaftarParagraf"/>
        <w:ind w:left="567" w:hanging="567"/>
        <w:rPr>
          <w:b/>
          <w:bCs/>
          <w:lang w:val="id-ID"/>
        </w:rPr>
      </w:pPr>
      <w:r w:rsidRPr="00813992">
        <w:rPr>
          <w:b/>
          <w:bCs/>
          <w:lang w:val="id-ID"/>
        </w:rPr>
        <w:t>U:</w:t>
      </w:r>
      <w:r w:rsidRPr="00813992">
        <w:rPr>
          <w:b/>
          <w:bCs/>
          <w:lang w:val="id-ID"/>
        </w:rPr>
        <w:tab/>
        <w:t>Kami mengarahkan hati kepada Tuhan.</w:t>
      </w:r>
    </w:p>
    <w:p w14:paraId="56EB7677" w14:textId="77777777" w:rsidR="007146D7" w:rsidRPr="00813992" w:rsidRDefault="007146D7" w:rsidP="007146D7">
      <w:pPr>
        <w:pStyle w:val="DaftarParagraf"/>
        <w:ind w:left="567" w:hanging="567"/>
        <w:rPr>
          <w:lang w:val="id-ID"/>
        </w:rPr>
      </w:pPr>
      <w:r w:rsidRPr="00813992">
        <w:rPr>
          <w:lang w:val="id-ID"/>
        </w:rPr>
        <w:t>PF:</w:t>
      </w:r>
      <w:r w:rsidRPr="00813992">
        <w:rPr>
          <w:lang w:val="id-ID"/>
        </w:rPr>
        <w:tab/>
        <w:t>Jadilah saksi bagi Kristus.</w:t>
      </w:r>
    </w:p>
    <w:p w14:paraId="222C9564" w14:textId="77777777" w:rsidR="007146D7" w:rsidRPr="00813992" w:rsidRDefault="007146D7" w:rsidP="007146D7">
      <w:pPr>
        <w:pStyle w:val="DaftarParagraf"/>
        <w:ind w:left="567" w:hanging="567"/>
        <w:rPr>
          <w:b/>
          <w:bCs/>
          <w:lang w:val="id-ID"/>
        </w:rPr>
      </w:pPr>
      <w:r w:rsidRPr="00813992">
        <w:rPr>
          <w:b/>
          <w:bCs/>
          <w:lang w:val="id-ID"/>
        </w:rPr>
        <w:t>U:</w:t>
      </w:r>
      <w:r w:rsidRPr="00813992">
        <w:rPr>
          <w:b/>
          <w:bCs/>
          <w:lang w:val="id-ID"/>
        </w:rPr>
        <w:tab/>
        <w:t>Kami siap menjadi saksi bagi Kristus.</w:t>
      </w:r>
    </w:p>
    <w:p w14:paraId="236BCEDC" w14:textId="77777777" w:rsidR="007146D7" w:rsidRPr="00813992" w:rsidRDefault="007146D7" w:rsidP="007146D7">
      <w:pPr>
        <w:pStyle w:val="DaftarParagraf"/>
        <w:ind w:left="567" w:hanging="567"/>
        <w:rPr>
          <w:lang w:val="id-ID"/>
        </w:rPr>
      </w:pPr>
      <w:r w:rsidRPr="00813992">
        <w:rPr>
          <w:lang w:val="id-ID"/>
        </w:rPr>
        <w:t>PF:</w:t>
      </w:r>
      <w:r w:rsidRPr="00813992">
        <w:rPr>
          <w:lang w:val="id-ID"/>
        </w:rPr>
        <w:tab/>
        <w:t>Terpujilah Tuhan Allah kita.</w:t>
      </w:r>
    </w:p>
    <w:p w14:paraId="79EB83DE" w14:textId="77777777" w:rsidR="007146D7" w:rsidRPr="00813992" w:rsidRDefault="007146D7" w:rsidP="007146D7">
      <w:pPr>
        <w:pStyle w:val="DaftarParagraf"/>
        <w:ind w:left="567" w:hanging="567"/>
        <w:rPr>
          <w:b/>
          <w:bCs/>
          <w:lang w:val="id-ID"/>
        </w:rPr>
      </w:pPr>
      <w:r w:rsidRPr="00813992">
        <w:rPr>
          <w:b/>
          <w:bCs/>
          <w:lang w:val="id-ID"/>
        </w:rPr>
        <w:t>U:</w:t>
      </w:r>
      <w:r w:rsidRPr="00813992">
        <w:rPr>
          <w:b/>
          <w:bCs/>
          <w:lang w:val="id-ID"/>
        </w:rPr>
        <w:tab/>
        <w:t>Kini dan selamanya.</w:t>
      </w:r>
    </w:p>
    <w:p w14:paraId="5B2ED375" w14:textId="77777777" w:rsidR="007146D7" w:rsidRPr="00813992" w:rsidRDefault="007146D7" w:rsidP="007146D7">
      <w:pPr>
        <w:pStyle w:val="DaftarParagraf"/>
        <w:ind w:left="567" w:hanging="567"/>
        <w:rPr>
          <w:lang w:val="id-ID"/>
        </w:rPr>
      </w:pPr>
      <w:r w:rsidRPr="00813992">
        <w:rPr>
          <w:lang w:val="id-ID"/>
        </w:rPr>
        <w:t>PF:</w:t>
      </w:r>
      <w:r w:rsidRPr="00813992">
        <w:rPr>
          <w:lang w:val="id-ID"/>
        </w:rPr>
        <w:tab/>
        <w:t xml:space="preserve">Lanjutkan kehidupan Saudara dalam sukacita, ingatlah sabda-Nya, dan setialah melakukan panggilan-Nya sebagai bentuk responsmu terhadap kasih setia Tuhan. Berkat-Nya mengiringi hidup Saudara. </w:t>
      </w:r>
    </w:p>
    <w:p w14:paraId="2E731A6E" w14:textId="77777777" w:rsidR="007146D7" w:rsidRPr="00813992" w:rsidRDefault="007146D7" w:rsidP="007146D7">
      <w:pPr>
        <w:pStyle w:val="DaftarParagraf"/>
        <w:ind w:left="567" w:hanging="567"/>
        <w:rPr>
          <w:lang w:val="id-ID"/>
        </w:rPr>
      </w:pPr>
    </w:p>
    <w:p w14:paraId="236B2A0A" w14:textId="77777777" w:rsidR="007146D7" w:rsidRPr="00813992" w:rsidRDefault="007146D7" w:rsidP="007146D7">
      <w:pPr>
        <w:pStyle w:val="DaftarParagraf"/>
        <w:ind w:left="0" w:firstLine="0"/>
        <w:rPr>
          <w:b/>
          <w:bCs/>
          <w:lang w:val="id-ID"/>
        </w:rPr>
      </w:pPr>
      <w:r w:rsidRPr="00813992">
        <w:rPr>
          <w:b/>
          <w:bCs/>
          <w:lang w:val="id-ID"/>
        </w:rPr>
        <w:t>BERKAT</w:t>
      </w:r>
    </w:p>
    <w:p w14:paraId="6138988C" w14:textId="6363AA1D" w:rsidR="007146D7" w:rsidRPr="00813992" w:rsidRDefault="007146D7" w:rsidP="00ED0EE4">
      <w:pPr>
        <w:pStyle w:val="DaftarParagraf"/>
        <w:ind w:left="567" w:hanging="567"/>
        <w:rPr>
          <w:lang w:val="id-ID"/>
        </w:rPr>
      </w:pPr>
      <w:r w:rsidRPr="00813992">
        <w:rPr>
          <w:lang w:val="id-ID"/>
        </w:rPr>
        <w:t>PF:</w:t>
      </w:r>
      <w:r w:rsidRPr="00813992">
        <w:rPr>
          <w:lang w:val="id-ID"/>
        </w:rPr>
        <w:tab/>
      </w:r>
      <w:r w:rsidR="00ED0EE4" w:rsidRPr="00ED0EE4">
        <w:rPr>
          <w:spacing w:val="-4"/>
          <w:lang w:val="id-ID"/>
        </w:rPr>
        <w:t>Dan Allah, sumber segala kasih karunia, yang telah memanggil kamu dalam Kristus</w:t>
      </w:r>
      <w:r w:rsidR="00ED0EE4">
        <w:rPr>
          <w:spacing w:val="-4"/>
          <w:lang w:val="id-ID"/>
        </w:rPr>
        <w:t xml:space="preserve"> </w:t>
      </w:r>
      <w:r w:rsidR="00ED0EE4" w:rsidRPr="00ED0EE4">
        <w:rPr>
          <w:spacing w:val="-4"/>
          <w:lang w:val="id-ID"/>
        </w:rPr>
        <w:t>kepada kemuliaan-Nya yang kekal, akan melengkapi, meneguhkan, menguatkan dan</w:t>
      </w:r>
      <w:r w:rsidR="00ED0EE4">
        <w:rPr>
          <w:spacing w:val="-4"/>
          <w:lang w:val="id-ID"/>
        </w:rPr>
        <w:t xml:space="preserve"> </w:t>
      </w:r>
      <w:r w:rsidR="00ED0EE4" w:rsidRPr="00ED0EE4">
        <w:rPr>
          <w:spacing w:val="-4"/>
          <w:lang w:val="id-ID"/>
        </w:rPr>
        <w:t>mengokohkan kamu, sesudah kamu menderita seketika lamanya. Ialah yang empunya</w:t>
      </w:r>
      <w:r w:rsidR="00ED0EE4">
        <w:rPr>
          <w:spacing w:val="-4"/>
          <w:lang w:val="id-ID"/>
        </w:rPr>
        <w:t xml:space="preserve"> </w:t>
      </w:r>
      <w:r w:rsidR="00ED0EE4" w:rsidRPr="00ED0EE4">
        <w:rPr>
          <w:spacing w:val="-4"/>
          <w:lang w:val="id-ID"/>
        </w:rPr>
        <w:t>kuasa sampai selama-lamanya! Amin.</w:t>
      </w:r>
      <w:r w:rsidRPr="00813992">
        <w:rPr>
          <w:lang w:val="id-ID"/>
        </w:rPr>
        <w:t>.</w:t>
      </w:r>
    </w:p>
    <w:p w14:paraId="534127AC" w14:textId="3C59FFCA" w:rsidR="007146D7" w:rsidRPr="00813992" w:rsidRDefault="007146D7" w:rsidP="007146D7">
      <w:pPr>
        <w:pStyle w:val="DaftarParagraf"/>
        <w:ind w:left="567" w:hanging="567"/>
        <w:rPr>
          <w:b/>
          <w:bCs/>
          <w:lang w:val="id-ID"/>
        </w:rPr>
      </w:pPr>
      <w:r w:rsidRPr="00813992">
        <w:rPr>
          <w:b/>
          <w:bCs/>
          <w:lang w:val="id-ID"/>
        </w:rPr>
        <w:t>U:</w:t>
      </w:r>
      <w:r w:rsidRPr="00813992">
        <w:rPr>
          <w:b/>
          <w:bCs/>
          <w:lang w:val="id-ID"/>
        </w:rPr>
        <w:tab/>
      </w:r>
      <w:r w:rsidRPr="00813992">
        <w:rPr>
          <w:b/>
          <w:bCs/>
          <w:sz w:val="20"/>
          <w:szCs w:val="20"/>
          <w:lang w:val="id-ID"/>
        </w:rPr>
        <w:t>(Menyanyikan Hosana Amin</w:t>
      </w:r>
      <w:r w:rsidRPr="00813992">
        <w:rPr>
          <w:b/>
          <w:bCs/>
          <w:lang w:val="id-ID"/>
        </w:rPr>
        <w:t xml:space="preserve"> – </w:t>
      </w:r>
      <w:r w:rsidRPr="00813992">
        <w:rPr>
          <w:i/>
          <w:iCs/>
          <w:sz w:val="16"/>
          <w:szCs w:val="16"/>
          <w:lang w:val="id-ID"/>
        </w:rPr>
        <w:t>melodi Heidi Kabul, 2023</w:t>
      </w:r>
      <w:r w:rsidRPr="00813992">
        <w:rPr>
          <w:b/>
          <w:bCs/>
          <w:lang w:val="id-ID"/>
        </w:rPr>
        <w:t>)</w:t>
      </w:r>
    </w:p>
    <w:p w14:paraId="059BD225" w14:textId="63B6CF68" w:rsidR="007146D7" w:rsidRPr="00813992" w:rsidRDefault="008102A8" w:rsidP="007146D7">
      <w:pPr>
        <w:pStyle w:val="DaftarParagraf"/>
        <w:ind w:left="567" w:hanging="567"/>
        <w:rPr>
          <w:b/>
          <w:bCs/>
          <w:lang w:val="id-ID"/>
        </w:rPr>
      </w:pPr>
      <w:r w:rsidRPr="00813992">
        <w:rPr>
          <w:noProof/>
          <w:sz w:val="24"/>
          <w:szCs w:val="24"/>
          <w:lang w:val="id-ID"/>
        </w:rPr>
        <w:drawing>
          <wp:anchor distT="0" distB="0" distL="114300" distR="114300" simplePos="0" relativeHeight="251727360" behindDoc="1" locked="0" layoutInCell="1" allowOverlap="1" wp14:anchorId="7ED906B7" wp14:editId="3999F4B9">
            <wp:simplePos x="0" y="0"/>
            <wp:positionH relativeFrom="margin">
              <wp:posOffset>285750</wp:posOffset>
            </wp:positionH>
            <wp:positionV relativeFrom="paragraph">
              <wp:posOffset>39370</wp:posOffset>
            </wp:positionV>
            <wp:extent cx="3623310" cy="1190625"/>
            <wp:effectExtent l="0" t="0" r="0" b="9525"/>
            <wp:wrapNone/>
            <wp:docPr id="959996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996438" name=""/>
                    <pic:cNvPicPr/>
                  </pic:nvPicPr>
                  <pic:blipFill>
                    <a:blip r:embed="rId43" cstate="print">
                      <a:biLevel thresh="75000"/>
                      <a:extLst>
                        <a:ext uri="{28A0092B-C50C-407E-A947-70E740481C1C}">
                          <a14:useLocalDpi xmlns:a14="http://schemas.microsoft.com/office/drawing/2010/main" val="0"/>
                        </a:ext>
                      </a:extLst>
                    </a:blip>
                    <a:stretch>
                      <a:fillRect/>
                    </a:stretch>
                  </pic:blipFill>
                  <pic:spPr>
                    <a:xfrm>
                      <a:off x="0" y="0"/>
                      <a:ext cx="3623310" cy="1190625"/>
                    </a:xfrm>
                    <a:prstGeom prst="rect">
                      <a:avLst/>
                    </a:prstGeom>
                  </pic:spPr>
                </pic:pic>
              </a:graphicData>
            </a:graphic>
            <wp14:sizeRelH relativeFrom="page">
              <wp14:pctWidth>0</wp14:pctWidth>
            </wp14:sizeRelH>
            <wp14:sizeRelV relativeFrom="page">
              <wp14:pctHeight>0</wp14:pctHeight>
            </wp14:sizeRelV>
          </wp:anchor>
        </w:drawing>
      </w:r>
    </w:p>
    <w:p w14:paraId="45D9950E" w14:textId="77777777" w:rsidR="007146D7" w:rsidRPr="00813992" w:rsidRDefault="007146D7" w:rsidP="007146D7">
      <w:pPr>
        <w:pStyle w:val="DaftarParagraf"/>
        <w:ind w:left="567"/>
        <w:rPr>
          <w:b/>
          <w:bCs/>
          <w:lang w:val="id-ID"/>
        </w:rPr>
      </w:pPr>
    </w:p>
    <w:p w14:paraId="47381C18" w14:textId="77777777" w:rsidR="007146D7" w:rsidRPr="00813992" w:rsidRDefault="007146D7" w:rsidP="007146D7">
      <w:pPr>
        <w:pStyle w:val="DaftarParagraf"/>
        <w:ind w:left="567"/>
        <w:jc w:val="center"/>
        <w:rPr>
          <w:lang w:val="id-ID"/>
        </w:rPr>
      </w:pPr>
    </w:p>
    <w:p w14:paraId="4E9A8EAC" w14:textId="77777777" w:rsidR="007146D7" w:rsidRPr="00813992" w:rsidRDefault="007146D7" w:rsidP="007146D7">
      <w:pPr>
        <w:jc w:val="right"/>
        <w:rPr>
          <w:lang w:val="id-ID"/>
        </w:rPr>
      </w:pPr>
    </w:p>
    <w:p w14:paraId="1A60410A" w14:textId="77777777" w:rsidR="007146D7" w:rsidRPr="00813992" w:rsidRDefault="007146D7" w:rsidP="007146D7">
      <w:pPr>
        <w:jc w:val="right"/>
        <w:rPr>
          <w:lang w:val="id-ID"/>
        </w:rPr>
      </w:pPr>
    </w:p>
    <w:p w14:paraId="79ABED54" w14:textId="77777777" w:rsidR="007146D7" w:rsidRPr="00813992" w:rsidRDefault="007146D7" w:rsidP="007146D7">
      <w:pPr>
        <w:jc w:val="right"/>
        <w:rPr>
          <w:lang w:val="id-ID"/>
        </w:rPr>
      </w:pPr>
    </w:p>
    <w:p w14:paraId="53BCA168" w14:textId="77777777" w:rsidR="007146D7" w:rsidRPr="00813992" w:rsidRDefault="007146D7" w:rsidP="007146D7">
      <w:pPr>
        <w:jc w:val="right"/>
        <w:rPr>
          <w:lang w:val="id-ID"/>
        </w:rPr>
      </w:pPr>
    </w:p>
    <w:p w14:paraId="0688F038" w14:textId="77777777" w:rsidR="007146D7" w:rsidRPr="00813992" w:rsidRDefault="007146D7" w:rsidP="007146D7">
      <w:pPr>
        <w:jc w:val="right"/>
        <w:rPr>
          <w:lang w:val="id-ID"/>
        </w:rPr>
      </w:pPr>
    </w:p>
    <w:p w14:paraId="4E745B3A" w14:textId="77777777" w:rsidR="007146D7" w:rsidRPr="00813992" w:rsidRDefault="007146D7" w:rsidP="007146D7">
      <w:pPr>
        <w:jc w:val="right"/>
        <w:rPr>
          <w:lang w:val="id-ID"/>
        </w:rPr>
      </w:pPr>
    </w:p>
    <w:p w14:paraId="60DC9377" w14:textId="77777777" w:rsidR="007146D7" w:rsidRPr="00813992" w:rsidRDefault="007146D7" w:rsidP="007146D7">
      <w:pPr>
        <w:jc w:val="right"/>
        <w:rPr>
          <w:lang w:val="id-ID"/>
        </w:rPr>
      </w:pPr>
    </w:p>
    <w:p w14:paraId="09121C71" w14:textId="2167051D" w:rsidR="007146D7" w:rsidRPr="00813992" w:rsidRDefault="007146D7" w:rsidP="007146D7">
      <w:pPr>
        <w:jc w:val="right"/>
        <w:rPr>
          <w:lang w:val="id-ID"/>
        </w:rPr>
      </w:pPr>
      <w:r w:rsidRPr="00813992">
        <w:rPr>
          <w:lang w:val="id-ID"/>
        </w:rPr>
        <w:t>[kap]</w:t>
      </w:r>
    </w:p>
    <w:p w14:paraId="16D9D739" w14:textId="77777777" w:rsidR="007146D7" w:rsidRPr="00813992" w:rsidRDefault="007146D7" w:rsidP="007146D7">
      <w:pPr>
        <w:jc w:val="right"/>
        <w:rPr>
          <w:lang w:val="id-ID"/>
        </w:rPr>
      </w:pPr>
    </w:p>
    <w:p w14:paraId="3E2253B7" w14:textId="77777777" w:rsidR="007146D7" w:rsidRPr="00813992" w:rsidRDefault="007146D7" w:rsidP="007146D7">
      <w:pPr>
        <w:pStyle w:val="DaftarParagraf"/>
        <w:ind w:left="0"/>
        <w:jc w:val="center"/>
        <w:rPr>
          <w:rFonts w:ascii="Wingdings" w:hAnsi="Wingdings"/>
          <w:lang w:val="id-ID"/>
        </w:rPr>
      </w:pPr>
      <w:r w:rsidRPr="00813992">
        <w:rPr>
          <w:rFonts w:ascii="Wingdings" w:hAnsi="Wingdings"/>
          <w:lang w:val="id-ID"/>
        </w:rPr>
        <w:t></w:t>
      </w:r>
    </w:p>
    <w:p w14:paraId="43B1589D" w14:textId="77777777" w:rsidR="00FD6D41" w:rsidRPr="00813992" w:rsidRDefault="00FD6D41" w:rsidP="003E3F67">
      <w:pPr>
        <w:pStyle w:val="TeksIsi"/>
        <w:ind w:right="-1"/>
        <w:rPr>
          <w:lang w:val="id-ID"/>
        </w:rPr>
      </w:pPr>
    </w:p>
    <w:p w14:paraId="4C4EE62F" w14:textId="77777777" w:rsidR="00FD6D41" w:rsidRPr="00813992" w:rsidRDefault="00FD6D41" w:rsidP="003E3F67">
      <w:pPr>
        <w:pStyle w:val="TeksIsi"/>
        <w:ind w:right="-1"/>
        <w:rPr>
          <w:lang w:val="id-ID"/>
        </w:rPr>
      </w:pPr>
    </w:p>
    <w:p w14:paraId="1E2BDB02" w14:textId="77777777" w:rsidR="00994FB1" w:rsidRPr="00813992" w:rsidRDefault="00994FB1" w:rsidP="00994FB1">
      <w:pPr>
        <w:rPr>
          <w:rFonts w:ascii="Wingdings 2" w:hAnsi="Wingdings 2"/>
          <w:sz w:val="24"/>
          <w:szCs w:val="24"/>
          <w:lang w:val="id-ID"/>
        </w:rPr>
      </w:pPr>
      <w:r w:rsidRPr="00813992">
        <w:rPr>
          <w:noProof/>
          <w:lang w:val="id-ID"/>
        </w:rPr>
        <mc:AlternateContent>
          <mc:Choice Requires="wps">
            <w:drawing>
              <wp:anchor distT="45720" distB="45720" distL="114300" distR="114300" simplePos="0" relativeHeight="251730432" behindDoc="1" locked="0" layoutInCell="1" allowOverlap="1" wp14:anchorId="021D7A7F" wp14:editId="3FF114E1">
                <wp:simplePos x="0" y="0"/>
                <wp:positionH relativeFrom="margin">
                  <wp:align>right</wp:align>
                </wp:positionH>
                <wp:positionV relativeFrom="paragraph">
                  <wp:posOffset>3175</wp:posOffset>
                </wp:positionV>
                <wp:extent cx="1473200" cy="1028700"/>
                <wp:effectExtent l="0" t="0" r="0" b="0"/>
                <wp:wrapThrough wrapText="bothSides">
                  <wp:wrapPolygon edited="0">
                    <wp:start x="0" y="0"/>
                    <wp:lineTo x="0" y="21200"/>
                    <wp:lineTo x="21228" y="21200"/>
                    <wp:lineTo x="21228" y="0"/>
                    <wp:lineTo x="0" y="0"/>
                  </wp:wrapPolygon>
                </wp:wrapThrough>
                <wp:docPr id="1483085963"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E8E89F" w14:textId="77777777" w:rsidR="00DB3EB1" w:rsidRDefault="00994FB1" w:rsidP="00994FB1">
                            <w:pPr>
                              <w:jc w:val="center"/>
                              <w:rPr>
                                <w:rFonts w:ascii="Cooper Black" w:eastAsia="SimSun" w:hAnsi="Cooper Black" w:cs="SimSun"/>
                                <w:sz w:val="28"/>
                                <w:szCs w:val="36"/>
                              </w:rPr>
                            </w:pPr>
                            <w:bookmarkStart w:id="14" w:name="_Hlk182404820"/>
                            <w:r w:rsidRPr="00E5084A">
                              <w:rPr>
                                <w:rFonts w:ascii="Cooper Black" w:eastAsia="SimSun" w:hAnsi="Cooper Black" w:cs="SimSun"/>
                                <w:sz w:val="28"/>
                                <w:szCs w:val="36"/>
                              </w:rPr>
                              <w:t>Menyambut Hadir-Nya</w:t>
                            </w:r>
                          </w:p>
                          <w:p w14:paraId="3D0243E6" w14:textId="32FC5097" w:rsidR="00994FB1" w:rsidRPr="00E5084A" w:rsidRDefault="00994FB1" w:rsidP="00994FB1">
                            <w:pPr>
                              <w:jc w:val="center"/>
                              <w:rPr>
                                <w:rFonts w:ascii="Cooper Black" w:eastAsia="SimSun" w:hAnsi="Cooper Black" w:cs="SimSun"/>
                                <w:sz w:val="28"/>
                                <w:szCs w:val="36"/>
                              </w:rPr>
                            </w:pPr>
                            <w:r w:rsidRPr="00E5084A">
                              <w:rPr>
                                <w:rFonts w:ascii="Cooper Black" w:eastAsia="SimSun" w:hAnsi="Cooper Black" w:cs="SimSun"/>
                                <w:sz w:val="28"/>
                                <w:szCs w:val="36"/>
                              </w:rPr>
                              <w:t>Di</w:t>
                            </w:r>
                            <w:r w:rsidR="00DB3EB1">
                              <w:rPr>
                                <w:rFonts w:ascii="Cooper Black" w:eastAsia="SimSun" w:hAnsi="Cooper Black" w:cs="SimSun"/>
                                <w:sz w:val="28"/>
                                <w:szCs w:val="36"/>
                              </w:rPr>
                              <w:t xml:space="preserve"> S</w:t>
                            </w:r>
                            <w:r w:rsidRPr="00E5084A">
                              <w:rPr>
                                <w:rFonts w:ascii="Cooper Black" w:eastAsia="SimSun" w:hAnsi="Cooper Black" w:cs="SimSun"/>
                                <w:sz w:val="28"/>
                                <w:szCs w:val="36"/>
                              </w:rPr>
                              <w:t>ini</w:t>
                            </w:r>
                          </w:p>
                          <w:bookmarkEnd w:id="14"/>
                          <w:p w14:paraId="1AF395AA" w14:textId="77777777" w:rsidR="00994FB1" w:rsidRPr="00E5084A" w:rsidRDefault="00994FB1" w:rsidP="00994FB1">
                            <w:pPr>
                              <w:jc w:val="center"/>
                              <w:rPr>
                                <w:rFonts w:ascii="Constantia" w:hAnsi="Constantia" w:cs="Tahoma"/>
                                <w:sz w:val="36"/>
                                <w:szCs w:val="36"/>
                              </w:rPr>
                            </w:pPr>
                            <w:r w:rsidRPr="00E5084A">
                              <w:rPr>
                                <w:rFonts w:ascii="Constantia" w:hAnsi="Constantia" w:cs="Tahoma"/>
                                <w:sz w:val="36"/>
                                <w:szCs w:val="36"/>
                              </w:rPr>
                              <w:sym w:font="Wingdings 2" w:char="F061"/>
                            </w:r>
                            <w:r w:rsidRPr="00E5084A">
                              <w:rPr>
                                <w:rFonts w:ascii="Constantia" w:hAnsi="Constantia" w:cs="Tahoma"/>
                                <w:sz w:val="36"/>
                                <w:szCs w:val="36"/>
                              </w:rPr>
                              <w:t>0</w:t>
                            </w:r>
                            <w:r w:rsidRPr="00E5084A">
                              <w:rPr>
                                <w:rFonts w:ascii="Constantia" w:hAnsi="Constantia" w:cs="Tahoma"/>
                                <w:sz w:val="36"/>
                                <w:szCs w:val="36"/>
                              </w:rPr>
                              <w:sym w:font="Wingdings 2" w:char="F062"/>
                            </w:r>
                          </w:p>
                          <w:p w14:paraId="0DC15CB3" w14:textId="77777777" w:rsidR="00994FB1" w:rsidRPr="00C76228" w:rsidRDefault="00994FB1" w:rsidP="00994FB1">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1D7A7F" id="_x0000_s1080" type="#_x0000_t202" style="position:absolute;margin-left:64.8pt;margin-top:.25pt;width:116pt;height:81pt;z-index:-2515860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" stroked="f">
                <v:textbox>
                  <w:txbxContent>
                    <w:p w14:paraId="72E8E89F" w14:textId="77777777" w:rsidR="00DB3EB1" w:rsidRDefault="00994FB1" w:rsidP="00994FB1">
                      <w:pPr>
                        <w:jc w:val="center"/>
                        <w:rPr>
                          <w:rFonts w:ascii="Cooper Black" w:eastAsia="SimSun" w:hAnsi="Cooper Black" w:cs="SimSun"/>
                          <w:sz w:val="28"/>
                          <w:szCs w:val="36"/>
                        </w:rPr>
                      </w:pPr>
                      <w:bookmarkStart w:id="15" w:name="_Hlk182404820"/>
                      <w:r w:rsidRPr="00E5084A">
                        <w:rPr>
                          <w:rFonts w:ascii="Cooper Black" w:eastAsia="SimSun" w:hAnsi="Cooper Black" w:cs="SimSun"/>
                          <w:sz w:val="28"/>
                          <w:szCs w:val="36"/>
                        </w:rPr>
                        <w:t>Menyambut Hadir-Nya</w:t>
                      </w:r>
                    </w:p>
                    <w:p w14:paraId="3D0243E6" w14:textId="32FC5097" w:rsidR="00994FB1" w:rsidRPr="00E5084A" w:rsidRDefault="00994FB1" w:rsidP="00994FB1">
                      <w:pPr>
                        <w:jc w:val="center"/>
                        <w:rPr>
                          <w:rFonts w:ascii="Cooper Black" w:eastAsia="SimSun" w:hAnsi="Cooper Black" w:cs="SimSun"/>
                          <w:sz w:val="28"/>
                          <w:szCs w:val="36"/>
                        </w:rPr>
                      </w:pPr>
                      <w:r w:rsidRPr="00E5084A">
                        <w:rPr>
                          <w:rFonts w:ascii="Cooper Black" w:eastAsia="SimSun" w:hAnsi="Cooper Black" w:cs="SimSun"/>
                          <w:sz w:val="28"/>
                          <w:szCs w:val="36"/>
                        </w:rPr>
                        <w:t>Di</w:t>
                      </w:r>
                      <w:r w:rsidR="00DB3EB1">
                        <w:rPr>
                          <w:rFonts w:ascii="Cooper Black" w:eastAsia="SimSun" w:hAnsi="Cooper Black" w:cs="SimSun"/>
                          <w:sz w:val="28"/>
                          <w:szCs w:val="36"/>
                        </w:rPr>
                        <w:t xml:space="preserve"> S</w:t>
                      </w:r>
                      <w:r w:rsidRPr="00E5084A">
                        <w:rPr>
                          <w:rFonts w:ascii="Cooper Black" w:eastAsia="SimSun" w:hAnsi="Cooper Black" w:cs="SimSun"/>
                          <w:sz w:val="28"/>
                          <w:szCs w:val="36"/>
                        </w:rPr>
                        <w:t>ini</w:t>
                      </w:r>
                    </w:p>
                    <w:bookmarkEnd w:id="15"/>
                    <w:p w14:paraId="1AF395AA" w14:textId="77777777" w:rsidR="00994FB1" w:rsidRPr="00E5084A" w:rsidRDefault="00994FB1" w:rsidP="00994FB1">
                      <w:pPr>
                        <w:jc w:val="center"/>
                        <w:rPr>
                          <w:rFonts w:ascii="Constantia" w:hAnsi="Constantia" w:cs="Tahoma"/>
                          <w:sz w:val="36"/>
                          <w:szCs w:val="36"/>
                        </w:rPr>
                      </w:pPr>
                      <w:r w:rsidRPr="00E5084A">
                        <w:rPr>
                          <w:rFonts w:ascii="Constantia" w:hAnsi="Constantia" w:cs="Tahoma"/>
                          <w:sz w:val="36"/>
                          <w:szCs w:val="36"/>
                        </w:rPr>
                        <w:sym w:font="Wingdings 2" w:char="F061"/>
                      </w:r>
                      <w:r w:rsidRPr="00E5084A">
                        <w:rPr>
                          <w:rFonts w:ascii="Constantia" w:hAnsi="Constantia" w:cs="Tahoma"/>
                          <w:sz w:val="36"/>
                          <w:szCs w:val="36"/>
                        </w:rPr>
                        <w:t>0</w:t>
                      </w:r>
                      <w:r w:rsidRPr="00E5084A">
                        <w:rPr>
                          <w:rFonts w:ascii="Constantia" w:hAnsi="Constantia" w:cs="Tahoma"/>
                          <w:sz w:val="36"/>
                          <w:szCs w:val="36"/>
                        </w:rPr>
                        <w:sym w:font="Wingdings 2" w:char="F062"/>
                      </w:r>
                    </w:p>
                    <w:p w14:paraId="0DC15CB3" w14:textId="77777777" w:rsidR="00994FB1" w:rsidRPr="00C76228" w:rsidRDefault="00994FB1" w:rsidP="00994FB1">
                      <w:pPr>
                        <w:jc w:val="center"/>
                        <w:rPr>
                          <w:rFonts w:ascii="Cooper Black" w:eastAsia="SimSun" w:hAnsi="Cooper Black" w:cs="SimSun"/>
                          <w:sz w:val="36"/>
                          <w:szCs w:val="36"/>
                          <w:lang w:val="id-ID"/>
                        </w:rPr>
                      </w:pPr>
                    </w:p>
                  </w:txbxContent>
                </v:textbox>
                <w10:wrap type="through" anchorx="margin"/>
              </v:shape>
            </w:pict>
          </mc:Fallback>
        </mc:AlternateContent>
      </w:r>
      <w:r w:rsidRPr="00813992">
        <w:rPr>
          <w:noProof/>
          <w:lang w:val="id-ID"/>
        </w:rPr>
        <mc:AlternateContent>
          <mc:Choice Requires="wps">
            <w:drawing>
              <wp:anchor distT="0" distB="0" distL="114300" distR="114300" simplePos="0" relativeHeight="251731456" behindDoc="0" locked="0" layoutInCell="1" allowOverlap="1" wp14:anchorId="1EBAE52B" wp14:editId="0B30B83D">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63242061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07371AE3" w14:textId="77777777" w:rsidR="00994FB1" w:rsidRPr="00792328" w:rsidRDefault="00994FB1" w:rsidP="00994FB1">
                            <w:pPr>
                              <w:rPr>
                                <w:b/>
                              </w:rPr>
                            </w:pPr>
                            <w:r w:rsidRPr="00792328">
                              <w:rPr>
                                <w:b/>
                              </w:rPr>
                              <w:t>BAHAN LITURGI</w:t>
                            </w:r>
                          </w:p>
                          <w:p w14:paraId="680F19E7" w14:textId="28B48E27" w:rsidR="00994FB1" w:rsidRPr="00792328" w:rsidRDefault="00994FB1" w:rsidP="00994FB1">
                            <w:pPr>
                              <w:rPr>
                                <w:b/>
                                <w:lang w:val="id-ID"/>
                              </w:rPr>
                            </w:pPr>
                            <w:bookmarkStart w:id="15" w:name="_Hlk182404775"/>
                            <w:r w:rsidRPr="00792328">
                              <w:rPr>
                                <w:b/>
                              </w:rPr>
                              <w:t>Minggu Pra-Paska</w:t>
                            </w:r>
                            <w:r w:rsidR="00316D8D">
                              <w:rPr>
                                <w:b/>
                              </w:rPr>
                              <w:t>h</w:t>
                            </w:r>
                            <w:r w:rsidRPr="00792328">
                              <w:rPr>
                                <w:b/>
                              </w:rPr>
                              <w:t xml:space="preserve"> </w:t>
                            </w:r>
                            <w:r w:rsidR="00252D59">
                              <w:rPr>
                                <w:b/>
                                <w:lang w:val="id-ID"/>
                              </w:rPr>
                              <w:t>Keenam</w:t>
                            </w:r>
                          </w:p>
                          <w:p w14:paraId="2661AFE6" w14:textId="77777777" w:rsidR="00994FB1" w:rsidRPr="00792328" w:rsidRDefault="00994FB1" w:rsidP="00994FB1">
                            <w:pPr>
                              <w:rPr>
                                <w:rFonts w:cs="Calibri"/>
                                <w:bCs/>
                                <w:i/>
                                <w:iCs/>
                                <w:sz w:val="20"/>
                                <w:szCs w:val="20"/>
                              </w:rPr>
                            </w:pPr>
                            <w:r w:rsidRPr="00792328">
                              <w:rPr>
                                <w:rFonts w:cs="Calibri"/>
                                <w:bCs/>
                                <w:i/>
                                <w:iCs/>
                                <w:sz w:val="20"/>
                                <w:szCs w:val="20"/>
                              </w:rPr>
                              <w:t>Minggu; 13 April 2025</w:t>
                            </w:r>
                          </w:p>
                          <w:bookmarkEnd w:id="15"/>
                          <w:p w14:paraId="0CA5E37F" w14:textId="77777777" w:rsidR="00994FB1" w:rsidRPr="00792328" w:rsidRDefault="00994FB1" w:rsidP="00994FB1">
                            <w:pPr>
                              <w:pBdr>
                                <w:top w:val="single" w:sz="4" w:space="1" w:color="7F7F7F"/>
                              </w:pBdr>
                              <w:rPr>
                                <w:rFonts w:cs="Calibri"/>
                                <w:bCs/>
                                <w:sz w:val="20"/>
                                <w:szCs w:val="20"/>
                              </w:rPr>
                            </w:pPr>
                            <w:r w:rsidRPr="00792328">
                              <w:rPr>
                                <w:rFonts w:cs="Calibri"/>
                                <w:bCs/>
                                <w:sz w:val="20"/>
                                <w:szCs w:val="20"/>
                              </w:rPr>
                              <w:t>Keterangan:</w:t>
                            </w:r>
                          </w:p>
                          <w:p w14:paraId="531549EA" w14:textId="58479DE8" w:rsidR="00994FB1" w:rsidRPr="00792328" w:rsidRDefault="00994FB1" w:rsidP="00994FB1">
                            <w:pPr>
                              <w:pBdr>
                                <w:top w:val="single" w:sz="4" w:space="1" w:color="7F7F7F"/>
                              </w:pBdr>
                              <w:ind w:left="720" w:hanging="720"/>
                              <w:rPr>
                                <w:rFonts w:cs="Calibri"/>
                                <w:bCs/>
                                <w:sz w:val="20"/>
                                <w:szCs w:val="20"/>
                              </w:rPr>
                            </w:pPr>
                            <w:r w:rsidRPr="00792328">
                              <w:rPr>
                                <w:rFonts w:cs="Calibri"/>
                                <w:bCs/>
                                <w:sz w:val="20"/>
                                <w:szCs w:val="20"/>
                              </w:rPr>
                              <w:t>P</w:t>
                            </w:r>
                            <w:r w:rsidRPr="00792328">
                              <w:rPr>
                                <w:rFonts w:cs="Calibri"/>
                                <w:bCs/>
                                <w:sz w:val="20"/>
                                <w:szCs w:val="20"/>
                                <w:lang w:val="id-ID"/>
                              </w:rPr>
                              <w:t>F</w:t>
                            </w:r>
                            <w:r w:rsidRPr="00792328">
                              <w:rPr>
                                <w:rFonts w:cs="Calibri"/>
                                <w:bCs/>
                                <w:sz w:val="20"/>
                                <w:szCs w:val="20"/>
                              </w:rPr>
                              <w:t>.:</w:t>
                            </w:r>
                            <w:r w:rsidRPr="00792328">
                              <w:rPr>
                                <w:rFonts w:cs="Calibri"/>
                                <w:bCs/>
                                <w:sz w:val="20"/>
                                <w:szCs w:val="20"/>
                              </w:rPr>
                              <w:tab/>
                              <w:t>Pe</w:t>
                            </w:r>
                            <w:r w:rsidR="00DB3EB1">
                              <w:rPr>
                                <w:rFonts w:cs="Calibri"/>
                                <w:bCs/>
                                <w:sz w:val="20"/>
                                <w:szCs w:val="20"/>
                              </w:rPr>
                              <w:t>layan Firman</w:t>
                            </w:r>
                          </w:p>
                          <w:p w14:paraId="72C17A7C" w14:textId="77777777" w:rsidR="00994FB1" w:rsidRPr="00792328" w:rsidRDefault="00994FB1" w:rsidP="00994FB1">
                            <w:pPr>
                              <w:pBdr>
                                <w:top w:val="single" w:sz="4" w:space="1" w:color="7F7F7F"/>
                              </w:pBdr>
                              <w:ind w:left="720" w:hanging="720"/>
                              <w:rPr>
                                <w:rFonts w:cs="Calibri"/>
                                <w:bCs/>
                                <w:sz w:val="20"/>
                                <w:szCs w:val="20"/>
                              </w:rPr>
                            </w:pPr>
                            <w:r w:rsidRPr="00792328">
                              <w:rPr>
                                <w:rFonts w:cs="Calibri"/>
                                <w:bCs/>
                                <w:sz w:val="20"/>
                                <w:szCs w:val="20"/>
                              </w:rPr>
                              <w:t>M:</w:t>
                            </w:r>
                            <w:r w:rsidRPr="00792328">
                              <w:rPr>
                                <w:rFonts w:cs="Calibri"/>
                                <w:bCs/>
                                <w:sz w:val="20"/>
                                <w:szCs w:val="20"/>
                              </w:rPr>
                              <w:tab/>
                              <w:t>Majelis</w:t>
                            </w:r>
                          </w:p>
                          <w:p w14:paraId="0384D725" w14:textId="77777777" w:rsidR="00994FB1" w:rsidRPr="00792328" w:rsidRDefault="00994FB1" w:rsidP="00994FB1">
                            <w:pPr>
                              <w:pBdr>
                                <w:top w:val="single" w:sz="4" w:space="1" w:color="7F7F7F"/>
                              </w:pBdr>
                              <w:ind w:left="720" w:hanging="720"/>
                              <w:rPr>
                                <w:rFonts w:cs="Calibri"/>
                                <w:bCs/>
                                <w:sz w:val="20"/>
                                <w:szCs w:val="20"/>
                              </w:rPr>
                            </w:pPr>
                            <w:r w:rsidRPr="00792328">
                              <w:rPr>
                                <w:rFonts w:cs="Calibri"/>
                                <w:bCs/>
                                <w:sz w:val="20"/>
                                <w:szCs w:val="20"/>
                              </w:rPr>
                              <w:t>U:</w:t>
                            </w:r>
                            <w:r w:rsidRPr="00792328">
                              <w:rPr>
                                <w:rFonts w:cs="Calibri"/>
                                <w:bCs/>
                                <w:sz w:val="20"/>
                                <w:szCs w:val="20"/>
                              </w:rPr>
                              <w:tab/>
                              <w:t>Umat</w:t>
                            </w:r>
                          </w:p>
                          <w:p w14:paraId="1A3E4FBB" w14:textId="77777777" w:rsidR="00994FB1" w:rsidRDefault="00994FB1" w:rsidP="00994FB1">
                            <w:pPr>
                              <w:pBdr>
                                <w:top w:val="single" w:sz="4" w:space="1" w:color="7F7F7F"/>
                              </w:pBdr>
                              <w:ind w:left="720" w:hanging="720"/>
                              <w:rPr>
                                <w:rFonts w:cs="Calibri"/>
                                <w:bCs/>
                                <w:sz w:val="20"/>
                                <w:szCs w:val="20"/>
                              </w:rPr>
                            </w:pPr>
                            <w:r w:rsidRPr="00792328">
                              <w:rPr>
                                <w:rFonts w:cs="Calibri"/>
                                <w:bCs/>
                                <w:sz w:val="20"/>
                                <w:szCs w:val="20"/>
                              </w:rPr>
                              <w:t>L:</w:t>
                            </w:r>
                            <w:r w:rsidRPr="00792328">
                              <w:rPr>
                                <w:rFonts w:cs="Calibri"/>
                                <w:bCs/>
                                <w:sz w:val="20"/>
                                <w:szCs w:val="20"/>
                              </w:rPr>
                              <w:tab/>
                              <w:t>Lektor</w:t>
                            </w:r>
                          </w:p>
                          <w:p w14:paraId="63856FA1" w14:textId="77777777" w:rsidR="00994FB1" w:rsidRPr="00C76228" w:rsidRDefault="00994FB1" w:rsidP="00994FB1">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BAE52B" id="_x0000_s1081" type="#_x0000_t202" style="position:absolute;margin-left:0;margin-top:0;width:175.55pt;height:105.1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" fillcolor="#d8d8d8 [2732]" stroked="f">
                <v:textbox>
                  <w:txbxContent>
                    <w:p w14:paraId="07371AE3" w14:textId="77777777" w:rsidR="00994FB1" w:rsidRPr="00792328" w:rsidRDefault="00994FB1" w:rsidP="00994FB1">
                      <w:pPr>
                        <w:rPr>
                          <w:b/>
                        </w:rPr>
                      </w:pPr>
                      <w:r w:rsidRPr="00792328">
                        <w:rPr>
                          <w:b/>
                        </w:rPr>
                        <w:t>BAHAN LITURGI</w:t>
                      </w:r>
                    </w:p>
                    <w:p w14:paraId="680F19E7" w14:textId="28B48E27" w:rsidR="00994FB1" w:rsidRPr="00792328" w:rsidRDefault="00994FB1" w:rsidP="00994FB1">
                      <w:pPr>
                        <w:rPr>
                          <w:b/>
                          <w:lang w:val="id-ID"/>
                        </w:rPr>
                      </w:pPr>
                      <w:bookmarkStart w:id="17" w:name="_Hlk182404775"/>
                      <w:r w:rsidRPr="00792328">
                        <w:rPr>
                          <w:b/>
                        </w:rPr>
                        <w:t>Minggu Pra-Paska</w:t>
                      </w:r>
                      <w:r w:rsidR="00316D8D">
                        <w:rPr>
                          <w:b/>
                        </w:rPr>
                        <w:t>h</w:t>
                      </w:r>
                      <w:r w:rsidRPr="00792328">
                        <w:rPr>
                          <w:b/>
                        </w:rPr>
                        <w:t xml:space="preserve"> </w:t>
                      </w:r>
                      <w:r w:rsidR="00252D59">
                        <w:rPr>
                          <w:b/>
                          <w:lang w:val="id-ID"/>
                        </w:rPr>
                        <w:t>Keenam</w:t>
                      </w:r>
                    </w:p>
                    <w:p w14:paraId="2661AFE6" w14:textId="77777777" w:rsidR="00994FB1" w:rsidRPr="00792328" w:rsidRDefault="00994FB1" w:rsidP="00994FB1">
                      <w:pPr>
                        <w:rPr>
                          <w:rFonts w:cs="Calibri"/>
                          <w:bCs/>
                          <w:i/>
                          <w:iCs/>
                          <w:sz w:val="20"/>
                          <w:szCs w:val="20"/>
                        </w:rPr>
                      </w:pPr>
                      <w:r w:rsidRPr="00792328">
                        <w:rPr>
                          <w:rFonts w:cs="Calibri"/>
                          <w:bCs/>
                          <w:i/>
                          <w:iCs/>
                          <w:sz w:val="20"/>
                          <w:szCs w:val="20"/>
                        </w:rPr>
                        <w:t>Minggu; 13 April 2025</w:t>
                      </w:r>
                    </w:p>
                    <w:bookmarkEnd w:id="17"/>
                    <w:p w14:paraId="0CA5E37F" w14:textId="77777777" w:rsidR="00994FB1" w:rsidRPr="00792328" w:rsidRDefault="00994FB1" w:rsidP="00994FB1">
                      <w:pPr>
                        <w:pBdr>
                          <w:top w:val="single" w:sz="4" w:space="1" w:color="7F7F7F"/>
                        </w:pBdr>
                        <w:rPr>
                          <w:rFonts w:cs="Calibri"/>
                          <w:bCs/>
                          <w:sz w:val="20"/>
                          <w:szCs w:val="20"/>
                        </w:rPr>
                      </w:pPr>
                      <w:r w:rsidRPr="00792328">
                        <w:rPr>
                          <w:rFonts w:cs="Calibri"/>
                          <w:bCs/>
                          <w:sz w:val="20"/>
                          <w:szCs w:val="20"/>
                        </w:rPr>
                        <w:t>Keterangan:</w:t>
                      </w:r>
                    </w:p>
                    <w:p w14:paraId="531549EA" w14:textId="58479DE8" w:rsidR="00994FB1" w:rsidRPr="00792328" w:rsidRDefault="00994FB1" w:rsidP="00994FB1">
                      <w:pPr>
                        <w:pBdr>
                          <w:top w:val="single" w:sz="4" w:space="1" w:color="7F7F7F"/>
                        </w:pBdr>
                        <w:ind w:left="720" w:hanging="720"/>
                        <w:rPr>
                          <w:rFonts w:cs="Calibri"/>
                          <w:bCs/>
                          <w:sz w:val="20"/>
                          <w:szCs w:val="20"/>
                        </w:rPr>
                      </w:pPr>
                      <w:r w:rsidRPr="00792328">
                        <w:rPr>
                          <w:rFonts w:cs="Calibri"/>
                          <w:bCs/>
                          <w:sz w:val="20"/>
                          <w:szCs w:val="20"/>
                        </w:rPr>
                        <w:t>P</w:t>
                      </w:r>
                      <w:r w:rsidRPr="00792328">
                        <w:rPr>
                          <w:rFonts w:cs="Calibri"/>
                          <w:bCs/>
                          <w:sz w:val="20"/>
                          <w:szCs w:val="20"/>
                          <w:lang w:val="id-ID"/>
                        </w:rPr>
                        <w:t>F</w:t>
                      </w:r>
                      <w:r w:rsidRPr="00792328">
                        <w:rPr>
                          <w:rFonts w:cs="Calibri"/>
                          <w:bCs/>
                          <w:sz w:val="20"/>
                          <w:szCs w:val="20"/>
                        </w:rPr>
                        <w:t>.:</w:t>
                      </w:r>
                      <w:r w:rsidRPr="00792328">
                        <w:rPr>
                          <w:rFonts w:cs="Calibri"/>
                          <w:bCs/>
                          <w:sz w:val="20"/>
                          <w:szCs w:val="20"/>
                        </w:rPr>
                        <w:tab/>
                        <w:t>Pe</w:t>
                      </w:r>
                      <w:r w:rsidR="00DB3EB1">
                        <w:rPr>
                          <w:rFonts w:cs="Calibri"/>
                          <w:bCs/>
                          <w:sz w:val="20"/>
                          <w:szCs w:val="20"/>
                        </w:rPr>
                        <w:t>layan Firman</w:t>
                      </w:r>
                    </w:p>
                    <w:p w14:paraId="72C17A7C" w14:textId="77777777" w:rsidR="00994FB1" w:rsidRPr="00792328" w:rsidRDefault="00994FB1" w:rsidP="00994FB1">
                      <w:pPr>
                        <w:pBdr>
                          <w:top w:val="single" w:sz="4" w:space="1" w:color="7F7F7F"/>
                        </w:pBdr>
                        <w:ind w:left="720" w:hanging="720"/>
                        <w:rPr>
                          <w:rFonts w:cs="Calibri"/>
                          <w:bCs/>
                          <w:sz w:val="20"/>
                          <w:szCs w:val="20"/>
                        </w:rPr>
                      </w:pPr>
                      <w:r w:rsidRPr="00792328">
                        <w:rPr>
                          <w:rFonts w:cs="Calibri"/>
                          <w:bCs/>
                          <w:sz w:val="20"/>
                          <w:szCs w:val="20"/>
                        </w:rPr>
                        <w:t>M:</w:t>
                      </w:r>
                      <w:r w:rsidRPr="00792328">
                        <w:rPr>
                          <w:rFonts w:cs="Calibri"/>
                          <w:bCs/>
                          <w:sz w:val="20"/>
                          <w:szCs w:val="20"/>
                        </w:rPr>
                        <w:tab/>
                        <w:t>Majelis</w:t>
                      </w:r>
                    </w:p>
                    <w:p w14:paraId="0384D725" w14:textId="77777777" w:rsidR="00994FB1" w:rsidRPr="00792328" w:rsidRDefault="00994FB1" w:rsidP="00994FB1">
                      <w:pPr>
                        <w:pBdr>
                          <w:top w:val="single" w:sz="4" w:space="1" w:color="7F7F7F"/>
                        </w:pBdr>
                        <w:ind w:left="720" w:hanging="720"/>
                        <w:rPr>
                          <w:rFonts w:cs="Calibri"/>
                          <w:bCs/>
                          <w:sz w:val="20"/>
                          <w:szCs w:val="20"/>
                        </w:rPr>
                      </w:pPr>
                      <w:r w:rsidRPr="00792328">
                        <w:rPr>
                          <w:rFonts w:cs="Calibri"/>
                          <w:bCs/>
                          <w:sz w:val="20"/>
                          <w:szCs w:val="20"/>
                        </w:rPr>
                        <w:t>U:</w:t>
                      </w:r>
                      <w:r w:rsidRPr="00792328">
                        <w:rPr>
                          <w:rFonts w:cs="Calibri"/>
                          <w:bCs/>
                          <w:sz w:val="20"/>
                          <w:szCs w:val="20"/>
                        </w:rPr>
                        <w:tab/>
                        <w:t>Umat</w:t>
                      </w:r>
                    </w:p>
                    <w:p w14:paraId="1A3E4FBB" w14:textId="77777777" w:rsidR="00994FB1" w:rsidRDefault="00994FB1" w:rsidP="00994FB1">
                      <w:pPr>
                        <w:pBdr>
                          <w:top w:val="single" w:sz="4" w:space="1" w:color="7F7F7F"/>
                        </w:pBdr>
                        <w:ind w:left="720" w:hanging="720"/>
                        <w:rPr>
                          <w:rFonts w:cs="Calibri"/>
                          <w:bCs/>
                          <w:sz w:val="20"/>
                          <w:szCs w:val="20"/>
                        </w:rPr>
                      </w:pPr>
                      <w:r w:rsidRPr="00792328">
                        <w:rPr>
                          <w:rFonts w:cs="Calibri"/>
                          <w:bCs/>
                          <w:sz w:val="20"/>
                          <w:szCs w:val="20"/>
                        </w:rPr>
                        <w:t>L:</w:t>
                      </w:r>
                      <w:r w:rsidRPr="00792328">
                        <w:rPr>
                          <w:rFonts w:cs="Calibri"/>
                          <w:bCs/>
                          <w:sz w:val="20"/>
                          <w:szCs w:val="20"/>
                        </w:rPr>
                        <w:tab/>
                        <w:t>Lektor</w:t>
                      </w:r>
                    </w:p>
                    <w:p w14:paraId="63856FA1" w14:textId="77777777" w:rsidR="00994FB1" w:rsidRPr="00C76228" w:rsidRDefault="00994FB1" w:rsidP="00994FB1">
                      <w:pPr>
                        <w:ind w:left="1260" w:hanging="1260"/>
                        <w:rPr>
                          <w:rFonts w:cs="Calibri"/>
                          <w:bCs/>
                          <w:sz w:val="20"/>
                          <w:szCs w:val="20"/>
                        </w:rPr>
                      </w:pPr>
                    </w:p>
                  </w:txbxContent>
                </v:textbox>
                <w10:wrap type="through"/>
              </v:shape>
            </w:pict>
          </mc:Fallback>
        </mc:AlternateContent>
      </w:r>
    </w:p>
    <w:p w14:paraId="137DA130" w14:textId="77777777" w:rsidR="00994FB1" w:rsidRPr="00813992" w:rsidRDefault="00994FB1" w:rsidP="00994FB1">
      <w:pPr>
        <w:rPr>
          <w:sz w:val="28"/>
          <w:szCs w:val="28"/>
          <w:lang w:val="id-ID"/>
        </w:rPr>
      </w:pPr>
    </w:p>
    <w:p w14:paraId="559D7086" w14:textId="77777777" w:rsidR="00994FB1" w:rsidRPr="00813992" w:rsidRDefault="00994FB1" w:rsidP="00994FB1">
      <w:pPr>
        <w:rPr>
          <w:b/>
          <w:bCs/>
          <w:lang w:val="id-ID"/>
        </w:rPr>
      </w:pPr>
    </w:p>
    <w:p w14:paraId="13F2A677" w14:textId="39F25FEC" w:rsidR="00994FB1" w:rsidRPr="00813992" w:rsidRDefault="00994FB1" w:rsidP="00994FB1">
      <w:pPr>
        <w:pStyle w:val="DaftarParagraf"/>
        <w:ind w:left="0"/>
        <w:rPr>
          <w:lang w:val="id-ID"/>
        </w:rPr>
      </w:pPr>
    </w:p>
    <w:p w14:paraId="5EE8D847" w14:textId="77777777" w:rsidR="00994FB1" w:rsidRPr="00813992" w:rsidRDefault="00994FB1" w:rsidP="00994FB1">
      <w:pPr>
        <w:pStyle w:val="DaftarParagraf"/>
        <w:ind w:left="0"/>
        <w:jc w:val="left"/>
        <w:rPr>
          <w:b/>
          <w:bCs/>
          <w:sz w:val="16"/>
          <w:szCs w:val="16"/>
          <w:lang w:val="id-ID"/>
        </w:rPr>
      </w:pPr>
    </w:p>
    <w:p w14:paraId="25BE0CB6" w14:textId="77777777" w:rsidR="00994FB1" w:rsidRPr="00813992" w:rsidRDefault="00994FB1" w:rsidP="00994FB1">
      <w:pPr>
        <w:pStyle w:val="DaftarParagraf"/>
        <w:ind w:left="0"/>
        <w:jc w:val="left"/>
        <w:rPr>
          <w:b/>
          <w:bCs/>
          <w:sz w:val="16"/>
          <w:szCs w:val="16"/>
          <w:lang w:val="id-ID"/>
        </w:rPr>
      </w:pPr>
    </w:p>
    <w:p w14:paraId="4E013F52" w14:textId="77777777" w:rsidR="00800E7F" w:rsidRPr="00813992" w:rsidRDefault="00800E7F" w:rsidP="00800E7F">
      <w:pPr>
        <w:pStyle w:val="DaftarParagraf"/>
        <w:tabs>
          <w:tab w:val="right" w:pos="6210"/>
        </w:tabs>
        <w:ind w:left="0" w:firstLine="0"/>
        <w:jc w:val="left"/>
        <w:rPr>
          <w:b/>
          <w:bCs/>
          <w:lang w:val="id-ID"/>
        </w:rPr>
      </w:pPr>
      <w:r w:rsidRPr="00813992">
        <w:rPr>
          <w:b/>
          <w:bCs/>
          <w:lang w:val="id-ID"/>
        </w:rPr>
        <w:tab/>
      </w:r>
    </w:p>
    <w:p w14:paraId="5CB3809A" w14:textId="77777777" w:rsidR="00800E7F" w:rsidRPr="00813992" w:rsidRDefault="00800E7F" w:rsidP="00800E7F">
      <w:pPr>
        <w:pStyle w:val="DaftarParagraf"/>
        <w:tabs>
          <w:tab w:val="right" w:pos="6210"/>
        </w:tabs>
        <w:ind w:left="0" w:firstLine="0"/>
        <w:jc w:val="left"/>
        <w:rPr>
          <w:b/>
          <w:bCs/>
          <w:lang w:val="id-ID"/>
        </w:rPr>
      </w:pPr>
    </w:p>
    <w:p w14:paraId="1F4D9639" w14:textId="77777777" w:rsidR="00800E7F" w:rsidRPr="00813992" w:rsidRDefault="00800E7F" w:rsidP="00800E7F">
      <w:pPr>
        <w:pStyle w:val="DaftarParagraf"/>
        <w:tabs>
          <w:tab w:val="right" w:pos="6210"/>
        </w:tabs>
        <w:ind w:left="0" w:firstLine="0"/>
        <w:jc w:val="left"/>
        <w:rPr>
          <w:b/>
          <w:bCs/>
          <w:lang w:val="id-ID"/>
        </w:rPr>
      </w:pPr>
    </w:p>
    <w:p w14:paraId="6001193A" w14:textId="476700F7" w:rsidR="00800E7F" w:rsidRPr="00813992" w:rsidRDefault="00800E7F" w:rsidP="00800E7F">
      <w:pPr>
        <w:pStyle w:val="DaftarParagraf"/>
        <w:tabs>
          <w:tab w:val="right" w:pos="6210"/>
        </w:tabs>
        <w:ind w:left="0" w:firstLine="0"/>
        <w:jc w:val="left"/>
        <w:rPr>
          <w:b/>
          <w:bCs/>
          <w:lang w:val="id-ID"/>
        </w:rPr>
      </w:pPr>
    </w:p>
    <w:p w14:paraId="7C65F897" w14:textId="559CE1D7" w:rsidR="00800E7F" w:rsidRPr="00813992" w:rsidRDefault="00800E7F" w:rsidP="00800E7F">
      <w:pPr>
        <w:pStyle w:val="DaftarParagraf"/>
        <w:tabs>
          <w:tab w:val="right" w:pos="6210"/>
        </w:tabs>
        <w:ind w:left="0" w:firstLine="0"/>
        <w:jc w:val="left"/>
        <w:rPr>
          <w:b/>
          <w:bCs/>
          <w:lang w:val="id-ID"/>
        </w:rPr>
      </w:pPr>
      <w:r w:rsidRPr="00813992">
        <w:rPr>
          <w:noProof/>
          <w:lang w:val="id-ID"/>
        </w:rPr>
        <mc:AlternateContent>
          <mc:Choice Requires="wps">
            <w:drawing>
              <wp:anchor distT="0" distB="0" distL="114300" distR="114300" simplePos="0" relativeHeight="251732480" behindDoc="1" locked="0" layoutInCell="1" allowOverlap="1" wp14:anchorId="404903A2" wp14:editId="791F72D4">
                <wp:simplePos x="0" y="0"/>
                <wp:positionH relativeFrom="margin">
                  <wp:align>right</wp:align>
                </wp:positionH>
                <wp:positionV relativeFrom="paragraph">
                  <wp:posOffset>53975</wp:posOffset>
                </wp:positionV>
                <wp:extent cx="4067175" cy="1085850"/>
                <wp:effectExtent l="0" t="0" r="28575" b="19050"/>
                <wp:wrapNone/>
                <wp:docPr id="905297019"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7175" cy="1085850"/>
                        </a:xfrm>
                        <a:prstGeom prst="rect">
                          <a:avLst/>
                        </a:prstGeom>
                        <a:solidFill>
                          <a:srgbClr val="FFFFFF"/>
                        </a:solidFill>
                        <a:ln w="9525">
                          <a:solidFill>
                            <a:srgbClr val="000000"/>
                          </a:solidFill>
                          <a:miter lim="800000"/>
                          <a:headEnd/>
                          <a:tailEnd/>
                        </a:ln>
                      </wps:spPr>
                      <wps:txbx>
                        <w:txbxContent>
                          <w:p w14:paraId="6FCAF99C" w14:textId="77777777" w:rsidR="00994FB1" w:rsidRPr="007017F6" w:rsidRDefault="00994FB1" w:rsidP="00994FB1">
                            <w:pPr>
                              <w:rPr>
                                <w:b/>
                                <w:bCs/>
                                <w:lang w:val="id-ID"/>
                              </w:rPr>
                            </w:pPr>
                            <w:r w:rsidRPr="007017F6">
                              <w:rPr>
                                <w:b/>
                                <w:bCs/>
                                <w:lang w:val="id-ID"/>
                              </w:rPr>
                              <w:t>PERSIAPAN (menyesuaikan kebiasaan gereja masing-masing)</w:t>
                            </w:r>
                          </w:p>
                          <w:p w14:paraId="58D6DA5E" w14:textId="77777777" w:rsidR="00994FB1" w:rsidRPr="007017F6" w:rsidRDefault="00994FB1" w:rsidP="00994FB1">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45843C5D" w14:textId="77777777" w:rsidR="00994FB1" w:rsidRPr="007017F6" w:rsidRDefault="00994FB1" w:rsidP="00994FB1">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7D0C8B0E" w14:textId="77777777" w:rsidR="00994FB1" w:rsidRPr="007017F6" w:rsidRDefault="00994FB1" w:rsidP="00994FB1">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653F9F08" w14:textId="77777777" w:rsidR="00994FB1" w:rsidRDefault="00994FB1" w:rsidP="00994FB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4903A2" id="_x0000_s1082" type="#_x0000_t202" style="position:absolute;margin-left:269.05pt;margin-top:4.25pt;width:320.25pt;height:85.5pt;z-index:-251584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">
                <v:textbox>
                  <w:txbxContent>
                    <w:p w14:paraId="6FCAF99C" w14:textId="77777777" w:rsidR="00994FB1" w:rsidRPr="007017F6" w:rsidRDefault="00994FB1" w:rsidP="00994FB1">
                      <w:pPr>
                        <w:rPr>
                          <w:b/>
                          <w:bCs/>
                          <w:lang w:val="id-ID"/>
                        </w:rPr>
                      </w:pPr>
                      <w:r w:rsidRPr="007017F6">
                        <w:rPr>
                          <w:b/>
                          <w:bCs/>
                          <w:lang w:val="id-ID"/>
                        </w:rPr>
                        <w:t>PERSIAPAN (menyesuaikan kebiasaan gereja masing-masing)</w:t>
                      </w:r>
                    </w:p>
                    <w:p w14:paraId="58D6DA5E" w14:textId="77777777" w:rsidR="00994FB1" w:rsidRPr="007017F6" w:rsidRDefault="00994FB1" w:rsidP="00994FB1">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45843C5D" w14:textId="77777777" w:rsidR="00994FB1" w:rsidRPr="007017F6" w:rsidRDefault="00994FB1" w:rsidP="00994FB1">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7D0C8B0E" w14:textId="77777777" w:rsidR="00994FB1" w:rsidRPr="007017F6" w:rsidRDefault="00994FB1" w:rsidP="00994FB1">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653F9F08" w14:textId="77777777" w:rsidR="00994FB1" w:rsidRDefault="00994FB1" w:rsidP="00994FB1"/>
                  </w:txbxContent>
                </v:textbox>
                <w10:wrap anchorx="margin"/>
              </v:shape>
            </w:pict>
          </mc:Fallback>
        </mc:AlternateContent>
      </w:r>
    </w:p>
    <w:p w14:paraId="399EADC5" w14:textId="77777777" w:rsidR="00800E7F" w:rsidRPr="00813992" w:rsidRDefault="00800E7F" w:rsidP="00800E7F">
      <w:pPr>
        <w:pStyle w:val="DaftarParagraf"/>
        <w:tabs>
          <w:tab w:val="right" w:pos="6210"/>
        </w:tabs>
        <w:ind w:left="0" w:firstLine="0"/>
        <w:jc w:val="left"/>
        <w:rPr>
          <w:b/>
          <w:bCs/>
          <w:lang w:val="id-ID"/>
        </w:rPr>
      </w:pPr>
    </w:p>
    <w:p w14:paraId="3A28FC9C" w14:textId="77777777" w:rsidR="00800E7F" w:rsidRPr="00813992" w:rsidRDefault="00800E7F" w:rsidP="00800E7F">
      <w:pPr>
        <w:pStyle w:val="DaftarParagraf"/>
        <w:tabs>
          <w:tab w:val="right" w:pos="6210"/>
        </w:tabs>
        <w:ind w:left="0" w:firstLine="0"/>
        <w:jc w:val="left"/>
        <w:rPr>
          <w:b/>
          <w:bCs/>
          <w:lang w:val="id-ID"/>
        </w:rPr>
      </w:pPr>
    </w:p>
    <w:p w14:paraId="45F77A18" w14:textId="77777777" w:rsidR="00800E7F" w:rsidRPr="00813992" w:rsidRDefault="00800E7F" w:rsidP="00800E7F">
      <w:pPr>
        <w:pStyle w:val="DaftarParagraf"/>
        <w:tabs>
          <w:tab w:val="right" w:pos="6210"/>
        </w:tabs>
        <w:ind w:left="0" w:firstLine="0"/>
        <w:jc w:val="left"/>
        <w:rPr>
          <w:b/>
          <w:bCs/>
          <w:lang w:val="id-ID"/>
        </w:rPr>
      </w:pPr>
    </w:p>
    <w:p w14:paraId="092F4D3B" w14:textId="77777777" w:rsidR="00800E7F" w:rsidRPr="00813992" w:rsidRDefault="00800E7F" w:rsidP="00800E7F">
      <w:pPr>
        <w:pStyle w:val="DaftarParagraf"/>
        <w:tabs>
          <w:tab w:val="right" w:pos="6210"/>
        </w:tabs>
        <w:ind w:left="0" w:firstLine="0"/>
        <w:jc w:val="left"/>
        <w:rPr>
          <w:b/>
          <w:bCs/>
          <w:lang w:val="id-ID"/>
        </w:rPr>
      </w:pPr>
    </w:p>
    <w:p w14:paraId="3AF6C23F" w14:textId="77777777" w:rsidR="00800E7F" w:rsidRPr="00813992" w:rsidRDefault="00800E7F" w:rsidP="00800E7F">
      <w:pPr>
        <w:pStyle w:val="DaftarParagraf"/>
        <w:tabs>
          <w:tab w:val="right" w:pos="6210"/>
        </w:tabs>
        <w:ind w:left="0" w:firstLine="0"/>
        <w:jc w:val="left"/>
        <w:rPr>
          <w:b/>
          <w:bCs/>
          <w:lang w:val="id-ID"/>
        </w:rPr>
      </w:pPr>
    </w:p>
    <w:p w14:paraId="7721F1A8" w14:textId="77777777" w:rsidR="00800E7F" w:rsidRPr="00813992" w:rsidRDefault="00800E7F" w:rsidP="00800E7F">
      <w:pPr>
        <w:pStyle w:val="DaftarParagraf"/>
        <w:tabs>
          <w:tab w:val="right" w:pos="6210"/>
        </w:tabs>
        <w:ind w:left="0" w:firstLine="0"/>
        <w:jc w:val="left"/>
        <w:rPr>
          <w:b/>
          <w:bCs/>
          <w:lang w:val="id-ID"/>
        </w:rPr>
      </w:pPr>
    </w:p>
    <w:p w14:paraId="06304FD9" w14:textId="77777777" w:rsidR="00800E7F" w:rsidRPr="00813992" w:rsidRDefault="00800E7F" w:rsidP="00800E7F">
      <w:pPr>
        <w:pStyle w:val="DaftarParagraf"/>
        <w:tabs>
          <w:tab w:val="right" w:pos="6210"/>
        </w:tabs>
        <w:ind w:left="0" w:firstLine="0"/>
        <w:jc w:val="left"/>
        <w:rPr>
          <w:b/>
          <w:bCs/>
          <w:lang w:val="id-ID"/>
        </w:rPr>
      </w:pPr>
    </w:p>
    <w:p w14:paraId="25F4DFF2" w14:textId="77777777" w:rsidR="00800E7F" w:rsidRPr="00813992" w:rsidRDefault="00800E7F" w:rsidP="00800E7F">
      <w:pPr>
        <w:pStyle w:val="DaftarParagraf"/>
        <w:tabs>
          <w:tab w:val="right" w:pos="6210"/>
        </w:tabs>
        <w:ind w:left="0" w:firstLine="0"/>
        <w:jc w:val="left"/>
        <w:rPr>
          <w:b/>
          <w:bCs/>
          <w:lang w:val="id-ID"/>
        </w:rPr>
      </w:pPr>
    </w:p>
    <w:p w14:paraId="06FA71B2" w14:textId="3E4009AD" w:rsidR="00994FB1" w:rsidRPr="00813992" w:rsidRDefault="00994FB1" w:rsidP="00800E7F">
      <w:pPr>
        <w:pStyle w:val="DaftarParagraf"/>
        <w:tabs>
          <w:tab w:val="right" w:pos="6520"/>
        </w:tabs>
        <w:ind w:left="0" w:firstLine="0"/>
        <w:jc w:val="left"/>
        <w:rPr>
          <w:b/>
          <w:bCs/>
          <w:lang w:val="id-ID"/>
        </w:rPr>
      </w:pPr>
      <w:r w:rsidRPr="00813992">
        <w:rPr>
          <w:b/>
          <w:bCs/>
          <w:lang w:val="id-ID"/>
        </w:rPr>
        <w:t>PANGGILAN BERIBADAH</w:t>
      </w:r>
      <w:r w:rsidRPr="00813992">
        <w:rPr>
          <w:b/>
          <w:bCs/>
          <w:lang w:val="id-ID"/>
        </w:rPr>
        <w:tab/>
      </w:r>
      <w:r w:rsidRPr="00813992">
        <w:rPr>
          <w:i/>
          <w:iCs/>
          <w:lang w:val="id-ID"/>
        </w:rPr>
        <w:t>(Berdiri)</w:t>
      </w:r>
    </w:p>
    <w:p w14:paraId="50E86965" w14:textId="77777777" w:rsidR="00994FB1" w:rsidRPr="00813992" w:rsidRDefault="00994FB1" w:rsidP="00994FB1">
      <w:pPr>
        <w:pStyle w:val="DaftarParagraf"/>
        <w:ind w:left="567" w:hanging="567"/>
        <w:rPr>
          <w:lang w:val="id-ID"/>
        </w:rPr>
      </w:pPr>
      <w:r w:rsidRPr="00813992">
        <w:rPr>
          <w:lang w:val="id-ID"/>
        </w:rPr>
        <w:t>M1:</w:t>
      </w:r>
      <w:r w:rsidRPr="00813992">
        <w:rPr>
          <w:lang w:val="id-ID"/>
        </w:rPr>
        <w:tab/>
        <w:t>Jemaat yang dikasihi Tuhan, sebagai tanda ungkapan syukur kita oleh karena belas kasih Allah, akan kita nyatakannya melalui ibadah Minggu Palma, pada hari ini. Mari bersama memuji dengan Litani Berbalasan dari Zakaria 9:9</w:t>
      </w:r>
    </w:p>
    <w:p w14:paraId="7F201636" w14:textId="77777777" w:rsidR="00994FB1" w:rsidRPr="00813992" w:rsidRDefault="00994FB1" w:rsidP="00994FB1">
      <w:pPr>
        <w:pStyle w:val="DaftarParagraf"/>
        <w:ind w:left="567" w:hanging="567"/>
        <w:rPr>
          <w:lang w:val="id-ID"/>
        </w:rPr>
      </w:pPr>
      <w:r w:rsidRPr="00813992">
        <w:rPr>
          <w:lang w:val="id-ID"/>
        </w:rPr>
        <w:t>M1:</w:t>
      </w:r>
      <w:r w:rsidRPr="00813992">
        <w:rPr>
          <w:lang w:val="id-ID"/>
        </w:rPr>
        <w:tab/>
      </w:r>
      <w:r w:rsidRPr="00813992">
        <w:rPr>
          <w:i/>
          <w:iCs/>
          <w:lang w:val="id-ID"/>
        </w:rPr>
        <w:t>(sambil mengangkat daun palem, dipandu M1 yang juga membawa daun palem berteriak:)</w:t>
      </w:r>
      <w:r w:rsidRPr="00813992">
        <w:rPr>
          <w:lang w:val="id-ID"/>
        </w:rPr>
        <w:t xml:space="preserve"> Bersorak-soraklah dengan nyaring, hai puteri Sion</w:t>
      </w:r>
    </w:p>
    <w:p w14:paraId="0D01239C" w14:textId="14AC7784" w:rsidR="00994FB1" w:rsidRPr="00813992" w:rsidRDefault="00994FB1" w:rsidP="00994FB1">
      <w:pPr>
        <w:pStyle w:val="DaftarParagraf"/>
        <w:ind w:left="567" w:hanging="567"/>
        <w:rPr>
          <w:lang w:val="id-ID"/>
        </w:rPr>
      </w:pPr>
      <w:r w:rsidRPr="00813992">
        <w:rPr>
          <w:lang w:val="id-ID"/>
        </w:rPr>
        <w:t>U:</w:t>
      </w:r>
      <w:r w:rsidRPr="00813992">
        <w:rPr>
          <w:lang w:val="id-ID"/>
        </w:rPr>
        <w:tab/>
      </w:r>
      <w:r w:rsidRPr="00813992">
        <w:rPr>
          <w:i/>
          <w:iCs/>
          <w:lang w:val="id-ID"/>
        </w:rPr>
        <w:t>(melambaikan daun palma, sambil bersorak:)</w:t>
      </w:r>
      <w:r w:rsidRPr="00813992">
        <w:rPr>
          <w:lang w:val="id-ID"/>
        </w:rPr>
        <w:t xml:space="preserve"> </w:t>
      </w:r>
      <w:r w:rsidRPr="00813992">
        <w:rPr>
          <w:b/>
          <w:bCs/>
          <w:lang w:val="id-ID"/>
        </w:rPr>
        <w:t>bersorak-sorailah, hai putri Yerus</w:t>
      </w:r>
      <w:r w:rsidR="00800E7F" w:rsidRPr="00813992">
        <w:rPr>
          <w:b/>
          <w:bCs/>
          <w:lang w:val="id-ID"/>
        </w:rPr>
        <w:t>ale</w:t>
      </w:r>
      <w:r w:rsidRPr="00813992">
        <w:rPr>
          <w:b/>
          <w:bCs/>
          <w:lang w:val="id-ID"/>
        </w:rPr>
        <w:t>m!</w:t>
      </w:r>
    </w:p>
    <w:p w14:paraId="7FBFD33C" w14:textId="77777777" w:rsidR="00994FB1" w:rsidRPr="00813992" w:rsidRDefault="00994FB1" w:rsidP="00994FB1">
      <w:pPr>
        <w:pStyle w:val="DaftarParagraf"/>
        <w:ind w:left="567" w:hanging="567"/>
        <w:rPr>
          <w:lang w:val="id-ID"/>
        </w:rPr>
      </w:pPr>
      <w:r w:rsidRPr="00813992">
        <w:rPr>
          <w:lang w:val="id-ID"/>
        </w:rPr>
        <w:t>M1:</w:t>
      </w:r>
      <w:r w:rsidRPr="00813992">
        <w:rPr>
          <w:lang w:val="id-ID"/>
        </w:rPr>
        <w:tab/>
        <w:t xml:space="preserve">Lihat, rajamu datang kepadamu; </w:t>
      </w:r>
    </w:p>
    <w:p w14:paraId="7D17B482" w14:textId="33870226" w:rsidR="00994FB1" w:rsidRPr="00813992" w:rsidRDefault="00994FB1" w:rsidP="00994FB1">
      <w:pPr>
        <w:pStyle w:val="DaftarParagraf"/>
        <w:ind w:left="567" w:hanging="567"/>
        <w:rPr>
          <w:b/>
          <w:bCs/>
          <w:lang w:val="id-ID"/>
        </w:rPr>
      </w:pPr>
      <w:r w:rsidRPr="00813992">
        <w:rPr>
          <w:lang w:val="id-ID"/>
        </w:rPr>
        <w:t>U:</w:t>
      </w:r>
      <w:r w:rsidRPr="00813992">
        <w:rPr>
          <w:lang w:val="id-ID"/>
        </w:rPr>
        <w:tab/>
      </w:r>
      <w:r w:rsidR="00800E7F" w:rsidRPr="00813992">
        <w:rPr>
          <w:b/>
          <w:bCs/>
          <w:lang w:val="id-ID"/>
        </w:rPr>
        <w:t>I</w:t>
      </w:r>
      <w:r w:rsidRPr="00813992">
        <w:rPr>
          <w:b/>
          <w:bCs/>
          <w:lang w:val="id-ID"/>
        </w:rPr>
        <w:t>a adil dan jaya.</w:t>
      </w:r>
    </w:p>
    <w:p w14:paraId="1174C80E" w14:textId="77777777" w:rsidR="00994FB1" w:rsidRPr="00813992" w:rsidRDefault="00994FB1" w:rsidP="00994FB1">
      <w:pPr>
        <w:pStyle w:val="DaftarParagraf"/>
        <w:ind w:left="567" w:hanging="567"/>
        <w:rPr>
          <w:lang w:val="id-ID"/>
        </w:rPr>
      </w:pPr>
      <w:r w:rsidRPr="00813992">
        <w:rPr>
          <w:lang w:val="id-ID"/>
        </w:rPr>
        <w:t>M1:</w:t>
      </w:r>
      <w:r w:rsidRPr="00813992">
        <w:rPr>
          <w:lang w:val="id-ID"/>
        </w:rPr>
        <w:tab/>
        <w:t>Ia lemah lembut dan mengendarai seekor keledai,</w:t>
      </w:r>
    </w:p>
    <w:p w14:paraId="482B790F" w14:textId="77777777" w:rsidR="00994FB1" w:rsidRPr="00813992" w:rsidRDefault="00994FB1" w:rsidP="00994FB1">
      <w:pPr>
        <w:pStyle w:val="DaftarParagraf"/>
        <w:ind w:left="567" w:hanging="567"/>
        <w:rPr>
          <w:lang w:val="id-ID"/>
        </w:rPr>
      </w:pPr>
      <w:r w:rsidRPr="00813992">
        <w:rPr>
          <w:lang w:val="id-ID"/>
        </w:rPr>
        <w:t>U:</w:t>
      </w:r>
      <w:r w:rsidRPr="00813992">
        <w:rPr>
          <w:lang w:val="id-ID"/>
        </w:rPr>
        <w:tab/>
      </w:r>
      <w:r w:rsidRPr="00813992">
        <w:rPr>
          <w:b/>
          <w:bCs/>
          <w:lang w:val="id-ID"/>
        </w:rPr>
        <w:t>seekor keledai beban yang muda.</w:t>
      </w:r>
    </w:p>
    <w:p w14:paraId="46D0023A" w14:textId="77777777" w:rsidR="00994FB1" w:rsidRPr="00813992" w:rsidRDefault="00994FB1" w:rsidP="00994FB1">
      <w:pPr>
        <w:pStyle w:val="DaftarParagraf"/>
        <w:ind w:left="567" w:hanging="567"/>
        <w:rPr>
          <w:lang w:val="id-ID"/>
        </w:rPr>
      </w:pPr>
      <w:r w:rsidRPr="00813992">
        <w:rPr>
          <w:lang w:val="id-ID"/>
        </w:rPr>
        <w:t>M1:</w:t>
      </w:r>
      <w:r w:rsidRPr="00813992">
        <w:rPr>
          <w:lang w:val="id-ID"/>
        </w:rPr>
        <w:tab/>
        <w:t>Kita naikkan Pujian syukur dengan memuji Tuhan dengan KJ 091 – Putri Sion, Nyanyilah</w:t>
      </w:r>
    </w:p>
    <w:p w14:paraId="34F23361" w14:textId="61A84D44" w:rsidR="00994FB1" w:rsidRDefault="00994FB1" w:rsidP="00994FB1">
      <w:pPr>
        <w:ind w:left="567" w:hanging="567"/>
        <w:rPr>
          <w:b/>
          <w:bCs/>
          <w:lang w:val="id-ID"/>
        </w:rPr>
      </w:pPr>
      <w:r w:rsidRPr="00DB3EB1">
        <w:rPr>
          <w:lang w:val="id-ID"/>
        </w:rPr>
        <w:t xml:space="preserve">U: </w:t>
      </w:r>
      <w:r w:rsidRPr="00DB3EB1">
        <w:rPr>
          <w:lang w:val="id-ID"/>
        </w:rPr>
        <w:tab/>
      </w:r>
      <w:r w:rsidRPr="00DB3EB1">
        <w:rPr>
          <w:b/>
          <w:bCs/>
          <w:lang w:val="id-ID"/>
        </w:rPr>
        <w:t>M</w:t>
      </w:r>
      <w:r w:rsidR="00DB3EB1" w:rsidRPr="00DB3EB1">
        <w:rPr>
          <w:b/>
          <w:bCs/>
          <w:lang w:val="id-ID"/>
        </w:rPr>
        <w:t>enyanyikan KJ 91</w:t>
      </w:r>
    </w:p>
    <w:p w14:paraId="5BC82237" w14:textId="77777777" w:rsidR="00850786" w:rsidRPr="00DB3EB1" w:rsidRDefault="00850786" w:rsidP="00994FB1">
      <w:pPr>
        <w:ind w:left="567" w:hanging="567"/>
        <w:rPr>
          <w:b/>
          <w:bCs/>
          <w:lang w:val="id-ID"/>
        </w:rPr>
      </w:pPr>
    </w:p>
    <w:p w14:paraId="6D6A8EBA" w14:textId="77777777" w:rsidR="00DB3EB1" w:rsidRDefault="00994FB1" w:rsidP="00DB3EB1">
      <w:pPr>
        <w:pStyle w:val="DaftarParagraf"/>
        <w:numPr>
          <w:ilvl w:val="1"/>
          <w:numId w:val="138"/>
        </w:numPr>
        <w:tabs>
          <w:tab w:val="clear" w:pos="1440"/>
        </w:tabs>
        <w:ind w:left="993" w:right="-425" w:hanging="426"/>
        <w:rPr>
          <w:lang w:val="id-ID"/>
        </w:rPr>
      </w:pPr>
      <w:r w:rsidRPr="00DB3EB1">
        <w:rPr>
          <w:lang w:val="id-ID"/>
        </w:rPr>
        <w:lastRenderedPageBreak/>
        <w:t>Putri Sion, nyanyilah; soraklah, Yerusalem!</w:t>
      </w:r>
    </w:p>
    <w:p w14:paraId="3E4925D4" w14:textId="77777777" w:rsidR="00DB3EB1" w:rsidRDefault="00994FB1" w:rsidP="00DB3EB1">
      <w:pPr>
        <w:pStyle w:val="DaftarParagraf"/>
        <w:ind w:left="993" w:right="-425" w:firstLine="0"/>
        <w:rPr>
          <w:lang w:val="id-ID"/>
        </w:rPr>
      </w:pPr>
      <w:r w:rsidRPr="00DB3EB1">
        <w:rPr>
          <w:lang w:val="id-ID"/>
        </w:rPr>
        <w:t>Mari sambut Rajamu. Raja Damai t’rimalah!</w:t>
      </w:r>
    </w:p>
    <w:p w14:paraId="6F66E266" w14:textId="0F5801C9" w:rsidR="00994FB1" w:rsidRPr="00DB3EB1" w:rsidRDefault="00994FB1" w:rsidP="00DB3EB1">
      <w:pPr>
        <w:pStyle w:val="DaftarParagraf"/>
        <w:ind w:left="993" w:right="-425" w:firstLine="0"/>
        <w:rPr>
          <w:lang w:val="id-ID"/>
        </w:rPr>
      </w:pPr>
      <w:r w:rsidRPr="00DB3EB1">
        <w:rPr>
          <w:lang w:val="id-ID"/>
        </w:rPr>
        <w:t>Putri Sion, nyanyilah; soraklah, Yerusalem!</w:t>
      </w:r>
    </w:p>
    <w:p w14:paraId="326EB4D9" w14:textId="77777777" w:rsidR="00DB3EB1" w:rsidRDefault="00994FB1" w:rsidP="00DB3EB1">
      <w:pPr>
        <w:pStyle w:val="DaftarParagraf"/>
        <w:numPr>
          <w:ilvl w:val="1"/>
          <w:numId w:val="138"/>
        </w:numPr>
        <w:tabs>
          <w:tab w:val="clear" w:pos="1440"/>
        </w:tabs>
        <w:ind w:left="993" w:right="-425"/>
        <w:rPr>
          <w:lang w:val="id-ID"/>
        </w:rPr>
      </w:pPr>
      <w:r w:rsidRPr="00DB3EB1">
        <w:rPr>
          <w:lang w:val="id-ID"/>
        </w:rPr>
        <w:t>Putri Sion, nyanyilah; soraklah, Yerusalem!</w:t>
      </w:r>
    </w:p>
    <w:p w14:paraId="25F5907C" w14:textId="77777777" w:rsidR="00DB3EB1" w:rsidRDefault="00994FB1" w:rsidP="00DB3EB1">
      <w:pPr>
        <w:pStyle w:val="DaftarParagraf"/>
        <w:ind w:left="993" w:right="-425" w:firstLine="0"/>
        <w:rPr>
          <w:lang w:val="id-ID"/>
        </w:rPr>
      </w:pPr>
      <w:r w:rsidRPr="00DB3EB1">
        <w:rPr>
          <w:lang w:val="id-ID"/>
        </w:rPr>
        <w:t>Mari sambut Rajamu. Raja Damai t’rimalah!</w:t>
      </w:r>
    </w:p>
    <w:p w14:paraId="12B2B222" w14:textId="77777777" w:rsidR="00DB3EB1" w:rsidRDefault="00994FB1" w:rsidP="00DB3EB1">
      <w:pPr>
        <w:pStyle w:val="DaftarParagraf"/>
        <w:ind w:left="993" w:right="-425" w:firstLine="0"/>
        <w:rPr>
          <w:lang w:val="id-ID"/>
        </w:rPr>
      </w:pPr>
      <w:r w:rsidRPr="00DB3EB1">
        <w:rPr>
          <w:lang w:val="id-ID"/>
        </w:rPr>
        <w:t>Putri Sion, nyanyilah; soraklah, Yerusalem!</w:t>
      </w:r>
    </w:p>
    <w:p w14:paraId="70E70B76" w14:textId="77777777" w:rsidR="00850786" w:rsidRDefault="00994FB1" w:rsidP="00850786">
      <w:pPr>
        <w:pStyle w:val="DaftarParagraf"/>
        <w:numPr>
          <w:ilvl w:val="0"/>
          <w:numId w:val="139"/>
        </w:numPr>
        <w:tabs>
          <w:tab w:val="clear" w:pos="720"/>
        </w:tabs>
        <w:ind w:left="993" w:right="-425"/>
        <w:rPr>
          <w:lang w:val="id-ID"/>
        </w:rPr>
      </w:pPr>
      <w:r w:rsidRPr="00DB3EB1">
        <w:rPr>
          <w:lang w:val="id-ID"/>
        </w:rPr>
        <w:t>Hosiana, Putra Daud, Salam, Raja mulia.</w:t>
      </w:r>
    </w:p>
    <w:p w14:paraId="555C488C" w14:textId="77777777" w:rsidR="00850786" w:rsidRDefault="00994FB1" w:rsidP="00850786">
      <w:pPr>
        <w:pStyle w:val="DaftarParagraf"/>
        <w:ind w:left="993" w:right="-425" w:firstLine="0"/>
        <w:rPr>
          <w:lang w:val="id-ID"/>
        </w:rPr>
      </w:pPr>
      <w:r w:rsidRPr="00DB3EB1">
        <w:rPr>
          <w:lang w:val="id-ID"/>
        </w:rPr>
        <w:t>Raja Damai abadi, Putra Allah yang kekal.</w:t>
      </w:r>
    </w:p>
    <w:p w14:paraId="041B42A4" w14:textId="718D50A9" w:rsidR="00994FB1" w:rsidRPr="00DB3EB1" w:rsidRDefault="00994FB1" w:rsidP="00850786">
      <w:pPr>
        <w:pStyle w:val="DaftarParagraf"/>
        <w:ind w:left="993" w:right="-425" w:firstLine="0"/>
        <w:rPr>
          <w:lang w:val="id-ID"/>
        </w:rPr>
      </w:pPr>
      <w:r w:rsidRPr="00DB3EB1">
        <w:rPr>
          <w:lang w:val="id-ID"/>
        </w:rPr>
        <w:t>Hosiana, Putra Daud, Salam, Raja mulia!</w:t>
      </w:r>
    </w:p>
    <w:p w14:paraId="24D84BEC" w14:textId="77777777" w:rsidR="00994FB1" w:rsidRPr="00813992" w:rsidRDefault="00994FB1" w:rsidP="00994FB1">
      <w:pPr>
        <w:pStyle w:val="DaftarParagraf"/>
        <w:ind w:left="900" w:right="-425"/>
        <w:jc w:val="left"/>
        <w:rPr>
          <w:lang w:val="id-ID"/>
        </w:rPr>
      </w:pPr>
      <w:r w:rsidRPr="00813992">
        <w:rPr>
          <w:b/>
          <w:bCs/>
          <w:lang w:val="id-ID"/>
        </w:rPr>
        <w:tab/>
      </w:r>
      <w:r w:rsidRPr="00813992">
        <w:rPr>
          <w:b/>
          <w:bCs/>
          <w:lang w:val="id-ID"/>
        </w:rPr>
        <w:tab/>
      </w:r>
    </w:p>
    <w:p w14:paraId="18E55502" w14:textId="77777777" w:rsidR="00994FB1" w:rsidRPr="00813992" w:rsidRDefault="00994FB1" w:rsidP="00800E7F">
      <w:pPr>
        <w:pStyle w:val="DaftarParagraf"/>
        <w:ind w:left="0" w:firstLine="0"/>
        <w:rPr>
          <w:b/>
          <w:bCs/>
          <w:lang w:val="id-ID"/>
        </w:rPr>
      </w:pPr>
      <w:r w:rsidRPr="00813992">
        <w:rPr>
          <w:b/>
          <w:bCs/>
          <w:lang w:val="id-ID"/>
        </w:rPr>
        <w:t>VOTUM</w:t>
      </w:r>
    </w:p>
    <w:p w14:paraId="30FAF103" w14:textId="77777777" w:rsidR="00994FB1" w:rsidRPr="00813992" w:rsidRDefault="00994FB1" w:rsidP="00994FB1">
      <w:pPr>
        <w:pStyle w:val="DaftarParagraf"/>
        <w:ind w:left="567" w:hanging="567"/>
        <w:rPr>
          <w:lang w:val="id-ID"/>
        </w:rPr>
      </w:pPr>
      <w:r w:rsidRPr="00813992">
        <w:rPr>
          <w:lang w:val="id-ID"/>
        </w:rPr>
        <w:t>PF:</w:t>
      </w:r>
      <w:r w:rsidRPr="00813992">
        <w:rPr>
          <w:lang w:val="id-ID"/>
        </w:rPr>
        <w:tab/>
        <w:t>Kita masuki ibadah Minggu Palma ini dengan pengakuan: Penolong kita yang sejati adalah Tuhan yang menciptakan langit, bumi dan segala isinya, dan yang setia menepati janji keselamatan yang telah dinyatakan-Nya.</w:t>
      </w:r>
    </w:p>
    <w:p w14:paraId="25FCDE47" w14:textId="77777777" w:rsidR="00994FB1" w:rsidRPr="00813992" w:rsidRDefault="00994FB1" w:rsidP="00994FB1">
      <w:pPr>
        <w:pStyle w:val="DaftarParagraf"/>
        <w:ind w:left="567" w:hanging="567"/>
        <w:rPr>
          <w:lang w:val="id-ID"/>
        </w:rPr>
      </w:pPr>
      <w:r w:rsidRPr="00813992">
        <w:rPr>
          <w:lang w:val="id-ID"/>
        </w:rPr>
        <w:t>U:</w:t>
      </w:r>
      <w:r w:rsidRPr="00813992">
        <w:rPr>
          <w:lang w:val="id-ID"/>
        </w:rPr>
        <w:tab/>
      </w:r>
      <w:r w:rsidRPr="00813992">
        <w:rPr>
          <w:b/>
          <w:bCs/>
          <w:sz w:val="20"/>
          <w:szCs w:val="20"/>
          <w:lang w:val="id-ID"/>
        </w:rPr>
        <w:t>(menyanyikan Amin, Amin, Amin)</w:t>
      </w:r>
    </w:p>
    <w:p w14:paraId="70E809A1" w14:textId="77777777" w:rsidR="00994FB1" w:rsidRPr="00813992" w:rsidRDefault="00994FB1" w:rsidP="00994FB1">
      <w:pPr>
        <w:pStyle w:val="DaftarParagraf"/>
        <w:ind w:left="0"/>
        <w:rPr>
          <w:b/>
          <w:bCs/>
          <w:lang w:val="id-ID"/>
        </w:rPr>
      </w:pPr>
    </w:p>
    <w:p w14:paraId="10C65C67" w14:textId="77777777" w:rsidR="00994FB1" w:rsidRPr="00813992" w:rsidRDefault="00994FB1" w:rsidP="00800E7F">
      <w:pPr>
        <w:pStyle w:val="DaftarParagraf"/>
        <w:ind w:left="0" w:firstLine="0"/>
        <w:rPr>
          <w:b/>
          <w:bCs/>
          <w:lang w:val="id-ID"/>
        </w:rPr>
      </w:pPr>
      <w:r w:rsidRPr="00813992">
        <w:rPr>
          <w:b/>
          <w:bCs/>
          <w:lang w:val="id-ID"/>
        </w:rPr>
        <w:t>SALAM</w:t>
      </w:r>
    </w:p>
    <w:p w14:paraId="24D39916" w14:textId="77777777" w:rsidR="00994FB1" w:rsidRPr="00813992" w:rsidRDefault="00994FB1" w:rsidP="00994FB1">
      <w:pPr>
        <w:pStyle w:val="DaftarParagraf"/>
        <w:ind w:left="567" w:hanging="567"/>
        <w:rPr>
          <w:lang w:val="id-ID"/>
        </w:rPr>
      </w:pPr>
      <w:r w:rsidRPr="00813992">
        <w:rPr>
          <w:lang w:val="id-ID"/>
        </w:rPr>
        <w:t>PF:</w:t>
      </w:r>
      <w:r w:rsidRPr="00813992">
        <w:rPr>
          <w:lang w:val="id-ID"/>
        </w:rPr>
        <w:tab/>
        <w:t>Kasih karunia dan damai sejahtera dari Allah Bapa kita, dan dari Tuhan Yesus Kristus menyertai Saudara sekalian.</w:t>
      </w:r>
    </w:p>
    <w:p w14:paraId="64A4A746" w14:textId="77777777" w:rsidR="00994FB1" w:rsidRPr="00813992" w:rsidRDefault="00994FB1" w:rsidP="00994FB1">
      <w:pPr>
        <w:pStyle w:val="DaftarParagraf"/>
        <w:ind w:left="567" w:hanging="567"/>
        <w:rPr>
          <w:lang w:val="id-ID"/>
        </w:rPr>
      </w:pPr>
      <w:r w:rsidRPr="00813992">
        <w:rPr>
          <w:lang w:val="id-ID"/>
        </w:rPr>
        <w:t>U:</w:t>
      </w:r>
      <w:r w:rsidRPr="00813992">
        <w:rPr>
          <w:lang w:val="id-ID"/>
        </w:rPr>
        <w:tab/>
      </w:r>
      <w:r w:rsidRPr="00813992">
        <w:rPr>
          <w:b/>
          <w:bCs/>
          <w:sz w:val="20"/>
          <w:szCs w:val="20"/>
          <w:lang w:val="id-ID"/>
        </w:rPr>
        <w:t>Menyertai Saudara juga</w:t>
      </w:r>
    </w:p>
    <w:p w14:paraId="1BB210CF" w14:textId="77777777" w:rsidR="00994FB1" w:rsidRPr="00813992" w:rsidRDefault="00994FB1" w:rsidP="00994FB1">
      <w:pPr>
        <w:pStyle w:val="DaftarParagraf"/>
        <w:tabs>
          <w:tab w:val="right" w:pos="6237"/>
        </w:tabs>
        <w:ind w:left="0"/>
        <w:rPr>
          <w:b/>
          <w:bCs/>
          <w:lang w:val="id-ID"/>
        </w:rPr>
      </w:pPr>
    </w:p>
    <w:p w14:paraId="193B89A7" w14:textId="33EFA68C" w:rsidR="00994FB1" w:rsidRPr="00813992" w:rsidRDefault="00800E7F" w:rsidP="00C16794">
      <w:pPr>
        <w:pStyle w:val="DaftarParagraf"/>
        <w:tabs>
          <w:tab w:val="right" w:pos="6520"/>
        </w:tabs>
        <w:ind w:left="0"/>
        <w:jc w:val="left"/>
        <w:rPr>
          <w:lang w:val="id-ID"/>
        </w:rPr>
      </w:pPr>
      <w:r w:rsidRPr="00813992">
        <w:rPr>
          <w:b/>
          <w:bCs/>
          <w:lang w:val="id-ID"/>
        </w:rPr>
        <w:tab/>
      </w:r>
      <w:r w:rsidR="00994FB1" w:rsidRPr="00813992">
        <w:rPr>
          <w:b/>
          <w:bCs/>
          <w:lang w:val="id-ID"/>
        </w:rPr>
        <w:t xml:space="preserve">KATA PEMBUKA </w:t>
      </w:r>
      <w:r w:rsidR="00994FB1" w:rsidRPr="00813992">
        <w:rPr>
          <w:b/>
          <w:bCs/>
          <w:lang w:val="id-ID"/>
        </w:rPr>
        <w:tab/>
      </w:r>
      <w:r w:rsidR="00994FB1" w:rsidRPr="00813992">
        <w:rPr>
          <w:i/>
          <w:iCs/>
          <w:lang w:val="id-ID"/>
        </w:rPr>
        <w:t>(Duduk)</w:t>
      </w:r>
    </w:p>
    <w:p w14:paraId="1C1C84D7" w14:textId="77777777" w:rsidR="00994FB1" w:rsidRPr="00813992" w:rsidRDefault="00994FB1" w:rsidP="00994FB1">
      <w:pPr>
        <w:pStyle w:val="DaftarParagraf"/>
        <w:ind w:left="567" w:hanging="567"/>
        <w:rPr>
          <w:rFonts w:cs="Calibri Light"/>
          <w:spacing w:val="-2"/>
          <w:lang w:val="id-ID"/>
        </w:rPr>
      </w:pPr>
      <w:r w:rsidRPr="00813992">
        <w:rPr>
          <w:lang w:val="id-ID"/>
        </w:rPr>
        <w:t>M2:</w:t>
      </w:r>
      <w:r w:rsidRPr="00813992">
        <w:rPr>
          <w:lang w:val="id-ID"/>
        </w:rPr>
        <w:tab/>
        <w:t xml:space="preserve">Kedatangan Tuhan Yesus ke Yerusalem mencerminkan nubuatan Zakaria akan Mesias bagi Israel. Kehadiran-Nya dengan gegap gempita justru menimbulkan dilema. Mengapa? Karena </w:t>
      </w:r>
      <w:r w:rsidRPr="00813992">
        <w:rPr>
          <w:rFonts w:cs="Calibri Light"/>
          <w:spacing w:val="-2"/>
          <w:lang w:val="id-ID"/>
        </w:rPr>
        <w:t>kita tidak betul-betul tahu, apakah sambutan yang diberikan bagi Tuhan Yesus itu muncul dari ketulusan hati, ataukah hanya untuk menyenangkan diri? Kembali diingatkan bahwa Yerusalem menjadi kota yang menyambut Mesias, namun apakah Mesias benar-benar bertahta dalam diri orang-orang seisi kota Yerusalem?</w:t>
      </w:r>
    </w:p>
    <w:p w14:paraId="0D20F64A" w14:textId="77777777" w:rsidR="00994FB1" w:rsidRPr="00813992" w:rsidRDefault="00994FB1" w:rsidP="00994FB1">
      <w:pPr>
        <w:pStyle w:val="DaftarParagraf"/>
        <w:ind w:left="567" w:hanging="567"/>
        <w:rPr>
          <w:lang w:val="id-ID"/>
        </w:rPr>
      </w:pPr>
      <w:r w:rsidRPr="00813992">
        <w:rPr>
          <w:lang w:val="id-ID"/>
        </w:rPr>
        <w:tab/>
      </w:r>
      <w:r w:rsidRPr="00813992">
        <w:rPr>
          <w:rFonts w:cs="Calibri Light"/>
          <w:spacing w:val="-2"/>
          <w:lang w:val="id-ID"/>
        </w:rPr>
        <w:t>Bukankan kita sejatinya dipanggil untuk memuliakan Dia?</w:t>
      </w:r>
    </w:p>
    <w:p w14:paraId="719FEEF2" w14:textId="77777777" w:rsidR="00994FB1" w:rsidRPr="00813992" w:rsidRDefault="00994FB1" w:rsidP="00994FB1">
      <w:pPr>
        <w:pStyle w:val="DaftarParagraf"/>
        <w:ind w:left="567" w:right="-141" w:hanging="567"/>
        <w:rPr>
          <w:b/>
          <w:bCs/>
          <w:lang w:val="id-ID"/>
        </w:rPr>
      </w:pPr>
      <w:r w:rsidRPr="00813992">
        <w:rPr>
          <w:lang w:val="id-ID"/>
        </w:rPr>
        <w:t>U:</w:t>
      </w:r>
      <w:r w:rsidRPr="00813992">
        <w:rPr>
          <w:lang w:val="id-ID"/>
        </w:rPr>
        <w:tab/>
      </w:r>
      <w:r w:rsidRPr="00813992">
        <w:rPr>
          <w:b/>
          <w:bCs/>
          <w:lang w:val="id-ID"/>
        </w:rPr>
        <w:t>(menyanyikan KJ 161:1-3)</w:t>
      </w:r>
    </w:p>
    <w:p w14:paraId="1F9EB326" w14:textId="77777777" w:rsidR="00994FB1" w:rsidRPr="00813992" w:rsidRDefault="00994FB1" w:rsidP="00994FB1">
      <w:pPr>
        <w:pStyle w:val="DaftarParagraf"/>
        <w:ind w:left="540"/>
        <w:jc w:val="center"/>
        <w:rPr>
          <w:b/>
          <w:lang w:val="id-ID"/>
        </w:rPr>
      </w:pPr>
      <w:r w:rsidRPr="00813992">
        <w:rPr>
          <w:b/>
          <w:lang w:val="id-ID"/>
        </w:rPr>
        <w:t>KJ 161:1-3 “SEGALA KEMULIAAN”</w:t>
      </w:r>
    </w:p>
    <w:p w14:paraId="423D19CE" w14:textId="77777777" w:rsidR="00850786" w:rsidRDefault="00850786" w:rsidP="00994FB1">
      <w:pPr>
        <w:adjustRightInd w:val="0"/>
        <w:ind w:left="567"/>
        <w:rPr>
          <w:rFonts w:cs="Courier New"/>
          <w:lang w:val="id-ID"/>
        </w:rPr>
      </w:pPr>
    </w:p>
    <w:p w14:paraId="3BB01C57" w14:textId="737ECC79" w:rsidR="00994FB1" w:rsidRPr="00850786" w:rsidRDefault="00994FB1" w:rsidP="00850786">
      <w:pPr>
        <w:pStyle w:val="DaftarParagraf"/>
        <w:numPr>
          <w:ilvl w:val="1"/>
          <w:numId w:val="139"/>
        </w:numPr>
        <w:tabs>
          <w:tab w:val="clear" w:pos="1440"/>
        </w:tabs>
        <w:adjustRightInd w:val="0"/>
        <w:ind w:left="993" w:hanging="338"/>
        <w:rPr>
          <w:rFonts w:cs="Courier New"/>
          <w:lang w:val="id-ID"/>
        </w:rPr>
      </w:pPr>
      <w:r w:rsidRPr="00850786">
        <w:rPr>
          <w:rFonts w:cs="Courier New"/>
          <w:lang w:val="id-ID"/>
        </w:rPr>
        <w:t>Segala kemuliaan bagi-Mu, Penebus!</w:t>
      </w:r>
    </w:p>
    <w:p w14:paraId="6E3BFF1C" w14:textId="77777777" w:rsidR="00994FB1" w:rsidRPr="00813992" w:rsidRDefault="00994FB1" w:rsidP="00850786">
      <w:pPr>
        <w:adjustRightInd w:val="0"/>
        <w:ind w:left="840" w:firstLine="153"/>
        <w:rPr>
          <w:rFonts w:cs="Courier New"/>
          <w:lang w:val="id-ID"/>
        </w:rPr>
      </w:pPr>
      <w:r w:rsidRPr="00813992">
        <w:rPr>
          <w:rFonts w:cs="Courier New"/>
          <w:lang w:val="id-ID"/>
        </w:rPr>
        <w:t xml:space="preserve">Pun suara anak-anak memuji Dikau t’rus. </w:t>
      </w:r>
    </w:p>
    <w:p w14:paraId="0EB6B648" w14:textId="77777777" w:rsidR="00994FB1" w:rsidRPr="00813992" w:rsidRDefault="00994FB1" w:rsidP="00850786">
      <w:pPr>
        <w:adjustRightInd w:val="0"/>
        <w:ind w:left="993" w:hanging="153"/>
        <w:rPr>
          <w:rFonts w:cs="Courier New"/>
          <w:lang w:val="id-ID"/>
        </w:rPr>
      </w:pPr>
      <w:r w:rsidRPr="00813992">
        <w:rPr>
          <w:rFonts w:cs="Courier New"/>
          <w:lang w:val="id-ID"/>
        </w:rPr>
        <w:lastRenderedPageBreak/>
        <w:t xml:space="preserve">“Hosana, Raja kami! Hosana, Anak Daud! </w:t>
      </w:r>
    </w:p>
    <w:p w14:paraId="127BAB38" w14:textId="77777777" w:rsidR="00994FB1" w:rsidRPr="00813992" w:rsidRDefault="00994FB1" w:rsidP="00850786">
      <w:pPr>
        <w:adjustRightInd w:val="0"/>
        <w:ind w:left="993" w:hanging="153"/>
        <w:rPr>
          <w:rFonts w:cs="Courier New"/>
          <w:lang w:val="id-ID"/>
        </w:rPr>
      </w:pPr>
      <w:r w:rsidRPr="00813992">
        <w:rPr>
          <w:rFonts w:cs="Courier New"/>
          <w:lang w:val="id-ID"/>
        </w:rPr>
        <w:t xml:space="preserve">Utusan Tuhan Allah, mubarakah Engkau!” </w:t>
      </w:r>
    </w:p>
    <w:p w14:paraId="50B4FFF0" w14:textId="6CAC40D2" w:rsidR="00994FB1" w:rsidRPr="00850786" w:rsidRDefault="00994FB1" w:rsidP="00850786">
      <w:pPr>
        <w:pStyle w:val="DaftarParagraf"/>
        <w:numPr>
          <w:ilvl w:val="1"/>
          <w:numId w:val="139"/>
        </w:numPr>
        <w:tabs>
          <w:tab w:val="clear" w:pos="1440"/>
        </w:tabs>
        <w:adjustRightInd w:val="0"/>
        <w:ind w:left="851"/>
        <w:rPr>
          <w:rFonts w:cs="Courier New"/>
          <w:lang w:val="id-ID"/>
        </w:rPr>
      </w:pPr>
      <w:r w:rsidRPr="00850786">
        <w:rPr>
          <w:rFonts w:cs="Courier New"/>
          <w:lang w:val="id-ID"/>
        </w:rPr>
        <w:t xml:space="preserve">Segala kemuliaan bagi-Mu, Penebus! </w:t>
      </w:r>
    </w:p>
    <w:p w14:paraId="4ACB88B5" w14:textId="77777777" w:rsidR="00994FB1" w:rsidRPr="00813992" w:rsidRDefault="00994FB1" w:rsidP="00850786">
      <w:pPr>
        <w:adjustRightInd w:val="0"/>
        <w:ind w:left="851"/>
        <w:rPr>
          <w:rFonts w:cs="Courier New"/>
          <w:lang w:val="id-ID"/>
        </w:rPr>
      </w:pPr>
      <w:r w:rsidRPr="00813992">
        <w:rPr>
          <w:rFonts w:cs="Courier New"/>
          <w:lang w:val="id-ID"/>
        </w:rPr>
        <w:t xml:space="preserve">Pun suara anak-anak memuji Dikau t’rus. </w:t>
      </w:r>
    </w:p>
    <w:p w14:paraId="7D485E84" w14:textId="77777777" w:rsidR="00994FB1" w:rsidRPr="00813992" w:rsidRDefault="00994FB1" w:rsidP="00850786">
      <w:pPr>
        <w:adjustRightInd w:val="0"/>
        <w:ind w:left="851"/>
        <w:rPr>
          <w:rFonts w:cs="Courier New"/>
          <w:lang w:val="id-ID"/>
        </w:rPr>
      </w:pPr>
      <w:r w:rsidRPr="00813992">
        <w:rPr>
          <w:rFonts w:cs="Courier New"/>
          <w:lang w:val="id-ID"/>
        </w:rPr>
        <w:t xml:space="preserve">Malaikat dalam sorga memuji nama-Mu; </w:t>
      </w:r>
    </w:p>
    <w:p w14:paraId="5C5EFB31" w14:textId="77777777" w:rsidR="00994FB1" w:rsidRPr="00813992" w:rsidRDefault="00994FB1" w:rsidP="00850786">
      <w:pPr>
        <w:adjustRightInd w:val="0"/>
        <w:ind w:left="851"/>
        <w:rPr>
          <w:rFonts w:cs="Courier New"/>
          <w:lang w:val="id-ID"/>
        </w:rPr>
      </w:pPr>
      <w:r w:rsidRPr="00813992">
        <w:rPr>
          <w:rFonts w:cs="Courier New"/>
          <w:lang w:val="id-ID"/>
        </w:rPr>
        <w:t xml:space="preserve">Segala yang tercipta menyambut kuasa-Mu. </w:t>
      </w:r>
    </w:p>
    <w:p w14:paraId="25340F8E" w14:textId="3AAE8C48" w:rsidR="00994FB1" w:rsidRPr="00850786" w:rsidRDefault="00994FB1" w:rsidP="00850786">
      <w:pPr>
        <w:pStyle w:val="DaftarParagraf"/>
        <w:numPr>
          <w:ilvl w:val="1"/>
          <w:numId w:val="139"/>
        </w:numPr>
        <w:tabs>
          <w:tab w:val="clear" w:pos="1440"/>
        </w:tabs>
        <w:adjustRightInd w:val="0"/>
        <w:ind w:left="851"/>
        <w:rPr>
          <w:rFonts w:cs="Courier New"/>
          <w:lang w:val="id-ID"/>
        </w:rPr>
      </w:pPr>
      <w:r w:rsidRPr="00850786">
        <w:rPr>
          <w:rFonts w:cs="Courier New"/>
          <w:lang w:val="id-ID"/>
        </w:rPr>
        <w:t xml:space="preserve">Segala kemuliaan bagi-Mu, Penebus! </w:t>
      </w:r>
    </w:p>
    <w:p w14:paraId="594587C3" w14:textId="77777777" w:rsidR="00994FB1" w:rsidRPr="00813992" w:rsidRDefault="00994FB1" w:rsidP="00850786">
      <w:pPr>
        <w:adjustRightInd w:val="0"/>
        <w:ind w:left="993" w:hanging="142"/>
        <w:rPr>
          <w:rFonts w:cs="Courier New"/>
          <w:lang w:val="id-ID"/>
        </w:rPr>
      </w:pPr>
      <w:r w:rsidRPr="00813992">
        <w:rPr>
          <w:rFonts w:cs="Courier New"/>
          <w:lang w:val="id-ID"/>
        </w:rPr>
        <w:t xml:space="preserve">Pun suara anak-anak memuji Dikau t’rus. </w:t>
      </w:r>
    </w:p>
    <w:p w14:paraId="5B762120" w14:textId="77777777" w:rsidR="00994FB1" w:rsidRPr="00813992" w:rsidRDefault="00994FB1" w:rsidP="00850786">
      <w:pPr>
        <w:adjustRightInd w:val="0"/>
        <w:ind w:left="993" w:hanging="142"/>
        <w:rPr>
          <w:rFonts w:cs="Courier New"/>
          <w:lang w:val="id-ID"/>
        </w:rPr>
      </w:pPr>
      <w:r w:rsidRPr="00813992">
        <w:rPr>
          <w:rFonts w:cs="Courier New"/>
          <w:lang w:val="id-ID"/>
        </w:rPr>
        <w:t xml:space="preserve">Kaum Israel dahulu menghias jalan-Mu; </w:t>
      </w:r>
    </w:p>
    <w:p w14:paraId="5DE1A7EF" w14:textId="77777777" w:rsidR="00994FB1" w:rsidRPr="00813992" w:rsidRDefault="00994FB1" w:rsidP="00850786">
      <w:pPr>
        <w:adjustRightInd w:val="0"/>
        <w:ind w:left="993" w:hanging="142"/>
        <w:rPr>
          <w:sz w:val="16"/>
          <w:szCs w:val="16"/>
          <w:lang w:val="id-ID"/>
        </w:rPr>
      </w:pPr>
      <w:r w:rsidRPr="00813992">
        <w:rPr>
          <w:rFonts w:cs="Courier New"/>
          <w:lang w:val="id-ID"/>
        </w:rPr>
        <w:t>Pun kami mengelukan nama-Mu yang kudus.</w:t>
      </w:r>
    </w:p>
    <w:p w14:paraId="34F45776" w14:textId="77777777" w:rsidR="00994FB1" w:rsidRPr="00813992" w:rsidRDefault="00994FB1" w:rsidP="00994FB1">
      <w:pPr>
        <w:pStyle w:val="DaftarParagraf"/>
        <w:ind w:left="0"/>
        <w:rPr>
          <w:b/>
          <w:bCs/>
          <w:highlight w:val="yellow"/>
          <w:lang w:val="id-ID"/>
        </w:rPr>
      </w:pPr>
    </w:p>
    <w:p w14:paraId="5F5A3EBA" w14:textId="77777777" w:rsidR="00994FB1" w:rsidRPr="00813992" w:rsidRDefault="00994FB1" w:rsidP="00800E7F">
      <w:pPr>
        <w:pStyle w:val="DaftarParagraf"/>
        <w:ind w:left="0" w:firstLine="0"/>
        <w:rPr>
          <w:b/>
          <w:bCs/>
          <w:lang w:val="id-ID"/>
        </w:rPr>
      </w:pPr>
      <w:r w:rsidRPr="00813992">
        <w:rPr>
          <w:b/>
          <w:bCs/>
          <w:lang w:val="id-ID"/>
        </w:rPr>
        <w:t>PENGAKUAN DOSA</w:t>
      </w:r>
    </w:p>
    <w:p w14:paraId="72377760" w14:textId="0472D764" w:rsidR="00B014DE" w:rsidRPr="00813992" w:rsidRDefault="00994FB1" w:rsidP="00B014DE">
      <w:pPr>
        <w:adjustRightInd w:val="0"/>
        <w:ind w:left="567" w:hanging="567"/>
        <w:jc w:val="both"/>
        <w:rPr>
          <w:lang w:val="id-ID"/>
        </w:rPr>
      </w:pPr>
      <w:r w:rsidRPr="00813992">
        <w:rPr>
          <w:lang w:val="id-ID"/>
        </w:rPr>
        <w:t>PF:</w:t>
      </w:r>
      <w:r w:rsidRPr="00813992">
        <w:rPr>
          <w:lang w:val="id-ID"/>
        </w:rPr>
        <w:tab/>
        <w:t>Kehadiran-Nya menjadi dambaan</w:t>
      </w:r>
      <w:r w:rsidR="00850786">
        <w:rPr>
          <w:lang w:val="id-ID"/>
        </w:rPr>
        <w:t>. K</w:t>
      </w:r>
      <w:r w:rsidRPr="00813992">
        <w:rPr>
          <w:lang w:val="id-ID"/>
        </w:rPr>
        <w:t>ehadiran-Nya juga menjadi hal yang menyingkap hasrat-hasrat tersembunyi dalam pengharapan mesianik. Saat ini perenungan Minggu Palma mengundang kita melihat dan merenungkan, apakah Kristus yang hadir-Nya sedang kita sambut ini, betul-betul kita sambut untuk melakukan kehendak Allah, atau kita menyambut-Nya agar Ia melakukan hal-hal yang sejatinya kita</w:t>
      </w:r>
      <w:r w:rsidR="00B014DE" w:rsidRPr="00813992">
        <w:rPr>
          <w:lang w:val="id-ID"/>
        </w:rPr>
        <w:t xml:space="preserve"> </w:t>
      </w:r>
      <w:r w:rsidRPr="00813992">
        <w:rPr>
          <w:lang w:val="id-ID"/>
        </w:rPr>
        <w:t xml:space="preserve">inginkan? </w:t>
      </w:r>
    </w:p>
    <w:p w14:paraId="24253CCA" w14:textId="44BDC15D" w:rsidR="00994FB1" w:rsidRPr="00813992" w:rsidRDefault="00994FB1" w:rsidP="00B014DE">
      <w:pPr>
        <w:adjustRightInd w:val="0"/>
        <w:ind w:left="567"/>
        <w:jc w:val="both"/>
        <w:rPr>
          <w:lang w:val="id-ID"/>
        </w:rPr>
      </w:pPr>
      <w:r w:rsidRPr="00813992">
        <w:rPr>
          <w:lang w:val="id-ID"/>
        </w:rPr>
        <w:t>Mari dengan tulus dan dengan sepenuh hati kita nyatakan penyesalan dan pertobatan di hadapan Tuhan dan sesama dengan ungkapan nyanyian PKJ 041 – ‘Ku Datang Kepada</w:t>
      </w:r>
      <w:r w:rsidR="00850786">
        <w:rPr>
          <w:lang w:val="id-ID"/>
        </w:rPr>
        <w:t>-</w:t>
      </w:r>
      <w:r w:rsidRPr="00813992">
        <w:rPr>
          <w:lang w:val="id-ID"/>
        </w:rPr>
        <w:t>Mu</w:t>
      </w:r>
    </w:p>
    <w:p w14:paraId="7F9A6123" w14:textId="77777777" w:rsidR="00994FB1" w:rsidRPr="00813992" w:rsidRDefault="00994FB1" w:rsidP="00994FB1">
      <w:pPr>
        <w:pStyle w:val="DaftarParagraf"/>
        <w:ind w:left="567" w:hanging="567"/>
        <w:rPr>
          <w:bCs/>
          <w:lang w:val="id-ID"/>
        </w:rPr>
      </w:pPr>
      <w:r w:rsidRPr="00813992">
        <w:rPr>
          <w:lang w:val="id-ID"/>
        </w:rPr>
        <w:t>U:</w:t>
      </w:r>
      <w:r w:rsidRPr="00813992">
        <w:rPr>
          <w:lang w:val="id-ID"/>
        </w:rPr>
        <w:tab/>
      </w:r>
      <w:r w:rsidRPr="00813992">
        <w:rPr>
          <w:b/>
          <w:bCs/>
          <w:lang w:val="id-ID"/>
        </w:rPr>
        <w:t>(menyanyikan PKJ 041)</w:t>
      </w:r>
    </w:p>
    <w:p w14:paraId="608D898D" w14:textId="1A587F51" w:rsidR="00994FB1" w:rsidRPr="00813992" w:rsidRDefault="00994FB1" w:rsidP="00B014DE">
      <w:pPr>
        <w:pStyle w:val="DaftarParagraf"/>
        <w:ind w:left="540" w:firstLine="0"/>
        <w:rPr>
          <w:b/>
          <w:lang w:val="id-ID"/>
        </w:rPr>
      </w:pPr>
      <w:r w:rsidRPr="00813992">
        <w:rPr>
          <w:b/>
          <w:lang w:val="id-ID"/>
        </w:rPr>
        <w:t>PKJ 041 – ‘Ku Datang Kepada</w:t>
      </w:r>
      <w:r w:rsidR="00850786">
        <w:rPr>
          <w:b/>
          <w:lang w:val="id-ID"/>
        </w:rPr>
        <w:t>-</w:t>
      </w:r>
      <w:r w:rsidRPr="00813992">
        <w:rPr>
          <w:b/>
          <w:lang w:val="id-ID"/>
        </w:rPr>
        <w:t>Mu</w:t>
      </w:r>
    </w:p>
    <w:p w14:paraId="2EF8ADFC" w14:textId="3BA0F8CA" w:rsidR="00994FB1" w:rsidRPr="00850786" w:rsidRDefault="00994FB1" w:rsidP="00850786">
      <w:pPr>
        <w:pStyle w:val="DaftarParagraf"/>
        <w:numPr>
          <w:ilvl w:val="2"/>
          <w:numId w:val="139"/>
        </w:numPr>
        <w:tabs>
          <w:tab w:val="clear" w:pos="2160"/>
        </w:tabs>
        <w:adjustRightInd w:val="0"/>
        <w:ind w:left="993" w:hanging="426"/>
        <w:rPr>
          <w:rFonts w:cs="Courier New"/>
          <w:lang w:val="id-ID"/>
        </w:rPr>
      </w:pPr>
      <w:r w:rsidRPr="00850786">
        <w:rPr>
          <w:rFonts w:cs="Courier New"/>
          <w:lang w:val="id-ID"/>
        </w:rPr>
        <w:t>‘Ku datang kepada</w:t>
      </w:r>
      <w:r w:rsidR="00850786">
        <w:rPr>
          <w:rFonts w:cs="Courier New"/>
          <w:lang w:val="id-ID"/>
        </w:rPr>
        <w:t>-</w:t>
      </w:r>
      <w:r w:rsidRPr="00850786">
        <w:rPr>
          <w:rFonts w:cs="Courier New"/>
          <w:lang w:val="id-ID"/>
        </w:rPr>
        <w:t>Mu, Anak Domba Allah.</w:t>
      </w:r>
    </w:p>
    <w:p w14:paraId="153773EB" w14:textId="77777777" w:rsidR="00994FB1" w:rsidRPr="00813992" w:rsidRDefault="00994FB1" w:rsidP="00850786">
      <w:pPr>
        <w:adjustRightInd w:val="0"/>
        <w:ind w:left="993"/>
        <w:rPr>
          <w:rFonts w:cs="Courier New"/>
          <w:lang w:val="id-ID"/>
        </w:rPr>
      </w:pPr>
      <w:r w:rsidRPr="00813992">
        <w:rPr>
          <w:rFonts w:cs="Courier New"/>
          <w:lang w:val="id-ID"/>
        </w:rPr>
        <w:t>Ku mohon pengasihan, Anak Domba Allah.</w:t>
      </w:r>
    </w:p>
    <w:p w14:paraId="0B66A9E8" w14:textId="77777777" w:rsidR="00994FB1" w:rsidRPr="00813992" w:rsidRDefault="00994FB1" w:rsidP="00850786">
      <w:pPr>
        <w:adjustRightInd w:val="0"/>
        <w:ind w:left="993"/>
        <w:rPr>
          <w:rFonts w:cs="Courier New"/>
          <w:lang w:val="id-ID"/>
        </w:rPr>
      </w:pPr>
      <w:r w:rsidRPr="00813992">
        <w:rPr>
          <w:rFonts w:cs="Courier New"/>
          <w:lang w:val="id-ID"/>
        </w:rPr>
        <w:t>Atas dosa-dosaku dan pelanggaranku.</w:t>
      </w:r>
    </w:p>
    <w:p w14:paraId="097E5A11" w14:textId="77777777" w:rsidR="00850786" w:rsidRDefault="00994FB1" w:rsidP="00850786">
      <w:pPr>
        <w:adjustRightInd w:val="0"/>
        <w:ind w:left="993"/>
        <w:rPr>
          <w:rFonts w:cs="Courier New"/>
          <w:lang w:val="id-ID"/>
        </w:rPr>
      </w:pPr>
      <w:r w:rsidRPr="00813992">
        <w:rPr>
          <w:rFonts w:cs="Courier New"/>
          <w:lang w:val="id-ID"/>
        </w:rPr>
        <w:t>Kuduskanlah diriku, Anak Domba Allah.</w:t>
      </w:r>
    </w:p>
    <w:p w14:paraId="01C3829F" w14:textId="79B44F4C" w:rsidR="00994FB1" w:rsidRPr="00850786" w:rsidRDefault="00994FB1" w:rsidP="00850786">
      <w:pPr>
        <w:pStyle w:val="DaftarParagraf"/>
        <w:numPr>
          <w:ilvl w:val="2"/>
          <w:numId w:val="139"/>
        </w:numPr>
        <w:tabs>
          <w:tab w:val="clear" w:pos="2160"/>
        </w:tabs>
        <w:adjustRightInd w:val="0"/>
        <w:ind w:left="993"/>
        <w:rPr>
          <w:rFonts w:cs="Courier New"/>
          <w:lang w:val="id-ID"/>
        </w:rPr>
      </w:pPr>
      <w:r w:rsidRPr="00850786">
        <w:rPr>
          <w:rFonts w:cs="Courier New"/>
          <w:lang w:val="id-ID"/>
        </w:rPr>
        <w:t>‘Ku datang kepada</w:t>
      </w:r>
      <w:r w:rsidR="00850786">
        <w:rPr>
          <w:rFonts w:cs="Courier New"/>
          <w:lang w:val="id-ID"/>
        </w:rPr>
        <w:t>-</w:t>
      </w:r>
      <w:r w:rsidRPr="00850786">
        <w:rPr>
          <w:rFonts w:cs="Courier New"/>
          <w:lang w:val="id-ID"/>
        </w:rPr>
        <w:t>Mu, Anak Domba Allah.</w:t>
      </w:r>
    </w:p>
    <w:p w14:paraId="4476ACB5" w14:textId="77777777" w:rsidR="00994FB1" w:rsidRPr="00813992" w:rsidRDefault="00994FB1" w:rsidP="00850786">
      <w:pPr>
        <w:adjustRightInd w:val="0"/>
        <w:ind w:left="993"/>
        <w:rPr>
          <w:rFonts w:cs="Courier New"/>
          <w:lang w:val="id-ID"/>
        </w:rPr>
      </w:pPr>
      <w:r w:rsidRPr="00813992">
        <w:rPr>
          <w:rFonts w:cs="Courier New"/>
          <w:lang w:val="id-ID"/>
        </w:rPr>
        <w:t>Ku mohon pengasihan, Anak Domba Allah.</w:t>
      </w:r>
    </w:p>
    <w:p w14:paraId="17CC7646" w14:textId="77777777" w:rsidR="00994FB1" w:rsidRPr="00813992" w:rsidRDefault="00994FB1" w:rsidP="00850786">
      <w:pPr>
        <w:adjustRightInd w:val="0"/>
        <w:ind w:left="993"/>
        <w:rPr>
          <w:rFonts w:cs="Courier New"/>
          <w:lang w:val="id-ID"/>
        </w:rPr>
      </w:pPr>
      <w:r w:rsidRPr="00813992">
        <w:rPr>
          <w:rFonts w:cs="Courier New"/>
          <w:lang w:val="id-ID"/>
        </w:rPr>
        <w:t>Tunjukkanlah padaku jalan kebenaran.</w:t>
      </w:r>
    </w:p>
    <w:p w14:paraId="0C90A32D" w14:textId="77777777" w:rsidR="00850786" w:rsidRDefault="00994FB1" w:rsidP="00850786">
      <w:pPr>
        <w:adjustRightInd w:val="0"/>
        <w:ind w:left="993"/>
        <w:rPr>
          <w:rFonts w:cs="Courier New"/>
          <w:lang w:val="id-ID"/>
        </w:rPr>
      </w:pPr>
      <w:r w:rsidRPr="00813992">
        <w:rPr>
          <w:rFonts w:cs="Courier New"/>
          <w:lang w:val="id-ID"/>
        </w:rPr>
        <w:t xml:space="preserve">Hanya oleh rahmatmu, Anak Domba Allah. </w:t>
      </w:r>
    </w:p>
    <w:p w14:paraId="40BC385D" w14:textId="32FD5B23" w:rsidR="00994FB1" w:rsidRPr="00850786" w:rsidRDefault="00994FB1" w:rsidP="00850786">
      <w:pPr>
        <w:pStyle w:val="DaftarParagraf"/>
        <w:numPr>
          <w:ilvl w:val="1"/>
          <w:numId w:val="140"/>
        </w:numPr>
        <w:tabs>
          <w:tab w:val="clear" w:pos="1440"/>
        </w:tabs>
        <w:adjustRightInd w:val="0"/>
        <w:ind w:left="993"/>
        <w:rPr>
          <w:rFonts w:cs="Courier New"/>
          <w:lang w:val="id-ID"/>
        </w:rPr>
      </w:pPr>
      <w:r w:rsidRPr="00850786">
        <w:rPr>
          <w:rFonts w:cs="Courier New"/>
          <w:lang w:val="id-ID"/>
        </w:rPr>
        <w:t>‘Ku bersujud pada</w:t>
      </w:r>
      <w:r w:rsidR="00850786">
        <w:rPr>
          <w:rFonts w:cs="Courier New"/>
          <w:lang w:val="id-ID"/>
        </w:rPr>
        <w:t>-</w:t>
      </w:r>
      <w:r w:rsidRPr="00850786">
        <w:rPr>
          <w:rFonts w:cs="Courier New"/>
          <w:lang w:val="id-ID"/>
        </w:rPr>
        <w:t>Mu, Anak Domba Allah.</w:t>
      </w:r>
    </w:p>
    <w:p w14:paraId="0FCB133E" w14:textId="77777777" w:rsidR="00994FB1" w:rsidRPr="00813992" w:rsidRDefault="00994FB1" w:rsidP="00850786">
      <w:pPr>
        <w:adjustRightInd w:val="0"/>
        <w:ind w:left="993"/>
        <w:rPr>
          <w:rFonts w:cs="Courier New"/>
          <w:lang w:val="id-ID"/>
        </w:rPr>
      </w:pPr>
      <w:r w:rsidRPr="00813992">
        <w:rPr>
          <w:rFonts w:cs="Courier New"/>
          <w:lang w:val="id-ID"/>
        </w:rPr>
        <w:t>Ku serahkan hidupku, Anak Domba Allah.</w:t>
      </w:r>
    </w:p>
    <w:p w14:paraId="7CADE1A0" w14:textId="77777777" w:rsidR="00994FB1" w:rsidRPr="00813992" w:rsidRDefault="00994FB1" w:rsidP="00850786">
      <w:pPr>
        <w:adjustRightInd w:val="0"/>
        <w:ind w:left="993"/>
        <w:rPr>
          <w:rFonts w:cs="Courier New"/>
          <w:lang w:val="id-ID"/>
        </w:rPr>
      </w:pPr>
      <w:r w:rsidRPr="00813992">
        <w:rPr>
          <w:rFonts w:cs="Courier New"/>
          <w:lang w:val="id-ID"/>
        </w:rPr>
        <w:t>Kar’na Tuhan sajalah yang menyelamatkan.</w:t>
      </w:r>
    </w:p>
    <w:p w14:paraId="35B5A87E" w14:textId="77777777" w:rsidR="00994FB1" w:rsidRPr="00813992" w:rsidRDefault="00994FB1" w:rsidP="00850786">
      <w:pPr>
        <w:adjustRightInd w:val="0"/>
        <w:ind w:left="993"/>
        <w:rPr>
          <w:sz w:val="16"/>
          <w:szCs w:val="16"/>
          <w:lang w:val="id-ID"/>
        </w:rPr>
      </w:pPr>
      <w:r w:rsidRPr="00813992">
        <w:rPr>
          <w:rFonts w:cs="Courier New"/>
          <w:lang w:val="id-ID"/>
        </w:rPr>
        <w:t>Bimbing kehidupanku, Anak Domba Allah.</w:t>
      </w:r>
    </w:p>
    <w:p w14:paraId="4B137B59" w14:textId="0CE7CEA7" w:rsidR="00994FB1" w:rsidRPr="00813992" w:rsidRDefault="00800E7F" w:rsidP="00B014DE">
      <w:pPr>
        <w:pStyle w:val="DaftarParagraf"/>
        <w:tabs>
          <w:tab w:val="right" w:pos="6520"/>
        </w:tabs>
        <w:ind w:left="0"/>
        <w:rPr>
          <w:b/>
          <w:bCs/>
          <w:lang w:val="id-ID"/>
        </w:rPr>
      </w:pPr>
      <w:r w:rsidRPr="00813992">
        <w:rPr>
          <w:b/>
          <w:bCs/>
          <w:lang w:val="id-ID"/>
        </w:rPr>
        <w:lastRenderedPageBreak/>
        <w:tab/>
      </w:r>
      <w:r w:rsidR="00994FB1" w:rsidRPr="00813992">
        <w:rPr>
          <w:b/>
          <w:bCs/>
          <w:lang w:val="id-ID"/>
        </w:rPr>
        <w:t xml:space="preserve">BERITA ANUGERAH </w:t>
      </w:r>
      <w:r w:rsidR="00994FB1" w:rsidRPr="00813992">
        <w:rPr>
          <w:b/>
          <w:bCs/>
          <w:lang w:val="id-ID"/>
        </w:rPr>
        <w:tab/>
      </w:r>
      <w:r w:rsidR="00994FB1" w:rsidRPr="00813992">
        <w:rPr>
          <w:i/>
          <w:iCs/>
          <w:lang w:val="id-ID"/>
        </w:rPr>
        <w:t>(Berdiri)</w:t>
      </w:r>
    </w:p>
    <w:p w14:paraId="456FD1FC" w14:textId="77777777" w:rsidR="00994FB1" w:rsidRPr="00813992" w:rsidRDefault="00994FB1" w:rsidP="00B014DE">
      <w:pPr>
        <w:adjustRightInd w:val="0"/>
        <w:ind w:left="567" w:hanging="567"/>
        <w:jc w:val="both"/>
        <w:rPr>
          <w:rFonts w:eastAsiaTheme="minorHAnsi"/>
          <w:szCs w:val="20"/>
          <w:lang w:val="id-ID"/>
        </w:rPr>
      </w:pPr>
      <w:r w:rsidRPr="00813992">
        <w:rPr>
          <w:lang w:val="id-ID"/>
        </w:rPr>
        <w:t>PF:</w:t>
      </w:r>
      <w:r w:rsidRPr="00813992">
        <w:rPr>
          <w:lang w:val="id-ID"/>
        </w:rPr>
        <w:tab/>
        <w:t xml:space="preserve">Karena belas kasih-Nya yang tidak terbatas, Ia berkenan menerima ungkapan penyesalan umat-Nya. Pertobatan yang dinyatakan secara tulus akan memulihkan. Maka yang Maha Kasih mengerjakan pengampunan dan penebusan dosa melalui karya-Nya yang agung dan mulia. Saat ini terimalah Sabda Tuhan dalam </w:t>
      </w:r>
      <w:r w:rsidRPr="00813992">
        <w:rPr>
          <w:rFonts w:eastAsiaTheme="minorHAnsi"/>
          <w:szCs w:val="20"/>
          <w:lang w:val="id-ID"/>
        </w:rPr>
        <w:t>Filipi 1:29, “Sebab kepada kamu dikaruniakan bukan saja untuk percaya kepada Kristus, melainkan juga untuk menderita untuk Dia” Karenanya jangan sia-siakan bahkan ragukan pengorbanan-Nya bagi kita. Tetaplah setia sampai kita kembali kepada-Nya.</w:t>
      </w:r>
    </w:p>
    <w:p w14:paraId="6DD7836A" w14:textId="77777777" w:rsidR="00994FB1" w:rsidRPr="00813992" w:rsidRDefault="00994FB1" w:rsidP="00B014DE">
      <w:pPr>
        <w:adjustRightInd w:val="0"/>
        <w:ind w:left="567"/>
        <w:jc w:val="both"/>
        <w:rPr>
          <w:rFonts w:eastAsiaTheme="minorHAnsi"/>
          <w:szCs w:val="20"/>
          <w:lang w:val="id-ID"/>
        </w:rPr>
      </w:pPr>
      <w:r w:rsidRPr="00813992">
        <w:rPr>
          <w:rFonts w:eastAsiaTheme="minorHAnsi"/>
          <w:szCs w:val="20"/>
          <w:lang w:val="id-ID"/>
        </w:rPr>
        <w:t>Demikianlah berita anugerah dari Tuhan.</w:t>
      </w:r>
    </w:p>
    <w:p w14:paraId="5483D3D9" w14:textId="77777777" w:rsidR="00994FB1" w:rsidRPr="00813992" w:rsidRDefault="00994FB1" w:rsidP="00994FB1">
      <w:pPr>
        <w:pStyle w:val="DaftarParagraf"/>
        <w:ind w:left="567" w:hanging="567"/>
        <w:rPr>
          <w:lang w:val="id-ID"/>
        </w:rPr>
      </w:pPr>
      <w:r w:rsidRPr="00813992">
        <w:rPr>
          <w:lang w:val="id-ID"/>
        </w:rPr>
        <w:t>U:</w:t>
      </w:r>
      <w:r w:rsidRPr="00813992">
        <w:rPr>
          <w:lang w:val="id-ID"/>
        </w:rPr>
        <w:tab/>
        <w:t>Syukur kepada Allah</w:t>
      </w:r>
    </w:p>
    <w:p w14:paraId="51B52AF7" w14:textId="77777777" w:rsidR="00994FB1" w:rsidRPr="00813992" w:rsidRDefault="00994FB1" w:rsidP="00994FB1">
      <w:pPr>
        <w:ind w:left="567" w:hanging="567"/>
        <w:rPr>
          <w:b/>
          <w:bCs/>
          <w:lang w:val="id-ID"/>
        </w:rPr>
      </w:pPr>
      <w:r w:rsidRPr="00813992">
        <w:rPr>
          <w:b/>
          <w:bCs/>
          <w:lang w:val="id-ID"/>
        </w:rPr>
        <w:t>U:</w:t>
      </w:r>
      <w:r w:rsidRPr="00813992">
        <w:rPr>
          <w:b/>
          <w:bCs/>
          <w:lang w:val="id-ID"/>
        </w:rPr>
        <w:tab/>
        <w:t xml:space="preserve">(Menyanyikan NKB. 180:1,2,5) </w:t>
      </w:r>
    </w:p>
    <w:p w14:paraId="2E3E3274" w14:textId="77777777" w:rsidR="00994FB1" w:rsidRPr="00813992" w:rsidRDefault="00994FB1" w:rsidP="00994FB1">
      <w:pPr>
        <w:pStyle w:val="DaftarParagraf"/>
        <w:ind w:left="567" w:hanging="567"/>
        <w:rPr>
          <w:bCs/>
          <w:lang w:val="id-ID"/>
        </w:rPr>
      </w:pPr>
      <w:r w:rsidRPr="00813992">
        <w:rPr>
          <w:lang w:val="id-ID"/>
        </w:rPr>
        <w:tab/>
      </w:r>
      <w:r w:rsidRPr="00813992">
        <w:rPr>
          <w:bCs/>
          <w:lang w:val="id-ID"/>
        </w:rPr>
        <w:t>NKB. 180:1,2,5 – “Bukanlah ‘Ku, Tetapi Hanya Kristus”</w:t>
      </w:r>
    </w:p>
    <w:p w14:paraId="77285CF3" w14:textId="33AECEC0" w:rsidR="00994FB1" w:rsidRPr="00850786" w:rsidRDefault="00994FB1" w:rsidP="00850786">
      <w:pPr>
        <w:pStyle w:val="DaftarParagraf"/>
        <w:numPr>
          <w:ilvl w:val="0"/>
          <w:numId w:val="141"/>
        </w:numPr>
        <w:adjustRightInd w:val="0"/>
        <w:ind w:left="993" w:hanging="426"/>
        <w:rPr>
          <w:rFonts w:cs="Courier New"/>
          <w:lang w:val="id-ID"/>
        </w:rPr>
      </w:pPr>
      <w:r w:rsidRPr="00850786">
        <w:rPr>
          <w:rFonts w:cs="Courier New"/>
          <w:lang w:val="id-ID"/>
        </w:rPr>
        <w:t>Bukanlah ‘ku, tetapi hanya Kristus</w:t>
      </w:r>
      <w:r w:rsidR="003F4FA8" w:rsidRPr="00850786">
        <w:rPr>
          <w:rFonts w:cs="Courier New"/>
          <w:lang w:val="id-ID"/>
        </w:rPr>
        <w:t xml:space="preserve"> </w:t>
      </w:r>
    </w:p>
    <w:p w14:paraId="6282DC8C" w14:textId="77777777" w:rsidR="00994FB1" w:rsidRPr="00813992" w:rsidRDefault="00994FB1" w:rsidP="00850786">
      <w:pPr>
        <w:adjustRightInd w:val="0"/>
        <w:ind w:left="993"/>
        <w:rPr>
          <w:rFonts w:cs="Courier New"/>
          <w:lang w:val="id-ID"/>
        </w:rPr>
      </w:pPr>
      <w:r w:rsidRPr="00813992">
        <w:rPr>
          <w:rFonts w:cs="Courier New"/>
          <w:lang w:val="id-ID"/>
        </w:rPr>
        <w:t>layak benar dipuji, disembah.</w:t>
      </w:r>
    </w:p>
    <w:p w14:paraId="5153D3E1" w14:textId="77777777" w:rsidR="00994FB1" w:rsidRPr="00813992" w:rsidRDefault="00994FB1" w:rsidP="00850786">
      <w:pPr>
        <w:adjustRightInd w:val="0"/>
        <w:ind w:left="993"/>
        <w:rPr>
          <w:rFonts w:cs="Courier New"/>
          <w:lang w:val="id-ID"/>
        </w:rPr>
      </w:pPr>
      <w:r w:rsidRPr="00813992">
        <w:rPr>
          <w:rFonts w:cs="Courier New"/>
          <w:lang w:val="id-ID"/>
        </w:rPr>
        <w:t>Bukanlah ‘ku, tetapi hanya Kristus</w:t>
      </w:r>
    </w:p>
    <w:p w14:paraId="5F350B01" w14:textId="598DE8F5" w:rsidR="00994FB1" w:rsidRPr="00813992" w:rsidRDefault="00994FB1" w:rsidP="00850786">
      <w:pPr>
        <w:adjustRightInd w:val="0"/>
        <w:ind w:left="993"/>
        <w:rPr>
          <w:rFonts w:cs="Courier New"/>
          <w:lang w:val="id-ID"/>
        </w:rPr>
      </w:pPr>
      <w:r w:rsidRPr="00813992">
        <w:rPr>
          <w:rFonts w:cs="Courier New"/>
          <w:lang w:val="id-ID"/>
        </w:rPr>
        <w:t>patut tetap dimuliakanlah</w:t>
      </w:r>
      <w:r w:rsidR="00850786">
        <w:rPr>
          <w:rFonts w:cs="Courier New"/>
          <w:lang w:val="id-ID"/>
        </w:rPr>
        <w:t xml:space="preserve">. </w:t>
      </w:r>
      <w:r w:rsidRPr="00813992">
        <w:rPr>
          <w:rFonts w:cs="Courier New"/>
          <w:lang w:val="id-ID"/>
        </w:rPr>
        <w:t>Ref</w:t>
      </w:r>
      <w:r w:rsidR="00850786">
        <w:rPr>
          <w:rFonts w:cs="Courier New"/>
          <w:lang w:val="id-ID"/>
        </w:rPr>
        <w:t>r</w:t>
      </w:r>
      <w:r w:rsidR="00B014DE" w:rsidRPr="00813992">
        <w:rPr>
          <w:rFonts w:cs="Courier New"/>
          <w:lang w:val="id-ID"/>
        </w:rPr>
        <w:t>.:</w:t>
      </w:r>
    </w:p>
    <w:p w14:paraId="10F4044D" w14:textId="77777777" w:rsidR="00994FB1" w:rsidRPr="00813992" w:rsidRDefault="00994FB1" w:rsidP="00850786">
      <w:pPr>
        <w:adjustRightInd w:val="0"/>
        <w:ind w:left="993"/>
        <w:rPr>
          <w:rFonts w:cs="Courier New"/>
          <w:lang w:val="id-ID"/>
        </w:rPr>
      </w:pPr>
      <w:r w:rsidRPr="00813992">
        <w:rPr>
          <w:rFonts w:cs="Courier New"/>
          <w:lang w:val="id-ID"/>
        </w:rPr>
        <w:t>Tuhan, diriku telah ‘Kau raih, ‘Kau hapus dosaku.</w:t>
      </w:r>
    </w:p>
    <w:p w14:paraId="7C55B6C4" w14:textId="77777777" w:rsidR="00994FB1" w:rsidRPr="00813992" w:rsidRDefault="00994FB1" w:rsidP="00850786">
      <w:pPr>
        <w:adjustRightInd w:val="0"/>
        <w:ind w:left="993"/>
        <w:rPr>
          <w:rFonts w:cs="Courier New"/>
          <w:lang w:val="id-ID"/>
        </w:rPr>
      </w:pPr>
      <w:r w:rsidRPr="00813992">
        <w:rPr>
          <w:rFonts w:cs="Courier New"/>
          <w:lang w:val="id-ID"/>
        </w:rPr>
        <w:t>Tiada yang lebih permai, ‘Kau hidup dalamku.</w:t>
      </w:r>
    </w:p>
    <w:p w14:paraId="4671A930" w14:textId="77777777" w:rsidR="00994FB1" w:rsidRPr="00850786" w:rsidRDefault="00994FB1" w:rsidP="00850786">
      <w:pPr>
        <w:pStyle w:val="DaftarParagraf"/>
        <w:numPr>
          <w:ilvl w:val="0"/>
          <w:numId w:val="141"/>
        </w:numPr>
        <w:adjustRightInd w:val="0"/>
        <w:ind w:left="993"/>
        <w:rPr>
          <w:rFonts w:cs="Courier New"/>
          <w:lang w:val="id-ID"/>
        </w:rPr>
      </w:pPr>
      <w:r w:rsidRPr="00850786">
        <w:rPr>
          <w:rFonts w:cs="Courier New"/>
          <w:lang w:val="id-ID"/>
        </w:rPr>
        <w:t>Bukanlah ‘ku, tetapi hanya Kristus</w:t>
      </w:r>
    </w:p>
    <w:p w14:paraId="1174779F" w14:textId="77777777" w:rsidR="00994FB1" w:rsidRPr="00813992" w:rsidRDefault="00994FB1" w:rsidP="00850786">
      <w:pPr>
        <w:adjustRightInd w:val="0"/>
        <w:ind w:left="993"/>
        <w:rPr>
          <w:rFonts w:cs="Courier New"/>
          <w:lang w:val="id-ID"/>
        </w:rPr>
      </w:pPr>
      <w:r w:rsidRPr="00813992">
        <w:rPr>
          <w:rFonts w:cs="Courier New"/>
          <w:lang w:val="id-ID"/>
        </w:rPr>
        <w:t>dalam seg’nap p’rilaku hidupku.</w:t>
      </w:r>
    </w:p>
    <w:p w14:paraId="3C1DD8CB" w14:textId="77777777" w:rsidR="00994FB1" w:rsidRPr="00813992" w:rsidRDefault="00994FB1" w:rsidP="00850786">
      <w:pPr>
        <w:adjustRightInd w:val="0"/>
        <w:ind w:left="993"/>
        <w:rPr>
          <w:rFonts w:cs="Courier New"/>
          <w:lang w:val="id-ID"/>
        </w:rPr>
      </w:pPr>
      <w:r w:rsidRPr="00813992">
        <w:rPr>
          <w:rFonts w:cs="Courier New"/>
          <w:lang w:val="id-ID"/>
        </w:rPr>
        <w:t>Bukanlah ‘ku, tetapi hanya Kristus</w:t>
      </w:r>
    </w:p>
    <w:p w14:paraId="6012A8E7" w14:textId="33D598B5" w:rsidR="00994FB1" w:rsidRPr="00813992" w:rsidRDefault="00994FB1" w:rsidP="00850786">
      <w:pPr>
        <w:adjustRightInd w:val="0"/>
        <w:ind w:left="993"/>
        <w:rPr>
          <w:rFonts w:cs="Courier New"/>
          <w:lang w:val="id-ID"/>
        </w:rPr>
      </w:pPr>
      <w:r w:rsidRPr="00813992">
        <w:rPr>
          <w:rFonts w:cs="Courier New"/>
          <w:lang w:val="id-ID"/>
        </w:rPr>
        <w:t>dalam seg’nap ucapan, tingkahku. Ref</w:t>
      </w:r>
      <w:r w:rsidR="00850786">
        <w:rPr>
          <w:rFonts w:cs="Courier New"/>
          <w:lang w:val="id-ID"/>
        </w:rPr>
        <w:t>r</w:t>
      </w:r>
      <w:r w:rsidR="00B014DE" w:rsidRPr="00813992">
        <w:rPr>
          <w:rFonts w:cs="Courier New"/>
          <w:lang w:val="id-ID"/>
        </w:rPr>
        <w:t>.: ...</w:t>
      </w:r>
      <w:r w:rsidRPr="00813992">
        <w:rPr>
          <w:rFonts w:cs="Courier New"/>
          <w:lang w:val="id-ID"/>
        </w:rPr>
        <w:t xml:space="preserve"> </w:t>
      </w:r>
    </w:p>
    <w:p w14:paraId="1703A792" w14:textId="19154FB1" w:rsidR="00994FB1" w:rsidRPr="00850786" w:rsidRDefault="00994FB1" w:rsidP="00850786">
      <w:pPr>
        <w:pStyle w:val="DaftarParagraf"/>
        <w:numPr>
          <w:ilvl w:val="0"/>
          <w:numId w:val="142"/>
        </w:numPr>
        <w:tabs>
          <w:tab w:val="clear" w:pos="720"/>
        </w:tabs>
        <w:adjustRightInd w:val="0"/>
        <w:ind w:left="993"/>
        <w:rPr>
          <w:rFonts w:cs="Courier New"/>
          <w:lang w:val="id-ID"/>
        </w:rPr>
      </w:pPr>
      <w:r w:rsidRPr="00850786">
        <w:rPr>
          <w:rFonts w:cs="Courier New"/>
          <w:lang w:val="id-ID"/>
        </w:rPr>
        <w:t>Kristus tentu, ya amin, ‘ku percaya,</w:t>
      </w:r>
    </w:p>
    <w:p w14:paraId="02403E52" w14:textId="7EC1A40E" w:rsidR="00994FB1" w:rsidRPr="00813992" w:rsidRDefault="00994FB1" w:rsidP="00850786">
      <w:pPr>
        <w:adjustRightInd w:val="0"/>
        <w:ind w:left="993"/>
        <w:rPr>
          <w:rFonts w:cs="Courier New"/>
          <w:lang w:val="id-ID"/>
        </w:rPr>
      </w:pPr>
      <w:r w:rsidRPr="00813992">
        <w:rPr>
          <w:rFonts w:cs="Courier New"/>
          <w:lang w:val="id-ID"/>
        </w:rPr>
        <w:t>mau mendengar seruan umat</w:t>
      </w:r>
      <w:r w:rsidR="00850786">
        <w:rPr>
          <w:rFonts w:cs="Courier New"/>
          <w:lang w:val="id-ID"/>
        </w:rPr>
        <w:t>-</w:t>
      </w:r>
      <w:r w:rsidRPr="00813992">
        <w:rPr>
          <w:rFonts w:cs="Courier New"/>
          <w:lang w:val="id-ID"/>
        </w:rPr>
        <w:t>N</w:t>
      </w:r>
      <w:r w:rsidR="00850786">
        <w:rPr>
          <w:rFonts w:cs="Courier New"/>
          <w:lang w:val="id-ID"/>
        </w:rPr>
        <w:t>y</w:t>
      </w:r>
      <w:r w:rsidRPr="00813992">
        <w:rPr>
          <w:rFonts w:cs="Courier New"/>
          <w:lang w:val="id-ID"/>
        </w:rPr>
        <w:t>a.</w:t>
      </w:r>
    </w:p>
    <w:p w14:paraId="1C404145" w14:textId="58D6B9C1" w:rsidR="00994FB1" w:rsidRPr="00813992" w:rsidRDefault="00994FB1" w:rsidP="00850786">
      <w:pPr>
        <w:adjustRightInd w:val="0"/>
        <w:ind w:left="993" w:right="-143"/>
        <w:rPr>
          <w:sz w:val="16"/>
          <w:szCs w:val="16"/>
          <w:lang w:val="id-ID"/>
        </w:rPr>
      </w:pPr>
      <w:r w:rsidRPr="00813992">
        <w:rPr>
          <w:rFonts w:cs="Courier New"/>
          <w:lang w:val="id-ID"/>
        </w:rPr>
        <w:t>Tiada hal terucap sia-sia.</w:t>
      </w:r>
      <w:r w:rsidR="003F4FA8" w:rsidRPr="00813992">
        <w:rPr>
          <w:rFonts w:cs="Courier New"/>
          <w:lang w:val="id-ID"/>
        </w:rPr>
        <w:t xml:space="preserve"> </w:t>
      </w:r>
      <w:r w:rsidRPr="00813992">
        <w:rPr>
          <w:rFonts w:cs="Courier New"/>
          <w:lang w:val="id-ID"/>
        </w:rPr>
        <w:t>‘ku ‘kan tetap berdoa pada</w:t>
      </w:r>
      <w:r w:rsidR="00850786">
        <w:rPr>
          <w:rFonts w:cs="Courier New"/>
          <w:lang w:val="id-ID"/>
        </w:rPr>
        <w:t>-</w:t>
      </w:r>
      <w:r w:rsidRPr="00813992">
        <w:rPr>
          <w:rFonts w:cs="Courier New"/>
          <w:lang w:val="id-ID"/>
        </w:rPr>
        <w:t xml:space="preserve">Nya </w:t>
      </w:r>
      <w:r w:rsidR="003F4FA8" w:rsidRPr="00813992">
        <w:rPr>
          <w:rFonts w:cs="Courier New"/>
          <w:lang w:val="id-ID"/>
        </w:rPr>
        <w:t>Ref</w:t>
      </w:r>
      <w:r w:rsidR="00850786">
        <w:rPr>
          <w:rFonts w:cs="Courier New"/>
          <w:lang w:val="id-ID"/>
        </w:rPr>
        <w:t>r</w:t>
      </w:r>
      <w:r w:rsidR="003F4FA8" w:rsidRPr="00813992">
        <w:rPr>
          <w:rFonts w:cs="Courier New"/>
          <w:lang w:val="id-ID"/>
        </w:rPr>
        <w:t>.:</w:t>
      </w:r>
    </w:p>
    <w:p w14:paraId="01C8FE79" w14:textId="77777777" w:rsidR="00850786" w:rsidRDefault="00850786" w:rsidP="008D1843">
      <w:pPr>
        <w:pStyle w:val="DaftarParagraf"/>
        <w:tabs>
          <w:tab w:val="right" w:pos="6237"/>
        </w:tabs>
        <w:ind w:left="0" w:firstLine="0"/>
        <w:rPr>
          <w:b/>
          <w:bCs/>
          <w:lang w:val="id-ID"/>
        </w:rPr>
      </w:pPr>
    </w:p>
    <w:p w14:paraId="09408024" w14:textId="2924BF3B" w:rsidR="00994FB1" w:rsidRPr="00813992" w:rsidRDefault="00994FB1" w:rsidP="00C16794">
      <w:pPr>
        <w:pStyle w:val="DaftarParagraf"/>
        <w:tabs>
          <w:tab w:val="right" w:pos="6520"/>
        </w:tabs>
        <w:ind w:left="0" w:firstLine="0"/>
        <w:rPr>
          <w:b/>
          <w:bCs/>
          <w:lang w:val="id-ID"/>
        </w:rPr>
      </w:pPr>
      <w:r w:rsidRPr="00813992">
        <w:rPr>
          <w:b/>
          <w:bCs/>
          <w:lang w:val="id-ID"/>
        </w:rPr>
        <w:t>PELAYANAN FIRMAN</w:t>
      </w:r>
      <w:r w:rsidR="008D1843" w:rsidRPr="00813992">
        <w:rPr>
          <w:b/>
          <w:bCs/>
          <w:lang w:val="id-ID"/>
        </w:rPr>
        <w:tab/>
      </w:r>
      <w:r w:rsidRPr="00813992">
        <w:rPr>
          <w:i/>
          <w:iCs/>
          <w:lang w:val="id-ID"/>
        </w:rPr>
        <w:t>(Duduk)</w:t>
      </w:r>
    </w:p>
    <w:p w14:paraId="0A80A7FE" w14:textId="77777777" w:rsidR="00994FB1" w:rsidRPr="00813992" w:rsidRDefault="00994FB1" w:rsidP="00994FB1">
      <w:pPr>
        <w:pStyle w:val="DaftarParagraf"/>
        <w:ind w:left="567" w:hanging="567"/>
        <w:rPr>
          <w:lang w:val="id-ID"/>
        </w:rPr>
      </w:pPr>
      <w:r w:rsidRPr="00813992">
        <w:rPr>
          <w:lang w:val="id-ID"/>
        </w:rPr>
        <w:t>PF:</w:t>
      </w:r>
      <w:r w:rsidRPr="00813992">
        <w:rPr>
          <w:lang w:val="id-ID"/>
        </w:rPr>
        <w:tab/>
        <w:t>(Doa Epiklese)</w:t>
      </w:r>
    </w:p>
    <w:p w14:paraId="04B9769F" w14:textId="77777777" w:rsidR="00994FB1" w:rsidRPr="00813992" w:rsidRDefault="00994FB1" w:rsidP="00994FB1">
      <w:pPr>
        <w:pStyle w:val="DaftarParagraf"/>
        <w:ind w:left="567" w:hanging="567"/>
        <w:rPr>
          <w:lang w:val="id-ID"/>
        </w:rPr>
      </w:pPr>
      <w:r w:rsidRPr="00813992">
        <w:rPr>
          <w:lang w:val="id-ID"/>
        </w:rPr>
        <w:t>U:</w:t>
      </w:r>
      <w:r w:rsidRPr="00813992">
        <w:rPr>
          <w:lang w:val="id-ID"/>
        </w:rPr>
        <w:tab/>
        <w:t>(Menyanyikan KJ 50a: 1 , 6 Lektor menempatkan diri)</w:t>
      </w:r>
    </w:p>
    <w:p w14:paraId="5A085FD7" w14:textId="77777777" w:rsidR="00994FB1" w:rsidRPr="00813992" w:rsidRDefault="00994FB1" w:rsidP="00994FB1">
      <w:pPr>
        <w:adjustRightInd w:val="0"/>
        <w:ind w:left="851" w:hanging="284"/>
        <w:rPr>
          <w:rFonts w:cs="Courier New"/>
          <w:lang w:val="id-ID"/>
        </w:rPr>
      </w:pPr>
      <w:r w:rsidRPr="00813992">
        <w:rPr>
          <w:rFonts w:cs="Courier New"/>
          <w:lang w:val="id-ID"/>
        </w:rPr>
        <w:t>1.</w:t>
      </w:r>
      <w:r w:rsidRPr="00813992">
        <w:rPr>
          <w:rFonts w:cs="Courier New"/>
          <w:lang w:val="id-ID"/>
        </w:rPr>
        <w:tab/>
        <w:t>Sabdamu abadi, suluh langkah kami.</w:t>
      </w:r>
    </w:p>
    <w:p w14:paraId="0E51B026" w14:textId="77777777" w:rsidR="00994FB1" w:rsidRPr="00813992" w:rsidRDefault="00994FB1" w:rsidP="00994FB1">
      <w:pPr>
        <w:adjustRightInd w:val="0"/>
        <w:ind w:left="851"/>
        <w:rPr>
          <w:rFonts w:cs="Courier New"/>
          <w:lang w:val="id-ID"/>
        </w:rPr>
      </w:pPr>
      <w:r w:rsidRPr="00813992">
        <w:rPr>
          <w:rFonts w:cs="Courier New"/>
          <w:lang w:val="id-ID"/>
        </w:rPr>
        <w:t>Yang mengikutinya hidup sukacita.</w:t>
      </w:r>
    </w:p>
    <w:p w14:paraId="6EDF4AA3" w14:textId="77777777" w:rsidR="00994FB1" w:rsidRPr="00813992" w:rsidRDefault="00994FB1" w:rsidP="00994FB1">
      <w:pPr>
        <w:adjustRightInd w:val="0"/>
        <w:ind w:left="851" w:hanging="284"/>
        <w:rPr>
          <w:rFonts w:cs="Courier New"/>
          <w:lang w:val="id-ID"/>
        </w:rPr>
      </w:pPr>
      <w:r w:rsidRPr="00813992">
        <w:rPr>
          <w:rFonts w:cs="Courier New"/>
          <w:lang w:val="id-ID"/>
        </w:rPr>
        <w:t>6.</w:t>
      </w:r>
      <w:r w:rsidRPr="00813992">
        <w:rPr>
          <w:rFonts w:cs="Courier New"/>
          <w:lang w:val="id-ID"/>
        </w:rPr>
        <w:tab/>
        <w:t>Tolong, agar kami rajin mendalami</w:t>
      </w:r>
    </w:p>
    <w:p w14:paraId="073F4F32" w14:textId="77777777" w:rsidR="00994FB1" w:rsidRPr="00813992" w:rsidRDefault="00994FB1" w:rsidP="00994FB1">
      <w:pPr>
        <w:adjustRightInd w:val="0"/>
        <w:ind w:left="851"/>
        <w:rPr>
          <w:rFonts w:cs="Courier New"/>
          <w:lang w:val="id-ID"/>
        </w:rPr>
      </w:pPr>
      <w:r w:rsidRPr="00813992">
        <w:rPr>
          <w:rFonts w:cs="Courier New"/>
          <w:lang w:val="id-ID"/>
        </w:rPr>
        <w:t>Lalu melakukan sabda-Mu, ya Tuhan!</w:t>
      </w:r>
    </w:p>
    <w:p w14:paraId="22CDEDEF" w14:textId="77777777" w:rsidR="00994FB1" w:rsidRPr="00813992" w:rsidRDefault="00994FB1" w:rsidP="00994FB1">
      <w:pPr>
        <w:pStyle w:val="DaftarParagraf"/>
        <w:ind w:left="567" w:hanging="567"/>
        <w:rPr>
          <w:sz w:val="16"/>
          <w:szCs w:val="16"/>
          <w:lang w:val="id-ID"/>
        </w:rPr>
      </w:pPr>
    </w:p>
    <w:p w14:paraId="512DA936" w14:textId="77777777" w:rsidR="00994FB1" w:rsidRPr="00813992" w:rsidRDefault="00994FB1" w:rsidP="00994FB1">
      <w:pPr>
        <w:pStyle w:val="DaftarParagraf"/>
        <w:ind w:left="567" w:hanging="567"/>
        <w:rPr>
          <w:u w:val="single"/>
          <w:lang w:val="id-ID"/>
        </w:rPr>
      </w:pPr>
      <w:r w:rsidRPr="00813992">
        <w:rPr>
          <w:u w:val="single"/>
          <w:lang w:val="id-ID"/>
        </w:rPr>
        <w:lastRenderedPageBreak/>
        <w:t>Bacaan Pertama</w:t>
      </w:r>
    </w:p>
    <w:p w14:paraId="5FC17014" w14:textId="77777777" w:rsidR="00994FB1" w:rsidRPr="00813992" w:rsidRDefault="00994FB1" w:rsidP="00994FB1">
      <w:pPr>
        <w:ind w:left="567" w:hanging="567"/>
        <w:rPr>
          <w:b/>
          <w:lang w:val="id-ID"/>
        </w:rPr>
      </w:pPr>
      <w:r w:rsidRPr="00813992">
        <w:rPr>
          <w:lang w:val="id-ID"/>
        </w:rPr>
        <w:t>L1:</w:t>
      </w:r>
      <w:r w:rsidRPr="00813992">
        <w:rPr>
          <w:lang w:val="id-ID"/>
        </w:rPr>
        <w:tab/>
        <w:t xml:space="preserve">Bacaan pertama dari </w:t>
      </w:r>
      <w:bookmarkStart w:id="16" w:name="_Hlk182407499"/>
      <w:r w:rsidRPr="00813992">
        <w:rPr>
          <w:rFonts w:eastAsia="Candara" w:cs="Candara"/>
          <w:b/>
          <w:lang w:val="id-ID"/>
        </w:rPr>
        <w:t>Yesaya 50:4-9a</w:t>
      </w:r>
      <w:bookmarkEnd w:id="16"/>
    </w:p>
    <w:p w14:paraId="1AF5ABF3" w14:textId="77777777" w:rsidR="00994FB1" w:rsidRPr="00813992" w:rsidRDefault="00994FB1" w:rsidP="00994FB1">
      <w:pPr>
        <w:ind w:left="567" w:hanging="567"/>
        <w:rPr>
          <w:lang w:val="id-ID"/>
        </w:rPr>
      </w:pPr>
      <w:r w:rsidRPr="00813992">
        <w:rPr>
          <w:lang w:val="id-ID"/>
        </w:rPr>
        <w:tab/>
        <w:t>Demikianlah Sabda Tuhan</w:t>
      </w:r>
    </w:p>
    <w:p w14:paraId="5DD24658" w14:textId="77777777" w:rsidR="00994FB1" w:rsidRPr="00813992" w:rsidRDefault="00994FB1" w:rsidP="00994FB1">
      <w:pPr>
        <w:ind w:left="567" w:hanging="567"/>
        <w:rPr>
          <w:lang w:val="id-ID"/>
        </w:rPr>
      </w:pPr>
      <w:r w:rsidRPr="00813992">
        <w:rPr>
          <w:lang w:val="id-ID"/>
        </w:rPr>
        <w:t>U:</w:t>
      </w:r>
      <w:r w:rsidRPr="00813992">
        <w:rPr>
          <w:lang w:val="id-ID"/>
        </w:rPr>
        <w:tab/>
      </w:r>
      <w:r w:rsidRPr="00813992">
        <w:rPr>
          <w:b/>
          <w:bCs/>
          <w:sz w:val="20"/>
          <w:szCs w:val="20"/>
          <w:lang w:val="id-ID"/>
        </w:rPr>
        <w:t>Syukur kepada Allah</w:t>
      </w:r>
    </w:p>
    <w:p w14:paraId="66E1793B" w14:textId="77777777" w:rsidR="00994FB1" w:rsidRPr="00813992" w:rsidRDefault="00994FB1" w:rsidP="00994FB1">
      <w:pPr>
        <w:pStyle w:val="DaftarParagraf"/>
        <w:ind w:left="0"/>
        <w:rPr>
          <w:sz w:val="16"/>
          <w:szCs w:val="16"/>
          <w:lang w:val="id-ID"/>
        </w:rPr>
      </w:pPr>
    </w:p>
    <w:p w14:paraId="72F4AF69" w14:textId="77777777" w:rsidR="00994FB1" w:rsidRPr="00813992" w:rsidRDefault="00994FB1" w:rsidP="00994FB1">
      <w:pPr>
        <w:pStyle w:val="DaftarParagraf"/>
        <w:ind w:left="567" w:hanging="567"/>
        <w:rPr>
          <w:u w:val="single"/>
          <w:lang w:val="id-ID"/>
        </w:rPr>
      </w:pPr>
      <w:r w:rsidRPr="00813992">
        <w:rPr>
          <w:u w:val="single"/>
          <w:lang w:val="id-ID"/>
        </w:rPr>
        <w:t>Mazmur Tanggapan</w:t>
      </w:r>
    </w:p>
    <w:p w14:paraId="2FFA4D53" w14:textId="10DDF948" w:rsidR="00994FB1" w:rsidRPr="00813992" w:rsidRDefault="00994FB1" w:rsidP="00994FB1">
      <w:pPr>
        <w:pStyle w:val="DaftarParagraf"/>
        <w:ind w:left="567" w:hanging="567"/>
        <w:rPr>
          <w:lang w:val="id-ID"/>
        </w:rPr>
      </w:pPr>
      <w:r w:rsidRPr="00813992">
        <w:rPr>
          <w:lang w:val="id-ID"/>
        </w:rPr>
        <w:t>L2:</w:t>
      </w:r>
      <w:r w:rsidRPr="00813992">
        <w:rPr>
          <w:lang w:val="id-ID"/>
        </w:rPr>
        <w:tab/>
        <w:t xml:space="preserve">Mari kita menanggapi Sabda Tuhan </w:t>
      </w:r>
      <w:r w:rsidRPr="00813992">
        <w:rPr>
          <w:rFonts w:eastAsia="Candara" w:cs="Candara"/>
          <w:b/>
          <w:lang w:val="id-ID"/>
        </w:rPr>
        <w:t>Yesaya 50:4-9a</w:t>
      </w:r>
      <w:r w:rsidRPr="00813992">
        <w:rPr>
          <w:lang w:val="id-ID"/>
        </w:rPr>
        <w:t xml:space="preserve">, dengan membaca </w:t>
      </w:r>
      <w:bookmarkStart w:id="17" w:name="_Hlk182407472"/>
      <w:r w:rsidRPr="00813992">
        <w:rPr>
          <w:rFonts w:eastAsia="Candara" w:cs="Candara"/>
          <w:b/>
          <w:lang w:val="id-ID"/>
        </w:rPr>
        <w:t>Mazmur 118:1-2, 19-29</w:t>
      </w:r>
      <w:r w:rsidRPr="00813992">
        <w:rPr>
          <w:rFonts w:eastAsia="Candara" w:cs="Candara"/>
          <w:lang w:val="id-ID"/>
        </w:rPr>
        <w:t xml:space="preserve"> </w:t>
      </w:r>
      <w:bookmarkEnd w:id="17"/>
      <w:r w:rsidRPr="00813992">
        <w:rPr>
          <w:lang w:val="id-ID"/>
        </w:rPr>
        <w:t xml:space="preserve">secara </w:t>
      </w:r>
      <w:r w:rsidR="008D1843" w:rsidRPr="00813992">
        <w:rPr>
          <w:lang w:val="id-ID"/>
        </w:rPr>
        <w:t>bersahutan</w:t>
      </w:r>
      <w:r w:rsidRPr="00813992">
        <w:rPr>
          <w:lang w:val="id-ID"/>
        </w:rPr>
        <w:t xml:space="preserve"> (atau didaraskan)</w:t>
      </w:r>
    </w:p>
    <w:p w14:paraId="30753E7F" w14:textId="77777777" w:rsidR="00994FB1" w:rsidRPr="00813992" w:rsidRDefault="00994FB1" w:rsidP="00994FB1">
      <w:pPr>
        <w:pStyle w:val="DaftarParagraf"/>
        <w:ind w:left="567" w:hanging="567"/>
        <w:rPr>
          <w:sz w:val="16"/>
          <w:szCs w:val="16"/>
          <w:lang w:val="id-ID"/>
        </w:rPr>
      </w:pPr>
    </w:p>
    <w:p w14:paraId="1CEB63B5" w14:textId="77777777" w:rsidR="00994FB1" w:rsidRPr="00813992" w:rsidRDefault="00994FB1" w:rsidP="00994FB1">
      <w:pPr>
        <w:pStyle w:val="DaftarParagraf"/>
        <w:ind w:left="567" w:hanging="567"/>
        <w:rPr>
          <w:u w:val="single"/>
          <w:lang w:val="id-ID"/>
        </w:rPr>
      </w:pPr>
      <w:r w:rsidRPr="00813992">
        <w:rPr>
          <w:u w:val="single"/>
          <w:lang w:val="id-ID"/>
        </w:rPr>
        <w:t>Bacaan Kedua</w:t>
      </w:r>
    </w:p>
    <w:p w14:paraId="0D5CDADE" w14:textId="77777777" w:rsidR="00994FB1" w:rsidRPr="00813992" w:rsidRDefault="00994FB1" w:rsidP="00994FB1">
      <w:pPr>
        <w:pStyle w:val="DaftarParagraf"/>
        <w:ind w:left="567" w:hanging="567"/>
        <w:rPr>
          <w:lang w:val="id-ID"/>
        </w:rPr>
      </w:pPr>
      <w:r w:rsidRPr="00813992">
        <w:rPr>
          <w:lang w:val="id-ID"/>
        </w:rPr>
        <w:t>L3:</w:t>
      </w:r>
      <w:r w:rsidRPr="00813992">
        <w:rPr>
          <w:lang w:val="id-ID"/>
        </w:rPr>
        <w:tab/>
        <w:t xml:space="preserve">Bacaan kedua dari </w:t>
      </w:r>
      <w:bookmarkStart w:id="18" w:name="_Hlk182407452"/>
      <w:r w:rsidRPr="00813992">
        <w:rPr>
          <w:rFonts w:eastAsia="Candara" w:cs="Candara"/>
          <w:b/>
          <w:lang w:val="id-ID"/>
        </w:rPr>
        <w:t>Filipi 2:5-11</w:t>
      </w:r>
      <w:bookmarkEnd w:id="18"/>
    </w:p>
    <w:p w14:paraId="3E452E65" w14:textId="77777777" w:rsidR="00994FB1" w:rsidRPr="00813992" w:rsidRDefault="00994FB1" w:rsidP="00994FB1">
      <w:pPr>
        <w:pStyle w:val="DaftarParagraf"/>
        <w:ind w:left="567" w:hanging="567"/>
        <w:rPr>
          <w:lang w:val="id-ID"/>
        </w:rPr>
      </w:pPr>
      <w:r w:rsidRPr="00813992">
        <w:rPr>
          <w:lang w:val="id-ID"/>
        </w:rPr>
        <w:tab/>
        <w:t>Demikianlah Sabda Tuhan</w:t>
      </w:r>
    </w:p>
    <w:p w14:paraId="7F11B7EC" w14:textId="77777777" w:rsidR="00994FB1" w:rsidRPr="00813992" w:rsidRDefault="00994FB1" w:rsidP="00994FB1">
      <w:pPr>
        <w:pStyle w:val="DaftarParagraf"/>
        <w:ind w:left="567" w:hanging="567"/>
        <w:rPr>
          <w:lang w:val="id-ID"/>
        </w:rPr>
      </w:pPr>
      <w:r w:rsidRPr="00813992">
        <w:rPr>
          <w:lang w:val="id-ID"/>
        </w:rPr>
        <w:t>U:</w:t>
      </w:r>
      <w:r w:rsidRPr="00813992">
        <w:rPr>
          <w:lang w:val="id-ID"/>
        </w:rPr>
        <w:tab/>
      </w:r>
      <w:r w:rsidRPr="00813992">
        <w:rPr>
          <w:b/>
          <w:bCs/>
          <w:sz w:val="20"/>
          <w:szCs w:val="20"/>
          <w:lang w:val="id-ID"/>
        </w:rPr>
        <w:t>Syukur kepada Allah</w:t>
      </w:r>
    </w:p>
    <w:p w14:paraId="65C9D3C4" w14:textId="77777777" w:rsidR="00994FB1" w:rsidRPr="00813992" w:rsidRDefault="00994FB1" w:rsidP="00994FB1">
      <w:pPr>
        <w:pStyle w:val="DaftarParagraf"/>
        <w:ind w:left="567" w:hanging="567"/>
        <w:rPr>
          <w:sz w:val="16"/>
          <w:szCs w:val="16"/>
          <w:lang w:val="id-ID"/>
        </w:rPr>
      </w:pPr>
    </w:p>
    <w:p w14:paraId="0ACDE9F0" w14:textId="77777777" w:rsidR="00994FB1" w:rsidRPr="00813992" w:rsidRDefault="00994FB1" w:rsidP="00994FB1">
      <w:pPr>
        <w:pStyle w:val="DaftarParagraf"/>
        <w:ind w:left="567" w:hanging="567"/>
        <w:rPr>
          <w:u w:val="single"/>
          <w:lang w:val="id-ID"/>
        </w:rPr>
      </w:pPr>
      <w:r w:rsidRPr="00813992">
        <w:rPr>
          <w:u w:val="single"/>
          <w:lang w:val="id-ID"/>
        </w:rPr>
        <w:t>Pembacaan Injil</w:t>
      </w:r>
    </w:p>
    <w:p w14:paraId="1894469A" w14:textId="77777777" w:rsidR="00994FB1" w:rsidRPr="00813992" w:rsidRDefault="00994FB1" w:rsidP="00994FB1">
      <w:pPr>
        <w:pStyle w:val="DaftarParagraf"/>
        <w:ind w:left="567" w:hanging="567"/>
        <w:rPr>
          <w:lang w:val="id-ID"/>
        </w:rPr>
      </w:pPr>
      <w:r w:rsidRPr="00813992">
        <w:rPr>
          <w:lang w:val="id-ID"/>
        </w:rPr>
        <w:t>PF:</w:t>
      </w:r>
      <w:r w:rsidRPr="00813992">
        <w:rPr>
          <w:lang w:val="id-ID"/>
        </w:rPr>
        <w:tab/>
        <w:t xml:space="preserve">Pembacaan Injil, dari </w:t>
      </w:r>
      <w:bookmarkStart w:id="19" w:name="_Hlk182407438"/>
      <w:r w:rsidRPr="00813992">
        <w:rPr>
          <w:rFonts w:eastAsia="Candara" w:cs="Candara"/>
          <w:b/>
          <w:lang w:val="id-ID"/>
        </w:rPr>
        <w:t>Lukas 19:28-40</w:t>
      </w:r>
      <w:bookmarkEnd w:id="19"/>
    </w:p>
    <w:p w14:paraId="0B652E15" w14:textId="77777777" w:rsidR="00994FB1" w:rsidRPr="00813992" w:rsidRDefault="00994FB1" w:rsidP="00994FB1">
      <w:pPr>
        <w:pStyle w:val="DaftarParagraf"/>
        <w:ind w:left="567" w:hanging="567"/>
        <w:rPr>
          <w:lang w:val="id-ID"/>
        </w:rPr>
      </w:pPr>
      <w:r w:rsidRPr="00813992">
        <w:rPr>
          <w:lang w:val="id-ID"/>
        </w:rPr>
        <w:tab/>
        <w:t>Demikian Injil Yesus Kristus, yang berbahagia ialah mereka yang mendengarkan Firman Tuhan dan yang memeliharanya serta melakukannya dengan setia dalam kehidupan sehari-hari. HOSIANA.</w:t>
      </w:r>
    </w:p>
    <w:p w14:paraId="43A58E95" w14:textId="77777777" w:rsidR="00994FB1" w:rsidRPr="00813992" w:rsidRDefault="00994FB1" w:rsidP="00994FB1">
      <w:pPr>
        <w:pStyle w:val="DaftarParagraf"/>
        <w:ind w:left="567" w:hanging="567"/>
        <w:rPr>
          <w:lang w:val="id-ID"/>
        </w:rPr>
      </w:pPr>
      <w:r w:rsidRPr="00813992">
        <w:rPr>
          <w:lang w:val="id-ID"/>
        </w:rPr>
        <w:t xml:space="preserve">U: </w:t>
      </w:r>
      <w:r w:rsidRPr="00813992">
        <w:rPr>
          <w:lang w:val="id-ID"/>
        </w:rPr>
        <w:tab/>
      </w:r>
      <w:r w:rsidRPr="00813992">
        <w:rPr>
          <w:b/>
          <w:bCs/>
          <w:lang w:val="id-ID"/>
        </w:rPr>
        <w:t>(</w:t>
      </w:r>
      <w:r w:rsidRPr="00813992">
        <w:rPr>
          <w:b/>
          <w:bCs/>
          <w:i/>
          <w:iCs/>
          <w:lang w:val="id-ID"/>
        </w:rPr>
        <w:t>menyanyikan NKB 223b: HOSIANA</w:t>
      </w:r>
      <w:r w:rsidRPr="00813992">
        <w:rPr>
          <w:b/>
          <w:bCs/>
          <w:lang w:val="id-ID"/>
        </w:rPr>
        <w:t>)</w:t>
      </w:r>
    </w:p>
    <w:p w14:paraId="415BB163" w14:textId="77777777" w:rsidR="00994FB1" w:rsidRPr="00813992" w:rsidRDefault="00994FB1" w:rsidP="00994FB1">
      <w:pPr>
        <w:pStyle w:val="DaftarParagraf"/>
        <w:ind w:left="0"/>
        <w:rPr>
          <w:sz w:val="16"/>
          <w:szCs w:val="16"/>
          <w:lang w:val="id-ID"/>
        </w:rPr>
      </w:pPr>
    </w:p>
    <w:p w14:paraId="75B0F2D6" w14:textId="09AA4A0A" w:rsidR="00994FB1" w:rsidRPr="00813992" w:rsidRDefault="00994FB1" w:rsidP="00800E7F">
      <w:pPr>
        <w:pStyle w:val="DaftarParagraf"/>
        <w:ind w:left="0" w:firstLine="0"/>
        <w:rPr>
          <w:b/>
          <w:bCs/>
          <w:lang w:val="id-ID"/>
        </w:rPr>
      </w:pPr>
      <w:r w:rsidRPr="00813992">
        <w:rPr>
          <w:b/>
          <w:bCs/>
          <w:lang w:val="id-ID"/>
        </w:rPr>
        <w:t xml:space="preserve">Khotbah </w:t>
      </w:r>
      <w:r w:rsidRPr="00813992">
        <w:rPr>
          <w:rFonts w:cs="Calibri Light"/>
          <w:b/>
          <w:bCs/>
          <w:lang w:val="id-ID"/>
        </w:rPr>
        <w:t>“Menyambut Hadir-Nya Di</w:t>
      </w:r>
      <w:r w:rsidR="00850786">
        <w:rPr>
          <w:rFonts w:cs="Calibri Light"/>
          <w:b/>
          <w:bCs/>
          <w:lang w:val="id-ID"/>
        </w:rPr>
        <w:t xml:space="preserve"> S</w:t>
      </w:r>
      <w:r w:rsidRPr="00813992">
        <w:rPr>
          <w:rFonts w:cs="Calibri Light"/>
          <w:b/>
          <w:bCs/>
          <w:lang w:val="id-ID"/>
        </w:rPr>
        <w:t>ini”</w:t>
      </w:r>
    </w:p>
    <w:p w14:paraId="2060EDB6" w14:textId="77777777" w:rsidR="00994FB1" w:rsidRPr="00813992" w:rsidRDefault="00994FB1" w:rsidP="00994FB1">
      <w:pPr>
        <w:pStyle w:val="DaftarParagraf"/>
        <w:ind w:left="0"/>
        <w:rPr>
          <w:sz w:val="16"/>
          <w:szCs w:val="16"/>
          <w:lang w:val="id-ID"/>
        </w:rPr>
      </w:pPr>
    </w:p>
    <w:p w14:paraId="418C1D3C" w14:textId="77777777" w:rsidR="00994FB1" w:rsidRPr="00813992" w:rsidRDefault="00994FB1" w:rsidP="00800E7F">
      <w:pPr>
        <w:pStyle w:val="DaftarParagraf"/>
        <w:ind w:left="0" w:firstLine="0"/>
        <w:rPr>
          <w:lang w:val="id-ID"/>
        </w:rPr>
      </w:pPr>
      <w:r w:rsidRPr="00813992">
        <w:rPr>
          <w:b/>
          <w:bCs/>
          <w:lang w:val="id-ID"/>
        </w:rPr>
        <w:t>Saat Teduh</w:t>
      </w:r>
    </w:p>
    <w:p w14:paraId="374A5087" w14:textId="77777777" w:rsidR="00994FB1" w:rsidRPr="00813992" w:rsidRDefault="00994FB1" w:rsidP="008D1843">
      <w:pPr>
        <w:pStyle w:val="DaftarParagraf"/>
        <w:tabs>
          <w:tab w:val="right" w:pos="6210"/>
        </w:tabs>
        <w:ind w:left="0" w:firstLine="0"/>
        <w:rPr>
          <w:b/>
          <w:bCs/>
          <w:lang w:val="id-ID"/>
        </w:rPr>
      </w:pPr>
    </w:p>
    <w:p w14:paraId="39001AB1" w14:textId="21657E46" w:rsidR="00994FB1" w:rsidRPr="00813992" w:rsidRDefault="00800E7F" w:rsidP="008D1843">
      <w:pPr>
        <w:pStyle w:val="DaftarParagraf"/>
        <w:tabs>
          <w:tab w:val="right" w:pos="6520"/>
        </w:tabs>
        <w:ind w:left="0"/>
        <w:rPr>
          <w:lang w:val="id-ID"/>
        </w:rPr>
      </w:pPr>
      <w:r w:rsidRPr="00813992">
        <w:rPr>
          <w:b/>
          <w:bCs/>
          <w:lang w:val="id-ID"/>
        </w:rPr>
        <w:tab/>
      </w:r>
      <w:r w:rsidR="00994FB1" w:rsidRPr="00813992">
        <w:rPr>
          <w:b/>
          <w:bCs/>
          <w:lang w:val="id-ID"/>
        </w:rPr>
        <w:t xml:space="preserve">Pengakuan Iman </w:t>
      </w:r>
      <w:r w:rsidR="00994FB1" w:rsidRPr="00813992">
        <w:rPr>
          <w:b/>
          <w:bCs/>
          <w:lang w:val="id-ID"/>
        </w:rPr>
        <w:tab/>
      </w:r>
      <w:r w:rsidR="00994FB1" w:rsidRPr="00813992">
        <w:rPr>
          <w:i/>
          <w:iCs/>
          <w:lang w:val="id-ID"/>
        </w:rPr>
        <w:t>(Berdiri)</w:t>
      </w:r>
    </w:p>
    <w:p w14:paraId="540CD55C" w14:textId="77777777" w:rsidR="00994FB1" w:rsidRPr="00813992" w:rsidRDefault="00994FB1" w:rsidP="00994FB1">
      <w:pPr>
        <w:pStyle w:val="DaftarParagraf"/>
        <w:ind w:left="567" w:hanging="567"/>
        <w:rPr>
          <w:lang w:val="id-ID"/>
        </w:rPr>
      </w:pPr>
      <w:r w:rsidRPr="00813992">
        <w:rPr>
          <w:lang w:val="id-ID"/>
        </w:rPr>
        <w:t>M3:</w:t>
      </w:r>
      <w:r w:rsidRPr="00813992">
        <w:rPr>
          <w:lang w:val="id-ID"/>
        </w:rPr>
        <w:tab/>
        <w:t xml:space="preserve">Bersama dengan umat Allah di sepanjang masa, mari kita </w:t>
      </w:r>
      <w:r w:rsidRPr="00813992">
        <w:rPr>
          <w:spacing w:val="-6"/>
          <w:lang w:val="id-ID"/>
        </w:rPr>
        <w:t>ikrarkan dan kita teguhkan kembali akan apa yang kita imani</w:t>
      </w:r>
      <w:r w:rsidRPr="00813992">
        <w:rPr>
          <w:lang w:val="id-ID"/>
        </w:rPr>
        <w:t xml:space="preserve"> dengan bersama mengucapkan Pengakuan Iman Rasuli.</w:t>
      </w:r>
    </w:p>
    <w:p w14:paraId="0B621B31" w14:textId="77777777" w:rsidR="00994FB1" w:rsidRPr="00813992" w:rsidRDefault="00994FB1" w:rsidP="00994FB1">
      <w:pPr>
        <w:pStyle w:val="DaftarParagraf"/>
        <w:ind w:left="567" w:hanging="567"/>
        <w:rPr>
          <w:lang w:val="id-ID"/>
        </w:rPr>
      </w:pPr>
      <w:r w:rsidRPr="00813992">
        <w:rPr>
          <w:lang w:val="id-ID"/>
        </w:rPr>
        <w:t>U:</w:t>
      </w:r>
      <w:r w:rsidRPr="00813992">
        <w:rPr>
          <w:lang w:val="id-ID"/>
        </w:rPr>
        <w:tab/>
      </w:r>
      <w:r w:rsidRPr="00813992">
        <w:rPr>
          <w:b/>
          <w:bCs/>
          <w:sz w:val="21"/>
          <w:szCs w:val="21"/>
          <w:lang w:val="id-ID"/>
        </w:rPr>
        <w:t>(Bersama-sama mengucapkan Pengakuan Iman Rasuli)</w:t>
      </w:r>
    </w:p>
    <w:p w14:paraId="7016EF05" w14:textId="62097F4C" w:rsidR="00994FB1" w:rsidRPr="00813992" w:rsidRDefault="00800E7F" w:rsidP="008D1843">
      <w:pPr>
        <w:pStyle w:val="DaftarParagraf"/>
        <w:tabs>
          <w:tab w:val="right" w:pos="6520"/>
        </w:tabs>
        <w:ind w:left="0"/>
        <w:rPr>
          <w:i/>
          <w:iCs/>
          <w:lang w:val="id-ID"/>
        </w:rPr>
      </w:pPr>
      <w:r w:rsidRPr="00813992">
        <w:rPr>
          <w:b/>
          <w:bCs/>
          <w:lang w:val="id-ID"/>
        </w:rPr>
        <w:tab/>
      </w:r>
      <w:r w:rsidR="00994FB1" w:rsidRPr="00813992">
        <w:rPr>
          <w:b/>
          <w:bCs/>
          <w:lang w:val="id-ID"/>
        </w:rPr>
        <w:t>Doa Syafaat</w:t>
      </w:r>
      <w:r w:rsidR="00994FB1" w:rsidRPr="00813992">
        <w:rPr>
          <w:lang w:val="id-ID"/>
        </w:rPr>
        <w:tab/>
      </w:r>
      <w:r w:rsidR="00994FB1" w:rsidRPr="00813992">
        <w:rPr>
          <w:i/>
          <w:iCs/>
          <w:lang w:val="id-ID"/>
        </w:rPr>
        <w:t>(Duduk)</w:t>
      </w:r>
    </w:p>
    <w:p w14:paraId="3ADC86F5" w14:textId="77777777" w:rsidR="00994FB1" w:rsidRPr="00813992" w:rsidRDefault="00994FB1" w:rsidP="00994FB1">
      <w:pPr>
        <w:pStyle w:val="DaftarParagraf"/>
        <w:ind w:left="567" w:hanging="567"/>
        <w:rPr>
          <w:lang w:val="id-ID"/>
        </w:rPr>
      </w:pPr>
      <w:r w:rsidRPr="00813992">
        <w:rPr>
          <w:lang w:val="id-ID"/>
        </w:rPr>
        <w:t>PF:</w:t>
      </w:r>
      <w:r w:rsidRPr="00813992">
        <w:rPr>
          <w:lang w:val="id-ID"/>
        </w:rPr>
        <w:tab/>
        <w:t>(Menaikkan doa syafaat)</w:t>
      </w:r>
    </w:p>
    <w:p w14:paraId="39322D76" w14:textId="77777777" w:rsidR="00994FB1" w:rsidRPr="00813992" w:rsidRDefault="00994FB1" w:rsidP="00994FB1">
      <w:pPr>
        <w:pStyle w:val="DaftarParagraf"/>
        <w:ind w:left="567" w:hanging="567"/>
        <w:rPr>
          <w:lang w:val="id-ID"/>
        </w:rPr>
      </w:pPr>
    </w:p>
    <w:p w14:paraId="5506D425" w14:textId="09858344" w:rsidR="00994FB1" w:rsidRPr="00813992" w:rsidRDefault="00800E7F" w:rsidP="00994FB1">
      <w:pPr>
        <w:pStyle w:val="DaftarParagraf"/>
        <w:tabs>
          <w:tab w:val="right" w:pos="6237"/>
        </w:tabs>
        <w:ind w:left="0"/>
        <w:rPr>
          <w:lang w:val="id-ID"/>
        </w:rPr>
      </w:pPr>
      <w:r w:rsidRPr="00813992">
        <w:rPr>
          <w:b/>
          <w:bCs/>
          <w:lang w:val="id-ID"/>
        </w:rPr>
        <w:tab/>
      </w:r>
      <w:r w:rsidR="00994FB1" w:rsidRPr="00813992">
        <w:rPr>
          <w:b/>
          <w:bCs/>
          <w:lang w:val="id-ID"/>
        </w:rPr>
        <w:t>PERSEMBAHAN</w:t>
      </w:r>
      <w:r w:rsidR="00994FB1" w:rsidRPr="00813992">
        <w:rPr>
          <w:lang w:val="id-ID"/>
        </w:rPr>
        <w:tab/>
      </w:r>
    </w:p>
    <w:p w14:paraId="020565D6" w14:textId="484DF3FA" w:rsidR="00994FB1" w:rsidRPr="00813992" w:rsidRDefault="00994FB1" w:rsidP="00994FB1">
      <w:pPr>
        <w:pStyle w:val="DaftarParagraf"/>
        <w:ind w:left="567" w:hanging="567"/>
        <w:rPr>
          <w:lang w:val="id-ID"/>
        </w:rPr>
      </w:pPr>
      <w:r w:rsidRPr="00813992">
        <w:rPr>
          <w:lang w:val="id-ID"/>
        </w:rPr>
        <w:t>M4:</w:t>
      </w:r>
      <w:r w:rsidRPr="00813992">
        <w:rPr>
          <w:lang w:val="id-ID"/>
        </w:rPr>
        <w:tab/>
        <w:t xml:space="preserve">Ungkapan syukur yang kita nyatakan dalam ibadah dengan berpersembahan saat ini kita landasi firman Tuhan yang ditulis dalam 1 Tawarikh 16:29 “Berilah kepada TUHAN kemuliaan nama-Nya, bawalah persembahan dan masuklah </w:t>
      </w:r>
      <w:r w:rsidRPr="00813992">
        <w:rPr>
          <w:lang w:val="id-ID"/>
        </w:rPr>
        <w:lastRenderedPageBreak/>
        <w:t>menghadap Dia! Sujudlah menyembah Tuhan dalam semarak kekudusan.”</w:t>
      </w:r>
    </w:p>
    <w:p w14:paraId="0EDF5771" w14:textId="77777777" w:rsidR="00994FB1" w:rsidRPr="00813992" w:rsidRDefault="00994FB1" w:rsidP="00994FB1">
      <w:pPr>
        <w:pStyle w:val="DaftarParagraf"/>
        <w:ind w:left="567" w:hanging="567"/>
        <w:rPr>
          <w:b/>
          <w:bCs/>
          <w:lang w:val="id-ID"/>
        </w:rPr>
      </w:pPr>
      <w:r w:rsidRPr="00813992">
        <w:rPr>
          <w:lang w:val="id-ID"/>
        </w:rPr>
        <w:t>U:</w:t>
      </w:r>
      <w:r w:rsidRPr="00813992">
        <w:rPr>
          <w:lang w:val="id-ID"/>
        </w:rPr>
        <w:tab/>
      </w:r>
      <w:r w:rsidRPr="00813992">
        <w:rPr>
          <w:b/>
          <w:bCs/>
          <w:lang w:val="id-ID"/>
        </w:rPr>
        <w:t>(menyanyikan KJ. 363)</w:t>
      </w:r>
    </w:p>
    <w:p w14:paraId="292A37AF" w14:textId="77777777" w:rsidR="00994FB1" w:rsidRPr="00813992" w:rsidRDefault="00994FB1" w:rsidP="00994FB1">
      <w:pPr>
        <w:pStyle w:val="DaftarParagraf"/>
        <w:ind w:left="567" w:hanging="567"/>
        <w:rPr>
          <w:b/>
          <w:bCs/>
          <w:lang w:val="id-ID"/>
        </w:rPr>
      </w:pPr>
      <w:r w:rsidRPr="00813992">
        <w:rPr>
          <w:b/>
          <w:lang w:val="id-ID"/>
        </w:rPr>
        <w:tab/>
        <w:t>KJ. 363 - Bagi Yesus Kuserahkan</w:t>
      </w:r>
    </w:p>
    <w:p w14:paraId="48B04366" w14:textId="77777777" w:rsidR="00994FB1" w:rsidRPr="00850786" w:rsidRDefault="00994FB1" w:rsidP="00850786">
      <w:pPr>
        <w:pStyle w:val="DaftarParagraf"/>
        <w:numPr>
          <w:ilvl w:val="0"/>
          <w:numId w:val="143"/>
        </w:numPr>
        <w:ind w:left="993" w:right="-425" w:hanging="426"/>
        <w:rPr>
          <w:lang w:val="id-ID"/>
        </w:rPr>
      </w:pPr>
      <w:r w:rsidRPr="00850786">
        <w:rPr>
          <w:lang w:val="id-ID"/>
        </w:rPr>
        <w:t xml:space="preserve">Bagi Yesus kuserahkan hidupku seluruhnya; </w:t>
      </w:r>
    </w:p>
    <w:p w14:paraId="2D16776C" w14:textId="78E4EE67" w:rsidR="00994FB1" w:rsidRPr="00813992" w:rsidRDefault="00994FB1" w:rsidP="00850786">
      <w:pPr>
        <w:ind w:left="993" w:right="-425"/>
        <w:rPr>
          <w:lang w:val="id-ID"/>
        </w:rPr>
      </w:pPr>
      <w:r w:rsidRPr="00813992">
        <w:rPr>
          <w:lang w:val="id-ID"/>
        </w:rPr>
        <w:t>hati dan perbuatanku, pun waktuku milik</w:t>
      </w:r>
      <w:r w:rsidR="00850786">
        <w:rPr>
          <w:lang w:val="id-ID"/>
        </w:rPr>
        <w:t>-</w:t>
      </w:r>
      <w:r w:rsidRPr="00813992">
        <w:rPr>
          <w:lang w:val="id-ID"/>
        </w:rPr>
        <w:t xml:space="preserve">Nya. </w:t>
      </w:r>
    </w:p>
    <w:p w14:paraId="51F03C21" w14:textId="019ACCF9" w:rsidR="00994FB1" w:rsidRPr="00813992" w:rsidRDefault="00994FB1" w:rsidP="00850786">
      <w:pPr>
        <w:ind w:left="993" w:right="-425"/>
        <w:rPr>
          <w:lang w:val="id-ID"/>
        </w:rPr>
      </w:pPr>
      <w:r w:rsidRPr="00813992">
        <w:rPr>
          <w:lang w:val="id-ID"/>
        </w:rPr>
        <w:t>Bagi Yesus semuanya, pun waktuku milik</w:t>
      </w:r>
      <w:r w:rsidR="00850786">
        <w:rPr>
          <w:lang w:val="id-ID"/>
        </w:rPr>
        <w:t>-</w:t>
      </w:r>
      <w:r w:rsidRPr="00813992">
        <w:rPr>
          <w:lang w:val="id-ID"/>
        </w:rPr>
        <w:t xml:space="preserve">Nya. </w:t>
      </w:r>
    </w:p>
    <w:p w14:paraId="3129D2A9" w14:textId="77777777" w:rsidR="00850786" w:rsidRDefault="00994FB1" w:rsidP="00850786">
      <w:pPr>
        <w:ind w:left="993" w:right="-425"/>
        <w:rPr>
          <w:lang w:val="id-ID"/>
        </w:rPr>
      </w:pPr>
      <w:r w:rsidRPr="00813992">
        <w:rPr>
          <w:lang w:val="id-ID"/>
        </w:rPr>
        <w:t>Bagi Yesus semuanya, pun waktuku milik</w:t>
      </w:r>
      <w:r w:rsidR="00850786">
        <w:rPr>
          <w:lang w:val="id-ID"/>
        </w:rPr>
        <w:t>-</w:t>
      </w:r>
      <w:r w:rsidRPr="00813992">
        <w:rPr>
          <w:lang w:val="id-ID"/>
        </w:rPr>
        <w:t>Nya.</w:t>
      </w:r>
    </w:p>
    <w:p w14:paraId="471D327A" w14:textId="56301C98" w:rsidR="00994FB1" w:rsidRPr="00850786" w:rsidRDefault="00994FB1" w:rsidP="00850786">
      <w:pPr>
        <w:pStyle w:val="DaftarParagraf"/>
        <w:numPr>
          <w:ilvl w:val="0"/>
          <w:numId w:val="143"/>
        </w:numPr>
        <w:ind w:left="993" w:right="-425"/>
        <w:rPr>
          <w:lang w:val="id-ID"/>
        </w:rPr>
      </w:pPr>
      <w:r w:rsidRPr="00850786">
        <w:rPr>
          <w:lang w:val="id-ID"/>
        </w:rPr>
        <w:t>Tanganku kerja bagi</w:t>
      </w:r>
      <w:r w:rsidR="00614BF2">
        <w:rPr>
          <w:lang w:val="id-ID"/>
        </w:rPr>
        <w:t>-</w:t>
      </w:r>
      <w:r w:rsidRPr="00850786">
        <w:rPr>
          <w:lang w:val="id-ID"/>
        </w:rPr>
        <w:t>Nya, kakiku mengikut</w:t>
      </w:r>
      <w:r w:rsidR="00614BF2">
        <w:rPr>
          <w:lang w:val="id-ID"/>
        </w:rPr>
        <w:t>-</w:t>
      </w:r>
      <w:r w:rsidRPr="00850786">
        <w:rPr>
          <w:lang w:val="id-ID"/>
        </w:rPr>
        <w:t xml:space="preserve">Nya; </w:t>
      </w:r>
    </w:p>
    <w:p w14:paraId="46265A19" w14:textId="77777777" w:rsidR="00994FB1" w:rsidRPr="00813992" w:rsidRDefault="00994FB1" w:rsidP="00614BF2">
      <w:pPr>
        <w:ind w:left="993" w:right="-425"/>
        <w:rPr>
          <w:lang w:val="id-ID"/>
        </w:rPr>
      </w:pPr>
      <w:r w:rsidRPr="00813992">
        <w:rPr>
          <w:lang w:val="id-ID"/>
        </w:rPr>
        <w:t xml:space="preserve">Mataku memandang Yesus; yang kupuji Dialah! </w:t>
      </w:r>
    </w:p>
    <w:p w14:paraId="485B3A83" w14:textId="77777777" w:rsidR="00994FB1" w:rsidRPr="00813992" w:rsidRDefault="00994FB1" w:rsidP="00614BF2">
      <w:pPr>
        <w:ind w:left="993" w:right="-425"/>
        <w:rPr>
          <w:lang w:val="id-ID"/>
        </w:rPr>
      </w:pPr>
      <w:r w:rsidRPr="00813992">
        <w:rPr>
          <w:lang w:val="id-ID"/>
        </w:rPr>
        <w:t xml:space="preserve">Bagi Yesus semuanya, yang kupuji Dialah! </w:t>
      </w:r>
    </w:p>
    <w:p w14:paraId="68577833" w14:textId="77777777" w:rsidR="00614BF2" w:rsidRDefault="00994FB1" w:rsidP="00614BF2">
      <w:pPr>
        <w:ind w:left="993" w:right="-425"/>
        <w:rPr>
          <w:lang w:val="id-ID"/>
        </w:rPr>
      </w:pPr>
      <w:r w:rsidRPr="00813992">
        <w:rPr>
          <w:lang w:val="id-ID"/>
        </w:rPr>
        <w:t>Bagi Yesus semuanya, yang kupuji Dialah!</w:t>
      </w:r>
    </w:p>
    <w:p w14:paraId="10B975F5" w14:textId="32A0F0D2" w:rsidR="00994FB1" w:rsidRPr="00614BF2" w:rsidRDefault="00994FB1" w:rsidP="00614BF2">
      <w:pPr>
        <w:pStyle w:val="DaftarParagraf"/>
        <w:numPr>
          <w:ilvl w:val="0"/>
          <w:numId w:val="143"/>
        </w:numPr>
        <w:ind w:left="993" w:right="-425"/>
        <w:rPr>
          <w:lang w:val="id-ID"/>
        </w:rPr>
      </w:pPr>
      <w:r w:rsidRPr="00614BF2">
        <w:rPr>
          <w:lang w:val="id-ID"/>
        </w:rPr>
        <w:t xml:space="preserve">Ya, sejak kupandang Yesus, kutinggalkan dosaku; </w:t>
      </w:r>
    </w:p>
    <w:p w14:paraId="35EEEF4D" w14:textId="77777777" w:rsidR="00994FB1" w:rsidRPr="00813992" w:rsidRDefault="00994FB1" w:rsidP="00614BF2">
      <w:pPr>
        <w:ind w:left="993" w:right="-425"/>
        <w:rPr>
          <w:lang w:val="id-ID"/>
        </w:rPr>
      </w:pPr>
      <w:r w:rsidRPr="00813992">
        <w:rPr>
          <w:lang w:val="id-ID"/>
        </w:rPr>
        <w:t xml:space="preserve">pada Dia 'ku terpaut, Dia Jurus'lamatku. </w:t>
      </w:r>
    </w:p>
    <w:p w14:paraId="2A5F38C3" w14:textId="77777777" w:rsidR="00994FB1" w:rsidRPr="00813992" w:rsidRDefault="00994FB1" w:rsidP="00614BF2">
      <w:pPr>
        <w:ind w:left="993" w:right="-425"/>
        <w:rPr>
          <w:lang w:val="id-ID"/>
        </w:rPr>
      </w:pPr>
      <w:r w:rsidRPr="00813992">
        <w:rPr>
          <w:lang w:val="id-ID"/>
        </w:rPr>
        <w:t>Bagi Yesus semuanya, Dia Jurus'lamatku.</w:t>
      </w:r>
    </w:p>
    <w:p w14:paraId="2A7A87CA" w14:textId="77777777" w:rsidR="00614BF2" w:rsidRDefault="00994FB1" w:rsidP="00614BF2">
      <w:pPr>
        <w:ind w:left="993" w:right="-425"/>
        <w:rPr>
          <w:lang w:val="id-ID"/>
        </w:rPr>
      </w:pPr>
      <w:r w:rsidRPr="00813992">
        <w:rPr>
          <w:lang w:val="id-ID"/>
        </w:rPr>
        <w:t>Bagi Yesus semuanya, Dia Jurus'lamatku.</w:t>
      </w:r>
    </w:p>
    <w:p w14:paraId="500BF2EF" w14:textId="4FD39839" w:rsidR="00994FB1" w:rsidRPr="00614BF2" w:rsidRDefault="00994FB1" w:rsidP="00614BF2">
      <w:pPr>
        <w:pStyle w:val="DaftarParagraf"/>
        <w:numPr>
          <w:ilvl w:val="0"/>
          <w:numId w:val="143"/>
        </w:numPr>
        <w:ind w:left="993" w:right="-425"/>
        <w:rPr>
          <w:lang w:val="id-ID"/>
        </w:rPr>
      </w:pPr>
      <w:r w:rsidRPr="00614BF2">
        <w:rPr>
          <w:lang w:val="id-ID"/>
        </w:rPr>
        <w:t xml:space="preserve">O, betapa mengagumkan! Maharaja semesta </w:t>
      </w:r>
    </w:p>
    <w:p w14:paraId="75739E1A" w14:textId="5280AF7A" w:rsidR="00994FB1" w:rsidRPr="00813992" w:rsidRDefault="00994FB1" w:rsidP="00614BF2">
      <w:pPr>
        <w:ind w:left="993" w:right="-425"/>
        <w:rPr>
          <w:lang w:val="id-ID"/>
        </w:rPr>
      </w:pPr>
      <w:r w:rsidRPr="00813992">
        <w:rPr>
          <w:lang w:val="id-ID"/>
        </w:rPr>
        <w:t>mau memanggilku sahabat; aku dilindungi</w:t>
      </w:r>
      <w:r w:rsidR="00614BF2">
        <w:rPr>
          <w:lang w:val="id-ID"/>
        </w:rPr>
        <w:t>-</w:t>
      </w:r>
      <w:r w:rsidRPr="00813992">
        <w:rPr>
          <w:lang w:val="id-ID"/>
        </w:rPr>
        <w:t xml:space="preserve">Nya! </w:t>
      </w:r>
    </w:p>
    <w:p w14:paraId="6F853F22" w14:textId="03F517E1" w:rsidR="00994FB1" w:rsidRPr="00813992" w:rsidRDefault="00994FB1" w:rsidP="00614BF2">
      <w:pPr>
        <w:ind w:left="993" w:right="-425"/>
        <w:rPr>
          <w:lang w:val="id-ID"/>
        </w:rPr>
      </w:pPr>
      <w:r w:rsidRPr="00813992">
        <w:rPr>
          <w:lang w:val="id-ID"/>
        </w:rPr>
        <w:t>Bagi Yesus semuanya aku dilindungi</w:t>
      </w:r>
      <w:r w:rsidR="00614BF2">
        <w:rPr>
          <w:lang w:val="id-ID"/>
        </w:rPr>
        <w:t>-</w:t>
      </w:r>
      <w:r w:rsidRPr="00813992">
        <w:rPr>
          <w:lang w:val="id-ID"/>
        </w:rPr>
        <w:t>Nya!</w:t>
      </w:r>
    </w:p>
    <w:p w14:paraId="65D3E692" w14:textId="6CA1D798" w:rsidR="00994FB1" w:rsidRPr="00813992" w:rsidRDefault="00994FB1" w:rsidP="00614BF2">
      <w:pPr>
        <w:ind w:left="993" w:right="-425"/>
        <w:rPr>
          <w:lang w:val="id-ID"/>
        </w:rPr>
      </w:pPr>
      <w:r w:rsidRPr="00813992">
        <w:rPr>
          <w:lang w:val="id-ID"/>
        </w:rPr>
        <w:t>Bagi Yesus semuanya; aku dilindungi</w:t>
      </w:r>
      <w:r w:rsidR="00614BF2">
        <w:rPr>
          <w:lang w:val="id-ID"/>
        </w:rPr>
        <w:t>-</w:t>
      </w:r>
      <w:r w:rsidRPr="00813992">
        <w:rPr>
          <w:lang w:val="id-ID"/>
        </w:rPr>
        <w:t>Nya!</w:t>
      </w:r>
    </w:p>
    <w:p w14:paraId="40B0C67D" w14:textId="77777777" w:rsidR="00994FB1" w:rsidRPr="00813992" w:rsidRDefault="00994FB1" w:rsidP="00994FB1">
      <w:pPr>
        <w:pStyle w:val="DaftarParagraf"/>
        <w:ind w:left="0"/>
        <w:rPr>
          <w:lang w:val="id-ID"/>
        </w:rPr>
      </w:pPr>
    </w:p>
    <w:p w14:paraId="58BB9083" w14:textId="5686B974" w:rsidR="00994FB1" w:rsidRPr="00813992" w:rsidRDefault="00800E7F" w:rsidP="008D1843">
      <w:pPr>
        <w:pStyle w:val="DaftarParagraf"/>
        <w:tabs>
          <w:tab w:val="right" w:pos="6520"/>
        </w:tabs>
        <w:ind w:left="0"/>
        <w:rPr>
          <w:i/>
          <w:iCs/>
          <w:lang w:val="id-ID"/>
        </w:rPr>
      </w:pPr>
      <w:r w:rsidRPr="00813992">
        <w:rPr>
          <w:b/>
          <w:bCs/>
          <w:lang w:val="id-ID"/>
        </w:rPr>
        <w:tab/>
      </w:r>
      <w:r w:rsidR="00994FB1" w:rsidRPr="00813992">
        <w:rPr>
          <w:b/>
          <w:bCs/>
          <w:lang w:val="id-ID"/>
        </w:rPr>
        <w:t>Doa Persembahan</w:t>
      </w:r>
      <w:r w:rsidR="00994FB1" w:rsidRPr="00813992">
        <w:rPr>
          <w:b/>
          <w:bCs/>
          <w:lang w:val="id-ID"/>
        </w:rPr>
        <w:tab/>
      </w:r>
      <w:r w:rsidR="00994FB1" w:rsidRPr="00813992">
        <w:rPr>
          <w:i/>
          <w:iCs/>
          <w:lang w:val="id-ID"/>
        </w:rPr>
        <w:t>(Berdiri)</w:t>
      </w:r>
    </w:p>
    <w:p w14:paraId="5C6410C5" w14:textId="1575B4EE" w:rsidR="00994FB1" w:rsidRPr="00813992" w:rsidRDefault="00994FB1" w:rsidP="008D1843">
      <w:pPr>
        <w:pStyle w:val="DaftarParagraf"/>
        <w:tabs>
          <w:tab w:val="right" w:pos="6237"/>
        </w:tabs>
        <w:ind w:left="567" w:hanging="567"/>
        <w:rPr>
          <w:lang w:val="id-ID"/>
        </w:rPr>
      </w:pPr>
      <w:r w:rsidRPr="00813992">
        <w:rPr>
          <w:lang w:val="id-ID"/>
        </w:rPr>
        <w:t>M4:</w:t>
      </w:r>
      <w:r w:rsidRPr="00813992">
        <w:rPr>
          <w:lang w:val="id-ID"/>
        </w:rPr>
        <w:tab/>
      </w:r>
      <w:r w:rsidRPr="00813992">
        <w:rPr>
          <w:spacing w:val="-2"/>
          <w:lang w:val="id-ID"/>
        </w:rPr>
        <w:t>(Memimpin doa persembahan, akhir ibadah dan Doa Bapa</w:t>
      </w:r>
      <w:r w:rsidRPr="00813992">
        <w:rPr>
          <w:lang w:val="id-ID"/>
        </w:rPr>
        <w:t xml:space="preserve"> Kami)</w:t>
      </w:r>
    </w:p>
    <w:p w14:paraId="05E43FBE" w14:textId="77777777" w:rsidR="00994FB1" w:rsidRPr="00813992" w:rsidRDefault="00994FB1" w:rsidP="00994FB1">
      <w:pPr>
        <w:pStyle w:val="DaftarParagraf"/>
        <w:ind w:left="0"/>
        <w:rPr>
          <w:lang w:val="id-ID"/>
        </w:rPr>
      </w:pPr>
    </w:p>
    <w:p w14:paraId="206E1E43" w14:textId="4986D211" w:rsidR="00994FB1" w:rsidRPr="00813992" w:rsidRDefault="00994FB1" w:rsidP="008D1843">
      <w:pPr>
        <w:pStyle w:val="DaftarParagraf"/>
        <w:tabs>
          <w:tab w:val="right" w:pos="6520"/>
        </w:tabs>
        <w:ind w:left="0" w:firstLine="0"/>
        <w:rPr>
          <w:b/>
          <w:bCs/>
          <w:lang w:val="id-ID"/>
        </w:rPr>
      </w:pPr>
      <w:r w:rsidRPr="00813992">
        <w:rPr>
          <w:b/>
          <w:bCs/>
          <w:lang w:val="id-ID"/>
        </w:rPr>
        <w:t>Nyanyian Pengutusan</w:t>
      </w:r>
      <w:r w:rsidRPr="00813992">
        <w:rPr>
          <w:b/>
          <w:bCs/>
          <w:lang w:val="id-ID"/>
        </w:rPr>
        <w:tab/>
      </w:r>
      <w:r w:rsidRPr="00813992">
        <w:rPr>
          <w:lang w:val="id-ID"/>
        </w:rPr>
        <w:t>(</w:t>
      </w:r>
      <w:r w:rsidRPr="00813992">
        <w:rPr>
          <w:bCs/>
          <w:i/>
          <w:lang w:val="id-ID"/>
        </w:rPr>
        <w:t>berdiri)</w:t>
      </w:r>
    </w:p>
    <w:p w14:paraId="3B8BB9B2" w14:textId="77777777" w:rsidR="00994FB1" w:rsidRPr="00813992" w:rsidRDefault="00994FB1" w:rsidP="00994FB1">
      <w:pPr>
        <w:pStyle w:val="DaftarParagraf"/>
        <w:ind w:left="567" w:hanging="567"/>
        <w:rPr>
          <w:lang w:val="id-ID"/>
        </w:rPr>
      </w:pPr>
      <w:r w:rsidRPr="00813992">
        <w:rPr>
          <w:lang w:val="id-ID"/>
        </w:rPr>
        <w:t>U:</w:t>
      </w:r>
      <w:r w:rsidRPr="00813992">
        <w:rPr>
          <w:lang w:val="id-ID"/>
        </w:rPr>
        <w:tab/>
        <w:t>(Menyanyikan KJ 370:1-2)</w:t>
      </w:r>
    </w:p>
    <w:p w14:paraId="44A9410C" w14:textId="0F41E6AC" w:rsidR="00994FB1" w:rsidRPr="00813992" w:rsidRDefault="00994FB1" w:rsidP="008D1843">
      <w:pPr>
        <w:pStyle w:val="DaftarParagraf"/>
        <w:ind w:left="567" w:right="-710" w:firstLine="0"/>
        <w:rPr>
          <w:bCs/>
          <w:highlight w:val="yellow"/>
          <w:lang w:val="id-ID"/>
        </w:rPr>
      </w:pPr>
      <w:r w:rsidRPr="00813992">
        <w:rPr>
          <w:bCs/>
          <w:lang w:val="id-ID"/>
        </w:rPr>
        <w:t>KJ 370:1-2 “’KU MAU BERJALAN DENGAN JURUS’LAMATKU”</w:t>
      </w:r>
    </w:p>
    <w:p w14:paraId="7656AAF1" w14:textId="77777777" w:rsidR="00994FB1" w:rsidRPr="00614BF2" w:rsidRDefault="00994FB1" w:rsidP="00614BF2">
      <w:pPr>
        <w:pStyle w:val="DaftarParagraf"/>
        <w:numPr>
          <w:ilvl w:val="0"/>
          <w:numId w:val="144"/>
        </w:numPr>
        <w:ind w:left="993" w:right="-425" w:hanging="426"/>
        <w:rPr>
          <w:lang w:val="id-ID"/>
        </w:rPr>
      </w:pPr>
      <w:r w:rsidRPr="00614BF2">
        <w:rPr>
          <w:lang w:val="id-ID"/>
        </w:rPr>
        <w:t xml:space="preserve">‘Ku mau berjalan dengan Jurus‘lamatku </w:t>
      </w:r>
    </w:p>
    <w:p w14:paraId="75E8D410" w14:textId="77777777" w:rsidR="00994FB1" w:rsidRPr="00813992" w:rsidRDefault="00994FB1" w:rsidP="00614BF2">
      <w:pPr>
        <w:ind w:left="993" w:right="-425"/>
        <w:rPr>
          <w:lang w:val="id-ID"/>
        </w:rPr>
      </w:pPr>
      <w:r w:rsidRPr="00813992">
        <w:rPr>
          <w:lang w:val="id-ID"/>
        </w:rPr>
        <w:t xml:space="preserve">Di lembah berbunga dan berair sejuk. </w:t>
      </w:r>
    </w:p>
    <w:p w14:paraId="001C550A" w14:textId="7B0F39B9" w:rsidR="00994FB1" w:rsidRPr="00813992" w:rsidRDefault="00994FB1" w:rsidP="00614BF2">
      <w:pPr>
        <w:ind w:left="993" w:right="-425"/>
        <w:rPr>
          <w:lang w:val="id-ID"/>
        </w:rPr>
      </w:pPr>
      <w:r w:rsidRPr="00813992">
        <w:rPr>
          <w:lang w:val="id-ID"/>
        </w:rPr>
        <w:t>Ya, ke</w:t>
      </w:r>
      <w:r w:rsidR="00614BF2">
        <w:rPr>
          <w:lang w:val="id-ID"/>
        </w:rPr>
        <w:t xml:space="preserve"> </w:t>
      </w:r>
      <w:r w:rsidRPr="00813992">
        <w:rPr>
          <w:lang w:val="id-ID"/>
        </w:rPr>
        <w:t xml:space="preserve">mana juga aku mau mengikut-Nya </w:t>
      </w:r>
    </w:p>
    <w:p w14:paraId="40AB2EB6" w14:textId="77777777" w:rsidR="00614BF2" w:rsidRDefault="00994FB1" w:rsidP="00614BF2">
      <w:pPr>
        <w:ind w:left="993" w:right="-425"/>
        <w:rPr>
          <w:lang w:val="id-ID"/>
        </w:rPr>
      </w:pPr>
      <w:r w:rsidRPr="00813992">
        <w:rPr>
          <w:lang w:val="id-ID"/>
        </w:rPr>
        <w:t xml:space="preserve">Sampai aku tiba di neg’ri baka. </w:t>
      </w:r>
      <w:r w:rsidR="00614BF2">
        <w:rPr>
          <w:lang w:val="id-ID"/>
        </w:rPr>
        <w:t xml:space="preserve"> </w:t>
      </w:r>
    </w:p>
    <w:p w14:paraId="6DA92D2E" w14:textId="59631CAD" w:rsidR="00994FB1" w:rsidRPr="00813992" w:rsidRDefault="00994FB1" w:rsidP="00614BF2">
      <w:pPr>
        <w:ind w:left="993" w:right="-425"/>
        <w:rPr>
          <w:lang w:val="id-ID"/>
        </w:rPr>
      </w:pPr>
      <w:r w:rsidRPr="00813992">
        <w:rPr>
          <w:lang w:val="id-ID"/>
        </w:rPr>
        <w:t>Ref</w:t>
      </w:r>
      <w:r w:rsidR="00614BF2">
        <w:rPr>
          <w:lang w:val="id-ID"/>
        </w:rPr>
        <w:t>r</w:t>
      </w:r>
      <w:r w:rsidRPr="00813992">
        <w:rPr>
          <w:lang w:val="id-ID"/>
        </w:rPr>
        <w:t xml:space="preserve">.:Ikut, ikut, ikut Tuhan Yesus;  </w:t>
      </w:r>
    </w:p>
    <w:p w14:paraId="0E372018" w14:textId="77777777" w:rsidR="00994FB1" w:rsidRPr="00813992" w:rsidRDefault="00994FB1" w:rsidP="00614BF2">
      <w:pPr>
        <w:ind w:left="1533" w:right="-425"/>
        <w:rPr>
          <w:lang w:val="id-ID"/>
        </w:rPr>
      </w:pPr>
      <w:r w:rsidRPr="00813992">
        <w:rPr>
          <w:lang w:val="id-ID"/>
        </w:rPr>
        <w:t xml:space="preserve">‘ku tetap mendengar dan mengikutnya </w:t>
      </w:r>
    </w:p>
    <w:p w14:paraId="73D6FF39" w14:textId="77777777" w:rsidR="00994FB1" w:rsidRPr="00813992" w:rsidRDefault="00994FB1" w:rsidP="00614BF2">
      <w:pPr>
        <w:ind w:left="1353" w:right="-425" w:firstLine="180"/>
        <w:rPr>
          <w:lang w:val="id-ID"/>
        </w:rPr>
      </w:pPr>
      <w:r w:rsidRPr="00813992">
        <w:rPr>
          <w:lang w:val="id-ID"/>
        </w:rPr>
        <w:t xml:space="preserve">Ikut, ikut, ikut Tuhan Yesus;  </w:t>
      </w:r>
    </w:p>
    <w:p w14:paraId="1A0A2AFD" w14:textId="4A500651" w:rsidR="00994FB1" w:rsidRPr="00813992" w:rsidRDefault="00994FB1" w:rsidP="00614BF2">
      <w:pPr>
        <w:ind w:left="1266" w:right="-425" w:firstLine="267"/>
        <w:rPr>
          <w:lang w:val="id-ID"/>
        </w:rPr>
      </w:pPr>
      <w:r w:rsidRPr="00813992">
        <w:rPr>
          <w:lang w:val="id-ID"/>
        </w:rPr>
        <w:t>Ya, ke</w:t>
      </w:r>
      <w:r w:rsidR="00614BF2">
        <w:rPr>
          <w:lang w:val="id-ID"/>
        </w:rPr>
        <w:t xml:space="preserve"> </w:t>
      </w:r>
      <w:r w:rsidRPr="00813992">
        <w:rPr>
          <w:lang w:val="id-ID"/>
        </w:rPr>
        <w:t>mana juga ‘ku mengikut-Nya</w:t>
      </w:r>
    </w:p>
    <w:p w14:paraId="0EA8F13F" w14:textId="77777777" w:rsidR="00994FB1" w:rsidRPr="00614BF2" w:rsidRDefault="00994FB1" w:rsidP="00614BF2">
      <w:pPr>
        <w:pStyle w:val="DaftarParagraf"/>
        <w:numPr>
          <w:ilvl w:val="0"/>
          <w:numId w:val="145"/>
        </w:numPr>
        <w:ind w:left="993" w:right="-425"/>
        <w:rPr>
          <w:lang w:val="id-ID"/>
        </w:rPr>
      </w:pPr>
      <w:r w:rsidRPr="00614BF2">
        <w:rPr>
          <w:lang w:val="id-ID"/>
        </w:rPr>
        <w:t xml:space="preserve">‘Ku mau berjalan dengan Jurus‘lamatku </w:t>
      </w:r>
    </w:p>
    <w:p w14:paraId="023BB989" w14:textId="77777777" w:rsidR="00994FB1" w:rsidRPr="00813992" w:rsidRDefault="00994FB1" w:rsidP="00614BF2">
      <w:pPr>
        <w:ind w:left="993" w:right="-425"/>
        <w:rPr>
          <w:lang w:val="id-ID"/>
        </w:rPr>
      </w:pPr>
      <w:r w:rsidRPr="00813992">
        <w:rPr>
          <w:lang w:val="id-ID"/>
        </w:rPr>
        <w:t xml:space="preserve">Di lembah gelap, di badai yang menderu </w:t>
      </w:r>
    </w:p>
    <w:p w14:paraId="4849605C" w14:textId="71F0AFCB" w:rsidR="00994FB1" w:rsidRPr="00813992" w:rsidRDefault="00994FB1" w:rsidP="00614BF2">
      <w:pPr>
        <w:ind w:left="993" w:right="-425"/>
        <w:rPr>
          <w:lang w:val="id-ID"/>
        </w:rPr>
      </w:pPr>
      <w:r w:rsidRPr="00813992">
        <w:rPr>
          <w:lang w:val="id-ID"/>
        </w:rPr>
        <w:lastRenderedPageBreak/>
        <w:t>Aku takkan ta</w:t>
      </w:r>
      <w:r w:rsidR="00614BF2">
        <w:rPr>
          <w:lang w:val="id-ID"/>
        </w:rPr>
        <w:t>h</w:t>
      </w:r>
      <w:r w:rsidRPr="00813992">
        <w:rPr>
          <w:lang w:val="id-ID"/>
        </w:rPr>
        <w:t>u di bahaya apa</w:t>
      </w:r>
      <w:r w:rsidR="00614BF2">
        <w:rPr>
          <w:lang w:val="id-ID"/>
        </w:rPr>
        <w:t xml:space="preserve"> </w:t>
      </w:r>
      <w:r w:rsidRPr="00813992">
        <w:rPr>
          <w:lang w:val="id-ID"/>
        </w:rPr>
        <w:t xml:space="preserve">pun, </w:t>
      </w:r>
    </w:p>
    <w:p w14:paraId="42028DFA" w14:textId="2B15D679" w:rsidR="00994FB1" w:rsidRPr="00813992" w:rsidRDefault="00994FB1" w:rsidP="00614BF2">
      <w:pPr>
        <w:ind w:left="993" w:right="-425"/>
        <w:rPr>
          <w:lang w:val="id-ID"/>
        </w:rPr>
      </w:pPr>
      <w:r w:rsidRPr="00813992">
        <w:rPr>
          <w:lang w:val="id-ID"/>
        </w:rPr>
        <w:t>Bila ku dipimpin tangan Tuhanku. Ref.:</w:t>
      </w:r>
    </w:p>
    <w:p w14:paraId="770D9785" w14:textId="77777777" w:rsidR="00994FB1" w:rsidRPr="00813992" w:rsidRDefault="00994FB1" w:rsidP="008D1843">
      <w:pPr>
        <w:pStyle w:val="DaftarParagraf"/>
        <w:tabs>
          <w:tab w:val="right" w:pos="6520"/>
        </w:tabs>
        <w:ind w:left="567" w:hanging="567"/>
        <w:rPr>
          <w:sz w:val="16"/>
          <w:szCs w:val="16"/>
          <w:lang w:val="id-ID"/>
        </w:rPr>
      </w:pPr>
      <w:r w:rsidRPr="00813992">
        <w:rPr>
          <w:lang w:val="id-ID"/>
        </w:rPr>
        <w:tab/>
      </w:r>
    </w:p>
    <w:p w14:paraId="5F7AB224" w14:textId="6479952E" w:rsidR="00994FB1" w:rsidRPr="00813992" w:rsidRDefault="00994FB1" w:rsidP="008D1843">
      <w:pPr>
        <w:pStyle w:val="DaftarParagraf"/>
        <w:tabs>
          <w:tab w:val="right" w:pos="6520"/>
        </w:tabs>
        <w:ind w:left="0" w:firstLine="0"/>
        <w:rPr>
          <w:bCs/>
          <w:lang w:val="id-ID"/>
        </w:rPr>
      </w:pPr>
      <w:r w:rsidRPr="00813992">
        <w:rPr>
          <w:b/>
          <w:bCs/>
          <w:lang w:val="id-ID"/>
        </w:rPr>
        <w:t>PENGUTUSAN</w:t>
      </w:r>
      <w:r w:rsidR="008D1843" w:rsidRPr="00813992">
        <w:rPr>
          <w:b/>
          <w:bCs/>
          <w:lang w:val="id-ID"/>
        </w:rPr>
        <w:tab/>
      </w:r>
      <w:r w:rsidRPr="00813992">
        <w:rPr>
          <w:lang w:val="id-ID"/>
        </w:rPr>
        <w:t>(</w:t>
      </w:r>
      <w:r w:rsidRPr="00813992">
        <w:rPr>
          <w:bCs/>
          <w:i/>
          <w:lang w:val="id-ID"/>
        </w:rPr>
        <w:t>berdiri)</w:t>
      </w:r>
    </w:p>
    <w:p w14:paraId="0110ED6B" w14:textId="77777777" w:rsidR="00994FB1" w:rsidRPr="00813992" w:rsidRDefault="00994FB1" w:rsidP="00994FB1">
      <w:pPr>
        <w:pStyle w:val="DaftarParagraf"/>
        <w:ind w:left="567" w:hanging="567"/>
        <w:rPr>
          <w:lang w:val="id-ID"/>
        </w:rPr>
      </w:pPr>
      <w:r w:rsidRPr="00813992">
        <w:rPr>
          <w:lang w:val="id-ID"/>
        </w:rPr>
        <w:t>PF:</w:t>
      </w:r>
      <w:r w:rsidRPr="00813992">
        <w:rPr>
          <w:lang w:val="id-ID"/>
        </w:rPr>
        <w:tab/>
        <w:t>Tetaplah setia agar hidup saudara dipulihkan dan arahkanlah hatimu kepada Tuhan</w:t>
      </w:r>
    </w:p>
    <w:p w14:paraId="0170C94A" w14:textId="77777777" w:rsidR="00994FB1" w:rsidRPr="00813992" w:rsidRDefault="00994FB1" w:rsidP="00994FB1">
      <w:pPr>
        <w:pStyle w:val="DaftarParagraf"/>
        <w:ind w:left="567" w:hanging="567"/>
        <w:rPr>
          <w:b/>
          <w:bCs/>
          <w:lang w:val="id-ID"/>
        </w:rPr>
      </w:pPr>
      <w:r w:rsidRPr="00813992">
        <w:rPr>
          <w:lang w:val="id-ID"/>
        </w:rPr>
        <w:t>U:</w:t>
      </w:r>
      <w:r w:rsidRPr="00813992">
        <w:rPr>
          <w:lang w:val="id-ID"/>
        </w:rPr>
        <w:tab/>
      </w:r>
      <w:r w:rsidRPr="00813992">
        <w:rPr>
          <w:b/>
          <w:bCs/>
          <w:lang w:val="id-ID"/>
        </w:rPr>
        <w:t>Kami mengarahkan hati kepada Tuhan</w:t>
      </w:r>
    </w:p>
    <w:p w14:paraId="5EE6BDD3" w14:textId="77777777" w:rsidR="00994FB1" w:rsidRPr="00813992" w:rsidRDefault="00994FB1" w:rsidP="00994FB1">
      <w:pPr>
        <w:pStyle w:val="DaftarParagraf"/>
        <w:ind w:left="567" w:hanging="567"/>
        <w:rPr>
          <w:lang w:val="id-ID"/>
        </w:rPr>
      </w:pPr>
      <w:r w:rsidRPr="00813992">
        <w:rPr>
          <w:lang w:val="id-ID"/>
        </w:rPr>
        <w:t>PF:</w:t>
      </w:r>
      <w:r w:rsidRPr="00813992">
        <w:rPr>
          <w:lang w:val="id-ID"/>
        </w:rPr>
        <w:tab/>
        <w:t>Jadilah saksi bagi Kristus</w:t>
      </w:r>
    </w:p>
    <w:p w14:paraId="550D37DB" w14:textId="77777777" w:rsidR="00994FB1" w:rsidRPr="00813992" w:rsidRDefault="00994FB1" w:rsidP="00994FB1">
      <w:pPr>
        <w:pStyle w:val="DaftarParagraf"/>
        <w:ind w:left="567" w:hanging="567"/>
        <w:rPr>
          <w:lang w:val="id-ID"/>
        </w:rPr>
      </w:pPr>
      <w:r w:rsidRPr="00813992">
        <w:rPr>
          <w:lang w:val="id-ID"/>
        </w:rPr>
        <w:t>U:</w:t>
      </w:r>
      <w:r w:rsidRPr="00813992">
        <w:rPr>
          <w:lang w:val="id-ID"/>
        </w:rPr>
        <w:tab/>
      </w:r>
      <w:r w:rsidRPr="00813992">
        <w:rPr>
          <w:b/>
          <w:bCs/>
          <w:lang w:val="id-ID"/>
        </w:rPr>
        <w:t>kami siap menjadi saksi bagi Kristus</w:t>
      </w:r>
    </w:p>
    <w:p w14:paraId="7724A2DF" w14:textId="77777777" w:rsidR="00994FB1" w:rsidRPr="00813992" w:rsidRDefault="00994FB1" w:rsidP="00994FB1">
      <w:pPr>
        <w:pStyle w:val="DaftarParagraf"/>
        <w:ind w:left="567" w:hanging="567"/>
        <w:rPr>
          <w:lang w:val="id-ID"/>
        </w:rPr>
      </w:pPr>
      <w:r w:rsidRPr="00813992">
        <w:rPr>
          <w:lang w:val="id-ID"/>
        </w:rPr>
        <w:t>PF:</w:t>
      </w:r>
      <w:r w:rsidRPr="00813992">
        <w:rPr>
          <w:lang w:val="id-ID"/>
        </w:rPr>
        <w:tab/>
        <w:t>Terpujilah Tuhan Allah kita</w:t>
      </w:r>
    </w:p>
    <w:p w14:paraId="53894ECE" w14:textId="77777777" w:rsidR="00994FB1" w:rsidRPr="00813992" w:rsidRDefault="00994FB1" w:rsidP="00994FB1">
      <w:pPr>
        <w:pStyle w:val="DaftarParagraf"/>
        <w:ind w:left="567" w:hanging="567"/>
        <w:rPr>
          <w:lang w:val="id-ID"/>
        </w:rPr>
      </w:pPr>
      <w:r w:rsidRPr="00813992">
        <w:rPr>
          <w:lang w:val="id-ID"/>
        </w:rPr>
        <w:t>U:</w:t>
      </w:r>
      <w:r w:rsidRPr="00813992">
        <w:rPr>
          <w:lang w:val="id-ID"/>
        </w:rPr>
        <w:tab/>
      </w:r>
      <w:r w:rsidRPr="00813992">
        <w:rPr>
          <w:b/>
          <w:bCs/>
          <w:lang w:val="id-ID"/>
        </w:rPr>
        <w:t>Kini dan selamanya</w:t>
      </w:r>
    </w:p>
    <w:p w14:paraId="55A1102C" w14:textId="77777777" w:rsidR="00994FB1" w:rsidRPr="00813992" w:rsidRDefault="00994FB1" w:rsidP="00994FB1">
      <w:pPr>
        <w:pStyle w:val="DaftarParagraf"/>
        <w:ind w:left="567" w:hanging="567"/>
        <w:rPr>
          <w:lang w:val="id-ID"/>
        </w:rPr>
      </w:pPr>
      <w:r w:rsidRPr="00813992">
        <w:rPr>
          <w:lang w:val="id-ID"/>
        </w:rPr>
        <w:t>PF:</w:t>
      </w:r>
      <w:r w:rsidRPr="00813992">
        <w:rPr>
          <w:lang w:val="id-ID"/>
        </w:rPr>
        <w:tab/>
        <w:t xml:space="preserve">Pergilah dalam sukacita, ingatlah sabda Tuhan, bahwa Ia terus berkarya dalam hidup Saudara. Jalanilah hidup dalam rasa syukur dan setialah melakukan panggilan-Nya. Tuhan mengiringi hidup saudara dengan berkat-Nya </w:t>
      </w:r>
    </w:p>
    <w:p w14:paraId="1EF651EF" w14:textId="77777777" w:rsidR="00994FB1" w:rsidRPr="00813992" w:rsidRDefault="00994FB1" w:rsidP="00994FB1">
      <w:pPr>
        <w:pStyle w:val="DaftarParagraf"/>
        <w:ind w:left="0"/>
        <w:rPr>
          <w:lang w:val="id-ID"/>
        </w:rPr>
      </w:pPr>
    </w:p>
    <w:p w14:paraId="6AB21184" w14:textId="77777777" w:rsidR="00994FB1" w:rsidRPr="00813992" w:rsidRDefault="00994FB1" w:rsidP="00800E7F">
      <w:pPr>
        <w:pStyle w:val="DaftarParagraf"/>
        <w:ind w:left="0" w:firstLine="0"/>
        <w:rPr>
          <w:b/>
          <w:bCs/>
          <w:lang w:val="id-ID"/>
        </w:rPr>
      </w:pPr>
      <w:r w:rsidRPr="00813992">
        <w:rPr>
          <w:b/>
          <w:bCs/>
          <w:lang w:val="id-ID"/>
        </w:rPr>
        <w:t>BERKAT</w:t>
      </w:r>
    </w:p>
    <w:p w14:paraId="4C56F109" w14:textId="250DF621" w:rsidR="00994FB1" w:rsidRPr="00813992" w:rsidRDefault="00994FB1" w:rsidP="00994FB1">
      <w:pPr>
        <w:pStyle w:val="DaftarParagraf"/>
        <w:ind w:left="567" w:hanging="567"/>
        <w:rPr>
          <w:lang w:val="id-ID"/>
        </w:rPr>
      </w:pPr>
      <w:r w:rsidRPr="00813992">
        <w:rPr>
          <w:lang w:val="id-ID"/>
        </w:rPr>
        <w:t>PF:</w:t>
      </w:r>
      <w:r w:rsidRPr="00813992">
        <w:rPr>
          <w:lang w:val="id-ID"/>
        </w:rPr>
        <w:tab/>
        <w:t>Kiranya Allah Bapa meneguhkan langkahmu menyambut kehadiran Kristus. Kiranya Tuhan Yesus Kristus menuntun langkah hidupmu untuk menjadi pelaku-pelaku firman. Kiranya Roh Kudus memenuhi sanubarimu dengan kekuatan dan pengharapan. Kiranya Allah Trinitas: Bapa, Anak dan Roh Kudus memberkatimu dengan damai dan sukacitanya, kini sampai selamanya. Amin.</w:t>
      </w:r>
    </w:p>
    <w:p w14:paraId="3E69B851" w14:textId="77777777" w:rsidR="00994FB1" w:rsidRPr="00813992" w:rsidRDefault="00994FB1" w:rsidP="00994FB1">
      <w:pPr>
        <w:pStyle w:val="DaftarParagraf"/>
        <w:ind w:left="567" w:hanging="567"/>
        <w:rPr>
          <w:b/>
          <w:bCs/>
          <w:lang w:val="id-ID"/>
        </w:rPr>
      </w:pPr>
      <w:r w:rsidRPr="00813992">
        <w:rPr>
          <w:lang w:val="id-ID"/>
        </w:rPr>
        <w:t>U:</w:t>
      </w:r>
      <w:r w:rsidRPr="00813992">
        <w:rPr>
          <w:lang w:val="id-ID"/>
        </w:rPr>
        <w:tab/>
      </w:r>
      <w:r w:rsidRPr="00813992">
        <w:rPr>
          <w:b/>
          <w:bCs/>
          <w:lang w:val="id-ID"/>
        </w:rPr>
        <w:t>(menyanyikan NKB 225“ HOSIANA! AMIN!“)</w:t>
      </w:r>
    </w:p>
    <w:p w14:paraId="78D0D14A" w14:textId="77777777" w:rsidR="00994FB1" w:rsidRPr="00813992" w:rsidRDefault="00994FB1" w:rsidP="00994FB1">
      <w:pPr>
        <w:pStyle w:val="DaftarParagraf"/>
        <w:ind w:left="567"/>
        <w:jc w:val="center"/>
        <w:rPr>
          <w:lang w:val="id-ID"/>
        </w:rPr>
      </w:pPr>
    </w:p>
    <w:p w14:paraId="7DFA0A3A" w14:textId="0EF3EDC9" w:rsidR="00994FB1" w:rsidRPr="00813992" w:rsidRDefault="00994FB1" w:rsidP="00994FB1">
      <w:pPr>
        <w:jc w:val="right"/>
        <w:rPr>
          <w:lang w:val="id-ID"/>
        </w:rPr>
      </w:pPr>
      <w:r w:rsidRPr="00813992">
        <w:rPr>
          <w:lang w:val="id-ID"/>
        </w:rPr>
        <w:t>(msu)</w:t>
      </w:r>
    </w:p>
    <w:p w14:paraId="7C674722" w14:textId="77777777" w:rsidR="00994FB1" w:rsidRPr="00813992" w:rsidRDefault="00994FB1" w:rsidP="00994FB1">
      <w:pPr>
        <w:jc w:val="right"/>
        <w:rPr>
          <w:lang w:val="id-ID"/>
        </w:rPr>
      </w:pPr>
    </w:p>
    <w:p w14:paraId="2120CB21" w14:textId="77777777" w:rsidR="00994FB1" w:rsidRPr="00813992" w:rsidRDefault="00994FB1" w:rsidP="00994FB1">
      <w:pPr>
        <w:pStyle w:val="DaftarParagraf"/>
        <w:ind w:left="0"/>
        <w:jc w:val="center"/>
        <w:rPr>
          <w:rFonts w:ascii="Wingdings" w:hAnsi="Wingdings"/>
          <w:lang w:val="id-ID"/>
        </w:rPr>
      </w:pPr>
      <w:r w:rsidRPr="00813992">
        <w:rPr>
          <w:rFonts w:ascii="Wingdings" w:hAnsi="Wingdings"/>
          <w:lang w:val="id-ID"/>
        </w:rPr>
        <w:t></w:t>
      </w:r>
    </w:p>
    <w:p w14:paraId="284A54F5" w14:textId="77777777" w:rsidR="00FD6D41" w:rsidRPr="00813992" w:rsidRDefault="00FD6D41" w:rsidP="00F5497E">
      <w:pPr>
        <w:pStyle w:val="TeksIsi"/>
        <w:ind w:left="0" w:right="-1"/>
        <w:rPr>
          <w:lang w:val="id-ID"/>
        </w:rPr>
      </w:pPr>
    </w:p>
    <w:p w14:paraId="7FE8FA8F" w14:textId="77777777" w:rsidR="00F5497E" w:rsidRPr="00813992" w:rsidRDefault="00F5497E" w:rsidP="00F5497E">
      <w:pPr>
        <w:pStyle w:val="TeksIsi"/>
        <w:ind w:left="0" w:right="-1"/>
        <w:rPr>
          <w:lang w:val="id-ID"/>
        </w:rPr>
      </w:pPr>
    </w:p>
    <w:p w14:paraId="06B791E2" w14:textId="445232E0" w:rsidR="00C16794" w:rsidRDefault="00C16794">
      <w:pPr>
        <w:rPr>
          <w:lang w:val="id-ID"/>
        </w:rPr>
      </w:pPr>
      <w:r>
        <w:rPr>
          <w:lang w:val="id-ID"/>
        </w:rPr>
        <w:br w:type="page"/>
      </w:r>
    </w:p>
    <w:p w14:paraId="207689E7" w14:textId="77777777" w:rsidR="00F5497E" w:rsidRPr="00813992" w:rsidRDefault="00F5497E" w:rsidP="00F5497E">
      <w:pPr>
        <w:pStyle w:val="TeksIsi"/>
        <w:ind w:left="0" w:right="-1"/>
        <w:rPr>
          <w:lang w:val="id-ID"/>
        </w:rPr>
      </w:pPr>
    </w:p>
    <w:p w14:paraId="6CCC33C1" w14:textId="77777777" w:rsidR="002C1C4D" w:rsidRDefault="002C1C4D">
      <w:pPr>
        <w:rPr>
          <w:lang w:val="id-ID"/>
        </w:rPr>
      </w:pPr>
    </w:p>
    <w:p w14:paraId="6874545A" w14:textId="77777777" w:rsidR="002C1C4D" w:rsidRDefault="002C1C4D">
      <w:pPr>
        <w:rPr>
          <w:lang w:val="id-ID"/>
        </w:rPr>
      </w:pPr>
    </w:p>
    <w:p w14:paraId="71F25BD9" w14:textId="77777777" w:rsidR="002C1C4D" w:rsidRDefault="002C1C4D">
      <w:pPr>
        <w:rPr>
          <w:lang w:val="id-ID"/>
        </w:rPr>
      </w:pPr>
    </w:p>
    <w:p w14:paraId="02AED2F9" w14:textId="77777777" w:rsidR="002C1C4D" w:rsidRDefault="002C1C4D">
      <w:pPr>
        <w:rPr>
          <w:lang w:val="id-ID"/>
        </w:rPr>
      </w:pPr>
    </w:p>
    <w:p w14:paraId="434E592C" w14:textId="77777777" w:rsidR="002C1C4D" w:rsidRDefault="002C1C4D">
      <w:pPr>
        <w:rPr>
          <w:lang w:val="id-ID"/>
        </w:rPr>
      </w:pPr>
    </w:p>
    <w:p w14:paraId="693E3933" w14:textId="77777777" w:rsidR="002C1C4D" w:rsidRDefault="002C1C4D">
      <w:pPr>
        <w:rPr>
          <w:lang w:val="id-ID"/>
        </w:rPr>
      </w:pPr>
    </w:p>
    <w:p w14:paraId="1AA2901A" w14:textId="77777777" w:rsidR="002C1C4D" w:rsidRDefault="002C1C4D">
      <w:pPr>
        <w:rPr>
          <w:lang w:val="id-ID"/>
        </w:rPr>
      </w:pPr>
    </w:p>
    <w:p w14:paraId="44169EC7" w14:textId="77777777" w:rsidR="002C1C4D" w:rsidRDefault="002C1C4D">
      <w:pPr>
        <w:rPr>
          <w:lang w:val="id-ID"/>
        </w:rPr>
      </w:pPr>
    </w:p>
    <w:p w14:paraId="5A264CA7" w14:textId="77777777" w:rsidR="002C1C4D" w:rsidRDefault="002C1C4D">
      <w:pPr>
        <w:rPr>
          <w:lang w:val="id-ID"/>
        </w:rPr>
      </w:pPr>
    </w:p>
    <w:p w14:paraId="588A01D2" w14:textId="77777777" w:rsidR="002C1C4D" w:rsidRDefault="002C1C4D">
      <w:pPr>
        <w:rPr>
          <w:lang w:val="id-ID"/>
        </w:rPr>
      </w:pPr>
    </w:p>
    <w:p w14:paraId="36BC9C26" w14:textId="77777777" w:rsidR="002C1C4D" w:rsidRDefault="002C1C4D">
      <w:pPr>
        <w:rPr>
          <w:lang w:val="id-ID"/>
        </w:rPr>
      </w:pPr>
    </w:p>
    <w:p w14:paraId="5F34ABC6" w14:textId="4174BE7D" w:rsidR="00F5497E" w:rsidRPr="00813992" w:rsidRDefault="00F5497E">
      <w:pPr>
        <w:rPr>
          <w:lang w:val="id-ID"/>
        </w:rPr>
      </w:pPr>
      <w:r w:rsidRPr="00813992">
        <w:rPr>
          <w:lang w:val="id-ID"/>
        </w:rPr>
        <w:br w:type="page"/>
      </w:r>
    </w:p>
    <w:p w14:paraId="0E0F4A79" w14:textId="642A12EF" w:rsidR="008558F4" w:rsidRPr="00813992" w:rsidRDefault="008558F4" w:rsidP="008558F4">
      <w:pPr>
        <w:shd w:val="clear" w:color="auto" w:fill="FFFFFF"/>
        <w:jc w:val="both"/>
        <w:rPr>
          <w:rFonts w:ascii="Georgia Regular" w:hAnsi="Georgia Regular" w:cs="Georgia Regular"/>
          <w:color w:val="000000"/>
          <w:lang w:val="id-ID"/>
        </w:rPr>
      </w:pPr>
      <w:r w:rsidRPr="00813992">
        <w:rPr>
          <w:noProof/>
          <w:lang w:val="id-ID"/>
        </w:rPr>
        <w:lastRenderedPageBreak/>
        <mc:AlternateContent>
          <mc:Choice Requires="wps">
            <w:drawing>
              <wp:anchor distT="45720" distB="45720" distL="114300" distR="114300" simplePos="0" relativeHeight="251734528" behindDoc="1" locked="0" layoutInCell="1" allowOverlap="1" wp14:anchorId="22F116CB" wp14:editId="3EC58192">
                <wp:simplePos x="0" y="0"/>
                <wp:positionH relativeFrom="margin">
                  <wp:posOffset>2394585</wp:posOffset>
                </wp:positionH>
                <wp:positionV relativeFrom="paragraph">
                  <wp:posOffset>141605</wp:posOffset>
                </wp:positionV>
                <wp:extent cx="1473200" cy="1028700"/>
                <wp:effectExtent l="0" t="0" r="0" b="0"/>
                <wp:wrapThrough wrapText="bothSides">
                  <wp:wrapPolygon edited="0">
                    <wp:start x="0" y="0"/>
                    <wp:lineTo x="0" y="21200"/>
                    <wp:lineTo x="21228" y="21200"/>
                    <wp:lineTo x="21228" y="0"/>
                    <wp:lineTo x="0" y="0"/>
                  </wp:wrapPolygon>
                </wp:wrapThrough>
                <wp:docPr id="333759042"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A8C42B" w14:textId="2709266C" w:rsidR="008558F4" w:rsidRPr="00E5084A" w:rsidRDefault="008558F4" w:rsidP="008558F4">
                            <w:pPr>
                              <w:jc w:val="center"/>
                              <w:rPr>
                                <w:rFonts w:ascii="Cooper Black" w:eastAsia="SimSun" w:hAnsi="Cooper Black" w:cs="SimSun"/>
                                <w:sz w:val="28"/>
                                <w:szCs w:val="36"/>
                              </w:rPr>
                            </w:pPr>
                            <w:r>
                              <w:rPr>
                                <w:rFonts w:ascii="Cooper Black" w:eastAsia="SimSun" w:hAnsi="Cooper Black" w:cs="SimSun"/>
                                <w:sz w:val="28"/>
                                <w:szCs w:val="36"/>
                              </w:rPr>
                              <w:t>Melayani Dengan Hati</w:t>
                            </w:r>
                          </w:p>
                          <w:p w14:paraId="147A9903" w14:textId="77777777" w:rsidR="008558F4" w:rsidRPr="00E5084A" w:rsidRDefault="008558F4" w:rsidP="008558F4">
                            <w:pPr>
                              <w:jc w:val="center"/>
                              <w:rPr>
                                <w:rFonts w:ascii="Constantia" w:hAnsi="Constantia" w:cs="Tahoma"/>
                                <w:sz w:val="36"/>
                                <w:szCs w:val="36"/>
                              </w:rPr>
                            </w:pPr>
                            <w:r w:rsidRPr="00E5084A">
                              <w:rPr>
                                <w:rFonts w:ascii="Constantia" w:hAnsi="Constantia" w:cs="Tahoma"/>
                                <w:sz w:val="36"/>
                                <w:szCs w:val="36"/>
                              </w:rPr>
                              <w:sym w:font="Wingdings 2" w:char="F061"/>
                            </w:r>
                            <w:r w:rsidRPr="00E5084A">
                              <w:rPr>
                                <w:rFonts w:ascii="Constantia" w:hAnsi="Constantia" w:cs="Tahoma"/>
                                <w:sz w:val="36"/>
                                <w:szCs w:val="36"/>
                              </w:rPr>
                              <w:t>0</w:t>
                            </w:r>
                            <w:r w:rsidRPr="00E5084A">
                              <w:rPr>
                                <w:rFonts w:ascii="Constantia" w:hAnsi="Constantia" w:cs="Tahoma"/>
                                <w:sz w:val="36"/>
                                <w:szCs w:val="36"/>
                              </w:rPr>
                              <w:sym w:font="Wingdings 2" w:char="F062"/>
                            </w:r>
                          </w:p>
                          <w:p w14:paraId="3E4CD770" w14:textId="77777777" w:rsidR="008558F4" w:rsidRPr="00C76228" w:rsidRDefault="008558F4" w:rsidP="008558F4">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F116CB" id="_x0000_s1083" type="#_x0000_t202" style="position:absolute;left:0;text-align:left;margin-left:188.55pt;margin-top:11.15pt;width:116pt;height:81pt;z-index:-251581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" stroked="f">
                <v:textbox>
                  <w:txbxContent>
                    <w:p w14:paraId="7BA8C42B" w14:textId="2709266C" w:rsidR="008558F4" w:rsidRPr="00E5084A" w:rsidRDefault="008558F4" w:rsidP="008558F4">
                      <w:pPr>
                        <w:jc w:val="center"/>
                        <w:rPr>
                          <w:rFonts w:ascii="Cooper Black" w:eastAsia="SimSun" w:hAnsi="Cooper Black" w:cs="SimSun"/>
                          <w:sz w:val="28"/>
                          <w:szCs w:val="36"/>
                        </w:rPr>
                      </w:pPr>
                      <w:r>
                        <w:rPr>
                          <w:rFonts w:ascii="Cooper Black" w:eastAsia="SimSun" w:hAnsi="Cooper Black" w:cs="SimSun"/>
                          <w:sz w:val="28"/>
                          <w:szCs w:val="36"/>
                        </w:rPr>
                        <w:t>Melayani Dengan Hati</w:t>
                      </w:r>
                    </w:p>
                    <w:p w14:paraId="147A9903" w14:textId="77777777" w:rsidR="008558F4" w:rsidRPr="00E5084A" w:rsidRDefault="008558F4" w:rsidP="008558F4">
                      <w:pPr>
                        <w:jc w:val="center"/>
                        <w:rPr>
                          <w:rFonts w:ascii="Constantia" w:hAnsi="Constantia" w:cs="Tahoma"/>
                          <w:sz w:val="36"/>
                          <w:szCs w:val="36"/>
                        </w:rPr>
                      </w:pPr>
                      <w:r w:rsidRPr="00E5084A">
                        <w:rPr>
                          <w:rFonts w:ascii="Constantia" w:hAnsi="Constantia" w:cs="Tahoma"/>
                          <w:sz w:val="36"/>
                          <w:szCs w:val="36"/>
                        </w:rPr>
                        <w:sym w:font="Wingdings 2" w:char="F061"/>
                      </w:r>
                      <w:r w:rsidRPr="00E5084A">
                        <w:rPr>
                          <w:rFonts w:ascii="Constantia" w:hAnsi="Constantia" w:cs="Tahoma"/>
                          <w:sz w:val="36"/>
                          <w:szCs w:val="36"/>
                        </w:rPr>
                        <w:t>0</w:t>
                      </w:r>
                      <w:r w:rsidRPr="00E5084A">
                        <w:rPr>
                          <w:rFonts w:ascii="Constantia" w:hAnsi="Constantia" w:cs="Tahoma"/>
                          <w:sz w:val="36"/>
                          <w:szCs w:val="36"/>
                        </w:rPr>
                        <w:sym w:font="Wingdings 2" w:char="F062"/>
                      </w:r>
                    </w:p>
                    <w:p w14:paraId="3E4CD770" w14:textId="77777777" w:rsidR="008558F4" w:rsidRPr="00C76228" w:rsidRDefault="008558F4" w:rsidP="008558F4">
                      <w:pPr>
                        <w:jc w:val="center"/>
                        <w:rPr>
                          <w:rFonts w:ascii="Cooper Black" w:eastAsia="SimSun" w:hAnsi="Cooper Black" w:cs="SimSun"/>
                          <w:sz w:val="36"/>
                          <w:szCs w:val="36"/>
                          <w:lang w:val="id-ID"/>
                        </w:rPr>
                      </w:pPr>
                    </w:p>
                  </w:txbxContent>
                </v:textbox>
                <w10:wrap type="through" anchorx="margin"/>
              </v:shape>
            </w:pict>
          </mc:Fallback>
        </mc:AlternateContent>
      </w:r>
      <w:r w:rsidRPr="00813992">
        <w:rPr>
          <w:noProof/>
          <w:lang w:val="id-ID"/>
        </w:rPr>
        <mc:AlternateContent>
          <mc:Choice Requires="wps">
            <w:drawing>
              <wp:anchor distT="0" distB="0" distL="114300" distR="114300" simplePos="0" relativeHeight="251735552" behindDoc="0" locked="0" layoutInCell="1" allowOverlap="1" wp14:anchorId="3BD86C38" wp14:editId="631CEEDD">
                <wp:simplePos x="0" y="0"/>
                <wp:positionH relativeFrom="column">
                  <wp:posOffset>37465</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75756478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6B0EBE0C" w14:textId="77777777" w:rsidR="008558F4" w:rsidRPr="00792328" w:rsidRDefault="008558F4" w:rsidP="008558F4">
                            <w:pPr>
                              <w:rPr>
                                <w:b/>
                              </w:rPr>
                            </w:pPr>
                            <w:r w:rsidRPr="00792328">
                              <w:rPr>
                                <w:b/>
                              </w:rPr>
                              <w:t>BAHAN LITURGI</w:t>
                            </w:r>
                          </w:p>
                          <w:p w14:paraId="2F9DB8DD" w14:textId="428E48A0" w:rsidR="008558F4" w:rsidRPr="00792328" w:rsidRDefault="008558F4" w:rsidP="008558F4">
                            <w:pPr>
                              <w:rPr>
                                <w:b/>
                                <w:lang w:val="id-ID"/>
                              </w:rPr>
                            </w:pPr>
                            <w:r>
                              <w:rPr>
                                <w:b/>
                              </w:rPr>
                              <w:t>Kamis Putih</w:t>
                            </w:r>
                          </w:p>
                          <w:p w14:paraId="50C9BC58" w14:textId="0F3AFDD5" w:rsidR="008558F4" w:rsidRPr="00792328" w:rsidRDefault="008558F4" w:rsidP="008558F4">
                            <w:pPr>
                              <w:rPr>
                                <w:rFonts w:cs="Calibri"/>
                                <w:bCs/>
                                <w:i/>
                                <w:iCs/>
                                <w:sz w:val="20"/>
                                <w:szCs w:val="20"/>
                              </w:rPr>
                            </w:pPr>
                            <w:r>
                              <w:rPr>
                                <w:rFonts w:cs="Calibri"/>
                                <w:bCs/>
                                <w:i/>
                                <w:iCs/>
                                <w:sz w:val="20"/>
                                <w:szCs w:val="20"/>
                              </w:rPr>
                              <w:t>Kamis</w:t>
                            </w:r>
                            <w:r w:rsidRPr="00792328">
                              <w:rPr>
                                <w:rFonts w:cs="Calibri"/>
                                <w:bCs/>
                                <w:i/>
                                <w:iCs/>
                                <w:sz w:val="20"/>
                                <w:szCs w:val="20"/>
                              </w:rPr>
                              <w:t>; 1</w:t>
                            </w:r>
                            <w:r>
                              <w:rPr>
                                <w:rFonts w:cs="Calibri"/>
                                <w:bCs/>
                                <w:i/>
                                <w:iCs/>
                                <w:sz w:val="20"/>
                                <w:szCs w:val="20"/>
                              </w:rPr>
                              <w:t>7</w:t>
                            </w:r>
                            <w:r w:rsidRPr="00792328">
                              <w:rPr>
                                <w:rFonts w:cs="Calibri"/>
                                <w:bCs/>
                                <w:i/>
                                <w:iCs/>
                                <w:sz w:val="20"/>
                                <w:szCs w:val="20"/>
                              </w:rPr>
                              <w:t xml:space="preserve"> April 2025</w:t>
                            </w:r>
                          </w:p>
                          <w:p w14:paraId="664B4F70" w14:textId="77777777" w:rsidR="008558F4" w:rsidRPr="00792328" w:rsidRDefault="008558F4" w:rsidP="008558F4">
                            <w:pPr>
                              <w:pBdr>
                                <w:top w:val="single" w:sz="4" w:space="1" w:color="7F7F7F"/>
                              </w:pBdr>
                              <w:rPr>
                                <w:rFonts w:cs="Calibri"/>
                                <w:bCs/>
                                <w:sz w:val="20"/>
                                <w:szCs w:val="20"/>
                              </w:rPr>
                            </w:pPr>
                            <w:r w:rsidRPr="00792328">
                              <w:rPr>
                                <w:rFonts w:cs="Calibri"/>
                                <w:bCs/>
                                <w:sz w:val="20"/>
                                <w:szCs w:val="20"/>
                              </w:rPr>
                              <w:t>Keterangan:</w:t>
                            </w:r>
                          </w:p>
                          <w:p w14:paraId="723362DC" w14:textId="77777777" w:rsidR="008558F4" w:rsidRPr="00792328" w:rsidRDefault="008558F4" w:rsidP="008558F4">
                            <w:pPr>
                              <w:pBdr>
                                <w:top w:val="single" w:sz="4" w:space="1" w:color="7F7F7F"/>
                              </w:pBdr>
                              <w:ind w:left="720" w:hanging="720"/>
                              <w:rPr>
                                <w:rFonts w:cs="Calibri"/>
                                <w:bCs/>
                                <w:sz w:val="20"/>
                                <w:szCs w:val="20"/>
                              </w:rPr>
                            </w:pPr>
                            <w:r w:rsidRPr="00792328">
                              <w:rPr>
                                <w:rFonts w:cs="Calibri"/>
                                <w:bCs/>
                                <w:sz w:val="20"/>
                                <w:szCs w:val="20"/>
                              </w:rPr>
                              <w:t>P</w:t>
                            </w:r>
                            <w:r w:rsidRPr="00792328">
                              <w:rPr>
                                <w:rFonts w:cs="Calibri"/>
                                <w:bCs/>
                                <w:sz w:val="20"/>
                                <w:szCs w:val="20"/>
                                <w:lang w:val="id-ID"/>
                              </w:rPr>
                              <w:t>F</w:t>
                            </w:r>
                            <w:r w:rsidRPr="00792328">
                              <w:rPr>
                                <w:rFonts w:cs="Calibri"/>
                                <w:bCs/>
                                <w:sz w:val="20"/>
                                <w:szCs w:val="20"/>
                              </w:rPr>
                              <w:t>.:</w:t>
                            </w:r>
                            <w:r w:rsidRPr="00792328">
                              <w:rPr>
                                <w:rFonts w:cs="Calibri"/>
                                <w:bCs/>
                                <w:sz w:val="20"/>
                                <w:szCs w:val="20"/>
                              </w:rPr>
                              <w:tab/>
                              <w:t>Pendeta</w:t>
                            </w:r>
                          </w:p>
                          <w:p w14:paraId="386496B2" w14:textId="77777777" w:rsidR="008558F4" w:rsidRPr="00792328" w:rsidRDefault="008558F4" w:rsidP="008558F4">
                            <w:pPr>
                              <w:pBdr>
                                <w:top w:val="single" w:sz="4" w:space="1" w:color="7F7F7F"/>
                              </w:pBdr>
                              <w:ind w:left="720" w:hanging="720"/>
                              <w:rPr>
                                <w:rFonts w:cs="Calibri"/>
                                <w:bCs/>
                                <w:sz w:val="20"/>
                                <w:szCs w:val="20"/>
                              </w:rPr>
                            </w:pPr>
                            <w:r w:rsidRPr="00792328">
                              <w:rPr>
                                <w:rFonts w:cs="Calibri"/>
                                <w:bCs/>
                                <w:sz w:val="20"/>
                                <w:szCs w:val="20"/>
                              </w:rPr>
                              <w:t>M:</w:t>
                            </w:r>
                            <w:r w:rsidRPr="00792328">
                              <w:rPr>
                                <w:rFonts w:cs="Calibri"/>
                                <w:bCs/>
                                <w:sz w:val="20"/>
                                <w:szCs w:val="20"/>
                              </w:rPr>
                              <w:tab/>
                              <w:t>Majelis</w:t>
                            </w:r>
                          </w:p>
                          <w:p w14:paraId="05F5FF69" w14:textId="77777777" w:rsidR="008558F4" w:rsidRPr="00792328" w:rsidRDefault="008558F4" w:rsidP="008558F4">
                            <w:pPr>
                              <w:pBdr>
                                <w:top w:val="single" w:sz="4" w:space="1" w:color="7F7F7F"/>
                              </w:pBdr>
                              <w:ind w:left="720" w:hanging="720"/>
                              <w:rPr>
                                <w:rFonts w:cs="Calibri"/>
                                <w:bCs/>
                                <w:sz w:val="20"/>
                                <w:szCs w:val="20"/>
                              </w:rPr>
                            </w:pPr>
                            <w:r w:rsidRPr="00792328">
                              <w:rPr>
                                <w:rFonts w:cs="Calibri"/>
                                <w:bCs/>
                                <w:sz w:val="20"/>
                                <w:szCs w:val="20"/>
                              </w:rPr>
                              <w:t>U:</w:t>
                            </w:r>
                            <w:r w:rsidRPr="00792328">
                              <w:rPr>
                                <w:rFonts w:cs="Calibri"/>
                                <w:bCs/>
                                <w:sz w:val="20"/>
                                <w:szCs w:val="20"/>
                              </w:rPr>
                              <w:tab/>
                              <w:t>Umat</w:t>
                            </w:r>
                          </w:p>
                          <w:p w14:paraId="49542354" w14:textId="77777777" w:rsidR="008558F4" w:rsidRDefault="008558F4" w:rsidP="008558F4">
                            <w:pPr>
                              <w:pBdr>
                                <w:top w:val="single" w:sz="4" w:space="1" w:color="7F7F7F"/>
                              </w:pBdr>
                              <w:ind w:left="720" w:hanging="720"/>
                              <w:rPr>
                                <w:rFonts w:cs="Calibri"/>
                                <w:bCs/>
                                <w:sz w:val="20"/>
                                <w:szCs w:val="20"/>
                              </w:rPr>
                            </w:pPr>
                            <w:r w:rsidRPr="00792328">
                              <w:rPr>
                                <w:rFonts w:cs="Calibri"/>
                                <w:bCs/>
                                <w:sz w:val="20"/>
                                <w:szCs w:val="20"/>
                              </w:rPr>
                              <w:t>L:</w:t>
                            </w:r>
                            <w:r w:rsidRPr="00792328">
                              <w:rPr>
                                <w:rFonts w:cs="Calibri"/>
                                <w:bCs/>
                                <w:sz w:val="20"/>
                                <w:szCs w:val="20"/>
                              </w:rPr>
                              <w:tab/>
                              <w:t>Lektor</w:t>
                            </w:r>
                          </w:p>
                          <w:p w14:paraId="3BDC3298" w14:textId="77777777" w:rsidR="008558F4" w:rsidRPr="00C76228" w:rsidRDefault="008558F4" w:rsidP="008558F4">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86C38" id="_x0000_s1084" type="#_x0000_t202" style="position:absolute;left:0;text-align:left;margin-left:2.95pt;margin-top:0;width:175.55pt;height:105.1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" fillcolor="#d8d8d8 [2732]" stroked="f">
                <v:textbox>
                  <w:txbxContent>
                    <w:p w14:paraId="6B0EBE0C" w14:textId="77777777" w:rsidR="008558F4" w:rsidRPr="00792328" w:rsidRDefault="008558F4" w:rsidP="008558F4">
                      <w:pPr>
                        <w:rPr>
                          <w:b/>
                        </w:rPr>
                      </w:pPr>
                      <w:r w:rsidRPr="00792328">
                        <w:rPr>
                          <w:b/>
                        </w:rPr>
                        <w:t>BAHAN LITURGI</w:t>
                      </w:r>
                    </w:p>
                    <w:p w14:paraId="2F9DB8DD" w14:textId="428E48A0" w:rsidR="008558F4" w:rsidRPr="00792328" w:rsidRDefault="008558F4" w:rsidP="008558F4">
                      <w:pPr>
                        <w:rPr>
                          <w:b/>
                          <w:lang w:val="id-ID"/>
                        </w:rPr>
                      </w:pPr>
                      <w:r>
                        <w:rPr>
                          <w:b/>
                        </w:rPr>
                        <w:t>Kamis Putih</w:t>
                      </w:r>
                    </w:p>
                    <w:p w14:paraId="50C9BC58" w14:textId="0F3AFDD5" w:rsidR="008558F4" w:rsidRPr="00792328" w:rsidRDefault="008558F4" w:rsidP="008558F4">
                      <w:pPr>
                        <w:rPr>
                          <w:rFonts w:cs="Calibri"/>
                          <w:bCs/>
                          <w:i/>
                          <w:iCs/>
                          <w:sz w:val="20"/>
                          <w:szCs w:val="20"/>
                        </w:rPr>
                      </w:pPr>
                      <w:r>
                        <w:rPr>
                          <w:rFonts w:cs="Calibri"/>
                          <w:bCs/>
                          <w:i/>
                          <w:iCs/>
                          <w:sz w:val="20"/>
                          <w:szCs w:val="20"/>
                        </w:rPr>
                        <w:t>Kamis</w:t>
                      </w:r>
                      <w:r w:rsidRPr="00792328">
                        <w:rPr>
                          <w:rFonts w:cs="Calibri"/>
                          <w:bCs/>
                          <w:i/>
                          <w:iCs/>
                          <w:sz w:val="20"/>
                          <w:szCs w:val="20"/>
                        </w:rPr>
                        <w:t>; 1</w:t>
                      </w:r>
                      <w:r>
                        <w:rPr>
                          <w:rFonts w:cs="Calibri"/>
                          <w:bCs/>
                          <w:i/>
                          <w:iCs/>
                          <w:sz w:val="20"/>
                          <w:szCs w:val="20"/>
                        </w:rPr>
                        <w:t>7</w:t>
                      </w:r>
                      <w:r w:rsidRPr="00792328">
                        <w:rPr>
                          <w:rFonts w:cs="Calibri"/>
                          <w:bCs/>
                          <w:i/>
                          <w:iCs/>
                          <w:sz w:val="20"/>
                          <w:szCs w:val="20"/>
                        </w:rPr>
                        <w:t xml:space="preserve"> April 2025</w:t>
                      </w:r>
                    </w:p>
                    <w:p w14:paraId="664B4F70" w14:textId="77777777" w:rsidR="008558F4" w:rsidRPr="00792328" w:rsidRDefault="008558F4" w:rsidP="008558F4">
                      <w:pPr>
                        <w:pBdr>
                          <w:top w:val="single" w:sz="4" w:space="1" w:color="7F7F7F"/>
                        </w:pBdr>
                        <w:rPr>
                          <w:rFonts w:cs="Calibri"/>
                          <w:bCs/>
                          <w:sz w:val="20"/>
                          <w:szCs w:val="20"/>
                        </w:rPr>
                      </w:pPr>
                      <w:r w:rsidRPr="00792328">
                        <w:rPr>
                          <w:rFonts w:cs="Calibri"/>
                          <w:bCs/>
                          <w:sz w:val="20"/>
                          <w:szCs w:val="20"/>
                        </w:rPr>
                        <w:t>Keterangan:</w:t>
                      </w:r>
                    </w:p>
                    <w:p w14:paraId="723362DC" w14:textId="77777777" w:rsidR="008558F4" w:rsidRPr="00792328" w:rsidRDefault="008558F4" w:rsidP="008558F4">
                      <w:pPr>
                        <w:pBdr>
                          <w:top w:val="single" w:sz="4" w:space="1" w:color="7F7F7F"/>
                        </w:pBdr>
                        <w:ind w:left="720" w:hanging="720"/>
                        <w:rPr>
                          <w:rFonts w:cs="Calibri"/>
                          <w:bCs/>
                          <w:sz w:val="20"/>
                          <w:szCs w:val="20"/>
                        </w:rPr>
                      </w:pPr>
                      <w:r w:rsidRPr="00792328">
                        <w:rPr>
                          <w:rFonts w:cs="Calibri"/>
                          <w:bCs/>
                          <w:sz w:val="20"/>
                          <w:szCs w:val="20"/>
                        </w:rPr>
                        <w:t>P</w:t>
                      </w:r>
                      <w:r w:rsidRPr="00792328">
                        <w:rPr>
                          <w:rFonts w:cs="Calibri"/>
                          <w:bCs/>
                          <w:sz w:val="20"/>
                          <w:szCs w:val="20"/>
                          <w:lang w:val="id-ID"/>
                        </w:rPr>
                        <w:t>F</w:t>
                      </w:r>
                      <w:r w:rsidRPr="00792328">
                        <w:rPr>
                          <w:rFonts w:cs="Calibri"/>
                          <w:bCs/>
                          <w:sz w:val="20"/>
                          <w:szCs w:val="20"/>
                        </w:rPr>
                        <w:t>.:</w:t>
                      </w:r>
                      <w:r w:rsidRPr="00792328">
                        <w:rPr>
                          <w:rFonts w:cs="Calibri"/>
                          <w:bCs/>
                          <w:sz w:val="20"/>
                          <w:szCs w:val="20"/>
                        </w:rPr>
                        <w:tab/>
                        <w:t>Pendeta</w:t>
                      </w:r>
                    </w:p>
                    <w:p w14:paraId="386496B2" w14:textId="77777777" w:rsidR="008558F4" w:rsidRPr="00792328" w:rsidRDefault="008558F4" w:rsidP="008558F4">
                      <w:pPr>
                        <w:pBdr>
                          <w:top w:val="single" w:sz="4" w:space="1" w:color="7F7F7F"/>
                        </w:pBdr>
                        <w:ind w:left="720" w:hanging="720"/>
                        <w:rPr>
                          <w:rFonts w:cs="Calibri"/>
                          <w:bCs/>
                          <w:sz w:val="20"/>
                          <w:szCs w:val="20"/>
                        </w:rPr>
                      </w:pPr>
                      <w:r w:rsidRPr="00792328">
                        <w:rPr>
                          <w:rFonts w:cs="Calibri"/>
                          <w:bCs/>
                          <w:sz w:val="20"/>
                          <w:szCs w:val="20"/>
                        </w:rPr>
                        <w:t>M:</w:t>
                      </w:r>
                      <w:r w:rsidRPr="00792328">
                        <w:rPr>
                          <w:rFonts w:cs="Calibri"/>
                          <w:bCs/>
                          <w:sz w:val="20"/>
                          <w:szCs w:val="20"/>
                        </w:rPr>
                        <w:tab/>
                        <w:t>Majelis</w:t>
                      </w:r>
                    </w:p>
                    <w:p w14:paraId="05F5FF69" w14:textId="77777777" w:rsidR="008558F4" w:rsidRPr="00792328" w:rsidRDefault="008558F4" w:rsidP="008558F4">
                      <w:pPr>
                        <w:pBdr>
                          <w:top w:val="single" w:sz="4" w:space="1" w:color="7F7F7F"/>
                        </w:pBdr>
                        <w:ind w:left="720" w:hanging="720"/>
                        <w:rPr>
                          <w:rFonts w:cs="Calibri"/>
                          <w:bCs/>
                          <w:sz w:val="20"/>
                          <w:szCs w:val="20"/>
                        </w:rPr>
                      </w:pPr>
                      <w:r w:rsidRPr="00792328">
                        <w:rPr>
                          <w:rFonts w:cs="Calibri"/>
                          <w:bCs/>
                          <w:sz w:val="20"/>
                          <w:szCs w:val="20"/>
                        </w:rPr>
                        <w:t>U:</w:t>
                      </w:r>
                      <w:r w:rsidRPr="00792328">
                        <w:rPr>
                          <w:rFonts w:cs="Calibri"/>
                          <w:bCs/>
                          <w:sz w:val="20"/>
                          <w:szCs w:val="20"/>
                        </w:rPr>
                        <w:tab/>
                        <w:t>Umat</w:t>
                      </w:r>
                    </w:p>
                    <w:p w14:paraId="49542354" w14:textId="77777777" w:rsidR="008558F4" w:rsidRDefault="008558F4" w:rsidP="008558F4">
                      <w:pPr>
                        <w:pBdr>
                          <w:top w:val="single" w:sz="4" w:space="1" w:color="7F7F7F"/>
                        </w:pBdr>
                        <w:ind w:left="720" w:hanging="720"/>
                        <w:rPr>
                          <w:rFonts w:cs="Calibri"/>
                          <w:bCs/>
                          <w:sz w:val="20"/>
                          <w:szCs w:val="20"/>
                        </w:rPr>
                      </w:pPr>
                      <w:r w:rsidRPr="00792328">
                        <w:rPr>
                          <w:rFonts w:cs="Calibri"/>
                          <w:bCs/>
                          <w:sz w:val="20"/>
                          <w:szCs w:val="20"/>
                        </w:rPr>
                        <w:t>L:</w:t>
                      </w:r>
                      <w:r w:rsidRPr="00792328">
                        <w:rPr>
                          <w:rFonts w:cs="Calibri"/>
                          <w:bCs/>
                          <w:sz w:val="20"/>
                          <w:szCs w:val="20"/>
                        </w:rPr>
                        <w:tab/>
                        <w:t>Lektor</w:t>
                      </w:r>
                    </w:p>
                    <w:p w14:paraId="3BDC3298" w14:textId="77777777" w:rsidR="008558F4" w:rsidRPr="00C76228" w:rsidRDefault="008558F4" w:rsidP="008558F4">
                      <w:pPr>
                        <w:ind w:left="1260" w:hanging="1260"/>
                        <w:rPr>
                          <w:rFonts w:cs="Calibri"/>
                          <w:bCs/>
                          <w:sz w:val="20"/>
                          <w:szCs w:val="20"/>
                        </w:rPr>
                      </w:pPr>
                    </w:p>
                  </w:txbxContent>
                </v:textbox>
                <w10:wrap type="through"/>
              </v:shape>
            </w:pict>
          </mc:Fallback>
        </mc:AlternateContent>
      </w:r>
    </w:p>
    <w:p w14:paraId="2224677A" w14:textId="77777777" w:rsidR="008558F4" w:rsidRPr="00813992" w:rsidRDefault="008558F4" w:rsidP="008558F4">
      <w:pPr>
        <w:shd w:val="clear" w:color="auto" w:fill="FFFFFF"/>
        <w:jc w:val="center"/>
        <w:rPr>
          <w:rFonts w:ascii="Georgia Regular" w:hAnsi="Georgia Regular" w:cs="Georgia Regular"/>
          <w:color w:val="000000"/>
          <w:lang w:val="id-ID"/>
        </w:rPr>
      </w:pPr>
    </w:p>
    <w:p w14:paraId="331AAD35" w14:textId="77777777" w:rsidR="008558F4" w:rsidRPr="00813992" w:rsidRDefault="008558F4" w:rsidP="008558F4">
      <w:pPr>
        <w:shd w:val="clear" w:color="auto" w:fill="FFFFFF"/>
        <w:jc w:val="both"/>
        <w:rPr>
          <w:rFonts w:ascii="Georgia Regular" w:hAnsi="Georgia Regular" w:cs="Georgia Regular"/>
          <w:color w:val="000000"/>
          <w:lang w:val="id-ID"/>
        </w:rPr>
      </w:pPr>
      <w:r w:rsidRPr="00813992">
        <w:rPr>
          <w:rFonts w:ascii="Georgia Regular" w:hAnsi="Georgia Regular" w:cs="Georgia Regular"/>
          <w:b/>
          <w:bCs/>
          <w:color w:val="000000"/>
          <w:lang w:val="id-ID"/>
        </w:rPr>
        <w:t>PERSIAPAN (menyesuaikan kebiasaan gereja masing-masing)</w:t>
      </w:r>
    </w:p>
    <w:p w14:paraId="217397CF" w14:textId="77777777" w:rsidR="008558F4" w:rsidRPr="00813992" w:rsidRDefault="008558F4" w:rsidP="008558F4">
      <w:pPr>
        <w:pStyle w:val="DaftarParagraf"/>
        <w:widowControl/>
        <w:numPr>
          <w:ilvl w:val="0"/>
          <w:numId w:val="43"/>
        </w:numPr>
        <w:shd w:val="clear" w:color="auto" w:fill="FFFFFF"/>
        <w:autoSpaceDE/>
        <w:autoSpaceDN/>
        <w:contextualSpacing/>
        <w:rPr>
          <w:rFonts w:ascii="Georgia Regular" w:hAnsi="Georgia Regular" w:cs="Georgia Regular"/>
          <w:color w:val="000000"/>
          <w:lang w:val="id-ID"/>
        </w:rPr>
      </w:pPr>
      <w:r w:rsidRPr="00813992">
        <w:rPr>
          <w:rFonts w:ascii="Georgia Regular" w:hAnsi="Georgia Regular" w:cs="Georgia Regular"/>
          <w:color w:val="000000"/>
          <w:lang w:val="id-ID"/>
        </w:rPr>
        <w:t>Organis/pianis memainkan lagu-lagu yang membawa jemaat menghayati ibadah yang akan dilakukan</w:t>
      </w:r>
    </w:p>
    <w:p w14:paraId="6A939399" w14:textId="77777777" w:rsidR="008558F4" w:rsidRPr="00813992" w:rsidRDefault="008558F4" w:rsidP="008558F4">
      <w:pPr>
        <w:pStyle w:val="DaftarParagraf"/>
        <w:widowControl/>
        <w:numPr>
          <w:ilvl w:val="0"/>
          <w:numId w:val="43"/>
        </w:numPr>
        <w:shd w:val="clear" w:color="auto" w:fill="FFFFFF"/>
        <w:autoSpaceDE/>
        <w:autoSpaceDN/>
        <w:contextualSpacing/>
        <w:rPr>
          <w:rFonts w:ascii="Georgia Regular" w:hAnsi="Georgia Regular" w:cs="Georgia Regular"/>
          <w:color w:val="000000"/>
          <w:lang w:val="id-ID"/>
        </w:rPr>
      </w:pPr>
      <w:r w:rsidRPr="00813992">
        <w:rPr>
          <w:rFonts w:ascii="Georgia Regular" w:hAnsi="Georgia Regular" w:cs="Georgia Regular"/>
          <w:color w:val="000000"/>
          <w:lang w:val="id-ID"/>
        </w:rPr>
        <w:t>Jemaat menciptakan saat teduh sebagai persiapan pribadi</w:t>
      </w:r>
    </w:p>
    <w:p w14:paraId="3A9245A6" w14:textId="77777777" w:rsidR="008558F4" w:rsidRPr="00813992" w:rsidRDefault="008558F4" w:rsidP="008558F4">
      <w:pPr>
        <w:pStyle w:val="DaftarParagraf"/>
        <w:widowControl/>
        <w:numPr>
          <w:ilvl w:val="0"/>
          <w:numId w:val="43"/>
        </w:numPr>
        <w:shd w:val="clear" w:color="auto" w:fill="FFFFFF"/>
        <w:autoSpaceDE/>
        <w:autoSpaceDN/>
        <w:contextualSpacing/>
        <w:rPr>
          <w:rFonts w:ascii="Georgia Regular" w:hAnsi="Georgia Regular" w:cs="Georgia Regular"/>
          <w:color w:val="000000"/>
          <w:lang w:val="id-ID"/>
        </w:rPr>
      </w:pPr>
      <w:r w:rsidRPr="00813992">
        <w:rPr>
          <w:rFonts w:ascii="Georgia Regular" w:hAnsi="Georgia Regular" w:cs="Georgia Regular"/>
          <w:color w:val="000000"/>
          <w:lang w:val="id-ID"/>
        </w:rPr>
        <w:t>Warta Jemaat dibacakan</w:t>
      </w:r>
    </w:p>
    <w:p w14:paraId="1886CED1" w14:textId="77777777" w:rsidR="008558F4" w:rsidRPr="00813992" w:rsidRDefault="008558F4" w:rsidP="008558F4">
      <w:pPr>
        <w:pStyle w:val="DaftarParagraf"/>
        <w:widowControl/>
        <w:numPr>
          <w:ilvl w:val="0"/>
          <w:numId w:val="43"/>
        </w:numPr>
        <w:shd w:val="clear" w:color="auto" w:fill="FFFFFF"/>
        <w:autoSpaceDE/>
        <w:autoSpaceDN/>
        <w:contextualSpacing/>
        <w:rPr>
          <w:rFonts w:ascii="Georgia Regular" w:hAnsi="Georgia Regular" w:cs="Georgia Regular"/>
          <w:color w:val="000000"/>
          <w:lang w:val="id-ID"/>
        </w:rPr>
      </w:pPr>
      <w:r w:rsidRPr="00813992">
        <w:rPr>
          <w:rFonts w:ascii="Georgia Regular" w:hAnsi="Georgia Regular" w:cs="Georgia Regular"/>
          <w:color w:val="000000"/>
          <w:lang w:val="id-ID"/>
        </w:rPr>
        <w:t xml:space="preserve">Lagu “Kutetap Setia” diperdengarkan sayup-sayup dengan instrument </w:t>
      </w:r>
    </w:p>
    <w:p w14:paraId="06B8F5C8" w14:textId="77777777" w:rsidR="008558F4" w:rsidRPr="00813992" w:rsidRDefault="008558F4" w:rsidP="008558F4">
      <w:pPr>
        <w:shd w:val="clear" w:color="auto" w:fill="FFFFFF"/>
        <w:rPr>
          <w:rFonts w:ascii="Georgia Regular" w:hAnsi="Georgia Regular" w:cs="Georgia Regular"/>
          <w:color w:val="000000"/>
          <w:lang w:val="id-ID"/>
        </w:rPr>
      </w:pPr>
    </w:p>
    <w:p w14:paraId="00B9A292" w14:textId="77777777" w:rsidR="008558F4" w:rsidRPr="00813992" w:rsidRDefault="008558F4" w:rsidP="008558F4">
      <w:pPr>
        <w:shd w:val="clear" w:color="auto" w:fill="FFFFFF"/>
        <w:jc w:val="center"/>
        <w:rPr>
          <w:rFonts w:ascii="Georgia Regular" w:hAnsi="Georgia Regular" w:cs="Georgia Regular"/>
          <w:color w:val="1F1F1F"/>
          <w:lang w:val="id-ID"/>
        </w:rPr>
      </w:pPr>
      <w:r w:rsidRPr="00813992">
        <w:rPr>
          <w:rFonts w:ascii="Georgia Regular" w:hAnsi="Georgia Regular" w:cs="Georgia Regular"/>
          <w:color w:val="1F1F1F"/>
          <w:lang w:val="id-ID"/>
        </w:rPr>
        <w:t>Seperti wanita mengurapi-Mu</w:t>
      </w:r>
      <w:r w:rsidRPr="00813992">
        <w:rPr>
          <w:rFonts w:ascii="Georgia Regular" w:hAnsi="Georgia Regular" w:cs="Georgia Regular"/>
          <w:color w:val="1F1F1F"/>
          <w:lang w:val="id-ID"/>
        </w:rPr>
        <w:br/>
        <w:t>Menangis di bawah kaki-Mu</w:t>
      </w:r>
      <w:r w:rsidRPr="00813992">
        <w:rPr>
          <w:rFonts w:ascii="Georgia Regular" w:hAnsi="Georgia Regular" w:cs="Georgia Regular"/>
          <w:color w:val="1F1F1F"/>
          <w:lang w:val="id-ID"/>
        </w:rPr>
        <w:br/>
        <w:t>Demikian hidupku mau mengasihi-Mu</w:t>
      </w:r>
      <w:r w:rsidRPr="00813992">
        <w:rPr>
          <w:rFonts w:ascii="Georgia Regular" w:hAnsi="Georgia Regular" w:cs="Georgia Regular"/>
          <w:color w:val="1F1F1F"/>
          <w:lang w:val="id-ID"/>
        </w:rPr>
        <w:br/>
        <w:t>Yesus, Engkau baik bagiku</w:t>
      </w:r>
    </w:p>
    <w:p w14:paraId="6C9E7542" w14:textId="77777777" w:rsidR="008558F4" w:rsidRPr="00813992" w:rsidRDefault="008558F4" w:rsidP="008558F4">
      <w:pPr>
        <w:shd w:val="clear" w:color="auto" w:fill="FFFFFF"/>
        <w:jc w:val="center"/>
        <w:rPr>
          <w:rFonts w:ascii="Georgia Regular" w:hAnsi="Georgia Regular" w:cs="Georgia Regular"/>
          <w:color w:val="1F1F1F"/>
          <w:lang w:val="id-ID"/>
        </w:rPr>
      </w:pPr>
      <w:r w:rsidRPr="00813992">
        <w:rPr>
          <w:rFonts w:ascii="Georgia Regular" w:hAnsi="Georgia Regular" w:cs="Georgia Regular"/>
          <w:color w:val="1F1F1F"/>
          <w:lang w:val="id-ID"/>
        </w:rPr>
        <w:t>Sampai akhir ku menutup mata</w:t>
      </w:r>
      <w:r w:rsidRPr="00813992">
        <w:rPr>
          <w:rFonts w:ascii="Georgia Regular" w:hAnsi="Georgia Regular" w:cs="Georgia Regular"/>
          <w:color w:val="1F1F1F"/>
          <w:lang w:val="id-ID"/>
        </w:rPr>
        <w:br/>
        <w:t>Ku tetap setia menanti janji-Mu</w:t>
      </w:r>
      <w:r w:rsidRPr="00813992">
        <w:rPr>
          <w:rFonts w:ascii="Georgia Regular" w:hAnsi="Georgia Regular" w:cs="Georgia Regular"/>
          <w:color w:val="1F1F1F"/>
          <w:lang w:val="id-ID"/>
        </w:rPr>
        <w:br/>
        <w:t>Sampai kudapatkan mahkota kehidupanku</w:t>
      </w:r>
      <w:r w:rsidRPr="00813992">
        <w:rPr>
          <w:rFonts w:ascii="Georgia Regular" w:hAnsi="Georgia Regular" w:cs="Georgia Regular"/>
          <w:color w:val="1F1F1F"/>
          <w:lang w:val="id-ID"/>
        </w:rPr>
        <w:br/>
        <w:t>Ku tetap setia ku melayani-Mu</w:t>
      </w:r>
    </w:p>
    <w:p w14:paraId="160543FD" w14:textId="77777777" w:rsidR="008558F4" w:rsidRPr="00813992" w:rsidRDefault="008558F4" w:rsidP="008558F4">
      <w:pPr>
        <w:shd w:val="clear" w:color="auto" w:fill="FFFFFF"/>
        <w:jc w:val="both"/>
        <w:rPr>
          <w:rFonts w:ascii="Georgia Regular" w:hAnsi="Georgia Regular" w:cs="Georgia Regular"/>
          <w:color w:val="000000"/>
          <w:lang w:val="id-ID"/>
        </w:rPr>
      </w:pPr>
    </w:p>
    <w:p w14:paraId="630E0C36" w14:textId="5B433533" w:rsidR="008558F4" w:rsidRPr="00813992" w:rsidRDefault="008558F4" w:rsidP="008558F4">
      <w:pPr>
        <w:jc w:val="both"/>
        <w:rPr>
          <w:rFonts w:ascii="Georgia Regular" w:hAnsi="Georgia Regular" w:cs="Georgia Regular"/>
          <w:color w:val="000000"/>
          <w:lang w:val="id-ID"/>
        </w:rPr>
      </w:pPr>
    </w:p>
    <w:p w14:paraId="2CF76283" w14:textId="00898DE5" w:rsidR="008558F4" w:rsidRPr="00813992" w:rsidRDefault="008558F4" w:rsidP="00621F05">
      <w:pPr>
        <w:tabs>
          <w:tab w:val="right" w:pos="6520"/>
        </w:tabs>
        <w:rPr>
          <w:rFonts w:ascii="Georgia Regular" w:hAnsi="Georgia Regular" w:cs="Georgia Regular"/>
          <w:color w:val="000000"/>
          <w:lang w:val="id-ID"/>
        </w:rPr>
      </w:pPr>
      <w:r w:rsidRPr="00813992">
        <w:rPr>
          <w:rFonts w:ascii="Georgia Regular" w:hAnsi="Georgia Regular" w:cs="Georgia Regular"/>
          <w:b/>
          <w:bCs/>
          <w:color w:val="000000"/>
          <w:lang w:val="id-ID"/>
        </w:rPr>
        <w:t>PANGGILAN BERIBADAH</w:t>
      </w:r>
      <w:r w:rsidRPr="00813992">
        <w:rPr>
          <w:rFonts w:ascii="Georgia Regular" w:hAnsi="Georgia Regular" w:cs="Georgia Regular"/>
          <w:color w:val="000000"/>
          <w:lang w:val="id-ID"/>
        </w:rPr>
        <w:t xml:space="preserve">​ </w:t>
      </w:r>
      <w:r w:rsidR="00621F05" w:rsidRPr="00813992">
        <w:rPr>
          <w:rFonts w:ascii="Georgia Regular" w:hAnsi="Georgia Regular" w:cs="Georgia Regular"/>
          <w:color w:val="000000"/>
          <w:lang w:val="id-ID"/>
        </w:rPr>
        <w:tab/>
      </w:r>
      <w:r w:rsidRPr="00813992">
        <w:rPr>
          <w:rFonts w:ascii="Georgia Regular" w:hAnsi="Georgia Regular" w:cs="Georgia Regular"/>
          <w:i/>
          <w:iCs/>
          <w:color w:val="000000"/>
          <w:lang w:val="id-ID"/>
        </w:rPr>
        <w:t>(Berdiri)</w:t>
      </w:r>
    </w:p>
    <w:p w14:paraId="56C4FA03" w14:textId="77777777" w:rsidR="008558F4" w:rsidRPr="00813992" w:rsidRDefault="008558F4" w:rsidP="008558F4">
      <w:pPr>
        <w:jc w:val="both"/>
        <w:rPr>
          <w:rFonts w:ascii="Georgia Regular" w:hAnsi="Georgia Regular" w:cs="Georgia Regular"/>
          <w:color w:val="000000"/>
          <w:lang w:val="id-ID"/>
        </w:rPr>
      </w:pPr>
      <w:r w:rsidRPr="00813992">
        <w:rPr>
          <w:rFonts w:ascii="Georgia Regular" w:hAnsi="Georgia Regular" w:cs="Georgia Regular"/>
          <w:color w:val="000000"/>
          <w:lang w:val="id-ID"/>
        </w:rPr>
        <w:t>Seorang ibu berkerudung menaikkan Mazmur 116:1-2 dan bersahutan dengan Umat dari Mazmur 116:12-19</w:t>
      </w:r>
    </w:p>
    <w:p w14:paraId="5DB82FDC" w14:textId="77777777" w:rsidR="008558F4" w:rsidRPr="00813992" w:rsidRDefault="008558F4" w:rsidP="008558F4">
      <w:pPr>
        <w:jc w:val="both"/>
        <w:rPr>
          <w:rFonts w:ascii="Georgia Regular" w:hAnsi="Georgia Regular" w:cs="Georgia Regular"/>
          <w:color w:val="000000"/>
          <w:lang w:val="id-ID"/>
        </w:rPr>
      </w:pPr>
    </w:p>
    <w:p w14:paraId="7E1104E7" w14:textId="32E88B72" w:rsidR="008558F4" w:rsidRPr="00813992" w:rsidRDefault="008558F4" w:rsidP="008558F4">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Ibu:  Aku mengasihi Tuhan, sebab Ia mendengarkan suaraku dan permohonanku. Sebab Ia menye</w:t>
      </w:r>
      <w:r w:rsidR="00316D8D">
        <w:rPr>
          <w:rFonts w:ascii="Georgia Regular" w:hAnsi="Georgia Regular" w:cs="Georgia Regular"/>
          <w:color w:val="000000"/>
          <w:lang w:val="id-ID"/>
        </w:rPr>
        <w:t>n</w:t>
      </w:r>
      <w:r w:rsidRPr="00813992">
        <w:rPr>
          <w:rFonts w:ascii="Georgia Regular" w:hAnsi="Georgia Regular" w:cs="Georgia Regular"/>
          <w:color w:val="000000"/>
          <w:lang w:val="id-ID"/>
        </w:rPr>
        <w:t>dengkan telinga-Nya kepadaku, maka seumur hidupku, aku akan berseru kepada-Nya. Bagaimana akan kubalas kepada Tuhan segala kebajikan-Nya kepadaku?</w:t>
      </w:r>
    </w:p>
    <w:p w14:paraId="6DF60707" w14:textId="2C4C1773" w:rsidR="008558F4" w:rsidRPr="00813992" w:rsidRDefault="008558F4" w:rsidP="008558F4">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lastRenderedPageBreak/>
        <w:t xml:space="preserve">U: </w:t>
      </w:r>
      <w:r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Kami akan mengangkat piala keselamatan, dan menyerukan nama Tuhan,</w:t>
      </w:r>
    </w:p>
    <w:p w14:paraId="12789427" w14:textId="77777777" w:rsidR="008558F4" w:rsidRPr="00813992" w:rsidRDefault="008558F4" w:rsidP="008558F4">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Ibu:  Aku akan membayar nazarku kepada Tuhan di depan seluruh umat-Nya.</w:t>
      </w:r>
    </w:p>
    <w:p w14:paraId="36D85258" w14:textId="6C03E97C" w:rsidR="008558F4" w:rsidRPr="00813992" w:rsidRDefault="008558F4" w:rsidP="008558F4">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U:  </w:t>
      </w:r>
      <w:r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Sungguh berat bagi Tuhan kematian orang yang dikasihi-Nya</w:t>
      </w:r>
    </w:p>
    <w:p w14:paraId="23DBB9F6" w14:textId="77777777" w:rsidR="008558F4" w:rsidRPr="00813992" w:rsidRDefault="008558F4" w:rsidP="008558F4">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Ibu:  Ya Tuhan aku ini hamba-Mu! Aku hamba-Mu, anak hamba-Mu perempuan!</w:t>
      </w:r>
    </w:p>
    <w:p w14:paraId="3F79CA7D" w14:textId="045C22BF" w:rsidR="008558F4" w:rsidRPr="00813992" w:rsidRDefault="008558F4" w:rsidP="008558F4">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U:  </w:t>
      </w:r>
      <w:r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Engkau telah membuka ikatan-ikatanku!</w:t>
      </w:r>
    </w:p>
    <w:p w14:paraId="3E59F91F" w14:textId="77777777" w:rsidR="008558F4" w:rsidRPr="00813992" w:rsidRDefault="008558F4" w:rsidP="008558F4">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Ibu:  Aku akan mempersembahkan kurban syukur kepada-Mu dan akan menyerukan nama Tuhan, akan membayar nazarku kepada Tuhan</w:t>
      </w:r>
    </w:p>
    <w:p w14:paraId="1CB700B1" w14:textId="5DADB4F4" w:rsidR="008558F4" w:rsidRPr="00813992" w:rsidRDefault="008558F4" w:rsidP="008558F4">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U:  </w:t>
      </w:r>
      <w:r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Di depan seluruh umat-Nya. Di pelataran rumah Tuhan, di tengah-tengahmu, hai Yerusalem!</w:t>
      </w:r>
    </w:p>
    <w:p w14:paraId="734CE4EB" w14:textId="77777777" w:rsidR="008558F4" w:rsidRPr="00813992" w:rsidRDefault="008558F4" w:rsidP="008558F4">
      <w:pPr>
        <w:ind w:left="567" w:hanging="567"/>
        <w:jc w:val="both"/>
        <w:rPr>
          <w:rFonts w:ascii="Georgia Regular" w:hAnsi="Georgia Regular" w:cs="Georgia Regular"/>
          <w:b/>
          <w:bCs/>
          <w:color w:val="000000"/>
          <w:lang w:val="id-ID"/>
        </w:rPr>
      </w:pPr>
      <w:r w:rsidRPr="00813992">
        <w:rPr>
          <w:rFonts w:ascii="Georgia Regular" w:hAnsi="Georgia Regular" w:cs="Georgia Regular"/>
          <w:b/>
          <w:bCs/>
          <w:color w:val="000000"/>
          <w:lang w:val="id-ID"/>
        </w:rPr>
        <w:t>Bersama: Amin.</w:t>
      </w:r>
    </w:p>
    <w:p w14:paraId="07B563EB" w14:textId="77777777" w:rsidR="008558F4" w:rsidRPr="00813992" w:rsidRDefault="008558F4" w:rsidP="008558F4">
      <w:pPr>
        <w:ind w:left="420" w:hanging="420"/>
        <w:jc w:val="both"/>
        <w:rPr>
          <w:rFonts w:ascii="Georgia Regular" w:hAnsi="Georgia Regular" w:cs="Georgia Regular"/>
          <w:color w:val="000000"/>
          <w:lang w:val="id-ID"/>
        </w:rPr>
      </w:pPr>
    </w:p>
    <w:p w14:paraId="54C6F15B" w14:textId="01D872D9" w:rsidR="008558F4" w:rsidRPr="00813992" w:rsidRDefault="008558F4" w:rsidP="008558F4">
      <w:pPr>
        <w:ind w:left="567" w:hanging="567"/>
        <w:jc w:val="both"/>
        <w:rPr>
          <w:rFonts w:ascii="Georgia Regular" w:hAnsi="Georgia Regular" w:cs="Georgia Regular"/>
          <w:b/>
          <w:bCs/>
          <w:color w:val="000000"/>
          <w:lang w:val="id-ID"/>
        </w:rPr>
      </w:pPr>
      <w:r w:rsidRPr="00813992">
        <w:rPr>
          <w:rFonts w:ascii="Georgia Regular" w:hAnsi="Georgia Regular" w:cs="Georgia Regular"/>
          <w:color w:val="000000"/>
          <w:lang w:val="id-ID"/>
        </w:rPr>
        <w:t>U: </w:t>
      </w:r>
      <w:r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Menyanyikan PKJ 14:1</w:t>
      </w:r>
    </w:p>
    <w:p w14:paraId="6F2618BB" w14:textId="67BAA767" w:rsidR="008558F4" w:rsidRPr="00813992" w:rsidRDefault="008558F4" w:rsidP="008558F4">
      <w:pPr>
        <w:ind w:right="-315" w:firstLine="567"/>
        <w:rPr>
          <w:rFonts w:ascii="Georgia Regular" w:hAnsi="Georgia Regular" w:cs="Georgia Regular"/>
          <w:color w:val="000000"/>
          <w:lang w:val="id-ID"/>
        </w:rPr>
      </w:pPr>
      <w:r w:rsidRPr="00813992">
        <w:rPr>
          <w:rFonts w:ascii="Georgia Regular" w:hAnsi="Georgia Regular" w:cs="Georgia Regular"/>
          <w:color w:val="000000"/>
          <w:lang w:val="id-ID"/>
        </w:rPr>
        <w:t>PKJ 14:1, “KUNYANYIKAN KASIH SETIA TUHAN”</w:t>
      </w:r>
    </w:p>
    <w:p w14:paraId="238FB49F" w14:textId="77777777" w:rsidR="008558F4" w:rsidRPr="00813992" w:rsidRDefault="008558F4" w:rsidP="008558F4">
      <w:pPr>
        <w:ind w:left="567" w:right="-315"/>
        <w:rPr>
          <w:rFonts w:ascii="Georgia Regular" w:hAnsi="Georgia Regular" w:cs="Georgia Regular"/>
          <w:color w:val="000000"/>
          <w:lang w:val="id-ID"/>
        </w:rPr>
      </w:pPr>
      <w:r w:rsidRPr="00813992">
        <w:rPr>
          <w:rFonts w:ascii="Georgia Regular" w:hAnsi="Georgia Regular" w:cs="Georgia Regular"/>
          <w:color w:val="000000"/>
          <w:lang w:val="id-ID"/>
        </w:rPr>
        <w:t>Kunyanyikan kasih setia Tuhan selamanya, selamanya.</w:t>
      </w:r>
      <w:r w:rsidRPr="00813992">
        <w:rPr>
          <w:rFonts w:ascii="Georgia Regular" w:hAnsi="Georgia Regular" w:cs="Georgia Regular"/>
          <w:color w:val="000000"/>
          <w:lang w:val="id-ID"/>
        </w:rPr>
        <w:br/>
        <w:t>Kunyanyikan kasih setia Tuhan selamanya,</w:t>
      </w:r>
      <w:r w:rsidRPr="00813992">
        <w:rPr>
          <w:rFonts w:ascii="Georgia Regular" w:hAnsi="Georgia Regular" w:cs="Georgia Regular"/>
          <w:color w:val="000000"/>
          <w:lang w:val="id-ID"/>
        </w:rPr>
        <w:br/>
        <w:t>kunyanyikan s’lamanya.</w:t>
      </w:r>
      <w:r w:rsidRPr="00813992">
        <w:rPr>
          <w:rFonts w:ascii="Georgia Regular" w:hAnsi="Georgia Regular" w:cs="Georgia Regular"/>
          <w:color w:val="000000"/>
          <w:lang w:val="id-ID"/>
        </w:rPr>
        <w:br/>
      </w:r>
    </w:p>
    <w:p w14:paraId="5B1106CF" w14:textId="647C9073" w:rsidR="008558F4" w:rsidRPr="00813992" w:rsidRDefault="008558F4" w:rsidP="008558F4">
      <w:pPr>
        <w:ind w:left="567" w:right="-315"/>
        <w:rPr>
          <w:rFonts w:ascii="Georgia Regular" w:hAnsi="Georgia Regular" w:cs="Georgia Regular"/>
          <w:color w:val="000000"/>
          <w:lang w:val="id-ID"/>
        </w:rPr>
      </w:pPr>
      <w:r w:rsidRPr="00813992">
        <w:rPr>
          <w:rFonts w:ascii="Georgia Regular" w:hAnsi="Georgia Regular" w:cs="Georgia Regular"/>
          <w:color w:val="000000"/>
          <w:lang w:val="id-ID"/>
        </w:rPr>
        <w:t>Kututurkan tak jemu kasih setia</w:t>
      </w:r>
      <w:r w:rsidR="00316D8D">
        <w:rPr>
          <w:rFonts w:ascii="Georgia Regular" w:hAnsi="Georgia Regular" w:cs="Georgia Regular"/>
          <w:color w:val="000000"/>
          <w:lang w:val="id-ID"/>
        </w:rPr>
        <w:t>-</w:t>
      </w:r>
      <w:r w:rsidRPr="00813992">
        <w:rPr>
          <w:rFonts w:ascii="Georgia Regular" w:hAnsi="Georgia Regular" w:cs="Georgia Regular"/>
          <w:color w:val="000000"/>
          <w:lang w:val="id-ID"/>
        </w:rPr>
        <w:t xml:space="preserve">Mu, Tuhan; </w:t>
      </w:r>
    </w:p>
    <w:p w14:paraId="373F253E" w14:textId="19BE8996" w:rsidR="008558F4" w:rsidRPr="00813992" w:rsidRDefault="008558F4" w:rsidP="008558F4">
      <w:pPr>
        <w:ind w:left="567" w:right="-315"/>
        <w:rPr>
          <w:rFonts w:ascii="Georgia Regular" w:hAnsi="Georgia Regular" w:cs="Georgia Regular"/>
          <w:color w:val="000000"/>
          <w:lang w:val="id-ID"/>
        </w:rPr>
      </w:pPr>
      <w:r w:rsidRPr="00813992">
        <w:rPr>
          <w:rFonts w:ascii="Georgia Regular" w:hAnsi="Georgia Regular" w:cs="Georgia Regular"/>
          <w:color w:val="000000"/>
          <w:lang w:val="id-ID"/>
        </w:rPr>
        <w:t>Kututurkan tak jemu kasih setia</w:t>
      </w:r>
      <w:r w:rsidR="00316D8D">
        <w:rPr>
          <w:rFonts w:ascii="Georgia Regular" w:hAnsi="Georgia Regular" w:cs="Georgia Regular"/>
          <w:color w:val="000000"/>
          <w:lang w:val="id-ID"/>
        </w:rPr>
        <w:t>-</w:t>
      </w:r>
      <w:r w:rsidRPr="00813992">
        <w:rPr>
          <w:rFonts w:ascii="Georgia Regular" w:hAnsi="Georgia Regular" w:cs="Georgia Regular"/>
          <w:color w:val="000000"/>
          <w:lang w:val="id-ID"/>
        </w:rPr>
        <w:t>Mu turun temurun.</w:t>
      </w:r>
      <w:r w:rsidRPr="00813992">
        <w:rPr>
          <w:rFonts w:ascii="Georgia Regular" w:hAnsi="Georgia Regular" w:cs="Georgia Regular"/>
          <w:color w:val="000000"/>
          <w:lang w:val="id-ID"/>
        </w:rPr>
        <w:br/>
      </w:r>
    </w:p>
    <w:p w14:paraId="0C848089" w14:textId="77777777" w:rsidR="008558F4" w:rsidRPr="00813992" w:rsidRDefault="008558F4" w:rsidP="008558F4">
      <w:pPr>
        <w:ind w:left="567" w:right="-315"/>
        <w:rPr>
          <w:rFonts w:ascii="Georgia Regular" w:hAnsi="Georgia Regular" w:cs="Georgia Regular"/>
          <w:color w:val="000000"/>
          <w:lang w:val="id-ID"/>
        </w:rPr>
      </w:pPr>
      <w:r w:rsidRPr="00813992">
        <w:rPr>
          <w:rFonts w:ascii="Georgia Regular" w:hAnsi="Georgia Regular" w:cs="Georgia Regular"/>
          <w:color w:val="000000"/>
          <w:lang w:val="id-ID"/>
        </w:rPr>
        <w:t>Kunyanyikan kasih setia Tuhan selamanya, selamanya.</w:t>
      </w:r>
      <w:r w:rsidRPr="00813992">
        <w:rPr>
          <w:rFonts w:ascii="Georgia Regular" w:hAnsi="Georgia Regular" w:cs="Georgia Regular"/>
          <w:color w:val="000000"/>
          <w:lang w:val="id-ID"/>
        </w:rPr>
        <w:br/>
        <w:t>Kunyanyikan kasih setia Tuhan selamanya,</w:t>
      </w:r>
      <w:r w:rsidRPr="00813992">
        <w:rPr>
          <w:rFonts w:ascii="Georgia Regular" w:hAnsi="Georgia Regular" w:cs="Georgia Regular"/>
          <w:color w:val="000000"/>
          <w:lang w:val="id-ID"/>
        </w:rPr>
        <w:br/>
        <w:t>kunyanyikan s’lamanya.</w:t>
      </w:r>
    </w:p>
    <w:p w14:paraId="0D1F7E4B" w14:textId="71CEFD7E" w:rsidR="008558F4" w:rsidRPr="00813992" w:rsidRDefault="008558F4" w:rsidP="008558F4">
      <w:pPr>
        <w:ind w:left="675" w:hanging="270"/>
        <w:rPr>
          <w:rFonts w:ascii="Georgia Regular" w:hAnsi="Georgia Regular" w:cs="Georgia Regular"/>
          <w:color w:val="000000"/>
          <w:lang w:val="id-ID"/>
        </w:rPr>
      </w:pPr>
      <w:r w:rsidRPr="00813992">
        <w:rPr>
          <w:rFonts w:ascii="Georgia Regular" w:hAnsi="Georgia Regular" w:cs="Georgia Regular"/>
          <w:color w:val="000000"/>
          <w:lang w:val="id-ID"/>
        </w:rPr>
        <w:t> ​​</w:t>
      </w:r>
    </w:p>
    <w:p w14:paraId="0C3CB60D" w14:textId="77777777" w:rsidR="008558F4" w:rsidRPr="00813992" w:rsidRDefault="008558F4" w:rsidP="008558F4">
      <w:pPr>
        <w:jc w:val="both"/>
        <w:rPr>
          <w:rFonts w:ascii="Georgia Regular" w:hAnsi="Georgia Regular" w:cs="Georgia Regular"/>
          <w:color w:val="000000"/>
          <w:lang w:val="id-ID"/>
        </w:rPr>
      </w:pPr>
      <w:r w:rsidRPr="00813992">
        <w:rPr>
          <w:rFonts w:ascii="Georgia Regular" w:hAnsi="Georgia Regular" w:cs="Georgia Regular"/>
          <w:b/>
          <w:bCs/>
          <w:color w:val="000000"/>
          <w:lang w:val="id-ID"/>
        </w:rPr>
        <w:t>VOTUM</w:t>
      </w:r>
    </w:p>
    <w:p w14:paraId="1020CA0C" w14:textId="77777777" w:rsidR="008558F4" w:rsidRPr="00813992" w:rsidRDefault="008558F4" w:rsidP="008558F4">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PF:​</w:t>
      </w:r>
      <w:r w:rsidRPr="00813992">
        <w:rPr>
          <w:rFonts w:ascii="Georgia Regular" w:hAnsi="Georgia Regular" w:cs="Georgia Regular"/>
          <w:color w:val="000000"/>
          <w:lang w:val="id-ID"/>
        </w:rPr>
        <w:tab/>
        <w:t>Ibadah Kamis Putih ini kita mulai dalam nama Bapa, Anak dan Roh Kudus.</w:t>
      </w:r>
    </w:p>
    <w:p w14:paraId="54F3E01C" w14:textId="77777777" w:rsidR="008558F4" w:rsidRPr="00813992" w:rsidRDefault="008558F4" w:rsidP="008558F4">
      <w:pPr>
        <w:ind w:left="567" w:hanging="567"/>
        <w:jc w:val="both"/>
        <w:rPr>
          <w:rFonts w:ascii="Georgia Regular" w:hAnsi="Georgia Regular" w:cs="Georgia Regular"/>
          <w:b/>
          <w:bCs/>
          <w:color w:val="000000"/>
          <w:lang w:val="id-ID"/>
        </w:rPr>
      </w:pPr>
      <w:r w:rsidRPr="00813992">
        <w:rPr>
          <w:rFonts w:ascii="Georgia Regular" w:hAnsi="Georgia Regular" w:cs="Georgia Regular"/>
          <w:color w:val="000000"/>
          <w:lang w:val="id-ID"/>
        </w:rPr>
        <w:t>U:</w:t>
      </w:r>
      <w:r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 xml:space="preserve">(Menyanyikan) Amin, Amin, Amin </w:t>
      </w:r>
    </w:p>
    <w:p w14:paraId="2AE98364" w14:textId="77777777" w:rsidR="008558F4" w:rsidRPr="00813992" w:rsidRDefault="008558F4" w:rsidP="008558F4">
      <w:pPr>
        <w:ind w:left="567" w:hanging="567"/>
        <w:jc w:val="both"/>
        <w:rPr>
          <w:rFonts w:ascii="Georgia Regular" w:hAnsi="Georgia Regular" w:cs="Georgia Regular"/>
          <w:color w:val="000000"/>
          <w:lang w:val="id-ID"/>
        </w:rPr>
      </w:pPr>
    </w:p>
    <w:p w14:paraId="5B625869" w14:textId="77777777" w:rsidR="008558F4" w:rsidRPr="00813992" w:rsidRDefault="008558F4" w:rsidP="008558F4">
      <w:pPr>
        <w:ind w:left="567" w:hanging="567"/>
        <w:jc w:val="both"/>
        <w:rPr>
          <w:rFonts w:ascii="Georgia Regular" w:hAnsi="Georgia Regular" w:cs="Georgia Regular"/>
          <w:b/>
          <w:bCs/>
          <w:color w:val="000000"/>
          <w:lang w:val="id-ID"/>
        </w:rPr>
      </w:pPr>
      <w:r w:rsidRPr="00813992">
        <w:rPr>
          <w:rFonts w:ascii="Georgia Regular" w:hAnsi="Georgia Regular" w:cs="Georgia Regular"/>
          <w:b/>
          <w:bCs/>
          <w:color w:val="000000"/>
          <w:lang w:val="id-ID"/>
        </w:rPr>
        <w:t>SALAM</w:t>
      </w:r>
    </w:p>
    <w:p w14:paraId="66E6A01D" w14:textId="77777777" w:rsidR="008558F4" w:rsidRPr="00813992" w:rsidRDefault="008558F4" w:rsidP="008558F4">
      <w:pPr>
        <w:ind w:left="567" w:hanging="567"/>
        <w:jc w:val="both"/>
        <w:rPr>
          <w:rFonts w:ascii="Georgia Regular" w:hAnsi="Georgia Regular" w:cs="Georgia Regular"/>
          <w:b/>
          <w:bCs/>
          <w:color w:val="000000"/>
          <w:lang w:val="id-ID"/>
        </w:rPr>
      </w:pPr>
      <w:r w:rsidRPr="00813992">
        <w:rPr>
          <w:rFonts w:ascii="Georgia Regular" w:hAnsi="Georgia Regular" w:cs="Georgia Regular"/>
          <w:color w:val="000000"/>
          <w:lang w:val="id-ID"/>
        </w:rPr>
        <w:t>PF:</w:t>
      </w:r>
      <w:r w:rsidRPr="00813992">
        <w:rPr>
          <w:rFonts w:ascii="Georgia Regular" w:hAnsi="Georgia Regular" w:cs="Georgia Regular"/>
          <w:color w:val="000000"/>
          <w:lang w:val="id-ID"/>
        </w:rPr>
        <w:tab/>
        <w:t xml:space="preserve">Tuhan beserta saudara. </w:t>
      </w:r>
    </w:p>
    <w:p w14:paraId="38996EEC" w14:textId="486F6871" w:rsidR="008558F4" w:rsidRPr="00813992" w:rsidRDefault="008558F4" w:rsidP="008558F4">
      <w:pPr>
        <w:ind w:left="567" w:hanging="567"/>
        <w:jc w:val="both"/>
        <w:rPr>
          <w:rFonts w:ascii="Georgia Regular" w:hAnsi="Georgia Regular" w:cs="Georgia Regular"/>
          <w:b/>
          <w:bCs/>
          <w:color w:val="000000"/>
          <w:lang w:val="id-ID"/>
        </w:rPr>
      </w:pPr>
      <w:r w:rsidRPr="00813992">
        <w:rPr>
          <w:rFonts w:ascii="Georgia Regular" w:hAnsi="Georgia Regular" w:cs="Georgia Regular"/>
          <w:color w:val="000000"/>
          <w:lang w:val="id-ID"/>
        </w:rPr>
        <w:t>U:</w:t>
      </w:r>
      <w:r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Dan beserta saudara juga.</w:t>
      </w:r>
    </w:p>
    <w:p w14:paraId="71412D45" w14:textId="77777777" w:rsidR="008558F4" w:rsidRPr="00813992" w:rsidRDefault="008558F4" w:rsidP="008558F4">
      <w:pPr>
        <w:jc w:val="both"/>
        <w:rPr>
          <w:rFonts w:ascii="Georgia Regular" w:hAnsi="Georgia Regular" w:cs="Georgia Regular"/>
          <w:color w:val="000000"/>
          <w:lang w:val="id-ID"/>
        </w:rPr>
      </w:pPr>
    </w:p>
    <w:p w14:paraId="6C72B297" w14:textId="7DD9769D" w:rsidR="008558F4" w:rsidRPr="00813992" w:rsidRDefault="008558F4" w:rsidP="00621F05">
      <w:pPr>
        <w:tabs>
          <w:tab w:val="right" w:pos="6520"/>
        </w:tabs>
        <w:rPr>
          <w:rFonts w:ascii="Georgia Regular" w:hAnsi="Georgia Regular" w:cs="Georgia Regular"/>
          <w:color w:val="000000"/>
          <w:lang w:val="id-ID"/>
        </w:rPr>
      </w:pPr>
      <w:r w:rsidRPr="00813992">
        <w:rPr>
          <w:rFonts w:ascii="Georgia Regular" w:hAnsi="Georgia Regular" w:cs="Georgia Regular"/>
          <w:b/>
          <w:bCs/>
          <w:color w:val="000000"/>
          <w:lang w:val="id-ID"/>
        </w:rPr>
        <w:lastRenderedPageBreak/>
        <w:t>KATA PEMBUKA </w:t>
      </w:r>
      <w:r w:rsidRPr="00813992">
        <w:rPr>
          <w:rFonts w:ascii="Georgia Regular" w:hAnsi="Georgia Regular" w:cs="Georgia Regular"/>
          <w:color w:val="000000"/>
          <w:lang w:val="id-ID"/>
        </w:rPr>
        <w:t>​</w:t>
      </w:r>
      <w:r w:rsidR="00621F05" w:rsidRPr="00813992">
        <w:rPr>
          <w:rFonts w:ascii="Georgia Regular" w:hAnsi="Georgia Regular" w:cs="Georgia Regular"/>
          <w:color w:val="000000"/>
          <w:lang w:val="id-ID"/>
        </w:rPr>
        <w:tab/>
      </w:r>
      <w:r w:rsidRPr="00813992">
        <w:rPr>
          <w:rFonts w:ascii="Georgia Regular" w:hAnsi="Georgia Regular" w:cs="Georgia Regular"/>
          <w:i/>
          <w:iCs/>
          <w:color w:val="000000"/>
          <w:lang w:val="id-ID"/>
        </w:rPr>
        <w:t>(Duduk)</w:t>
      </w:r>
    </w:p>
    <w:p w14:paraId="073A34E2" w14:textId="48408772"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P</w:t>
      </w:r>
      <w:r w:rsidR="00316D8D">
        <w:rPr>
          <w:rFonts w:ascii="Georgia Regular" w:hAnsi="Georgia Regular" w:cs="Georgia Regular"/>
          <w:color w:val="000000"/>
          <w:lang w:val="id-ID"/>
        </w:rPr>
        <w:t>L</w:t>
      </w:r>
      <w:r w:rsidRPr="00813992">
        <w:rPr>
          <w:rFonts w:ascii="Georgia Regular" w:hAnsi="Georgia Regular" w:cs="Georgia Regular"/>
          <w:color w:val="000000"/>
          <w:lang w:val="id-ID"/>
        </w:rPr>
        <w:t xml:space="preserve">:  Tidak banyak orang yang suka melayani, apalagi melayani dalam keadaan tanpa upah. Namun Kristus sudah membayar dan harganya sudah lunas dibayar. Dalam 1 Korintus 6:20 dikatakan, “Sebab kamu telah dibeli dan harganya telah lunas dibayar; karna itu muliakanlah Allah dengan tubuhmu!” Hari ini kita merayakan Allah yang telah membeli kita dengan darah-Nya. Apakah kita telah memuliakan Dia dengan hidup dan tubuh kita? </w:t>
      </w:r>
    </w:p>
    <w:p w14:paraId="5F0B767A"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55CCFEE2"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b/>
          <w:bCs/>
          <w:color w:val="000000"/>
          <w:lang w:val="id-ID"/>
        </w:rPr>
        <w:t>PENGAKUAN DOSA</w:t>
      </w:r>
    </w:p>
    <w:p w14:paraId="345B18C4" w14:textId="0097CA4C"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P</w:t>
      </w:r>
      <w:r w:rsidR="00316D8D">
        <w:rPr>
          <w:rFonts w:ascii="Georgia Regular" w:hAnsi="Georgia Regular" w:cs="Georgia Regular"/>
          <w:color w:val="000000"/>
          <w:lang w:val="id-ID"/>
        </w:rPr>
        <w:t>L</w:t>
      </w:r>
      <w:r w:rsidRPr="00813992">
        <w:rPr>
          <w:rFonts w:ascii="Georgia Regular" w:hAnsi="Georgia Regular" w:cs="Georgia Regular"/>
          <w:color w:val="000000"/>
          <w:lang w:val="id-ID"/>
        </w:rPr>
        <w:t xml:space="preserve">:​   Mari kita mengaku dosa dan kesalahan kita secara pribadi di hadapan Tuhan karena kita </w:t>
      </w:r>
      <w:r w:rsidR="00316D8D" w:rsidRPr="00813992">
        <w:rPr>
          <w:rFonts w:ascii="Georgia Regular" w:hAnsi="Georgia Regular" w:cs="Georgia Regular"/>
          <w:color w:val="000000"/>
          <w:lang w:val="id-ID"/>
        </w:rPr>
        <w:t>sering kali</w:t>
      </w:r>
      <w:r w:rsidRPr="00813992">
        <w:rPr>
          <w:rFonts w:ascii="Georgia Regular" w:hAnsi="Georgia Regular" w:cs="Georgia Regular"/>
          <w:color w:val="000000"/>
          <w:lang w:val="id-ID"/>
        </w:rPr>
        <w:t xml:space="preserve"> tidak memuliakan Tuhan dengan tubuh kita melalui kata, karya dan kesempatan yang Dia beri. </w:t>
      </w:r>
    </w:p>
    <w:p w14:paraId="25D1E9ED" w14:textId="77777777" w:rsidR="008558F4" w:rsidRPr="00813992" w:rsidRDefault="008558F4" w:rsidP="00621F05">
      <w:pPr>
        <w:ind w:left="567" w:hanging="567"/>
        <w:jc w:val="both"/>
        <w:rPr>
          <w:rFonts w:ascii="Georgia Regular" w:hAnsi="Georgia Regular" w:cs="Georgia Regular"/>
          <w:color w:val="000000"/>
          <w:lang w:val="id-ID"/>
        </w:rPr>
      </w:pPr>
    </w:p>
    <w:p w14:paraId="0107F0F5" w14:textId="21A48BD9" w:rsidR="008558F4" w:rsidRPr="00813992" w:rsidRDefault="008558F4" w:rsidP="00621F05">
      <w:pPr>
        <w:jc w:val="center"/>
        <w:rPr>
          <w:rFonts w:ascii="Georgia Regular" w:hAnsi="Georgia Regular" w:cs="Georgia Regular"/>
          <w:i/>
          <w:iCs/>
          <w:color w:val="000000"/>
          <w:lang w:val="id-ID"/>
        </w:rPr>
      </w:pPr>
      <w:r w:rsidRPr="00813992">
        <w:rPr>
          <w:rFonts w:ascii="Georgia Regular" w:hAnsi="Georgia Regular" w:cs="Georgia Regular"/>
          <w:i/>
          <w:iCs/>
          <w:color w:val="000000"/>
          <w:lang w:val="id-ID"/>
        </w:rPr>
        <w:t>(P</w:t>
      </w:r>
      <w:r w:rsidR="00316D8D">
        <w:rPr>
          <w:rFonts w:ascii="Georgia Regular" w:hAnsi="Georgia Regular" w:cs="Georgia Regular"/>
          <w:i/>
          <w:iCs/>
          <w:color w:val="000000"/>
          <w:lang w:val="id-ID"/>
        </w:rPr>
        <w:t>L</w:t>
      </w:r>
      <w:r w:rsidRPr="00813992">
        <w:rPr>
          <w:rFonts w:ascii="Georgia Regular" w:hAnsi="Georgia Regular" w:cs="Georgia Regular"/>
          <w:i/>
          <w:iCs/>
          <w:color w:val="000000"/>
          <w:lang w:val="id-ID"/>
        </w:rPr>
        <w:t xml:space="preserve"> memimpin pengakuan dosa secara pribadi dan menutup dalam doa)</w:t>
      </w:r>
    </w:p>
    <w:p w14:paraId="28B3A1E6"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0E56C58F" w14:textId="624852CC" w:rsidR="008558F4" w:rsidRPr="00813992" w:rsidRDefault="008558F4" w:rsidP="00621F05">
      <w:pPr>
        <w:tabs>
          <w:tab w:val="right" w:pos="6520"/>
        </w:tabs>
        <w:ind w:left="567" w:hanging="567"/>
        <w:jc w:val="both"/>
        <w:rPr>
          <w:rFonts w:ascii="Georgia Regular" w:hAnsi="Georgia Regular" w:cs="Georgia Regular"/>
          <w:color w:val="000000"/>
          <w:lang w:val="id-ID"/>
        </w:rPr>
      </w:pPr>
      <w:r w:rsidRPr="00813992">
        <w:rPr>
          <w:rFonts w:ascii="Georgia Regular" w:hAnsi="Georgia Regular" w:cs="Georgia Regular"/>
          <w:b/>
          <w:bCs/>
          <w:color w:val="000000"/>
          <w:lang w:val="id-ID"/>
        </w:rPr>
        <w:t>BERITA ANUGERAH </w:t>
      </w:r>
      <w:r w:rsidRPr="00813992">
        <w:rPr>
          <w:rFonts w:ascii="Georgia Regular" w:hAnsi="Georgia Regular" w:cs="Georgia Regular"/>
          <w:color w:val="000000"/>
          <w:lang w:val="id-ID"/>
        </w:rPr>
        <w:t>​</w:t>
      </w:r>
      <w:r w:rsidR="00621F05" w:rsidRPr="00813992">
        <w:rPr>
          <w:rFonts w:ascii="Georgia Regular" w:hAnsi="Georgia Regular" w:cs="Georgia Regular"/>
          <w:color w:val="000000"/>
          <w:lang w:val="id-ID"/>
        </w:rPr>
        <w:tab/>
      </w:r>
      <w:r w:rsidRPr="00813992">
        <w:rPr>
          <w:rFonts w:ascii="Georgia Regular" w:hAnsi="Georgia Regular" w:cs="Georgia Regular"/>
          <w:i/>
          <w:iCs/>
          <w:color w:val="000000"/>
          <w:lang w:val="id-ID"/>
        </w:rPr>
        <w:t>(Berdiri)</w:t>
      </w:r>
    </w:p>
    <w:p w14:paraId="31E5A520"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PF:​   Karena kasih Kristus yang besar, saudara diampuni.</w:t>
      </w:r>
    </w:p>
    <w:p w14:paraId="51FC9839"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U:     </w:t>
      </w:r>
      <w:r w:rsidRPr="00813992">
        <w:rPr>
          <w:rFonts w:ascii="Georgia Regular" w:hAnsi="Georgia Regular" w:cs="Georgia Regular"/>
          <w:b/>
          <w:bCs/>
          <w:color w:val="000000"/>
          <w:lang w:val="id-ID"/>
        </w:rPr>
        <w:t>Puji Tuhan</w:t>
      </w:r>
    </w:p>
    <w:p w14:paraId="6268B1DD"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PF:   Karena kasih karunia-Nya yang besar, saudara diselamatkan. </w:t>
      </w:r>
    </w:p>
    <w:p w14:paraId="657C43B3"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U:     </w:t>
      </w:r>
      <w:r w:rsidRPr="00813992">
        <w:rPr>
          <w:rFonts w:ascii="Georgia Regular" w:hAnsi="Georgia Regular" w:cs="Georgia Regular"/>
          <w:b/>
          <w:bCs/>
          <w:color w:val="000000"/>
          <w:lang w:val="id-ID"/>
        </w:rPr>
        <w:t>Puji Tuhan</w:t>
      </w:r>
    </w:p>
    <w:p w14:paraId="6B3E10C0" w14:textId="77777777" w:rsidR="008558F4" w:rsidRPr="00813992" w:rsidRDefault="008558F4" w:rsidP="00621F05">
      <w:pPr>
        <w:ind w:left="567" w:hanging="567"/>
        <w:jc w:val="both"/>
        <w:rPr>
          <w:rFonts w:ascii="Georgia Regular" w:hAnsi="Georgia Regular" w:cs="Georgia Regular"/>
          <w:color w:val="000000"/>
          <w:lang w:val="id-ID"/>
        </w:rPr>
      </w:pPr>
    </w:p>
    <w:p w14:paraId="47159713" w14:textId="17A50E3E"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PF:</w:t>
      </w:r>
      <w:r w:rsidR="00621F05" w:rsidRPr="00813992">
        <w:rPr>
          <w:rFonts w:ascii="Georgia Regular" w:hAnsi="Georgia Regular" w:cs="Georgia Regular"/>
          <w:color w:val="000000"/>
          <w:lang w:val="id-ID"/>
        </w:rPr>
        <w:tab/>
      </w:r>
      <w:r w:rsidRPr="00813992">
        <w:rPr>
          <w:rFonts w:ascii="Georgia Regular" w:hAnsi="Georgia Regular" w:cs="Georgia Regular"/>
          <w:color w:val="000000"/>
          <w:lang w:val="id-ID"/>
        </w:rPr>
        <w:t xml:space="preserve">Firman Tuhan dalam Roma 12:11 berkata, “Janganlah hendaknya kerajinanmu kendor, biarlah rohmu menyala- nyala dan layanilah Tuhan.” Demikianlah berita anugerah dari Tuhan. </w:t>
      </w:r>
    </w:p>
    <w:p w14:paraId="2251A186"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U:     ​Syukur kepada Allah</w:t>
      </w:r>
    </w:p>
    <w:p w14:paraId="2CE15031" w14:textId="302421AC"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w:t>
      </w:r>
      <w:r w:rsidRPr="00813992">
        <w:rPr>
          <w:rFonts w:ascii="Georgia Regular" w:hAnsi="Georgia Regular" w:cs="Georgia Regular"/>
          <w:b/>
          <w:bCs/>
          <w:color w:val="000000"/>
          <w:lang w:val="id-ID"/>
        </w:rPr>
        <w:t>U:</w:t>
      </w:r>
      <w:r w:rsidR="00621F05" w:rsidRPr="00813992">
        <w:rPr>
          <w:rFonts w:ascii="Georgia Regular" w:hAnsi="Georgia Regular" w:cs="Georgia Regular"/>
          <w:b/>
          <w:bCs/>
          <w:color w:val="000000"/>
          <w:lang w:val="id-ID"/>
        </w:rPr>
        <w:tab/>
      </w:r>
      <w:r w:rsidRPr="00813992">
        <w:rPr>
          <w:rFonts w:ascii="Georgia Regular" w:hAnsi="Georgia Regular" w:cs="Georgia Regular"/>
          <w:color w:val="000000"/>
          <w:lang w:val="id-ID"/>
        </w:rPr>
        <w:t>​</w:t>
      </w:r>
      <w:r w:rsidRPr="00813992">
        <w:rPr>
          <w:rFonts w:ascii="Georgia Regular" w:hAnsi="Georgia Regular" w:cs="Georgia Regular"/>
          <w:b/>
          <w:bCs/>
          <w:color w:val="000000"/>
          <w:lang w:val="id-ID"/>
        </w:rPr>
        <w:t>(Menyanyikan PKJ 244:1-2</w:t>
      </w:r>
    </w:p>
    <w:p w14:paraId="5ACE25D7" w14:textId="77777777" w:rsidR="008558F4" w:rsidRPr="00813992" w:rsidRDefault="008558F4" w:rsidP="00621F05">
      <w:pPr>
        <w:ind w:left="567"/>
        <w:jc w:val="both"/>
        <w:rPr>
          <w:rFonts w:ascii="Georgia Regular" w:hAnsi="Georgia Regular" w:cs="Georgia Regular"/>
          <w:b/>
          <w:bCs/>
          <w:color w:val="000000"/>
          <w:lang w:val="id-ID"/>
        </w:rPr>
      </w:pPr>
      <w:r w:rsidRPr="00813992">
        <w:rPr>
          <w:rFonts w:ascii="Georgia Regular" w:hAnsi="Georgia Regular" w:cs="Georgia Regular"/>
          <w:color w:val="000000"/>
          <w:lang w:val="id-ID"/>
        </w:rPr>
        <w:t>​</w:t>
      </w:r>
      <w:r w:rsidRPr="00813992">
        <w:rPr>
          <w:rFonts w:ascii="Georgia Regular" w:hAnsi="Georgia Regular" w:cs="Georgia Regular"/>
          <w:b/>
          <w:bCs/>
          <w:color w:val="000000"/>
          <w:lang w:val="id-ID"/>
        </w:rPr>
        <w:t>NKB 244: 1- 2 “SEJENAK AKU MENOLEH” </w:t>
      </w:r>
    </w:p>
    <w:p w14:paraId="458CB534" w14:textId="2026BAF5" w:rsidR="008558F4" w:rsidRPr="00813992" w:rsidRDefault="008558F4" w:rsidP="00621F05">
      <w:pPr>
        <w:widowControl/>
        <w:numPr>
          <w:ilvl w:val="0"/>
          <w:numId w:val="44"/>
        </w:numPr>
        <w:shd w:val="clear" w:color="auto" w:fill="FFFFFF"/>
        <w:tabs>
          <w:tab w:val="clear" w:pos="720"/>
        </w:tabs>
        <w:autoSpaceDE/>
        <w:autoSpaceDN/>
        <w:ind w:left="993" w:hanging="426"/>
        <w:rPr>
          <w:rFonts w:ascii="Georgia Regular" w:hAnsi="Georgia Regular" w:cs="Georgia Regular"/>
          <w:lang w:val="id-ID"/>
        </w:rPr>
      </w:pPr>
      <w:r w:rsidRPr="00813992">
        <w:rPr>
          <w:rFonts w:ascii="Georgia Regular" w:hAnsi="Georgia Regular" w:cs="Georgia Regular"/>
          <w:lang w:val="id-ID"/>
        </w:rPr>
        <w:t>Sejenak aku menoleh</w:t>
      </w:r>
      <w:r w:rsidR="00621F05" w:rsidRPr="00813992">
        <w:rPr>
          <w:rFonts w:ascii="Georgia Regular" w:hAnsi="Georgia Regular" w:cs="Georgia Regular"/>
          <w:lang w:val="id-ID"/>
        </w:rPr>
        <w:t xml:space="preserve"> </w:t>
      </w:r>
      <w:r w:rsidRPr="00813992">
        <w:rPr>
          <w:rFonts w:ascii="Georgia Regular" w:hAnsi="Georgia Regular" w:cs="Georgia Regular"/>
          <w:lang w:val="id-ID"/>
        </w:rPr>
        <w:t>pada jalan yang t’lah kutempuh.</w:t>
      </w:r>
      <w:r w:rsidRPr="00813992">
        <w:rPr>
          <w:rFonts w:ascii="Georgia Regular" w:hAnsi="Georgia Regular" w:cs="Georgia Regular"/>
          <w:lang w:val="id-ID"/>
        </w:rPr>
        <w:br/>
        <w:t>Kasih Tuhan kuperoleh,</w:t>
      </w:r>
      <w:r w:rsidR="00621F05" w:rsidRPr="00813992">
        <w:rPr>
          <w:rFonts w:ascii="Georgia Regular" w:hAnsi="Georgia Regular" w:cs="Georgia Regular"/>
          <w:lang w:val="id-ID"/>
        </w:rPr>
        <w:t xml:space="preserve"> </w:t>
      </w:r>
      <w:r w:rsidRPr="00813992">
        <w:rPr>
          <w:rFonts w:ascii="Georgia Regular" w:hAnsi="Georgia Regular" w:cs="Georgia Regular"/>
          <w:lang w:val="id-ID"/>
        </w:rPr>
        <w:t>membuatku tertegun.</w:t>
      </w:r>
      <w:r w:rsidRPr="00813992">
        <w:rPr>
          <w:rFonts w:ascii="Georgia Regular" w:hAnsi="Georgia Regular" w:cs="Georgia Regular"/>
          <w:lang w:val="id-ID"/>
        </w:rPr>
        <w:br/>
        <w:t>Jalan itu penuh liku,</w:t>
      </w:r>
      <w:r w:rsidR="00621F05" w:rsidRPr="00813992">
        <w:rPr>
          <w:rFonts w:ascii="Georgia Regular" w:hAnsi="Georgia Regular" w:cs="Georgia Regular"/>
          <w:lang w:val="id-ID"/>
        </w:rPr>
        <w:t xml:space="preserve"> </w:t>
      </w:r>
      <w:r w:rsidRPr="00813992">
        <w:rPr>
          <w:rFonts w:ascii="Georgia Regular" w:hAnsi="Georgia Regular" w:cs="Georgia Regular"/>
          <w:lang w:val="id-ID"/>
        </w:rPr>
        <w:t>kadang-kadang tanpa t’rang.</w:t>
      </w:r>
      <w:r w:rsidRPr="00813992">
        <w:rPr>
          <w:rFonts w:ascii="Georgia Regular" w:hAnsi="Georgia Regular" w:cs="Georgia Regular"/>
          <w:lang w:val="id-ID"/>
        </w:rPr>
        <w:br/>
        <w:t>Tapi Tuhan membimbingku</w:t>
      </w:r>
      <w:r w:rsidR="00621F05" w:rsidRPr="00813992">
        <w:rPr>
          <w:rFonts w:ascii="Georgia Regular" w:hAnsi="Georgia Regular" w:cs="Georgia Regular"/>
          <w:lang w:val="id-ID"/>
        </w:rPr>
        <w:t xml:space="preserve"> </w:t>
      </w:r>
      <w:r w:rsidRPr="00813992">
        <w:rPr>
          <w:rFonts w:ascii="Georgia Regular" w:hAnsi="Georgia Regular" w:cs="Georgia Regular"/>
          <w:lang w:val="id-ID"/>
        </w:rPr>
        <w:t>hingga aku tercengang.</w:t>
      </w:r>
      <w:r w:rsidRPr="00813992">
        <w:rPr>
          <w:rFonts w:ascii="Georgia Regular" w:hAnsi="Georgia Regular" w:cs="Georgia Regular"/>
          <w:lang w:val="id-ID"/>
        </w:rPr>
        <w:br/>
        <w:t>Kasih Tuhan membimbingku</w:t>
      </w:r>
      <w:r w:rsidR="00621F05" w:rsidRPr="00813992">
        <w:rPr>
          <w:rFonts w:ascii="Georgia Regular" w:hAnsi="Georgia Regular" w:cs="Georgia Regular"/>
          <w:lang w:val="id-ID"/>
        </w:rPr>
        <w:t xml:space="preserve"> </w:t>
      </w:r>
      <w:r w:rsidRPr="00813992">
        <w:rPr>
          <w:rFonts w:ascii="Georgia Regular" w:hAnsi="Georgia Regular" w:cs="Georgia Regular"/>
          <w:lang w:val="id-ID"/>
        </w:rPr>
        <w:t>dan hatiku pun tenang.</w:t>
      </w:r>
    </w:p>
    <w:p w14:paraId="0A88C3B2" w14:textId="35573CB2" w:rsidR="008558F4" w:rsidRPr="00813992" w:rsidRDefault="008558F4" w:rsidP="00621F05">
      <w:pPr>
        <w:widowControl/>
        <w:numPr>
          <w:ilvl w:val="0"/>
          <w:numId w:val="44"/>
        </w:numPr>
        <w:shd w:val="clear" w:color="auto" w:fill="FFFFFF"/>
        <w:tabs>
          <w:tab w:val="clear" w:pos="720"/>
        </w:tabs>
        <w:autoSpaceDE/>
        <w:autoSpaceDN/>
        <w:ind w:left="993" w:hanging="426"/>
        <w:rPr>
          <w:rFonts w:ascii="Georgia Regular" w:hAnsi="Georgia Regular" w:cs="Georgia Regular"/>
          <w:lang w:val="id-ID"/>
        </w:rPr>
      </w:pPr>
      <w:r w:rsidRPr="00813992">
        <w:rPr>
          <w:rFonts w:ascii="Georgia Regular" w:hAnsi="Georgia Regular" w:cs="Georgia Regular"/>
          <w:lang w:val="id-ID"/>
        </w:rPr>
        <w:lastRenderedPageBreak/>
        <w:t>Bukan kar’na aku baik</w:t>
      </w:r>
      <w:r w:rsidR="00621F05" w:rsidRPr="00813992">
        <w:rPr>
          <w:rFonts w:ascii="Georgia Regular" w:hAnsi="Georgia Regular" w:cs="Georgia Regular"/>
          <w:lang w:val="id-ID"/>
        </w:rPr>
        <w:t xml:space="preserve"> </w:t>
      </w:r>
      <w:r w:rsidRPr="00813992">
        <w:rPr>
          <w:rFonts w:ascii="Georgia Regular" w:hAnsi="Georgia Regular" w:cs="Georgia Regular"/>
          <w:lang w:val="id-ID"/>
        </w:rPr>
        <w:t>dipegang</w:t>
      </w:r>
      <w:r w:rsidR="00316D8D">
        <w:rPr>
          <w:rFonts w:ascii="Georgia Regular" w:hAnsi="Georgia Regular" w:cs="Georgia Regular"/>
          <w:lang w:val="id-ID"/>
        </w:rPr>
        <w:t>-</w:t>
      </w:r>
      <w:r w:rsidRPr="00813992">
        <w:rPr>
          <w:rFonts w:ascii="Georgia Regular" w:hAnsi="Georgia Regular" w:cs="Georgia Regular"/>
          <w:lang w:val="id-ID"/>
        </w:rPr>
        <w:t>Nya tanganku erat.</w:t>
      </w:r>
      <w:r w:rsidRPr="00813992">
        <w:rPr>
          <w:rFonts w:ascii="Georgia Regular" w:hAnsi="Georgia Regular" w:cs="Georgia Regular"/>
          <w:lang w:val="id-ID"/>
        </w:rPr>
        <w:br/>
        <w:t>Bukan pula orang laik,</w:t>
      </w:r>
      <w:r w:rsidR="00621F05" w:rsidRPr="00813992">
        <w:rPr>
          <w:rFonts w:ascii="Georgia Regular" w:hAnsi="Georgia Regular" w:cs="Georgia Regular"/>
          <w:lang w:val="id-ID"/>
        </w:rPr>
        <w:t xml:space="preserve"> </w:t>
      </w:r>
      <w:r w:rsidRPr="00813992">
        <w:rPr>
          <w:rFonts w:ascii="Georgia Regular" w:hAnsi="Georgia Regular" w:cs="Georgia Regular"/>
          <w:lang w:val="id-ID"/>
        </w:rPr>
        <w:t>hingga aku didekap.</w:t>
      </w:r>
      <w:r w:rsidRPr="00813992">
        <w:rPr>
          <w:rFonts w:ascii="Georgia Regular" w:hAnsi="Georgia Regular" w:cs="Georgia Regular"/>
          <w:lang w:val="id-ID"/>
        </w:rPr>
        <w:br/>
        <w:t>O, betapa aku heran,</w:t>
      </w:r>
      <w:r w:rsidR="00621F05" w:rsidRPr="00813992">
        <w:rPr>
          <w:rFonts w:ascii="Georgia Regular" w:hAnsi="Georgia Regular" w:cs="Georgia Regular"/>
          <w:lang w:val="id-ID"/>
        </w:rPr>
        <w:t xml:space="preserve"> </w:t>
      </w:r>
      <w:r w:rsidRPr="00813992">
        <w:rPr>
          <w:rFonts w:ascii="Georgia Regular" w:hAnsi="Georgia Regular" w:cs="Georgia Regular"/>
          <w:lang w:val="id-ID"/>
        </w:rPr>
        <w:t>dilimpahkan yang terbaik.</w:t>
      </w:r>
      <w:r w:rsidRPr="00813992">
        <w:rPr>
          <w:rFonts w:ascii="Georgia Regular" w:hAnsi="Georgia Regular" w:cs="Georgia Regular"/>
          <w:lang w:val="id-ID"/>
        </w:rPr>
        <w:br/>
        <w:t>Dengan apa kunyatakan</w:t>
      </w:r>
      <w:r w:rsidR="00621F05" w:rsidRPr="00813992">
        <w:rPr>
          <w:rFonts w:ascii="Georgia Regular" w:hAnsi="Georgia Regular" w:cs="Georgia Regular"/>
          <w:lang w:val="id-ID"/>
        </w:rPr>
        <w:t xml:space="preserve"> </w:t>
      </w:r>
      <w:r w:rsidRPr="00813992">
        <w:rPr>
          <w:rFonts w:ascii="Georgia Regular" w:hAnsi="Georgia Regular" w:cs="Georgia Regular"/>
          <w:lang w:val="id-ID"/>
        </w:rPr>
        <w:t>kasih Tuhan yang ajaib?</w:t>
      </w:r>
      <w:r w:rsidRPr="00813992">
        <w:rPr>
          <w:rFonts w:ascii="Georgia Regular" w:hAnsi="Georgia Regular" w:cs="Georgia Regular"/>
          <w:lang w:val="id-ID"/>
        </w:rPr>
        <w:br/>
        <w:t>Kulakukan, kusebarkan</w:t>
      </w:r>
      <w:r w:rsidR="00621F05" w:rsidRPr="00813992">
        <w:rPr>
          <w:rFonts w:ascii="Georgia Regular" w:hAnsi="Georgia Regular" w:cs="Georgia Regular"/>
          <w:lang w:val="id-ID"/>
        </w:rPr>
        <w:t xml:space="preserve"> </w:t>
      </w:r>
      <w:r w:rsidRPr="00813992">
        <w:rPr>
          <w:rFonts w:ascii="Georgia Regular" w:hAnsi="Georgia Regular" w:cs="Georgia Regular"/>
          <w:lang w:val="id-ID"/>
        </w:rPr>
        <w:t>kasih Tuhan yang ajaib.</w:t>
      </w:r>
    </w:p>
    <w:p w14:paraId="0A6E37F6" w14:textId="77777777" w:rsidR="008558F4" w:rsidRPr="00813992" w:rsidRDefault="008558F4" w:rsidP="008558F4">
      <w:pPr>
        <w:shd w:val="clear" w:color="auto" w:fill="FFFFFF"/>
        <w:ind w:left="720"/>
        <w:rPr>
          <w:rFonts w:ascii="Georgia Regular" w:hAnsi="Georgia Regular" w:cs="Georgia Regular"/>
          <w:color w:val="333333"/>
          <w:lang w:val="id-ID"/>
        </w:rPr>
      </w:pPr>
    </w:p>
    <w:p w14:paraId="41659163" w14:textId="786E8FFD" w:rsidR="008558F4" w:rsidRPr="00813992" w:rsidRDefault="008558F4" w:rsidP="00621F05">
      <w:pPr>
        <w:tabs>
          <w:tab w:val="right" w:pos="6520"/>
        </w:tabs>
        <w:jc w:val="both"/>
        <w:rPr>
          <w:rFonts w:ascii="Georgia Regular" w:hAnsi="Georgia Regular" w:cs="Georgia Regular"/>
          <w:color w:val="000000"/>
          <w:lang w:val="id-ID"/>
        </w:rPr>
      </w:pPr>
      <w:r w:rsidRPr="00813992">
        <w:rPr>
          <w:rFonts w:ascii="Georgia Regular" w:hAnsi="Georgia Regular" w:cs="Georgia Regular"/>
          <w:b/>
          <w:bCs/>
          <w:color w:val="000000"/>
          <w:lang w:val="id-ID"/>
        </w:rPr>
        <w:t xml:space="preserve">PELAYANAN FIRMAN </w:t>
      </w:r>
      <w:r w:rsidRPr="00813992">
        <w:rPr>
          <w:rFonts w:ascii="Georgia Regular" w:hAnsi="Georgia Regular" w:cs="Georgia Regular"/>
          <w:color w:val="000000"/>
          <w:lang w:val="id-ID"/>
        </w:rPr>
        <w:t>​</w:t>
      </w:r>
      <w:r w:rsidR="00621F05" w:rsidRPr="00813992">
        <w:rPr>
          <w:rFonts w:ascii="Georgia Regular" w:hAnsi="Georgia Regular" w:cs="Georgia Regular"/>
          <w:color w:val="000000"/>
          <w:lang w:val="id-ID"/>
        </w:rPr>
        <w:tab/>
      </w:r>
      <w:r w:rsidRPr="00813992">
        <w:rPr>
          <w:rFonts w:ascii="Georgia Regular" w:hAnsi="Georgia Regular" w:cs="Georgia Regular"/>
          <w:i/>
          <w:iCs/>
          <w:color w:val="000000"/>
          <w:lang w:val="id-ID"/>
        </w:rPr>
        <w:t>(Duduk)</w:t>
      </w:r>
    </w:p>
    <w:p w14:paraId="70876591" w14:textId="4496D59F"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PF:</w:t>
      </w:r>
      <w:r w:rsidR="00621F05" w:rsidRPr="00813992">
        <w:rPr>
          <w:rFonts w:ascii="Georgia Regular" w:hAnsi="Georgia Regular" w:cs="Georgia Regular"/>
          <w:color w:val="000000"/>
          <w:lang w:val="id-ID"/>
        </w:rPr>
        <w:tab/>
      </w:r>
      <w:r w:rsidRPr="00813992">
        <w:rPr>
          <w:rFonts w:ascii="Georgia Regular" w:hAnsi="Georgia Regular" w:cs="Georgia Regular"/>
          <w:color w:val="000000"/>
          <w:lang w:val="id-ID"/>
        </w:rPr>
        <w:t>​(Doa Epiklese)</w:t>
      </w:r>
    </w:p>
    <w:p w14:paraId="15506D61" w14:textId="77777777" w:rsidR="008558F4" w:rsidRPr="00813992" w:rsidRDefault="008558F4" w:rsidP="008558F4">
      <w:pPr>
        <w:ind w:left="420" w:hanging="420"/>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4980E5E6" w14:textId="77777777" w:rsidR="008558F4" w:rsidRPr="00813992" w:rsidRDefault="008558F4" w:rsidP="008558F4">
      <w:pPr>
        <w:ind w:left="420" w:hanging="420"/>
        <w:jc w:val="both"/>
        <w:rPr>
          <w:rFonts w:ascii="Georgia Regular" w:hAnsi="Georgia Regular" w:cs="Georgia Regular"/>
          <w:color w:val="000000"/>
          <w:lang w:val="id-ID"/>
        </w:rPr>
      </w:pPr>
      <w:r w:rsidRPr="00813992">
        <w:rPr>
          <w:rFonts w:ascii="Georgia Regular" w:hAnsi="Georgia Regular" w:cs="Georgia Regular"/>
          <w:color w:val="000000"/>
          <w:u w:val="single"/>
          <w:lang w:val="id-ID"/>
        </w:rPr>
        <w:t>Bacaan Pertama</w:t>
      </w:r>
    </w:p>
    <w:p w14:paraId="71008337" w14:textId="16F6A75E"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L1:​</w:t>
      </w:r>
      <w:r w:rsidR="00621F05" w:rsidRPr="00813992">
        <w:rPr>
          <w:rFonts w:ascii="Georgia Regular" w:hAnsi="Georgia Regular" w:cs="Georgia Regular"/>
          <w:color w:val="000000"/>
          <w:lang w:val="id-ID"/>
        </w:rPr>
        <w:tab/>
      </w:r>
      <w:r w:rsidRPr="00813992">
        <w:rPr>
          <w:rFonts w:ascii="Georgia Regular" w:hAnsi="Georgia Regular" w:cs="Georgia Regular"/>
          <w:color w:val="000000"/>
          <w:lang w:val="id-ID"/>
        </w:rPr>
        <w:t>Bacaan pertama dari </w:t>
      </w:r>
      <w:r w:rsidRPr="00813992">
        <w:rPr>
          <w:rStyle w:val="s4"/>
          <w:rFonts w:ascii="Georgia Regular" w:hAnsi="Georgia Regular" w:cs="Georgia Regular"/>
          <w:b/>
          <w:bCs/>
          <w:color w:val="000000"/>
          <w:lang w:val="id-ID"/>
        </w:rPr>
        <w:t>Keluaran</w:t>
      </w:r>
      <w:r w:rsidRPr="00813992">
        <w:rPr>
          <w:rStyle w:val="apple-converted-space"/>
          <w:rFonts w:ascii="Georgia Regular" w:hAnsi="Georgia Regular" w:cs="Georgia Regular"/>
          <w:b/>
          <w:bCs/>
          <w:color w:val="000000"/>
          <w:lang w:val="id-ID"/>
        </w:rPr>
        <w:t> </w:t>
      </w:r>
      <w:r w:rsidRPr="00813992">
        <w:rPr>
          <w:rStyle w:val="s4"/>
          <w:rFonts w:ascii="Georgia Regular" w:hAnsi="Georgia Regular" w:cs="Georgia Regular"/>
          <w:b/>
          <w:bCs/>
          <w:color w:val="000000"/>
          <w:lang w:val="id-ID"/>
        </w:rPr>
        <w:t>12:1-14</w:t>
      </w:r>
    </w:p>
    <w:p w14:paraId="3BB6CCF1" w14:textId="0F7F7740"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      </w:t>
      </w:r>
      <w:r w:rsidR="00621F05" w:rsidRPr="00813992">
        <w:rPr>
          <w:rFonts w:ascii="Georgia Regular" w:hAnsi="Georgia Regular" w:cs="Georgia Regular"/>
          <w:color w:val="000000"/>
          <w:lang w:val="id-ID"/>
        </w:rPr>
        <w:tab/>
      </w:r>
      <w:r w:rsidRPr="00813992">
        <w:rPr>
          <w:rFonts w:ascii="Georgia Regular" w:hAnsi="Georgia Regular" w:cs="Georgia Regular"/>
          <w:color w:val="000000"/>
          <w:lang w:val="id-ID"/>
        </w:rPr>
        <w:t>Demikianlah Sabda Tuhan</w:t>
      </w:r>
    </w:p>
    <w:p w14:paraId="6EE10C0B" w14:textId="280E8B46"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U:​</w:t>
      </w:r>
      <w:r w:rsidR="00621F05"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Syukur kepada Allah</w:t>
      </w:r>
    </w:p>
    <w:p w14:paraId="4A9801AC"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4485111B" w14:textId="77777777" w:rsidR="008558F4" w:rsidRPr="00813992" w:rsidRDefault="008558F4" w:rsidP="00621F05">
      <w:pPr>
        <w:ind w:left="567" w:hanging="567"/>
        <w:jc w:val="both"/>
        <w:rPr>
          <w:rFonts w:ascii="Georgia Regular" w:hAnsi="Georgia Regular" w:cs="Georgia Regular"/>
          <w:color w:val="000000"/>
          <w:u w:val="single"/>
          <w:lang w:val="id-ID"/>
        </w:rPr>
      </w:pPr>
      <w:r w:rsidRPr="00813992">
        <w:rPr>
          <w:rFonts w:ascii="Georgia Regular" w:hAnsi="Georgia Regular" w:cs="Georgia Regular"/>
          <w:color w:val="000000"/>
          <w:u w:val="single"/>
          <w:lang w:val="id-ID"/>
        </w:rPr>
        <w:t>Mazmur Tanggapan</w:t>
      </w:r>
    </w:p>
    <w:p w14:paraId="29CFED2E" w14:textId="4943FB20"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L2:​</w:t>
      </w:r>
      <w:r w:rsidR="00621F05" w:rsidRPr="00813992">
        <w:rPr>
          <w:rFonts w:ascii="Georgia Regular" w:hAnsi="Georgia Regular" w:cs="Georgia Regular"/>
          <w:color w:val="000000"/>
          <w:lang w:val="id-ID"/>
        </w:rPr>
        <w:tab/>
      </w:r>
      <w:r w:rsidRPr="00813992">
        <w:rPr>
          <w:rFonts w:ascii="Georgia Regular" w:hAnsi="Georgia Regular" w:cs="Georgia Regular"/>
          <w:color w:val="000000"/>
          <w:lang w:val="id-ID"/>
        </w:rPr>
        <w:t>Mari kita membaca </w:t>
      </w:r>
      <w:r w:rsidRPr="00813992">
        <w:rPr>
          <w:rFonts w:ascii="Georgia Regular" w:hAnsi="Georgia Regular" w:cs="Georgia Regular"/>
          <w:b/>
          <w:bCs/>
          <w:color w:val="000000"/>
          <w:lang w:val="id-ID"/>
        </w:rPr>
        <w:t>Mazmur 116:1–2, 12-19</w:t>
      </w:r>
      <w:r w:rsidRPr="00813992">
        <w:rPr>
          <w:rFonts w:ascii="Georgia Regular" w:hAnsi="Georgia Regular" w:cs="Georgia Regular"/>
          <w:color w:val="000000"/>
          <w:lang w:val="id-ID"/>
        </w:rPr>
        <w:t> secara bersa</w:t>
      </w:r>
      <w:r w:rsidR="00316D8D">
        <w:rPr>
          <w:rFonts w:ascii="Georgia Regular" w:hAnsi="Georgia Regular" w:cs="Georgia Regular"/>
          <w:color w:val="000000"/>
          <w:lang w:val="id-ID"/>
        </w:rPr>
        <w:t>h</w:t>
      </w:r>
      <w:r w:rsidRPr="00813992">
        <w:rPr>
          <w:rFonts w:ascii="Georgia Regular" w:hAnsi="Georgia Regular" w:cs="Georgia Regular"/>
          <w:color w:val="000000"/>
          <w:lang w:val="id-ID"/>
        </w:rPr>
        <w:t xml:space="preserve">utan </w:t>
      </w:r>
    </w:p>
    <w:p w14:paraId="28CABBC1"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04919DE1"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u w:val="single"/>
          <w:lang w:val="id-ID"/>
        </w:rPr>
        <w:t>Bacaan Kedua</w:t>
      </w:r>
    </w:p>
    <w:p w14:paraId="61626E25" w14:textId="4A1679D2" w:rsidR="008558F4" w:rsidRPr="00813992" w:rsidRDefault="008558F4" w:rsidP="00621F05">
      <w:pPr>
        <w:ind w:left="567" w:hanging="567"/>
        <w:jc w:val="both"/>
        <w:rPr>
          <w:rStyle w:val="s4"/>
          <w:rFonts w:ascii="Georgia Regular" w:hAnsi="Georgia Regular" w:cs="Georgia Regular"/>
          <w:b/>
          <w:bCs/>
          <w:color w:val="000000"/>
          <w:lang w:val="id-ID"/>
        </w:rPr>
      </w:pPr>
      <w:r w:rsidRPr="00813992">
        <w:rPr>
          <w:rFonts w:ascii="Georgia Regular" w:hAnsi="Georgia Regular" w:cs="Georgia Regular"/>
          <w:color w:val="000000"/>
          <w:lang w:val="id-ID"/>
        </w:rPr>
        <w:t>L3:​</w:t>
      </w:r>
      <w:r w:rsidR="00621F05" w:rsidRPr="00813992">
        <w:rPr>
          <w:rFonts w:ascii="Georgia Regular" w:hAnsi="Georgia Regular" w:cs="Georgia Regular"/>
          <w:color w:val="000000"/>
          <w:lang w:val="id-ID"/>
        </w:rPr>
        <w:tab/>
      </w:r>
      <w:r w:rsidRPr="00813992">
        <w:rPr>
          <w:rFonts w:ascii="Georgia Regular" w:hAnsi="Georgia Regular" w:cs="Georgia Regular"/>
          <w:color w:val="000000"/>
          <w:lang w:val="id-ID"/>
        </w:rPr>
        <w:t>Bacaan kedua dari </w:t>
      </w:r>
      <w:r w:rsidRPr="00813992">
        <w:rPr>
          <w:rStyle w:val="s4"/>
          <w:rFonts w:ascii="Georgia Regular" w:hAnsi="Georgia Regular" w:cs="Georgia Regular"/>
          <w:b/>
          <w:bCs/>
          <w:color w:val="000000"/>
          <w:lang w:val="id-ID"/>
        </w:rPr>
        <w:t>1</w:t>
      </w:r>
      <w:r w:rsidRPr="00813992">
        <w:rPr>
          <w:rStyle w:val="apple-converted-space"/>
          <w:rFonts w:ascii="Georgia Regular" w:hAnsi="Georgia Regular" w:cs="Georgia Regular"/>
          <w:b/>
          <w:bCs/>
          <w:color w:val="000000"/>
          <w:lang w:val="id-ID"/>
        </w:rPr>
        <w:t> </w:t>
      </w:r>
      <w:r w:rsidRPr="00813992">
        <w:rPr>
          <w:rStyle w:val="s4"/>
          <w:rFonts w:ascii="Georgia Regular" w:hAnsi="Georgia Regular" w:cs="Georgia Regular"/>
          <w:b/>
          <w:bCs/>
          <w:color w:val="000000"/>
          <w:lang w:val="id-ID"/>
        </w:rPr>
        <w:t>Korintus 11:23-26</w:t>
      </w:r>
    </w:p>
    <w:p w14:paraId="18285E21" w14:textId="5B4C573C" w:rsidR="008558F4" w:rsidRPr="00813992" w:rsidRDefault="008558F4" w:rsidP="00621F05">
      <w:pPr>
        <w:ind w:left="567" w:hanging="567"/>
        <w:jc w:val="both"/>
        <w:rPr>
          <w:rFonts w:ascii="Georgia Regular" w:hAnsi="Georgia Regular" w:cs="Georgia Regular"/>
          <w:color w:val="000000"/>
          <w:lang w:val="id-ID"/>
        </w:rPr>
      </w:pPr>
      <w:r w:rsidRPr="00813992">
        <w:rPr>
          <w:rStyle w:val="s4"/>
          <w:rFonts w:ascii="Georgia Regular" w:hAnsi="Georgia Regular" w:cs="Georgia Regular"/>
          <w:color w:val="000000"/>
          <w:lang w:val="id-ID"/>
        </w:rPr>
        <w:t xml:space="preserve">       </w:t>
      </w:r>
      <w:r w:rsidRPr="00813992">
        <w:rPr>
          <w:rFonts w:ascii="Georgia Regular" w:hAnsi="Georgia Regular" w:cs="Georgia Regular"/>
          <w:color w:val="000000"/>
          <w:lang w:val="id-ID"/>
        </w:rPr>
        <w:t>​</w:t>
      </w:r>
      <w:r w:rsidR="00621F05" w:rsidRPr="00813992">
        <w:rPr>
          <w:rFonts w:ascii="Georgia Regular" w:hAnsi="Georgia Regular" w:cs="Georgia Regular"/>
          <w:color w:val="000000"/>
          <w:lang w:val="id-ID"/>
        </w:rPr>
        <w:tab/>
      </w:r>
      <w:r w:rsidRPr="00813992">
        <w:rPr>
          <w:rFonts w:ascii="Georgia Regular" w:hAnsi="Georgia Regular" w:cs="Georgia Regular"/>
          <w:color w:val="000000"/>
          <w:lang w:val="id-ID"/>
        </w:rPr>
        <w:t>Demikianlah Sabda Tuhan</w:t>
      </w:r>
    </w:p>
    <w:p w14:paraId="5FAFE5E9" w14:textId="1ABB92DC"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U:​</w:t>
      </w:r>
      <w:r w:rsidR="00621F05"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Syukur kepada Allah</w:t>
      </w:r>
    </w:p>
    <w:p w14:paraId="7A14183F"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6FF32BB5" w14:textId="7777777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u w:val="single"/>
          <w:lang w:val="id-ID"/>
        </w:rPr>
        <w:t>Pembacaan Injil</w:t>
      </w:r>
    </w:p>
    <w:p w14:paraId="5EE0C4A6" w14:textId="28FDB14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PF:​</w:t>
      </w:r>
      <w:r w:rsidR="00621F05" w:rsidRPr="00813992">
        <w:rPr>
          <w:rFonts w:ascii="Georgia Regular" w:hAnsi="Georgia Regular" w:cs="Georgia Regular"/>
          <w:color w:val="000000"/>
          <w:lang w:val="id-ID"/>
        </w:rPr>
        <w:tab/>
      </w:r>
      <w:r w:rsidRPr="00813992">
        <w:rPr>
          <w:rFonts w:ascii="Georgia Regular" w:hAnsi="Georgia Regular" w:cs="Georgia Regular"/>
          <w:color w:val="000000"/>
          <w:lang w:val="id-ID"/>
        </w:rPr>
        <w:t>Pembacaan Injil, dari </w:t>
      </w:r>
      <w:r w:rsidRPr="00813992">
        <w:rPr>
          <w:rFonts w:ascii="Georgia Regular" w:hAnsi="Georgia Regular" w:cs="Georgia Regular"/>
          <w:b/>
          <w:bCs/>
          <w:color w:val="000000"/>
          <w:lang w:val="id-ID"/>
        </w:rPr>
        <w:t>Yohanes 13:1-17, 31b-35</w:t>
      </w:r>
    </w:p>
    <w:p w14:paraId="6FE504EB" w14:textId="2786C2D7"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w:t>
      </w:r>
      <w:r w:rsidR="00621F05" w:rsidRPr="00813992">
        <w:rPr>
          <w:rFonts w:ascii="Georgia Regular" w:hAnsi="Georgia Regular" w:cs="Georgia Regular"/>
          <w:color w:val="000000"/>
          <w:lang w:val="id-ID"/>
        </w:rPr>
        <w:tab/>
      </w:r>
      <w:r w:rsidRPr="00813992">
        <w:rPr>
          <w:rFonts w:ascii="Georgia Regular" w:hAnsi="Georgia Regular" w:cs="Georgia Regular"/>
          <w:color w:val="000000"/>
          <w:lang w:val="id-ID"/>
        </w:rPr>
        <w:t>Demikian Injil Yesus Kristus, yang berbahagia ialah mereka yang mendengarkan Firman Tuhan dan yang memeliharanya serta melakukannya dengan setia dalam kehidupan sehari-hari. HOSIANA.</w:t>
      </w:r>
    </w:p>
    <w:p w14:paraId="0E9D97D7" w14:textId="77ED87F8" w:rsidR="008558F4" w:rsidRPr="00813992" w:rsidRDefault="008558F4" w:rsidP="00621F05">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U: </w:t>
      </w:r>
      <w:r w:rsidR="00621F05" w:rsidRPr="00813992">
        <w:rPr>
          <w:rFonts w:ascii="Georgia Regular" w:hAnsi="Georgia Regular" w:cs="Georgia Regular"/>
          <w:color w:val="000000"/>
          <w:lang w:val="id-ID"/>
        </w:rPr>
        <w:tab/>
      </w:r>
      <w:r w:rsidRPr="00813992">
        <w:rPr>
          <w:rFonts w:ascii="Georgia Regular" w:hAnsi="Georgia Regular" w:cs="Georgia Regular"/>
          <w:color w:val="000000"/>
          <w:lang w:val="id-ID"/>
        </w:rPr>
        <w:t>​</w:t>
      </w:r>
      <w:r w:rsidRPr="00813992">
        <w:rPr>
          <w:rFonts w:ascii="Georgia Regular" w:hAnsi="Georgia Regular" w:cs="Georgia Regular"/>
          <w:b/>
          <w:bCs/>
          <w:color w:val="000000"/>
          <w:lang w:val="id-ID"/>
        </w:rPr>
        <w:t>(</w:t>
      </w:r>
      <w:r w:rsidRPr="00813992">
        <w:rPr>
          <w:rFonts w:ascii="Georgia Regular" w:hAnsi="Georgia Regular" w:cs="Georgia Regular"/>
          <w:b/>
          <w:bCs/>
          <w:i/>
          <w:iCs/>
          <w:color w:val="000000"/>
          <w:lang w:val="id-ID"/>
        </w:rPr>
        <w:t>menyanyikan NKB 223b: Hosiana</w:t>
      </w:r>
      <w:r w:rsidRPr="00813992">
        <w:rPr>
          <w:rFonts w:ascii="Georgia Regular" w:hAnsi="Georgia Regular" w:cs="Georgia Regular"/>
          <w:b/>
          <w:bCs/>
          <w:color w:val="000000"/>
          <w:lang w:val="id-ID"/>
        </w:rPr>
        <w:t>)</w:t>
      </w:r>
    </w:p>
    <w:p w14:paraId="20B831DD" w14:textId="6E863B70" w:rsidR="008558F4" w:rsidRPr="00813992" w:rsidRDefault="008558F4" w:rsidP="008558F4">
      <w:pPr>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555DAD39" w14:textId="77777777" w:rsidR="008558F4" w:rsidRPr="00813992" w:rsidRDefault="008558F4" w:rsidP="008558F4">
      <w:pPr>
        <w:jc w:val="both"/>
        <w:rPr>
          <w:rFonts w:ascii="Georgia Regular" w:hAnsi="Georgia Regular" w:cs="Georgia Regular"/>
          <w:color w:val="000000"/>
          <w:lang w:val="id-ID"/>
        </w:rPr>
      </w:pPr>
      <w:r w:rsidRPr="00813992">
        <w:rPr>
          <w:rFonts w:ascii="Georgia Regular" w:hAnsi="Georgia Regular" w:cs="Georgia Regular"/>
          <w:b/>
          <w:bCs/>
          <w:color w:val="000000"/>
          <w:lang w:val="id-ID"/>
        </w:rPr>
        <w:t>Khotbah “Melayani Dengan Hati”</w:t>
      </w:r>
    </w:p>
    <w:p w14:paraId="05CB378E" w14:textId="77777777" w:rsidR="008558F4" w:rsidRPr="00813992" w:rsidRDefault="008558F4" w:rsidP="008558F4">
      <w:pPr>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601EFFE0" w14:textId="77777777" w:rsidR="008558F4" w:rsidRPr="00813992" w:rsidRDefault="008558F4" w:rsidP="008558F4">
      <w:pPr>
        <w:jc w:val="both"/>
        <w:rPr>
          <w:rFonts w:ascii="Georgia Regular" w:hAnsi="Georgia Regular" w:cs="Georgia Regular"/>
          <w:b/>
          <w:bCs/>
          <w:color w:val="000000"/>
          <w:lang w:val="id-ID"/>
        </w:rPr>
      </w:pPr>
      <w:r w:rsidRPr="00813992">
        <w:rPr>
          <w:rFonts w:ascii="Georgia Regular" w:hAnsi="Georgia Regular" w:cs="Georgia Regular"/>
          <w:b/>
          <w:bCs/>
          <w:color w:val="000000"/>
          <w:lang w:val="id-ID"/>
        </w:rPr>
        <w:t>Saat Teduh oleh PNJ: “Kutetap Setia”</w:t>
      </w:r>
    </w:p>
    <w:p w14:paraId="7DC5BF1C" w14:textId="77777777" w:rsidR="008558F4" w:rsidRPr="00813992" w:rsidRDefault="008558F4" w:rsidP="008558F4">
      <w:pPr>
        <w:shd w:val="clear" w:color="auto" w:fill="FFFFFF"/>
        <w:jc w:val="center"/>
        <w:rPr>
          <w:rFonts w:ascii="Georgia Regular" w:hAnsi="Georgia Regular" w:cs="Georgia Regular"/>
          <w:lang w:val="id-ID"/>
        </w:rPr>
      </w:pPr>
      <w:r w:rsidRPr="00813992">
        <w:rPr>
          <w:rFonts w:ascii="Georgia Regular" w:hAnsi="Georgia Regular" w:cs="Georgia Regular"/>
          <w:lang w:val="id-ID"/>
        </w:rPr>
        <w:t>Seperti wanita mengurapi-Mu</w:t>
      </w:r>
      <w:r w:rsidRPr="00813992">
        <w:rPr>
          <w:rFonts w:ascii="Georgia Regular" w:hAnsi="Georgia Regular" w:cs="Georgia Regular"/>
          <w:lang w:val="id-ID"/>
        </w:rPr>
        <w:br/>
        <w:t>Menangis di bawah kaki-Mu</w:t>
      </w:r>
      <w:r w:rsidRPr="00813992">
        <w:rPr>
          <w:rFonts w:ascii="Georgia Regular" w:hAnsi="Georgia Regular" w:cs="Georgia Regular"/>
          <w:lang w:val="id-ID"/>
        </w:rPr>
        <w:br/>
        <w:t>Demikian hidupku mau mengasihi-Mu</w:t>
      </w:r>
      <w:r w:rsidRPr="00813992">
        <w:rPr>
          <w:rFonts w:ascii="Georgia Regular" w:hAnsi="Georgia Regular" w:cs="Georgia Regular"/>
          <w:lang w:val="id-ID"/>
        </w:rPr>
        <w:br/>
        <w:t>Yesus, Engkau baik bagiku</w:t>
      </w:r>
    </w:p>
    <w:p w14:paraId="2641947A" w14:textId="77777777" w:rsidR="008558F4" w:rsidRPr="00813992" w:rsidRDefault="008558F4" w:rsidP="008558F4">
      <w:pPr>
        <w:shd w:val="clear" w:color="auto" w:fill="FFFFFF"/>
        <w:jc w:val="center"/>
        <w:rPr>
          <w:rFonts w:ascii="Georgia Regular" w:hAnsi="Georgia Regular" w:cs="Georgia Regular"/>
          <w:lang w:val="id-ID"/>
        </w:rPr>
      </w:pPr>
      <w:r w:rsidRPr="00813992">
        <w:rPr>
          <w:rFonts w:ascii="Georgia Regular" w:hAnsi="Georgia Regular" w:cs="Georgia Regular"/>
          <w:lang w:val="id-ID"/>
        </w:rPr>
        <w:lastRenderedPageBreak/>
        <w:t>Sampai akhir ku menutup mata</w:t>
      </w:r>
      <w:r w:rsidRPr="00813992">
        <w:rPr>
          <w:rFonts w:ascii="Georgia Regular" w:hAnsi="Georgia Regular" w:cs="Georgia Regular"/>
          <w:lang w:val="id-ID"/>
        </w:rPr>
        <w:br/>
        <w:t>Ku tetap setia menanti janji-Mu</w:t>
      </w:r>
      <w:r w:rsidRPr="00813992">
        <w:rPr>
          <w:rFonts w:ascii="Georgia Regular" w:hAnsi="Georgia Regular" w:cs="Georgia Regular"/>
          <w:lang w:val="id-ID"/>
        </w:rPr>
        <w:br/>
        <w:t>Sampai kudapatkan mahkota kehidupanku</w:t>
      </w:r>
      <w:r w:rsidRPr="00813992">
        <w:rPr>
          <w:rFonts w:ascii="Georgia Regular" w:hAnsi="Georgia Regular" w:cs="Georgia Regular"/>
          <w:lang w:val="id-ID"/>
        </w:rPr>
        <w:br/>
        <w:t>Ku tetap setia ku melayani-Mu</w:t>
      </w:r>
    </w:p>
    <w:p w14:paraId="3CE9D72D" w14:textId="77777777" w:rsidR="008558F4" w:rsidRPr="00813992" w:rsidRDefault="008558F4" w:rsidP="008558F4">
      <w:pPr>
        <w:jc w:val="both"/>
        <w:rPr>
          <w:rFonts w:ascii="Georgia Regular" w:hAnsi="Georgia Regular" w:cs="Georgia Regular"/>
          <w:b/>
          <w:bCs/>
          <w:color w:val="000000"/>
          <w:lang w:val="id-ID"/>
        </w:rPr>
      </w:pPr>
    </w:p>
    <w:p w14:paraId="71F09E6E" w14:textId="5D2F59CC" w:rsidR="008558F4" w:rsidRPr="00813992" w:rsidRDefault="008558F4" w:rsidP="008558F4">
      <w:pPr>
        <w:jc w:val="both"/>
        <w:rPr>
          <w:rFonts w:ascii="Georgia Regular" w:hAnsi="Georgia Regular" w:cs="Georgia Regular"/>
          <w:b/>
          <w:bCs/>
          <w:i/>
          <w:iCs/>
          <w:color w:val="000000"/>
          <w:lang w:val="id-ID"/>
        </w:rPr>
      </w:pPr>
      <w:r w:rsidRPr="00813992">
        <w:rPr>
          <w:rFonts w:ascii="Georgia Regular" w:hAnsi="Georgia Regular" w:cs="Georgia Regular"/>
          <w:b/>
          <w:bCs/>
          <w:i/>
          <w:iCs/>
          <w:color w:val="000000"/>
          <w:lang w:val="id-ID"/>
        </w:rPr>
        <w:t>Keterangan: (tidak perlu dimasukkan ke dalam liturgi)</w:t>
      </w:r>
      <w:r w:rsidR="00F53C27">
        <w:rPr>
          <w:rStyle w:val="ReferensiCatatanKaki"/>
          <w:rFonts w:ascii="Georgia Regular" w:hAnsi="Georgia Regular" w:cs="Georgia Regular"/>
          <w:b/>
          <w:bCs/>
          <w:i/>
          <w:iCs/>
          <w:color w:val="000000"/>
          <w:lang w:val="id-ID"/>
        </w:rPr>
        <w:footnoteReference w:id="3"/>
      </w:r>
    </w:p>
    <w:p w14:paraId="36FACDEF" w14:textId="2A57C07D" w:rsidR="008558F4" w:rsidRPr="00813992" w:rsidRDefault="008558F4" w:rsidP="008558F4">
      <w:pPr>
        <w:jc w:val="both"/>
        <w:rPr>
          <w:rFonts w:ascii="Georgia Regular" w:hAnsi="Georgia Regular" w:cs="Georgia Regular"/>
          <w:i/>
          <w:iCs/>
          <w:color w:val="000000"/>
          <w:lang w:val="id-ID"/>
        </w:rPr>
      </w:pPr>
      <w:r w:rsidRPr="00813992">
        <w:rPr>
          <w:rFonts w:ascii="Georgia Regular" w:hAnsi="Georgia Regular" w:cs="Georgia Regular"/>
          <w:i/>
          <w:iCs/>
          <w:color w:val="000000"/>
          <w:lang w:val="id-ID"/>
        </w:rPr>
        <w:t>Lagu ini mengawali pencucian kaki yang dilakukan oleh P</w:t>
      </w:r>
      <w:r w:rsidR="00316D8D">
        <w:rPr>
          <w:rFonts w:ascii="Georgia Regular" w:hAnsi="Georgia Regular" w:cs="Georgia Regular"/>
          <w:i/>
          <w:iCs/>
          <w:color w:val="000000"/>
          <w:lang w:val="id-ID"/>
        </w:rPr>
        <w:t>F</w:t>
      </w:r>
      <w:r w:rsidRPr="00813992">
        <w:rPr>
          <w:rFonts w:ascii="Georgia Regular" w:hAnsi="Georgia Regular" w:cs="Georgia Regular"/>
          <w:i/>
          <w:iCs/>
          <w:color w:val="000000"/>
          <w:lang w:val="id-ID"/>
        </w:rPr>
        <w:t xml:space="preserve"> pada beberapa orang yang sudah dipilih. Lagu diputar berkali-kali dengan instrument saja setelah PNJ menyanyikan di awal dan di akhir ritual pencucian kaki.</w:t>
      </w:r>
    </w:p>
    <w:p w14:paraId="4EBB19EC" w14:textId="77777777" w:rsidR="008558F4" w:rsidRPr="00813992" w:rsidRDefault="008558F4" w:rsidP="008558F4">
      <w:pPr>
        <w:jc w:val="both"/>
        <w:rPr>
          <w:rFonts w:ascii="Georgia Regular" w:hAnsi="Georgia Regular" w:cs="Georgia Regular"/>
          <w:i/>
          <w:iCs/>
          <w:color w:val="000000"/>
          <w:lang w:val="id-ID"/>
        </w:rPr>
      </w:pPr>
    </w:p>
    <w:p w14:paraId="7ADE533D" w14:textId="7B02E7FD" w:rsidR="008558F4" w:rsidRPr="00813992" w:rsidRDefault="008558F4" w:rsidP="008558F4">
      <w:pPr>
        <w:jc w:val="both"/>
        <w:rPr>
          <w:rFonts w:ascii="Georgia Regular" w:hAnsi="Georgia Regular" w:cs="Georgia Regular"/>
          <w:i/>
          <w:iCs/>
          <w:color w:val="000000"/>
          <w:lang w:val="id-ID"/>
        </w:rPr>
      </w:pPr>
      <w:r w:rsidRPr="00813992">
        <w:rPr>
          <w:rFonts w:ascii="Georgia Regular" w:hAnsi="Georgia Regular" w:cs="Georgia Regular"/>
          <w:i/>
          <w:iCs/>
          <w:color w:val="000000"/>
          <w:lang w:val="id-ID"/>
        </w:rPr>
        <w:t>Sementara tempat-tempat pencucian kaki disediakan oleh panitia di</w:t>
      </w:r>
      <w:r w:rsidR="00316D8D">
        <w:rPr>
          <w:rFonts w:ascii="Georgia Regular" w:hAnsi="Georgia Regular" w:cs="Georgia Regular"/>
          <w:i/>
          <w:iCs/>
          <w:color w:val="000000"/>
          <w:lang w:val="id-ID"/>
        </w:rPr>
        <w:t xml:space="preserve"> </w:t>
      </w:r>
      <w:r w:rsidRPr="00813992">
        <w:rPr>
          <w:rFonts w:ascii="Georgia Regular" w:hAnsi="Georgia Regular" w:cs="Georgia Regular"/>
          <w:i/>
          <w:iCs/>
          <w:color w:val="000000"/>
          <w:lang w:val="id-ID"/>
        </w:rPr>
        <w:t xml:space="preserve">berbagai titik sehingga warga jemaat yang ingin mencuci kaki keluarga atau temannya dapat melakukannya secara bergantian. Seorang </w:t>
      </w:r>
      <w:r w:rsidR="00F53C27">
        <w:rPr>
          <w:rFonts w:ascii="Georgia Regular" w:hAnsi="Georgia Regular" w:cs="Georgia Regular"/>
          <w:i/>
          <w:iCs/>
          <w:color w:val="000000"/>
          <w:lang w:val="id-ID"/>
        </w:rPr>
        <w:t xml:space="preserve">anggota Majelis </w:t>
      </w:r>
      <w:r w:rsidRPr="00813992">
        <w:rPr>
          <w:rFonts w:ascii="Georgia Regular" w:hAnsi="Georgia Regular" w:cs="Georgia Regular"/>
          <w:i/>
          <w:iCs/>
          <w:color w:val="000000"/>
          <w:lang w:val="id-ID"/>
        </w:rPr>
        <w:t>mengumumkan:</w:t>
      </w:r>
    </w:p>
    <w:p w14:paraId="3E2C4991" w14:textId="77777777" w:rsidR="008558F4" w:rsidRPr="00813992" w:rsidRDefault="008558F4" w:rsidP="008558F4">
      <w:pPr>
        <w:jc w:val="both"/>
        <w:rPr>
          <w:rFonts w:ascii="Georgia Regular" w:hAnsi="Georgia Regular" w:cs="Georgia Regular"/>
          <w:i/>
          <w:iCs/>
          <w:color w:val="000000"/>
          <w:lang w:val="id-ID"/>
        </w:rPr>
      </w:pPr>
    </w:p>
    <w:p w14:paraId="440F03A3" w14:textId="77777777" w:rsidR="008558F4" w:rsidRPr="00813992" w:rsidRDefault="008558F4" w:rsidP="008558F4">
      <w:pPr>
        <w:jc w:val="both"/>
        <w:rPr>
          <w:rFonts w:ascii="Georgia Regular" w:hAnsi="Georgia Regular" w:cs="Georgia Regular"/>
          <w:i/>
          <w:iCs/>
          <w:color w:val="000000"/>
          <w:lang w:val="id-ID"/>
        </w:rPr>
      </w:pPr>
      <w:r w:rsidRPr="00813992">
        <w:rPr>
          <w:rFonts w:ascii="Georgia Regular" w:hAnsi="Georgia Regular" w:cs="Georgia Regular"/>
          <w:i/>
          <w:iCs/>
          <w:color w:val="000000"/>
          <w:lang w:val="id-ID"/>
        </w:rPr>
        <w:t xml:space="preserve">Bagi saudara yang ingin menunjukkan komitmen pelayanan dan cintanya kepada Tuhan dengan melayani sesama, kami persilakan saudara menjemput 1 orang maju ke depan untuk dicucikan kakinya. Katakan, “Berikan kesempatan kepada saya untuk menunjukkan cinta Tuhan kepadamu!” </w:t>
      </w:r>
    </w:p>
    <w:p w14:paraId="0F0B5464" w14:textId="77777777" w:rsidR="008558F4" w:rsidRPr="00813992" w:rsidRDefault="008558F4" w:rsidP="008558F4">
      <w:pPr>
        <w:jc w:val="both"/>
        <w:rPr>
          <w:rFonts w:ascii="Georgia Regular" w:hAnsi="Georgia Regular" w:cs="Georgia Regular"/>
          <w:i/>
          <w:iCs/>
          <w:color w:val="000000"/>
          <w:lang w:val="id-ID"/>
        </w:rPr>
      </w:pPr>
    </w:p>
    <w:p w14:paraId="40B14171" w14:textId="58464247" w:rsidR="008558F4" w:rsidRPr="00813992" w:rsidRDefault="008558F4" w:rsidP="008558F4">
      <w:pPr>
        <w:jc w:val="both"/>
        <w:rPr>
          <w:rFonts w:ascii="Georgia Regular" w:hAnsi="Georgia Regular" w:cs="Georgia Regular"/>
          <w:i/>
          <w:iCs/>
          <w:color w:val="000000"/>
          <w:lang w:val="id-ID"/>
        </w:rPr>
      </w:pPr>
      <w:r w:rsidRPr="00813992">
        <w:rPr>
          <w:rFonts w:ascii="Georgia Regular" w:hAnsi="Georgia Regular" w:cs="Georgia Regular"/>
          <w:i/>
          <w:iCs/>
          <w:color w:val="000000"/>
          <w:lang w:val="id-ID"/>
        </w:rPr>
        <w:t>Setelah selesai waktu pencucian kaki, P</w:t>
      </w:r>
      <w:r w:rsidR="00316D8D">
        <w:rPr>
          <w:rFonts w:ascii="Georgia Regular" w:hAnsi="Georgia Regular" w:cs="Georgia Regular"/>
          <w:i/>
          <w:iCs/>
          <w:color w:val="000000"/>
          <w:lang w:val="id-ID"/>
        </w:rPr>
        <w:t>F</w:t>
      </w:r>
      <w:r w:rsidRPr="00813992">
        <w:rPr>
          <w:rFonts w:ascii="Georgia Regular" w:hAnsi="Georgia Regular" w:cs="Georgia Regular"/>
          <w:i/>
          <w:iCs/>
          <w:color w:val="000000"/>
          <w:lang w:val="id-ID"/>
        </w:rPr>
        <w:t xml:space="preserve"> mengajak warga jemaat menyanyikan lagu “Kutetap Setia”.  </w:t>
      </w:r>
    </w:p>
    <w:p w14:paraId="6B285FF8" w14:textId="77777777" w:rsidR="008558F4" w:rsidRPr="00813992" w:rsidRDefault="008558F4" w:rsidP="008558F4">
      <w:pPr>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06F697B8" w14:textId="12339E2F" w:rsidR="008558F4" w:rsidRPr="00813992" w:rsidRDefault="008558F4" w:rsidP="0044694D">
      <w:pPr>
        <w:tabs>
          <w:tab w:val="right" w:pos="6520"/>
        </w:tabs>
        <w:jc w:val="both"/>
        <w:rPr>
          <w:rFonts w:ascii="Georgia Regular" w:hAnsi="Georgia Regular" w:cs="Georgia Regular"/>
          <w:color w:val="000000"/>
          <w:lang w:val="id-ID"/>
        </w:rPr>
      </w:pPr>
      <w:r w:rsidRPr="00813992">
        <w:rPr>
          <w:rFonts w:ascii="Georgia Regular" w:hAnsi="Georgia Regular" w:cs="Georgia Regular"/>
          <w:b/>
          <w:bCs/>
          <w:color w:val="000000"/>
          <w:lang w:val="id-ID"/>
        </w:rPr>
        <w:t>Pengakuan Iman </w:t>
      </w:r>
      <w:r w:rsidRPr="00813992">
        <w:rPr>
          <w:rFonts w:ascii="Georgia Regular" w:hAnsi="Georgia Regular" w:cs="Georgia Regular"/>
          <w:color w:val="000000"/>
          <w:lang w:val="id-ID"/>
        </w:rPr>
        <w:t>​</w:t>
      </w:r>
      <w:r w:rsidR="0044694D" w:rsidRPr="00813992">
        <w:rPr>
          <w:rFonts w:ascii="Georgia Regular" w:hAnsi="Georgia Regular" w:cs="Georgia Regular"/>
          <w:color w:val="000000"/>
          <w:lang w:val="id-ID"/>
        </w:rPr>
        <w:tab/>
      </w:r>
      <w:r w:rsidRPr="00813992">
        <w:rPr>
          <w:rFonts w:ascii="Georgia Regular" w:hAnsi="Georgia Regular" w:cs="Georgia Regular"/>
          <w:i/>
          <w:iCs/>
          <w:color w:val="000000"/>
          <w:lang w:val="id-ID"/>
        </w:rPr>
        <w:t>(Berdiri)</w:t>
      </w:r>
    </w:p>
    <w:p w14:paraId="3D27339A" w14:textId="1577EBFE" w:rsidR="008558F4" w:rsidRPr="00813992" w:rsidRDefault="00F53C27" w:rsidP="0044694D">
      <w:pPr>
        <w:ind w:left="567" w:hanging="567"/>
        <w:jc w:val="both"/>
        <w:rPr>
          <w:rFonts w:ascii="Georgia Regular" w:hAnsi="Georgia Regular" w:cs="Georgia Regular"/>
          <w:color w:val="000000"/>
          <w:lang w:val="id-ID"/>
        </w:rPr>
      </w:pPr>
      <w:r>
        <w:rPr>
          <w:rFonts w:ascii="Georgia Regular" w:hAnsi="Georgia Regular" w:cs="Georgia Regular"/>
          <w:color w:val="000000"/>
          <w:lang w:val="id-ID"/>
        </w:rPr>
        <w:t>M</w:t>
      </w:r>
      <w:r w:rsidR="008558F4" w:rsidRPr="00813992">
        <w:rPr>
          <w:rFonts w:ascii="Georgia Regular" w:hAnsi="Georgia Regular" w:cs="Georgia Regular"/>
          <w:color w:val="000000"/>
          <w:lang w:val="id-ID"/>
        </w:rPr>
        <w:t>:​</w:t>
      </w:r>
      <w:r w:rsidR="0044694D" w:rsidRPr="00813992">
        <w:rPr>
          <w:rFonts w:ascii="Georgia Regular" w:hAnsi="Georgia Regular" w:cs="Georgia Regular"/>
          <w:color w:val="000000"/>
          <w:lang w:val="id-ID"/>
        </w:rPr>
        <w:tab/>
      </w:r>
      <w:r w:rsidR="008558F4" w:rsidRPr="00813992">
        <w:rPr>
          <w:rFonts w:ascii="Georgia Regular" w:hAnsi="Georgia Regular" w:cs="Georgia Regular"/>
          <w:color w:val="000000"/>
          <w:lang w:val="id-ID"/>
        </w:rPr>
        <w:t>Bersama dengan umat Allah di lalu, kini dan masa depan, mari kita bersama mengucapkan Pengakuan Iman Rasuli.</w:t>
      </w:r>
    </w:p>
    <w:p w14:paraId="23F378E8" w14:textId="0D180C26"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U:</w:t>
      </w:r>
      <w:r w:rsidR="0044694D" w:rsidRPr="00813992">
        <w:rPr>
          <w:rFonts w:ascii="Georgia Regular" w:hAnsi="Georgia Regular" w:cs="Georgia Regular"/>
          <w:color w:val="000000"/>
          <w:lang w:val="id-ID"/>
        </w:rPr>
        <w:tab/>
      </w:r>
      <w:r w:rsidRPr="00813992">
        <w:rPr>
          <w:rFonts w:ascii="Georgia Regular" w:hAnsi="Georgia Regular" w:cs="Georgia Regular"/>
          <w:color w:val="000000"/>
          <w:sz w:val="21"/>
          <w:szCs w:val="21"/>
          <w:lang w:val="id-ID"/>
        </w:rPr>
        <w:t>​</w:t>
      </w:r>
      <w:r w:rsidRPr="00813992">
        <w:rPr>
          <w:rFonts w:ascii="Georgia Regular" w:hAnsi="Georgia Regular" w:cs="Georgia Regular"/>
          <w:b/>
          <w:bCs/>
          <w:color w:val="000000"/>
          <w:sz w:val="21"/>
          <w:szCs w:val="21"/>
          <w:lang w:val="id-ID"/>
        </w:rPr>
        <w:t>(Bersama-sama mengucapkan Pengakuan Iman Rasuli)</w:t>
      </w:r>
    </w:p>
    <w:p w14:paraId="4E722D94" w14:textId="77777777" w:rsidR="008558F4" w:rsidRPr="00813992" w:rsidRDefault="008558F4" w:rsidP="008558F4">
      <w:pPr>
        <w:jc w:val="right"/>
        <w:rPr>
          <w:rFonts w:ascii="Georgia Regular" w:hAnsi="Georgia Regular" w:cs="Georgia Regular"/>
          <w:color w:val="000000"/>
          <w:lang w:val="id-ID"/>
        </w:rPr>
      </w:pPr>
      <w:r w:rsidRPr="00813992">
        <w:rPr>
          <w:rFonts w:ascii="Georgia Regular" w:hAnsi="Georgia Regular" w:cs="Georgia Regular"/>
          <w:color w:val="000000"/>
          <w:lang w:val="id-ID"/>
        </w:rPr>
        <w:t> </w:t>
      </w:r>
    </w:p>
    <w:p w14:paraId="0D4B63AE" w14:textId="294E6070" w:rsidR="008558F4" w:rsidRPr="00813992" w:rsidRDefault="008558F4" w:rsidP="0044694D">
      <w:pPr>
        <w:tabs>
          <w:tab w:val="right" w:pos="6520"/>
        </w:tabs>
        <w:jc w:val="both"/>
        <w:rPr>
          <w:rFonts w:ascii="Georgia Regular" w:hAnsi="Georgia Regular" w:cs="Georgia Regular"/>
          <w:color w:val="000000"/>
          <w:lang w:val="id-ID"/>
        </w:rPr>
      </w:pPr>
      <w:r w:rsidRPr="00813992">
        <w:rPr>
          <w:rFonts w:ascii="Georgia Regular" w:hAnsi="Georgia Regular" w:cs="Georgia Regular"/>
          <w:b/>
          <w:bCs/>
          <w:color w:val="000000"/>
          <w:lang w:val="id-ID"/>
        </w:rPr>
        <w:t>Doa Syafaat</w:t>
      </w:r>
      <w:r w:rsidRPr="00813992">
        <w:rPr>
          <w:rFonts w:ascii="Georgia Regular" w:hAnsi="Georgia Regular" w:cs="Georgia Regular"/>
          <w:color w:val="000000"/>
          <w:lang w:val="id-ID"/>
        </w:rPr>
        <w:t xml:space="preserve">​ </w:t>
      </w:r>
      <w:r w:rsidR="0044694D" w:rsidRPr="00813992">
        <w:rPr>
          <w:rFonts w:ascii="Georgia Regular" w:hAnsi="Georgia Regular" w:cs="Georgia Regular"/>
          <w:color w:val="000000"/>
          <w:lang w:val="id-ID"/>
        </w:rPr>
        <w:tab/>
      </w:r>
      <w:r w:rsidRPr="00813992">
        <w:rPr>
          <w:rFonts w:ascii="Georgia Regular" w:hAnsi="Georgia Regular" w:cs="Georgia Regular"/>
          <w:i/>
          <w:iCs/>
          <w:color w:val="000000"/>
          <w:lang w:val="id-ID"/>
        </w:rPr>
        <w:t>(Duduk)</w:t>
      </w:r>
    </w:p>
    <w:p w14:paraId="203BC6AE" w14:textId="42E9A6D4"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PF:</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Mari kita mendoakan beberapa pokok doa ini dalam keheningan:</w:t>
      </w:r>
    </w:p>
    <w:p w14:paraId="3041CB17" w14:textId="77777777" w:rsidR="008558F4" w:rsidRPr="00813992" w:rsidRDefault="008558F4" w:rsidP="0044694D">
      <w:pPr>
        <w:pStyle w:val="DaftarParagraf"/>
        <w:widowControl/>
        <w:numPr>
          <w:ilvl w:val="0"/>
          <w:numId w:val="45"/>
        </w:numPr>
        <w:autoSpaceDE/>
        <w:autoSpaceDN/>
        <w:ind w:left="993" w:hanging="426"/>
        <w:contextualSpacing/>
        <w:rPr>
          <w:rFonts w:ascii="Georgia Regular" w:hAnsi="Georgia Regular" w:cs="Georgia Regular"/>
          <w:color w:val="000000"/>
          <w:lang w:val="id-ID"/>
        </w:rPr>
      </w:pPr>
      <w:r w:rsidRPr="00813992">
        <w:rPr>
          <w:rFonts w:ascii="Georgia Regular" w:hAnsi="Georgia Regular" w:cs="Georgia Regular"/>
          <w:color w:val="000000"/>
          <w:lang w:val="id-ID"/>
        </w:rPr>
        <w:t>Kita berdoa untuk keluarga kita agar semua dapat melayani Tuhan dengan hati</w:t>
      </w:r>
    </w:p>
    <w:p w14:paraId="67190EF0" w14:textId="77777777" w:rsidR="008558F4" w:rsidRPr="00813992" w:rsidRDefault="008558F4" w:rsidP="0044694D">
      <w:pPr>
        <w:pStyle w:val="DaftarParagraf"/>
        <w:widowControl/>
        <w:numPr>
          <w:ilvl w:val="0"/>
          <w:numId w:val="45"/>
        </w:numPr>
        <w:autoSpaceDE/>
        <w:autoSpaceDN/>
        <w:ind w:left="993" w:hanging="426"/>
        <w:contextualSpacing/>
        <w:rPr>
          <w:rFonts w:ascii="Georgia Regular" w:hAnsi="Georgia Regular" w:cs="Georgia Regular"/>
          <w:color w:val="000000"/>
          <w:lang w:val="id-ID"/>
        </w:rPr>
      </w:pPr>
      <w:r w:rsidRPr="00813992">
        <w:rPr>
          <w:rFonts w:ascii="Georgia Regular" w:hAnsi="Georgia Regular" w:cs="Georgia Regular"/>
          <w:color w:val="000000"/>
          <w:lang w:val="id-ID"/>
        </w:rPr>
        <w:lastRenderedPageBreak/>
        <w:t>Kita berdoa agar semua warga jemaat dapat turut ambil bagian melayani Tuhan dengan hati</w:t>
      </w:r>
    </w:p>
    <w:p w14:paraId="475F085F" w14:textId="77777777" w:rsidR="008558F4" w:rsidRPr="00813992" w:rsidRDefault="008558F4" w:rsidP="0044694D">
      <w:pPr>
        <w:pStyle w:val="DaftarParagraf"/>
        <w:widowControl/>
        <w:numPr>
          <w:ilvl w:val="0"/>
          <w:numId w:val="45"/>
        </w:numPr>
        <w:autoSpaceDE/>
        <w:autoSpaceDN/>
        <w:ind w:left="993" w:hanging="426"/>
        <w:contextualSpacing/>
        <w:rPr>
          <w:rFonts w:ascii="Georgia Regular" w:hAnsi="Georgia Regular" w:cs="Georgia Regular"/>
          <w:color w:val="000000"/>
          <w:lang w:val="id-ID"/>
        </w:rPr>
      </w:pPr>
      <w:r w:rsidRPr="00813992">
        <w:rPr>
          <w:rFonts w:ascii="Georgia Regular" w:hAnsi="Georgia Regular" w:cs="Georgia Regular"/>
          <w:color w:val="000000"/>
          <w:lang w:val="id-ID"/>
        </w:rPr>
        <w:t>Kita berdoa agar segenap abdi negara dapat melayani rakyat seperti melayani Tuhan sepenuh hati</w:t>
      </w:r>
    </w:p>
    <w:p w14:paraId="23D0EFAB" w14:textId="77777777" w:rsidR="008558F4" w:rsidRPr="00813992" w:rsidRDefault="008558F4" w:rsidP="0044694D">
      <w:pPr>
        <w:pStyle w:val="DaftarParagraf"/>
        <w:widowControl/>
        <w:numPr>
          <w:ilvl w:val="0"/>
          <w:numId w:val="45"/>
        </w:numPr>
        <w:autoSpaceDE/>
        <w:autoSpaceDN/>
        <w:ind w:left="993" w:hanging="426"/>
        <w:contextualSpacing/>
        <w:rPr>
          <w:rFonts w:ascii="Georgia Regular" w:hAnsi="Georgia Regular" w:cs="Georgia Regular"/>
          <w:color w:val="000000"/>
          <w:lang w:val="id-ID"/>
        </w:rPr>
      </w:pPr>
      <w:r w:rsidRPr="00813992">
        <w:rPr>
          <w:rFonts w:ascii="Georgia Regular" w:hAnsi="Georgia Regular" w:cs="Georgia Regular"/>
          <w:color w:val="000000"/>
          <w:lang w:val="id-ID"/>
        </w:rPr>
        <w:t>Kita berdoa untuk mereka yang membutuhkan, sebutkan 1 orang dalam doa saudara</w:t>
      </w:r>
    </w:p>
    <w:p w14:paraId="21872DB8" w14:textId="77777777" w:rsidR="008558F4" w:rsidRPr="00813992" w:rsidRDefault="008558F4" w:rsidP="0044694D">
      <w:pPr>
        <w:ind w:left="993" w:hanging="426"/>
        <w:jc w:val="both"/>
        <w:rPr>
          <w:rFonts w:ascii="Georgia Regular" w:hAnsi="Georgia Regular" w:cs="Georgia Regular"/>
          <w:color w:val="000000"/>
          <w:lang w:val="id-ID"/>
        </w:rPr>
      </w:pPr>
      <w:r w:rsidRPr="00813992">
        <w:rPr>
          <w:rFonts w:ascii="Georgia Regular" w:hAnsi="Georgia Regular" w:cs="Georgia Regular"/>
          <w:color w:val="000000"/>
          <w:lang w:val="id-ID"/>
        </w:rPr>
        <w:t>PF mengakhir doa dengan:</w:t>
      </w:r>
    </w:p>
    <w:p w14:paraId="59F1A0F7" w14:textId="77777777" w:rsidR="008558F4" w:rsidRPr="00813992" w:rsidRDefault="008558F4" w:rsidP="008558F4">
      <w:pPr>
        <w:ind w:left="360"/>
        <w:jc w:val="both"/>
        <w:rPr>
          <w:rFonts w:ascii="Georgia Regular" w:hAnsi="Georgia Regular" w:cs="Georgia Regular"/>
          <w:color w:val="000000"/>
          <w:lang w:val="id-ID"/>
        </w:rPr>
      </w:pPr>
    </w:p>
    <w:p w14:paraId="25B91B9E" w14:textId="398AD5FE"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PF: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Di dalam Kristus yang mencintai kami, kami naik</w:t>
      </w:r>
      <w:r w:rsidR="00F53C27">
        <w:rPr>
          <w:rFonts w:ascii="Georgia Regular" w:hAnsi="Georgia Regular" w:cs="Georgia Regular"/>
          <w:color w:val="000000"/>
          <w:lang w:val="id-ID"/>
        </w:rPr>
        <w:t>k</w:t>
      </w:r>
      <w:r w:rsidRPr="00813992">
        <w:rPr>
          <w:rFonts w:ascii="Georgia Regular" w:hAnsi="Georgia Regular" w:cs="Georgia Regular"/>
          <w:color w:val="000000"/>
          <w:lang w:val="id-ID"/>
        </w:rPr>
        <w:t>an semua doa kami ini.</w:t>
      </w:r>
    </w:p>
    <w:p w14:paraId="496547DA" w14:textId="77777777" w:rsidR="008558F4" w:rsidRPr="00813992" w:rsidRDefault="008558F4" w:rsidP="008558F4">
      <w:pPr>
        <w:jc w:val="both"/>
        <w:rPr>
          <w:rFonts w:ascii="Georgia Regular" w:hAnsi="Georgia Regular" w:cs="Georgia Regular"/>
          <w:b/>
          <w:bCs/>
          <w:color w:val="000000"/>
          <w:lang w:val="id-ID"/>
        </w:rPr>
      </w:pPr>
      <w:r w:rsidRPr="00813992">
        <w:rPr>
          <w:rFonts w:ascii="Georgia Regular" w:hAnsi="Georgia Regular" w:cs="Georgia Regular"/>
          <w:b/>
          <w:bCs/>
          <w:color w:val="000000"/>
          <w:lang w:val="id-ID"/>
        </w:rPr>
        <w:t xml:space="preserve">Bersama: Amin. </w:t>
      </w:r>
    </w:p>
    <w:p w14:paraId="4D824CA9" w14:textId="77777777" w:rsidR="008558F4" w:rsidRPr="00813992" w:rsidRDefault="008558F4" w:rsidP="008558F4">
      <w:pPr>
        <w:ind w:left="420" w:hanging="420"/>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1AC3E0C3" w14:textId="77777777" w:rsidR="008558F4" w:rsidRPr="00813992" w:rsidRDefault="008558F4" w:rsidP="008558F4">
      <w:pPr>
        <w:jc w:val="both"/>
        <w:rPr>
          <w:rFonts w:ascii="Georgia Regular" w:hAnsi="Georgia Regular" w:cs="Georgia Regular"/>
          <w:color w:val="000000"/>
          <w:lang w:val="id-ID"/>
        </w:rPr>
      </w:pPr>
      <w:r w:rsidRPr="00813992">
        <w:rPr>
          <w:rFonts w:ascii="Georgia Regular" w:hAnsi="Georgia Regular" w:cs="Georgia Regular"/>
          <w:b/>
          <w:bCs/>
          <w:color w:val="000000"/>
          <w:lang w:val="id-ID"/>
        </w:rPr>
        <w:t>PERSEMBAHAN</w:t>
      </w:r>
      <w:r w:rsidRPr="00813992">
        <w:rPr>
          <w:rFonts w:ascii="Georgia Regular" w:hAnsi="Georgia Regular" w:cs="Georgia Regular"/>
          <w:color w:val="000000"/>
          <w:lang w:val="id-ID"/>
        </w:rPr>
        <w:t>​</w:t>
      </w:r>
    </w:p>
    <w:p w14:paraId="7740BAA6" w14:textId="4E54FBAB" w:rsidR="008558F4" w:rsidRPr="00813992" w:rsidRDefault="00F53C27" w:rsidP="0044694D">
      <w:pPr>
        <w:ind w:left="567" w:hanging="567"/>
        <w:jc w:val="both"/>
        <w:rPr>
          <w:rFonts w:ascii="Georgia Regular" w:hAnsi="Georgia Regular" w:cs="Georgia Regular"/>
          <w:color w:val="000000" w:themeColor="text1"/>
          <w:shd w:val="clear" w:color="auto" w:fill="FAFAFC"/>
          <w:lang w:val="id-ID"/>
        </w:rPr>
      </w:pPr>
      <w:r>
        <w:rPr>
          <w:rFonts w:ascii="Georgia Regular" w:hAnsi="Georgia Regular" w:cs="Georgia Regular"/>
          <w:color w:val="000000"/>
          <w:lang w:val="id-ID"/>
        </w:rPr>
        <w:t>M</w:t>
      </w:r>
      <w:r w:rsidR="008558F4" w:rsidRPr="00813992">
        <w:rPr>
          <w:rFonts w:ascii="Georgia Regular" w:hAnsi="Georgia Regular" w:cs="Georgia Regular"/>
          <w:color w:val="000000"/>
          <w:lang w:val="id-ID"/>
        </w:rPr>
        <w:t>:</w:t>
      </w:r>
      <w:r w:rsidR="0044694D" w:rsidRPr="00813992">
        <w:rPr>
          <w:rFonts w:ascii="Georgia Regular" w:hAnsi="Georgia Regular" w:cs="Georgia Regular"/>
          <w:color w:val="000000"/>
          <w:lang w:val="id-ID"/>
        </w:rPr>
        <w:tab/>
      </w:r>
      <w:r w:rsidR="008558F4" w:rsidRPr="00813992">
        <w:rPr>
          <w:rFonts w:ascii="Georgia Regular" w:hAnsi="Georgia Regular" w:cs="Georgia Regular"/>
          <w:color w:val="000000"/>
          <w:lang w:val="id-ID"/>
        </w:rPr>
        <w:t xml:space="preserve">Saudara, persembahan adalah tanda kita mensyukuri berkat Tuhan dan berkomitmen juga menjadi berkat buat dunia. </w:t>
      </w:r>
      <w:r w:rsidR="008558F4" w:rsidRPr="00813992">
        <w:rPr>
          <w:rFonts w:ascii="Georgia Regular" w:hAnsi="Georgia Regular" w:cs="Georgia Regular"/>
          <w:b/>
          <w:bCs/>
          <w:color w:val="000000" w:themeColor="text1"/>
          <w:shd w:val="clear" w:color="auto" w:fill="FAFAFC"/>
          <w:lang w:val="id-ID"/>
        </w:rPr>
        <w:t xml:space="preserve">Mazmur 54:8 </w:t>
      </w:r>
      <w:r w:rsidR="008558F4" w:rsidRPr="00813992">
        <w:rPr>
          <w:rFonts w:ascii="Georgia Regular" w:hAnsi="Georgia Regular" w:cs="Georgia Regular"/>
          <w:color w:val="000000" w:themeColor="text1"/>
          <w:shd w:val="clear" w:color="auto" w:fill="FAFAFC"/>
          <w:lang w:val="id-ID"/>
        </w:rPr>
        <w:t>mengatakan,</w:t>
      </w:r>
      <w:r w:rsidR="008558F4" w:rsidRPr="00813992">
        <w:rPr>
          <w:rFonts w:ascii="Georgia Regular" w:hAnsi="Georgia Regular" w:cs="Georgia Regular"/>
          <w:b/>
          <w:bCs/>
          <w:color w:val="000000" w:themeColor="text1"/>
          <w:shd w:val="clear" w:color="auto" w:fill="FAFAFC"/>
          <w:lang w:val="id-ID"/>
        </w:rPr>
        <w:t xml:space="preserve"> </w:t>
      </w:r>
      <w:r w:rsidR="008558F4" w:rsidRPr="00813992">
        <w:rPr>
          <w:rFonts w:ascii="Georgia Regular" w:hAnsi="Georgia Regular" w:cs="Georgia Regular"/>
          <w:color w:val="000000" w:themeColor="text1"/>
          <w:lang w:val="id-ID"/>
        </w:rPr>
        <w:t>“</w:t>
      </w:r>
      <w:r w:rsidR="008558F4" w:rsidRPr="00813992">
        <w:rPr>
          <w:rFonts w:ascii="Georgia Regular" w:hAnsi="Georgia Regular" w:cs="Georgia Regular"/>
          <w:color w:val="000000" w:themeColor="text1"/>
          <w:shd w:val="clear" w:color="auto" w:fill="FAFAFC"/>
          <w:lang w:val="id-ID"/>
        </w:rPr>
        <w:t>Dengan rela hati aku akan mempersembahkan k</w:t>
      </w:r>
      <w:r>
        <w:rPr>
          <w:rFonts w:ascii="Georgia Regular" w:hAnsi="Georgia Regular" w:cs="Georgia Regular"/>
          <w:color w:val="000000" w:themeColor="text1"/>
          <w:shd w:val="clear" w:color="auto" w:fill="FAFAFC"/>
          <w:lang w:val="id-ID"/>
        </w:rPr>
        <w:t>u</w:t>
      </w:r>
      <w:r w:rsidR="008558F4" w:rsidRPr="00813992">
        <w:rPr>
          <w:rFonts w:ascii="Georgia Regular" w:hAnsi="Georgia Regular" w:cs="Georgia Regular"/>
          <w:color w:val="000000" w:themeColor="text1"/>
          <w:shd w:val="clear" w:color="auto" w:fill="FAFAFC"/>
          <w:lang w:val="id-ID"/>
        </w:rPr>
        <w:t xml:space="preserve">rban kepada-Mu, bersyukur sebab nama-Mu baik, ya TUHAN!” Tuhan memberkati kita yang melayani Dia dan memberi persembahan dengan rela hati. Persembahan hari ini ada 2, kita dapat memberikan uang tetapi juga kitab </w:t>
      </w:r>
      <w:r>
        <w:rPr>
          <w:rFonts w:ascii="Georgia Regular" w:hAnsi="Georgia Regular" w:cs="Georgia Regular"/>
          <w:color w:val="000000" w:themeColor="text1"/>
          <w:shd w:val="clear" w:color="auto" w:fill="FAFAFC"/>
          <w:lang w:val="id-ID"/>
        </w:rPr>
        <w:t>b</w:t>
      </w:r>
      <w:r w:rsidR="008558F4" w:rsidRPr="00813992">
        <w:rPr>
          <w:rFonts w:ascii="Georgia Regular" w:hAnsi="Georgia Regular" w:cs="Georgia Regular"/>
          <w:color w:val="000000" w:themeColor="text1"/>
          <w:shd w:val="clear" w:color="auto" w:fill="FAFAFC"/>
          <w:lang w:val="id-ID"/>
        </w:rPr>
        <w:t>isa memberikan komitmen kita kepada Tuhan. Komitmen yang sudah kita tulis tadi bisa kita masukkan ke dalam kantong putih sebagai persembahan diri kita buat Tuhan.</w:t>
      </w:r>
    </w:p>
    <w:p w14:paraId="46EAE6B2" w14:textId="18D67D29" w:rsidR="008558F4" w:rsidRPr="00813992" w:rsidRDefault="008558F4" w:rsidP="0044694D">
      <w:pPr>
        <w:ind w:left="567" w:hanging="567"/>
        <w:jc w:val="both"/>
        <w:rPr>
          <w:rFonts w:ascii="Georgia Regular" w:hAnsi="Georgia Regular" w:cs="Georgia Regular"/>
          <w:b/>
          <w:bCs/>
          <w:color w:val="000000"/>
          <w:lang w:val="id-ID"/>
        </w:rPr>
      </w:pPr>
      <w:r w:rsidRPr="00813992">
        <w:rPr>
          <w:rFonts w:ascii="Georgia Regular" w:hAnsi="Georgia Regular" w:cs="Georgia Regular"/>
          <w:color w:val="000000" w:themeColor="text1"/>
          <w:lang w:val="id-ID"/>
        </w:rPr>
        <w:t>U:</w:t>
      </w:r>
      <w:r w:rsidR="0044694D" w:rsidRPr="00813992">
        <w:rPr>
          <w:rFonts w:ascii="Georgia Regular" w:hAnsi="Georgia Regular" w:cs="Georgia Regular"/>
          <w:color w:val="000000" w:themeColor="text1"/>
          <w:lang w:val="id-ID"/>
        </w:rPr>
        <w:tab/>
      </w:r>
      <w:r w:rsidRPr="00813992">
        <w:rPr>
          <w:rFonts w:ascii="Georgia Regular" w:hAnsi="Georgia Regular" w:cs="Georgia Regular"/>
          <w:color w:val="000000" w:themeColor="text1"/>
          <w:lang w:val="id-ID"/>
        </w:rPr>
        <w:t>​</w:t>
      </w:r>
      <w:r w:rsidRPr="00813992">
        <w:rPr>
          <w:rFonts w:ascii="Georgia Regular" w:hAnsi="Georgia Regular" w:cs="Georgia Regular"/>
          <w:b/>
          <w:bCs/>
          <w:color w:val="000000" w:themeColor="text1"/>
          <w:lang w:val="id-ID"/>
        </w:rPr>
        <w:t>(menyan</w:t>
      </w:r>
      <w:r w:rsidRPr="00813992">
        <w:rPr>
          <w:rFonts w:ascii="Georgia Regular" w:hAnsi="Georgia Regular" w:cs="Georgia Regular"/>
          <w:b/>
          <w:bCs/>
          <w:color w:val="000000"/>
          <w:lang w:val="id-ID"/>
        </w:rPr>
        <w:t>yikan KJ 393:1-3)</w:t>
      </w:r>
    </w:p>
    <w:p w14:paraId="0C9EF364" w14:textId="77777777" w:rsidR="008558F4" w:rsidRPr="00813992" w:rsidRDefault="008558F4" w:rsidP="0044694D">
      <w:pPr>
        <w:ind w:left="993" w:hanging="426"/>
        <w:jc w:val="both"/>
        <w:rPr>
          <w:rFonts w:ascii="Georgia Regular" w:hAnsi="Georgia Regular" w:cs="Georgia Regular"/>
          <w:b/>
          <w:bCs/>
          <w:color w:val="000000"/>
          <w:lang w:val="id-ID"/>
        </w:rPr>
      </w:pPr>
      <w:r w:rsidRPr="00813992">
        <w:rPr>
          <w:rFonts w:ascii="Georgia Regular" w:hAnsi="Georgia Regular" w:cs="Georgia Regular"/>
          <w:color w:val="000000"/>
          <w:lang w:val="id-ID"/>
        </w:rPr>
        <w:t>​</w:t>
      </w:r>
      <w:r w:rsidRPr="00813992">
        <w:rPr>
          <w:rFonts w:ascii="Georgia Regular" w:hAnsi="Georgia Regular" w:cs="Georgia Regular"/>
          <w:b/>
          <w:bCs/>
          <w:color w:val="000000"/>
          <w:lang w:val="id-ID"/>
        </w:rPr>
        <w:t>KJ 393: 1 – 3 “TUHAN BETAPA BANYAKNYA“</w:t>
      </w:r>
    </w:p>
    <w:p w14:paraId="48EBED96" w14:textId="5623B967" w:rsidR="008558F4" w:rsidRPr="00813992" w:rsidRDefault="008558F4" w:rsidP="0044694D">
      <w:pPr>
        <w:pStyle w:val="NormalWeb"/>
        <w:spacing w:before="0" w:beforeAutospacing="0" w:after="0" w:afterAutospacing="0"/>
        <w:ind w:left="993" w:hanging="426"/>
        <w:rPr>
          <w:rStyle w:val="Kuat"/>
          <w:rFonts w:ascii="Georgia Regular" w:hAnsi="Georgia Regular" w:cs="Georgia Regular"/>
          <w:b w:val="0"/>
          <w:bCs w:val="0"/>
          <w:i/>
          <w:iCs/>
          <w:color w:val="000000"/>
          <w:sz w:val="22"/>
          <w:szCs w:val="22"/>
          <w:lang w:val="id-ID"/>
        </w:rPr>
      </w:pPr>
      <w:r w:rsidRPr="00813992">
        <w:rPr>
          <w:rFonts w:ascii="Georgia Regular" w:hAnsi="Georgia Regular" w:cs="Georgia Regular"/>
          <w:i/>
          <w:iCs/>
          <w:color w:val="000000"/>
          <w:sz w:val="22"/>
          <w:szCs w:val="22"/>
          <w:lang w:val="id-ID"/>
        </w:rPr>
        <w:t>Ref</w:t>
      </w:r>
      <w:r w:rsidR="00F53C27">
        <w:rPr>
          <w:rFonts w:ascii="Georgia Regular" w:hAnsi="Georgia Regular" w:cs="Georgia Regular"/>
          <w:i/>
          <w:iCs/>
          <w:color w:val="000000"/>
          <w:sz w:val="22"/>
          <w:szCs w:val="22"/>
          <w:lang w:val="id-ID"/>
        </w:rPr>
        <w:t>f</w:t>
      </w:r>
      <w:r w:rsidRPr="00813992">
        <w:rPr>
          <w:rFonts w:ascii="Georgia Regular" w:hAnsi="Georgia Regular" w:cs="Georgia Regular"/>
          <w:i/>
          <w:iCs/>
          <w:color w:val="000000"/>
          <w:sz w:val="22"/>
          <w:szCs w:val="22"/>
          <w:lang w:val="id-ID"/>
        </w:rPr>
        <w:t xml:space="preserve"> oleh Pemandu Nyanyian Jemaat (PNJ):</w:t>
      </w:r>
      <w:r w:rsidRPr="00813992">
        <w:rPr>
          <w:rFonts w:ascii="Georgia Regular" w:hAnsi="Georgia Regular" w:cs="Georgia Regular"/>
          <w:color w:val="000000"/>
          <w:sz w:val="22"/>
          <w:szCs w:val="22"/>
          <w:lang w:val="id-ID"/>
        </w:rPr>
        <w:br/>
        <w:t>T'rima kasih, ya Tuhanku atas keselamatanku!</w:t>
      </w:r>
      <w:r w:rsidRPr="00813992">
        <w:rPr>
          <w:rFonts w:ascii="Georgia Regular" w:hAnsi="Georgia Regular" w:cs="Georgia Regular"/>
          <w:color w:val="000000"/>
          <w:sz w:val="22"/>
          <w:szCs w:val="22"/>
          <w:lang w:val="id-ID"/>
        </w:rPr>
        <w:br/>
        <w:t>Padaku telah Kauberi hidup bahagia abadi.</w:t>
      </w:r>
    </w:p>
    <w:p w14:paraId="1E067E6B" w14:textId="472C4A33" w:rsidR="008558F4" w:rsidRPr="00813992" w:rsidRDefault="008558F4" w:rsidP="0044694D">
      <w:pPr>
        <w:pStyle w:val="NormalWeb"/>
        <w:spacing w:before="0" w:beforeAutospacing="0" w:after="0" w:afterAutospacing="0"/>
        <w:ind w:left="993" w:hanging="426"/>
        <w:rPr>
          <w:rFonts w:ascii="Georgia Regular" w:hAnsi="Georgia Regular" w:cs="Georgia Regular"/>
          <w:color w:val="000000"/>
          <w:sz w:val="22"/>
          <w:szCs w:val="22"/>
          <w:lang w:val="id-ID"/>
        </w:rPr>
      </w:pPr>
      <w:r w:rsidRPr="00813992">
        <w:rPr>
          <w:rStyle w:val="Kuat"/>
          <w:rFonts w:ascii="Georgia Regular" w:hAnsi="Georgia Regular" w:cs="Georgia Regular"/>
          <w:b w:val="0"/>
          <w:bCs w:val="0"/>
          <w:color w:val="000000"/>
          <w:sz w:val="22"/>
          <w:szCs w:val="22"/>
          <w:lang w:val="id-ID"/>
        </w:rPr>
        <w:t>1</w:t>
      </w:r>
      <w:r w:rsidRPr="00813992">
        <w:rPr>
          <w:rFonts w:ascii="Georgia Regular" w:hAnsi="Georgia Regular" w:cs="Georgia Regular"/>
          <w:b/>
          <w:bCs/>
          <w:color w:val="000000"/>
          <w:sz w:val="22"/>
          <w:szCs w:val="22"/>
          <w:lang w:val="id-ID"/>
        </w:rPr>
        <w:t>.</w:t>
      </w:r>
      <w:r w:rsidRPr="00813992">
        <w:rPr>
          <w:rFonts w:ascii="Georgia Regular" w:hAnsi="Georgia Regular" w:cs="Georgia Regular"/>
          <w:color w:val="000000"/>
          <w:sz w:val="22"/>
          <w:szCs w:val="22"/>
          <w:lang w:val="id-ID"/>
        </w:rPr>
        <w:t xml:space="preserve">  </w:t>
      </w:r>
      <w:r w:rsidR="0044694D" w:rsidRPr="00813992">
        <w:rPr>
          <w:rFonts w:ascii="Georgia Regular" w:hAnsi="Georgia Regular" w:cs="Georgia Regular"/>
          <w:color w:val="000000"/>
          <w:sz w:val="22"/>
          <w:szCs w:val="22"/>
          <w:lang w:val="id-ID"/>
        </w:rPr>
        <w:tab/>
      </w:r>
      <w:r w:rsidRPr="00813992">
        <w:rPr>
          <w:rFonts w:ascii="Georgia Regular" w:hAnsi="Georgia Regular" w:cs="Georgia Regular"/>
          <w:color w:val="000000"/>
          <w:sz w:val="22"/>
          <w:szCs w:val="22"/>
          <w:lang w:val="id-ID"/>
        </w:rPr>
        <w:t>Tuhan, betapa baiknya berkat yang Kauberi,</w:t>
      </w:r>
      <w:r w:rsidRPr="00813992">
        <w:rPr>
          <w:rFonts w:ascii="Georgia Regular" w:hAnsi="Georgia Regular" w:cs="Georgia Regular"/>
          <w:color w:val="000000"/>
          <w:sz w:val="22"/>
          <w:szCs w:val="22"/>
          <w:lang w:val="id-ID"/>
        </w:rPr>
        <w:br/>
      </w:r>
      <w:r w:rsidR="00F53C27">
        <w:rPr>
          <w:rFonts w:ascii="Georgia Regular" w:hAnsi="Georgia Regular" w:cs="Georgia Regular"/>
          <w:color w:val="000000"/>
          <w:sz w:val="22"/>
          <w:szCs w:val="22"/>
          <w:lang w:val="id-ID"/>
        </w:rPr>
        <w:t>ter</w:t>
      </w:r>
      <w:r w:rsidRPr="00813992">
        <w:rPr>
          <w:rFonts w:ascii="Georgia Regular" w:hAnsi="Georgia Regular" w:cs="Georgia Regular"/>
          <w:color w:val="000000"/>
          <w:sz w:val="22"/>
          <w:szCs w:val="22"/>
          <w:lang w:val="id-ID"/>
        </w:rPr>
        <w:t>istimewa rahmat</w:t>
      </w:r>
      <w:r w:rsidR="00F53C27">
        <w:rPr>
          <w:rFonts w:ascii="Georgia Regular" w:hAnsi="Georgia Regular" w:cs="Georgia Regular"/>
          <w:color w:val="000000"/>
          <w:sz w:val="22"/>
          <w:szCs w:val="22"/>
          <w:lang w:val="id-ID"/>
        </w:rPr>
        <w:t>-</w:t>
      </w:r>
      <w:r w:rsidRPr="00813992">
        <w:rPr>
          <w:rFonts w:ascii="Georgia Regular" w:hAnsi="Georgia Regular" w:cs="Georgia Regular"/>
          <w:color w:val="000000"/>
          <w:sz w:val="22"/>
          <w:szCs w:val="22"/>
          <w:lang w:val="id-ID"/>
        </w:rPr>
        <w:t>Mu dan hidup abadi.</w:t>
      </w:r>
    </w:p>
    <w:p w14:paraId="7A2C8A10" w14:textId="7FE3BC80" w:rsidR="008558F4" w:rsidRPr="00813992" w:rsidRDefault="008558F4" w:rsidP="0044694D">
      <w:pPr>
        <w:pStyle w:val="NormalWeb"/>
        <w:spacing w:before="0" w:beforeAutospacing="0" w:after="0" w:afterAutospacing="0"/>
        <w:ind w:left="993"/>
        <w:rPr>
          <w:rFonts w:ascii="Georgia Regular" w:hAnsi="Georgia Regular" w:cs="Georgia Regular"/>
          <w:color w:val="000000"/>
          <w:sz w:val="22"/>
          <w:szCs w:val="22"/>
          <w:lang w:val="id-ID"/>
        </w:rPr>
      </w:pPr>
      <w:r w:rsidRPr="00813992">
        <w:rPr>
          <w:rFonts w:ascii="Georgia Regular" w:hAnsi="Georgia Regular" w:cs="Georgia Regular"/>
          <w:i/>
          <w:iCs/>
          <w:color w:val="000000"/>
          <w:sz w:val="22"/>
          <w:szCs w:val="22"/>
          <w:lang w:val="id-ID"/>
        </w:rPr>
        <w:t>Ref</w:t>
      </w:r>
      <w:r w:rsidR="00F53C27">
        <w:rPr>
          <w:rFonts w:ascii="Georgia Regular" w:hAnsi="Georgia Regular" w:cs="Georgia Regular"/>
          <w:i/>
          <w:iCs/>
          <w:color w:val="000000"/>
          <w:sz w:val="22"/>
          <w:szCs w:val="22"/>
          <w:lang w:val="id-ID"/>
        </w:rPr>
        <w:t>r.</w:t>
      </w:r>
      <w:r w:rsidRPr="00813992">
        <w:rPr>
          <w:rFonts w:ascii="Georgia Regular" w:hAnsi="Georgia Regular" w:cs="Georgia Regular"/>
          <w:i/>
          <w:iCs/>
          <w:color w:val="000000"/>
          <w:sz w:val="22"/>
          <w:szCs w:val="22"/>
          <w:lang w:val="id-ID"/>
        </w:rPr>
        <w:t>:</w:t>
      </w:r>
      <w:r w:rsidRPr="00813992">
        <w:rPr>
          <w:rFonts w:ascii="Georgia Regular" w:hAnsi="Georgia Regular" w:cs="Georgia Regular"/>
          <w:color w:val="000000"/>
          <w:sz w:val="22"/>
          <w:szCs w:val="22"/>
          <w:lang w:val="id-ID"/>
        </w:rPr>
        <w:br/>
        <w:t>T'rima kasih, ya Tuhanku atas keselamatanku!</w:t>
      </w:r>
      <w:r w:rsidRPr="00813992">
        <w:rPr>
          <w:rFonts w:ascii="Georgia Regular" w:hAnsi="Georgia Regular" w:cs="Georgia Regular"/>
          <w:color w:val="000000"/>
          <w:sz w:val="22"/>
          <w:szCs w:val="22"/>
          <w:lang w:val="id-ID"/>
        </w:rPr>
        <w:br/>
        <w:t>Padaku telah Kauberi hidup bahagia abadi.</w:t>
      </w:r>
    </w:p>
    <w:p w14:paraId="19B974B0" w14:textId="00E76357" w:rsidR="008558F4" w:rsidRPr="00813992" w:rsidRDefault="008558F4" w:rsidP="0044694D">
      <w:pPr>
        <w:pStyle w:val="NormalWeb"/>
        <w:spacing w:before="0" w:beforeAutospacing="0" w:after="0" w:afterAutospacing="0"/>
        <w:ind w:left="993" w:hanging="426"/>
        <w:rPr>
          <w:rFonts w:ascii="Georgia Regular" w:hAnsi="Georgia Regular" w:cs="Georgia Regular"/>
          <w:color w:val="000000"/>
          <w:sz w:val="22"/>
          <w:szCs w:val="22"/>
          <w:lang w:val="id-ID"/>
        </w:rPr>
      </w:pPr>
      <w:r w:rsidRPr="00813992">
        <w:rPr>
          <w:rStyle w:val="Kuat"/>
          <w:rFonts w:ascii="Georgia Regular" w:hAnsi="Georgia Regular" w:cs="Georgia Regular"/>
          <w:b w:val="0"/>
          <w:bCs w:val="0"/>
          <w:color w:val="000000"/>
          <w:sz w:val="22"/>
          <w:szCs w:val="22"/>
          <w:lang w:val="id-ID"/>
        </w:rPr>
        <w:t>2</w:t>
      </w:r>
      <w:r w:rsidRPr="00813992">
        <w:rPr>
          <w:rFonts w:ascii="Georgia Regular" w:hAnsi="Georgia Regular" w:cs="Georgia Regular"/>
          <w:b/>
          <w:bCs/>
          <w:color w:val="000000"/>
          <w:sz w:val="22"/>
          <w:szCs w:val="22"/>
          <w:lang w:val="id-ID"/>
        </w:rPr>
        <w:t>.</w:t>
      </w:r>
      <w:r w:rsidRPr="00813992">
        <w:rPr>
          <w:rFonts w:ascii="Georgia Regular" w:hAnsi="Georgia Regular" w:cs="Georgia Regular"/>
          <w:color w:val="000000"/>
          <w:sz w:val="22"/>
          <w:szCs w:val="22"/>
          <w:lang w:val="id-ID"/>
        </w:rPr>
        <w:t xml:space="preserve">  </w:t>
      </w:r>
      <w:r w:rsidR="0044694D" w:rsidRPr="00813992">
        <w:rPr>
          <w:rFonts w:ascii="Georgia Regular" w:hAnsi="Georgia Regular" w:cs="Georgia Regular"/>
          <w:color w:val="000000"/>
          <w:sz w:val="22"/>
          <w:szCs w:val="22"/>
          <w:lang w:val="id-ID"/>
        </w:rPr>
        <w:tab/>
      </w:r>
      <w:r w:rsidRPr="00813992">
        <w:rPr>
          <w:rFonts w:ascii="Georgia Regular" w:hAnsi="Georgia Regular" w:cs="Georgia Regular"/>
          <w:color w:val="000000"/>
          <w:sz w:val="22"/>
          <w:szCs w:val="22"/>
          <w:lang w:val="id-ID"/>
        </w:rPr>
        <w:t>Sanak saudara dan teman Kaub'ri kepadaku;</w:t>
      </w:r>
      <w:r w:rsidRPr="00813992">
        <w:rPr>
          <w:rFonts w:ascii="Georgia Regular" w:hAnsi="Georgia Regular" w:cs="Georgia Regular"/>
          <w:color w:val="000000"/>
          <w:sz w:val="22"/>
          <w:szCs w:val="22"/>
          <w:lang w:val="id-ID"/>
        </w:rPr>
        <w:br/>
        <w:t>berkat terindah ialah 'ku jadi anak</w:t>
      </w:r>
      <w:r w:rsidR="00F53C27">
        <w:rPr>
          <w:rFonts w:ascii="Georgia Regular" w:hAnsi="Georgia Regular" w:cs="Georgia Regular"/>
          <w:color w:val="000000"/>
          <w:sz w:val="22"/>
          <w:szCs w:val="22"/>
          <w:lang w:val="id-ID"/>
        </w:rPr>
        <w:t>-</w:t>
      </w:r>
      <w:r w:rsidRPr="00813992">
        <w:rPr>
          <w:rFonts w:ascii="Georgia Regular" w:hAnsi="Georgia Regular" w:cs="Georgia Regular"/>
          <w:color w:val="000000"/>
          <w:sz w:val="22"/>
          <w:szCs w:val="22"/>
          <w:lang w:val="id-ID"/>
        </w:rPr>
        <w:t>Mu.</w:t>
      </w:r>
      <w:r w:rsidR="0044694D" w:rsidRPr="00813992">
        <w:rPr>
          <w:rFonts w:ascii="Georgia Regular" w:hAnsi="Georgia Regular" w:cs="Georgia Regular"/>
          <w:color w:val="000000"/>
          <w:sz w:val="22"/>
          <w:szCs w:val="22"/>
          <w:lang w:val="id-ID"/>
        </w:rPr>
        <w:t xml:space="preserve"> Ref</w:t>
      </w:r>
      <w:r w:rsidR="00F53C27">
        <w:rPr>
          <w:rFonts w:ascii="Georgia Regular" w:hAnsi="Georgia Regular" w:cs="Georgia Regular"/>
          <w:color w:val="000000"/>
          <w:sz w:val="22"/>
          <w:szCs w:val="22"/>
          <w:lang w:val="id-ID"/>
        </w:rPr>
        <w:t>r</w:t>
      </w:r>
      <w:r w:rsidR="0044694D" w:rsidRPr="00813992">
        <w:rPr>
          <w:rFonts w:ascii="Georgia Regular" w:hAnsi="Georgia Regular" w:cs="Georgia Regular"/>
          <w:color w:val="000000"/>
          <w:sz w:val="22"/>
          <w:szCs w:val="22"/>
          <w:lang w:val="id-ID"/>
        </w:rPr>
        <w:t>.: …</w:t>
      </w:r>
    </w:p>
    <w:p w14:paraId="6DF37417" w14:textId="47DAA94B" w:rsidR="008558F4" w:rsidRPr="00813992" w:rsidRDefault="008558F4" w:rsidP="0044694D">
      <w:pPr>
        <w:pStyle w:val="NormalWeb"/>
        <w:spacing w:before="0" w:beforeAutospacing="0" w:after="0" w:afterAutospacing="0"/>
        <w:ind w:left="993" w:hanging="426"/>
        <w:rPr>
          <w:rFonts w:ascii="Georgia Regular" w:hAnsi="Georgia Regular" w:cs="Georgia Regular"/>
          <w:color w:val="000000"/>
          <w:sz w:val="22"/>
          <w:szCs w:val="22"/>
          <w:lang w:val="id-ID"/>
        </w:rPr>
      </w:pPr>
      <w:r w:rsidRPr="00813992">
        <w:rPr>
          <w:rStyle w:val="Kuat"/>
          <w:rFonts w:ascii="Georgia Regular" w:hAnsi="Georgia Regular" w:cs="Georgia Regular"/>
          <w:b w:val="0"/>
          <w:bCs w:val="0"/>
          <w:color w:val="000000"/>
          <w:sz w:val="22"/>
          <w:szCs w:val="22"/>
          <w:lang w:val="id-ID"/>
        </w:rPr>
        <w:t>3</w:t>
      </w:r>
      <w:r w:rsidRPr="00813992">
        <w:rPr>
          <w:rFonts w:ascii="Georgia Regular" w:hAnsi="Georgia Regular" w:cs="Georgia Regular"/>
          <w:b/>
          <w:bCs/>
          <w:color w:val="000000"/>
          <w:sz w:val="22"/>
          <w:szCs w:val="22"/>
          <w:lang w:val="id-ID"/>
        </w:rPr>
        <w:t>.</w:t>
      </w:r>
      <w:r w:rsidRPr="00813992">
        <w:rPr>
          <w:rFonts w:ascii="Georgia Regular" w:hAnsi="Georgia Regular" w:cs="Georgia Regular"/>
          <w:color w:val="000000"/>
          <w:sz w:val="22"/>
          <w:szCs w:val="22"/>
          <w:lang w:val="id-ID"/>
        </w:rPr>
        <w:t xml:space="preserve">  </w:t>
      </w:r>
      <w:r w:rsidR="0044694D" w:rsidRPr="00813992">
        <w:rPr>
          <w:rFonts w:ascii="Georgia Regular" w:hAnsi="Georgia Regular" w:cs="Georgia Regular"/>
          <w:color w:val="000000"/>
          <w:sz w:val="22"/>
          <w:szCs w:val="22"/>
          <w:lang w:val="id-ID"/>
        </w:rPr>
        <w:tab/>
      </w:r>
      <w:r w:rsidRPr="00813992">
        <w:rPr>
          <w:rFonts w:ascii="Georgia Regular" w:hAnsi="Georgia Regular" w:cs="Georgia Regular"/>
          <w:color w:val="000000"/>
          <w:sz w:val="22"/>
          <w:szCs w:val="22"/>
          <w:lang w:val="id-ID"/>
        </w:rPr>
        <w:t>Setiap hari rahmat</w:t>
      </w:r>
      <w:r w:rsidR="00F53C27">
        <w:rPr>
          <w:rFonts w:ascii="Georgia Regular" w:hAnsi="Georgia Regular" w:cs="Georgia Regular"/>
          <w:color w:val="000000"/>
          <w:sz w:val="22"/>
          <w:szCs w:val="22"/>
          <w:lang w:val="id-ID"/>
        </w:rPr>
        <w:t>-</w:t>
      </w:r>
      <w:r w:rsidRPr="00813992">
        <w:rPr>
          <w:rFonts w:ascii="Georgia Regular" w:hAnsi="Georgia Regular" w:cs="Georgia Regular"/>
          <w:color w:val="000000"/>
          <w:sz w:val="22"/>
          <w:szCs w:val="22"/>
          <w:lang w:val="id-ID"/>
        </w:rPr>
        <w:t>Mu tiada putusnya:</w:t>
      </w:r>
      <w:r w:rsidRPr="00813992">
        <w:rPr>
          <w:rFonts w:ascii="Georgia Regular" w:hAnsi="Georgia Regular" w:cs="Georgia Regular"/>
          <w:color w:val="000000"/>
          <w:sz w:val="22"/>
          <w:szCs w:val="22"/>
          <w:lang w:val="id-ID"/>
        </w:rPr>
        <w:br/>
        <w:t>hendak kupuji nama</w:t>
      </w:r>
      <w:r w:rsidR="00F53C27">
        <w:rPr>
          <w:rFonts w:ascii="Georgia Regular" w:hAnsi="Georgia Regular" w:cs="Georgia Regular"/>
          <w:color w:val="000000"/>
          <w:sz w:val="22"/>
          <w:szCs w:val="22"/>
          <w:lang w:val="id-ID"/>
        </w:rPr>
        <w:t>-</w:t>
      </w:r>
      <w:r w:rsidRPr="00813992">
        <w:rPr>
          <w:rFonts w:ascii="Georgia Regular" w:hAnsi="Georgia Regular" w:cs="Georgia Regular"/>
          <w:color w:val="000000"/>
          <w:sz w:val="22"/>
          <w:szCs w:val="22"/>
          <w:lang w:val="id-ID"/>
        </w:rPr>
        <w:t>Mu tetap selamanya.</w:t>
      </w:r>
      <w:r w:rsidR="0044694D" w:rsidRPr="00813992">
        <w:rPr>
          <w:rFonts w:ascii="Georgia Regular" w:hAnsi="Georgia Regular" w:cs="Georgia Regular"/>
          <w:color w:val="000000"/>
          <w:sz w:val="22"/>
          <w:szCs w:val="22"/>
          <w:lang w:val="id-ID"/>
        </w:rPr>
        <w:t xml:space="preserve"> Ref</w:t>
      </w:r>
      <w:r w:rsidR="00F53C27">
        <w:rPr>
          <w:rFonts w:ascii="Georgia Regular" w:hAnsi="Georgia Regular" w:cs="Georgia Regular"/>
          <w:color w:val="000000"/>
          <w:sz w:val="22"/>
          <w:szCs w:val="22"/>
          <w:lang w:val="id-ID"/>
        </w:rPr>
        <w:t>r</w:t>
      </w:r>
      <w:r w:rsidR="0044694D" w:rsidRPr="00813992">
        <w:rPr>
          <w:rFonts w:ascii="Georgia Regular" w:hAnsi="Georgia Regular" w:cs="Georgia Regular"/>
          <w:color w:val="000000"/>
          <w:sz w:val="22"/>
          <w:szCs w:val="22"/>
          <w:lang w:val="id-ID"/>
        </w:rPr>
        <w:t>.: …</w:t>
      </w:r>
    </w:p>
    <w:p w14:paraId="2FB99942" w14:textId="5DA02B46" w:rsidR="008558F4" w:rsidRPr="00813992" w:rsidRDefault="008558F4" w:rsidP="0044694D">
      <w:pPr>
        <w:pStyle w:val="NormalWeb"/>
        <w:spacing w:before="0" w:beforeAutospacing="0" w:after="0" w:afterAutospacing="0"/>
        <w:ind w:left="993"/>
        <w:rPr>
          <w:rFonts w:ascii="Georgia Regular" w:hAnsi="Georgia Regular" w:cs="Georgia Regular"/>
          <w:color w:val="000000"/>
          <w:sz w:val="22"/>
          <w:szCs w:val="22"/>
          <w:lang w:val="id-ID"/>
        </w:rPr>
      </w:pPr>
    </w:p>
    <w:p w14:paraId="45DC0E9C" w14:textId="77777777" w:rsidR="0044694D" w:rsidRPr="00813992" w:rsidRDefault="0044694D" w:rsidP="008558F4">
      <w:pPr>
        <w:jc w:val="both"/>
        <w:rPr>
          <w:rFonts w:ascii="Georgia Regular" w:hAnsi="Georgia Regular" w:cs="Georgia Regular"/>
          <w:b/>
          <w:bCs/>
          <w:color w:val="000000"/>
          <w:lang w:val="id-ID"/>
        </w:rPr>
      </w:pPr>
    </w:p>
    <w:p w14:paraId="7E393909" w14:textId="025F39F9" w:rsidR="008558F4" w:rsidRPr="00813992" w:rsidRDefault="008558F4" w:rsidP="0044694D">
      <w:pPr>
        <w:tabs>
          <w:tab w:val="right" w:pos="6520"/>
        </w:tabs>
        <w:jc w:val="both"/>
        <w:rPr>
          <w:rFonts w:ascii="Georgia Regular" w:hAnsi="Georgia Regular" w:cs="Georgia Regular"/>
          <w:color w:val="000000"/>
          <w:lang w:val="id-ID"/>
        </w:rPr>
      </w:pPr>
      <w:r w:rsidRPr="00813992">
        <w:rPr>
          <w:rFonts w:ascii="Georgia Regular" w:hAnsi="Georgia Regular" w:cs="Georgia Regular"/>
          <w:b/>
          <w:bCs/>
          <w:color w:val="000000"/>
          <w:lang w:val="id-ID"/>
        </w:rPr>
        <w:t xml:space="preserve">Doa Persembahan </w:t>
      </w:r>
      <w:r w:rsidR="0044694D" w:rsidRPr="00813992">
        <w:rPr>
          <w:rFonts w:ascii="Georgia Regular" w:hAnsi="Georgia Regular" w:cs="Georgia Regular"/>
          <w:b/>
          <w:bCs/>
          <w:color w:val="000000"/>
          <w:lang w:val="id-ID"/>
        </w:rPr>
        <w:tab/>
      </w:r>
      <w:r w:rsidRPr="00813992">
        <w:rPr>
          <w:rFonts w:ascii="Georgia Regular" w:hAnsi="Georgia Regular" w:cs="Georgia Regular"/>
          <w:color w:val="000000"/>
          <w:lang w:val="id-ID"/>
        </w:rPr>
        <w:t>​</w:t>
      </w:r>
      <w:r w:rsidRPr="00813992">
        <w:rPr>
          <w:rFonts w:ascii="Georgia Regular" w:hAnsi="Georgia Regular" w:cs="Georgia Regular"/>
          <w:i/>
          <w:iCs/>
          <w:color w:val="000000"/>
          <w:lang w:val="id-ID"/>
        </w:rPr>
        <w:t>(Berdiri)</w:t>
      </w:r>
    </w:p>
    <w:p w14:paraId="734B95BB" w14:textId="77CFF31F"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w:t>
      </w:r>
      <w:r w:rsidR="00F53C27">
        <w:rPr>
          <w:rFonts w:ascii="Georgia Regular" w:hAnsi="Georgia Regular" w:cs="Georgia Regular"/>
          <w:color w:val="000000"/>
          <w:lang w:val="id-ID"/>
        </w:rPr>
        <w:t>M</w:t>
      </w:r>
      <w:r w:rsidRPr="00813992">
        <w:rPr>
          <w:rFonts w:ascii="Georgia Regular" w:hAnsi="Georgia Regular" w:cs="Georgia Regular"/>
          <w:color w:val="000000"/>
          <w:lang w:val="id-ID"/>
        </w:rPr>
        <w:t xml:space="preserve">: </w:t>
      </w:r>
      <w:r w:rsidR="00F53C27">
        <w:rPr>
          <w:rFonts w:ascii="Georgia Regular" w:hAnsi="Georgia Regular" w:cs="Georgia Regular"/>
          <w:color w:val="000000"/>
          <w:lang w:val="id-ID"/>
        </w:rPr>
        <w:tab/>
      </w:r>
      <w:r w:rsidRPr="00813992">
        <w:rPr>
          <w:rFonts w:ascii="Georgia Regular" w:hAnsi="Georgia Regular" w:cs="Georgia Regular"/>
          <w:color w:val="000000"/>
          <w:lang w:val="id-ID"/>
        </w:rPr>
        <w:t xml:space="preserve">Kami membawa persembahan ini kepada Tuhan yang menyelamatkan kami. </w:t>
      </w:r>
    </w:p>
    <w:p w14:paraId="35BC1BBF" w14:textId="77777777" w:rsidR="008558F4" w:rsidRPr="00813992" w:rsidRDefault="008558F4" w:rsidP="0044694D">
      <w:pPr>
        <w:ind w:left="567"/>
        <w:jc w:val="both"/>
        <w:rPr>
          <w:rFonts w:ascii="Georgia Regular" w:hAnsi="Georgia Regular" w:cs="Georgia Regular"/>
          <w:color w:val="000000"/>
          <w:lang w:val="id-ID"/>
        </w:rPr>
      </w:pPr>
      <w:r w:rsidRPr="00813992">
        <w:rPr>
          <w:rFonts w:ascii="Georgia Regular" w:hAnsi="Georgia Regular" w:cs="Georgia Regular"/>
          <w:color w:val="000000"/>
          <w:lang w:val="id-ID"/>
        </w:rPr>
        <w:t>Kami memberikan persembahan ini sebagai tanda cinta kasih kami kepada Tuhan.</w:t>
      </w:r>
    </w:p>
    <w:p w14:paraId="0C814F1F" w14:textId="77777777" w:rsidR="008558F4" w:rsidRPr="00813992" w:rsidRDefault="008558F4" w:rsidP="0044694D">
      <w:pPr>
        <w:ind w:left="567"/>
        <w:jc w:val="both"/>
        <w:rPr>
          <w:rFonts w:ascii="Georgia Regular" w:hAnsi="Georgia Regular" w:cs="Georgia Regular"/>
          <w:color w:val="000000"/>
          <w:lang w:val="id-ID"/>
        </w:rPr>
      </w:pPr>
      <w:r w:rsidRPr="00813992">
        <w:rPr>
          <w:rFonts w:ascii="Georgia Regular" w:hAnsi="Georgia Regular" w:cs="Georgia Regular"/>
          <w:color w:val="000000"/>
          <w:lang w:val="id-ID"/>
        </w:rPr>
        <w:t>Kami mohon berkatilah ya Tuhan persembahan ini supaya menjadi berkat buat mereka yang menantikan-Mu.</w:t>
      </w:r>
    </w:p>
    <w:p w14:paraId="57C51ED8" w14:textId="77777777" w:rsidR="008558F4" w:rsidRPr="00813992" w:rsidRDefault="008558F4" w:rsidP="0044694D">
      <w:pPr>
        <w:ind w:left="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Dalam Kristus Sumber berkat kami berdoa. Amin. </w:t>
      </w:r>
    </w:p>
    <w:p w14:paraId="403D225B" w14:textId="77777777" w:rsidR="008558F4" w:rsidRPr="00813992" w:rsidRDefault="008558F4" w:rsidP="008558F4">
      <w:pPr>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045BC764" w14:textId="39161E4D" w:rsidR="008558F4" w:rsidRPr="00813992" w:rsidRDefault="008558F4" w:rsidP="0044694D">
      <w:pPr>
        <w:tabs>
          <w:tab w:val="right" w:pos="6520"/>
        </w:tabs>
        <w:jc w:val="both"/>
        <w:rPr>
          <w:rFonts w:ascii="Georgia Regular" w:hAnsi="Georgia Regular" w:cs="Georgia Regular"/>
          <w:color w:val="000000"/>
          <w:lang w:val="id-ID"/>
        </w:rPr>
      </w:pPr>
      <w:r w:rsidRPr="00813992">
        <w:rPr>
          <w:rFonts w:ascii="Georgia Regular" w:hAnsi="Georgia Regular" w:cs="Georgia Regular"/>
          <w:b/>
          <w:bCs/>
          <w:color w:val="000000"/>
          <w:lang w:val="id-ID"/>
        </w:rPr>
        <w:t>Nyanyian Pengutusan</w:t>
      </w:r>
      <w:r w:rsidRPr="00813992">
        <w:rPr>
          <w:rFonts w:ascii="Georgia Regular" w:hAnsi="Georgia Regular" w:cs="Georgia Regular"/>
          <w:color w:val="000000"/>
          <w:lang w:val="id-ID"/>
        </w:rPr>
        <w:t xml:space="preserve">​​​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w:t>
      </w:r>
      <w:r w:rsidRPr="00813992">
        <w:rPr>
          <w:rFonts w:ascii="Georgia Regular" w:hAnsi="Georgia Regular" w:cs="Georgia Regular"/>
          <w:i/>
          <w:iCs/>
          <w:color w:val="000000"/>
          <w:lang w:val="id-ID"/>
        </w:rPr>
        <w:t>berdiri)</w:t>
      </w:r>
    </w:p>
    <w:p w14:paraId="38427618" w14:textId="77777777" w:rsidR="008558F4" w:rsidRPr="00813992" w:rsidRDefault="008558F4" w:rsidP="0044694D">
      <w:pPr>
        <w:ind w:left="993" w:hanging="420"/>
        <w:jc w:val="both"/>
        <w:rPr>
          <w:rFonts w:ascii="Georgia Regular" w:hAnsi="Georgia Regular" w:cs="Georgia Regular"/>
          <w:color w:val="000000"/>
          <w:lang w:val="id-ID"/>
        </w:rPr>
      </w:pPr>
      <w:r w:rsidRPr="00813992">
        <w:rPr>
          <w:rFonts w:ascii="Georgia Regular" w:hAnsi="Georgia Regular" w:cs="Georgia Regular"/>
          <w:color w:val="000000"/>
          <w:lang w:val="id-ID"/>
        </w:rPr>
        <w:t>​</w:t>
      </w:r>
      <w:r w:rsidRPr="00813992">
        <w:rPr>
          <w:rFonts w:ascii="Georgia Regular" w:hAnsi="Georgia Regular" w:cs="Georgia Regular"/>
          <w:b/>
          <w:bCs/>
          <w:color w:val="000000"/>
          <w:lang w:val="id-ID"/>
        </w:rPr>
        <w:t>NKB 210: 1 – 5 “KUUTUS KAU”</w:t>
      </w:r>
    </w:p>
    <w:p w14:paraId="26772517" w14:textId="050A1AAF" w:rsidR="008558F4" w:rsidRPr="00813992" w:rsidRDefault="008558F4" w:rsidP="0044694D">
      <w:pPr>
        <w:ind w:left="993" w:hanging="420"/>
        <w:rPr>
          <w:rFonts w:ascii="Georgia Regular" w:hAnsi="Georgia Regular" w:cs="Georgia Regular"/>
          <w:color w:val="000000"/>
          <w:lang w:val="id-ID"/>
        </w:rPr>
      </w:pPr>
      <w:r w:rsidRPr="00813992">
        <w:rPr>
          <w:rFonts w:ascii="Georgia Regular" w:hAnsi="Georgia Regular" w:cs="Georgia Regular"/>
          <w:color w:val="000000"/>
          <w:lang w:val="id-ID"/>
        </w:rPr>
        <w:t xml:space="preserve">1.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Ku utus ‘kau mengabdi tanpa pamrih,</w:t>
      </w:r>
      <w:r w:rsidRPr="00813992">
        <w:rPr>
          <w:rFonts w:ascii="Georgia Regular" w:hAnsi="Georgia Regular" w:cs="Georgia Regular"/>
          <w:color w:val="000000"/>
          <w:lang w:val="id-ID"/>
        </w:rPr>
        <w:br/>
        <w:t>berkarya t’rus dengan hati teguh,</w:t>
      </w:r>
      <w:r w:rsidRPr="00813992">
        <w:rPr>
          <w:rFonts w:ascii="Georgia Regular" w:hAnsi="Georgia Regular" w:cs="Georgia Regular"/>
          <w:color w:val="000000"/>
          <w:lang w:val="id-ID"/>
        </w:rPr>
        <w:br/>
        <w:t>meski dihina dan menanggung duka;</w:t>
      </w:r>
      <w:r w:rsidRPr="00813992">
        <w:rPr>
          <w:rFonts w:ascii="Georgia Regular" w:hAnsi="Georgia Regular" w:cs="Georgia Regular"/>
          <w:color w:val="000000"/>
          <w:lang w:val="id-ID"/>
        </w:rPr>
        <w:br/>
        <w:t>‘Ku utus ‘kau mengabdi bagi</w:t>
      </w:r>
      <w:r w:rsidR="00F53C27">
        <w:rPr>
          <w:rFonts w:ascii="Georgia Regular" w:hAnsi="Georgia Regular" w:cs="Georgia Regular"/>
          <w:color w:val="000000"/>
          <w:lang w:val="id-ID"/>
        </w:rPr>
        <w:t>-</w:t>
      </w:r>
      <w:r w:rsidRPr="00813992">
        <w:rPr>
          <w:rFonts w:ascii="Georgia Regular" w:hAnsi="Georgia Regular" w:cs="Georgia Regular"/>
          <w:color w:val="000000"/>
          <w:lang w:val="id-ID"/>
        </w:rPr>
        <w:t>Ku.</w:t>
      </w:r>
    </w:p>
    <w:p w14:paraId="43D6B64D" w14:textId="6FAE6E7C" w:rsidR="008558F4" w:rsidRPr="00813992" w:rsidRDefault="008558F4" w:rsidP="0044694D">
      <w:pPr>
        <w:ind w:left="993" w:hanging="420"/>
        <w:rPr>
          <w:rFonts w:ascii="Georgia Regular" w:hAnsi="Georgia Regular" w:cs="Georgia Regular"/>
          <w:color w:val="000000"/>
          <w:lang w:val="id-ID"/>
        </w:rPr>
      </w:pPr>
      <w:r w:rsidRPr="00813992">
        <w:rPr>
          <w:rFonts w:ascii="Georgia Regular" w:hAnsi="Georgia Regular" w:cs="Georgia Regular"/>
          <w:color w:val="000000"/>
          <w:lang w:val="id-ID"/>
        </w:rPr>
        <w:t xml:space="preserve">2.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Ku utus ‘kau membalut yang terluka,</w:t>
      </w:r>
      <w:r w:rsidRPr="00813992">
        <w:rPr>
          <w:rFonts w:ascii="Georgia Regular" w:hAnsi="Georgia Regular" w:cs="Georgia Regular"/>
          <w:color w:val="000000"/>
          <w:lang w:val="id-ID"/>
        </w:rPr>
        <w:br/>
        <w:t>menolong jiwa sarat berkeluh,</w:t>
      </w:r>
      <w:r w:rsidRPr="00813992">
        <w:rPr>
          <w:rFonts w:ascii="Georgia Regular" w:hAnsi="Georgia Regular" w:cs="Georgia Regular"/>
          <w:color w:val="000000"/>
          <w:lang w:val="id-ID"/>
        </w:rPr>
        <w:br/>
        <w:t>menanggung susah dan derita dunia.</w:t>
      </w:r>
      <w:r w:rsidRPr="00813992">
        <w:rPr>
          <w:rFonts w:ascii="Georgia Regular" w:hAnsi="Georgia Regular" w:cs="Georgia Regular"/>
          <w:color w:val="000000"/>
          <w:lang w:val="id-ID"/>
        </w:rPr>
        <w:br/>
        <w:t>‘Ku utus ‘kau berkurban bagi</w:t>
      </w:r>
      <w:r w:rsidR="00F53C27">
        <w:rPr>
          <w:rFonts w:ascii="Georgia Regular" w:hAnsi="Georgia Regular" w:cs="Georgia Regular"/>
          <w:color w:val="000000"/>
          <w:lang w:val="id-ID"/>
        </w:rPr>
        <w:t>-</w:t>
      </w:r>
      <w:r w:rsidRPr="00813992">
        <w:rPr>
          <w:rFonts w:ascii="Georgia Regular" w:hAnsi="Georgia Regular" w:cs="Georgia Regular"/>
          <w:color w:val="000000"/>
          <w:lang w:val="id-ID"/>
        </w:rPr>
        <w:t>Ku.</w:t>
      </w:r>
    </w:p>
    <w:p w14:paraId="241CF531" w14:textId="11D16CC2" w:rsidR="008558F4" w:rsidRPr="00813992" w:rsidRDefault="008558F4" w:rsidP="0044694D">
      <w:pPr>
        <w:ind w:left="993" w:hanging="420"/>
        <w:rPr>
          <w:rFonts w:ascii="Georgia Regular" w:hAnsi="Georgia Regular" w:cs="Georgia Regular"/>
          <w:color w:val="000000"/>
          <w:lang w:val="id-ID"/>
        </w:rPr>
      </w:pPr>
      <w:r w:rsidRPr="00813992">
        <w:rPr>
          <w:rFonts w:ascii="Georgia Regular" w:hAnsi="Georgia Regular" w:cs="Georgia Regular"/>
          <w:color w:val="000000"/>
          <w:lang w:val="id-ID"/>
        </w:rPr>
        <w:t xml:space="preserve">3.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Ku utus ‘kau kepada yang tersisih,</w:t>
      </w:r>
      <w:r w:rsidRPr="00813992">
        <w:rPr>
          <w:rFonts w:ascii="Georgia Regular" w:hAnsi="Georgia Regular" w:cs="Georgia Regular"/>
          <w:color w:val="000000"/>
          <w:lang w:val="id-ID"/>
        </w:rPr>
        <w:br/>
        <w:t>yang hatinya diliputi sendu,</w:t>
      </w:r>
      <w:r w:rsidRPr="00813992">
        <w:rPr>
          <w:rFonts w:ascii="Georgia Regular" w:hAnsi="Georgia Regular" w:cs="Georgia Regular"/>
          <w:color w:val="000000"/>
          <w:lang w:val="id-ID"/>
        </w:rPr>
        <w:br/>
        <w:t>sebatang kara, tanpa handai taulan.</w:t>
      </w:r>
      <w:r w:rsidRPr="00813992">
        <w:rPr>
          <w:rFonts w:ascii="Georgia Regular" w:hAnsi="Georgia Regular" w:cs="Georgia Regular"/>
          <w:color w:val="000000"/>
          <w:lang w:val="id-ID"/>
        </w:rPr>
        <w:br/>
        <w:t>‘Ku utus ‘kau membagi kasih</w:t>
      </w:r>
      <w:r w:rsidR="00F53C27">
        <w:rPr>
          <w:rFonts w:ascii="Georgia Regular" w:hAnsi="Georgia Regular" w:cs="Georgia Regular"/>
          <w:color w:val="000000"/>
          <w:lang w:val="id-ID"/>
        </w:rPr>
        <w:t>-</w:t>
      </w:r>
      <w:r w:rsidRPr="00813992">
        <w:rPr>
          <w:rFonts w:ascii="Georgia Regular" w:hAnsi="Georgia Regular" w:cs="Georgia Regular"/>
          <w:color w:val="000000"/>
          <w:lang w:val="id-ID"/>
        </w:rPr>
        <w:t>Ku.</w:t>
      </w:r>
    </w:p>
    <w:p w14:paraId="76367C91" w14:textId="3764BEBD" w:rsidR="008558F4" w:rsidRPr="00813992" w:rsidRDefault="008558F4" w:rsidP="0044694D">
      <w:pPr>
        <w:ind w:left="993" w:hanging="420"/>
        <w:rPr>
          <w:rFonts w:ascii="Georgia Regular" w:hAnsi="Georgia Regular" w:cs="Georgia Regular"/>
          <w:color w:val="000000"/>
          <w:lang w:val="id-ID"/>
        </w:rPr>
      </w:pPr>
      <w:r w:rsidRPr="00813992">
        <w:rPr>
          <w:rFonts w:ascii="Georgia Regular" w:hAnsi="Georgia Regular" w:cs="Georgia Regular"/>
          <w:color w:val="000000"/>
          <w:lang w:val="id-ID"/>
        </w:rPr>
        <w:t xml:space="preserve">4.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Ku utus ‘kau, tinggalkan ambisimu,</w:t>
      </w:r>
      <w:r w:rsidRPr="00813992">
        <w:rPr>
          <w:rFonts w:ascii="Georgia Regular" w:hAnsi="Georgia Regular" w:cs="Georgia Regular"/>
          <w:color w:val="000000"/>
          <w:lang w:val="id-ID"/>
        </w:rPr>
        <w:br/>
        <w:t>padamkanlah segala nafsumu,</w:t>
      </w:r>
      <w:r w:rsidRPr="00813992">
        <w:rPr>
          <w:rFonts w:ascii="Georgia Regular" w:hAnsi="Georgia Regular" w:cs="Georgia Regular"/>
          <w:color w:val="000000"/>
          <w:lang w:val="id-ID"/>
        </w:rPr>
        <w:br/>
        <w:t>namun berkaryalah dengan sesama.</w:t>
      </w:r>
      <w:r w:rsidRPr="00813992">
        <w:rPr>
          <w:rFonts w:ascii="Georgia Regular" w:hAnsi="Georgia Regular" w:cs="Georgia Regular"/>
          <w:color w:val="000000"/>
          <w:lang w:val="id-ID"/>
        </w:rPr>
        <w:br/>
        <w:t>‘Ku utus ‘kau bersatulah teguh.</w:t>
      </w:r>
    </w:p>
    <w:p w14:paraId="5053BB53" w14:textId="2A45FC8F" w:rsidR="008558F4" w:rsidRPr="00813992" w:rsidRDefault="008558F4" w:rsidP="0044694D">
      <w:pPr>
        <w:ind w:left="993" w:hanging="420"/>
        <w:rPr>
          <w:rFonts w:ascii="Georgia Regular" w:hAnsi="Georgia Regular" w:cs="Georgia Regular"/>
          <w:color w:val="000000"/>
          <w:lang w:val="id-ID"/>
        </w:rPr>
      </w:pPr>
      <w:r w:rsidRPr="00813992">
        <w:rPr>
          <w:rFonts w:ascii="Georgia Regular" w:hAnsi="Georgia Regular" w:cs="Georgia Regular"/>
          <w:color w:val="000000"/>
          <w:lang w:val="id-ID"/>
        </w:rPr>
        <w:t xml:space="preserve">5.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Ku utus ‘kau mencari sesamamu</w:t>
      </w:r>
      <w:r w:rsidRPr="00813992">
        <w:rPr>
          <w:rFonts w:ascii="Georgia Regular" w:hAnsi="Georgia Regular" w:cs="Georgia Regular"/>
          <w:color w:val="000000"/>
          <w:lang w:val="id-ID"/>
        </w:rPr>
        <w:br/>
        <w:t>yang hatinya tegar terbelenggu,</w:t>
      </w:r>
      <w:r w:rsidRPr="00813992">
        <w:rPr>
          <w:rFonts w:ascii="Georgia Regular" w:hAnsi="Georgia Regular" w:cs="Georgia Regular"/>
          <w:color w:val="000000"/>
          <w:lang w:val="id-ID"/>
        </w:rPr>
        <w:br/>
        <w:t>‘tuk menyelami karya di Kalvari.</w:t>
      </w:r>
      <w:r w:rsidRPr="00813992">
        <w:rPr>
          <w:rFonts w:ascii="Georgia Regular" w:hAnsi="Georgia Regular" w:cs="Georgia Regular"/>
          <w:color w:val="000000"/>
          <w:lang w:val="id-ID"/>
        </w:rPr>
        <w:br/>
        <w:t>‘Ku utus ‘kau mengiring langkah</w:t>
      </w:r>
      <w:r w:rsidR="00F53C27">
        <w:rPr>
          <w:rFonts w:ascii="Georgia Regular" w:hAnsi="Georgia Regular" w:cs="Georgia Regular"/>
          <w:color w:val="000000"/>
          <w:lang w:val="id-ID"/>
        </w:rPr>
        <w:t>-</w:t>
      </w:r>
      <w:r w:rsidRPr="00813992">
        <w:rPr>
          <w:rFonts w:ascii="Georgia Regular" w:hAnsi="Georgia Regular" w:cs="Georgia Regular"/>
          <w:color w:val="000000"/>
          <w:lang w:val="id-ID"/>
        </w:rPr>
        <w:t>Ku.</w:t>
      </w:r>
      <w:r w:rsidRPr="00813992">
        <w:rPr>
          <w:rFonts w:ascii="Georgia Regular" w:hAnsi="Georgia Regular" w:cs="Georgia Regular"/>
          <w:color w:val="000000"/>
          <w:lang w:val="id-ID"/>
        </w:rPr>
        <w:br/>
      </w:r>
      <w:r w:rsidRPr="00813992">
        <w:rPr>
          <w:rFonts w:ascii="Georgia Regular" w:hAnsi="Georgia Regular" w:cs="Georgia Regular"/>
          <w:i/>
          <w:iCs/>
          <w:color w:val="000000"/>
          <w:lang w:val="id-ID"/>
        </w:rPr>
        <w:t>Coda:</w:t>
      </w:r>
      <w:r w:rsidRPr="00813992">
        <w:rPr>
          <w:rFonts w:ascii="Georgia Regular" w:hAnsi="Georgia Regular" w:cs="Georgia Regular"/>
          <w:i/>
          <w:iCs/>
          <w:color w:val="000000"/>
          <w:lang w:val="id-ID"/>
        </w:rPr>
        <w:br/>
        <w:t>Kar’na Bapa mengutusku, ‘Ku utus ‘kau</w:t>
      </w:r>
    </w:p>
    <w:p w14:paraId="37462F40" w14:textId="77777777" w:rsidR="008558F4" w:rsidRPr="00813992" w:rsidRDefault="008558F4" w:rsidP="008558F4">
      <w:pPr>
        <w:ind w:left="420" w:hanging="420"/>
        <w:jc w:val="both"/>
        <w:rPr>
          <w:rFonts w:ascii="Georgia Regular" w:hAnsi="Georgia Regular" w:cs="Georgia Regular"/>
          <w:color w:val="000000"/>
          <w:lang w:val="id-ID"/>
        </w:rPr>
      </w:pPr>
    </w:p>
    <w:p w14:paraId="0FCB0C85" w14:textId="775DF008" w:rsidR="008558F4" w:rsidRPr="00813992" w:rsidRDefault="008558F4" w:rsidP="0044694D">
      <w:pPr>
        <w:tabs>
          <w:tab w:val="right" w:pos="6520"/>
        </w:tabs>
        <w:ind w:left="420" w:hanging="420"/>
        <w:jc w:val="both"/>
        <w:rPr>
          <w:rFonts w:ascii="Georgia Regular" w:hAnsi="Georgia Regular" w:cs="Georgia Regular"/>
          <w:color w:val="000000"/>
          <w:lang w:val="id-ID"/>
        </w:rPr>
      </w:pPr>
      <w:r w:rsidRPr="00813992">
        <w:rPr>
          <w:rFonts w:ascii="Georgia Regular" w:hAnsi="Georgia Regular" w:cs="Georgia Regular"/>
          <w:color w:val="000000"/>
          <w:lang w:val="id-ID"/>
        </w:rPr>
        <w:t>​</w:t>
      </w:r>
      <w:r w:rsidRPr="00813992">
        <w:rPr>
          <w:rFonts w:ascii="Georgia Regular" w:hAnsi="Georgia Regular" w:cs="Georgia Regular"/>
          <w:b/>
          <w:bCs/>
          <w:color w:val="000000"/>
          <w:lang w:val="id-ID"/>
        </w:rPr>
        <w:t>PENGUTUSAN</w:t>
      </w:r>
      <w:r w:rsidR="0044694D" w:rsidRPr="00813992">
        <w:rPr>
          <w:rFonts w:ascii="Georgia Regular" w:hAnsi="Georgia Regular" w:cs="Georgia Regular"/>
          <w:b/>
          <w:bCs/>
          <w:color w:val="000000"/>
          <w:lang w:val="id-ID"/>
        </w:rPr>
        <w:tab/>
      </w:r>
      <w:r w:rsidRPr="00813992">
        <w:rPr>
          <w:rFonts w:ascii="Georgia Regular" w:hAnsi="Georgia Regular" w:cs="Georgia Regular"/>
          <w:color w:val="000000"/>
          <w:lang w:val="id-ID"/>
        </w:rPr>
        <w:t>​​​​(</w:t>
      </w:r>
      <w:r w:rsidRPr="00813992">
        <w:rPr>
          <w:rFonts w:ascii="Georgia Regular" w:hAnsi="Georgia Regular" w:cs="Georgia Regular"/>
          <w:i/>
          <w:iCs/>
          <w:color w:val="000000"/>
          <w:lang w:val="id-ID"/>
        </w:rPr>
        <w:t>berdiri)</w:t>
      </w:r>
    </w:p>
    <w:p w14:paraId="7BAC0E33" w14:textId="09888056"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PF:​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Arahkanlah hati pada kasih dan peng</w:t>
      </w:r>
      <w:r w:rsidR="00F53C27">
        <w:rPr>
          <w:rFonts w:ascii="Georgia Regular" w:hAnsi="Georgia Regular" w:cs="Georgia Regular"/>
          <w:color w:val="000000"/>
          <w:lang w:val="id-ID"/>
        </w:rPr>
        <w:t>ur</w:t>
      </w:r>
      <w:r w:rsidRPr="00813992">
        <w:rPr>
          <w:rFonts w:ascii="Georgia Regular" w:hAnsi="Georgia Regular" w:cs="Georgia Regular"/>
          <w:color w:val="000000"/>
          <w:lang w:val="id-ID"/>
        </w:rPr>
        <w:t>banan Kristus</w:t>
      </w:r>
    </w:p>
    <w:p w14:paraId="12A9AA19" w14:textId="04304DD4"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lastRenderedPageBreak/>
        <w:t xml:space="preserve">U:​   </w:t>
      </w:r>
      <w:r w:rsidR="0044694D"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Kami mengarahkan hati pada kasih dan peng</w:t>
      </w:r>
      <w:r w:rsidR="00F53C27">
        <w:rPr>
          <w:rFonts w:ascii="Georgia Regular" w:hAnsi="Georgia Regular" w:cs="Georgia Regular"/>
          <w:b/>
          <w:bCs/>
          <w:color w:val="000000"/>
          <w:lang w:val="id-ID"/>
        </w:rPr>
        <w:t>u</w:t>
      </w:r>
      <w:r w:rsidRPr="00813992">
        <w:rPr>
          <w:rFonts w:ascii="Georgia Regular" w:hAnsi="Georgia Regular" w:cs="Georgia Regular"/>
          <w:b/>
          <w:bCs/>
          <w:color w:val="000000"/>
          <w:lang w:val="id-ID"/>
        </w:rPr>
        <w:t>rbanan Kristus</w:t>
      </w:r>
      <w:r w:rsidRPr="00813992">
        <w:rPr>
          <w:rFonts w:ascii="Georgia Regular" w:hAnsi="Georgia Regular" w:cs="Georgia Regular"/>
          <w:color w:val="000000"/>
          <w:lang w:val="id-ID"/>
        </w:rPr>
        <w:t xml:space="preserve"> </w:t>
      </w:r>
    </w:p>
    <w:p w14:paraId="11EF4665" w14:textId="68281A4E"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PF:​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Jadilah saksi bagi kebangkitan Kristus</w:t>
      </w:r>
    </w:p>
    <w:p w14:paraId="236C44D8" w14:textId="65860158"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U:   ​</w:t>
      </w:r>
      <w:r w:rsidR="0044694D"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kami siap menjadi saksi kebangkitan Kristus</w:t>
      </w:r>
    </w:p>
    <w:p w14:paraId="0B99D622" w14:textId="60EE8A19"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PF:​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Terpujilah Roh Kudus yang mengutus saudara melayani dengan hati</w:t>
      </w:r>
    </w:p>
    <w:p w14:paraId="27B88AA7" w14:textId="3A34C7F6"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U:   ​</w:t>
      </w:r>
      <w:r w:rsidR="0044694D" w:rsidRPr="00813992">
        <w:rPr>
          <w:rFonts w:ascii="Georgia Regular" w:hAnsi="Georgia Regular" w:cs="Georgia Regular"/>
          <w:color w:val="000000"/>
          <w:lang w:val="id-ID"/>
        </w:rPr>
        <w:tab/>
      </w:r>
      <w:r w:rsidRPr="00813992">
        <w:rPr>
          <w:rFonts w:ascii="Georgia Regular" w:hAnsi="Georgia Regular" w:cs="Georgia Regular"/>
          <w:b/>
          <w:bCs/>
          <w:color w:val="000000"/>
          <w:lang w:val="id-ID"/>
        </w:rPr>
        <w:t>Kini dan selamanya</w:t>
      </w:r>
    </w:p>
    <w:p w14:paraId="6DABFA43" w14:textId="15E7EAE8"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PF:​ </w:t>
      </w:r>
      <w:r w:rsidR="0044694D" w:rsidRPr="00813992">
        <w:rPr>
          <w:rFonts w:ascii="Georgia Regular" w:hAnsi="Georgia Regular" w:cs="Georgia Regular"/>
          <w:color w:val="000000"/>
          <w:lang w:val="id-ID"/>
        </w:rPr>
        <w:tab/>
      </w:r>
      <w:r w:rsidRPr="00813992">
        <w:rPr>
          <w:rFonts w:ascii="Georgia Regular" w:hAnsi="Georgia Regular" w:cs="Georgia Regular"/>
          <w:color w:val="000000"/>
          <w:lang w:val="id-ID"/>
        </w:rPr>
        <w:t>Beribadahlah dalam keseharian saudara, dalam cinta-Nya, dengan cinta-Nya dan demi cinta-Nya bagi saudara dan dunia</w:t>
      </w:r>
    </w:p>
    <w:p w14:paraId="79ACD51F" w14:textId="77777777"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 </w:t>
      </w:r>
    </w:p>
    <w:p w14:paraId="7678FEF8" w14:textId="77777777"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b/>
          <w:bCs/>
          <w:color w:val="000000"/>
          <w:lang w:val="id-ID"/>
        </w:rPr>
        <w:t>BERKAT</w:t>
      </w:r>
    </w:p>
    <w:p w14:paraId="1ADA61EA" w14:textId="77777777"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PF:</w:t>
      </w:r>
      <w:r w:rsidRPr="00813992">
        <w:rPr>
          <w:rFonts w:ascii="Georgia Regular" w:hAnsi="Georgia Regular" w:cs="Georgia Regular"/>
          <w:color w:val="000000"/>
          <w:lang w:val="id-ID"/>
        </w:rPr>
        <w:tab/>
        <w:t xml:space="preserve">​Tuhan memberkati saudara dengan kasih Bapa yang besar. Tuhan melindungi saudara dengan hadirnya Kristus dalam perjalanan hidup saudara dan Roh Kudus memberkati saudara dengan hati yang selalu mengasihi dan melayani lebih lagi. Hari ini sampai Tuhan datang kembali. Amin. </w:t>
      </w:r>
    </w:p>
    <w:p w14:paraId="40264969" w14:textId="7D2B8525" w:rsidR="008558F4" w:rsidRPr="00813992" w:rsidRDefault="008558F4" w:rsidP="0044694D">
      <w:pPr>
        <w:ind w:left="567" w:hanging="567"/>
        <w:jc w:val="both"/>
        <w:rPr>
          <w:rFonts w:ascii="Georgia Regular" w:hAnsi="Georgia Regular" w:cs="Georgia Regular"/>
          <w:color w:val="000000"/>
          <w:lang w:val="id-ID"/>
        </w:rPr>
      </w:pPr>
      <w:r w:rsidRPr="00813992">
        <w:rPr>
          <w:rFonts w:ascii="Georgia Regular" w:hAnsi="Georgia Regular" w:cs="Georgia Regular"/>
          <w:color w:val="000000"/>
          <w:lang w:val="id-ID"/>
        </w:rPr>
        <w:t>U:</w:t>
      </w:r>
      <w:r w:rsidRPr="00813992">
        <w:rPr>
          <w:rFonts w:ascii="Georgia Regular" w:hAnsi="Georgia Regular" w:cs="Georgia Regular"/>
          <w:b/>
          <w:bCs/>
          <w:color w:val="000000"/>
          <w:lang w:val="id-ID"/>
        </w:rPr>
        <w:t>​</w:t>
      </w:r>
      <w:r w:rsidR="0044694D" w:rsidRPr="00813992">
        <w:rPr>
          <w:rFonts w:ascii="Georgia Regular" w:hAnsi="Georgia Regular" w:cs="Georgia Regular"/>
          <w:b/>
          <w:bCs/>
          <w:color w:val="000000"/>
          <w:lang w:val="id-ID"/>
        </w:rPr>
        <w:tab/>
      </w:r>
      <w:r w:rsidRPr="00813992">
        <w:rPr>
          <w:rFonts w:ascii="Georgia Regular" w:hAnsi="Georgia Regular" w:cs="Georgia Regular"/>
          <w:b/>
          <w:bCs/>
          <w:color w:val="000000"/>
          <w:lang w:val="id-ID"/>
        </w:rPr>
        <w:t>(menyanyikan NKB 225“ Hosiana! AMIN!“)</w:t>
      </w:r>
    </w:p>
    <w:p w14:paraId="4A035A1A" w14:textId="77777777" w:rsidR="008558F4" w:rsidRPr="00813992" w:rsidRDefault="008558F4" w:rsidP="0044694D">
      <w:pPr>
        <w:ind w:left="567" w:firstLine="6"/>
        <w:jc w:val="both"/>
        <w:rPr>
          <w:rFonts w:ascii="Georgia Regular" w:hAnsi="Georgia Regular" w:cs="Georgia Regular"/>
          <w:color w:val="000000"/>
          <w:lang w:val="id-ID"/>
        </w:rPr>
      </w:pPr>
      <w:r w:rsidRPr="00813992">
        <w:rPr>
          <w:rFonts w:ascii="Georgia Regular" w:hAnsi="Georgia Regular" w:cs="Georgia Regular"/>
          <w:color w:val="000000"/>
          <w:lang w:val="id-ID"/>
        </w:rPr>
        <w:t>Hosiana, Amin</w:t>
      </w:r>
    </w:p>
    <w:p w14:paraId="7DA464B1" w14:textId="77777777" w:rsidR="008558F4" w:rsidRPr="00813992" w:rsidRDefault="008558F4" w:rsidP="0044694D">
      <w:pPr>
        <w:ind w:left="567" w:firstLine="6"/>
        <w:jc w:val="both"/>
        <w:rPr>
          <w:rFonts w:ascii="Georgia Regular" w:hAnsi="Georgia Regular" w:cs="Georgia Regular"/>
          <w:color w:val="000000"/>
          <w:lang w:val="id-ID"/>
        </w:rPr>
      </w:pPr>
      <w:r w:rsidRPr="00813992">
        <w:rPr>
          <w:rFonts w:ascii="Georgia Regular" w:hAnsi="Georgia Regular" w:cs="Georgia Regular"/>
          <w:color w:val="000000"/>
          <w:lang w:val="id-ID"/>
        </w:rPr>
        <w:t>Hosiana, Amin</w:t>
      </w:r>
    </w:p>
    <w:p w14:paraId="26B7E4EC" w14:textId="77777777" w:rsidR="008558F4" w:rsidRPr="00813992" w:rsidRDefault="008558F4" w:rsidP="0044694D">
      <w:pPr>
        <w:ind w:left="567" w:firstLine="6"/>
        <w:jc w:val="both"/>
        <w:rPr>
          <w:rFonts w:ascii="Georgia Regular" w:hAnsi="Georgia Regular" w:cs="Georgia Regular"/>
          <w:color w:val="000000"/>
          <w:lang w:val="id-ID"/>
        </w:rPr>
      </w:pPr>
      <w:r w:rsidRPr="00813992">
        <w:rPr>
          <w:rFonts w:ascii="Georgia Regular" w:hAnsi="Georgia Regular" w:cs="Georgia Regular"/>
          <w:color w:val="000000"/>
          <w:lang w:val="id-ID"/>
        </w:rPr>
        <w:t>Hosiana, hosiana, Amin</w:t>
      </w:r>
    </w:p>
    <w:p w14:paraId="77D5E6B5" w14:textId="77777777" w:rsidR="008558F4" w:rsidRPr="00813992" w:rsidRDefault="008558F4" w:rsidP="0044694D">
      <w:pPr>
        <w:ind w:left="567" w:firstLine="6"/>
        <w:jc w:val="both"/>
        <w:rPr>
          <w:rFonts w:ascii="Georgia Regular" w:hAnsi="Georgia Regular" w:cs="Georgia Regular"/>
          <w:color w:val="000000"/>
          <w:lang w:val="id-ID"/>
        </w:rPr>
      </w:pPr>
      <w:r w:rsidRPr="00813992">
        <w:rPr>
          <w:rFonts w:ascii="Georgia Regular" w:hAnsi="Georgia Regular" w:cs="Georgia Regular"/>
          <w:color w:val="000000"/>
          <w:lang w:val="id-ID"/>
        </w:rPr>
        <w:t xml:space="preserve">Hosiana, Amin </w:t>
      </w:r>
    </w:p>
    <w:p w14:paraId="05C8A83D" w14:textId="0C7B1F44" w:rsidR="008558F4" w:rsidRPr="00813992" w:rsidRDefault="008558F4" w:rsidP="0044694D">
      <w:pPr>
        <w:jc w:val="right"/>
        <w:rPr>
          <w:rFonts w:ascii="Georgia Regular" w:hAnsi="Georgia Regular" w:cs="Georgia Regular"/>
          <w:color w:val="000000"/>
          <w:lang w:val="id-ID"/>
        </w:rPr>
      </w:pPr>
      <w:r w:rsidRPr="00813992">
        <w:rPr>
          <w:rFonts w:ascii="Georgia Regular" w:hAnsi="Georgia Regular" w:cs="Georgia Regular"/>
          <w:lang w:val="id-ID"/>
        </w:rPr>
        <w:fldChar w:fldCharType="begin"/>
      </w:r>
      <w:r w:rsidRPr="00813992">
        <w:rPr>
          <w:rFonts w:ascii="Georgia Regular" w:hAnsi="Georgia Regular" w:cs="Georgia Regular"/>
          <w:lang w:val="id-ID"/>
        </w:rPr>
        <w:instrText xml:space="preserve"> INCLUDEPICTURE "https://i.ytimg.com/vi/rv5rINuM4Vw/sddefault.jpg" \* MERGEFORMATINET </w:instrText>
      </w:r>
      <w:r w:rsidRPr="00813992">
        <w:rPr>
          <w:rFonts w:ascii="Georgia Regular" w:hAnsi="Georgia Regular" w:cs="Georgia Regular"/>
          <w:lang w:val="id-ID"/>
        </w:rPr>
        <w:fldChar w:fldCharType="separate"/>
      </w:r>
      <w:r w:rsidR="0044694D" w:rsidRPr="00813992">
        <w:rPr>
          <w:rFonts w:ascii="Georgia Regular" w:hAnsi="Georgia Regular" w:cs="Georgia Regular"/>
          <w:lang w:val="id-ID"/>
        </w:rPr>
        <w:t>(rjm)</w:t>
      </w:r>
      <w:r w:rsidRPr="00813992">
        <w:rPr>
          <w:rFonts w:ascii="Georgia Regular" w:hAnsi="Georgia Regular" w:cs="Georgia Regular"/>
          <w:lang w:val="id-ID"/>
        </w:rPr>
        <w:fldChar w:fldCharType="end"/>
      </w:r>
    </w:p>
    <w:p w14:paraId="7DEAE973" w14:textId="77777777" w:rsidR="008558F4" w:rsidRPr="00813992" w:rsidRDefault="008558F4" w:rsidP="008558F4">
      <w:pPr>
        <w:rPr>
          <w:rFonts w:ascii="Georgia Regular" w:hAnsi="Georgia Regular" w:cs="Georgia Regular"/>
          <w:color w:val="000000"/>
          <w:lang w:val="id-ID"/>
        </w:rPr>
      </w:pPr>
    </w:p>
    <w:p w14:paraId="380AD0F2" w14:textId="77777777" w:rsidR="008558F4" w:rsidRPr="00813992" w:rsidRDefault="008558F4" w:rsidP="008558F4">
      <w:pPr>
        <w:rPr>
          <w:rFonts w:ascii="Georgia Regular" w:hAnsi="Georgia Regular" w:cs="Georgia Regular"/>
          <w:lang w:val="id-ID"/>
        </w:rPr>
      </w:pPr>
    </w:p>
    <w:p w14:paraId="11FEAA9C" w14:textId="77777777" w:rsidR="008558F4" w:rsidRPr="00813992" w:rsidRDefault="008558F4" w:rsidP="008558F4">
      <w:pPr>
        <w:rPr>
          <w:rFonts w:ascii="Georgia Regular" w:hAnsi="Georgia Regular" w:cs="Georgia Regular"/>
          <w:lang w:val="id-ID"/>
        </w:rPr>
      </w:pPr>
    </w:p>
    <w:p w14:paraId="71E3DC37" w14:textId="77777777" w:rsidR="008558F4" w:rsidRPr="00813992" w:rsidRDefault="008558F4" w:rsidP="008558F4">
      <w:pPr>
        <w:rPr>
          <w:rFonts w:ascii="Georgia Regular" w:hAnsi="Georgia Regular" w:cs="Georgia Regular"/>
          <w:lang w:val="id-ID"/>
        </w:rPr>
      </w:pPr>
    </w:p>
    <w:p w14:paraId="4D841700" w14:textId="77777777" w:rsidR="008558F4" w:rsidRPr="00813992" w:rsidRDefault="008558F4" w:rsidP="008558F4">
      <w:pPr>
        <w:rPr>
          <w:rFonts w:ascii="Georgia Regular" w:hAnsi="Georgia Regular" w:cs="Georgia Regular"/>
          <w:lang w:val="id-ID"/>
        </w:rPr>
      </w:pPr>
    </w:p>
    <w:p w14:paraId="5F733FED" w14:textId="77777777" w:rsidR="008558F4" w:rsidRPr="00813992" w:rsidRDefault="008558F4" w:rsidP="008558F4">
      <w:pPr>
        <w:rPr>
          <w:rFonts w:ascii="Georgia Regular" w:hAnsi="Georgia Regular" w:cs="Georgia Regular"/>
          <w:lang w:val="id-ID"/>
        </w:rPr>
      </w:pPr>
    </w:p>
    <w:p w14:paraId="63685AA3" w14:textId="77777777" w:rsidR="008558F4" w:rsidRPr="00813992" w:rsidRDefault="008558F4" w:rsidP="008558F4">
      <w:pPr>
        <w:rPr>
          <w:rFonts w:ascii="Georgia Regular" w:hAnsi="Georgia Regular" w:cs="Georgia Regular"/>
          <w:lang w:val="id-ID"/>
        </w:rPr>
      </w:pPr>
    </w:p>
    <w:p w14:paraId="3569FC80" w14:textId="77777777" w:rsidR="008558F4" w:rsidRPr="00813992" w:rsidRDefault="008558F4" w:rsidP="008558F4">
      <w:pPr>
        <w:rPr>
          <w:rFonts w:ascii="Georgia Regular" w:hAnsi="Georgia Regular" w:cs="Georgia Regular"/>
          <w:lang w:val="id-ID"/>
        </w:rPr>
      </w:pPr>
    </w:p>
    <w:p w14:paraId="3E0899CF" w14:textId="77777777" w:rsidR="008558F4" w:rsidRPr="00813992" w:rsidRDefault="008558F4" w:rsidP="008558F4">
      <w:pPr>
        <w:rPr>
          <w:rFonts w:ascii="Georgia Regular" w:hAnsi="Georgia Regular" w:cs="Georgia Regular"/>
          <w:lang w:val="id-ID"/>
        </w:rPr>
      </w:pPr>
    </w:p>
    <w:p w14:paraId="6B0175D6" w14:textId="77777777" w:rsidR="008558F4" w:rsidRPr="00813992" w:rsidRDefault="008558F4" w:rsidP="008558F4">
      <w:pPr>
        <w:rPr>
          <w:rFonts w:ascii="Georgia Regular" w:hAnsi="Georgia Regular" w:cs="Georgia Regular"/>
          <w:lang w:val="id-ID"/>
        </w:rPr>
      </w:pPr>
    </w:p>
    <w:p w14:paraId="32127234" w14:textId="77777777" w:rsidR="008558F4" w:rsidRPr="00813992" w:rsidRDefault="008558F4" w:rsidP="008558F4">
      <w:pPr>
        <w:rPr>
          <w:lang w:val="id-ID"/>
        </w:rPr>
      </w:pPr>
    </w:p>
    <w:p w14:paraId="08B3F841" w14:textId="77777777" w:rsidR="008558F4" w:rsidRPr="00813992" w:rsidRDefault="008558F4" w:rsidP="008558F4">
      <w:pPr>
        <w:rPr>
          <w:lang w:val="id-ID"/>
        </w:rPr>
      </w:pPr>
    </w:p>
    <w:p w14:paraId="3EA80271" w14:textId="77777777" w:rsidR="00F5497E" w:rsidRPr="00813992" w:rsidRDefault="00F5497E" w:rsidP="00F5497E">
      <w:pPr>
        <w:pStyle w:val="TeksIsi"/>
        <w:ind w:left="0" w:right="-1"/>
        <w:rPr>
          <w:lang w:val="id-ID"/>
        </w:rPr>
      </w:pPr>
    </w:p>
    <w:p w14:paraId="0266BA8F" w14:textId="77777777" w:rsidR="00F5497E" w:rsidRPr="00813992" w:rsidRDefault="00F5497E" w:rsidP="00F5497E">
      <w:pPr>
        <w:pStyle w:val="TeksIsi"/>
        <w:ind w:left="0" w:right="-1"/>
        <w:rPr>
          <w:lang w:val="id-ID"/>
        </w:rPr>
      </w:pPr>
    </w:p>
    <w:p w14:paraId="0823DC9B" w14:textId="77777777" w:rsidR="00F5497E" w:rsidRPr="00813992" w:rsidRDefault="00F5497E" w:rsidP="00F5497E">
      <w:pPr>
        <w:pStyle w:val="TeksIsi"/>
        <w:ind w:left="0" w:right="-1"/>
        <w:rPr>
          <w:lang w:val="id-ID"/>
        </w:rPr>
      </w:pPr>
    </w:p>
    <w:p w14:paraId="5004EE27" w14:textId="77777777" w:rsidR="00F5497E" w:rsidRPr="00813992" w:rsidRDefault="00F5497E" w:rsidP="00F5497E">
      <w:pPr>
        <w:pStyle w:val="TeksIsi"/>
        <w:ind w:left="0" w:right="-1"/>
        <w:rPr>
          <w:lang w:val="id-ID"/>
        </w:rPr>
      </w:pPr>
    </w:p>
    <w:p w14:paraId="435C896E" w14:textId="77777777" w:rsidR="00F5497E" w:rsidRPr="00813992" w:rsidRDefault="00F5497E" w:rsidP="00F5497E">
      <w:pPr>
        <w:pStyle w:val="TeksIsi"/>
        <w:ind w:left="0" w:right="-1"/>
        <w:rPr>
          <w:lang w:val="id-ID"/>
        </w:rPr>
      </w:pPr>
    </w:p>
    <w:p w14:paraId="3AD0C10F" w14:textId="77777777" w:rsidR="00F5497E" w:rsidRPr="00813992" w:rsidRDefault="00F5497E" w:rsidP="00F5497E">
      <w:pPr>
        <w:pStyle w:val="TeksIsi"/>
        <w:ind w:left="0" w:right="-1"/>
        <w:rPr>
          <w:lang w:val="id-ID"/>
        </w:rPr>
      </w:pPr>
    </w:p>
    <w:p w14:paraId="522E41AA" w14:textId="4A857731" w:rsidR="0044694D" w:rsidRPr="00813992" w:rsidRDefault="0044694D" w:rsidP="0044694D">
      <w:pPr>
        <w:rPr>
          <w:rFonts w:ascii="Wingdings 2" w:hAnsi="Wingdings 2"/>
          <w:sz w:val="24"/>
          <w:szCs w:val="24"/>
          <w:lang w:val="id-ID"/>
        </w:rPr>
      </w:pPr>
      <w:r w:rsidRPr="00813992">
        <w:rPr>
          <w:noProof/>
          <w:lang w:val="id-ID"/>
        </w:rPr>
        <mc:AlternateContent>
          <mc:Choice Requires="wps">
            <w:drawing>
              <wp:anchor distT="0" distB="0" distL="114300" distR="114300" simplePos="0" relativeHeight="251738624" behindDoc="0" locked="0" layoutInCell="1" allowOverlap="1" wp14:anchorId="15BF4841" wp14:editId="7929A72B">
                <wp:simplePos x="0" y="0"/>
                <wp:positionH relativeFrom="column">
                  <wp:posOffset>47625</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73256877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09AFD3D5" w14:textId="77777777" w:rsidR="0044694D" w:rsidRPr="00DB2EFE" w:rsidRDefault="0044694D" w:rsidP="0044694D">
                            <w:pPr>
                              <w:rPr>
                                <w:b/>
                              </w:rPr>
                            </w:pPr>
                            <w:r w:rsidRPr="00DB2EFE">
                              <w:rPr>
                                <w:b/>
                              </w:rPr>
                              <w:t>BAHAN LITURGI</w:t>
                            </w:r>
                          </w:p>
                          <w:p w14:paraId="395E54C4" w14:textId="77777777" w:rsidR="0044694D" w:rsidRPr="00DB2EFE" w:rsidRDefault="0044694D" w:rsidP="0044694D">
                            <w:pPr>
                              <w:rPr>
                                <w:b/>
                                <w:lang w:val="id-ID"/>
                              </w:rPr>
                            </w:pPr>
                            <w:r>
                              <w:rPr>
                                <w:b/>
                              </w:rPr>
                              <w:t>Jumat Agung</w:t>
                            </w:r>
                          </w:p>
                          <w:p w14:paraId="72E6BA7E" w14:textId="77777777" w:rsidR="0044694D" w:rsidRPr="00F976DD" w:rsidRDefault="0044694D" w:rsidP="0044694D">
                            <w:pPr>
                              <w:rPr>
                                <w:rFonts w:cs="Calibri"/>
                                <w:bCs/>
                                <w:i/>
                                <w:iCs/>
                                <w:sz w:val="20"/>
                                <w:szCs w:val="20"/>
                              </w:rPr>
                            </w:pPr>
                            <w:r>
                              <w:rPr>
                                <w:rFonts w:cs="Calibri"/>
                                <w:bCs/>
                                <w:i/>
                                <w:iCs/>
                                <w:sz w:val="20"/>
                                <w:szCs w:val="20"/>
                              </w:rPr>
                              <w:t>Jumat, 18 April 2025</w:t>
                            </w:r>
                          </w:p>
                          <w:p w14:paraId="188D6511" w14:textId="77777777" w:rsidR="0044694D" w:rsidRDefault="0044694D" w:rsidP="0044694D">
                            <w:pPr>
                              <w:pBdr>
                                <w:top w:val="single" w:sz="4" w:space="1" w:color="7F7F7F"/>
                              </w:pBdr>
                              <w:rPr>
                                <w:rFonts w:cs="Calibri"/>
                                <w:bCs/>
                                <w:sz w:val="20"/>
                                <w:szCs w:val="20"/>
                              </w:rPr>
                            </w:pPr>
                            <w:r>
                              <w:rPr>
                                <w:rFonts w:cs="Calibri"/>
                                <w:bCs/>
                                <w:sz w:val="20"/>
                                <w:szCs w:val="20"/>
                              </w:rPr>
                              <w:t>Keterangan:</w:t>
                            </w:r>
                          </w:p>
                          <w:p w14:paraId="036B093B" w14:textId="384EA46C" w:rsidR="0044694D" w:rsidRDefault="0044694D" w:rsidP="0044694D">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layan Firman</w:t>
                            </w:r>
                          </w:p>
                          <w:p w14:paraId="3C4DDDEC" w14:textId="77777777" w:rsidR="0044694D" w:rsidRDefault="0044694D" w:rsidP="0044694D">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12477723" w14:textId="77777777" w:rsidR="0044694D" w:rsidRDefault="0044694D" w:rsidP="0044694D">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5AB2295E" w14:textId="77777777" w:rsidR="0044694D" w:rsidRDefault="0044694D" w:rsidP="0044694D">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7FE9E911" w14:textId="77777777" w:rsidR="0044694D" w:rsidRPr="00C76228" w:rsidRDefault="0044694D" w:rsidP="0044694D">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BF4841" id="_x0000_s1085" type="#_x0000_t202" style="position:absolute;margin-left:3.75pt;margin-top:0;width:175.55pt;height:105.1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" fillcolor="#d8d8d8 [2732]" stroked="f">
                <v:textbox>
                  <w:txbxContent>
                    <w:p w14:paraId="09AFD3D5" w14:textId="77777777" w:rsidR="0044694D" w:rsidRPr="00DB2EFE" w:rsidRDefault="0044694D" w:rsidP="0044694D">
                      <w:pPr>
                        <w:rPr>
                          <w:b/>
                        </w:rPr>
                      </w:pPr>
                      <w:r w:rsidRPr="00DB2EFE">
                        <w:rPr>
                          <w:b/>
                        </w:rPr>
                        <w:t>BAHAN LITURGI</w:t>
                      </w:r>
                    </w:p>
                    <w:p w14:paraId="395E54C4" w14:textId="77777777" w:rsidR="0044694D" w:rsidRPr="00DB2EFE" w:rsidRDefault="0044694D" w:rsidP="0044694D">
                      <w:pPr>
                        <w:rPr>
                          <w:b/>
                          <w:lang w:val="id-ID"/>
                        </w:rPr>
                      </w:pPr>
                      <w:r>
                        <w:rPr>
                          <w:b/>
                        </w:rPr>
                        <w:t>Jumat Agung</w:t>
                      </w:r>
                    </w:p>
                    <w:p w14:paraId="72E6BA7E" w14:textId="77777777" w:rsidR="0044694D" w:rsidRPr="00F976DD" w:rsidRDefault="0044694D" w:rsidP="0044694D">
                      <w:pPr>
                        <w:rPr>
                          <w:rFonts w:cs="Calibri"/>
                          <w:bCs/>
                          <w:i/>
                          <w:iCs/>
                          <w:sz w:val="20"/>
                          <w:szCs w:val="20"/>
                        </w:rPr>
                      </w:pPr>
                      <w:r>
                        <w:rPr>
                          <w:rFonts w:cs="Calibri"/>
                          <w:bCs/>
                          <w:i/>
                          <w:iCs/>
                          <w:sz w:val="20"/>
                          <w:szCs w:val="20"/>
                        </w:rPr>
                        <w:t>Jumat, 18 April 2025</w:t>
                      </w:r>
                    </w:p>
                    <w:p w14:paraId="188D6511" w14:textId="77777777" w:rsidR="0044694D" w:rsidRDefault="0044694D" w:rsidP="0044694D">
                      <w:pPr>
                        <w:pBdr>
                          <w:top w:val="single" w:sz="4" w:space="1" w:color="7F7F7F"/>
                        </w:pBdr>
                        <w:rPr>
                          <w:rFonts w:cs="Calibri"/>
                          <w:bCs/>
                          <w:sz w:val="20"/>
                          <w:szCs w:val="20"/>
                        </w:rPr>
                      </w:pPr>
                      <w:r>
                        <w:rPr>
                          <w:rFonts w:cs="Calibri"/>
                          <w:bCs/>
                          <w:sz w:val="20"/>
                          <w:szCs w:val="20"/>
                        </w:rPr>
                        <w:t>Keterangan:</w:t>
                      </w:r>
                    </w:p>
                    <w:p w14:paraId="036B093B" w14:textId="384EA46C" w:rsidR="0044694D" w:rsidRDefault="0044694D" w:rsidP="0044694D">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layan Firman</w:t>
                      </w:r>
                    </w:p>
                    <w:p w14:paraId="3C4DDDEC" w14:textId="77777777" w:rsidR="0044694D" w:rsidRDefault="0044694D" w:rsidP="0044694D">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12477723" w14:textId="77777777" w:rsidR="0044694D" w:rsidRDefault="0044694D" w:rsidP="0044694D">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5AB2295E" w14:textId="77777777" w:rsidR="0044694D" w:rsidRDefault="0044694D" w:rsidP="0044694D">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7FE9E911" w14:textId="77777777" w:rsidR="0044694D" w:rsidRPr="00C76228" w:rsidRDefault="0044694D" w:rsidP="0044694D">
                      <w:pPr>
                        <w:ind w:left="1260" w:hanging="1260"/>
                        <w:rPr>
                          <w:rFonts w:cs="Calibri"/>
                          <w:bCs/>
                          <w:sz w:val="20"/>
                          <w:szCs w:val="20"/>
                        </w:rPr>
                      </w:pPr>
                    </w:p>
                  </w:txbxContent>
                </v:textbox>
                <w10:wrap type="through"/>
              </v:shape>
            </w:pict>
          </mc:Fallback>
        </mc:AlternateContent>
      </w:r>
      <w:r w:rsidRPr="00813992">
        <w:rPr>
          <w:noProof/>
          <w:lang w:val="id-ID"/>
        </w:rPr>
        <mc:AlternateContent>
          <mc:Choice Requires="wps">
            <w:drawing>
              <wp:anchor distT="45720" distB="45720" distL="114300" distR="114300" simplePos="0" relativeHeight="251737600" behindDoc="1" locked="0" layoutInCell="1" allowOverlap="1" wp14:anchorId="30C42A67" wp14:editId="7D3A6FC9">
                <wp:simplePos x="0" y="0"/>
                <wp:positionH relativeFrom="margin">
                  <wp:posOffset>2400300</wp:posOffset>
                </wp:positionH>
                <wp:positionV relativeFrom="paragraph">
                  <wp:posOffset>184785</wp:posOffset>
                </wp:positionV>
                <wp:extent cx="1473200" cy="847725"/>
                <wp:effectExtent l="0" t="0" r="0" b="9525"/>
                <wp:wrapThrough wrapText="bothSides">
                  <wp:wrapPolygon edited="0">
                    <wp:start x="0" y="0"/>
                    <wp:lineTo x="0" y="21357"/>
                    <wp:lineTo x="21228" y="21357"/>
                    <wp:lineTo x="21228" y="0"/>
                    <wp:lineTo x="0" y="0"/>
                  </wp:wrapPolygon>
                </wp:wrapThrough>
                <wp:docPr id="1688687516"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847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BFBE1C" w14:textId="77777777" w:rsidR="0044694D" w:rsidRPr="007D6F42" w:rsidRDefault="0044694D" w:rsidP="0044694D">
                            <w:pPr>
                              <w:jc w:val="center"/>
                              <w:rPr>
                                <w:rFonts w:ascii="Cooper Black" w:eastAsia="SimSun" w:hAnsi="Cooper Black" w:cs="SimSun"/>
                                <w:sz w:val="28"/>
                                <w:szCs w:val="36"/>
                              </w:rPr>
                            </w:pPr>
                            <w:r w:rsidRPr="007D6F42">
                              <w:rPr>
                                <w:rFonts w:ascii="Cooper Black" w:eastAsia="SimSun" w:hAnsi="Cooper Black" w:cs="SimSun"/>
                                <w:sz w:val="28"/>
                                <w:szCs w:val="36"/>
                              </w:rPr>
                              <w:t xml:space="preserve">Memandang </w:t>
                            </w:r>
                          </w:p>
                          <w:p w14:paraId="14ED2771" w14:textId="77777777" w:rsidR="0044694D" w:rsidRPr="007D6F42" w:rsidRDefault="0044694D" w:rsidP="0044694D">
                            <w:pPr>
                              <w:jc w:val="center"/>
                              <w:rPr>
                                <w:rFonts w:ascii="Cooper Black" w:eastAsia="SimSun" w:hAnsi="Cooper Black" w:cs="SimSun"/>
                                <w:sz w:val="28"/>
                                <w:szCs w:val="36"/>
                              </w:rPr>
                            </w:pPr>
                            <w:r w:rsidRPr="007D6F42">
                              <w:rPr>
                                <w:rFonts w:ascii="Cooper Black" w:eastAsia="SimSun" w:hAnsi="Cooper Black" w:cs="SimSun"/>
                                <w:sz w:val="28"/>
                                <w:szCs w:val="36"/>
                              </w:rPr>
                              <w:t>Salib</w:t>
                            </w:r>
                          </w:p>
                          <w:p w14:paraId="690EE9C6" w14:textId="77777777" w:rsidR="0044694D" w:rsidRPr="00C76228" w:rsidRDefault="0044694D" w:rsidP="0044694D">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C2B34F5" w14:textId="77777777" w:rsidR="0044694D" w:rsidRPr="00C76228" w:rsidRDefault="0044694D" w:rsidP="0044694D">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C42A67" id="_x0000_s1086" type="#_x0000_t202" style="position:absolute;margin-left:189pt;margin-top:14.55pt;width:116pt;height:66.75pt;z-index:-251578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" stroked="f">
                <v:textbox>
                  <w:txbxContent>
                    <w:p w14:paraId="56BFBE1C" w14:textId="77777777" w:rsidR="0044694D" w:rsidRPr="007D6F42" w:rsidRDefault="0044694D" w:rsidP="0044694D">
                      <w:pPr>
                        <w:jc w:val="center"/>
                        <w:rPr>
                          <w:rFonts w:ascii="Cooper Black" w:eastAsia="SimSun" w:hAnsi="Cooper Black" w:cs="SimSun"/>
                          <w:sz w:val="28"/>
                          <w:szCs w:val="36"/>
                        </w:rPr>
                      </w:pPr>
                      <w:r w:rsidRPr="007D6F42">
                        <w:rPr>
                          <w:rFonts w:ascii="Cooper Black" w:eastAsia="SimSun" w:hAnsi="Cooper Black" w:cs="SimSun"/>
                          <w:sz w:val="28"/>
                          <w:szCs w:val="36"/>
                        </w:rPr>
                        <w:t xml:space="preserve">Memandang </w:t>
                      </w:r>
                    </w:p>
                    <w:p w14:paraId="14ED2771" w14:textId="77777777" w:rsidR="0044694D" w:rsidRPr="007D6F42" w:rsidRDefault="0044694D" w:rsidP="0044694D">
                      <w:pPr>
                        <w:jc w:val="center"/>
                        <w:rPr>
                          <w:rFonts w:ascii="Cooper Black" w:eastAsia="SimSun" w:hAnsi="Cooper Black" w:cs="SimSun"/>
                          <w:sz w:val="28"/>
                          <w:szCs w:val="36"/>
                        </w:rPr>
                      </w:pPr>
                      <w:r w:rsidRPr="007D6F42">
                        <w:rPr>
                          <w:rFonts w:ascii="Cooper Black" w:eastAsia="SimSun" w:hAnsi="Cooper Black" w:cs="SimSun"/>
                          <w:sz w:val="28"/>
                          <w:szCs w:val="36"/>
                        </w:rPr>
                        <w:t>Salib</w:t>
                      </w:r>
                    </w:p>
                    <w:p w14:paraId="690EE9C6" w14:textId="77777777" w:rsidR="0044694D" w:rsidRPr="00C76228" w:rsidRDefault="0044694D" w:rsidP="0044694D">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C2B34F5" w14:textId="77777777" w:rsidR="0044694D" w:rsidRPr="00C76228" w:rsidRDefault="0044694D" w:rsidP="0044694D">
                      <w:pPr>
                        <w:jc w:val="center"/>
                        <w:rPr>
                          <w:rFonts w:ascii="Cooper Black" w:eastAsia="SimSun" w:hAnsi="Cooper Black" w:cs="SimSun"/>
                          <w:sz w:val="36"/>
                          <w:szCs w:val="36"/>
                          <w:lang w:val="id-ID"/>
                        </w:rPr>
                      </w:pPr>
                    </w:p>
                  </w:txbxContent>
                </v:textbox>
                <w10:wrap type="through" anchorx="margin"/>
              </v:shape>
            </w:pict>
          </mc:Fallback>
        </mc:AlternateContent>
      </w:r>
    </w:p>
    <w:p w14:paraId="5399F577" w14:textId="2F9CB9CA" w:rsidR="0044694D" w:rsidRPr="00813992" w:rsidRDefault="0044694D" w:rsidP="0044694D">
      <w:pPr>
        <w:rPr>
          <w:sz w:val="28"/>
          <w:szCs w:val="28"/>
          <w:lang w:val="id-ID"/>
        </w:rPr>
      </w:pPr>
    </w:p>
    <w:p w14:paraId="546AC6D9" w14:textId="2A7353FF" w:rsidR="0044694D" w:rsidRPr="00813992" w:rsidRDefault="0044694D" w:rsidP="0044694D">
      <w:pPr>
        <w:rPr>
          <w:b/>
          <w:bCs/>
          <w:lang w:val="id-ID"/>
        </w:rPr>
      </w:pPr>
    </w:p>
    <w:p w14:paraId="1F5B4CE6" w14:textId="256A3634" w:rsidR="0044694D" w:rsidRPr="00813992" w:rsidRDefault="0044694D" w:rsidP="0044694D">
      <w:pPr>
        <w:pStyle w:val="DaftarParagraf"/>
        <w:ind w:left="0"/>
        <w:rPr>
          <w:lang w:val="id-ID"/>
        </w:rPr>
      </w:pPr>
      <w:r w:rsidRPr="00813992">
        <w:rPr>
          <w:noProof/>
          <w:lang w:val="id-ID"/>
        </w:rPr>
        <mc:AlternateContent>
          <mc:Choice Requires="wps">
            <w:drawing>
              <wp:anchor distT="0" distB="0" distL="114300" distR="114300" simplePos="0" relativeHeight="251739648" behindDoc="1" locked="0" layoutInCell="1" allowOverlap="1" wp14:anchorId="497A62DB" wp14:editId="6190778A">
                <wp:simplePos x="0" y="0"/>
                <wp:positionH relativeFrom="column">
                  <wp:posOffset>36195</wp:posOffset>
                </wp:positionH>
                <wp:positionV relativeFrom="paragraph">
                  <wp:posOffset>14605</wp:posOffset>
                </wp:positionV>
                <wp:extent cx="3983355" cy="1154430"/>
                <wp:effectExtent l="0" t="0" r="17145" b="26670"/>
                <wp:wrapNone/>
                <wp:docPr id="2068124667"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32256B5E" w14:textId="77777777" w:rsidR="0044694D" w:rsidRPr="007017F6" w:rsidRDefault="0044694D" w:rsidP="0044694D">
                            <w:pPr>
                              <w:rPr>
                                <w:b/>
                                <w:bCs/>
                                <w:lang w:val="id-ID"/>
                              </w:rPr>
                            </w:pPr>
                            <w:r w:rsidRPr="007017F6">
                              <w:rPr>
                                <w:b/>
                                <w:bCs/>
                                <w:lang w:val="id-ID"/>
                              </w:rPr>
                              <w:t>PERSIAPAN (menyesuaikan kebiasaan gereja masing-masing)</w:t>
                            </w:r>
                          </w:p>
                          <w:p w14:paraId="6094C29F" w14:textId="77777777" w:rsidR="0044694D" w:rsidRPr="007017F6" w:rsidRDefault="0044694D" w:rsidP="0044694D">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45FB46EC" w14:textId="77777777" w:rsidR="0044694D" w:rsidRPr="007017F6" w:rsidRDefault="0044694D" w:rsidP="0044694D">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53DC9A8F" w14:textId="77777777" w:rsidR="0044694D" w:rsidRPr="007017F6" w:rsidRDefault="0044694D" w:rsidP="0044694D">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51223D16" w14:textId="77777777" w:rsidR="0044694D" w:rsidRDefault="0044694D" w:rsidP="004469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7A62DB" id="_x0000_s1087" type="#_x0000_t202" style="position:absolute;left:0;text-align:left;margin-left:2.85pt;margin-top:1.15pt;width:313.65pt;height:90.9pt;z-index:-25157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">
                <v:textbox>
                  <w:txbxContent>
                    <w:p w14:paraId="32256B5E" w14:textId="77777777" w:rsidR="0044694D" w:rsidRPr="007017F6" w:rsidRDefault="0044694D" w:rsidP="0044694D">
                      <w:pPr>
                        <w:rPr>
                          <w:b/>
                          <w:bCs/>
                          <w:lang w:val="id-ID"/>
                        </w:rPr>
                      </w:pPr>
                      <w:r w:rsidRPr="007017F6">
                        <w:rPr>
                          <w:b/>
                          <w:bCs/>
                          <w:lang w:val="id-ID"/>
                        </w:rPr>
                        <w:t>PERSIAPAN (menyesuaikan kebiasaan gereja masing-masing)</w:t>
                      </w:r>
                    </w:p>
                    <w:p w14:paraId="6094C29F" w14:textId="77777777" w:rsidR="0044694D" w:rsidRPr="007017F6" w:rsidRDefault="0044694D" w:rsidP="0044694D">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45FB46EC" w14:textId="77777777" w:rsidR="0044694D" w:rsidRPr="007017F6" w:rsidRDefault="0044694D" w:rsidP="0044694D">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53DC9A8F" w14:textId="77777777" w:rsidR="0044694D" w:rsidRPr="007017F6" w:rsidRDefault="0044694D" w:rsidP="0044694D">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51223D16" w14:textId="77777777" w:rsidR="0044694D" w:rsidRDefault="0044694D" w:rsidP="0044694D"/>
                  </w:txbxContent>
                </v:textbox>
              </v:shape>
            </w:pict>
          </mc:Fallback>
        </mc:AlternateContent>
      </w:r>
    </w:p>
    <w:p w14:paraId="0CA1D3C6" w14:textId="77777777" w:rsidR="0044694D" w:rsidRPr="00813992" w:rsidRDefault="0044694D" w:rsidP="0044694D">
      <w:pPr>
        <w:pStyle w:val="DaftarParagraf"/>
        <w:ind w:left="0"/>
        <w:jc w:val="left"/>
        <w:rPr>
          <w:b/>
          <w:bCs/>
          <w:sz w:val="16"/>
          <w:szCs w:val="16"/>
          <w:lang w:val="id-ID"/>
        </w:rPr>
      </w:pPr>
    </w:p>
    <w:p w14:paraId="3745F998" w14:textId="77777777" w:rsidR="0044694D" w:rsidRPr="00813992" w:rsidRDefault="0044694D" w:rsidP="0044694D">
      <w:pPr>
        <w:pStyle w:val="DaftarParagraf"/>
        <w:ind w:left="0"/>
        <w:jc w:val="left"/>
        <w:rPr>
          <w:b/>
          <w:bCs/>
          <w:sz w:val="16"/>
          <w:szCs w:val="16"/>
          <w:lang w:val="id-ID"/>
        </w:rPr>
      </w:pPr>
    </w:p>
    <w:p w14:paraId="22D62540" w14:textId="77777777" w:rsidR="0044694D" w:rsidRPr="00813992" w:rsidRDefault="0044694D" w:rsidP="0044694D">
      <w:pPr>
        <w:pStyle w:val="DaftarParagraf"/>
        <w:tabs>
          <w:tab w:val="right" w:pos="6210"/>
        </w:tabs>
        <w:ind w:left="0"/>
        <w:jc w:val="left"/>
        <w:rPr>
          <w:b/>
          <w:bCs/>
          <w:lang w:val="id-ID"/>
        </w:rPr>
      </w:pPr>
    </w:p>
    <w:p w14:paraId="51D98769" w14:textId="77777777" w:rsidR="0044694D" w:rsidRPr="00813992" w:rsidRDefault="0044694D" w:rsidP="0044694D">
      <w:pPr>
        <w:pStyle w:val="DaftarParagraf"/>
        <w:tabs>
          <w:tab w:val="right" w:pos="6210"/>
        </w:tabs>
        <w:ind w:left="0"/>
        <w:jc w:val="left"/>
        <w:rPr>
          <w:b/>
          <w:bCs/>
          <w:lang w:val="id-ID"/>
        </w:rPr>
      </w:pPr>
    </w:p>
    <w:p w14:paraId="4A3F5D2A" w14:textId="77777777" w:rsidR="0044694D" w:rsidRPr="00813992" w:rsidRDefault="0044694D" w:rsidP="0044694D">
      <w:pPr>
        <w:pStyle w:val="DaftarParagraf"/>
        <w:tabs>
          <w:tab w:val="right" w:pos="6210"/>
        </w:tabs>
        <w:ind w:left="0"/>
        <w:jc w:val="left"/>
        <w:rPr>
          <w:b/>
          <w:bCs/>
          <w:lang w:val="id-ID"/>
        </w:rPr>
      </w:pPr>
    </w:p>
    <w:p w14:paraId="3EF7863D" w14:textId="77777777" w:rsidR="0044694D" w:rsidRPr="00813992" w:rsidRDefault="0044694D" w:rsidP="0044694D">
      <w:pPr>
        <w:pStyle w:val="DaftarParagraf"/>
        <w:tabs>
          <w:tab w:val="right" w:pos="6210"/>
        </w:tabs>
        <w:ind w:left="0"/>
        <w:jc w:val="left"/>
        <w:rPr>
          <w:b/>
          <w:bCs/>
          <w:lang w:val="id-ID"/>
        </w:rPr>
      </w:pPr>
    </w:p>
    <w:p w14:paraId="5B806AA4" w14:textId="77777777" w:rsidR="0044694D" w:rsidRPr="00813992" w:rsidRDefault="0044694D" w:rsidP="0044694D">
      <w:pPr>
        <w:pStyle w:val="DaftarParagraf"/>
        <w:tabs>
          <w:tab w:val="right" w:pos="6210"/>
        </w:tabs>
        <w:ind w:left="0"/>
        <w:jc w:val="left"/>
        <w:rPr>
          <w:b/>
          <w:bCs/>
          <w:lang w:val="id-ID"/>
        </w:rPr>
      </w:pPr>
    </w:p>
    <w:p w14:paraId="42436A2E" w14:textId="77777777" w:rsidR="0044694D" w:rsidRPr="00813992" w:rsidRDefault="0044694D" w:rsidP="0044694D">
      <w:pPr>
        <w:pStyle w:val="DaftarParagraf"/>
        <w:tabs>
          <w:tab w:val="right" w:pos="6210"/>
        </w:tabs>
        <w:ind w:left="0"/>
        <w:jc w:val="left"/>
        <w:rPr>
          <w:b/>
          <w:bCs/>
          <w:lang w:val="id-ID"/>
        </w:rPr>
      </w:pPr>
    </w:p>
    <w:p w14:paraId="35AF4A50" w14:textId="77777777" w:rsidR="0044694D" w:rsidRPr="00813992" w:rsidRDefault="0044694D" w:rsidP="0044694D">
      <w:pPr>
        <w:pStyle w:val="DaftarParagraf"/>
        <w:tabs>
          <w:tab w:val="right" w:pos="6210"/>
        </w:tabs>
        <w:ind w:left="0" w:firstLine="0"/>
        <w:jc w:val="left"/>
        <w:rPr>
          <w:b/>
          <w:bCs/>
          <w:lang w:val="id-ID"/>
        </w:rPr>
      </w:pPr>
    </w:p>
    <w:p w14:paraId="12850B92" w14:textId="61CAA1D5" w:rsidR="0044694D" w:rsidRPr="00813992" w:rsidRDefault="0044694D" w:rsidP="0044694D">
      <w:pPr>
        <w:pStyle w:val="DaftarParagraf"/>
        <w:tabs>
          <w:tab w:val="right" w:pos="6210"/>
        </w:tabs>
        <w:ind w:left="0" w:firstLine="0"/>
        <w:jc w:val="left"/>
        <w:rPr>
          <w:b/>
          <w:bCs/>
          <w:lang w:val="id-ID"/>
        </w:rPr>
      </w:pPr>
      <w:r w:rsidRPr="00813992">
        <w:rPr>
          <w:b/>
          <w:bCs/>
          <w:lang w:val="id-ID"/>
        </w:rPr>
        <w:t>PANGGILAN BERIBADAH</w:t>
      </w:r>
      <w:r w:rsidRPr="00813992">
        <w:rPr>
          <w:b/>
          <w:bCs/>
          <w:lang w:val="id-ID"/>
        </w:rPr>
        <w:tab/>
      </w:r>
      <w:r w:rsidRPr="00813992">
        <w:rPr>
          <w:i/>
          <w:iCs/>
          <w:lang w:val="id-ID"/>
        </w:rPr>
        <w:t>(Berdiri)</w:t>
      </w:r>
    </w:p>
    <w:p w14:paraId="1519A13B" w14:textId="60D0E118" w:rsidR="0044694D" w:rsidRPr="00813992" w:rsidRDefault="0044694D" w:rsidP="0044694D">
      <w:pPr>
        <w:pStyle w:val="DaftarParagraf"/>
        <w:ind w:left="567" w:hanging="567"/>
        <w:rPr>
          <w:lang w:val="id-ID"/>
        </w:rPr>
      </w:pPr>
      <w:r w:rsidRPr="00813992">
        <w:rPr>
          <w:lang w:val="id-ID"/>
        </w:rPr>
        <w:t>M1:</w:t>
      </w:r>
      <w:r w:rsidRPr="00813992">
        <w:rPr>
          <w:lang w:val="id-ID"/>
        </w:rPr>
        <w:tab/>
        <w:t>Saudara-saudara, kita berhimpun di tempat ini untuk bersama-sama menghayati sengsara dan kematian Tuhan Yesus. Marilah kita mempersiapkan hati untuk memandang jauh ke</w:t>
      </w:r>
      <w:r w:rsidR="00B86910">
        <w:rPr>
          <w:lang w:val="id-ID"/>
        </w:rPr>
        <w:t xml:space="preserve"> </w:t>
      </w:r>
      <w:r w:rsidRPr="00813992">
        <w:rPr>
          <w:lang w:val="id-ID"/>
        </w:rPr>
        <w:t>sana, ke atas sebuah bukit di</w:t>
      </w:r>
      <w:r w:rsidR="00B86910">
        <w:rPr>
          <w:lang w:val="id-ID"/>
        </w:rPr>
        <w:t xml:space="preserve"> </w:t>
      </w:r>
      <w:r w:rsidRPr="00813992">
        <w:rPr>
          <w:lang w:val="id-ID"/>
        </w:rPr>
        <w:t>mana terpancang salib-Nya</w:t>
      </w:r>
    </w:p>
    <w:p w14:paraId="134B08F6" w14:textId="2E4B0979" w:rsidR="0044694D" w:rsidRPr="00813992" w:rsidRDefault="0044694D" w:rsidP="0044694D">
      <w:pPr>
        <w:pStyle w:val="DaftarParagraf"/>
        <w:ind w:left="567" w:hanging="567"/>
        <w:rPr>
          <w:b/>
          <w:bCs/>
          <w:lang w:val="id-ID"/>
        </w:rPr>
      </w:pPr>
      <w:r w:rsidRPr="00813992">
        <w:rPr>
          <w:lang w:val="id-ID"/>
        </w:rPr>
        <w:t xml:space="preserve"> U: </w:t>
      </w:r>
      <w:r w:rsidRPr="00813992">
        <w:rPr>
          <w:lang w:val="id-ID"/>
        </w:rPr>
        <w:tab/>
      </w:r>
      <w:r w:rsidR="00B06EBA">
        <w:rPr>
          <w:lang w:val="id-ID"/>
        </w:rPr>
        <w:t>(</w:t>
      </w:r>
      <w:r w:rsidR="00B06EBA">
        <w:rPr>
          <w:b/>
          <w:bCs/>
          <w:i/>
          <w:iCs/>
          <w:lang w:val="id-ID"/>
        </w:rPr>
        <w:t>m</w:t>
      </w:r>
      <w:r w:rsidRPr="00B06EBA">
        <w:rPr>
          <w:b/>
          <w:bCs/>
          <w:i/>
          <w:iCs/>
          <w:lang w:val="id-ID"/>
        </w:rPr>
        <w:t>enyanyika</w:t>
      </w:r>
      <w:r w:rsidRPr="00813992">
        <w:rPr>
          <w:lang w:val="id-ID"/>
        </w:rPr>
        <w:t>n</w:t>
      </w:r>
      <w:r w:rsidR="00B06EBA">
        <w:rPr>
          <w:lang w:val="id-ID"/>
        </w:rPr>
        <w:t>)</w:t>
      </w:r>
      <w:r w:rsidRPr="00813992">
        <w:rPr>
          <w:lang w:val="id-ID"/>
        </w:rPr>
        <w:t xml:space="preserve"> </w:t>
      </w:r>
      <w:r w:rsidRPr="00813992">
        <w:rPr>
          <w:b/>
          <w:bCs/>
          <w:lang w:val="id-ID"/>
        </w:rPr>
        <w:t>NKB 83:1,2,4</w:t>
      </w:r>
    </w:p>
    <w:p w14:paraId="40A38582" w14:textId="69C0A856" w:rsidR="0044694D" w:rsidRPr="00813992" w:rsidRDefault="00B501DA" w:rsidP="0044694D">
      <w:pPr>
        <w:pStyle w:val="DaftarParagraf"/>
        <w:ind w:left="567" w:hanging="27"/>
        <w:rPr>
          <w:lang w:val="id-ID"/>
        </w:rPr>
      </w:pPr>
      <w:r w:rsidRPr="00813992">
        <w:rPr>
          <w:lang w:val="id-ID"/>
        </w:rPr>
        <w:t>“</w:t>
      </w:r>
      <w:r w:rsidR="0044694D" w:rsidRPr="00813992">
        <w:rPr>
          <w:lang w:val="id-ID"/>
        </w:rPr>
        <w:t>NUN DI BUKIT YANG JAUH</w:t>
      </w:r>
      <w:r w:rsidRPr="00813992">
        <w:rPr>
          <w:lang w:val="id-ID"/>
        </w:rPr>
        <w:t>”</w:t>
      </w:r>
    </w:p>
    <w:p w14:paraId="5C459248" w14:textId="77777777" w:rsidR="0044694D" w:rsidRPr="00813992" w:rsidRDefault="0044694D" w:rsidP="0044694D">
      <w:pPr>
        <w:pStyle w:val="DaftarParagraf"/>
        <w:ind w:left="567" w:hanging="27"/>
        <w:rPr>
          <w:u w:val="single"/>
          <w:lang w:val="id-ID"/>
        </w:rPr>
      </w:pPr>
      <w:r w:rsidRPr="00813992">
        <w:rPr>
          <w:u w:val="single"/>
          <w:lang w:val="id-ID"/>
        </w:rPr>
        <w:t>Bait 1 dinyanyikan oleh Solois:</w:t>
      </w:r>
    </w:p>
    <w:p w14:paraId="7409CDFD" w14:textId="77777777" w:rsidR="0044694D" w:rsidRPr="00813992" w:rsidRDefault="0044694D" w:rsidP="0044694D">
      <w:pPr>
        <w:pStyle w:val="DaftarParagraf"/>
        <w:widowControl/>
        <w:numPr>
          <w:ilvl w:val="0"/>
          <w:numId w:val="46"/>
        </w:numPr>
        <w:autoSpaceDE/>
        <w:autoSpaceDN/>
        <w:ind w:right="-425"/>
        <w:contextualSpacing/>
        <w:jc w:val="left"/>
        <w:rPr>
          <w:lang w:val="id-ID"/>
        </w:rPr>
      </w:pPr>
      <w:r w:rsidRPr="00813992">
        <w:rPr>
          <w:lang w:val="id-ID"/>
        </w:rPr>
        <w:t>Nun di bukit yang jauh tampak kayu salib</w:t>
      </w:r>
    </w:p>
    <w:p w14:paraId="37304A16" w14:textId="77777777" w:rsidR="0044694D" w:rsidRPr="00813992" w:rsidRDefault="0044694D" w:rsidP="00B501DA">
      <w:pPr>
        <w:pStyle w:val="DaftarParagraf"/>
        <w:ind w:left="900" w:right="-425" w:firstLine="0"/>
        <w:jc w:val="left"/>
        <w:rPr>
          <w:lang w:val="id-ID"/>
        </w:rPr>
      </w:pPr>
      <w:r w:rsidRPr="00813992">
        <w:rPr>
          <w:lang w:val="id-ID"/>
        </w:rPr>
        <w:t>Lambang kutuk, nestapa, cela</w:t>
      </w:r>
    </w:p>
    <w:p w14:paraId="52970C7A" w14:textId="617CE910" w:rsidR="0044694D" w:rsidRPr="00813992" w:rsidRDefault="0044694D" w:rsidP="00B501DA">
      <w:pPr>
        <w:pStyle w:val="DaftarParagraf"/>
        <w:ind w:left="900" w:right="-425" w:firstLine="0"/>
        <w:jc w:val="left"/>
        <w:rPr>
          <w:lang w:val="id-ID"/>
        </w:rPr>
      </w:pPr>
      <w:r w:rsidRPr="00813992">
        <w:rPr>
          <w:lang w:val="id-ID"/>
        </w:rPr>
        <w:t>Salib itu tempat Tuhan Maha</w:t>
      </w:r>
      <w:r w:rsidR="004D2204">
        <w:rPr>
          <w:lang w:val="id-ID"/>
        </w:rPr>
        <w:t xml:space="preserve"> </w:t>
      </w:r>
      <w:r w:rsidRPr="00813992">
        <w:rPr>
          <w:lang w:val="id-ID"/>
        </w:rPr>
        <w:t>kudus</w:t>
      </w:r>
    </w:p>
    <w:p w14:paraId="07C68009" w14:textId="77777777" w:rsidR="0044694D" w:rsidRPr="00813992" w:rsidRDefault="0044694D" w:rsidP="00B501DA">
      <w:pPr>
        <w:pStyle w:val="DaftarParagraf"/>
        <w:ind w:left="900" w:right="-425" w:firstLine="0"/>
        <w:jc w:val="left"/>
        <w:rPr>
          <w:lang w:val="id-ID"/>
        </w:rPr>
      </w:pPr>
      <w:r w:rsidRPr="00813992">
        <w:rPr>
          <w:lang w:val="id-ID"/>
        </w:rPr>
        <w:t>Menebus umat manusia</w:t>
      </w:r>
    </w:p>
    <w:p w14:paraId="2E493755" w14:textId="6A3541C2" w:rsidR="0044694D" w:rsidRPr="00813992" w:rsidRDefault="0044694D" w:rsidP="0053633A">
      <w:pPr>
        <w:pStyle w:val="DaftarParagraf"/>
        <w:ind w:left="900" w:right="-425" w:firstLine="0"/>
        <w:jc w:val="left"/>
        <w:rPr>
          <w:lang w:val="id-ID"/>
        </w:rPr>
      </w:pPr>
      <w:r w:rsidRPr="00813992">
        <w:rPr>
          <w:lang w:val="id-ID"/>
        </w:rPr>
        <w:t>Ref</w:t>
      </w:r>
      <w:r w:rsidR="004D2204">
        <w:rPr>
          <w:lang w:val="id-ID"/>
        </w:rPr>
        <w:t>r.</w:t>
      </w:r>
      <w:r w:rsidRPr="00813992">
        <w:rPr>
          <w:lang w:val="id-ID"/>
        </w:rPr>
        <w:t>: Salib itu ‘kujunjung penuh Hingga tiba saat ajalku</w:t>
      </w:r>
    </w:p>
    <w:p w14:paraId="2D78D566" w14:textId="68FFF960" w:rsidR="0044694D" w:rsidRPr="00813992" w:rsidRDefault="0044694D" w:rsidP="0044694D">
      <w:pPr>
        <w:pStyle w:val="DaftarParagraf"/>
        <w:ind w:left="900" w:right="-425" w:firstLine="540"/>
        <w:jc w:val="left"/>
        <w:rPr>
          <w:lang w:val="id-ID"/>
        </w:rPr>
      </w:pPr>
      <w:r w:rsidRPr="00813992">
        <w:rPr>
          <w:lang w:val="id-ID"/>
        </w:rPr>
        <w:t>Salib itu ‘kurangkul teguh</w:t>
      </w:r>
      <w:r w:rsidR="0053633A">
        <w:rPr>
          <w:lang w:val="id-ID"/>
        </w:rPr>
        <w:t xml:space="preserve"> </w:t>
      </w:r>
      <w:r w:rsidRPr="00813992">
        <w:rPr>
          <w:lang w:val="id-ID"/>
        </w:rPr>
        <w:t>Dan mahkota kelak milikku</w:t>
      </w:r>
    </w:p>
    <w:p w14:paraId="0F9F65A0" w14:textId="77777777" w:rsidR="0044694D" w:rsidRDefault="0044694D" w:rsidP="0044694D">
      <w:pPr>
        <w:pStyle w:val="DaftarParagraf"/>
        <w:ind w:left="900" w:hanging="360"/>
        <w:jc w:val="left"/>
        <w:rPr>
          <w:sz w:val="16"/>
          <w:szCs w:val="16"/>
          <w:lang w:val="id-ID"/>
        </w:rPr>
      </w:pPr>
    </w:p>
    <w:p w14:paraId="366D757C" w14:textId="77777777" w:rsidR="0053633A" w:rsidRPr="00813992" w:rsidRDefault="0053633A" w:rsidP="0044694D">
      <w:pPr>
        <w:pStyle w:val="DaftarParagraf"/>
        <w:ind w:left="900" w:hanging="360"/>
        <w:jc w:val="left"/>
        <w:rPr>
          <w:sz w:val="16"/>
          <w:szCs w:val="16"/>
          <w:lang w:val="id-ID"/>
        </w:rPr>
      </w:pPr>
    </w:p>
    <w:p w14:paraId="710A6E1C" w14:textId="77777777" w:rsidR="0044694D" w:rsidRPr="00813992" w:rsidRDefault="0044694D" w:rsidP="0044694D">
      <w:pPr>
        <w:pStyle w:val="DaftarParagraf"/>
        <w:ind w:left="900" w:hanging="360"/>
        <w:jc w:val="left"/>
        <w:rPr>
          <w:u w:val="single"/>
          <w:lang w:val="id-ID"/>
        </w:rPr>
      </w:pPr>
      <w:r w:rsidRPr="00813992">
        <w:rPr>
          <w:u w:val="single"/>
          <w:lang w:val="id-ID"/>
        </w:rPr>
        <w:lastRenderedPageBreak/>
        <w:t>Bait 2 dan 4 dinyanyikan bersama Umat:</w:t>
      </w:r>
    </w:p>
    <w:p w14:paraId="382F10D9" w14:textId="77777777" w:rsidR="0044694D" w:rsidRPr="00813992" w:rsidRDefault="0044694D" w:rsidP="0044694D">
      <w:pPr>
        <w:pStyle w:val="DaftarParagraf"/>
        <w:widowControl/>
        <w:numPr>
          <w:ilvl w:val="0"/>
          <w:numId w:val="46"/>
        </w:numPr>
        <w:autoSpaceDE/>
        <w:autoSpaceDN/>
        <w:contextualSpacing/>
        <w:jc w:val="left"/>
        <w:rPr>
          <w:lang w:val="id-ID"/>
        </w:rPr>
      </w:pPr>
      <w:r w:rsidRPr="00813992">
        <w:rPr>
          <w:lang w:val="id-ID"/>
        </w:rPr>
        <w:t xml:space="preserve">Meski salib itu dicela dicerca </w:t>
      </w:r>
    </w:p>
    <w:p w14:paraId="00A6253C" w14:textId="77777777" w:rsidR="0044694D" w:rsidRPr="00813992" w:rsidRDefault="0044694D" w:rsidP="00B501DA">
      <w:pPr>
        <w:pStyle w:val="DaftarParagraf"/>
        <w:ind w:left="900" w:firstLine="0"/>
        <w:jc w:val="left"/>
        <w:rPr>
          <w:lang w:val="id-ID"/>
        </w:rPr>
      </w:pPr>
      <w:r w:rsidRPr="00813992">
        <w:rPr>
          <w:lang w:val="id-ID"/>
        </w:rPr>
        <w:t>bagiku tiada taranya</w:t>
      </w:r>
    </w:p>
    <w:p w14:paraId="00EF1E75" w14:textId="2FEED43F" w:rsidR="0044694D" w:rsidRPr="00813992" w:rsidRDefault="0044694D" w:rsidP="0044694D">
      <w:pPr>
        <w:ind w:left="180" w:firstLine="720"/>
        <w:rPr>
          <w:lang w:val="id-ID"/>
        </w:rPr>
      </w:pPr>
      <w:r w:rsidRPr="00813992">
        <w:rPr>
          <w:lang w:val="id-ID"/>
        </w:rPr>
        <w:t>Anak</w:t>
      </w:r>
      <w:r w:rsidR="004D2204">
        <w:rPr>
          <w:lang w:val="id-ID"/>
        </w:rPr>
        <w:t xml:space="preserve"> </w:t>
      </w:r>
      <w:r w:rsidRPr="00813992">
        <w:rPr>
          <w:lang w:val="id-ID"/>
        </w:rPr>
        <w:t>domba kudus masuk dunia gelap</w:t>
      </w:r>
    </w:p>
    <w:p w14:paraId="70700FB2" w14:textId="77777777" w:rsidR="0044694D" w:rsidRPr="00813992" w:rsidRDefault="0044694D" w:rsidP="0044694D">
      <w:pPr>
        <w:ind w:left="180" w:firstLine="720"/>
        <w:rPr>
          <w:lang w:val="id-ID"/>
        </w:rPr>
      </w:pPr>
      <w:r w:rsidRPr="00813992">
        <w:rPr>
          <w:lang w:val="id-ID"/>
        </w:rPr>
        <w:t>Disalib karna dosa dunia</w:t>
      </w:r>
    </w:p>
    <w:p w14:paraId="161716EA" w14:textId="60493E22" w:rsidR="0044694D" w:rsidRPr="00813992" w:rsidRDefault="0044694D" w:rsidP="0044694D">
      <w:pPr>
        <w:ind w:left="180" w:firstLine="720"/>
        <w:rPr>
          <w:lang w:val="id-ID"/>
        </w:rPr>
      </w:pPr>
      <w:r w:rsidRPr="00813992">
        <w:rPr>
          <w:lang w:val="id-ID"/>
        </w:rPr>
        <w:t>Ref</w:t>
      </w:r>
      <w:r w:rsidR="004D2204">
        <w:rPr>
          <w:lang w:val="id-ID"/>
        </w:rPr>
        <w:t>r.</w:t>
      </w:r>
      <w:r w:rsidRPr="00813992">
        <w:rPr>
          <w:lang w:val="id-ID"/>
        </w:rPr>
        <w:t>: ...</w:t>
      </w:r>
    </w:p>
    <w:p w14:paraId="5FD8E1C0" w14:textId="77777777" w:rsidR="0044694D" w:rsidRPr="00813992" w:rsidRDefault="0044694D" w:rsidP="0044694D">
      <w:pPr>
        <w:pStyle w:val="DaftarParagraf"/>
        <w:widowControl/>
        <w:numPr>
          <w:ilvl w:val="0"/>
          <w:numId w:val="47"/>
        </w:numPr>
        <w:autoSpaceDE/>
        <w:autoSpaceDN/>
        <w:contextualSpacing/>
        <w:jc w:val="left"/>
        <w:rPr>
          <w:lang w:val="id-ID"/>
        </w:rPr>
      </w:pPr>
      <w:r w:rsidRPr="00813992">
        <w:rPr>
          <w:lang w:val="id-ID"/>
        </w:rPr>
        <w:t>Ku setia tetap ikut jalan salib</w:t>
      </w:r>
    </w:p>
    <w:p w14:paraId="1E597D1C" w14:textId="77777777" w:rsidR="0044694D" w:rsidRPr="00813992" w:rsidRDefault="0044694D" w:rsidP="0044694D">
      <w:pPr>
        <w:pStyle w:val="DaftarParagraf"/>
        <w:ind w:left="900" w:hanging="360"/>
        <w:jc w:val="left"/>
        <w:rPr>
          <w:lang w:val="id-ID"/>
        </w:rPr>
      </w:pPr>
      <w:r w:rsidRPr="00813992">
        <w:rPr>
          <w:lang w:val="id-ID"/>
        </w:rPr>
        <w:tab/>
        <w:t>Meski diriku pun dicela</w:t>
      </w:r>
    </w:p>
    <w:p w14:paraId="6A216666" w14:textId="77777777" w:rsidR="0044694D" w:rsidRPr="00813992" w:rsidRDefault="0044694D" w:rsidP="0044694D">
      <w:pPr>
        <w:pStyle w:val="DaftarParagraf"/>
        <w:ind w:left="900" w:hanging="360"/>
        <w:jc w:val="left"/>
        <w:rPr>
          <w:lang w:val="id-ID"/>
        </w:rPr>
      </w:pPr>
      <w:r w:rsidRPr="00813992">
        <w:rPr>
          <w:lang w:val="id-ID"/>
        </w:rPr>
        <w:tab/>
        <w:t>Suatu saat kelak ‘ku dibawa pergi</w:t>
      </w:r>
    </w:p>
    <w:p w14:paraId="1E623EFC" w14:textId="77777777" w:rsidR="0044694D" w:rsidRPr="00813992" w:rsidRDefault="0044694D" w:rsidP="0044694D">
      <w:pPr>
        <w:pStyle w:val="DaftarParagraf"/>
        <w:ind w:left="900" w:hanging="360"/>
        <w:jc w:val="left"/>
        <w:rPr>
          <w:lang w:val="id-ID"/>
        </w:rPr>
      </w:pPr>
      <w:r w:rsidRPr="00813992">
        <w:rPr>
          <w:lang w:val="id-ID"/>
        </w:rPr>
        <w:tab/>
        <w:t>Ke tempat kemuliaan-Nya</w:t>
      </w:r>
    </w:p>
    <w:p w14:paraId="3A16FA8D" w14:textId="08D28138" w:rsidR="0044694D" w:rsidRPr="00813992" w:rsidRDefault="0044694D" w:rsidP="0044694D">
      <w:pPr>
        <w:pStyle w:val="DaftarParagraf"/>
        <w:ind w:left="900" w:hanging="360"/>
        <w:jc w:val="left"/>
        <w:rPr>
          <w:lang w:val="id-ID"/>
        </w:rPr>
      </w:pPr>
      <w:r w:rsidRPr="00813992">
        <w:rPr>
          <w:lang w:val="id-ID"/>
        </w:rPr>
        <w:tab/>
        <w:t>Ref</w:t>
      </w:r>
      <w:r w:rsidR="004D2204">
        <w:rPr>
          <w:lang w:val="id-ID"/>
        </w:rPr>
        <w:t>r.</w:t>
      </w:r>
      <w:r w:rsidRPr="00813992">
        <w:rPr>
          <w:lang w:val="id-ID"/>
        </w:rPr>
        <w:t>: ...</w:t>
      </w:r>
    </w:p>
    <w:p w14:paraId="1E96C51F" w14:textId="77777777" w:rsidR="0044694D" w:rsidRPr="00813992" w:rsidRDefault="0044694D" w:rsidP="0044694D">
      <w:pPr>
        <w:pStyle w:val="DaftarParagraf"/>
        <w:ind w:left="0"/>
        <w:rPr>
          <w:b/>
          <w:bCs/>
          <w:lang w:val="id-ID"/>
        </w:rPr>
      </w:pPr>
    </w:p>
    <w:p w14:paraId="1914FE32" w14:textId="77777777" w:rsidR="0044694D" w:rsidRPr="00813992" w:rsidRDefault="0044694D" w:rsidP="0044694D">
      <w:pPr>
        <w:pStyle w:val="DaftarParagraf"/>
        <w:ind w:left="0" w:firstLine="0"/>
        <w:rPr>
          <w:b/>
          <w:bCs/>
          <w:lang w:val="id-ID"/>
        </w:rPr>
      </w:pPr>
      <w:r w:rsidRPr="00813992">
        <w:rPr>
          <w:b/>
          <w:bCs/>
          <w:lang w:val="id-ID"/>
        </w:rPr>
        <w:t>VOTUM</w:t>
      </w:r>
    </w:p>
    <w:p w14:paraId="55688606" w14:textId="77777777" w:rsidR="0044694D" w:rsidRPr="00813992" w:rsidRDefault="0044694D" w:rsidP="0044694D">
      <w:pPr>
        <w:pStyle w:val="DaftarParagraf"/>
        <w:ind w:left="567" w:hanging="567"/>
        <w:rPr>
          <w:lang w:val="id-ID"/>
        </w:rPr>
      </w:pPr>
      <w:r w:rsidRPr="00813992">
        <w:rPr>
          <w:lang w:val="id-ID"/>
        </w:rPr>
        <w:t>PF:</w:t>
      </w:r>
      <w:r w:rsidRPr="00813992">
        <w:rPr>
          <w:lang w:val="id-ID"/>
        </w:rPr>
        <w:tab/>
        <w:t xml:space="preserve">Kita masuki ibadah ini dengan pengakuan, </w:t>
      </w:r>
      <w:r w:rsidRPr="00813992">
        <w:rPr>
          <w:i/>
          <w:iCs/>
          <w:lang w:val="id-ID"/>
        </w:rPr>
        <w:t>“Yesus Kristus adalah Tuhan, bagi kemuliaan Allah, Bapa!”</w:t>
      </w:r>
      <w:r w:rsidRPr="00813992">
        <w:rPr>
          <w:lang w:val="id-ID"/>
        </w:rPr>
        <w:t xml:space="preserve"> (Filipi 2:11) </w:t>
      </w:r>
    </w:p>
    <w:p w14:paraId="25EA876C" w14:textId="77777777" w:rsidR="0044694D" w:rsidRPr="00813992" w:rsidRDefault="0044694D" w:rsidP="0044694D">
      <w:pPr>
        <w:pStyle w:val="DaftarParagraf"/>
        <w:ind w:left="567" w:hanging="567"/>
        <w:rPr>
          <w:lang w:val="id-ID"/>
        </w:rPr>
      </w:pPr>
      <w:r w:rsidRPr="00813992">
        <w:rPr>
          <w:lang w:val="id-ID"/>
        </w:rPr>
        <w:t>U:</w:t>
      </w:r>
      <w:r w:rsidRPr="00813992">
        <w:rPr>
          <w:lang w:val="id-ID"/>
        </w:rPr>
        <w:tab/>
      </w:r>
      <w:r w:rsidRPr="00813992">
        <w:rPr>
          <w:b/>
          <w:bCs/>
          <w:sz w:val="20"/>
          <w:szCs w:val="20"/>
          <w:lang w:val="id-ID"/>
        </w:rPr>
        <w:t>(menyanyikan Amin, Amin, Amin)</w:t>
      </w:r>
    </w:p>
    <w:p w14:paraId="3159FBA6" w14:textId="77777777" w:rsidR="0044694D" w:rsidRPr="00813992" w:rsidRDefault="0044694D" w:rsidP="0044694D">
      <w:pPr>
        <w:pStyle w:val="DaftarParagraf"/>
        <w:ind w:left="0"/>
        <w:rPr>
          <w:b/>
          <w:bCs/>
          <w:lang w:val="id-ID"/>
        </w:rPr>
      </w:pPr>
    </w:p>
    <w:p w14:paraId="6417D8BC" w14:textId="77777777" w:rsidR="0044694D" w:rsidRPr="00813992" w:rsidRDefault="0044694D" w:rsidP="0044694D">
      <w:pPr>
        <w:pStyle w:val="DaftarParagraf"/>
        <w:ind w:left="0" w:firstLine="0"/>
        <w:rPr>
          <w:b/>
          <w:bCs/>
          <w:lang w:val="id-ID"/>
        </w:rPr>
      </w:pPr>
      <w:r w:rsidRPr="00813992">
        <w:rPr>
          <w:b/>
          <w:bCs/>
          <w:lang w:val="id-ID"/>
        </w:rPr>
        <w:t>SALAM</w:t>
      </w:r>
    </w:p>
    <w:p w14:paraId="01E27E71" w14:textId="77777777" w:rsidR="0044694D" w:rsidRPr="00813992" w:rsidRDefault="0044694D" w:rsidP="0044694D">
      <w:pPr>
        <w:pStyle w:val="DaftarParagraf"/>
        <w:ind w:left="567" w:hanging="567"/>
        <w:rPr>
          <w:lang w:val="id-ID"/>
        </w:rPr>
      </w:pPr>
      <w:r w:rsidRPr="00813992">
        <w:rPr>
          <w:lang w:val="id-ID"/>
        </w:rPr>
        <w:t>PF:</w:t>
      </w:r>
      <w:r w:rsidRPr="00813992">
        <w:rPr>
          <w:lang w:val="id-ID"/>
        </w:rPr>
        <w:tab/>
        <w:t>Kasih karunia dan damai sejahtera dari Allah Bapa kita, dan dari Tuhan Yesus Kristus menyertai Saudara sekalian.</w:t>
      </w:r>
    </w:p>
    <w:p w14:paraId="691955DE" w14:textId="77777777" w:rsidR="0044694D" w:rsidRPr="00813992" w:rsidRDefault="0044694D" w:rsidP="0044694D">
      <w:pPr>
        <w:pStyle w:val="DaftarParagraf"/>
        <w:ind w:left="567" w:hanging="567"/>
        <w:rPr>
          <w:lang w:val="id-ID"/>
        </w:rPr>
      </w:pPr>
      <w:r w:rsidRPr="00813992">
        <w:rPr>
          <w:lang w:val="id-ID"/>
        </w:rPr>
        <w:t>U:</w:t>
      </w:r>
      <w:r w:rsidRPr="00813992">
        <w:rPr>
          <w:lang w:val="id-ID"/>
        </w:rPr>
        <w:tab/>
      </w:r>
      <w:r w:rsidRPr="00813992">
        <w:rPr>
          <w:b/>
          <w:bCs/>
          <w:lang w:val="id-ID"/>
        </w:rPr>
        <w:t>Dan m</w:t>
      </w:r>
      <w:r w:rsidRPr="00813992">
        <w:rPr>
          <w:b/>
          <w:bCs/>
          <w:sz w:val="20"/>
          <w:szCs w:val="20"/>
          <w:lang w:val="id-ID"/>
        </w:rPr>
        <w:t>enyertai Saudara juga</w:t>
      </w:r>
    </w:p>
    <w:p w14:paraId="0C0014EC" w14:textId="77777777" w:rsidR="0044694D" w:rsidRPr="00813992" w:rsidRDefault="0044694D" w:rsidP="0044694D">
      <w:pPr>
        <w:pStyle w:val="DaftarParagraf"/>
        <w:tabs>
          <w:tab w:val="right" w:pos="6237"/>
        </w:tabs>
        <w:ind w:left="0"/>
        <w:rPr>
          <w:b/>
          <w:bCs/>
          <w:lang w:val="id-ID"/>
        </w:rPr>
      </w:pPr>
    </w:p>
    <w:p w14:paraId="7A2F6218" w14:textId="26CCB220" w:rsidR="0044694D" w:rsidRPr="00813992" w:rsidRDefault="0044694D" w:rsidP="0044694D">
      <w:pPr>
        <w:pStyle w:val="DaftarParagraf"/>
        <w:tabs>
          <w:tab w:val="right" w:pos="6210"/>
        </w:tabs>
        <w:ind w:left="0"/>
        <w:jc w:val="left"/>
        <w:rPr>
          <w:lang w:val="id-ID"/>
        </w:rPr>
      </w:pPr>
      <w:r w:rsidRPr="00813992">
        <w:rPr>
          <w:b/>
          <w:bCs/>
          <w:lang w:val="id-ID"/>
        </w:rPr>
        <w:tab/>
        <w:t xml:space="preserve">KATA PEMBUKA </w:t>
      </w:r>
      <w:r w:rsidRPr="00813992">
        <w:rPr>
          <w:b/>
          <w:bCs/>
          <w:lang w:val="id-ID"/>
        </w:rPr>
        <w:tab/>
      </w:r>
      <w:r w:rsidRPr="00813992">
        <w:rPr>
          <w:i/>
          <w:iCs/>
          <w:lang w:val="id-ID"/>
        </w:rPr>
        <w:t>(Duduk)</w:t>
      </w:r>
    </w:p>
    <w:p w14:paraId="06D3340C" w14:textId="0EB3EC22" w:rsidR="0044694D" w:rsidRPr="00813992" w:rsidRDefault="0044694D" w:rsidP="0044694D">
      <w:pPr>
        <w:pStyle w:val="DaftarParagraf"/>
        <w:ind w:left="567" w:hanging="567"/>
        <w:rPr>
          <w:lang w:val="id-ID"/>
        </w:rPr>
      </w:pPr>
      <w:r w:rsidRPr="00813992">
        <w:rPr>
          <w:lang w:val="id-ID"/>
        </w:rPr>
        <w:t>M2:</w:t>
      </w:r>
      <w:r w:rsidRPr="00813992">
        <w:rPr>
          <w:lang w:val="id-ID"/>
        </w:rPr>
        <w:tab/>
        <w:t>Peristiwa Salib adalah nyata, kebenaran yang tak lekang oleh masa. Peganglah kebenaran itu, meskipun dunia mene</w:t>
      </w:r>
      <w:r w:rsidR="004D2204">
        <w:rPr>
          <w:lang w:val="id-ID"/>
        </w:rPr>
        <w:t>n</w:t>
      </w:r>
      <w:r w:rsidRPr="00813992">
        <w:rPr>
          <w:lang w:val="id-ID"/>
        </w:rPr>
        <w:t>tang kita, “</w:t>
      </w:r>
      <w:r w:rsidRPr="00813992">
        <w:rPr>
          <w:i/>
          <w:iCs/>
          <w:lang w:val="id-ID"/>
        </w:rPr>
        <w:t>Sebab pemberitaan tentang salib memang adalah kebodohan bagi mereka yang akan binasa, tetapi bagi kita yang diselamatkan pemberitaan itu adalah kekuatan Allah</w:t>
      </w:r>
      <w:r w:rsidRPr="00813992">
        <w:rPr>
          <w:lang w:val="id-ID"/>
        </w:rPr>
        <w:t>.” (I Korintus 1:18)</w:t>
      </w:r>
    </w:p>
    <w:p w14:paraId="6F80779D" w14:textId="77777777" w:rsidR="0044694D" w:rsidRPr="00813992" w:rsidRDefault="0044694D" w:rsidP="0044694D">
      <w:pPr>
        <w:pStyle w:val="DaftarParagraf"/>
        <w:ind w:left="567" w:hanging="567"/>
        <w:rPr>
          <w:lang w:val="id-ID"/>
        </w:rPr>
      </w:pPr>
    </w:p>
    <w:p w14:paraId="2E79B846" w14:textId="77777777" w:rsidR="0044694D" w:rsidRPr="00813992" w:rsidRDefault="0044694D" w:rsidP="0044694D">
      <w:pPr>
        <w:pStyle w:val="DaftarParagraf"/>
        <w:ind w:left="567" w:right="-141" w:hanging="567"/>
        <w:rPr>
          <w:b/>
          <w:bCs/>
          <w:lang w:val="id-ID"/>
        </w:rPr>
      </w:pPr>
      <w:r w:rsidRPr="00813992">
        <w:rPr>
          <w:lang w:val="id-ID"/>
        </w:rPr>
        <w:t>U:</w:t>
      </w:r>
      <w:r w:rsidRPr="00813992">
        <w:rPr>
          <w:lang w:val="id-ID"/>
        </w:rPr>
        <w:tab/>
      </w:r>
      <w:r w:rsidRPr="00813992">
        <w:rPr>
          <w:b/>
          <w:bCs/>
          <w:lang w:val="id-ID"/>
        </w:rPr>
        <w:t>(menyanyikan NKB 176:1-3)</w:t>
      </w:r>
    </w:p>
    <w:p w14:paraId="0E9F212F" w14:textId="77777777" w:rsidR="0044694D" w:rsidRPr="00813992" w:rsidRDefault="0044694D" w:rsidP="00C42AEE">
      <w:pPr>
        <w:pStyle w:val="DaftarParagraf"/>
        <w:ind w:left="540" w:firstLine="0"/>
        <w:rPr>
          <w:b/>
          <w:lang w:val="id-ID"/>
        </w:rPr>
      </w:pPr>
      <w:r w:rsidRPr="00813992">
        <w:rPr>
          <w:b/>
          <w:lang w:val="id-ID"/>
        </w:rPr>
        <w:t>DI BAWAH SALIB YESUS</w:t>
      </w:r>
    </w:p>
    <w:p w14:paraId="09C8D40E" w14:textId="77777777" w:rsidR="0044694D" w:rsidRPr="00813992" w:rsidRDefault="0044694D" w:rsidP="00C42AEE">
      <w:pPr>
        <w:pStyle w:val="DaftarParagraf"/>
        <w:ind w:left="540" w:firstLine="0"/>
        <w:rPr>
          <w:bCs/>
          <w:u w:val="single"/>
          <w:lang w:val="id-ID"/>
        </w:rPr>
      </w:pPr>
      <w:r w:rsidRPr="00813992">
        <w:rPr>
          <w:bCs/>
          <w:u w:val="single"/>
          <w:lang w:val="id-ID"/>
        </w:rPr>
        <w:t>Bait 1 dinyanyikan oleh Solois:</w:t>
      </w:r>
    </w:p>
    <w:p w14:paraId="787BD79A" w14:textId="77777777" w:rsidR="0044694D" w:rsidRPr="00813992" w:rsidRDefault="0044694D" w:rsidP="0044694D">
      <w:pPr>
        <w:pStyle w:val="DaftarParagraf"/>
        <w:widowControl/>
        <w:numPr>
          <w:ilvl w:val="0"/>
          <w:numId w:val="50"/>
        </w:numPr>
        <w:adjustRightInd w:val="0"/>
        <w:ind w:left="993" w:hanging="426"/>
        <w:contextualSpacing/>
        <w:rPr>
          <w:rFonts w:cs="Courier New"/>
          <w:lang w:val="id-ID"/>
        </w:rPr>
      </w:pPr>
      <w:r w:rsidRPr="00813992">
        <w:rPr>
          <w:rFonts w:cs="Courier New"/>
          <w:lang w:val="id-ID"/>
        </w:rPr>
        <w:t>Di bawah salib Yesus, ‘ku ingin berhenti</w:t>
      </w:r>
    </w:p>
    <w:p w14:paraId="420B29D4" w14:textId="77777777" w:rsidR="0044694D" w:rsidRPr="00813992" w:rsidRDefault="0044694D" w:rsidP="00C42AEE">
      <w:pPr>
        <w:pStyle w:val="DaftarParagraf"/>
        <w:adjustRightInd w:val="0"/>
        <w:ind w:left="987" w:firstLine="0"/>
        <w:rPr>
          <w:rFonts w:cs="Courier New"/>
          <w:lang w:val="id-ID"/>
        </w:rPr>
      </w:pPr>
      <w:r w:rsidRPr="00813992">
        <w:rPr>
          <w:rFonts w:cs="Courier New"/>
          <w:lang w:val="id-ID"/>
        </w:rPr>
        <w:t>Yaitu cadas yang teguh, pelindung yang letih</w:t>
      </w:r>
    </w:p>
    <w:p w14:paraId="41507FA9" w14:textId="77777777" w:rsidR="0044694D" w:rsidRPr="00813992" w:rsidRDefault="0044694D" w:rsidP="0044694D">
      <w:pPr>
        <w:adjustRightInd w:val="0"/>
        <w:ind w:left="993"/>
        <w:rPr>
          <w:rFonts w:cs="Courier New"/>
          <w:lang w:val="id-ID"/>
        </w:rPr>
      </w:pPr>
      <w:r w:rsidRPr="00813992">
        <w:rPr>
          <w:rFonts w:cs="Courier New"/>
          <w:lang w:val="id-ID"/>
        </w:rPr>
        <w:t>Tempat musafir berteduh di jalan yang berat</w:t>
      </w:r>
    </w:p>
    <w:p w14:paraId="176298F3" w14:textId="584BE95F" w:rsidR="0044694D" w:rsidRPr="00813992" w:rsidRDefault="0044694D" w:rsidP="00C42AEE">
      <w:pPr>
        <w:adjustRightInd w:val="0"/>
        <w:ind w:left="993"/>
        <w:rPr>
          <w:rFonts w:cs="Courier New"/>
          <w:lang w:val="id-ID"/>
        </w:rPr>
      </w:pPr>
      <w:r w:rsidRPr="00813992">
        <w:rPr>
          <w:rFonts w:cs="Courier New"/>
          <w:lang w:val="id-ID"/>
        </w:rPr>
        <w:t>Naungan di panas terik bagiku yang penat</w:t>
      </w:r>
    </w:p>
    <w:p w14:paraId="3C925B86" w14:textId="77777777" w:rsidR="0044694D" w:rsidRPr="00813992" w:rsidRDefault="0044694D" w:rsidP="0044694D">
      <w:pPr>
        <w:pStyle w:val="DaftarParagraf"/>
        <w:widowControl/>
        <w:numPr>
          <w:ilvl w:val="0"/>
          <w:numId w:val="50"/>
        </w:numPr>
        <w:adjustRightInd w:val="0"/>
        <w:contextualSpacing/>
        <w:rPr>
          <w:rFonts w:cs="Courier New"/>
          <w:lang w:val="id-ID"/>
        </w:rPr>
      </w:pPr>
      <w:r w:rsidRPr="00813992">
        <w:rPr>
          <w:rFonts w:cs="Courier New"/>
          <w:lang w:val="id-ID"/>
        </w:rPr>
        <w:t>Dan pada salib Yesus, tampak di mataku</w:t>
      </w:r>
    </w:p>
    <w:p w14:paraId="55CDF4D3" w14:textId="77777777" w:rsidR="0044694D" w:rsidRPr="00813992" w:rsidRDefault="0044694D" w:rsidP="00C42AEE">
      <w:pPr>
        <w:pStyle w:val="DaftarParagraf"/>
        <w:adjustRightInd w:val="0"/>
        <w:ind w:left="987" w:hanging="60"/>
        <w:rPr>
          <w:rFonts w:cs="Courier New"/>
          <w:lang w:val="id-ID"/>
        </w:rPr>
      </w:pPr>
      <w:r w:rsidRPr="00813992">
        <w:rPr>
          <w:rFonts w:cs="Courier New"/>
          <w:lang w:val="id-ID"/>
        </w:rPr>
        <w:lastRenderedPageBreak/>
        <w:t>Sesosok tubuh, terpencil, tersiksa bagiku</w:t>
      </w:r>
    </w:p>
    <w:p w14:paraId="593637FD" w14:textId="77777777" w:rsidR="0044694D" w:rsidRPr="00813992" w:rsidRDefault="0044694D" w:rsidP="00C42AEE">
      <w:pPr>
        <w:pStyle w:val="DaftarParagraf"/>
        <w:adjustRightInd w:val="0"/>
        <w:ind w:left="987" w:hanging="60"/>
        <w:rPr>
          <w:rFonts w:cs="Courier New"/>
          <w:lang w:val="id-ID"/>
        </w:rPr>
      </w:pPr>
      <w:r w:rsidRPr="00813992">
        <w:rPr>
          <w:rFonts w:cs="Courier New"/>
          <w:lang w:val="id-ID"/>
        </w:rPr>
        <w:t>Hatiku yang remuk, sedih, melihatnya jelas</w:t>
      </w:r>
    </w:p>
    <w:p w14:paraId="100ECFFC" w14:textId="77777777" w:rsidR="0044694D" w:rsidRPr="00813992" w:rsidRDefault="0044694D" w:rsidP="00C42AEE">
      <w:pPr>
        <w:pStyle w:val="DaftarParagraf"/>
        <w:adjustRightInd w:val="0"/>
        <w:ind w:left="987" w:hanging="60"/>
        <w:rPr>
          <w:rFonts w:cs="Courier New"/>
          <w:lang w:val="id-ID"/>
        </w:rPr>
      </w:pPr>
      <w:r w:rsidRPr="00813992">
        <w:rPr>
          <w:rFonts w:cs="Courier New"/>
          <w:lang w:val="id-ID"/>
        </w:rPr>
        <w:t xml:space="preserve">Bahwa aku </w:t>
      </w:r>
      <w:r w:rsidRPr="00813992">
        <w:rPr>
          <w:rFonts w:cs="Courier New"/>
          <w:u w:val="single"/>
          <w:lang w:val="id-ID"/>
        </w:rPr>
        <w:t>tia</w:t>
      </w:r>
      <w:r w:rsidRPr="00813992">
        <w:rPr>
          <w:rFonts w:cs="Courier New"/>
          <w:lang w:val="id-ID"/>
        </w:rPr>
        <w:t>da layaklah dapat kasih dan belas</w:t>
      </w:r>
    </w:p>
    <w:p w14:paraId="78BF3479" w14:textId="77777777" w:rsidR="0044694D" w:rsidRPr="00813992" w:rsidRDefault="0044694D" w:rsidP="0044694D">
      <w:pPr>
        <w:pStyle w:val="DaftarParagraf"/>
        <w:widowControl/>
        <w:numPr>
          <w:ilvl w:val="0"/>
          <w:numId w:val="50"/>
        </w:numPr>
        <w:adjustRightInd w:val="0"/>
        <w:contextualSpacing/>
        <w:rPr>
          <w:rFonts w:cs="Courier New"/>
          <w:lang w:val="id-ID"/>
        </w:rPr>
      </w:pPr>
      <w:r w:rsidRPr="00813992">
        <w:rPr>
          <w:rFonts w:cs="Courier New"/>
          <w:lang w:val="id-ID"/>
        </w:rPr>
        <w:t>Ya salib, ‘kujadikan naungan rumahku</w:t>
      </w:r>
    </w:p>
    <w:p w14:paraId="5A4D03FC" w14:textId="3B93868E" w:rsidR="0044694D" w:rsidRPr="00813992" w:rsidRDefault="0044694D" w:rsidP="00C42AEE">
      <w:pPr>
        <w:pStyle w:val="DaftarParagraf"/>
        <w:adjustRightInd w:val="0"/>
        <w:ind w:left="987" w:hanging="60"/>
        <w:rPr>
          <w:rFonts w:cs="Courier New"/>
          <w:lang w:val="id-ID"/>
        </w:rPr>
      </w:pPr>
      <w:r w:rsidRPr="00813992">
        <w:rPr>
          <w:rFonts w:cs="Courier New"/>
          <w:lang w:val="id-ID"/>
        </w:rPr>
        <w:t>Semata cah’ya wajah-</w:t>
      </w:r>
      <w:r w:rsidR="004D2204">
        <w:rPr>
          <w:rFonts w:cs="Courier New"/>
          <w:lang w:val="id-ID"/>
        </w:rPr>
        <w:t>N</w:t>
      </w:r>
      <w:r w:rsidRPr="00813992">
        <w:rPr>
          <w:rFonts w:cs="Courier New"/>
          <w:lang w:val="id-ID"/>
        </w:rPr>
        <w:t>ya bagiku yang perlu</w:t>
      </w:r>
    </w:p>
    <w:p w14:paraId="579EC877" w14:textId="77777777" w:rsidR="0044694D" w:rsidRPr="00813992" w:rsidRDefault="0044694D" w:rsidP="00C42AEE">
      <w:pPr>
        <w:pStyle w:val="DaftarParagraf"/>
        <w:adjustRightInd w:val="0"/>
        <w:ind w:left="987" w:hanging="60"/>
        <w:rPr>
          <w:rFonts w:cs="Courier New"/>
          <w:lang w:val="id-ID"/>
        </w:rPr>
      </w:pPr>
      <w:r w:rsidRPr="00813992">
        <w:rPr>
          <w:rFonts w:cs="Courier New"/>
          <w:lang w:val="id-ID"/>
        </w:rPr>
        <w:t>Biarkan dunia ‘kulepas, ‘tak ada ruginya</w:t>
      </w:r>
    </w:p>
    <w:p w14:paraId="017D68FB" w14:textId="77777777" w:rsidR="0044694D" w:rsidRPr="00813992" w:rsidRDefault="0044694D" w:rsidP="00C42AEE">
      <w:pPr>
        <w:pStyle w:val="DaftarParagraf"/>
        <w:adjustRightInd w:val="0"/>
        <w:ind w:left="987" w:hanging="60"/>
        <w:rPr>
          <w:rFonts w:cs="Courier New"/>
          <w:lang w:val="id-ID"/>
        </w:rPr>
      </w:pPr>
      <w:r w:rsidRPr="00813992">
        <w:rPr>
          <w:rFonts w:cs="Courier New"/>
          <w:lang w:val="id-ID"/>
        </w:rPr>
        <w:t>Yang hilang dosa sajalah dan labaku salib-Nya</w:t>
      </w:r>
    </w:p>
    <w:p w14:paraId="4331204D" w14:textId="77777777" w:rsidR="0044694D" w:rsidRPr="00813992" w:rsidRDefault="0044694D" w:rsidP="0044694D">
      <w:pPr>
        <w:pStyle w:val="DaftarParagraf"/>
        <w:ind w:left="0"/>
        <w:rPr>
          <w:b/>
          <w:bCs/>
          <w:lang w:val="id-ID"/>
        </w:rPr>
      </w:pPr>
    </w:p>
    <w:p w14:paraId="4EB10FE0" w14:textId="77777777" w:rsidR="0044694D" w:rsidRPr="00813992" w:rsidRDefault="0044694D" w:rsidP="0044694D">
      <w:pPr>
        <w:pStyle w:val="DaftarParagraf"/>
        <w:ind w:left="0" w:firstLine="0"/>
        <w:rPr>
          <w:b/>
          <w:bCs/>
          <w:lang w:val="id-ID"/>
        </w:rPr>
      </w:pPr>
      <w:r w:rsidRPr="00813992">
        <w:rPr>
          <w:b/>
          <w:bCs/>
          <w:lang w:val="id-ID"/>
        </w:rPr>
        <w:t>PENGAKUAN DOSA</w:t>
      </w:r>
    </w:p>
    <w:p w14:paraId="79BAEAE0" w14:textId="77777777" w:rsidR="0044694D" w:rsidRPr="00813992" w:rsidRDefault="0044694D" w:rsidP="0044694D">
      <w:pPr>
        <w:adjustRightInd w:val="0"/>
        <w:ind w:left="567" w:hanging="567"/>
        <w:rPr>
          <w:lang w:val="id-ID"/>
        </w:rPr>
      </w:pPr>
      <w:r w:rsidRPr="00813992">
        <w:rPr>
          <w:lang w:val="id-ID"/>
        </w:rPr>
        <w:t>PF:</w:t>
      </w:r>
      <w:r w:rsidRPr="00813992">
        <w:rPr>
          <w:lang w:val="id-ID"/>
        </w:rPr>
        <w:tab/>
        <w:t>Di bawah salib Kristus, marilah kita mengaku,</w:t>
      </w:r>
    </w:p>
    <w:p w14:paraId="12D17FCD" w14:textId="77777777" w:rsidR="0044694D" w:rsidRPr="00813992" w:rsidRDefault="0044694D" w:rsidP="004D2204">
      <w:pPr>
        <w:adjustRightInd w:val="0"/>
        <w:ind w:left="567" w:hanging="567"/>
        <w:jc w:val="both"/>
        <w:rPr>
          <w:lang w:val="id-ID"/>
        </w:rPr>
      </w:pPr>
      <w:r w:rsidRPr="00813992">
        <w:rPr>
          <w:lang w:val="id-ID"/>
        </w:rPr>
        <w:t>PF+U: “</w:t>
      </w:r>
      <w:r w:rsidRPr="00813992">
        <w:rPr>
          <w:i/>
          <w:iCs/>
          <w:lang w:val="id-ID"/>
        </w:rPr>
        <w:t>Tetapi dia tertikam oleh karena pemberontakan kita, dia diremukkan oleh karena kejahatan kita; ganjaran yang mendatangkan keselamatan bagi kita ditimpakan kepadanya, dan oleh bilur-bilurnya kita menjadi sembuh</w:t>
      </w:r>
      <w:r w:rsidRPr="00813992">
        <w:rPr>
          <w:lang w:val="id-ID"/>
        </w:rPr>
        <w:t xml:space="preserve">” (Yesaya 53:5) </w:t>
      </w:r>
    </w:p>
    <w:p w14:paraId="1D275CD1" w14:textId="77777777" w:rsidR="0044694D" w:rsidRPr="00813992" w:rsidRDefault="0044694D" w:rsidP="0044694D">
      <w:pPr>
        <w:pStyle w:val="DaftarParagraf"/>
        <w:ind w:left="567" w:hanging="567"/>
        <w:rPr>
          <w:bCs/>
          <w:lang w:val="id-ID"/>
        </w:rPr>
      </w:pPr>
      <w:r w:rsidRPr="00813992">
        <w:rPr>
          <w:lang w:val="id-ID"/>
        </w:rPr>
        <w:t>U:</w:t>
      </w:r>
      <w:r w:rsidRPr="00813992">
        <w:rPr>
          <w:lang w:val="id-ID"/>
        </w:rPr>
        <w:tab/>
      </w:r>
      <w:r w:rsidRPr="00813992">
        <w:rPr>
          <w:b/>
          <w:bCs/>
          <w:lang w:val="id-ID"/>
        </w:rPr>
        <w:t>(menyanyikan KJ 169:1,2,4)</w:t>
      </w:r>
    </w:p>
    <w:p w14:paraId="0A2071DB" w14:textId="77777777" w:rsidR="0044694D" w:rsidRPr="00813992" w:rsidRDefault="0044694D" w:rsidP="00C42AEE">
      <w:pPr>
        <w:pStyle w:val="DaftarParagraf"/>
        <w:ind w:left="540" w:firstLine="0"/>
        <w:rPr>
          <w:b/>
          <w:lang w:val="id-ID"/>
        </w:rPr>
      </w:pPr>
      <w:r w:rsidRPr="00813992">
        <w:rPr>
          <w:b/>
          <w:lang w:val="id-ID"/>
        </w:rPr>
        <w:t>MEMANDANG SALIB RAJAKU</w:t>
      </w:r>
    </w:p>
    <w:p w14:paraId="19BC8D51" w14:textId="77777777" w:rsidR="0044694D" w:rsidRPr="00813992" w:rsidRDefault="0044694D" w:rsidP="00C42AEE">
      <w:pPr>
        <w:pStyle w:val="DaftarParagraf"/>
        <w:widowControl/>
        <w:numPr>
          <w:ilvl w:val="0"/>
          <w:numId w:val="51"/>
        </w:numPr>
        <w:adjustRightInd w:val="0"/>
        <w:contextualSpacing/>
        <w:rPr>
          <w:rFonts w:cs="Courier New"/>
          <w:lang w:val="id-ID"/>
        </w:rPr>
      </w:pPr>
      <w:r w:rsidRPr="00813992">
        <w:rPr>
          <w:rFonts w:cs="Courier New"/>
          <w:lang w:val="id-ID"/>
        </w:rPr>
        <w:t xml:space="preserve">Memandang salib Rajaku </w:t>
      </w:r>
    </w:p>
    <w:p w14:paraId="71861D16" w14:textId="77777777" w:rsidR="0044694D" w:rsidRPr="00813992" w:rsidRDefault="0044694D" w:rsidP="00C42AEE">
      <w:pPr>
        <w:pStyle w:val="DaftarParagraf"/>
        <w:adjustRightInd w:val="0"/>
        <w:ind w:left="999" w:firstLine="0"/>
        <w:rPr>
          <w:rFonts w:cs="Courier New"/>
          <w:lang w:val="id-ID"/>
        </w:rPr>
      </w:pPr>
      <w:r w:rsidRPr="00813992">
        <w:rPr>
          <w:rFonts w:cs="Courier New"/>
          <w:lang w:val="id-ID"/>
        </w:rPr>
        <w:t>yang mati untuk dunia</w:t>
      </w:r>
    </w:p>
    <w:p w14:paraId="4116CBD4" w14:textId="126B67D1" w:rsidR="0044694D" w:rsidRPr="00813992" w:rsidRDefault="0044694D" w:rsidP="00C42AEE">
      <w:pPr>
        <w:pStyle w:val="DaftarParagraf"/>
        <w:adjustRightInd w:val="0"/>
        <w:ind w:left="999" w:firstLine="0"/>
        <w:rPr>
          <w:rFonts w:cs="Courier New"/>
          <w:lang w:val="id-ID"/>
        </w:rPr>
      </w:pPr>
      <w:r w:rsidRPr="00813992">
        <w:rPr>
          <w:rFonts w:cs="Courier New"/>
          <w:lang w:val="id-ID"/>
        </w:rPr>
        <w:t>‘kurasa hancur congkakku</w:t>
      </w:r>
    </w:p>
    <w:p w14:paraId="22966127" w14:textId="77777777" w:rsidR="0044694D" w:rsidRPr="00813992" w:rsidRDefault="0044694D" w:rsidP="00C42AEE">
      <w:pPr>
        <w:pStyle w:val="DaftarParagraf"/>
        <w:adjustRightInd w:val="0"/>
        <w:ind w:left="999" w:firstLine="0"/>
        <w:rPr>
          <w:rFonts w:cs="Courier New"/>
          <w:lang w:val="id-ID"/>
        </w:rPr>
      </w:pPr>
      <w:r w:rsidRPr="00813992">
        <w:rPr>
          <w:rFonts w:cs="Courier New"/>
          <w:lang w:val="id-ID"/>
        </w:rPr>
        <w:t>Dan harta hilang harganya</w:t>
      </w:r>
    </w:p>
    <w:p w14:paraId="7E19E689" w14:textId="77777777" w:rsidR="0044694D" w:rsidRPr="00813992" w:rsidRDefault="0044694D" w:rsidP="00C42AEE">
      <w:pPr>
        <w:pStyle w:val="DaftarParagraf"/>
        <w:widowControl/>
        <w:numPr>
          <w:ilvl w:val="0"/>
          <w:numId w:val="51"/>
        </w:numPr>
        <w:adjustRightInd w:val="0"/>
        <w:contextualSpacing/>
        <w:rPr>
          <w:rFonts w:cs="Courier New"/>
          <w:lang w:val="id-ID"/>
        </w:rPr>
      </w:pPr>
      <w:r w:rsidRPr="00813992">
        <w:rPr>
          <w:rFonts w:cs="Courier New"/>
          <w:lang w:val="id-ID"/>
        </w:rPr>
        <w:t>Tak boleh aku bermegah</w:t>
      </w:r>
    </w:p>
    <w:p w14:paraId="42AE2003" w14:textId="77777777" w:rsidR="0044694D" w:rsidRPr="00813992" w:rsidRDefault="0044694D" w:rsidP="00C42AEE">
      <w:pPr>
        <w:pStyle w:val="DaftarParagraf"/>
        <w:adjustRightInd w:val="0"/>
        <w:ind w:left="999" w:firstLine="0"/>
        <w:rPr>
          <w:rFonts w:cs="Courier New"/>
          <w:lang w:val="id-ID"/>
        </w:rPr>
      </w:pPr>
      <w:r w:rsidRPr="00813992">
        <w:rPr>
          <w:rFonts w:cs="Courier New"/>
          <w:lang w:val="id-ID"/>
        </w:rPr>
        <w:t>Selain di dalam salib-Mu</w:t>
      </w:r>
    </w:p>
    <w:p w14:paraId="2D0EF1E0" w14:textId="77777777" w:rsidR="0044694D" w:rsidRPr="00813992" w:rsidRDefault="0044694D" w:rsidP="00C42AEE">
      <w:pPr>
        <w:pStyle w:val="DaftarParagraf"/>
        <w:adjustRightInd w:val="0"/>
        <w:ind w:left="999" w:firstLine="0"/>
        <w:rPr>
          <w:rFonts w:cs="Courier New"/>
          <w:lang w:val="id-ID"/>
        </w:rPr>
      </w:pPr>
      <w:r w:rsidRPr="00813992">
        <w:rPr>
          <w:rFonts w:cs="Courier New"/>
          <w:lang w:val="id-ID"/>
        </w:rPr>
        <w:t>‘kubuang nikmat dunia</w:t>
      </w:r>
    </w:p>
    <w:p w14:paraId="3161EF99" w14:textId="77777777" w:rsidR="0044694D" w:rsidRPr="00813992" w:rsidRDefault="0044694D" w:rsidP="00C42AEE">
      <w:pPr>
        <w:pStyle w:val="DaftarParagraf"/>
        <w:adjustRightInd w:val="0"/>
        <w:ind w:left="999" w:firstLine="0"/>
        <w:rPr>
          <w:rFonts w:cs="Courier New"/>
          <w:lang w:val="id-ID"/>
        </w:rPr>
      </w:pPr>
      <w:r w:rsidRPr="00813992">
        <w:rPr>
          <w:rFonts w:cs="Courier New"/>
          <w:lang w:val="id-ID"/>
        </w:rPr>
        <w:t>Demi darah-Mu yang kudus</w:t>
      </w:r>
    </w:p>
    <w:p w14:paraId="15319687" w14:textId="77777777" w:rsidR="0044694D" w:rsidRPr="00813992" w:rsidRDefault="0044694D" w:rsidP="00C42AEE">
      <w:pPr>
        <w:adjustRightInd w:val="0"/>
        <w:ind w:left="999" w:hanging="432"/>
        <w:rPr>
          <w:rFonts w:cs="Courier New"/>
          <w:lang w:val="id-ID"/>
        </w:rPr>
      </w:pPr>
      <w:r w:rsidRPr="00813992">
        <w:rPr>
          <w:rFonts w:cs="Courier New"/>
          <w:lang w:val="id-ID"/>
        </w:rPr>
        <w:t>4)</w:t>
      </w:r>
      <w:r w:rsidRPr="00813992">
        <w:rPr>
          <w:rFonts w:cs="Courier New"/>
          <w:lang w:val="id-ID"/>
        </w:rPr>
        <w:tab/>
        <w:t>Melihat darah luka-Nya</w:t>
      </w:r>
    </w:p>
    <w:p w14:paraId="2A6879A2" w14:textId="77777777" w:rsidR="0044694D" w:rsidRPr="00813992" w:rsidRDefault="0044694D" w:rsidP="00C42AEE">
      <w:pPr>
        <w:adjustRightInd w:val="0"/>
        <w:ind w:left="999" w:hanging="432"/>
        <w:rPr>
          <w:rFonts w:cs="Courier New"/>
          <w:lang w:val="id-ID"/>
        </w:rPr>
      </w:pPr>
      <w:r w:rsidRPr="00813992">
        <w:rPr>
          <w:rFonts w:cs="Courier New"/>
          <w:lang w:val="id-ID"/>
        </w:rPr>
        <w:tab/>
        <w:t>Membalut tubuh Tuhanku</w:t>
      </w:r>
    </w:p>
    <w:p w14:paraId="050F055C" w14:textId="77777777" w:rsidR="0044694D" w:rsidRPr="00813992" w:rsidRDefault="0044694D" w:rsidP="00C42AEE">
      <w:pPr>
        <w:adjustRightInd w:val="0"/>
        <w:ind w:left="999" w:hanging="432"/>
        <w:rPr>
          <w:rFonts w:cs="Courier New"/>
          <w:lang w:val="id-ID"/>
        </w:rPr>
      </w:pPr>
      <w:r w:rsidRPr="00813992">
        <w:rPr>
          <w:rFonts w:cs="Courier New"/>
          <w:lang w:val="id-ID"/>
        </w:rPr>
        <w:tab/>
        <w:t>‘ku mati bagi dunia</w:t>
      </w:r>
    </w:p>
    <w:p w14:paraId="2C4D552B" w14:textId="77777777" w:rsidR="0044694D" w:rsidRPr="00813992" w:rsidRDefault="0044694D" w:rsidP="00C42AEE">
      <w:pPr>
        <w:adjustRightInd w:val="0"/>
        <w:ind w:left="999" w:hanging="432"/>
        <w:rPr>
          <w:rFonts w:cs="Courier New"/>
          <w:lang w:val="id-ID"/>
        </w:rPr>
      </w:pPr>
      <w:r w:rsidRPr="00813992">
        <w:rPr>
          <w:rFonts w:cs="Courier New"/>
          <w:lang w:val="id-ID"/>
        </w:rPr>
        <w:tab/>
        <w:t>Dan dunia mati bagiku</w:t>
      </w:r>
      <w:r w:rsidRPr="00813992">
        <w:rPr>
          <w:rFonts w:cs="Courier New"/>
          <w:lang w:val="id-ID"/>
        </w:rPr>
        <w:tab/>
      </w:r>
    </w:p>
    <w:p w14:paraId="2DC915AF" w14:textId="77777777" w:rsidR="0044694D" w:rsidRPr="00813992" w:rsidRDefault="0044694D" w:rsidP="0044694D">
      <w:pPr>
        <w:adjustRightInd w:val="0"/>
        <w:ind w:left="993"/>
        <w:rPr>
          <w:rFonts w:cs="Courier New"/>
          <w:lang w:val="id-ID"/>
        </w:rPr>
      </w:pPr>
      <w:r w:rsidRPr="00813992">
        <w:rPr>
          <w:rFonts w:cs="Courier New"/>
          <w:lang w:val="id-ID"/>
        </w:rPr>
        <w:tab/>
      </w:r>
    </w:p>
    <w:p w14:paraId="1651A3DB" w14:textId="0230D79F" w:rsidR="0044694D" w:rsidRPr="00813992" w:rsidRDefault="0044694D" w:rsidP="0044694D">
      <w:pPr>
        <w:pStyle w:val="DaftarParagraf"/>
        <w:tabs>
          <w:tab w:val="right" w:pos="6210"/>
        </w:tabs>
        <w:ind w:left="0"/>
        <w:rPr>
          <w:b/>
          <w:bCs/>
          <w:lang w:val="id-ID"/>
        </w:rPr>
      </w:pPr>
      <w:r w:rsidRPr="00813992">
        <w:rPr>
          <w:b/>
          <w:bCs/>
          <w:lang w:val="id-ID"/>
        </w:rPr>
        <w:tab/>
        <w:t xml:space="preserve">BERITA ANUGERAH </w:t>
      </w:r>
      <w:r w:rsidRPr="00813992">
        <w:rPr>
          <w:b/>
          <w:bCs/>
          <w:lang w:val="id-ID"/>
        </w:rPr>
        <w:tab/>
      </w:r>
      <w:r w:rsidRPr="00813992">
        <w:rPr>
          <w:i/>
          <w:iCs/>
          <w:lang w:val="id-ID"/>
        </w:rPr>
        <w:t>(Berdiri)</w:t>
      </w:r>
    </w:p>
    <w:p w14:paraId="5507D4C2" w14:textId="77777777" w:rsidR="0044694D" w:rsidRPr="00813992" w:rsidRDefault="0044694D" w:rsidP="00C42AEE">
      <w:pPr>
        <w:adjustRightInd w:val="0"/>
        <w:ind w:left="567" w:hanging="567"/>
        <w:jc w:val="both"/>
        <w:rPr>
          <w:rFonts w:eastAsiaTheme="minorHAnsi"/>
          <w:szCs w:val="20"/>
          <w:lang w:val="id-ID"/>
        </w:rPr>
      </w:pPr>
      <w:r w:rsidRPr="00813992">
        <w:rPr>
          <w:lang w:val="id-ID"/>
        </w:rPr>
        <w:t>PF:</w:t>
      </w:r>
      <w:r w:rsidRPr="00813992">
        <w:rPr>
          <w:lang w:val="id-ID"/>
        </w:rPr>
        <w:tab/>
        <w:t>Sesungguhnya, tidak seorang pun layak untuk menerima pengampunan, “</w:t>
      </w:r>
      <w:r w:rsidRPr="00813992">
        <w:rPr>
          <w:i/>
          <w:iCs/>
          <w:lang w:val="id-ID"/>
        </w:rPr>
        <w:t>Akan tetapi Allah menunjukkan kasih-Nya kepada kita, oleh karena Kristus telah mati untuk kita, ketika kita masih berdosa. Lebih-lebih, karena kita sekarang telah dibenarkan oleh darah-Nya, kita pasti akan diselamatkan dari murka Allah</w:t>
      </w:r>
      <w:r w:rsidRPr="00813992">
        <w:rPr>
          <w:lang w:val="id-ID"/>
        </w:rPr>
        <w:t>” (Roma 5:8-9). Demikianlah berita anugerah dari Tuhan.</w:t>
      </w:r>
    </w:p>
    <w:p w14:paraId="6D3554DB" w14:textId="77777777" w:rsidR="0044694D" w:rsidRPr="00813992" w:rsidRDefault="0044694D" w:rsidP="0044694D">
      <w:pPr>
        <w:pStyle w:val="DaftarParagraf"/>
        <w:ind w:left="567" w:hanging="567"/>
        <w:rPr>
          <w:lang w:val="id-ID"/>
        </w:rPr>
      </w:pPr>
      <w:r w:rsidRPr="00813992">
        <w:rPr>
          <w:lang w:val="id-ID"/>
        </w:rPr>
        <w:lastRenderedPageBreak/>
        <w:t>U:</w:t>
      </w:r>
      <w:r w:rsidRPr="00813992">
        <w:rPr>
          <w:lang w:val="id-ID"/>
        </w:rPr>
        <w:tab/>
      </w:r>
      <w:r w:rsidRPr="00813992">
        <w:rPr>
          <w:b/>
          <w:bCs/>
          <w:lang w:val="id-ID"/>
        </w:rPr>
        <w:t>Puji dan syukur kepada Tuhan!</w:t>
      </w:r>
    </w:p>
    <w:p w14:paraId="114210F8" w14:textId="1003D56E" w:rsidR="0044694D" w:rsidRPr="00813992" w:rsidRDefault="0044694D" w:rsidP="0044694D">
      <w:pPr>
        <w:ind w:left="567" w:hanging="567"/>
        <w:rPr>
          <w:b/>
          <w:bCs/>
          <w:lang w:val="id-ID"/>
        </w:rPr>
      </w:pPr>
      <w:r w:rsidRPr="00813992">
        <w:rPr>
          <w:b/>
          <w:bCs/>
          <w:lang w:val="id-ID"/>
        </w:rPr>
        <w:t>U:</w:t>
      </w:r>
      <w:r w:rsidRPr="00813992">
        <w:rPr>
          <w:b/>
          <w:bCs/>
          <w:lang w:val="id-ID"/>
        </w:rPr>
        <w:tab/>
        <w:t xml:space="preserve">(Menyanyikan </w:t>
      </w:r>
      <w:r w:rsidR="004D2204">
        <w:rPr>
          <w:b/>
          <w:bCs/>
          <w:lang w:val="id-ID"/>
        </w:rPr>
        <w:t>KJ 361</w:t>
      </w:r>
      <w:r w:rsidRPr="00813992">
        <w:rPr>
          <w:b/>
          <w:bCs/>
          <w:lang w:val="id-ID"/>
        </w:rPr>
        <w:t xml:space="preserve">: 1- </w:t>
      </w:r>
      <w:r w:rsidR="004D2204">
        <w:rPr>
          <w:b/>
          <w:bCs/>
          <w:lang w:val="id-ID"/>
        </w:rPr>
        <w:t>3</w:t>
      </w:r>
      <w:r w:rsidRPr="00813992">
        <w:rPr>
          <w:b/>
          <w:bCs/>
          <w:lang w:val="id-ID"/>
        </w:rPr>
        <w:t>)</w:t>
      </w:r>
    </w:p>
    <w:p w14:paraId="2E91A434" w14:textId="41BAD816" w:rsidR="0044694D" w:rsidRPr="00813992" w:rsidRDefault="0044694D" w:rsidP="0044694D">
      <w:pPr>
        <w:pStyle w:val="DaftarParagraf"/>
        <w:ind w:left="567" w:hanging="567"/>
        <w:rPr>
          <w:bCs/>
          <w:lang w:val="id-ID"/>
        </w:rPr>
      </w:pPr>
      <w:r w:rsidRPr="00813992">
        <w:rPr>
          <w:bCs/>
          <w:lang w:val="id-ID"/>
        </w:rPr>
        <w:tab/>
      </w:r>
      <w:r w:rsidR="004D2204" w:rsidRPr="004D2204">
        <w:rPr>
          <w:bCs/>
          <w:lang w:val="id-ID"/>
        </w:rPr>
        <w:t>KJ 361</w:t>
      </w:r>
      <w:r w:rsidR="004D2204">
        <w:rPr>
          <w:bCs/>
          <w:lang w:val="id-ID"/>
        </w:rPr>
        <w:t>:1-3</w:t>
      </w:r>
      <w:r w:rsidR="004D2204" w:rsidRPr="004D2204">
        <w:rPr>
          <w:bCs/>
          <w:lang w:val="id-ID"/>
        </w:rPr>
        <w:t xml:space="preserve"> </w:t>
      </w:r>
      <w:r w:rsidR="004D2204">
        <w:rPr>
          <w:bCs/>
          <w:lang w:val="id-ID"/>
        </w:rPr>
        <w:t>“</w:t>
      </w:r>
      <w:r w:rsidR="004D2204" w:rsidRPr="004D2204">
        <w:rPr>
          <w:bCs/>
          <w:lang w:val="id-ID"/>
        </w:rPr>
        <w:t>DI SALIB</w:t>
      </w:r>
      <w:r w:rsidR="004D2204">
        <w:rPr>
          <w:bCs/>
          <w:lang w:val="id-ID"/>
        </w:rPr>
        <w:t>-</w:t>
      </w:r>
      <w:r w:rsidR="004D2204" w:rsidRPr="004D2204">
        <w:rPr>
          <w:bCs/>
          <w:lang w:val="id-ID"/>
        </w:rPr>
        <w:t>MU ‘KU SUJUD</w:t>
      </w:r>
      <w:r w:rsidR="004D2204" w:rsidRPr="00813992">
        <w:rPr>
          <w:bCs/>
          <w:lang w:val="id-ID"/>
        </w:rPr>
        <w:t>”</w:t>
      </w:r>
    </w:p>
    <w:p w14:paraId="1E168A4B" w14:textId="661413C1" w:rsidR="004D2204" w:rsidRPr="004D2204" w:rsidRDefault="0044694D" w:rsidP="004D2204">
      <w:pPr>
        <w:adjustRightInd w:val="0"/>
        <w:ind w:left="993" w:hanging="426"/>
        <w:rPr>
          <w:rFonts w:cs="Courier New"/>
          <w:lang w:val="id-ID"/>
        </w:rPr>
      </w:pPr>
      <w:r w:rsidRPr="00813992">
        <w:rPr>
          <w:rFonts w:cs="Courier New"/>
          <w:lang w:val="id-ID"/>
        </w:rPr>
        <w:t>1)</w:t>
      </w:r>
      <w:r w:rsidRPr="00813992">
        <w:rPr>
          <w:rFonts w:cs="Courier New"/>
          <w:lang w:val="id-ID"/>
        </w:rPr>
        <w:tab/>
      </w:r>
      <w:r w:rsidR="004D2204" w:rsidRPr="004D2204">
        <w:rPr>
          <w:rFonts w:cs="Courier New"/>
          <w:lang w:val="id-ID"/>
        </w:rPr>
        <w:t>Di salib</w:t>
      </w:r>
      <w:r w:rsidR="004D2204">
        <w:rPr>
          <w:rFonts w:cs="Courier New"/>
          <w:lang w:val="id-ID"/>
        </w:rPr>
        <w:t>-</w:t>
      </w:r>
      <w:r w:rsidR="004D2204" w:rsidRPr="004D2204">
        <w:rPr>
          <w:rFonts w:cs="Courier New"/>
          <w:lang w:val="id-ID"/>
        </w:rPr>
        <w:t>Mu ‘ku sujud,</w:t>
      </w:r>
      <w:r w:rsidR="004D2204">
        <w:rPr>
          <w:rFonts w:cs="Courier New"/>
          <w:lang w:val="id-ID"/>
        </w:rPr>
        <w:t xml:space="preserve"> </w:t>
      </w:r>
      <w:r w:rsidR="004D2204" w:rsidRPr="004D2204">
        <w:rPr>
          <w:rFonts w:cs="Courier New"/>
          <w:lang w:val="id-ID"/>
        </w:rPr>
        <w:t>miskin, buta dan lemah;</w:t>
      </w:r>
    </w:p>
    <w:p w14:paraId="3D452FE4" w14:textId="5237B4DF" w:rsidR="004D2204" w:rsidRPr="004D2204" w:rsidRDefault="004D2204" w:rsidP="004D2204">
      <w:pPr>
        <w:pStyle w:val="DaftarParagraf"/>
        <w:ind w:left="993" w:firstLine="0"/>
        <w:rPr>
          <w:rFonts w:cs="Courier New"/>
          <w:lang w:val="id-ID"/>
        </w:rPr>
      </w:pPr>
      <w:r w:rsidRPr="004D2204">
        <w:rPr>
          <w:rFonts w:cs="Courier New"/>
          <w:lang w:val="id-ID"/>
        </w:rPr>
        <w:t>Yesus, Kau harapanku,</w:t>
      </w:r>
      <w:r>
        <w:rPr>
          <w:rFonts w:cs="Courier New"/>
          <w:lang w:val="id-ID"/>
        </w:rPr>
        <w:t xml:space="preserve"> </w:t>
      </w:r>
      <w:r w:rsidRPr="004D2204">
        <w:rPr>
          <w:rFonts w:cs="Courier New"/>
          <w:lang w:val="id-ID"/>
        </w:rPr>
        <w:t>agar aku s’lamatlah.</w:t>
      </w:r>
    </w:p>
    <w:p w14:paraId="29083C22" w14:textId="77777777" w:rsidR="004D2204" w:rsidRDefault="004D2204" w:rsidP="004D2204">
      <w:pPr>
        <w:pStyle w:val="DaftarParagraf"/>
        <w:tabs>
          <w:tab w:val="left" w:pos="1985"/>
        </w:tabs>
        <w:ind w:left="993" w:firstLine="0"/>
        <w:rPr>
          <w:rFonts w:cs="Courier New"/>
          <w:lang w:val="id-ID"/>
        </w:rPr>
      </w:pPr>
      <w:r w:rsidRPr="004D2204">
        <w:rPr>
          <w:rFonts w:cs="Courier New"/>
          <w:lang w:val="id-ID"/>
        </w:rPr>
        <w:t>Refrein:</w:t>
      </w:r>
      <w:r>
        <w:rPr>
          <w:rFonts w:cs="Courier New"/>
          <w:lang w:val="id-ID"/>
        </w:rPr>
        <w:tab/>
      </w:r>
      <w:r w:rsidRPr="004D2204">
        <w:rPr>
          <w:rFonts w:cs="Courier New"/>
          <w:lang w:val="id-ID"/>
        </w:rPr>
        <w:t>‘Ku percaya pada</w:t>
      </w:r>
      <w:r>
        <w:rPr>
          <w:rFonts w:cs="Courier New"/>
          <w:lang w:val="id-ID"/>
        </w:rPr>
        <w:t>-</w:t>
      </w:r>
      <w:r w:rsidRPr="004D2204">
        <w:rPr>
          <w:rFonts w:cs="Courier New"/>
          <w:lang w:val="id-ID"/>
        </w:rPr>
        <w:t>Mu,</w:t>
      </w:r>
      <w:r>
        <w:rPr>
          <w:rFonts w:cs="Courier New"/>
          <w:lang w:val="id-ID"/>
        </w:rPr>
        <w:t xml:space="preserve"> </w:t>
      </w:r>
      <w:r w:rsidRPr="004D2204">
        <w:rPr>
          <w:rFonts w:cs="Courier New"/>
          <w:lang w:val="id-ID"/>
        </w:rPr>
        <w:t>Anak domba Golgota.</w:t>
      </w:r>
    </w:p>
    <w:p w14:paraId="39CFFDAA" w14:textId="4587A63A" w:rsidR="004D2204" w:rsidRPr="004D2204" w:rsidRDefault="004D2204" w:rsidP="004D2204">
      <w:pPr>
        <w:pStyle w:val="DaftarParagraf"/>
        <w:tabs>
          <w:tab w:val="left" w:pos="1985"/>
        </w:tabs>
        <w:ind w:left="993" w:firstLine="0"/>
        <w:rPr>
          <w:rFonts w:cs="Courier New"/>
          <w:lang w:val="id-ID"/>
        </w:rPr>
      </w:pPr>
      <w:r>
        <w:rPr>
          <w:rFonts w:cs="Courier New"/>
          <w:lang w:val="id-ID"/>
        </w:rPr>
        <w:tab/>
      </w:r>
      <w:r w:rsidRPr="004D2204">
        <w:rPr>
          <w:rFonts w:cs="Courier New"/>
          <w:lang w:val="id-ID"/>
        </w:rPr>
        <w:t>Di salib</w:t>
      </w:r>
      <w:r>
        <w:rPr>
          <w:rFonts w:cs="Courier New"/>
          <w:lang w:val="id-ID"/>
        </w:rPr>
        <w:t>-</w:t>
      </w:r>
      <w:r w:rsidRPr="004D2204">
        <w:rPr>
          <w:rFonts w:cs="Courier New"/>
          <w:lang w:val="id-ID"/>
        </w:rPr>
        <w:t>Mu ‘ku sujud:</w:t>
      </w:r>
      <w:r>
        <w:rPr>
          <w:rFonts w:cs="Courier New"/>
          <w:lang w:val="id-ID"/>
        </w:rPr>
        <w:t xml:space="preserve"> </w:t>
      </w:r>
      <w:r w:rsidRPr="004D2204">
        <w:rPr>
          <w:rFonts w:cs="Courier New"/>
          <w:lang w:val="id-ID"/>
        </w:rPr>
        <w:t>diriku s’lamatkanlah!</w:t>
      </w:r>
    </w:p>
    <w:p w14:paraId="5D812ADD" w14:textId="1F255FAF" w:rsidR="004D2204" w:rsidRPr="004D2204" w:rsidRDefault="004D2204" w:rsidP="004D2204">
      <w:pPr>
        <w:pStyle w:val="DaftarParagraf"/>
        <w:numPr>
          <w:ilvl w:val="0"/>
          <w:numId w:val="146"/>
        </w:numPr>
        <w:rPr>
          <w:rFonts w:cs="Courier New"/>
          <w:lang w:val="id-ID"/>
        </w:rPr>
      </w:pPr>
      <w:r w:rsidRPr="004D2204">
        <w:rPr>
          <w:rFonts w:cs="Courier New"/>
          <w:lang w:val="id-ID"/>
        </w:rPr>
        <w:t>Dalam hidup yang cemar</w:t>
      </w:r>
      <w:r>
        <w:rPr>
          <w:rFonts w:cs="Courier New"/>
          <w:lang w:val="id-ID"/>
        </w:rPr>
        <w:t xml:space="preserve"> </w:t>
      </w:r>
      <w:r w:rsidRPr="004D2204">
        <w:rPr>
          <w:rFonts w:cs="Courier New"/>
          <w:lang w:val="id-ID"/>
        </w:rPr>
        <w:t>kurindukan Tuhanku.</w:t>
      </w:r>
    </w:p>
    <w:p w14:paraId="47555395" w14:textId="77777777" w:rsidR="004D2204" w:rsidRDefault="004D2204" w:rsidP="004D2204">
      <w:pPr>
        <w:pStyle w:val="DaftarParagraf"/>
        <w:ind w:left="993" w:firstLine="0"/>
        <w:rPr>
          <w:rFonts w:cs="Courier New"/>
          <w:lang w:val="id-ID"/>
        </w:rPr>
      </w:pPr>
      <w:r w:rsidRPr="004D2204">
        <w:rPr>
          <w:rFonts w:cs="Courier New"/>
          <w:lang w:val="id-ID"/>
        </w:rPr>
        <w:t>Suara Yesus terdengar,</w:t>
      </w:r>
      <w:r>
        <w:rPr>
          <w:rFonts w:cs="Courier New"/>
          <w:lang w:val="id-ID"/>
        </w:rPr>
        <w:t xml:space="preserve"> </w:t>
      </w:r>
      <w:r w:rsidRPr="004D2204">
        <w:rPr>
          <w:rFonts w:cs="Courier New"/>
          <w:lang w:val="id-ID"/>
        </w:rPr>
        <w:t>“Kuhapuskan dosamu.”</w:t>
      </w:r>
      <w:r>
        <w:rPr>
          <w:rFonts w:cs="Courier New"/>
          <w:lang w:val="id-ID"/>
        </w:rPr>
        <w:t xml:space="preserve"> Refr.:</w:t>
      </w:r>
    </w:p>
    <w:p w14:paraId="409883A5" w14:textId="753C4AE1" w:rsidR="004D2204" w:rsidRPr="004D2204" w:rsidRDefault="004D2204" w:rsidP="004D2204">
      <w:pPr>
        <w:pStyle w:val="DaftarParagraf"/>
        <w:numPr>
          <w:ilvl w:val="0"/>
          <w:numId w:val="146"/>
        </w:numPr>
        <w:ind w:left="993" w:hanging="426"/>
        <w:rPr>
          <w:rFonts w:cs="Courier New"/>
          <w:lang w:val="id-ID"/>
        </w:rPr>
      </w:pPr>
      <w:r w:rsidRPr="004D2204">
        <w:rPr>
          <w:rFonts w:cs="Courier New"/>
          <w:lang w:val="id-ID"/>
        </w:rPr>
        <w:t>Kuserahkan pada-Mu hartaku semuanya,</w:t>
      </w:r>
    </w:p>
    <w:p w14:paraId="0832F482" w14:textId="3E4E68B7" w:rsidR="0044694D" w:rsidRPr="00813992" w:rsidRDefault="004D2204" w:rsidP="004D2204">
      <w:pPr>
        <w:pStyle w:val="DaftarParagraf"/>
        <w:ind w:left="993" w:firstLine="0"/>
        <w:rPr>
          <w:b/>
          <w:bCs/>
          <w:lang w:val="id-ID"/>
        </w:rPr>
      </w:pPr>
      <w:r w:rsidRPr="004D2204">
        <w:rPr>
          <w:rFonts w:cs="Courier New"/>
          <w:lang w:val="id-ID"/>
        </w:rPr>
        <w:t>bahkan jiwa-ragaku</w:t>
      </w:r>
      <w:r>
        <w:rPr>
          <w:rFonts w:cs="Courier New"/>
          <w:lang w:val="id-ID"/>
        </w:rPr>
        <w:t xml:space="preserve"> </w:t>
      </w:r>
      <w:r w:rsidRPr="004D2204">
        <w:rPr>
          <w:rFonts w:cs="Courier New"/>
          <w:lang w:val="id-ID"/>
        </w:rPr>
        <w:t>milik</w:t>
      </w:r>
      <w:r>
        <w:rPr>
          <w:rFonts w:cs="Courier New"/>
          <w:lang w:val="id-ID"/>
        </w:rPr>
        <w:t>-</w:t>
      </w:r>
      <w:r w:rsidRPr="004D2204">
        <w:rPr>
          <w:rFonts w:cs="Courier New"/>
          <w:lang w:val="id-ID"/>
        </w:rPr>
        <w:t>Mu seluruhnya.</w:t>
      </w:r>
      <w:r w:rsidR="00DD48D2">
        <w:rPr>
          <w:rFonts w:cs="Courier New"/>
          <w:lang w:val="id-ID"/>
        </w:rPr>
        <w:t xml:space="preserve"> Refr.:</w:t>
      </w:r>
    </w:p>
    <w:p w14:paraId="25EE9856" w14:textId="77777777" w:rsidR="00DD48D2" w:rsidRDefault="00DD48D2" w:rsidP="00C42AEE">
      <w:pPr>
        <w:pStyle w:val="DaftarParagraf"/>
        <w:tabs>
          <w:tab w:val="right" w:pos="6520"/>
        </w:tabs>
        <w:ind w:left="0"/>
        <w:rPr>
          <w:b/>
          <w:bCs/>
          <w:lang w:val="id-ID"/>
        </w:rPr>
      </w:pPr>
    </w:p>
    <w:p w14:paraId="25DACE5C" w14:textId="2C892F76" w:rsidR="0044694D" w:rsidRPr="00813992" w:rsidRDefault="0044694D" w:rsidP="00C42AEE">
      <w:pPr>
        <w:pStyle w:val="DaftarParagraf"/>
        <w:tabs>
          <w:tab w:val="right" w:pos="6520"/>
        </w:tabs>
        <w:ind w:left="0"/>
        <w:rPr>
          <w:b/>
          <w:bCs/>
          <w:lang w:val="id-ID"/>
        </w:rPr>
      </w:pPr>
      <w:r w:rsidRPr="00813992">
        <w:rPr>
          <w:b/>
          <w:bCs/>
          <w:lang w:val="id-ID"/>
        </w:rPr>
        <w:tab/>
        <w:t>PELAYANAN FIRMAN</w:t>
      </w:r>
      <w:r w:rsidRPr="00813992">
        <w:rPr>
          <w:lang w:val="id-ID"/>
        </w:rPr>
        <w:tab/>
      </w:r>
      <w:r w:rsidRPr="00813992">
        <w:rPr>
          <w:i/>
          <w:iCs/>
          <w:lang w:val="id-ID"/>
        </w:rPr>
        <w:t>(Duduk)</w:t>
      </w:r>
    </w:p>
    <w:p w14:paraId="562B5C90" w14:textId="77777777" w:rsidR="0044694D" w:rsidRPr="00813992" w:rsidRDefault="0044694D" w:rsidP="0044694D">
      <w:pPr>
        <w:pStyle w:val="DaftarParagraf"/>
        <w:ind w:left="567" w:hanging="567"/>
        <w:rPr>
          <w:lang w:val="id-ID"/>
        </w:rPr>
      </w:pPr>
      <w:r w:rsidRPr="00813992">
        <w:rPr>
          <w:lang w:val="id-ID"/>
        </w:rPr>
        <w:t>PF:</w:t>
      </w:r>
      <w:r w:rsidRPr="00813992">
        <w:rPr>
          <w:lang w:val="id-ID"/>
        </w:rPr>
        <w:tab/>
        <w:t>(Doa Epiklese)</w:t>
      </w:r>
    </w:p>
    <w:p w14:paraId="588AE28B" w14:textId="77777777" w:rsidR="0044694D" w:rsidRPr="00813992" w:rsidRDefault="0044694D" w:rsidP="0044694D">
      <w:pPr>
        <w:rPr>
          <w:sz w:val="16"/>
          <w:szCs w:val="16"/>
          <w:lang w:val="id-ID"/>
        </w:rPr>
      </w:pPr>
    </w:p>
    <w:p w14:paraId="6321CD5A" w14:textId="77777777" w:rsidR="0044694D" w:rsidRPr="00813992" w:rsidRDefault="0044694D" w:rsidP="0044694D">
      <w:pPr>
        <w:pStyle w:val="DaftarParagraf"/>
        <w:ind w:left="567" w:hanging="567"/>
        <w:rPr>
          <w:u w:val="single"/>
          <w:lang w:val="id-ID"/>
        </w:rPr>
      </w:pPr>
      <w:r w:rsidRPr="00813992">
        <w:rPr>
          <w:u w:val="single"/>
          <w:lang w:val="id-ID"/>
        </w:rPr>
        <w:t>Bacaan Pertama</w:t>
      </w:r>
    </w:p>
    <w:p w14:paraId="22CFF440" w14:textId="77777777" w:rsidR="0044694D" w:rsidRPr="00813992" w:rsidRDefault="0044694D" w:rsidP="0044694D">
      <w:pPr>
        <w:ind w:left="567" w:hanging="567"/>
        <w:rPr>
          <w:b/>
          <w:lang w:val="id-ID"/>
        </w:rPr>
      </w:pPr>
      <w:r w:rsidRPr="00813992">
        <w:rPr>
          <w:lang w:val="id-ID"/>
        </w:rPr>
        <w:t>L1:</w:t>
      </w:r>
      <w:r w:rsidRPr="00813992">
        <w:rPr>
          <w:lang w:val="id-ID"/>
        </w:rPr>
        <w:tab/>
        <w:t xml:space="preserve">Bacaan pertama dari </w:t>
      </w:r>
      <w:r w:rsidRPr="00813992">
        <w:rPr>
          <w:b/>
          <w:bCs/>
          <w:lang w:val="id-ID"/>
        </w:rPr>
        <w:t>Yesaya 52:13—53:12</w:t>
      </w:r>
    </w:p>
    <w:p w14:paraId="1EDA0D13" w14:textId="77777777" w:rsidR="0044694D" w:rsidRPr="00813992" w:rsidRDefault="0044694D" w:rsidP="0044694D">
      <w:pPr>
        <w:ind w:left="567" w:hanging="567"/>
        <w:rPr>
          <w:lang w:val="id-ID"/>
        </w:rPr>
      </w:pPr>
      <w:r w:rsidRPr="00813992">
        <w:rPr>
          <w:lang w:val="id-ID"/>
        </w:rPr>
        <w:tab/>
        <w:t>Demikianlah Sabda Tuhan</w:t>
      </w:r>
    </w:p>
    <w:p w14:paraId="2E3452DE" w14:textId="77777777" w:rsidR="0044694D" w:rsidRPr="00813992" w:rsidRDefault="0044694D" w:rsidP="0044694D">
      <w:pPr>
        <w:ind w:left="567" w:hanging="567"/>
        <w:rPr>
          <w:lang w:val="id-ID"/>
        </w:rPr>
      </w:pPr>
      <w:r w:rsidRPr="00813992">
        <w:rPr>
          <w:lang w:val="id-ID"/>
        </w:rPr>
        <w:t>U:</w:t>
      </w:r>
      <w:r w:rsidRPr="00813992">
        <w:rPr>
          <w:lang w:val="id-ID"/>
        </w:rPr>
        <w:tab/>
      </w:r>
      <w:r w:rsidRPr="00813992">
        <w:rPr>
          <w:b/>
          <w:bCs/>
          <w:sz w:val="20"/>
          <w:szCs w:val="20"/>
          <w:lang w:val="id-ID"/>
        </w:rPr>
        <w:t>Syukur kepada Tuhan</w:t>
      </w:r>
    </w:p>
    <w:p w14:paraId="285BD4A2" w14:textId="77777777" w:rsidR="0044694D" w:rsidRPr="00813992" w:rsidRDefault="0044694D" w:rsidP="0044694D">
      <w:pPr>
        <w:pStyle w:val="DaftarParagraf"/>
        <w:ind w:left="0"/>
        <w:rPr>
          <w:sz w:val="16"/>
          <w:szCs w:val="16"/>
          <w:lang w:val="id-ID"/>
        </w:rPr>
      </w:pPr>
    </w:p>
    <w:p w14:paraId="65F9175A" w14:textId="77777777" w:rsidR="0044694D" w:rsidRPr="00813992" w:rsidRDefault="0044694D" w:rsidP="0044694D">
      <w:pPr>
        <w:pStyle w:val="DaftarParagraf"/>
        <w:ind w:left="567" w:hanging="567"/>
        <w:rPr>
          <w:u w:val="single"/>
          <w:lang w:val="id-ID"/>
        </w:rPr>
      </w:pPr>
      <w:r w:rsidRPr="00813992">
        <w:rPr>
          <w:u w:val="single"/>
          <w:lang w:val="id-ID"/>
        </w:rPr>
        <w:t>Mazmur Tanggapan</w:t>
      </w:r>
    </w:p>
    <w:p w14:paraId="2001C2FF" w14:textId="77777777" w:rsidR="0044694D" w:rsidRPr="00813992" w:rsidRDefault="0044694D" w:rsidP="0044694D">
      <w:pPr>
        <w:pStyle w:val="DaftarParagraf"/>
        <w:ind w:left="567" w:hanging="567"/>
        <w:rPr>
          <w:lang w:val="id-ID"/>
        </w:rPr>
      </w:pPr>
      <w:r w:rsidRPr="00813992">
        <w:rPr>
          <w:lang w:val="id-ID"/>
        </w:rPr>
        <w:t>L2:</w:t>
      </w:r>
      <w:r w:rsidRPr="00813992">
        <w:rPr>
          <w:lang w:val="id-ID"/>
        </w:rPr>
        <w:tab/>
        <w:t xml:space="preserve">Mari kita menanggapi Sabda Tuhan </w:t>
      </w:r>
      <w:r w:rsidRPr="00813992">
        <w:rPr>
          <w:rFonts w:eastAsia="Candara" w:cs="Candara"/>
          <w:b/>
          <w:lang w:val="id-ID"/>
        </w:rPr>
        <w:t>Yesaya 52:13-53:12</w:t>
      </w:r>
      <w:r w:rsidRPr="00813992">
        <w:rPr>
          <w:lang w:val="id-ID"/>
        </w:rPr>
        <w:t xml:space="preserve"> dengan membaca </w:t>
      </w:r>
      <w:r w:rsidRPr="00813992">
        <w:rPr>
          <w:b/>
          <w:bCs/>
          <w:lang w:val="id-ID"/>
        </w:rPr>
        <w:t>Mazmur 22</w:t>
      </w:r>
      <w:r w:rsidRPr="00813992">
        <w:rPr>
          <w:lang w:val="id-ID"/>
        </w:rPr>
        <w:t xml:space="preserve"> secara bersahutan (atau didaraskan)</w:t>
      </w:r>
    </w:p>
    <w:p w14:paraId="7EA2684E" w14:textId="77777777" w:rsidR="0044694D" w:rsidRPr="00813992" w:rsidRDefault="0044694D" w:rsidP="0044694D">
      <w:pPr>
        <w:pStyle w:val="DaftarParagraf"/>
        <w:ind w:left="567" w:hanging="567"/>
        <w:rPr>
          <w:sz w:val="16"/>
          <w:szCs w:val="16"/>
          <w:lang w:val="id-ID"/>
        </w:rPr>
      </w:pPr>
    </w:p>
    <w:p w14:paraId="378876F7" w14:textId="77777777" w:rsidR="0044694D" w:rsidRPr="00813992" w:rsidRDefault="0044694D" w:rsidP="0044694D">
      <w:pPr>
        <w:pStyle w:val="DaftarParagraf"/>
        <w:ind w:left="567" w:hanging="567"/>
        <w:rPr>
          <w:u w:val="single"/>
          <w:lang w:val="id-ID"/>
        </w:rPr>
      </w:pPr>
      <w:r w:rsidRPr="00813992">
        <w:rPr>
          <w:u w:val="single"/>
          <w:lang w:val="id-ID"/>
        </w:rPr>
        <w:t>Bacaan Kedua</w:t>
      </w:r>
    </w:p>
    <w:p w14:paraId="0948BAAD" w14:textId="77777777" w:rsidR="0044694D" w:rsidRPr="00813992" w:rsidRDefault="0044694D" w:rsidP="0044694D">
      <w:pPr>
        <w:pStyle w:val="DaftarParagraf"/>
        <w:ind w:left="567" w:hanging="567"/>
        <w:rPr>
          <w:lang w:val="id-ID"/>
        </w:rPr>
      </w:pPr>
      <w:r w:rsidRPr="00813992">
        <w:rPr>
          <w:lang w:val="id-ID"/>
        </w:rPr>
        <w:t>L3:</w:t>
      </w:r>
      <w:r w:rsidRPr="00813992">
        <w:rPr>
          <w:lang w:val="id-ID"/>
        </w:rPr>
        <w:tab/>
        <w:t xml:space="preserve">Bacaan kedua dari Surat </w:t>
      </w:r>
      <w:r w:rsidRPr="00813992">
        <w:rPr>
          <w:b/>
          <w:bCs/>
          <w:lang w:val="id-ID"/>
        </w:rPr>
        <w:t>Ibrani 10:16-25</w:t>
      </w:r>
    </w:p>
    <w:p w14:paraId="462E2343" w14:textId="77777777" w:rsidR="0044694D" w:rsidRPr="00813992" w:rsidRDefault="0044694D" w:rsidP="0044694D">
      <w:pPr>
        <w:pStyle w:val="DaftarParagraf"/>
        <w:ind w:left="567" w:hanging="567"/>
        <w:rPr>
          <w:lang w:val="id-ID"/>
        </w:rPr>
      </w:pPr>
      <w:r w:rsidRPr="00813992">
        <w:rPr>
          <w:lang w:val="id-ID"/>
        </w:rPr>
        <w:tab/>
        <w:t>Demikianlah Sabda Tuhan</w:t>
      </w:r>
    </w:p>
    <w:p w14:paraId="730BA5D1" w14:textId="77777777" w:rsidR="0044694D" w:rsidRPr="00813992" w:rsidRDefault="0044694D" w:rsidP="0044694D">
      <w:pPr>
        <w:pStyle w:val="DaftarParagraf"/>
        <w:ind w:left="567" w:hanging="567"/>
        <w:rPr>
          <w:lang w:val="id-ID"/>
        </w:rPr>
      </w:pPr>
      <w:r w:rsidRPr="00813992">
        <w:rPr>
          <w:lang w:val="id-ID"/>
        </w:rPr>
        <w:t>U:</w:t>
      </w:r>
      <w:r w:rsidRPr="00813992">
        <w:rPr>
          <w:lang w:val="id-ID"/>
        </w:rPr>
        <w:tab/>
      </w:r>
      <w:r w:rsidRPr="00813992">
        <w:rPr>
          <w:b/>
          <w:bCs/>
          <w:sz w:val="20"/>
          <w:szCs w:val="20"/>
          <w:lang w:val="id-ID"/>
        </w:rPr>
        <w:t>Syukur kepada Tuhan</w:t>
      </w:r>
    </w:p>
    <w:p w14:paraId="20E53305" w14:textId="77777777" w:rsidR="0044694D" w:rsidRPr="00813992" w:rsidRDefault="0044694D" w:rsidP="0044694D">
      <w:pPr>
        <w:pStyle w:val="DaftarParagraf"/>
        <w:ind w:left="567" w:hanging="567"/>
        <w:rPr>
          <w:sz w:val="16"/>
          <w:szCs w:val="16"/>
          <w:lang w:val="id-ID"/>
        </w:rPr>
      </w:pPr>
    </w:p>
    <w:p w14:paraId="13E31678" w14:textId="77777777" w:rsidR="0044694D" w:rsidRPr="00813992" w:rsidRDefault="0044694D" w:rsidP="0044694D">
      <w:pPr>
        <w:pStyle w:val="DaftarParagraf"/>
        <w:ind w:left="567" w:hanging="567"/>
        <w:rPr>
          <w:u w:val="single"/>
          <w:lang w:val="id-ID"/>
        </w:rPr>
      </w:pPr>
      <w:r w:rsidRPr="00813992">
        <w:rPr>
          <w:u w:val="single"/>
          <w:lang w:val="id-ID"/>
        </w:rPr>
        <w:t>Pembacaan Injil</w:t>
      </w:r>
    </w:p>
    <w:p w14:paraId="09E1B04C" w14:textId="77777777" w:rsidR="0044694D" w:rsidRPr="00813992" w:rsidRDefault="0044694D" w:rsidP="0044694D">
      <w:pPr>
        <w:pStyle w:val="DaftarParagraf"/>
        <w:ind w:left="567" w:hanging="567"/>
        <w:rPr>
          <w:lang w:val="id-ID"/>
        </w:rPr>
      </w:pPr>
      <w:r w:rsidRPr="00813992">
        <w:rPr>
          <w:lang w:val="id-ID"/>
        </w:rPr>
        <w:t>PF:</w:t>
      </w:r>
      <w:r w:rsidRPr="00813992">
        <w:rPr>
          <w:lang w:val="id-ID"/>
        </w:rPr>
        <w:tab/>
        <w:t xml:space="preserve">Pembacaan Injil, dari </w:t>
      </w:r>
      <w:r w:rsidRPr="00813992">
        <w:rPr>
          <w:b/>
          <w:bCs/>
          <w:lang w:val="id-ID"/>
        </w:rPr>
        <w:t>Yohanes 18:1-19:42</w:t>
      </w:r>
    </w:p>
    <w:p w14:paraId="3234F7A7" w14:textId="77777777" w:rsidR="0044694D" w:rsidRPr="00813992" w:rsidRDefault="0044694D" w:rsidP="0044694D">
      <w:pPr>
        <w:pStyle w:val="DaftarParagraf"/>
        <w:ind w:left="567" w:hanging="567"/>
        <w:rPr>
          <w:lang w:val="id-ID"/>
        </w:rPr>
      </w:pPr>
      <w:r w:rsidRPr="00813992">
        <w:rPr>
          <w:lang w:val="id-ID"/>
        </w:rPr>
        <w:tab/>
        <w:t>Demikianlah Injil Yesus Kristus, yang berbahagia ialah mereka yang mendengarkan Firman Tuhan dan yang memeliharanya dengan setia. HOSIANA!</w:t>
      </w:r>
    </w:p>
    <w:p w14:paraId="350D834E" w14:textId="77777777" w:rsidR="0044694D" w:rsidRPr="00813992" w:rsidRDefault="0044694D" w:rsidP="0044694D">
      <w:pPr>
        <w:pStyle w:val="DaftarParagraf"/>
        <w:ind w:left="567" w:hanging="567"/>
        <w:rPr>
          <w:lang w:val="id-ID"/>
        </w:rPr>
      </w:pPr>
      <w:r w:rsidRPr="00813992">
        <w:rPr>
          <w:lang w:val="id-ID"/>
        </w:rPr>
        <w:t xml:space="preserve">U: </w:t>
      </w:r>
      <w:r w:rsidRPr="00813992">
        <w:rPr>
          <w:lang w:val="id-ID"/>
        </w:rPr>
        <w:tab/>
      </w:r>
      <w:r w:rsidRPr="00813992">
        <w:rPr>
          <w:b/>
          <w:bCs/>
          <w:lang w:val="id-ID"/>
        </w:rPr>
        <w:t>(</w:t>
      </w:r>
      <w:r w:rsidRPr="00813992">
        <w:rPr>
          <w:b/>
          <w:bCs/>
          <w:i/>
          <w:iCs/>
          <w:lang w:val="id-ID"/>
        </w:rPr>
        <w:t>menyanyikan NKB 223b: HOSIANA</w:t>
      </w:r>
      <w:r w:rsidRPr="00813992">
        <w:rPr>
          <w:b/>
          <w:bCs/>
          <w:lang w:val="id-ID"/>
        </w:rPr>
        <w:t>)</w:t>
      </w:r>
    </w:p>
    <w:p w14:paraId="627325AB" w14:textId="77777777" w:rsidR="0044694D" w:rsidRPr="00813992" w:rsidRDefault="0044694D" w:rsidP="0044694D">
      <w:pPr>
        <w:pStyle w:val="DaftarParagraf"/>
        <w:ind w:left="0"/>
        <w:rPr>
          <w:sz w:val="16"/>
          <w:szCs w:val="16"/>
          <w:lang w:val="id-ID"/>
        </w:rPr>
      </w:pPr>
    </w:p>
    <w:p w14:paraId="76790542" w14:textId="77777777" w:rsidR="0044694D" w:rsidRPr="00813992" w:rsidRDefault="0044694D" w:rsidP="0044694D">
      <w:pPr>
        <w:pStyle w:val="DaftarParagraf"/>
        <w:ind w:left="0" w:firstLine="0"/>
        <w:rPr>
          <w:b/>
          <w:bCs/>
          <w:lang w:val="id-ID"/>
        </w:rPr>
      </w:pPr>
      <w:r w:rsidRPr="00813992">
        <w:rPr>
          <w:b/>
          <w:bCs/>
          <w:lang w:val="id-ID"/>
        </w:rPr>
        <w:t xml:space="preserve">Khotbah </w:t>
      </w:r>
      <w:r w:rsidRPr="00813992">
        <w:rPr>
          <w:rFonts w:cs="Calibri Light"/>
          <w:b/>
          <w:bCs/>
          <w:lang w:val="id-ID"/>
        </w:rPr>
        <w:t>“Memandang Salib”</w:t>
      </w:r>
    </w:p>
    <w:p w14:paraId="1BCBA3A6" w14:textId="77777777" w:rsidR="0044694D" w:rsidRPr="00813992" w:rsidRDefault="0044694D" w:rsidP="0044694D">
      <w:pPr>
        <w:pStyle w:val="DaftarParagraf"/>
        <w:ind w:left="0"/>
        <w:rPr>
          <w:sz w:val="16"/>
          <w:szCs w:val="16"/>
          <w:lang w:val="id-ID"/>
        </w:rPr>
      </w:pPr>
    </w:p>
    <w:p w14:paraId="6E51D5B8" w14:textId="77777777" w:rsidR="0044694D" w:rsidRPr="00813992" w:rsidRDefault="0044694D" w:rsidP="0044694D">
      <w:pPr>
        <w:pStyle w:val="DaftarParagraf"/>
        <w:ind w:left="0" w:firstLine="0"/>
        <w:rPr>
          <w:b/>
          <w:bCs/>
          <w:lang w:val="id-ID"/>
        </w:rPr>
      </w:pPr>
      <w:r w:rsidRPr="00813992">
        <w:rPr>
          <w:b/>
          <w:bCs/>
          <w:lang w:val="id-ID"/>
        </w:rPr>
        <w:t>Saat Teduh</w:t>
      </w:r>
    </w:p>
    <w:p w14:paraId="5480D972" w14:textId="77777777" w:rsidR="0044694D" w:rsidRPr="00813992" w:rsidRDefault="0044694D" w:rsidP="0044694D">
      <w:pPr>
        <w:pStyle w:val="DaftarParagraf"/>
        <w:ind w:left="0"/>
        <w:rPr>
          <w:b/>
          <w:bCs/>
          <w:lang w:val="id-ID"/>
        </w:rPr>
      </w:pPr>
    </w:p>
    <w:p w14:paraId="6E22CFF0" w14:textId="16E4E9FB" w:rsidR="0044694D" w:rsidRPr="00813992" w:rsidRDefault="0044694D" w:rsidP="0044694D">
      <w:pPr>
        <w:pStyle w:val="DaftarParagraf"/>
        <w:ind w:left="0" w:firstLine="0"/>
        <w:rPr>
          <w:b/>
          <w:bCs/>
          <w:lang w:val="id-ID"/>
        </w:rPr>
      </w:pPr>
      <w:r w:rsidRPr="00813992">
        <w:rPr>
          <w:b/>
          <w:bCs/>
          <w:lang w:val="id-ID"/>
        </w:rPr>
        <w:t xml:space="preserve">Doa </w:t>
      </w:r>
      <w:r w:rsidR="00C42AEE" w:rsidRPr="00813992">
        <w:rPr>
          <w:b/>
          <w:bCs/>
          <w:lang w:val="id-ID"/>
        </w:rPr>
        <w:t>B</w:t>
      </w:r>
      <w:r w:rsidRPr="00813992">
        <w:rPr>
          <w:b/>
          <w:bCs/>
          <w:lang w:val="id-ID"/>
        </w:rPr>
        <w:t>apa Kami</w:t>
      </w:r>
    </w:p>
    <w:p w14:paraId="48902F1C" w14:textId="77777777" w:rsidR="0044694D" w:rsidRPr="00813992" w:rsidRDefault="0044694D" w:rsidP="0044694D">
      <w:pPr>
        <w:pStyle w:val="DaftarParagraf"/>
        <w:tabs>
          <w:tab w:val="right" w:pos="6210"/>
        </w:tabs>
        <w:ind w:left="0"/>
        <w:rPr>
          <w:b/>
          <w:bCs/>
          <w:lang w:val="id-ID"/>
        </w:rPr>
      </w:pPr>
    </w:p>
    <w:p w14:paraId="5E6C2800" w14:textId="4C8A484E" w:rsidR="0044694D" w:rsidRPr="00813992" w:rsidRDefault="0044694D" w:rsidP="00C42AEE">
      <w:pPr>
        <w:pStyle w:val="DaftarParagraf"/>
        <w:tabs>
          <w:tab w:val="right" w:pos="6520"/>
        </w:tabs>
        <w:ind w:left="0"/>
        <w:rPr>
          <w:lang w:val="id-ID"/>
        </w:rPr>
      </w:pPr>
      <w:r w:rsidRPr="00813992">
        <w:rPr>
          <w:b/>
          <w:bCs/>
          <w:lang w:val="id-ID"/>
        </w:rPr>
        <w:tab/>
        <w:t xml:space="preserve">Pengakuan Iman </w:t>
      </w:r>
      <w:r w:rsidRPr="00813992">
        <w:rPr>
          <w:b/>
          <w:bCs/>
          <w:lang w:val="id-ID"/>
        </w:rPr>
        <w:tab/>
      </w:r>
      <w:r w:rsidRPr="00813992">
        <w:rPr>
          <w:i/>
          <w:iCs/>
          <w:lang w:val="id-ID"/>
        </w:rPr>
        <w:t>(Berdiri)</w:t>
      </w:r>
    </w:p>
    <w:p w14:paraId="7647783D" w14:textId="77777777" w:rsidR="0044694D" w:rsidRPr="00813992" w:rsidRDefault="0044694D" w:rsidP="0044694D">
      <w:pPr>
        <w:pStyle w:val="DaftarParagraf"/>
        <w:ind w:left="567" w:hanging="567"/>
        <w:rPr>
          <w:lang w:val="id-ID"/>
        </w:rPr>
      </w:pPr>
      <w:r w:rsidRPr="00813992">
        <w:rPr>
          <w:lang w:val="id-ID"/>
        </w:rPr>
        <w:t>M3:</w:t>
      </w:r>
      <w:r w:rsidRPr="00813992">
        <w:rPr>
          <w:lang w:val="id-ID"/>
        </w:rPr>
        <w:tab/>
        <w:t>Untuk meneguhkan iman kita, marilah kita ikrarkan Pengakuan Iman Rasuli bersama-sama...</w:t>
      </w:r>
    </w:p>
    <w:p w14:paraId="2EDCC01C" w14:textId="77777777" w:rsidR="0044694D" w:rsidRPr="00813992" w:rsidRDefault="0044694D" w:rsidP="0044694D">
      <w:pPr>
        <w:pStyle w:val="DaftarParagraf"/>
        <w:ind w:left="567" w:hanging="567"/>
        <w:rPr>
          <w:lang w:val="id-ID"/>
        </w:rPr>
      </w:pPr>
      <w:r w:rsidRPr="00813992">
        <w:rPr>
          <w:lang w:val="id-ID"/>
        </w:rPr>
        <w:t>U:</w:t>
      </w:r>
      <w:r w:rsidRPr="00813992">
        <w:rPr>
          <w:lang w:val="id-ID"/>
        </w:rPr>
        <w:tab/>
      </w:r>
      <w:r w:rsidRPr="00813992">
        <w:rPr>
          <w:b/>
          <w:bCs/>
          <w:lang w:val="id-ID"/>
        </w:rPr>
        <w:t>(Mengucapkan Pengakuan Iman Rasuli)</w:t>
      </w:r>
    </w:p>
    <w:p w14:paraId="65C2C710" w14:textId="77777777" w:rsidR="0044694D" w:rsidRPr="00813992" w:rsidRDefault="0044694D" w:rsidP="0044694D">
      <w:pPr>
        <w:pStyle w:val="DaftarParagraf"/>
        <w:tabs>
          <w:tab w:val="right" w:pos="6237"/>
        </w:tabs>
        <w:ind w:left="0"/>
        <w:jc w:val="right"/>
        <w:rPr>
          <w:i/>
          <w:iCs/>
          <w:lang w:val="id-ID"/>
        </w:rPr>
      </w:pPr>
    </w:p>
    <w:p w14:paraId="7C5BA94B" w14:textId="536E60F4" w:rsidR="0044694D" w:rsidRPr="00813992" w:rsidRDefault="0044694D" w:rsidP="00C42AEE">
      <w:pPr>
        <w:pStyle w:val="DaftarParagraf"/>
        <w:tabs>
          <w:tab w:val="right" w:pos="6520"/>
        </w:tabs>
        <w:ind w:left="0"/>
        <w:rPr>
          <w:i/>
          <w:iCs/>
          <w:lang w:val="id-ID"/>
        </w:rPr>
      </w:pPr>
      <w:r w:rsidRPr="00813992">
        <w:rPr>
          <w:b/>
          <w:bCs/>
          <w:lang w:val="id-ID"/>
        </w:rPr>
        <w:tab/>
        <w:t>Doa Syafaat</w:t>
      </w:r>
      <w:r w:rsidRPr="00813992">
        <w:rPr>
          <w:lang w:val="id-ID"/>
        </w:rPr>
        <w:tab/>
      </w:r>
      <w:r w:rsidRPr="00813992">
        <w:rPr>
          <w:i/>
          <w:iCs/>
          <w:lang w:val="id-ID"/>
        </w:rPr>
        <w:t>(Duduk)</w:t>
      </w:r>
    </w:p>
    <w:p w14:paraId="637AA572" w14:textId="77777777" w:rsidR="0044694D" w:rsidRPr="00813992" w:rsidRDefault="0044694D" w:rsidP="0044694D">
      <w:pPr>
        <w:pStyle w:val="DaftarParagraf"/>
        <w:ind w:left="567" w:hanging="567"/>
        <w:rPr>
          <w:lang w:val="id-ID"/>
        </w:rPr>
      </w:pPr>
      <w:r w:rsidRPr="00813992">
        <w:rPr>
          <w:lang w:val="id-ID"/>
        </w:rPr>
        <w:t>PF:</w:t>
      </w:r>
      <w:r w:rsidRPr="00813992">
        <w:rPr>
          <w:lang w:val="id-ID"/>
        </w:rPr>
        <w:tab/>
        <w:t>(Menaikkan doa syafaat)</w:t>
      </w:r>
    </w:p>
    <w:p w14:paraId="7329E259" w14:textId="77777777" w:rsidR="0044694D" w:rsidRPr="00813992" w:rsidRDefault="0044694D" w:rsidP="0044694D">
      <w:pPr>
        <w:pStyle w:val="DaftarParagraf"/>
        <w:ind w:left="567" w:hanging="567"/>
        <w:rPr>
          <w:lang w:val="id-ID"/>
        </w:rPr>
      </w:pPr>
    </w:p>
    <w:p w14:paraId="28DD6BAA" w14:textId="4B92A26F" w:rsidR="0044694D" w:rsidRPr="00813992" w:rsidRDefault="0044694D" w:rsidP="0044694D">
      <w:pPr>
        <w:pStyle w:val="DaftarParagraf"/>
        <w:tabs>
          <w:tab w:val="right" w:pos="6237"/>
        </w:tabs>
        <w:ind w:left="0"/>
        <w:rPr>
          <w:b/>
          <w:bCs/>
          <w:lang w:val="id-ID"/>
        </w:rPr>
      </w:pPr>
      <w:r w:rsidRPr="00813992">
        <w:rPr>
          <w:b/>
          <w:bCs/>
          <w:lang w:val="id-ID"/>
        </w:rPr>
        <w:tab/>
        <w:t xml:space="preserve">PELAYANAN PERJAMUAN KUDUS </w:t>
      </w:r>
    </w:p>
    <w:p w14:paraId="517831FF" w14:textId="7DEB6BC7" w:rsidR="0044694D" w:rsidRPr="00813992" w:rsidRDefault="0044694D" w:rsidP="0044694D">
      <w:pPr>
        <w:pStyle w:val="DaftarParagraf"/>
        <w:tabs>
          <w:tab w:val="right" w:pos="6237"/>
        </w:tabs>
        <w:ind w:left="0"/>
        <w:rPr>
          <w:lang w:val="id-ID"/>
        </w:rPr>
      </w:pPr>
      <w:r w:rsidRPr="00813992">
        <w:rPr>
          <w:lang w:val="id-ID"/>
        </w:rPr>
        <w:tab/>
        <w:t>(Bagi gereja yang melayankan Perjamuan Kudus di hari Jumat Agung)</w:t>
      </w:r>
    </w:p>
    <w:p w14:paraId="0B22EA4B" w14:textId="77777777" w:rsidR="0044694D" w:rsidRPr="00813992" w:rsidRDefault="0044694D" w:rsidP="0044694D">
      <w:pPr>
        <w:pStyle w:val="DaftarParagraf"/>
        <w:tabs>
          <w:tab w:val="right" w:pos="6237"/>
        </w:tabs>
        <w:ind w:left="0"/>
        <w:rPr>
          <w:b/>
          <w:bCs/>
          <w:lang w:val="id-ID"/>
        </w:rPr>
      </w:pPr>
    </w:p>
    <w:p w14:paraId="5582ECE0" w14:textId="07BD22C4" w:rsidR="0044694D" w:rsidRPr="00813992" w:rsidRDefault="0044694D" w:rsidP="0044694D">
      <w:pPr>
        <w:pStyle w:val="DaftarParagraf"/>
        <w:tabs>
          <w:tab w:val="right" w:pos="6237"/>
        </w:tabs>
        <w:ind w:left="0"/>
        <w:rPr>
          <w:lang w:val="id-ID"/>
        </w:rPr>
      </w:pPr>
      <w:r w:rsidRPr="00813992">
        <w:rPr>
          <w:b/>
          <w:bCs/>
          <w:lang w:val="id-ID"/>
        </w:rPr>
        <w:tab/>
        <w:t>PERSEMBAHAN</w:t>
      </w:r>
      <w:r w:rsidRPr="00813992">
        <w:rPr>
          <w:lang w:val="id-ID"/>
        </w:rPr>
        <w:tab/>
      </w:r>
    </w:p>
    <w:p w14:paraId="1AC63EF8" w14:textId="77777777" w:rsidR="0044694D" w:rsidRPr="00813992" w:rsidRDefault="0044694D" w:rsidP="0044694D">
      <w:pPr>
        <w:pStyle w:val="DaftarParagraf"/>
        <w:ind w:left="567" w:hanging="567"/>
        <w:rPr>
          <w:lang w:val="id-ID"/>
        </w:rPr>
      </w:pPr>
      <w:r w:rsidRPr="00813992">
        <w:rPr>
          <w:lang w:val="id-ID"/>
        </w:rPr>
        <w:t>M4:</w:t>
      </w:r>
      <w:r w:rsidRPr="00813992">
        <w:rPr>
          <w:lang w:val="id-ID"/>
        </w:rPr>
        <w:tab/>
        <w:t>Saudara-saudara, sesungguhnya tidak seorang pun mampu membalas kasih Allah. Namun, marilah kita menghaturkan persembahan sebagai ungkapan syukur dan sarana untuk memuliakan nama-Nya, “</w:t>
      </w:r>
      <w:r w:rsidRPr="00813992">
        <w:rPr>
          <w:i/>
          <w:lang w:val="id-ID"/>
        </w:rPr>
        <w:t>Sebab segala sesuatu adalah dari Dia, dan oleh Dia, dan kepada Dia: Bagi Dialah kemuliaan sampai selama-lamanya!</w:t>
      </w:r>
      <w:r w:rsidRPr="00813992">
        <w:rPr>
          <w:lang w:val="id-ID"/>
        </w:rPr>
        <w:t>“ (Roma 11:36)</w:t>
      </w:r>
    </w:p>
    <w:p w14:paraId="426A71A8" w14:textId="77777777" w:rsidR="0044694D" w:rsidRPr="00813992" w:rsidRDefault="0044694D" w:rsidP="0044694D">
      <w:pPr>
        <w:pStyle w:val="DaftarParagraf"/>
        <w:ind w:left="567" w:hanging="567"/>
        <w:rPr>
          <w:lang w:val="id-ID"/>
        </w:rPr>
      </w:pPr>
    </w:p>
    <w:p w14:paraId="08971167" w14:textId="77777777" w:rsidR="0044694D" w:rsidRPr="00813992" w:rsidRDefault="0044694D" w:rsidP="0044694D">
      <w:pPr>
        <w:pStyle w:val="DaftarParagraf"/>
        <w:ind w:left="567" w:hanging="567"/>
        <w:rPr>
          <w:b/>
          <w:bCs/>
          <w:lang w:val="id-ID"/>
        </w:rPr>
      </w:pPr>
      <w:r w:rsidRPr="00813992">
        <w:rPr>
          <w:lang w:val="id-ID"/>
        </w:rPr>
        <w:t>U:</w:t>
      </w:r>
      <w:r w:rsidRPr="00813992">
        <w:rPr>
          <w:lang w:val="id-ID"/>
        </w:rPr>
        <w:tab/>
      </w:r>
      <w:r w:rsidRPr="00813992">
        <w:rPr>
          <w:b/>
          <w:bCs/>
          <w:lang w:val="id-ID"/>
        </w:rPr>
        <w:t>(menyanyikan KJ 288:1-2)</w:t>
      </w:r>
    </w:p>
    <w:p w14:paraId="268347F4" w14:textId="77777777" w:rsidR="0044694D" w:rsidRPr="00813992" w:rsidRDefault="0044694D" w:rsidP="0044694D">
      <w:pPr>
        <w:pStyle w:val="DaftarParagraf"/>
        <w:ind w:left="567" w:hanging="567"/>
        <w:rPr>
          <w:lang w:val="id-ID"/>
        </w:rPr>
      </w:pPr>
      <w:r w:rsidRPr="00813992">
        <w:rPr>
          <w:lang w:val="id-ID"/>
        </w:rPr>
        <w:tab/>
        <w:t>MARI, PUJI RAJA SORGA</w:t>
      </w:r>
    </w:p>
    <w:p w14:paraId="156C2393" w14:textId="77777777" w:rsidR="0044694D" w:rsidRPr="00813992" w:rsidRDefault="0044694D" w:rsidP="00C42AEE">
      <w:pPr>
        <w:pStyle w:val="DaftarParagraf"/>
        <w:widowControl/>
        <w:numPr>
          <w:ilvl w:val="0"/>
          <w:numId w:val="48"/>
        </w:numPr>
        <w:adjustRightInd w:val="0"/>
        <w:ind w:left="993" w:hanging="426"/>
        <w:contextualSpacing/>
        <w:rPr>
          <w:rFonts w:cs="Courier New"/>
          <w:lang w:val="id-ID"/>
        </w:rPr>
      </w:pPr>
      <w:r w:rsidRPr="00813992">
        <w:rPr>
          <w:rFonts w:cs="Courier New"/>
          <w:lang w:val="id-ID"/>
        </w:rPr>
        <w:t>Mari puji Raja sorga, persembahan bawalah</w:t>
      </w:r>
    </w:p>
    <w:p w14:paraId="709D8043" w14:textId="559D7C63" w:rsidR="0044694D" w:rsidRPr="00813992" w:rsidRDefault="0044694D" w:rsidP="00C42AEE">
      <w:pPr>
        <w:pStyle w:val="DaftarParagraf"/>
        <w:adjustRightInd w:val="0"/>
        <w:ind w:left="993" w:firstLine="0"/>
        <w:rPr>
          <w:rFonts w:cs="Courier New"/>
          <w:lang w:val="id-ID"/>
        </w:rPr>
      </w:pPr>
      <w:r w:rsidRPr="00813992">
        <w:rPr>
          <w:rFonts w:cs="Courier New"/>
          <w:lang w:val="id-ID"/>
        </w:rPr>
        <w:t>Ditebus</w:t>
      </w:r>
      <w:r w:rsidR="00DD48D2">
        <w:rPr>
          <w:rFonts w:cs="Courier New"/>
          <w:lang w:val="id-ID"/>
        </w:rPr>
        <w:t>-</w:t>
      </w:r>
      <w:r w:rsidRPr="00813992">
        <w:rPr>
          <w:rFonts w:cs="Courier New"/>
          <w:lang w:val="id-ID"/>
        </w:rPr>
        <w:t>Nya jiwa-raga, maka puji nama-Nya</w:t>
      </w:r>
    </w:p>
    <w:p w14:paraId="654E7D94" w14:textId="77777777" w:rsidR="0044694D" w:rsidRPr="00813992" w:rsidRDefault="0044694D" w:rsidP="00C42AEE">
      <w:pPr>
        <w:pStyle w:val="DaftarParagraf"/>
        <w:adjustRightInd w:val="0"/>
        <w:ind w:left="993" w:firstLine="0"/>
        <w:rPr>
          <w:rFonts w:cs="Courier New"/>
          <w:lang w:val="id-ID"/>
        </w:rPr>
      </w:pPr>
      <w:r w:rsidRPr="00813992">
        <w:rPr>
          <w:rFonts w:cs="Courier New"/>
          <w:lang w:val="id-ID"/>
        </w:rPr>
        <w:t>Puji Dia! puji Dia! Puji Raja semesta!</w:t>
      </w:r>
    </w:p>
    <w:p w14:paraId="0F347EB2" w14:textId="77777777" w:rsidR="0044694D" w:rsidRPr="00813992" w:rsidRDefault="0044694D" w:rsidP="00C42AEE">
      <w:pPr>
        <w:pStyle w:val="DaftarParagraf"/>
        <w:widowControl/>
        <w:numPr>
          <w:ilvl w:val="0"/>
          <w:numId w:val="48"/>
        </w:numPr>
        <w:adjustRightInd w:val="0"/>
        <w:ind w:left="993" w:hanging="426"/>
        <w:contextualSpacing/>
        <w:rPr>
          <w:rFonts w:cs="Courier New"/>
          <w:lang w:val="id-ID"/>
        </w:rPr>
      </w:pPr>
      <w:r w:rsidRPr="00813992">
        <w:rPr>
          <w:rFonts w:cs="Courier New"/>
          <w:lang w:val="id-ID"/>
        </w:rPr>
        <w:t>Puji Yang kekal rahmat-Nya bagi umat dalam aib</w:t>
      </w:r>
    </w:p>
    <w:p w14:paraId="6BED23AA" w14:textId="15B9BCA2" w:rsidR="0044694D" w:rsidRPr="00813992" w:rsidRDefault="0044694D" w:rsidP="00C42AEE">
      <w:pPr>
        <w:pStyle w:val="DaftarParagraf"/>
        <w:adjustRightInd w:val="0"/>
        <w:ind w:left="993" w:firstLine="0"/>
        <w:rPr>
          <w:rFonts w:cs="Courier New"/>
          <w:lang w:val="id-ID"/>
        </w:rPr>
      </w:pPr>
      <w:r w:rsidRPr="00813992">
        <w:rPr>
          <w:rFonts w:cs="Courier New"/>
          <w:lang w:val="id-ID"/>
        </w:rPr>
        <w:t>Dulu, kini, selamanya panjang sabar, Maha</w:t>
      </w:r>
      <w:r w:rsidR="00DD48D2">
        <w:rPr>
          <w:rFonts w:cs="Courier New"/>
          <w:lang w:val="id-ID"/>
        </w:rPr>
        <w:t xml:space="preserve"> </w:t>
      </w:r>
      <w:r w:rsidRPr="00813992">
        <w:rPr>
          <w:rFonts w:cs="Courier New"/>
          <w:lang w:val="id-ID"/>
        </w:rPr>
        <w:t>baik</w:t>
      </w:r>
    </w:p>
    <w:p w14:paraId="037E2906" w14:textId="77777777" w:rsidR="0044694D" w:rsidRPr="00813992" w:rsidRDefault="0044694D" w:rsidP="00C42AEE">
      <w:pPr>
        <w:pStyle w:val="DaftarParagraf"/>
        <w:adjustRightInd w:val="0"/>
        <w:ind w:left="993" w:firstLine="0"/>
        <w:rPr>
          <w:rFonts w:cs="Courier New"/>
          <w:lang w:val="id-ID"/>
        </w:rPr>
      </w:pPr>
      <w:r w:rsidRPr="00813992">
        <w:rPr>
          <w:rFonts w:cs="Courier New"/>
          <w:lang w:val="id-ID"/>
        </w:rPr>
        <w:t>Puji Dia! Puji Dia,  Yang setia-Nya ajaib!</w:t>
      </w:r>
    </w:p>
    <w:p w14:paraId="19F86CD3" w14:textId="77777777" w:rsidR="0044694D" w:rsidRPr="00813992" w:rsidRDefault="0044694D" w:rsidP="0044694D">
      <w:pPr>
        <w:pStyle w:val="DaftarParagraf"/>
        <w:ind w:left="0"/>
        <w:rPr>
          <w:lang w:val="id-ID"/>
        </w:rPr>
      </w:pPr>
    </w:p>
    <w:p w14:paraId="6A73A37B" w14:textId="21F9D069" w:rsidR="0044694D" w:rsidRPr="00813992" w:rsidRDefault="0044694D" w:rsidP="00C42AEE">
      <w:pPr>
        <w:pStyle w:val="DaftarParagraf"/>
        <w:tabs>
          <w:tab w:val="right" w:pos="6520"/>
        </w:tabs>
        <w:ind w:left="0"/>
        <w:rPr>
          <w:i/>
          <w:iCs/>
          <w:lang w:val="id-ID"/>
        </w:rPr>
      </w:pPr>
      <w:r w:rsidRPr="00813992">
        <w:rPr>
          <w:b/>
          <w:bCs/>
          <w:lang w:val="id-ID"/>
        </w:rPr>
        <w:tab/>
        <w:t>Doa Persembahan</w:t>
      </w:r>
      <w:r w:rsidRPr="00813992">
        <w:rPr>
          <w:b/>
          <w:bCs/>
          <w:lang w:val="id-ID"/>
        </w:rPr>
        <w:tab/>
      </w:r>
      <w:r w:rsidRPr="00813992">
        <w:rPr>
          <w:i/>
          <w:iCs/>
          <w:lang w:val="id-ID"/>
        </w:rPr>
        <w:t>(Berdiri)</w:t>
      </w:r>
    </w:p>
    <w:p w14:paraId="2E8064A0" w14:textId="70AA754D" w:rsidR="0044694D" w:rsidRPr="00813992" w:rsidRDefault="0044694D" w:rsidP="00DD48D2">
      <w:pPr>
        <w:pStyle w:val="DaftarParagraf"/>
        <w:tabs>
          <w:tab w:val="left" w:pos="567"/>
          <w:tab w:val="right" w:pos="6237"/>
        </w:tabs>
        <w:ind w:left="0" w:firstLine="0"/>
        <w:rPr>
          <w:lang w:val="id-ID"/>
        </w:rPr>
      </w:pPr>
      <w:r w:rsidRPr="00813992">
        <w:rPr>
          <w:lang w:val="id-ID"/>
        </w:rPr>
        <w:t>M4:</w:t>
      </w:r>
      <w:r w:rsidRPr="00813992">
        <w:rPr>
          <w:lang w:val="id-ID"/>
        </w:rPr>
        <w:tab/>
      </w:r>
      <w:r w:rsidRPr="00813992">
        <w:rPr>
          <w:spacing w:val="-2"/>
          <w:lang w:val="id-ID"/>
        </w:rPr>
        <w:t>(Memimpin doa persembahan dan akhir ibadah</w:t>
      </w:r>
      <w:r w:rsidRPr="00813992">
        <w:rPr>
          <w:lang w:val="id-ID"/>
        </w:rPr>
        <w:t>)</w:t>
      </w:r>
    </w:p>
    <w:p w14:paraId="0EA11430" w14:textId="77777777" w:rsidR="0044694D" w:rsidRPr="00813992" w:rsidRDefault="0044694D" w:rsidP="0044694D">
      <w:pPr>
        <w:pStyle w:val="DaftarParagraf"/>
        <w:ind w:left="0"/>
        <w:rPr>
          <w:lang w:val="id-ID"/>
        </w:rPr>
      </w:pPr>
    </w:p>
    <w:p w14:paraId="5490228B" w14:textId="2AEB499D" w:rsidR="0044694D" w:rsidRPr="00813992" w:rsidRDefault="0044694D" w:rsidP="00C42AEE">
      <w:pPr>
        <w:pStyle w:val="DaftarParagraf"/>
        <w:tabs>
          <w:tab w:val="right" w:pos="6520"/>
        </w:tabs>
        <w:ind w:left="0" w:firstLine="0"/>
        <w:rPr>
          <w:b/>
          <w:bCs/>
          <w:lang w:val="id-ID"/>
        </w:rPr>
      </w:pPr>
      <w:r w:rsidRPr="00813992">
        <w:rPr>
          <w:b/>
          <w:bCs/>
          <w:lang w:val="id-ID"/>
        </w:rPr>
        <w:t>Nyanyian Pengutusan</w:t>
      </w:r>
      <w:r w:rsidR="00C42AEE" w:rsidRPr="00813992">
        <w:rPr>
          <w:b/>
          <w:bCs/>
          <w:lang w:val="id-ID"/>
        </w:rPr>
        <w:tab/>
      </w:r>
      <w:r w:rsidRPr="00813992">
        <w:rPr>
          <w:lang w:val="id-ID"/>
        </w:rPr>
        <w:t>(</w:t>
      </w:r>
      <w:r w:rsidRPr="00813992">
        <w:rPr>
          <w:bCs/>
          <w:i/>
          <w:lang w:val="id-ID"/>
        </w:rPr>
        <w:t>berdiri)</w:t>
      </w:r>
    </w:p>
    <w:p w14:paraId="388A15AC" w14:textId="77777777" w:rsidR="0044694D" w:rsidRPr="00813992" w:rsidRDefault="0044694D" w:rsidP="0044694D">
      <w:pPr>
        <w:pStyle w:val="DaftarParagraf"/>
        <w:ind w:left="567" w:hanging="567"/>
        <w:rPr>
          <w:lang w:val="id-ID"/>
        </w:rPr>
      </w:pPr>
      <w:r w:rsidRPr="00813992">
        <w:rPr>
          <w:lang w:val="id-ID"/>
        </w:rPr>
        <w:t>U:</w:t>
      </w:r>
      <w:r w:rsidRPr="00813992">
        <w:rPr>
          <w:lang w:val="id-ID"/>
        </w:rPr>
        <w:tab/>
        <w:t>(Menyanyikan KJ 372: 1- 3)</w:t>
      </w:r>
    </w:p>
    <w:p w14:paraId="246E45E5" w14:textId="77777777" w:rsidR="0044694D" w:rsidRPr="00813992" w:rsidRDefault="0044694D" w:rsidP="0044694D">
      <w:pPr>
        <w:pStyle w:val="DaftarParagraf"/>
        <w:ind w:left="567" w:hanging="567"/>
        <w:rPr>
          <w:bCs/>
          <w:lang w:val="id-ID"/>
        </w:rPr>
      </w:pPr>
      <w:r w:rsidRPr="00813992">
        <w:rPr>
          <w:bCs/>
          <w:lang w:val="id-ID"/>
        </w:rPr>
        <w:tab/>
        <w:t>INGINKAH KAU IKUT TUHAN</w:t>
      </w:r>
    </w:p>
    <w:p w14:paraId="357C36F0" w14:textId="77777777" w:rsidR="0044694D" w:rsidRPr="00813992" w:rsidRDefault="0044694D" w:rsidP="0044694D">
      <w:pPr>
        <w:pStyle w:val="DaftarParagraf"/>
        <w:widowControl/>
        <w:numPr>
          <w:ilvl w:val="0"/>
          <w:numId w:val="49"/>
        </w:numPr>
        <w:adjustRightInd w:val="0"/>
        <w:contextualSpacing/>
        <w:rPr>
          <w:rFonts w:cs="Courier New"/>
          <w:lang w:val="id-ID"/>
        </w:rPr>
      </w:pPr>
      <w:r w:rsidRPr="00813992">
        <w:rPr>
          <w:rFonts w:cs="Courier New"/>
          <w:lang w:val="id-ID"/>
        </w:rPr>
        <w:lastRenderedPageBreak/>
        <w:t>Inginkah kau ikut Tuhan? Pikul salib!</w:t>
      </w:r>
    </w:p>
    <w:p w14:paraId="33F57697" w14:textId="2B007F3A" w:rsidR="0044694D" w:rsidRPr="00813992" w:rsidRDefault="0044694D" w:rsidP="00C42AEE">
      <w:pPr>
        <w:pStyle w:val="DaftarParagraf"/>
        <w:adjustRightInd w:val="0"/>
        <w:ind w:left="927" w:firstLine="0"/>
        <w:rPr>
          <w:rFonts w:cs="Courier New"/>
          <w:lang w:val="id-ID"/>
        </w:rPr>
      </w:pPr>
      <w:r w:rsidRPr="00813992">
        <w:rPr>
          <w:rFonts w:cs="Courier New"/>
          <w:lang w:val="id-ID"/>
        </w:rPr>
        <w:t>Jangan bimbang, jangan sungkan</w:t>
      </w:r>
      <w:r w:rsidR="00C42AEE" w:rsidRPr="00813992">
        <w:rPr>
          <w:rFonts w:cs="Courier New"/>
          <w:lang w:val="id-ID"/>
        </w:rPr>
        <w:t xml:space="preserve">. </w:t>
      </w:r>
      <w:r w:rsidRPr="00813992">
        <w:rPr>
          <w:rFonts w:cs="Courier New"/>
          <w:lang w:val="id-ID"/>
        </w:rPr>
        <w:t>Ikut Tabib!</w:t>
      </w:r>
    </w:p>
    <w:p w14:paraId="6AD35A0A" w14:textId="03485523" w:rsidR="0044694D" w:rsidRPr="00813992" w:rsidRDefault="0044694D" w:rsidP="00C42AEE">
      <w:pPr>
        <w:pStyle w:val="DaftarParagraf"/>
        <w:adjustRightInd w:val="0"/>
        <w:ind w:left="1560" w:hanging="633"/>
        <w:rPr>
          <w:rFonts w:cs="Courier New"/>
          <w:lang w:val="id-ID"/>
        </w:rPr>
      </w:pPr>
      <w:r w:rsidRPr="00813992">
        <w:rPr>
          <w:rFonts w:cs="Courier New"/>
          <w:lang w:val="id-ID"/>
        </w:rPr>
        <w:t>Ref</w:t>
      </w:r>
      <w:r w:rsidR="00DD48D2">
        <w:rPr>
          <w:rFonts w:cs="Courier New"/>
          <w:lang w:val="id-ID"/>
        </w:rPr>
        <w:t>r</w:t>
      </w:r>
      <w:r w:rsidR="00C42AEE" w:rsidRPr="00813992">
        <w:rPr>
          <w:rFonts w:cs="Courier New"/>
          <w:lang w:val="id-ID"/>
        </w:rPr>
        <w:t>.</w:t>
      </w:r>
      <w:r w:rsidRPr="00813992">
        <w:rPr>
          <w:rFonts w:cs="Courier New"/>
          <w:lang w:val="id-ID"/>
        </w:rPr>
        <w:t xml:space="preserve">: </w:t>
      </w:r>
      <w:r w:rsidRPr="00813992">
        <w:rPr>
          <w:rFonts w:cs="Courier New"/>
          <w:lang w:val="id-ID"/>
        </w:rPr>
        <w:tab/>
        <w:t>Pikullah salibmu saja, ikut terus</w:t>
      </w:r>
    </w:p>
    <w:p w14:paraId="49323402" w14:textId="77777777" w:rsidR="0044694D" w:rsidRPr="00813992" w:rsidRDefault="0044694D" w:rsidP="00C42AEE">
      <w:pPr>
        <w:pStyle w:val="DaftarParagraf"/>
        <w:adjustRightInd w:val="0"/>
        <w:ind w:left="1560" w:hanging="633"/>
        <w:rPr>
          <w:rFonts w:cs="Courier New"/>
          <w:lang w:val="id-ID"/>
        </w:rPr>
      </w:pPr>
      <w:r w:rsidRPr="00813992">
        <w:rPr>
          <w:rFonts w:cs="Courier New"/>
          <w:lang w:val="id-ID"/>
        </w:rPr>
        <w:tab/>
        <w:t>Lihatlah mahkota Raja agung kudus!</w:t>
      </w:r>
    </w:p>
    <w:p w14:paraId="26020CAA" w14:textId="77777777" w:rsidR="0044694D" w:rsidRPr="00813992" w:rsidRDefault="0044694D" w:rsidP="0044694D">
      <w:pPr>
        <w:pStyle w:val="DaftarParagraf"/>
        <w:widowControl/>
        <w:numPr>
          <w:ilvl w:val="0"/>
          <w:numId w:val="49"/>
        </w:numPr>
        <w:adjustRightInd w:val="0"/>
        <w:contextualSpacing/>
        <w:rPr>
          <w:rFonts w:cs="Courier New"/>
          <w:lang w:val="id-ID"/>
        </w:rPr>
      </w:pPr>
      <w:r w:rsidRPr="00813992">
        <w:rPr>
          <w:rFonts w:cs="Courier New"/>
          <w:lang w:val="id-ID"/>
        </w:rPr>
        <w:t>Haruslah kausangkal diri: Pikul salib!</w:t>
      </w:r>
    </w:p>
    <w:p w14:paraId="0A547E1D" w14:textId="08F6CC4D" w:rsidR="0044694D" w:rsidRPr="00813992" w:rsidRDefault="0044694D" w:rsidP="00C42AEE">
      <w:pPr>
        <w:pStyle w:val="DaftarParagraf"/>
        <w:adjustRightInd w:val="0"/>
        <w:ind w:left="927" w:firstLine="0"/>
        <w:rPr>
          <w:rFonts w:cs="Courier New"/>
          <w:lang w:val="id-ID"/>
        </w:rPr>
      </w:pPr>
      <w:r w:rsidRPr="00813992">
        <w:rPr>
          <w:rFonts w:cs="Courier New"/>
          <w:lang w:val="id-ID"/>
        </w:rPr>
        <w:t>Di godaan dunia ini</w:t>
      </w:r>
      <w:r w:rsidR="00C42AEE" w:rsidRPr="00813992">
        <w:rPr>
          <w:rFonts w:cs="Courier New"/>
          <w:lang w:val="id-ID"/>
        </w:rPr>
        <w:t xml:space="preserve">. </w:t>
      </w:r>
      <w:r w:rsidRPr="00813992">
        <w:rPr>
          <w:rFonts w:cs="Courier New"/>
          <w:lang w:val="id-ID"/>
        </w:rPr>
        <w:t>Ikut Tabib!</w:t>
      </w:r>
      <w:r w:rsidR="00C42AEE" w:rsidRPr="00813992">
        <w:rPr>
          <w:rFonts w:cs="Courier New"/>
          <w:lang w:val="id-ID"/>
        </w:rPr>
        <w:t xml:space="preserve"> </w:t>
      </w:r>
      <w:r w:rsidRPr="00813992">
        <w:rPr>
          <w:rFonts w:cs="Courier New"/>
          <w:lang w:val="id-ID"/>
        </w:rPr>
        <w:t>Ref</w:t>
      </w:r>
      <w:r w:rsidR="00DD48D2">
        <w:rPr>
          <w:rFonts w:cs="Courier New"/>
          <w:lang w:val="id-ID"/>
        </w:rPr>
        <w:t>r</w:t>
      </w:r>
      <w:r w:rsidR="00C42AEE" w:rsidRPr="00813992">
        <w:rPr>
          <w:rFonts w:cs="Courier New"/>
          <w:lang w:val="id-ID"/>
        </w:rPr>
        <w:t>.</w:t>
      </w:r>
      <w:r w:rsidRPr="00813992">
        <w:rPr>
          <w:rFonts w:cs="Courier New"/>
          <w:lang w:val="id-ID"/>
        </w:rPr>
        <w:t>: ...</w:t>
      </w:r>
    </w:p>
    <w:p w14:paraId="6676D468" w14:textId="77777777" w:rsidR="0044694D" w:rsidRPr="00813992" w:rsidRDefault="0044694D" w:rsidP="0044694D">
      <w:pPr>
        <w:pStyle w:val="DaftarParagraf"/>
        <w:widowControl/>
        <w:numPr>
          <w:ilvl w:val="0"/>
          <w:numId w:val="49"/>
        </w:numPr>
        <w:adjustRightInd w:val="0"/>
        <w:contextualSpacing/>
        <w:rPr>
          <w:rFonts w:cs="Courier New"/>
          <w:lang w:val="id-ID"/>
        </w:rPr>
      </w:pPr>
      <w:r w:rsidRPr="00813992">
        <w:rPr>
          <w:rFonts w:cs="Courier New"/>
          <w:lang w:val="id-ID"/>
        </w:rPr>
        <w:t>Apa pun kesusahanmu, jangan lemah</w:t>
      </w:r>
    </w:p>
    <w:p w14:paraId="0A35E4BC" w14:textId="7F085C5F" w:rsidR="0044694D" w:rsidRPr="00813992" w:rsidRDefault="0044694D" w:rsidP="00C42AEE">
      <w:pPr>
        <w:pStyle w:val="DaftarParagraf"/>
        <w:adjustRightInd w:val="0"/>
        <w:ind w:left="927" w:firstLine="0"/>
        <w:rPr>
          <w:rFonts w:cs="Courier New"/>
          <w:lang w:val="id-ID"/>
        </w:rPr>
      </w:pPr>
      <w:r w:rsidRPr="00813992">
        <w:rPr>
          <w:rFonts w:cs="Courier New"/>
          <w:lang w:val="id-ID"/>
        </w:rPr>
        <w:t>Tuhan Yesus besertamu, ikut tetap!</w:t>
      </w:r>
      <w:r w:rsidR="00C42AEE" w:rsidRPr="00813992">
        <w:rPr>
          <w:rFonts w:cs="Courier New"/>
          <w:lang w:val="id-ID"/>
        </w:rPr>
        <w:t xml:space="preserve"> </w:t>
      </w:r>
      <w:r w:rsidRPr="00813992">
        <w:rPr>
          <w:rFonts w:cs="Courier New"/>
          <w:lang w:val="id-ID"/>
        </w:rPr>
        <w:t>Ref</w:t>
      </w:r>
      <w:r w:rsidR="00DD48D2">
        <w:rPr>
          <w:rFonts w:cs="Courier New"/>
          <w:lang w:val="id-ID"/>
        </w:rPr>
        <w:t>r</w:t>
      </w:r>
      <w:r w:rsidR="00C42AEE" w:rsidRPr="00813992">
        <w:rPr>
          <w:rFonts w:cs="Courier New"/>
          <w:lang w:val="id-ID"/>
        </w:rPr>
        <w:t>.</w:t>
      </w:r>
      <w:r w:rsidRPr="00813992">
        <w:rPr>
          <w:rFonts w:cs="Courier New"/>
          <w:lang w:val="id-ID"/>
        </w:rPr>
        <w:t>: ...</w:t>
      </w:r>
    </w:p>
    <w:p w14:paraId="5094B439" w14:textId="77777777" w:rsidR="0044694D" w:rsidRPr="00813992" w:rsidRDefault="0044694D" w:rsidP="0044694D">
      <w:pPr>
        <w:pStyle w:val="DaftarParagraf"/>
        <w:ind w:left="567" w:hanging="567"/>
        <w:rPr>
          <w:sz w:val="16"/>
          <w:szCs w:val="16"/>
          <w:lang w:val="id-ID"/>
        </w:rPr>
      </w:pPr>
      <w:r w:rsidRPr="00813992">
        <w:rPr>
          <w:lang w:val="id-ID"/>
        </w:rPr>
        <w:tab/>
      </w:r>
    </w:p>
    <w:p w14:paraId="73D2C3D3" w14:textId="7B81ED37" w:rsidR="0044694D" w:rsidRPr="00813992" w:rsidRDefault="0044694D" w:rsidP="00C42AEE">
      <w:pPr>
        <w:pStyle w:val="DaftarParagraf"/>
        <w:tabs>
          <w:tab w:val="right" w:pos="6520"/>
        </w:tabs>
        <w:ind w:left="0" w:firstLine="0"/>
        <w:rPr>
          <w:bCs/>
          <w:lang w:val="id-ID"/>
        </w:rPr>
      </w:pPr>
      <w:r w:rsidRPr="00813992">
        <w:rPr>
          <w:b/>
          <w:bCs/>
          <w:lang w:val="id-ID"/>
        </w:rPr>
        <w:t>PENGUTUSAN</w:t>
      </w:r>
      <w:r w:rsidRPr="00813992">
        <w:rPr>
          <w:b/>
          <w:bCs/>
          <w:lang w:val="id-ID"/>
        </w:rPr>
        <w:tab/>
      </w:r>
      <w:r w:rsidRPr="00813992">
        <w:rPr>
          <w:lang w:val="id-ID"/>
        </w:rPr>
        <w:t>(</w:t>
      </w:r>
      <w:r w:rsidRPr="00813992">
        <w:rPr>
          <w:bCs/>
          <w:i/>
          <w:lang w:val="id-ID"/>
        </w:rPr>
        <w:t>berdiri)</w:t>
      </w:r>
    </w:p>
    <w:p w14:paraId="77AF5CAD" w14:textId="77777777" w:rsidR="0044694D" w:rsidRPr="00813992" w:rsidRDefault="0044694D" w:rsidP="0044694D">
      <w:pPr>
        <w:pStyle w:val="DaftarParagraf"/>
        <w:ind w:left="567" w:hanging="567"/>
        <w:rPr>
          <w:lang w:val="id-ID"/>
        </w:rPr>
      </w:pPr>
      <w:r w:rsidRPr="00813992">
        <w:rPr>
          <w:lang w:val="id-ID"/>
        </w:rPr>
        <w:t>PF:</w:t>
      </w:r>
      <w:r w:rsidRPr="00813992">
        <w:rPr>
          <w:lang w:val="id-ID"/>
        </w:rPr>
        <w:tab/>
        <w:t>Arahkanlah hatimu kepada Tuhan dan pandanglah salib-Nya</w:t>
      </w:r>
    </w:p>
    <w:p w14:paraId="1D834FC3" w14:textId="77777777" w:rsidR="0044694D" w:rsidRPr="00813992" w:rsidRDefault="0044694D" w:rsidP="0044694D">
      <w:pPr>
        <w:pStyle w:val="DaftarParagraf"/>
        <w:ind w:left="567" w:hanging="567"/>
        <w:rPr>
          <w:lang w:val="id-ID"/>
        </w:rPr>
      </w:pPr>
      <w:r w:rsidRPr="00813992">
        <w:rPr>
          <w:lang w:val="id-ID"/>
        </w:rPr>
        <w:t>U:</w:t>
      </w:r>
      <w:r w:rsidRPr="00813992">
        <w:rPr>
          <w:lang w:val="id-ID"/>
        </w:rPr>
        <w:tab/>
      </w:r>
      <w:r w:rsidRPr="00813992">
        <w:rPr>
          <w:b/>
          <w:bCs/>
          <w:lang w:val="id-ID"/>
        </w:rPr>
        <w:t>Kami senantiasa memandang salib Tuhan</w:t>
      </w:r>
    </w:p>
    <w:p w14:paraId="5197A981" w14:textId="77777777" w:rsidR="0044694D" w:rsidRPr="00813992" w:rsidRDefault="0044694D" w:rsidP="0044694D">
      <w:pPr>
        <w:pStyle w:val="DaftarParagraf"/>
        <w:ind w:left="567" w:hanging="567"/>
        <w:rPr>
          <w:lang w:val="id-ID"/>
        </w:rPr>
      </w:pPr>
      <w:r w:rsidRPr="00813992">
        <w:rPr>
          <w:lang w:val="id-ID"/>
        </w:rPr>
        <w:t>PF:</w:t>
      </w:r>
      <w:r w:rsidRPr="00813992">
        <w:rPr>
          <w:lang w:val="id-ID"/>
        </w:rPr>
        <w:tab/>
        <w:t>Jadilah saksi Kristus dan beritakanlah karya salib-Nya</w:t>
      </w:r>
    </w:p>
    <w:p w14:paraId="424EA682" w14:textId="77777777" w:rsidR="0044694D" w:rsidRPr="00813992" w:rsidRDefault="0044694D" w:rsidP="0044694D">
      <w:pPr>
        <w:pStyle w:val="DaftarParagraf"/>
        <w:ind w:left="567" w:hanging="567"/>
        <w:rPr>
          <w:lang w:val="id-ID"/>
        </w:rPr>
      </w:pPr>
      <w:r w:rsidRPr="00813992">
        <w:rPr>
          <w:lang w:val="id-ID"/>
        </w:rPr>
        <w:t>U:</w:t>
      </w:r>
      <w:r w:rsidRPr="00813992">
        <w:rPr>
          <w:lang w:val="id-ID"/>
        </w:rPr>
        <w:tab/>
      </w:r>
      <w:r w:rsidRPr="00813992">
        <w:rPr>
          <w:b/>
          <w:bCs/>
          <w:lang w:val="id-ID"/>
        </w:rPr>
        <w:t>kami siap menjadi saksi-Nya</w:t>
      </w:r>
    </w:p>
    <w:p w14:paraId="5E56B19A" w14:textId="77777777" w:rsidR="0044694D" w:rsidRPr="00813992" w:rsidRDefault="0044694D" w:rsidP="0044694D">
      <w:pPr>
        <w:pStyle w:val="DaftarParagraf"/>
        <w:ind w:left="567" w:hanging="567"/>
        <w:rPr>
          <w:lang w:val="id-ID"/>
        </w:rPr>
      </w:pPr>
      <w:r w:rsidRPr="00813992">
        <w:rPr>
          <w:lang w:val="id-ID"/>
        </w:rPr>
        <w:t>PF:</w:t>
      </w:r>
      <w:r w:rsidRPr="00813992">
        <w:rPr>
          <w:lang w:val="id-ID"/>
        </w:rPr>
        <w:tab/>
        <w:t>Terpujilah Tuhan, Allah kita</w:t>
      </w:r>
    </w:p>
    <w:p w14:paraId="3EE83BC2" w14:textId="77777777" w:rsidR="0044694D" w:rsidRPr="00813992" w:rsidRDefault="0044694D" w:rsidP="0044694D">
      <w:pPr>
        <w:pStyle w:val="DaftarParagraf"/>
        <w:ind w:left="567" w:hanging="567"/>
        <w:rPr>
          <w:lang w:val="id-ID"/>
        </w:rPr>
      </w:pPr>
      <w:r w:rsidRPr="00813992">
        <w:rPr>
          <w:lang w:val="id-ID"/>
        </w:rPr>
        <w:t>U:</w:t>
      </w:r>
      <w:r w:rsidRPr="00813992">
        <w:rPr>
          <w:lang w:val="id-ID"/>
        </w:rPr>
        <w:tab/>
      </w:r>
      <w:r w:rsidRPr="00813992">
        <w:rPr>
          <w:b/>
          <w:bCs/>
          <w:lang w:val="id-ID"/>
        </w:rPr>
        <w:t>Kini dan selamanya</w:t>
      </w:r>
    </w:p>
    <w:p w14:paraId="6E496102" w14:textId="77777777" w:rsidR="0044694D" w:rsidRPr="00813992" w:rsidRDefault="0044694D" w:rsidP="0044694D">
      <w:pPr>
        <w:pStyle w:val="DaftarParagraf"/>
        <w:ind w:left="0"/>
        <w:rPr>
          <w:lang w:val="id-ID"/>
        </w:rPr>
      </w:pPr>
    </w:p>
    <w:p w14:paraId="101B7A46" w14:textId="77777777" w:rsidR="0044694D" w:rsidRPr="00813992" w:rsidRDefault="0044694D" w:rsidP="0044694D">
      <w:pPr>
        <w:pStyle w:val="DaftarParagraf"/>
        <w:ind w:left="0" w:firstLine="0"/>
        <w:rPr>
          <w:b/>
          <w:bCs/>
          <w:lang w:val="id-ID"/>
        </w:rPr>
      </w:pPr>
      <w:r w:rsidRPr="00813992">
        <w:rPr>
          <w:b/>
          <w:bCs/>
          <w:lang w:val="id-ID"/>
        </w:rPr>
        <w:t>BERKAT</w:t>
      </w:r>
    </w:p>
    <w:p w14:paraId="092E7C51" w14:textId="77777777" w:rsidR="0044694D" w:rsidRPr="00813992" w:rsidRDefault="0044694D" w:rsidP="0044694D">
      <w:pPr>
        <w:pStyle w:val="DaftarParagraf"/>
        <w:ind w:left="567" w:hanging="567"/>
        <w:rPr>
          <w:lang w:val="id-ID"/>
        </w:rPr>
      </w:pPr>
      <w:r w:rsidRPr="00813992">
        <w:rPr>
          <w:lang w:val="id-ID"/>
        </w:rPr>
        <w:t>PF:</w:t>
      </w:r>
      <w:r w:rsidRPr="00813992">
        <w:rPr>
          <w:lang w:val="id-ID"/>
        </w:rPr>
        <w:tab/>
        <w:t xml:space="preserve">Terimalah berkat Tuhan, </w:t>
      </w:r>
    </w:p>
    <w:p w14:paraId="5763DB55" w14:textId="77777777" w:rsidR="0044694D" w:rsidRPr="00813992" w:rsidRDefault="0044694D" w:rsidP="001D6F59">
      <w:pPr>
        <w:pStyle w:val="DaftarParagraf"/>
        <w:ind w:left="567" w:right="-1" w:firstLine="0"/>
        <w:rPr>
          <w:lang w:val="id-ID"/>
        </w:rPr>
      </w:pPr>
      <w:r w:rsidRPr="00813992">
        <w:rPr>
          <w:lang w:val="id-ID"/>
        </w:rPr>
        <w:t>“</w:t>
      </w:r>
      <w:r w:rsidRPr="00813992">
        <w:rPr>
          <w:i/>
          <w:iCs/>
          <w:spacing w:val="-4"/>
          <w:lang w:val="id-ID"/>
        </w:rPr>
        <w:t>Damai sejahtera dan kasih dengan iman dari Allah, Bapa dan dari Tuhan Yesus Kristus menyertai sekalian saudara. Kasih karunia menyertai semua orang, yang mengasihi Tuhan kita Yesus Kristus dengan kasih yang tidak binasa</w:t>
      </w:r>
      <w:r w:rsidRPr="00813992">
        <w:rPr>
          <w:spacing w:val="-4"/>
          <w:lang w:val="id-ID"/>
        </w:rPr>
        <w:t>” (Efesus 6:23-24)</w:t>
      </w:r>
    </w:p>
    <w:p w14:paraId="2CE236A7" w14:textId="77777777" w:rsidR="0044694D" w:rsidRPr="00813992" w:rsidRDefault="0044694D" w:rsidP="0044694D">
      <w:pPr>
        <w:pStyle w:val="DaftarParagraf"/>
        <w:ind w:left="567" w:hanging="567"/>
        <w:rPr>
          <w:lang w:val="id-ID"/>
        </w:rPr>
      </w:pPr>
      <w:r w:rsidRPr="00813992">
        <w:rPr>
          <w:lang w:val="id-ID"/>
        </w:rPr>
        <w:t>U:</w:t>
      </w:r>
      <w:r w:rsidRPr="00813992">
        <w:rPr>
          <w:lang w:val="id-ID"/>
        </w:rPr>
        <w:tab/>
      </w:r>
      <w:r w:rsidRPr="00813992">
        <w:rPr>
          <w:b/>
          <w:bCs/>
          <w:lang w:val="id-ID"/>
        </w:rPr>
        <w:t>(menyanyikan NKB 225“ HOSIANA! AMIN!“)</w:t>
      </w:r>
    </w:p>
    <w:p w14:paraId="7D577849" w14:textId="77777777" w:rsidR="0044694D" w:rsidRPr="00813992" w:rsidRDefault="0044694D" w:rsidP="0044694D">
      <w:pPr>
        <w:pStyle w:val="DaftarParagraf"/>
        <w:ind w:left="567"/>
        <w:jc w:val="center"/>
        <w:rPr>
          <w:lang w:val="id-ID"/>
        </w:rPr>
      </w:pPr>
    </w:p>
    <w:p w14:paraId="1FAE7DA2" w14:textId="77777777" w:rsidR="0044694D" w:rsidRPr="00813992" w:rsidRDefault="0044694D" w:rsidP="0044694D">
      <w:pPr>
        <w:pStyle w:val="DaftarParagraf"/>
        <w:ind w:left="567"/>
        <w:jc w:val="center"/>
        <w:rPr>
          <w:lang w:val="id-ID"/>
        </w:rPr>
      </w:pPr>
    </w:p>
    <w:p w14:paraId="04168619" w14:textId="4EC62156" w:rsidR="0044694D" w:rsidRPr="00813992" w:rsidRDefault="0044694D" w:rsidP="0044694D">
      <w:pPr>
        <w:jc w:val="right"/>
        <w:rPr>
          <w:lang w:val="id-ID"/>
        </w:rPr>
      </w:pPr>
      <w:r w:rsidRPr="00813992">
        <w:rPr>
          <w:lang w:val="id-ID"/>
        </w:rPr>
        <w:t>(ery)</w:t>
      </w:r>
    </w:p>
    <w:p w14:paraId="6F23232D" w14:textId="77777777" w:rsidR="0044694D" w:rsidRPr="00813992" w:rsidRDefault="0044694D" w:rsidP="0044694D">
      <w:pPr>
        <w:jc w:val="right"/>
        <w:rPr>
          <w:lang w:val="id-ID"/>
        </w:rPr>
      </w:pPr>
    </w:p>
    <w:p w14:paraId="32097B19" w14:textId="77777777" w:rsidR="0044694D" w:rsidRPr="00813992" w:rsidRDefault="0044694D" w:rsidP="0044694D">
      <w:pPr>
        <w:pStyle w:val="DaftarParagraf"/>
        <w:ind w:left="0"/>
        <w:jc w:val="center"/>
        <w:rPr>
          <w:rFonts w:ascii="Wingdings" w:hAnsi="Wingdings"/>
          <w:lang w:val="id-ID"/>
        </w:rPr>
      </w:pPr>
      <w:r w:rsidRPr="00813992">
        <w:rPr>
          <w:rFonts w:ascii="Wingdings" w:hAnsi="Wingdings"/>
          <w:lang w:val="id-ID"/>
        </w:rPr>
        <w:t></w:t>
      </w:r>
    </w:p>
    <w:p w14:paraId="791601E5" w14:textId="77777777" w:rsidR="00F5497E" w:rsidRPr="00813992" w:rsidRDefault="00F5497E" w:rsidP="00F5497E">
      <w:pPr>
        <w:pStyle w:val="TeksIsi"/>
        <w:ind w:left="0" w:right="-1"/>
        <w:rPr>
          <w:lang w:val="id-ID"/>
        </w:rPr>
      </w:pPr>
    </w:p>
    <w:p w14:paraId="120E222A" w14:textId="77777777" w:rsidR="00F5497E" w:rsidRPr="00813992" w:rsidRDefault="00F5497E" w:rsidP="00F5497E">
      <w:pPr>
        <w:pStyle w:val="TeksIsi"/>
        <w:ind w:left="0" w:right="-1"/>
        <w:rPr>
          <w:lang w:val="id-ID"/>
        </w:rPr>
      </w:pPr>
    </w:p>
    <w:p w14:paraId="1DF94AAC" w14:textId="77777777" w:rsidR="002F1654" w:rsidRPr="00813992" w:rsidRDefault="002F1654" w:rsidP="00F5497E">
      <w:pPr>
        <w:pStyle w:val="TeksIsi"/>
        <w:ind w:left="0" w:right="-1"/>
        <w:rPr>
          <w:lang w:val="id-ID"/>
        </w:rPr>
      </w:pPr>
    </w:p>
    <w:p w14:paraId="7CD44C1E" w14:textId="777908D1" w:rsidR="002F1654" w:rsidRPr="00813992" w:rsidRDefault="002F1654">
      <w:pPr>
        <w:rPr>
          <w:lang w:val="id-ID"/>
        </w:rPr>
      </w:pPr>
      <w:r w:rsidRPr="00813992">
        <w:rPr>
          <w:lang w:val="id-ID"/>
        </w:rPr>
        <w:br w:type="page"/>
      </w:r>
    </w:p>
    <w:p w14:paraId="795425BF" w14:textId="5A5839BA" w:rsidR="002F1654" w:rsidRPr="00813992" w:rsidRDefault="00330864" w:rsidP="00F5497E">
      <w:pPr>
        <w:pStyle w:val="TeksIsi"/>
        <w:ind w:left="0" w:right="-1"/>
        <w:rPr>
          <w:lang w:val="id-ID"/>
        </w:rPr>
      </w:pPr>
      <w:r w:rsidRPr="00813992">
        <w:rPr>
          <w:noProof/>
          <w:lang w:val="id-ID"/>
        </w:rPr>
        <w:lastRenderedPageBreak/>
        <mc:AlternateContent>
          <mc:Choice Requires="wps">
            <w:drawing>
              <wp:anchor distT="0" distB="0" distL="114300" distR="114300" simplePos="0" relativeHeight="251742720" behindDoc="0" locked="0" layoutInCell="1" allowOverlap="1" wp14:anchorId="2B916457" wp14:editId="22DC704A">
                <wp:simplePos x="0" y="0"/>
                <wp:positionH relativeFrom="column">
                  <wp:posOffset>68580</wp:posOffset>
                </wp:positionH>
                <wp:positionV relativeFrom="paragraph">
                  <wp:posOffset>0</wp:posOffset>
                </wp:positionV>
                <wp:extent cx="2229485" cy="1466850"/>
                <wp:effectExtent l="0" t="0" r="0" b="0"/>
                <wp:wrapThrough wrapText="bothSides">
                  <wp:wrapPolygon edited="0">
                    <wp:start x="0" y="0"/>
                    <wp:lineTo x="0" y="21319"/>
                    <wp:lineTo x="21409" y="21319"/>
                    <wp:lineTo x="21409" y="0"/>
                    <wp:lineTo x="0" y="0"/>
                  </wp:wrapPolygon>
                </wp:wrapThrough>
                <wp:docPr id="101196179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466850"/>
                        </a:xfrm>
                        <a:prstGeom prst="rect">
                          <a:avLst/>
                        </a:prstGeom>
                        <a:solidFill>
                          <a:schemeClr val="bg1">
                            <a:lumMod val="85000"/>
                          </a:schemeClr>
                        </a:solidFill>
                        <a:ln w="9525">
                          <a:noFill/>
                          <a:miter lim="800000"/>
                          <a:headEnd/>
                          <a:tailEnd/>
                        </a:ln>
                      </wps:spPr>
                      <wps:txbx>
                        <w:txbxContent>
                          <w:p w14:paraId="01BFF4DD" w14:textId="77777777" w:rsidR="004F6755" w:rsidRPr="00330864" w:rsidRDefault="004F6755" w:rsidP="004F6755">
                            <w:pPr>
                              <w:rPr>
                                <w:b/>
                              </w:rPr>
                            </w:pPr>
                            <w:r w:rsidRPr="00330864">
                              <w:rPr>
                                <w:b/>
                              </w:rPr>
                              <w:t>BAHAN LITURGI</w:t>
                            </w:r>
                          </w:p>
                          <w:p w14:paraId="3C217084" w14:textId="4B9D31B3" w:rsidR="004F6755" w:rsidRPr="00330864" w:rsidRDefault="004F6755" w:rsidP="004F6755">
                            <w:pPr>
                              <w:rPr>
                                <w:b/>
                                <w:lang w:val="id-ID"/>
                              </w:rPr>
                            </w:pPr>
                            <w:r w:rsidRPr="00330864">
                              <w:rPr>
                                <w:b/>
                              </w:rPr>
                              <w:t>Sabtu Sunyi</w:t>
                            </w:r>
                          </w:p>
                          <w:p w14:paraId="69E65491" w14:textId="415397FB" w:rsidR="004F6755" w:rsidRPr="00330864" w:rsidRDefault="004F6755" w:rsidP="004F6755">
                            <w:pPr>
                              <w:rPr>
                                <w:rFonts w:cs="Calibri"/>
                                <w:bCs/>
                                <w:i/>
                                <w:iCs/>
                                <w:sz w:val="20"/>
                                <w:szCs w:val="20"/>
                              </w:rPr>
                            </w:pPr>
                            <w:r w:rsidRPr="00330864">
                              <w:rPr>
                                <w:rFonts w:cs="Calibri"/>
                                <w:bCs/>
                                <w:i/>
                                <w:iCs/>
                                <w:sz w:val="20"/>
                                <w:szCs w:val="20"/>
                              </w:rPr>
                              <w:t>Sabtu, 19 April 2025</w:t>
                            </w:r>
                          </w:p>
                          <w:p w14:paraId="44471CA3" w14:textId="77777777" w:rsidR="004F6755" w:rsidRPr="00330864" w:rsidRDefault="004F6755" w:rsidP="004F6755">
                            <w:pPr>
                              <w:pBdr>
                                <w:top w:val="single" w:sz="4" w:space="1" w:color="7F7F7F"/>
                              </w:pBdr>
                              <w:rPr>
                                <w:rFonts w:cs="Calibri"/>
                                <w:bCs/>
                                <w:sz w:val="20"/>
                                <w:szCs w:val="20"/>
                              </w:rPr>
                            </w:pPr>
                            <w:r w:rsidRPr="00330864">
                              <w:rPr>
                                <w:rFonts w:cs="Calibri"/>
                                <w:bCs/>
                                <w:sz w:val="20"/>
                                <w:szCs w:val="20"/>
                              </w:rPr>
                              <w:t>Keterangan:</w:t>
                            </w:r>
                          </w:p>
                          <w:p w14:paraId="77226A82" w14:textId="77777777" w:rsidR="004F6755" w:rsidRPr="00330864" w:rsidRDefault="004F6755" w:rsidP="004F6755">
                            <w:pPr>
                              <w:pBdr>
                                <w:top w:val="single" w:sz="4" w:space="1" w:color="7F7F7F"/>
                              </w:pBdr>
                              <w:ind w:left="720" w:hanging="720"/>
                              <w:rPr>
                                <w:rFonts w:cs="Calibri"/>
                                <w:bCs/>
                                <w:sz w:val="20"/>
                                <w:szCs w:val="20"/>
                              </w:rPr>
                            </w:pPr>
                            <w:r w:rsidRPr="00330864">
                              <w:rPr>
                                <w:rFonts w:cs="Calibri"/>
                                <w:bCs/>
                                <w:sz w:val="20"/>
                                <w:szCs w:val="20"/>
                              </w:rPr>
                              <w:t>P</w:t>
                            </w:r>
                            <w:r w:rsidRPr="00330864">
                              <w:rPr>
                                <w:rFonts w:cs="Calibri"/>
                                <w:bCs/>
                                <w:sz w:val="20"/>
                                <w:szCs w:val="20"/>
                                <w:lang w:val="id-ID"/>
                              </w:rPr>
                              <w:t>F</w:t>
                            </w:r>
                            <w:r w:rsidRPr="00330864">
                              <w:rPr>
                                <w:rFonts w:cs="Calibri"/>
                                <w:bCs/>
                                <w:sz w:val="20"/>
                                <w:szCs w:val="20"/>
                              </w:rPr>
                              <w:t>:</w:t>
                            </w:r>
                            <w:r w:rsidRPr="00330864">
                              <w:rPr>
                                <w:rFonts w:cs="Calibri"/>
                                <w:bCs/>
                                <w:sz w:val="20"/>
                                <w:szCs w:val="20"/>
                              </w:rPr>
                              <w:tab/>
                              <w:t>Pelayan Firman/Pendeta</w:t>
                            </w:r>
                          </w:p>
                          <w:p w14:paraId="7E5D007F" w14:textId="7592E904" w:rsidR="004F6755" w:rsidRDefault="00330864" w:rsidP="004F6755">
                            <w:pPr>
                              <w:pBdr>
                                <w:top w:val="single" w:sz="4" w:space="1" w:color="7F7F7F"/>
                              </w:pBdr>
                              <w:ind w:left="720" w:hanging="720"/>
                              <w:rPr>
                                <w:rFonts w:cs="Calibri"/>
                                <w:bCs/>
                                <w:sz w:val="20"/>
                                <w:szCs w:val="20"/>
                              </w:rPr>
                            </w:pPr>
                            <w:r>
                              <w:rPr>
                                <w:rFonts w:cs="Calibri"/>
                                <w:bCs/>
                                <w:sz w:val="20"/>
                                <w:szCs w:val="20"/>
                              </w:rPr>
                              <w:t>Pnt</w:t>
                            </w:r>
                            <w:r w:rsidR="004F6755" w:rsidRPr="00330864">
                              <w:rPr>
                                <w:rFonts w:cs="Calibri"/>
                                <w:bCs/>
                                <w:sz w:val="20"/>
                                <w:szCs w:val="20"/>
                              </w:rPr>
                              <w:t>:</w:t>
                            </w:r>
                            <w:r w:rsidR="004F6755" w:rsidRPr="00330864">
                              <w:rPr>
                                <w:rFonts w:cs="Calibri"/>
                                <w:bCs/>
                                <w:sz w:val="20"/>
                                <w:szCs w:val="20"/>
                              </w:rPr>
                              <w:tab/>
                            </w:r>
                            <w:r>
                              <w:rPr>
                                <w:rFonts w:cs="Calibri"/>
                                <w:bCs/>
                                <w:sz w:val="20"/>
                                <w:szCs w:val="20"/>
                              </w:rPr>
                              <w:t>Pentaua</w:t>
                            </w:r>
                          </w:p>
                          <w:p w14:paraId="0EC64067" w14:textId="3C08B371" w:rsidR="00330864" w:rsidRPr="00330864" w:rsidRDefault="00330864" w:rsidP="004F6755">
                            <w:pPr>
                              <w:pBdr>
                                <w:top w:val="single" w:sz="4" w:space="1" w:color="7F7F7F"/>
                              </w:pBdr>
                              <w:ind w:left="720" w:hanging="720"/>
                              <w:rPr>
                                <w:rFonts w:cs="Calibri"/>
                                <w:bCs/>
                                <w:sz w:val="20"/>
                                <w:szCs w:val="20"/>
                              </w:rPr>
                            </w:pPr>
                            <w:r>
                              <w:rPr>
                                <w:rFonts w:cs="Calibri"/>
                                <w:bCs/>
                                <w:sz w:val="20"/>
                                <w:szCs w:val="20"/>
                              </w:rPr>
                              <w:t>PL:</w:t>
                            </w:r>
                            <w:r>
                              <w:rPr>
                                <w:rFonts w:cs="Calibri"/>
                                <w:bCs/>
                                <w:sz w:val="20"/>
                                <w:szCs w:val="20"/>
                              </w:rPr>
                              <w:tab/>
                              <w:t>Pelayan Liturgi</w:t>
                            </w:r>
                          </w:p>
                          <w:p w14:paraId="50E91154" w14:textId="77777777" w:rsidR="004F6755" w:rsidRPr="00330864" w:rsidRDefault="004F6755" w:rsidP="004F6755">
                            <w:pPr>
                              <w:pBdr>
                                <w:top w:val="single" w:sz="4" w:space="1" w:color="7F7F7F"/>
                              </w:pBdr>
                              <w:ind w:left="720" w:hanging="720"/>
                              <w:rPr>
                                <w:rFonts w:cs="Calibri"/>
                                <w:bCs/>
                                <w:sz w:val="20"/>
                                <w:szCs w:val="20"/>
                              </w:rPr>
                            </w:pPr>
                            <w:r w:rsidRPr="00330864">
                              <w:rPr>
                                <w:rFonts w:cs="Calibri"/>
                                <w:bCs/>
                                <w:sz w:val="20"/>
                                <w:szCs w:val="20"/>
                              </w:rPr>
                              <w:t>U:</w:t>
                            </w:r>
                            <w:r w:rsidRPr="00330864">
                              <w:rPr>
                                <w:rFonts w:cs="Calibri"/>
                                <w:bCs/>
                                <w:sz w:val="20"/>
                                <w:szCs w:val="20"/>
                              </w:rPr>
                              <w:tab/>
                              <w:t>Umat</w:t>
                            </w:r>
                          </w:p>
                          <w:p w14:paraId="184AB3D6" w14:textId="77777777" w:rsidR="004F6755" w:rsidRDefault="004F6755" w:rsidP="004F6755">
                            <w:pPr>
                              <w:pBdr>
                                <w:top w:val="single" w:sz="4" w:space="1" w:color="7F7F7F"/>
                              </w:pBdr>
                              <w:ind w:left="720" w:hanging="720"/>
                              <w:rPr>
                                <w:rFonts w:cs="Calibri"/>
                                <w:bCs/>
                                <w:sz w:val="20"/>
                                <w:szCs w:val="20"/>
                              </w:rPr>
                            </w:pPr>
                            <w:r w:rsidRPr="00330864">
                              <w:rPr>
                                <w:rFonts w:cs="Calibri"/>
                                <w:bCs/>
                                <w:sz w:val="20"/>
                                <w:szCs w:val="20"/>
                              </w:rPr>
                              <w:t>L:</w:t>
                            </w:r>
                            <w:r w:rsidRPr="00330864">
                              <w:rPr>
                                <w:rFonts w:cs="Calibri"/>
                                <w:bCs/>
                                <w:sz w:val="20"/>
                                <w:szCs w:val="20"/>
                              </w:rPr>
                              <w:tab/>
                              <w:t>Lektor</w:t>
                            </w:r>
                          </w:p>
                          <w:p w14:paraId="04E1D6F0" w14:textId="77777777" w:rsidR="004F6755" w:rsidRPr="00C76228" w:rsidRDefault="004F6755" w:rsidP="004F6755">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916457" id="_x0000_s1088" type="#_x0000_t202" style="position:absolute;left:0;text-align:left;margin-left:5.4pt;margin-top:0;width:175.55pt;height:115.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" fillcolor="#d8d8d8 [2732]" stroked="f">
                <v:textbox>
                  <w:txbxContent>
                    <w:p w14:paraId="01BFF4DD" w14:textId="77777777" w:rsidR="004F6755" w:rsidRPr="00330864" w:rsidRDefault="004F6755" w:rsidP="004F6755">
                      <w:pPr>
                        <w:rPr>
                          <w:b/>
                        </w:rPr>
                      </w:pPr>
                      <w:r w:rsidRPr="00330864">
                        <w:rPr>
                          <w:b/>
                        </w:rPr>
                        <w:t>BAHAN LITURGI</w:t>
                      </w:r>
                    </w:p>
                    <w:p w14:paraId="3C217084" w14:textId="4B9D31B3" w:rsidR="004F6755" w:rsidRPr="00330864" w:rsidRDefault="004F6755" w:rsidP="004F6755">
                      <w:pPr>
                        <w:rPr>
                          <w:b/>
                          <w:lang w:val="id-ID"/>
                        </w:rPr>
                      </w:pPr>
                      <w:r w:rsidRPr="00330864">
                        <w:rPr>
                          <w:b/>
                        </w:rPr>
                        <w:t>Sabtu Sunyi</w:t>
                      </w:r>
                    </w:p>
                    <w:p w14:paraId="69E65491" w14:textId="415397FB" w:rsidR="004F6755" w:rsidRPr="00330864" w:rsidRDefault="004F6755" w:rsidP="004F6755">
                      <w:pPr>
                        <w:rPr>
                          <w:rFonts w:cs="Calibri"/>
                          <w:bCs/>
                          <w:i/>
                          <w:iCs/>
                          <w:sz w:val="20"/>
                          <w:szCs w:val="20"/>
                        </w:rPr>
                      </w:pPr>
                      <w:r w:rsidRPr="00330864">
                        <w:rPr>
                          <w:rFonts w:cs="Calibri"/>
                          <w:bCs/>
                          <w:i/>
                          <w:iCs/>
                          <w:sz w:val="20"/>
                          <w:szCs w:val="20"/>
                        </w:rPr>
                        <w:t>Sabtu, 19 April 2025</w:t>
                      </w:r>
                    </w:p>
                    <w:p w14:paraId="44471CA3" w14:textId="77777777" w:rsidR="004F6755" w:rsidRPr="00330864" w:rsidRDefault="004F6755" w:rsidP="004F6755">
                      <w:pPr>
                        <w:pBdr>
                          <w:top w:val="single" w:sz="4" w:space="1" w:color="7F7F7F"/>
                        </w:pBdr>
                        <w:rPr>
                          <w:rFonts w:cs="Calibri"/>
                          <w:bCs/>
                          <w:sz w:val="20"/>
                          <w:szCs w:val="20"/>
                        </w:rPr>
                      </w:pPr>
                      <w:r w:rsidRPr="00330864">
                        <w:rPr>
                          <w:rFonts w:cs="Calibri"/>
                          <w:bCs/>
                          <w:sz w:val="20"/>
                          <w:szCs w:val="20"/>
                        </w:rPr>
                        <w:t>Keterangan:</w:t>
                      </w:r>
                    </w:p>
                    <w:p w14:paraId="77226A82" w14:textId="77777777" w:rsidR="004F6755" w:rsidRPr="00330864" w:rsidRDefault="004F6755" w:rsidP="004F6755">
                      <w:pPr>
                        <w:pBdr>
                          <w:top w:val="single" w:sz="4" w:space="1" w:color="7F7F7F"/>
                        </w:pBdr>
                        <w:ind w:left="720" w:hanging="720"/>
                        <w:rPr>
                          <w:rFonts w:cs="Calibri"/>
                          <w:bCs/>
                          <w:sz w:val="20"/>
                          <w:szCs w:val="20"/>
                        </w:rPr>
                      </w:pPr>
                      <w:r w:rsidRPr="00330864">
                        <w:rPr>
                          <w:rFonts w:cs="Calibri"/>
                          <w:bCs/>
                          <w:sz w:val="20"/>
                          <w:szCs w:val="20"/>
                        </w:rPr>
                        <w:t>P</w:t>
                      </w:r>
                      <w:r w:rsidRPr="00330864">
                        <w:rPr>
                          <w:rFonts w:cs="Calibri"/>
                          <w:bCs/>
                          <w:sz w:val="20"/>
                          <w:szCs w:val="20"/>
                          <w:lang w:val="id-ID"/>
                        </w:rPr>
                        <w:t>F</w:t>
                      </w:r>
                      <w:r w:rsidRPr="00330864">
                        <w:rPr>
                          <w:rFonts w:cs="Calibri"/>
                          <w:bCs/>
                          <w:sz w:val="20"/>
                          <w:szCs w:val="20"/>
                        </w:rPr>
                        <w:t>:</w:t>
                      </w:r>
                      <w:r w:rsidRPr="00330864">
                        <w:rPr>
                          <w:rFonts w:cs="Calibri"/>
                          <w:bCs/>
                          <w:sz w:val="20"/>
                          <w:szCs w:val="20"/>
                        </w:rPr>
                        <w:tab/>
                        <w:t>Pelayan Firman/Pendeta</w:t>
                      </w:r>
                    </w:p>
                    <w:p w14:paraId="7E5D007F" w14:textId="7592E904" w:rsidR="004F6755" w:rsidRDefault="00330864" w:rsidP="004F6755">
                      <w:pPr>
                        <w:pBdr>
                          <w:top w:val="single" w:sz="4" w:space="1" w:color="7F7F7F"/>
                        </w:pBdr>
                        <w:ind w:left="720" w:hanging="720"/>
                        <w:rPr>
                          <w:rFonts w:cs="Calibri"/>
                          <w:bCs/>
                          <w:sz w:val="20"/>
                          <w:szCs w:val="20"/>
                        </w:rPr>
                      </w:pPr>
                      <w:r>
                        <w:rPr>
                          <w:rFonts w:cs="Calibri"/>
                          <w:bCs/>
                          <w:sz w:val="20"/>
                          <w:szCs w:val="20"/>
                        </w:rPr>
                        <w:t>Pnt</w:t>
                      </w:r>
                      <w:r w:rsidR="004F6755" w:rsidRPr="00330864">
                        <w:rPr>
                          <w:rFonts w:cs="Calibri"/>
                          <w:bCs/>
                          <w:sz w:val="20"/>
                          <w:szCs w:val="20"/>
                        </w:rPr>
                        <w:t>:</w:t>
                      </w:r>
                      <w:r w:rsidR="004F6755" w:rsidRPr="00330864">
                        <w:rPr>
                          <w:rFonts w:cs="Calibri"/>
                          <w:bCs/>
                          <w:sz w:val="20"/>
                          <w:szCs w:val="20"/>
                        </w:rPr>
                        <w:tab/>
                      </w:r>
                      <w:r>
                        <w:rPr>
                          <w:rFonts w:cs="Calibri"/>
                          <w:bCs/>
                          <w:sz w:val="20"/>
                          <w:szCs w:val="20"/>
                        </w:rPr>
                        <w:t>Pentaua</w:t>
                      </w:r>
                    </w:p>
                    <w:p w14:paraId="0EC64067" w14:textId="3C08B371" w:rsidR="00330864" w:rsidRPr="00330864" w:rsidRDefault="00330864" w:rsidP="004F6755">
                      <w:pPr>
                        <w:pBdr>
                          <w:top w:val="single" w:sz="4" w:space="1" w:color="7F7F7F"/>
                        </w:pBdr>
                        <w:ind w:left="720" w:hanging="720"/>
                        <w:rPr>
                          <w:rFonts w:cs="Calibri"/>
                          <w:bCs/>
                          <w:sz w:val="20"/>
                          <w:szCs w:val="20"/>
                        </w:rPr>
                      </w:pPr>
                      <w:r>
                        <w:rPr>
                          <w:rFonts w:cs="Calibri"/>
                          <w:bCs/>
                          <w:sz w:val="20"/>
                          <w:szCs w:val="20"/>
                        </w:rPr>
                        <w:t>PL:</w:t>
                      </w:r>
                      <w:r>
                        <w:rPr>
                          <w:rFonts w:cs="Calibri"/>
                          <w:bCs/>
                          <w:sz w:val="20"/>
                          <w:szCs w:val="20"/>
                        </w:rPr>
                        <w:tab/>
                        <w:t>Pelayan Liturgi</w:t>
                      </w:r>
                    </w:p>
                    <w:p w14:paraId="50E91154" w14:textId="77777777" w:rsidR="004F6755" w:rsidRPr="00330864" w:rsidRDefault="004F6755" w:rsidP="004F6755">
                      <w:pPr>
                        <w:pBdr>
                          <w:top w:val="single" w:sz="4" w:space="1" w:color="7F7F7F"/>
                        </w:pBdr>
                        <w:ind w:left="720" w:hanging="720"/>
                        <w:rPr>
                          <w:rFonts w:cs="Calibri"/>
                          <w:bCs/>
                          <w:sz w:val="20"/>
                          <w:szCs w:val="20"/>
                        </w:rPr>
                      </w:pPr>
                      <w:r w:rsidRPr="00330864">
                        <w:rPr>
                          <w:rFonts w:cs="Calibri"/>
                          <w:bCs/>
                          <w:sz w:val="20"/>
                          <w:szCs w:val="20"/>
                        </w:rPr>
                        <w:t>U:</w:t>
                      </w:r>
                      <w:r w:rsidRPr="00330864">
                        <w:rPr>
                          <w:rFonts w:cs="Calibri"/>
                          <w:bCs/>
                          <w:sz w:val="20"/>
                          <w:szCs w:val="20"/>
                        </w:rPr>
                        <w:tab/>
                        <w:t>Umat</w:t>
                      </w:r>
                    </w:p>
                    <w:p w14:paraId="184AB3D6" w14:textId="77777777" w:rsidR="004F6755" w:rsidRDefault="004F6755" w:rsidP="004F6755">
                      <w:pPr>
                        <w:pBdr>
                          <w:top w:val="single" w:sz="4" w:space="1" w:color="7F7F7F"/>
                        </w:pBdr>
                        <w:ind w:left="720" w:hanging="720"/>
                        <w:rPr>
                          <w:rFonts w:cs="Calibri"/>
                          <w:bCs/>
                          <w:sz w:val="20"/>
                          <w:szCs w:val="20"/>
                        </w:rPr>
                      </w:pPr>
                      <w:r w:rsidRPr="00330864">
                        <w:rPr>
                          <w:rFonts w:cs="Calibri"/>
                          <w:bCs/>
                          <w:sz w:val="20"/>
                          <w:szCs w:val="20"/>
                        </w:rPr>
                        <w:t>L:</w:t>
                      </w:r>
                      <w:r w:rsidRPr="00330864">
                        <w:rPr>
                          <w:rFonts w:cs="Calibri"/>
                          <w:bCs/>
                          <w:sz w:val="20"/>
                          <w:szCs w:val="20"/>
                        </w:rPr>
                        <w:tab/>
                        <w:t>Lektor</w:t>
                      </w:r>
                    </w:p>
                    <w:p w14:paraId="04E1D6F0" w14:textId="77777777" w:rsidR="004F6755" w:rsidRPr="00C76228" w:rsidRDefault="004F6755" w:rsidP="004F6755">
                      <w:pPr>
                        <w:ind w:left="1260" w:hanging="1260"/>
                        <w:rPr>
                          <w:rFonts w:cs="Calibri"/>
                          <w:bCs/>
                          <w:sz w:val="20"/>
                          <w:szCs w:val="20"/>
                        </w:rPr>
                      </w:pPr>
                    </w:p>
                  </w:txbxContent>
                </v:textbox>
                <w10:wrap type="through"/>
              </v:shape>
            </w:pict>
          </mc:Fallback>
        </mc:AlternateContent>
      </w:r>
      <w:r w:rsidRPr="00813992">
        <w:rPr>
          <w:noProof/>
          <w:lang w:val="id-ID"/>
        </w:rPr>
        <mc:AlternateContent>
          <mc:Choice Requires="wps">
            <w:drawing>
              <wp:anchor distT="45720" distB="45720" distL="114300" distR="114300" simplePos="0" relativeHeight="251741696" behindDoc="1" locked="0" layoutInCell="1" allowOverlap="1" wp14:anchorId="1FEAC5B1" wp14:editId="34366138">
                <wp:simplePos x="0" y="0"/>
                <wp:positionH relativeFrom="margin">
                  <wp:posOffset>2247900</wp:posOffset>
                </wp:positionH>
                <wp:positionV relativeFrom="paragraph">
                  <wp:posOffset>257175</wp:posOffset>
                </wp:positionV>
                <wp:extent cx="1847850" cy="942975"/>
                <wp:effectExtent l="0" t="0" r="0" b="9525"/>
                <wp:wrapThrough wrapText="bothSides">
                  <wp:wrapPolygon edited="0">
                    <wp:start x="0" y="0"/>
                    <wp:lineTo x="0" y="21382"/>
                    <wp:lineTo x="21377" y="21382"/>
                    <wp:lineTo x="21377" y="0"/>
                    <wp:lineTo x="0" y="0"/>
                  </wp:wrapPolygon>
                </wp:wrapThrough>
                <wp:docPr id="1662539798"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942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B892FD" w14:textId="7ECC9465" w:rsidR="004F6755" w:rsidRPr="00330864" w:rsidRDefault="00330864" w:rsidP="004F6755">
                            <w:pPr>
                              <w:jc w:val="center"/>
                              <w:rPr>
                                <w:rFonts w:ascii="Cooper Black" w:eastAsia="SimSun" w:hAnsi="Cooper Black" w:cs="SimSun"/>
                                <w:sz w:val="28"/>
                                <w:szCs w:val="36"/>
                              </w:rPr>
                            </w:pPr>
                            <w:r w:rsidRPr="00330864">
                              <w:rPr>
                                <w:rFonts w:ascii="Cooper Black" w:eastAsia="SimSun" w:hAnsi="Cooper Black" w:cs="SimSun"/>
                                <w:sz w:val="28"/>
                                <w:szCs w:val="36"/>
                              </w:rPr>
                              <w:t>Merespon</w:t>
                            </w:r>
                            <w:r w:rsidR="00DD48D2">
                              <w:rPr>
                                <w:rFonts w:ascii="Cooper Black" w:eastAsia="SimSun" w:hAnsi="Cooper Black" w:cs="SimSun"/>
                                <w:sz w:val="28"/>
                                <w:szCs w:val="36"/>
                              </w:rPr>
                              <w:t>s</w:t>
                            </w:r>
                            <w:r w:rsidRPr="00330864">
                              <w:rPr>
                                <w:rFonts w:ascii="Cooper Black" w:eastAsia="SimSun" w:hAnsi="Cooper Black" w:cs="SimSun"/>
                                <w:sz w:val="28"/>
                                <w:szCs w:val="36"/>
                              </w:rPr>
                              <w:t xml:space="preserve"> Duka:</w:t>
                            </w:r>
                          </w:p>
                          <w:p w14:paraId="3A013349" w14:textId="02524092" w:rsidR="00330864" w:rsidRPr="00330864" w:rsidRDefault="00330864" w:rsidP="004F6755">
                            <w:pPr>
                              <w:jc w:val="center"/>
                              <w:rPr>
                                <w:rFonts w:ascii="Cooper Black" w:eastAsia="SimSun" w:hAnsi="Cooper Black" w:cs="SimSun"/>
                                <w:sz w:val="28"/>
                                <w:szCs w:val="36"/>
                              </w:rPr>
                            </w:pPr>
                            <w:r w:rsidRPr="00330864">
                              <w:rPr>
                                <w:rFonts w:ascii="Cooper Black" w:eastAsia="SimSun" w:hAnsi="Cooper Black" w:cs="SimSun"/>
                                <w:sz w:val="28"/>
                                <w:szCs w:val="36"/>
                              </w:rPr>
                              <w:t>Tetaplah Berkarya</w:t>
                            </w:r>
                          </w:p>
                          <w:p w14:paraId="09EBE954" w14:textId="77777777" w:rsidR="004F6755" w:rsidRPr="00C76228" w:rsidRDefault="004F6755" w:rsidP="004F6755">
                            <w:pPr>
                              <w:jc w:val="center"/>
                              <w:rPr>
                                <w:rFonts w:ascii="Constantia" w:hAnsi="Constantia" w:cs="Tahoma"/>
                                <w:sz w:val="32"/>
                                <w:szCs w:val="32"/>
                              </w:rPr>
                            </w:pPr>
                            <w:r w:rsidRPr="00330864">
                              <w:rPr>
                                <w:rFonts w:ascii="Constantia" w:hAnsi="Constantia" w:cs="Tahoma"/>
                                <w:sz w:val="32"/>
                                <w:szCs w:val="32"/>
                              </w:rPr>
                              <w:sym w:font="Wingdings 2" w:char="F061"/>
                            </w:r>
                            <w:r w:rsidRPr="00330864">
                              <w:rPr>
                                <w:rFonts w:ascii="Constantia" w:hAnsi="Constantia" w:cs="Tahoma"/>
                                <w:sz w:val="32"/>
                                <w:szCs w:val="32"/>
                              </w:rPr>
                              <w:t>0</w:t>
                            </w:r>
                            <w:r w:rsidRPr="00330864">
                              <w:rPr>
                                <w:rFonts w:ascii="Constantia" w:hAnsi="Constantia" w:cs="Tahoma"/>
                                <w:sz w:val="32"/>
                                <w:szCs w:val="32"/>
                              </w:rPr>
                              <w:sym w:font="Wingdings 2" w:char="F062"/>
                            </w:r>
                          </w:p>
                          <w:p w14:paraId="3A62E0E8" w14:textId="77777777" w:rsidR="004F6755" w:rsidRPr="00C76228" w:rsidRDefault="004F6755" w:rsidP="004F6755">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EAC5B1" id="_x0000_s1089" type="#_x0000_t202" style="position:absolute;left:0;text-align:left;margin-left:177pt;margin-top:20.25pt;width:145.5pt;height:74.25pt;z-index:-251574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" stroked="f">
                <v:textbox>
                  <w:txbxContent>
                    <w:p w14:paraId="7EB892FD" w14:textId="7ECC9465" w:rsidR="004F6755" w:rsidRPr="00330864" w:rsidRDefault="00330864" w:rsidP="004F6755">
                      <w:pPr>
                        <w:jc w:val="center"/>
                        <w:rPr>
                          <w:rFonts w:ascii="Cooper Black" w:eastAsia="SimSun" w:hAnsi="Cooper Black" w:cs="SimSun"/>
                          <w:sz w:val="28"/>
                          <w:szCs w:val="36"/>
                        </w:rPr>
                      </w:pPr>
                      <w:r w:rsidRPr="00330864">
                        <w:rPr>
                          <w:rFonts w:ascii="Cooper Black" w:eastAsia="SimSun" w:hAnsi="Cooper Black" w:cs="SimSun"/>
                          <w:sz w:val="28"/>
                          <w:szCs w:val="36"/>
                        </w:rPr>
                        <w:t>Merespon</w:t>
                      </w:r>
                      <w:r w:rsidR="00DD48D2">
                        <w:rPr>
                          <w:rFonts w:ascii="Cooper Black" w:eastAsia="SimSun" w:hAnsi="Cooper Black" w:cs="SimSun"/>
                          <w:sz w:val="28"/>
                          <w:szCs w:val="36"/>
                        </w:rPr>
                        <w:t>s</w:t>
                      </w:r>
                      <w:r w:rsidRPr="00330864">
                        <w:rPr>
                          <w:rFonts w:ascii="Cooper Black" w:eastAsia="SimSun" w:hAnsi="Cooper Black" w:cs="SimSun"/>
                          <w:sz w:val="28"/>
                          <w:szCs w:val="36"/>
                        </w:rPr>
                        <w:t xml:space="preserve"> Duka:</w:t>
                      </w:r>
                    </w:p>
                    <w:p w14:paraId="3A013349" w14:textId="02524092" w:rsidR="00330864" w:rsidRPr="00330864" w:rsidRDefault="00330864" w:rsidP="004F6755">
                      <w:pPr>
                        <w:jc w:val="center"/>
                        <w:rPr>
                          <w:rFonts w:ascii="Cooper Black" w:eastAsia="SimSun" w:hAnsi="Cooper Black" w:cs="SimSun"/>
                          <w:sz w:val="28"/>
                          <w:szCs w:val="36"/>
                        </w:rPr>
                      </w:pPr>
                      <w:r w:rsidRPr="00330864">
                        <w:rPr>
                          <w:rFonts w:ascii="Cooper Black" w:eastAsia="SimSun" w:hAnsi="Cooper Black" w:cs="SimSun"/>
                          <w:sz w:val="28"/>
                          <w:szCs w:val="36"/>
                        </w:rPr>
                        <w:t>Tetaplah Berkarya</w:t>
                      </w:r>
                    </w:p>
                    <w:p w14:paraId="09EBE954" w14:textId="77777777" w:rsidR="004F6755" w:rsidRPr="00C76228" w:rsidRDefault="004F6755" w:rsidP="004F6755">
                      <w:pPr>
                        <w:jc w:val="center"/>
                        <w:rPr>
                          <w:rFonts w:ascii="Constantia" w:hAnsi="Constantia" w:cs="Tahoma"/>
                          <w:sz w:val="32"/>
                          <w:szCs w:val="32"/>
                        </w:rPr>
                      </w:pPr>
                      <w:r w:rsidRPr="00330864">
                        <w:rPr>
                          <w:rFonts w:ascii="Constantia" w:hAnsi="Constantia" w:cs="Tahoma"/>
                          <w:sz w:val="32"/>
                          <w:szCs w:val="32"/>
                        </w:rPr>
                        <w:sym w:font="Wingdings 2" w:char="F061"/>
                      </w:r>
                      <w:r w:rsidRPr="00330864">
                        <w:rPr>
                          <w:rFonts w:ascii="Constantia" w:hAnsi="Constantia" w:cs="Tahoma"/>
                          <w:sz w:val="32"/>
                          <w:szCs w:val="32"/>
                        </w:rPr>
                        <w:t>0</w:t>
                      </w:r>
                      <w:r w:rsidRPr="00330864">
                        <w:rPr>
                          <w:rFonts w:ascii="Constantia" w:hAnsi="Constantia" w:cs="Tahoma"/>
                          <w:sz w:val="32"/>
                          <w:szCs w:val="32"/>
                        </w:rPr>
                        <w:sym w:font="Wingdings 2" w:char="F062"/>
                      </w:r>
                    </w:p>
                    <w:p w14:paraId="3A62E0E8" w14:textId="77777777" w:rsidR="004F6755" w:rsidRPr="00C76228" w:rsidRDefault="004F6755" w:rsidP="004F6755">
                      <w:pPr>
                        <w:jc w:val="center"/>
                        <w:rPr>
                          <w:rFonts w:ascii="Cooper Black" w:eastAsia="SimSun" w:hAnsi="Cooper Black" w:cs="SimSun"/>
                          <w:sz w:val="36"/>
                          <w:szCs w:val="36"/>
                          <w:lang w:val="id-ID"/>
                        </w:rPr>
                      </w:pPr>
                    </w:p>
                  </w:txbxContent>
                </v:textbox>
                <w10:wrap type="through" anchorx="margin"/>
              </v:shape>
            </w:pict>
          </mc:Fallback>
        </mc:AlternateContent>
      </w:r>
    </w:p>
    <w:p w14:paraId="05253D33" w14:textId="1A039A75" w:rsidR="00FD6D41" w:rsidRPr="00813992" w:rsidRDefault="00FD6D41" w:rsidP="00F5497E">
      <w:pPr>
        <w:pStyle w:val="TeksIsi"/>
        <w:ind w:left="0" w:right="-1"/>
        <w:rPr>
          <w:lang w:val="id-ID"/>
        </w:rPr>
      </w:pPr>
    </w:p>
    <w:p w14:paraId="7EF2759F" w14:textId="76E06E12" w:rsidR="00FD6D41" w:rsidRPr="00813992" w:rsidRDefault="00FD6D41" w:rsidP="00F5497E">
      <w:pPr>
        <w:pStyle w:val="TeksIsi"/>
        <w:ind w:left="0" w:right="-1"/>
        <w:rPr>
          <w:lang w:val="id-ID"/>
        </w:rPr>
      </w:pPr>
    </w:p>
    <w:p w14:paraId="0E2E807F" w14:textId="77777777" w:rsidR="004F6755" w:rsidRPr="00813992" w:rsidRDefault="004F6755" w:rsidP="00F5497E">
      <w:pPr>
        <w:pStyle w:val="TeksIsi"/>
        <w:ind w:left="0" w:right="-1"/>
        <w:rPr>
          <w:lang w:val="id-ID"/>
        </w:rPr>
      </w:pPr>
    </w:p>
    <w:p w14:paraId="206099A9" w14:textId="77777777" w:rsidR="00330864" w:rsidRPr="00813992" w:rsidRDefault="00330864" w:rsidP="00330864">
      <w:pPr>
        <w:rPr>
          <w:b/>
          <w:i/>
          <w:lang w:val="id-ID"/>
        </w:rPr>
      </w:pPr>
    </w:p>
    <w:p w14:paraId="5C1880AF" w14:textId="05AB86D7" w:rsidR="00330864" w:rsidRPr="00813992" w:rsidRDefault="00330864" w:rsidP="00330864">
      <w:pPr>
        <w:rPr>
          <w:b/>
          <w:i/>
          <w:lang w:val="id-ID"/>
        </w:rPr>
      </w:pPr>
      <w:r w:rsidRPr="00813992">
        <w:rPr>
          <w:b/>
          <w:i/>
          <w:lang w:val="id-ID"/>
        </w:rPr>
        <w:t>(Doa dengan nyanyian Taize)</w:t>
      </w:r>
    </w:p>
    <w:p w14:paraId="3C134D33" w14:textId="6365A0BB" w:rsidR="00330864" w:rsidRPr="00813992" w:rsidRDefault="00DD48D2" w:rsidP="00330864">
      <w:pPr>
        <w:tabs>
          <w:tab w:val="right" w:pos="6750"/>
        </w:tabs>
        <w:ind w:left="567" w:hanging="567"/>
        <w:jc w:val="both"/>
        <w:rPr>
          <w:lang w:val="id-ID"/>
        </w:rPr>
      </w:pPr>
      <w:r>
        <w:rPr>
          <w:lang w:val="id-ID"/>
        </w:rPr>
        <w:t>M</w:t>
      </w:r>
      <w:r w:rsidR="00330864" w:rsidRPr="00813992">
        <w:rPr>
          <w:lang w:val="id-ID"/>
        </w:rPr>
        <w:t xml:space="preserve">.:  </w:t>
      </w:r>
      <w:r>
        <w:rPr>
          <w:lang w:val="id-ID"/>
        </w:rPr>
        <w:tab/>
      </w:r>
      <w:r w:rsidR="00330864" w:rsidRPr="00813992">
        <w:rPr>
          <w:lang w:val="id-ID"/>
        </w:rPr>
        <w:t xml:space="preserve">Umat Tuhan yang terkasih, hari ini kita berhimpun untuk bersama-sama menghayati masa transisi dari peristiwa kematian Kristus menuju pada kebangkitan Kristus atau dalam kalender gerejawi disebut dengan Sabtu Sunyi atau Sabtu Suci. Adapun tema Sabtu Sunyi atau Sabtu Suci yang akan kita hayati saat ini adalah </w:t>
      </w:r>
      <w:r w:rsidR="00330864" w:rsidRPr="00813992">
        <w:rPr>
          <w:b/>
          <w:lang w:val="id-ID"/>
        </w:rPr>
        <w:t>Merespon</w:t>
      </w:r>
      <w:r>
        <w:rPr>
          <w:b/>
          <w:lang w:val="id-ID"/>
        </w:rPr>
        <w:t>s</w:t>
      </w:r>
      <w:r w:rsidR="00330864" w:rsidRPr="00813992">
        <w:rPr>
          <w:b/>
          <w:lang w:val="id-ID"/>
        </w:rPr>
        <w:t xml:space="preserve"> Duka: Tetaplah Berkarya </w:t>
      </w:r>
      <w:r w:rsidR="00330864" w:rsidRPr="00813992">
        <w:rPr>
          <w:lang w:val="id-ID"/>
        </w:rPr>
        <w:t xml:space="preserve">dan dikemas dalam bentuk doa dengan nyanyian Taize. </w:t>
      </w:r>
    </w:p>
    <w:p w14:paraId="4B857AAA" w14:textId="77777777" w:rsidR="00330864" w:rsidRPr="00813992" w:rsidRDefault="00330864" w:rsidP="00330864">
      <w:pPr>
        <w:tabs>
          <w:tab w:val="right" w:pos="6750"/>
        </w:tabs>
        <w:ind w:left="567" w:hanging="567"/>
        <w:jc w:val="both"/>
        <w:rPr>
          <w:b/>
          <w:lang w:val="id-ID"/>
        </w:rPr>
      </w:pPr>
    </w:p>
    <w:p w14:paraId="5ABF9D21" w14:textId="30DEA542" w:rsidR="00330864" w:rsidRPr="00813992" w:rsidRDefault="00330864" w:rsidP="00330864">
      <w:pPr>
        <w:tabs>
          <w:tab w:val="right" w:pos="6750"/>
        </w:tabs>
        <w:ind w:left="567" w:hanging="567"/>
        <w:jc w:val="both"/>
        <w:rPr>
          <w:lang w:val="id-ID"/>
        </w:rPr>
      </w:pPr>
      <w:r w:rsidRPr="00813992">
        <w:rPr>
          <w:lang w:val="id-ID"/>
        </w:rPr>
        <w:t>PL.:</w:t>
      </w:r>
      <w:r w:rsidRPr="00813992">
        <w:rPr>
          <w:b/>
          <w:lang w:val="id-ID"/>
        </w:rPr>
        <w:tab/>
      </w:r>
      <w:r w:rsidRPr="00813992">
        <w:rPr>
          <w:lang w:val="id-ID"/>
        </w:rPr>
        <w:t>Salam sejahtera bagi kita semua.</w:t>
      </w:r>
      <w:r w:rsidRPr="00813992">
        <w:rPr>
          <w:i/>
          <w:lang w:val="id-ID"/>
        </w:rPr>
        <w:t xml:space="preserve"> </w:t>
      </w:r>
      <w:r w:rsidRPr="00813992">
        <w:rPr>
          <w:lang w:val="id-ID"/>
        </w:rPr>
        <w:t>Mari kita mengambil waktu hening sejenak, kita persiapkan hati dan pikiran kita untuk memulai doa dengan nyanyian Taize pada hari ini. Dalam keheningan, kita percaya Allah dapat berkata-kata dan menyatakan kehendak-Nya kepada kita semua. Karena itu, kita dasarkan ibadah ini di dalam pertolongan Allah yang menjadikan langit dan bumi yang kekal kasih setia-Nya.</w:t>
      </w:r>
    </w:p>
    <w:p w14:paraId="03FBDEDF" w14:textId="77777777" w:rsidR="00330864" w:rsidRPr="00813992" w:rsidRDefault="00330864" w:rsidP="00330864">
      <w:pPr>
        <w:tabs>
          <w:tab w:val="left" w:pos="426"/>
        </w:tabs>
        <w:ind w:left="720" w:right="533"/>
        <w:jc w:val="center"/>
        <w:rPr>
          <w:b/>
          <w:lang w:val="id-ID"/>
        </w:rPr>
      </w:pPr>
      <w:r w:rsidRPr="00813992">
        <w:rPr>
          <w:b/>
          <w:lang w:val="id-ID"/>
        </w:rPr>
        <w:t xml:space="preserve">= hening = </w:t>
      </w:r>
    </w:p>
    <w:p w14:paraId="70A1C95B" w14:textId="77777777" w:rsidR="00330864" w:rsidRPr="00813992" w:rsidRDefault="00330864" w:rsidP="00330864">
      <w:pPr>
        <w:tabs>
          <w:tab w:val="left" w:pos="426"/>
        </w:tabs>
        <w:ind w:left="720" w:right="533"/>
        <w:jc w:val="center"/>
        <w:rPr>
          <w:b/>
          <w:lang w:val="id-ID"/>
        </w:rPr>
      </w:pPr>
    </w:p>
    <w:p w14:paraId="09B698AE" w14:textId="04DB1791" w:rsidR="00330864" w:rsidRPr="00813992" w:rsidRDefault="00330864" w:rsidP="00330864">
      <w:pPr>
        <w:ind w:left="567" w:hanging="567"/>
        <w:rPr>
          <w:b/>
          <w:i/>
          <w:lang w:val="id-ID"/>
        </w:rPr>
      </w:pPr>
      <w:r w:rsidRPr="00813992">
        <w:rPr>
          <w:lang w:val="id-ID"/>
        </w:rPr>
        <w:t>PL.:</w:t>
      </w:r>
      <w:r w:rsidRPr="00813992">
        <w:rPr>
          <w:lang w:val="id-ID"/>
        </w:rPr>
        <w:tab/>
      </w:r>
      <w:r w:rsidRPr="00813992">
        <w:rPr>
          <w:b/>
          <w:i/>
          <w:lang w:val="id-ID"/>
        </w:rPr>
        <w:t>(Membaca Mazmur 31:1-4, 15-16)</w:t>
      </w:r>
    </w:p>
    <w:p w14:paraId="3D0BFEFD" w14:textId="77777777" w:rsidR="00330864" w:rsidRPr="00813992" w:rsidRDefault="00330864" w:rsidP="00330864">
      <w:pPr>
        <w:ind w:left="567"/>
        <w:rPr>
          <w:b/>
          <w:lang w:val="id-ID"/>
        </w:rPr>
      </w:pPr>
      <w:r w:rsidRPr="00813992">
        <w:rPr>
          <w:b/>
          <w:lang w:val="id-ID"/>
        </w:rPr>
        <w:t>Nyanyian Umat</w:t>
      </w:r>
    </w:p>
    <w:p w14:paraId="1041F718" w14:textId="77777777" w:rsidR="00330864" w:rsidRPr="00813992" w:rsidRDefault="00330864" w:rsidP="00330864">
      <w:pPr>
        <w:ind w:left="567"/>
        <w:rPr>
          <w:b/>
          <w:lang w:val="id-ID"/>
        </w:rPr>
      </w:pPr>
      <w:r w:rsidRPr="00813992">
        <w:rPr>
          <w:b/>
          <w:lang w:val="id-ID"/>
        </w:rPr>
        <w:t>“PUJILAH TUHAN”</w:t>
      </w:r>
    </w:p>
    <w:p w14:paraId="4DB11CA0" w14:textId="77777777" w:rsidR="00330864" w:rsidRPr="00813992" w:rsidRDefault="00330864" w:rsidP="00330864">
      <w:pPr>
        <w:jc w:val="center"/>
        <w:rPr>
          <w:b/>
          <w:lang w:val="id-ID"/>
        </w:rPr>
      </w:pPr>
      <w:r w:rsidRPr="00813992">
        <w:rPr>
          <w:noProof/>
          <w:lang w:val="id-ID"/>
        </w:rPr>
        <w:lastRenderedPageBreak/>
        <w:drawing>
          <wp:inline distT="0" distB="0" distL="0" distR="0" wp14:anchorId="3DEF79E7" wp14:editId="27247154">
            <wp:extent cx="3960210" cy="2946400"/>
            <wp:effectExtent l="0" t="0" r="0" b="0"/>
            <wp:docPr id="150426443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4"/>
                    <a:srcRect/>
                    <a:stretch>
                      <a:fillRect/>
                    </a:stretch>
                  </pic:blipFill>
                  <pic:spPr>
                    <a:xfrm>
                      <a:off x="0" y="0"/>
                      <a:ext cx="3960210" cy="2946400"/>
                    </a:xfrm>
                    <a:prstGeom prst="rect">
                      <a:avLst/>
                    </a:prstGeom>
                    <a:ln/>
                  </pic:spPr>
                </pic:pic>
              </a:graphicData>
            </a:graphic>
          </wp:inline>
        </w:drawing>
      </w:r>
    </w:p>
    <w:p w14:paraId="1EA3F5DA" w14:textId="77777777" w:rsidR="00330864" w:rsidRPr="00813992" w:rsidRDefault="00330864" w:rsidP="00330864">
      <w:pPr>
        <w:tabs>
          <w:tab w:val="left" w:pos="355"/>
        </w:tabs>
        <w:jc w:val="center"/>
        <w:rPr>
          <w:lang w:val="id-ID"/>
        </w:rPr>
      </w:pPr>
      <w:r w:rsidRPr="00813992">
        <w:rPr>
          <w:b/>
          <w:lang w:val="id-ID"/>
        </w:rPr>
        <w:t xml:space="preserve">= hening = </w:t>
      </w:r>
    </w:p>
    <w:p w14:paraId="131B69DD" w14:textId="77777777" w:rsidR="00330864" w:rsidRPr="00813992" w:rsidRDefault="00330864" w:rsidP="00330864">
      <w:pPr>
        <w:tabs>
          <w:tab w:val="left" w:pos="355"/>
        </w:tabs>
        <w:jc w:val="center"/>
        <w:rPr>
          <w:lang w:val="id-ID"/>
        </w:rPr>
      </w:pPr>
    </w:p>
    <w:p w14:paraId="1DB90992" w14:textId="58F5FE9E" w:rsidR="00330864" w:rsidRPr="00813992" w:rsidRDefault="00330864" w:rsidP="00D16BD0">
      <w:pPr>
        <w:ind w:left="567" w:hanging="567"/>
        <w:jc w:val="both"/>
        <w:rPr>
          <w:lang w:val="id-ID"/>
        </w:rPr>
      </w:pPr>
      <w:r w:rsidRPr="00813992">
        <w:rPr>
          <w:lang w:val="id-ID"/>
        </w:rPr>
        <w:t>PL:</w:t>
      </w:r>
      <w:r w:rsidR="00D16BD0" w:rsidRPr="00813992">
        <w:rPr>
          <w:lang w:val="id-ID"/>
        </w:rPr>
        <w:tab/>
      </w:r>
      <w:r w:rsidRPr="00813992">
        <w:rPr>
          <w:lang w:val="id-ID"/>
        </w:rPr>
        <w:t xml:space="preserve">Kehidupan dan kematian adalah dua hal yang tidak dapat dipisahkan dari kehidupan manusia, karena setiap manusia akan mengalaminya. Namun yang paling </w:t>
      </w:r>
      <w:r w:rsidR="00DD48D2">
        <w:rPr>
          <w:lang w:val="id-ID"/>
        </w:rPr>
        <w:t>sulit diterima</w:t>
      </w:r>
      <w:r w:rsidRPr="00813992">
        <w:rPr>
          <w:lang w:val="id-ID"/>
        </w:rPr>
        <w:t xml:space="preserve"> dari dua hal itu adalah kematian, karena pasti tak ada yang ingin mati dan juga tak ada yang rela dan ingin berpisah dari seseorang yang dikasihi karena kematian. Itu sebabnya, masa paling sulit bagi kita adalah ketika kita kehilangan seseorang yang kita kenal dan kasihi karena kematian.  Proses kesedihan dan kesepian inilah yang dirasakan oleh para pengikut Yesus di momen Sabtu Sunyi ini saat mereka menemui kesunyian yang menyayat hati para pengikut Yesus. Karena Yesus yang selama ini diikuti, dikagumi dan Penolong kehidupan mereka telah tiada. Ia telah mati dan rasanya kematian</w:t>
      </w:r>
      <w:r w:rsidR="00DD48D2">
        <w:rPr>
          <w:lang w:val="id-ID"/>
        </w:rPr>
        <w:t>-</w:t>
      </w:r>
      <w:r w:rsidRPr="00813992">
        <w:rPr>
          <w:lang w:val="id-ID"/>
        </w:rPr>
        <w:t>Nya juga melumpuhkan kehidupan dan semangat para murid dan pengikut</w:t>
      </w:r>
      <w:r w:rsidR="00DD48D2">
        <w:rPr>
          <w:lang w:val="id-ID"/>
        </w:rPr>
        <w:t>-</w:t>
      </w:r>
      <w:r w:rsidRPr="00813992">
        <w:rPr>
          <w:lang w:val="id-ID"/>
        </w:rPr>
        <w:t xml:space="preserve">Nya. </w:t>
      </w:r>
    </w:p>
    <w:p w14:paraId="5EB0E80D" w14:textId="77777777" w:rsidR="00330864" w:rsidRPr="00813992" w:rsidRDefault="00330864" w:rsidP="00DD48D2">
      <w:pPr>
        <w:ind w:left="567"/>
        <w:jc w:val="both"/>
        <w:rPr>
          <w:b/>
          <w:lang w:val="id-ID"/>
        </w:rPr>
      </w:pPr>
      <w:r w:rsidRPr="00813992">
        <w:rPr>
          <w:lang w:val="id-ID"/>
        </w:rPr>
        <w:t>Duka, derita, sengsara yang serupa, itulah kesan dan pesan yang juga yang nampak pada kitab Ratapan (</w:t>
      </w:r>
      <w:r w:rsidRPr="00813992">
        <w:rPr>
          <w:b/>
          <w:i/>
          <w:lang w:val="id-ID"/>
        </w:rPr>
        <w:t>membaca Ratapan 3:1-9, 19</w:t>
      </w:r>
      <w:r w:rsidRPr="00813992">
        <w:rPr>
          <w:lang w:val="id-ID"/>
        </w:rPr>
        <w:t>).</w:t>
      </w:r>
    </w:p>
    <w:p w14:paraId="0AE264DA" w14:textId="77777777" w:rsidR="00D16BD0" w:rsidRPr="00813992" w:rsidRDefault="00330864" w:rsidP="00D16BD0">
      <w:pPr>
        <w:ind w:left="426"/>
        <w:rPr>
          <w:b/>
          <w:lang w:val="id-ID"/>
        </w:rPr>
      </w:pPr>
      <w:r w:rsidRPr="00813992">
        <w:rPr>
          <w:b/>
          <w:lang w:val="id-ID"/>
        </w:rPr>
        <w:lastRenderedPageBreak/>
        <w:t>Nyanyian Umat</w:t>
      </w:r>
    </w:p>
    <w:p w14:paraId="2E1E084E" w14:textId="6DE1CF80" w:rsidR="00330864" w:rsidRPr="00813992" w:rsidRDefault="00330864" w:rsidP="00D16BD0">
      <w:pPr>
        <w:ind w:left="426"/>
        <w:rPr>
          <w:b/>
          <w:lang w:val="id-ID"/>
        </w:rPr>
      </w:pPr>
      <w:r w:rsidRPr="00813992">
        <w:rPr>
          <w:b/>
          <w:lang w:val="id-ID"/>
        </w:rPr>
        <w:t>“DALAM KEGELAPAN”</w:t>
      </w:r>
    </w:p>
    <w:p w14:paraId="51316284" w14:textId="77777777" w:rsidR="00330864" w:rsidRPr="00813992" w:rsidRDefault="00330864" w:rsidP="00330864">
      <w:pPr>
        <w:jc w:val="center"/>
        <w:rPr>
          <w:b/>
          <w:lang w:val="id-ID"/>
        </w:rPr>
      </w:pPr>
      <w:r w:rsidRPr="00813992">
        <w:rPr>
          <w:noProof/>
          <w:lang w:val="id-ID"/>
        </w:rPr>
        <w:drawing>
          <wp:inline distT="0" distB="0" distL="0" distR="0" wp14:anchorId="3C1C7843" wp14:editId="2B3E6687">
            <wp:extent cx="3960210" cy="4305300"/>
            <wp:effectExtent l="0" t="0" r="0" b="0"/>
            <wp:docPr id="139000005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5"/>
                    <a:srcRect/>
                    <a:stretch>
                      <a:fillRect/>
                    </a:stretch>
                  </pic:blipFill>
                  <pic:spPr>
                    <a:xfrm>
                      <a:off x="0" y="0"/>
                      <a:ext cx="3960210" cy="4305300"/>
                    </a:xfrm>
                    <a:prstGeom prst="rect">
                      <a:avLst/>
                    </a:prstGeom>
                    <a:ln/>
                  </pic:spPr>
                </pic:pic>
              </a:graphicData>
            </a:graphic>
          </wp:inline>
        </w:drawing>
      </w:r>
    </w:p>
    <w:p w14:paraId="6E9D350C" w14:textId="77777777" w:rsidR="00330864" w:rsidRPr="00813992" w:rsidRDefault="00330864" w:rsidP="00330864">
      <w:pPr>
        <w:pBdr>
          <w:top w:val="nil"/>
          <w:left w:val="nil"/>
          <w:bottom w:val="nil"/>
          <w:right w:val="nil"/>
          <w:between w:val="nil"/>
        </w:pBdr>
        <w:tabs>
          <w:tab w:val="right" w:pos="6210"/>
        </w:tabs>
        <w:jc w:val="center"/>
        <w:rPr>
          <w:b/>
          <w:lang w:val="id-ID"/>
        </w:rPr>
      </w:pPr>
      <w:r w:rsidRPr="00813992">
        <w:rPr>
          <w:b/>
          <w:lang w:val="id-ID"/>
        </w:rPr>
        <w:t xml:space="preserve">=hening= </w:t>
      </w:r>
    </w:p>
    <w:p w14:paraId="2008F80F" w14:textId="77777777" w:rsidR="00330864" w:rsidRPr="00813992" w:rsidRDefault="00330864" w:rsidP="00330864">
      <w:pPr>
        <w:pBdr>
          <w:top w:val="nil"/>
          <w:left w:val="nil"/>
          <w:bottom w:val="nil"/>
          <w:right w:val="nil"/>
          <w:between w:val="nil"/>
        </w:pBdr>
        <w:tabs>
          <w:tab w:val="right" w:pos="6210"/>
        </w:tabs>
        <w:jc w:val="center"/>
        <w:rPr>
          <w:b/>
          <w:lang w:val="id-ID"/>
        </w:rPr>
      </w:pPr>
    </w:p>
    <w:p w14:paraId="1321241B" w14:textId="69D5782C" w:rsidR="00330864" w:rsidRPr="00813992" w:rsidRDefault="00330864" w:rsidP="00D16BD0">
      <w:pPr>
        <w:ind w:left="567" w:hanging="567"/>
        <w:jc w:val="both"/>
        <w:rPr>
          <w:b/>
          <w:lang w:val="id-ID"/>
        </w:rPr>
      </w:pPr>
      <w:r w:rsidRPr="00813992">
        <w:rPr>
          <w:b/>
          <w:lang w:val="id-ID"/>
        </w:rPr>
        <w:t>PL.</w:t>
      </w:r>
      <w:r w:rsidR="00D16BD0" w:rsidRPr="00813992">
        <w:rPr>
          <w:b/>
          <w:lang w:val="id-ID"/>
        </w:rPr>
        <w:t>:</w:t>
      </w:r>
      <w:r w:rsidR="00D16BD0" w:rsidRPr="00813992">
        <w:rPr>
          <w:b/>
          <w:lang w:val="id-ID"/>
        </w:rPr>
        <w:tab/>
      </w:r>
      <w:r w:rsidRPr="00813992">
        <w:rPr>
          <w:b/>
          <w:lang w:val="id-ID"/>
        </w:rPr>
        <w:t>(</w:t>
      </w:r>
      <w:r w:rsidRPr="00813992">
        <w:rPr>
          <w:b/>
          <w:i/>
          <w:lang w:val="id-ID"/>
        </w:rPr>
        <w:t>Mengajak umat untuk menaikkan doa pengakuan</w:t>
      </w:r>
      <w:r w:rsidR="00D16BD0" w:rsidRPr="00813992">
        <w:rPr>
          <w:b/>
          <w:i/>
          <w:lang w:val="id-ID"/>
        </w:rPr>
        <w:t xml:space="preserve"> </w:t>
      </w:r>
      <w:r w:rsidRPr="00813992">
        <w:rPr>
          <w:b/>
          <w:i/>
          <w:lang w:val="id-ID"/>
        </w:rPr>
        <w:t>dosa secara litani</w:t>
      </w:r>
      <w:r w:rsidRPr="00813992">
        <w:rPr>
          <w:b/>
          <w:lang w:val="id-ID"/>
        </w:rPr>
        <w:t>)</w:t>
      </w:r>
    </w:p>
    <w:p w14:paraId="7972CC50" w14:textId="0A8880EA" w:rsidR="00330864" w:rsidRPr="00813992" w:rsidRDefault="00D16BD0" w:rsidP="00D16BD0">
      <w:pPr>
        <w:ind w:left="567" w:hanging="567"/>
        <w:rPr>
          <w:b/>
          <w:lang w:val="id-ID"/>
        </w:rPr>
      </w:pPr>
      <w:r w:rsidRPr="00813992">
        <w:rPr>
          <w:b/>
          <w:lang w:val="id-ID"/>
        </w:rPr>
        <w:tab/>
      </w:r>
      <w:r w:rsidRPr="00813992">
        <w:rPr>
          <w:b/>
          <w:lang w:val="id-ID"/>
        </w:rPr>
        <w:tab/>
      </w:r>
      <w:r w:rsidR="00330864" w:rsidRPr="00813992">
        <w:rPr>
          <w:b/>
          <w:lang w:val="id-ID"/>
        </w:rPr>
        <w:t>LITANI (Mazmur 119:25-33)</w:t>
      </w:r>
    </w:p>
    <w:p w14:paraId="44151538" w14:textId="77777777" w:rsidR="00330864" w:rsidRPr="00813992" w:rsidRDefault="00330864" w:rsidP="00330864">
      <w:pPr>
        <w:tabs>
          <w:tab w:val="left" w:pos="355"/>
        </w:tabs>
        <w:jc w:val="center"/>
        <w:rPr>
          <w:b/>
          <w:lang w:val="id-ID"/>
        </w:rPr>
      </w:pPr>
    </w:p>
    <w:p w14:paraId="77DBDE6E" w14:textId="1A850B5B" w:rsidR="00330864" w:rsidRPr="00813992" w:rsidRDefault="00330864" w:rsidP="00D16BD0">
      <w:pPr>
        <w:ind w:left="567" w:hanging="567"/>
        <w:jc w:val="both"/>
        <w:rPr>
          <w:lang w:val="id-ID"/>
        </w:rPr>
      </w:pPr>
      <w:r w:rsidRPr="00813992">
        <w:rPr>
          <w:b/>
          <w:lang w:val="id-ID"/>
        </w:rPr>
        <w:t>PL</w:t>
      </w:r>
      <w:r w:rsidRPr="00813992">
        <w:rPr>
          <w:lang w:val="id-ID"/>
        </w:rPr>
        <w:t xml:space="preserve">: </w:t>
      </w:r>
      <w:r w:rsidR="00D16BD0" w:rsidRPr="00813992">
        <w:rPr>
          <w:lang w:val="id-ID"/>
        </w:rPr>
        <w:tab/>
      </w:r>
      <w:r w:rsidRPr="00813992">
        <w:rPr>
          <w:lang w:val="id-ID"/>
        </w:rPr>
        <w:t xml:space="preserve">Jiwaku melekat kepada debu, hidupkanlah aku sesuai dengan firman-Mu. </w:t>
      </w:r>
    </w:p>
    <w:p w14:paraId="48F1210A" w14:textId="480000D6" w:rsidR="00330864" w:rsidRPr="00813992" w:rsidRDefault="00330864" w:rsidP="00D16BD0">
      <w:pPr>
        <w:ind w:left="567" w:hanging="567"/>
        <w:jc w:val="both"/>
        <w:rPr>
          <w:lang w:val="id-ID"/>
        </w:rPr>
      </w:pPr>
      <w:r w:rsidRPr="00813992">
        <w:rPr>
          <w:b/>
          <w:lang w:val="id-ID"/>
        </w:rPr>
        <w:t>U</w:t>
      </w:r>
      <w:r w:rsidRPr="00813992">
        <w:rPr>
          <w:lang w:val="id-ID"/>
        </w:rPr>
        <w:t xml:space="preserve">: </w:t>
      </w:r>
      <w:r w:rsidRPr="00813992">
        <w:rPr>
          <w:lang w:val="id-ID"/>
        </w:rPr>
        <w:tab/>
      </w:r>
      <w:r w:rsidRPr="00813992">
        <w:rPr>
          <w:b/>
          <w:bCs/>
          <w:lang w:val="id-ID"/>
        </w:rPr>
        <w:t xml:space="preserve">Jalan-jalan hidupku telah aku ceritakan dan Engkau </w:t>
      </w:r>
      <w:r w:rsidRPr="00813992">
        <w:rPr>
          <w:b/>
          <w:bCs/>
          <w:lang w:val="id-ID"/>
        </w:rPr>
        <w:lastRenderedPageBreak/>
        <w:t>menjawab aku, ajarkanlah ketetapan-ketetapan-Mu kepadaku</w:t>
      </w:r>
      <w:r w:rsidRPr="00813992">
        <w:rPr>
          <w:lang w:val="id-ID"/>
        </w:rPr>
        <w:t xml:space="preserve">. </w:t>
      </w:r>
    </w:p>
    <w:p w14:paraId="658D58DE" w14:textId="21FE6F0F" w:rsidR="00330864" w:rsidRPr="00813992" w:rsidRDefault="00330864" w:rsidP="00D16BD0">
      <w:pPr>
        <w:ind w:left="567" w:hanging="567"/>
        <w:jc w:val="both"/>
        <w:rPr>
          <w:lang w:val="id-ID"/>
        </w:rPr>
      </w:pPr>
      <w:r w:rsidRPr="00813992">
        <w:rPr>
          <w:b/>
          <w:lang w:val="id-ID"/>
        </w:rPr>
        <w:t>PL</w:t>
      </w:r>
      <w:r w:rsidRPr="00813992">
        <w:rPr>
          <w:lang w:val="id-ID"/>
        </w:rPr>
        <w:t xml:space="preserve">: </w:t>
      </w:r>
      <w:r w:rsidR="00D16BD0" w:rsidRPr="00813992">
        <w:rPr>
          <w:lang w:val="id-ID"/>
        </w:rPr>
        <w:tab/>
      </w:r>
      <w:r w:rsidRPr="00813992">
        <w:rPr>
          <w:lang w:val="id-ID"/>
        </w:rPr>
        <w:t xml:space="preserve">Buatlah aku mengerti petunjuk titah-titah-Mu, supaya aku merenungkan perbuatan-perbuatan-Mu yang ajaib. </w:t>
      </w:r>
    </w:p>
    <w:p w14:paraId="7A972D7D" w14:textId="49917A1E" w:rsidR="00330864" w:rsidRPr="00813992" w:rsidRDefault="00330864" w:rsidP="00D16BD0">
      <w:pPr>
        <w:ind w:left="567" w:hanging="567"/>
        <w:jc w:val="both"/>
        <w:rPr>
          <w:lang w:val="id-ID"/>
        </w:rPr>
      </w:pPr>
      <w:r w:rsidRPr="00813992">
        <w:rPr>
          <w:b/>
          <w:lang w:val="id-ID"/>
        </w:rPr>
        <w:t>U</w:t>
      </w:r>
      <w:r w:rsidRPr="00813992">
        <w:rPr>
          <w:lang w:val="id-ID"/>
        </w:rPr>
        <w:t xml:space="preserve">: </w:t>
      </w:r>
      <w:r w:rsidRPr="00813992">
        <w:rPr>
          <w:lang w:val="id-ID"/>
        </w:rPr>
        <w:tab/>
      </w:r>
      <w:r w:rsidRPr="00813992">
        <w:rPr>
          <w:b/>
          <w:bCs/>
          <w:lang w:val="id-ID"/>
        </w:rPr>
        <w:t>Jiwaku menangis karena duka hati, teguhkanlah aku sesuai dengan firman-Mu.</w:t>
      </w:r>
      <w:r w:rsidRPr="00813992">
        <w:rPr>
          <w:lang w:val="id-ID"/>
        </w:rPr>
        <w:t xml:space="preserve"> </w:t>
      </w:r>
    </w:p>
    <w:p w14:paraId="14B90362" w14:textId="7E0B0B76" w:rsidR="00330864" w:rsidRPr="00813992" w:rsidRDefault="00330864" w:rsidP="00D16BD0">
      <w:pPr>
        <w:ind w:left="567" w:hanging="567"/>
        <w:jc w:val="both"/>
        <w:rPr>
          <w:lang w:val="id-ID"/>
        </w:rPr>
      </w:pPr>
      <w:r w:rsidRPr="00813992">
        <w:rPr>
          <w:b/>
          <w:lang w:val="id-ID"/>
        </w:rPr>
        <w:t>PL</w:t>
      </w:r>
      <w:r w:rsidRPr="00813992">
        <w:rPr>
          <w:lang w:val="id-ID"/>
        </w:rPr>
        <w:t xml:space="preserve">: </w:t>
      </w:r>
      <w:r w:rsidRPr="00813992">
        <w:rPr>
          <w:lang w:val="id-ID"/>
        </w:rPr>
        <w:tab/>
        <w:t xml:space="preserve">Jauhkanlah jalan dusta dari padaku, dan karuniakanlah aku Taurat-Mu. </w:t>
      </w:r>
    </w:p>
    <w:p w14:paraId="18C37A88" w14:textId="4C4D58A2" w:rsidR="00330864" w:rsidRPr="00813992" w:rsidRDefault="00330864" w:rsidP="00D16BD0">
      <w:pPr>
        <w:ind w:left="567" w:hanging="567"/>
        <w:jc w:val="both"/>
        <w:rPr>
          <w:lang w:val="id-ID"/>
        </w:rPr>
      </w:pPr>
      <w:r w:rsidRPr="00813992">
        <w:rPr>
          <w:b/>
          <w:lang w:val="id-ID"/>
        </w:rPr>
        <w:t>U</w:t>
      </w:r>
      <w:r w:rsidRPr="00813992">
        <w:rPr>
          <w:lang w:val="id-ID"/>
        </w:rPr>
        <w:t xml:space="preserve">: </w:t>
      </w:r>
      <w:r w:rsidRPr="00813992">
        <w:rPr>
          <w:lang w:val="id-ID"/>
        </w:rPr>
        <w:tab/>
      </w:r>
      <w:r w:rsidRPr="00813992">
        <w:rPr>
          <w:b/>
          <w:bCs/>
          <w:lang w:val="id-ID"/>
        </w:rPr>
        <w:t>Aku telah memilih jalan kebenaran, telah menempatkan hukum-hukum-Mu di hadapanku.</w:t>
      </w:r>
      <w:r w:rsidRPr="00813992">
        <w:rPr>
          <w:lang w:val="id-ID"/>
        </w:rPr>
        <w:t xml:space="preserve"> </w:t>
      </w:r>
    </w:p>
    <w:p w14:paraId="1E40622A" w14:textId="45DB63DD" w:rsidR="00330864" w:rsidRPr="00813992" w:rsidRDefault="00330864" w:rsidP="00D16BD0">
      <w:pPr>
        <w:ind w:left="567" w:hanging="567"/>
        <w:jc w:val="both"/>
        <w:rPr>
          <w:lang w:val="id-ID"/>
        </w:rPr>
      </w:pPr>
      <w:r w:rsidRPr="00813992">
        <w:rPr>
          <w:b/>
          <w:lang w:val="id-ID"/>
        </w:rPr>
        <w:t>PL</w:t>
      </w:r>
      <w:r w:rsidRPr="00813992">
        <w:rPr>
          <w:lang w:val="id-ID"/>
        </w:rPr>
        <w:t>:</w:t>
      </w:r>
      <w:r w:rsidRPr="00813992">
        <w:rPr>
          <w:lang w:val="id-ID"/>
        </w:rPr>
        <w:tab/>
        <w:t xml:space="preserve">Aku telah berpaut pada peringatan-peringatan-Mu, ya TUHAN, janganlah membuat aku malu. </w:t>
      </w:r>
    </w:p>
    <w:p w14:paraId="2702A5EC" w14:textId="69F5965B" w:rsidR="00330864" w:rsidRPr="00813992" w:rsidRDefault="00330864" w:rsidP="00D16BD0">
      <w:pPr>
        <w:ind w:left="567" w:hanging="567"/>
        <w:jc w:val="both"/>
        <w:rPr>
          <w:lang w:val="id-ID"/>
        </w:rPr>
      </w:pPr>
      <w:r w:rsidRPr="00813992">
        <w:rPr>
          <w:b/>
          <w:lang w:val="id-ID"/>
        </w:rPr>
        <w:t>U</w:t>
      </w:r>
      <w:r w:rsidRPr="00813992">
        <w:rPr>
          <w:lang w:val="id-ID"/>
        </w:rPr>
        <w:t xml:space="preserve">: </w:t>
      </w:r>
      <w:r w:rsidRPr="00813992">
        <w:rPr>
          <w:lang w:val="id-ID"/>
        </w:rPr>
        <w:tab/>
      </w:r>
      <w:r w:rsidRPr="00813992">
        <w:rPr>
          <w:b/>
          <w:bCs/>
          <w:lang w:val="id-ID"/>
        </w:rPr>
        <w:t xml:space="preserve">Aku akan mengikuti petunjuk perintah-perintah-Mu, sebab Engkau melapangkan hatiku. </w:t>
      </w:r>
    </w:p>
    <w:p w14:paraId="2BA41F35" w14:textId="541ABBED" w:rsidR="00330864" w:rsidRPr="00813992" w:rsidRDefault="00330864" w:rsidP="00D16BD0">
      <w:pPr>
        <w:ind w:left="567" w:hanging="567"/>
        <w:jc w:val="both"/>
        <w:rPr>
          <w:lang w:val="id-ID"/>
        </w:rPr>
      </w:pPr>
      <w:r w:rsidRPr="00813992">
        <w:rPr>
          <w:b/>
          <w:lang w:val="id-ID"/>
        </w:rPr>
        <w:t>PL+U</w:t>
      </w:r>
      <w:r w:rsidRPr="00813992">
        <w:rPr>
          <w:lang w:val="id-ID"/>
        </w:rPr>
        <w:t xml:space="preserve">: Perlihatkanlah kepadaku, ya TUHAN, petunjuk ketetapan-ketetapan-Mu, aku hendak memegangnya sampai saat terakhir </w:t>
      </w:r>
    </w:p>
    <w:p w14:paraId="524E113D" w14:textId="3DB1E7ED" w:rsidR="00330864" w:rsidRPr="00813992" w:rsidRDefault="00330864" w:rsidP="00330864">
      <w:pPr>
        <w:tabs>
          <w:tab w:val="left" w:pos="355"/>
        </w:tabs>
        <w:rPr>
          <w:b/>
          <w:lang w:val="id-ID"/>
        </w:rPr>
      </w:pPr>
      <w:r w:rsidRPr="00813992">
        <w:rPr>
          <w:b/>
          <w:lang w:val="id-ID"/>
        </w:rPr>
        <w:t xml:space="preserve">Nyanyian Umat: </w:t>
      </w:r>
    </w:p>
    <w:p w14:paraId="17F83AF6" w14:textId="1FAFA5CF" w:rsidR="00330864" w:rsidRPr="00813992" w:rsidRDefault="00330864" w:rsidP="00330864">
      <w:pPr>
        <w:tabs>
          <w:tab w:val="left" w:pos="355"/>
        </w:tabs>
        <w:rPr>
          <w:b/>
          <w:lang w:val="id-ID"/>
        </w:rPr>
      </w:pPr>
      <w:r w:rsidRPr="00813992">
        <w:rPr>
          <w:b/>
          <w:lang w:val="id-ID"/>
        </w:rPr>
        <w:t>“YESUS KRISTUS CAHAYA HATIKU”</w:t>
      </w:r>
    </w:p>
    <w:p w14:paraId="18119D02" w14:textId="3078B4C4" w:rsidR="00D16BD0" w:rsidRPr="00813992" w:rsidRDefault="00D16BD0" w:rsidP="00330864">
      <w:pPr>
        <w:tabs>
          <w:tab w:val="left" w:pos="355"/>
        </w:tabs>
        <w:rPr>
          <w:lang w:val="id-ID"/>
        </w:rPr>
      </w:pPr>
      <w:r w:rsidRPr="00813992">
        <w:rPr>
          <w:noProof/>
          <w:lang w:val="id-ID"/>
        </w:rPr>
        <w:drawing>
          <wp:anchor distT="0" distB="0" distL="114300" distR="114300" simplePos="0" relativeHeight="251765248" behindDoc="1" locked="0" layoutInCell="1" allowOverlap="1" wp14:anchorId="6756F861" wp14:editId="5654CA98">
            <wp:simplePos x="0" y="0"/>
            <wp:positionH relativeFrom="page">
              <wp:posOffset>606425</wp:posOffset>
            </wp:positionH>
            <wp:positionV relativeFrom="paragraph">
              <wp:posOffset>60960</wp:posOffset>
            </wp:positionV>
            <wp:extent cx="3797300" cy="2857500"/>
            <wp:effectExtent l="0" t="0" r="0" b="0"/>
            <wp:wrapNone/>
            <wp:docPr id="46928008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46" cstate="print">
                      <a:extLst>
                        <a:ext uri="{28A0092B-C50C-407E-A947-70E740481C1C}">
                          <a14:useLocalDpi xmlns:a14="http://schemas.microsoft.com/office/drawing/2010/main" val="0"/>
                        </a:ext>
                      </a:extLst>
                    </a:blip>
                    <a:srcRect b="31048"/>
                    <a:stretch/>
                  </pic:blipFill>
                  <pic:spPr bwMode="auto">
                    <a:xfrm>
                      <a:off x="0" y="0"/>
                      <a:ext cx="3797300" cy="285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FAB521" w14:textId="2050E835" w:rsidR="00330864" w:rsidRPr="00813992" w:rsidRDefault="00330864" w:rsidP="00330864">
      <w:pPr>
        <w:jc w:val="center"/>
        <w:rPr>
          <w:b/>
          <w:u w:val="single"/>
          <w:lang w:val="id-ID"/>
        </w:rPr>
      </w:pPr>
    </w:p>
    <w:p w14:paraId="5ADAF858" w14:textId="77777777" w:rsidR="00D16BD0" w:rsidRPr="00813992" w:rsidRDefault="00D16BD0">
      <w:pPr>
        <w:rPr>
          <w:b/>
          <w:lang w:val="id-ID"/>
        </w:rPr>
      </w:pPr>
      <w:r w:rsidRPr="00813992">
        <w:rPr>
          <w:b/>
          <w:lang w:val="id-ID"/>
        </w:rPr>
        <w:br w:type="page"/>
      </w:r>
    </w:p>
    <w:p w14:paraId="2E229B9F" w14:textId="34D41C27" w:rsidR="00D16BD0" w:rsidRPr="00813992" w:rsidRDefault="00D16BD0" w:rsidP="00330864">
      <w:pPr>
        <w:jc w:val="center"/>
        <w:rPr>
          <w:b/>
          <w:lang w:val="id-ID"/>
        </w:rPr>
      </w:pPr>
      <w:r w:rsidRPr="00813992">
        <w:rPr>
          <w:noProof/>
          <w:lang w:val="id-ID"/>
        </w:rPr>
        <w:lastRenderedPageBreak/>
        <w:drawing>
          <wp:anchor distT="0" distB="0" distL="114300" distR="114300" simplePos="0" relativeHeight="251768320" behindDoc="1" locked="0" layoutInCell="1" allowOverlap="1" wp14:anchorId="29F87164" wp14:editId="13F26D38">
            <wp:simplePos x="0" y="0"/>
            <wp:positionH relativeFrom="margin">
              <wp:posOffset>19050</wp:posOffset>
            </wp:positionH>
            <wp:positionV relativeFrom="paragraph">
              <wp:posOffset>-31750</wp:posOffset>
            </wp:positionV>
            <wp:extent cx="3797300" cy="1191260"/>
            <wp:effectExtent l="0" t="0" r="0" b="8890"/>
            <wp:wrapNone/>
            <wp:docPr id="130506479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46" cstate="print">
                      <a:extLst>
                        <a:ext uri="{28A0092B-C50C-407E-A947-70E740481C1C}">
                          <a14:useLocalDpi xmlns:a14="http://schemas.microsoft.com/office/drawing/2010/main" val="0"/>
                        </a:ext>
                      </a:extLst>
                    </a:blip>
                    <a:srcRect t="71251"/>
                    <a:stretch/>
                  </pic:blipFill>
                  <pic:spPr bwMode="auto">
                    <a:xfrm>
                      <a:off x="0" y="0"/>
                      <a:ext cx="3797300" cy="1191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137BE8" w14:textId="5656A834" w:rsidR="00D16BD0" w:rsidRPr="00813992" w:rsidRDefault="00D16BD0" w:rsidP="00330864">
      <w:pPr>
        <w:jc w:val="center"/>
        <w:rPr>
          <w:b/>
          <w:lang w:val="id-ID"/>
        </w:rPr>
      </w:pPr>
    </w:p>
    <w:p w14:paraId="139613C5" w14:textId="60546697" w:rsidR="00D16BD0" w:rsidRPr="00813992" w:rsidRDefault="00D16BD0" w:rsidP="00330864">
      <w:pPr>
        <w:jc w:val="center"/>
        <w:rPr>
          <w:b/>
          <w:lang w:val="id-ID"/>
        </w:rPr>
      </w:pPr>
    </w:p>
    <w:p w14:paraId="1A40BA71" w14:textId="6FE1DC02" w:rsidR="00D16BD0" w:rsidRPr="00813992" w:rsidRDefault="00D16BD0" w:rsidP="00330864">
      <w:pPr>
        <w:jc w:val="center"/>
        <w:rPr>
          <w:b/>
          <w:lang w:val="id-ID"/>
        </w:rPr>
      </w:pPr>
    </w:p>
    <w:p w14:paraId="0B2B41A5" w14:textId="5922AD97" w:rsidR="00D16BD0" w:rsidRPr="00813992" w:rsidRDefault="00D16BD0" w:rsidP="00330864">
      <w:pPr>
        <w:jc w:val="center"/>
        <w:rPr>
          <w:b/>
          <w:lang w:val="id-ID"/>
        </w:rPr>
      </w:pPr>
    </w:p>
    <w:p w14:paraId="382FC40B" w14:textId="77777777" w:rsidR="00D16BD0" w:rsidRPr="00813992" w:rsidRDefault="00D16BD0" w:rsidP="00330864">
      <w:pPr>
        <w:jc w:val="center"/>
        <w:rPr>
          <w:b/>
          <w:lang w:val="id-ID"/>
        </w:rPr>
      </w:pPr>
    </w:p>
    <w:p w14:paraId="34C1DBEE" w14:textId="77777777" w:rsidR="00D16BD0" w:rsidRPr="00813992" w:rsidRDefault="00D16BD0" w:rsidP="00330864">
      <w:pPr>
        <w:jc w:val="center"/>
        <w:rPr>
          <w:b/>
          <w:lang w:val="id-ID"/>
        </w:rPr>
      </w:pPr>
    </w:p>
    <w:p w14:paraId="1EF5057E" w14:textId="77777777" w:rsidR="00D16BD0" w:rsidRPr="00813992" w:rsidRDefault="00D16BD0" w:rsidP="00330864">
      <w:pPr>
        <w:jc w:val="center"/>
        <w:rPr>
          <w:b/>
          <w:lang w:val="id-ID"/>
        </w:rPr>
      </w:pPr>
    </w:p>
    <w:p w14:paraId="35036A96" w14:textId="36A8204C" w:rsidR="00330864" w:rsidRPr="00813992" w:rsidRDefault="00330864" w:rsidP="00330864">
      <w:pPr>
        <w:jc w:val="center"/>
        <w:rPr>
          <w:b/>
          <w:lang w:val="id-ID"/>
        </w:rPr>
      </w:pPr>
      <w:r w:rsidRPr="00813992">
        <w:rPr>
          <w:b/>
          <w:lang w:val="id-ID"/>
        </w:rPr>
        <w:t>= hening =</w:t>
      </w:r>
    </w:p>
    <w:p w14:paraId="5F1CCDCA" w14:textId="77777777" w:rsidR="00330864" w:rsidRPr="00813992" w:rsidRDefault="00330864" w:rsidP="00330864">
      <w:pPr>
        <w:rPr>
          <w:b/>
          <w:lang w:val="id-ID"/>
        </w:rPr>
      </w:pPr>
    </w:p>
    <w:p w14:paraId="6F0F9B4B" w14:textId="584AD2DA" w:rsidR="00330864" w:rsidRPr="00813992" w:rsidRDefault="00330864" w:rsidP="00330864">
      <w:pPr>
        <w:rPr>
          <w:b/>
          <w:lang w:val="id-ID"/>
        </w:rPr>
      </w:pPr>
      <w:r w:rsidRPr="00813992">
        <w:rPr>
          <w:b/>
          <w:lang w:val="id-ID"/>
        </w:rPr>
        <w:t>PL. :      (</w:t>
      </w:r>
      <w:r w:rsidRPr="00813992">
        <w:rPr>
          <w:b/>
          <w:i/>
          <w:lang w:val="id-ID"/>
        </w:rPr>
        <w:t>Pembacaan Matius 27:57-66</w:t>
      </w:r>
      <w:r w:rsidRPr="00813992">
        <w:rPr>
          <w:b/>
          <w:lang w:val="id-ID"/>
        </w:rPr>
        <w:t>)</w:t>
      </w:r>
    </w:p>
    <w:p w14:paraId="44C56F14" w14:textId="77777777" w:rsidR="00330864" w:rsidRPr="00813992" w:rsidRDefault="00330864" w:rsidP="00330864">
      <w:pPr>
        <w:rPr>
          <w:b/>
          <w:lang w:val="id-ID"/>
        </w:rPr>
      </w:pPr>
      <w:r w:rsidRPr="00813992">
        <w:rPr>
          <w:b/>
          <w:lang w:val="id-ID"/>
        </w:rPr>
        <w:t>Nyanyian Umat</w:t>
      </w:r>
    </w:p>
    <w:p w14:paraId="65431C38" w14:textId="74530837" w:rsidR="00330864" w:rsidRPr="00813992" w:rsidRDefault="00330864" w:rsidP="00330864">
      <w:pPr>
        <w:rPr>
          <w:b/>
          <w:lang w:val="id-ID"/>
        </w:rPr>
      </w:pPr>
      <w:r w:rsidRPr="00813992">
        <w:rPr>
          <w:b/>
          <w:lang w:val="id-ID"/>
        </w:rPr>
        <w:t>“PUJILAH TUHAN”</w:t>
      </w:r>
    </w:p>
    <w:p w14:paraId="5A9E74E5" w14:textId="306F1420" w:rsidR="00330864" w:rsidRPr="00813992" w:rsidRDefault="00D16BD0" w:rsidP="00330864">
      <w:pPr>
        <w:jc w:val="center"/>
        <w:rPr>
          <w:b/>
          <w:lang w:val="id-ID"/>
        </w:rPr>
      </w:pPr>
      <w:r w:rsidRPr="00813992">
        <w:rPr>
          <w:noProof/>
          <w:lang w:val="id-ID"/>
        </w:rPr>
        <w:drawing>
          <wp:inline distT="0" distB="0" distL="0" distR="0" wp14:anchorId="3063EA11" wp14:editId="04174ADF">
            <wp:extent cx="3960210" cy="2946400"/>
            <wp:effectExtent l="0" t="0" r="0" b="0"/>
            <wp:docPr id="139000004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4"/>
                    <a:srcRect/>
                    <a:stretch>
                      <a:fillRect/>
                    </a:stretch>
                  </pic:blipFill>
                  <pic:spPr>
                    <a:xfrm>
                      <a:off x="0" y="0"/>
                      <a:ext cx="3960210" cy="2946400"/>
                    </a:xfrm>
                    <a:prstGeom prst="rect">
                      <a:avLst/>
                    </a:prstGeom>
                    <a:ln/>
                  </pic:spPr>
                </pic:pic>
              </a:graphicData>
            </a:graphic>
          </wp:inline>
        </w:drawing>
      </w:r>
    </w:p>
    <w:p w14:paraId="1AD4E49D" w14:textId="77777777" w:rsidR="00D16BD0" w:rsidRPr="00813992" w:rsidRDefault="00D16BD0">
      <w:pPr>
        <w:rPr>
          <w:b/>
          <w:lang w:val="id-ID"/>
        </w:rPr>
      </w:pPr>
      <w:r w:rsidRPr="00813992">
        <w:rPr>
          <w:b/>
          <w:lang w:val="id-ID"/>
        </w:rPr>
        <w:br w:type="page"/>
      </w:r>
    </w:p>
    <w:p w14:paraId="0BF76C42" w14:textId="739F9EF4" w:rsidR="00330864" w:rsidRPr="00813992" w:rsidRDefault="00330864" w:rsidP="00D16BD0">
      <w:pPr>
        <w:ind w:left="567" w:hanging="567"/>
        <w:rPr>
          <w:b/>
          <w:lang w:val="id-ID"/>
        </w:rPr>
      </w:pPr>
      <w:r w:rsidRPr="00813992">
        <w:rPr>
          <w:b/>
          <w:lang w:val="id-ID"/>
        </w:rPr>
        <w:lastRenderedPageBreak/>
        <w:t>PL:</w:t>
      </w:r>
      <w:r w:rsidR="00D16BD0" w:rsidRPr="00813992">
        <w:rPr>
          <w:b/>
          <w:lang w:val="id-ID"/>
        </w:rPr>
        <w:tab/>
      </w:r>
      <w:r w:rsidRPr="00813992">
        <w:rPr>
          <w:b/>
          <w:lang w:val="id-ID"/>
        </w:rPr>
        <w:t>(</w:t>
      </w:r>
      <w:r w:rsidRPr="00813992">
        <w:rPr>
          <w:b/>
          <w:i/>
          <w:lang w:val="id-ID"/>
        </w:rPr>
        <w:t>Perenungan Firman Tuhan</w:t>
      </w:r>
      <w:r w:rsidRPr="00813992">
        <w:rPr>
          <w:b/>
          <w:lang w:val="id-ID"/>
        </w:rPr>
        <w:t>/Kotbah Jangkep)</w:t>
      </w:r>
    </w:p>
    <w:p w14:paraId="2E00C524" w14:textId="77777777" w:rsidR="00330864" w:rsidRPr="00813992" w:rsidRDefault="00330864" w:rsidP="00330864">
      <w:pPr>
        <w:tabs>
          <w:tab w:val="left" w:pos="355"/>
        </w:tabs>
        <w:jc w:val="center"/>
        <w:rPr>
          <w:lang w:val="id-ID"/>
        </w:rPr>
      </w:pPr>
      <w:r w:rsidRPr="00813992">
        <w:rPr>
          <w:b/>
          <w:lang w:val="id-ID"/>
        </w:rPr>
        <w:t>= hening =</w:t>
      </w:r>
    </w:p>
    <w:p w14:paraId="6E97D383" w14:textId="77777777" w:rsidR="00330864" w:rsidRPr="00813992" w:rsidRDefault="00330864" w:rsidP="00330864">
      <w:pPr>
        <w:tabs>
          <w:tab w:val="left" w:pos="355"/>
        </w:tabs>
        <w:rPr>
          <w:b/>
          <w:lang w:val="id-ID"/>
        </w:rPr>
      </w:pPr>
    </w:p>
    <w:p w14:paraId="519A35D6" w14:textId="4DA1F665" w:rsidR="00330864" w:rsidRPr="00813992" w:rsidRDefault="00330864" w:rsidP="00D16BD0">
      <w:pPr>
        <w:tabs>
          <w:tab w:val="left" w:pos="942"/>
          <w:tab w:val="left" w:pos="1209"/>
        </w:tabs>
        <w:ind w:left="567" w:hanging="567"/>
        <w:rPr>
          <w:lang w:val="id-ID"/>
        </w:rPr>
      </w:pPr>
      <w:r w:rsidRPr="00813992">
        <w:rPr>
          <w:lang w:val="id-ID"/>
        </w:rPr>
        <w:t>PL:</w:t>
      </w:r>
      <w:r w:rsidRPr="00813992">
        <w:rPr>
          <w:lang w:val="id-ID"/>
        </w:rPr>
        <w:tab/>
        <w:t>(</w:t>
      </w:r>
      <w:r w:rsidRPr="00813992">
        <w:rPr>
          <w:b/>
          <w:i/>
          <w:lang w:val="id-ID"/>
        </w:rPr>
        <w:t xml:space="preserve">Membaca </w:t>
      </w:r>
      <w:r w:rsidRPr="00813992">
        <w:rPr>
          <w:b/>
          <w:lang w:val="id-ID"/>
        </w:rPr>
        <w:t>1 Petrus 4:1-8</w:t>
      </w:r>
      <w:r w:rsidRPr="00813992">
        <w:rPr>
          <w:lang w:val="id-ID"/>
        </w:rPr>
        <w:t>)</w:t>
      </w:r>
    </w:p>
    <w:p w14:paraId="2410264A" w14:textId="77777777" w:rsidR="00330864" w:rsidRPr="00813992" w:rsidRDefault="00330864" w:rsidP="00330864">
      <w:pPr>
        <w:tabs>
          <w:tab w:val="left" w:pos="942"/>
          <w:tab w:val="left" w:pos="1209"/>
        </w:tabs>
        <w:rPr>
          <w:lang w:val="id-ID"/>
        </w:rPr>
      </w:pPr>
    </w:p>
    <w:p w14:paraId="1A99ACAB" w14:textId="77777777" w:rsidR="00330864" w:rsidRPr="00813992" w:rsidRDefault="00330864" w:rsidP="00330864">
      <w:pPr>
        <w:tabs>
          <w:tab w:val="left" w:pos="355"/>
        </w:tabs>
        <w:rPr>
          <w:b/>
          <w:lang w:val="id-ID"/>
        </w:rPr>
      </w:pPr>
      <w:r w:rsidRPr="00813992">
        <w:rPr>
          <w:b/>
          <w:lang w:val="id-ID"/>
        </w:rPr>
        <w:t>Nyanyian Umat</w:t>
      </w:r>
    </w:p>
    <w:p w14:paraId="1481D00D" w14:textId="77777777" w:rsidR="00330864" w:rsidRPr="00813992" w:rsidRDefault="00330864" w:rsidP="00330864">
      <w:pPr>
        <w:tabs>
          <w:tab w:val="left" w:pos="355"/>
        </w:tabs>
        <w:rPr>
          <w:b/>
          <w:lang w:val="id-ID"/>
        </w:rPr>
      </w:pPr>
      <w:r w:rsidRPr="00813992">
        <w:rPr>
          <w:b/>
          <w:lang w:val="id-ID"/>
        </w:rPr>
        <w:t>“TINGGALLAH BERSAMA AKU”</w:t>
      </w:r>
    </w:p>
    <w:p w14:paraId="5317317A" w14:textId="77777777" w:rsidR="00330864" w:rsidRPr="00813992" w:rsidRDefault="00330864" w:rsidP="00330864">
      <w:pPr>
        <w:tabs>
          <w:tab w:val="left" w:pos="355"/>
        </w:tabs>
        <w:rPr>
          <w:b/>
          <w:lang w:val="id-ID"/>
        </w:rPr>
      </w:pPr>
    </w:p>
    <w:p w14:paraId="3BD1FC59" w14:textId="77777777" w:rsidR="00330864" w:rsidRPr="00813992" w:rsidRDefault="00330864" w:rsidP="00330864">
      <w:pPr>
        <w:tabs>
          <w:tab w:val="left" w:pos="355"/>
        </w:tabs>
        <w:jc w:val="center"/>
        <w:rPr>
          <w:b/>
          <w:lang w:val="id-ID"/>
        </w:rPr>
      </w:pPr>
      <w:r w:rsidRPr="00813992">
        <w:rPr>
          <w:noProof/>
          <w:lang w:val="id-ID"/>
        </w:rPr>
        <w:drawing>
          <wp:inline distT="0" distB="0" distL="0" distR="0" wp14:anchorId="233C0B81" wp14:editId="6AA65AF5">
            <wp:extent cx="3959860" cy="2962275"/>
            <wp:effectExtent l="0" t="0" r="2540" b="9525"/>
            <wp:docPr id="130020845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47"/>
                    <a:srcRect b="4787"/>
                    <a:stretch/>
                  </pic:blipFill>
                  <pic:spPr bwMode="auto">
                    <a:xfrm>
                      <a:off x="0" y="0"/>
                      <a:ext cx="3960210" cy="2962537"/>
                    </a:xfrm>
                    <a:prstGeom prst="rect">
                      <a:avLst/>
                    </a:prstGeom>
                    <a:ln>
                      <a:noFill/>
                    </a:ln>
                    <a:extLst>
                      <a:ext uri="{53640926-AAD7-44D8-BBD7-CCE9431645EC}">
                        <a14:shadowObscured xmlns:a14="http://schemas.microsoft.com/office/drawing/2010/main"/>
                      </a:ext>
                    </a:extLst>
                  </pic:spPr>
                </pic:pic>
              </a:graphicData>
            </a:graphic>
          </wp:inline>
        </w:drawing>
      </w:r>
    </w:p>
    <w:p w14:paraId="6AEF6813" w14:textId="77777777" w:rsidR="00D16BD0" w:rsidRPr="00813992" w:rsidRDefault="00D16BD0" w:rsidP="00330864">
      <w:pPr>
        <w:rPr>
          <w:b/>
          <w:lang w:val="id-ID"/>
        </w:rPr>
      </w:pPr>
    </w:p>
    <w:p w14:paraId="01CAB2CF" w14:textId="69210326" w:rsidR="00330864" w:rsidRPr="00813992" w:rsidRDefault="00330864" w:rsidP="00D16BD0">
      <w:pPr>
        <w:ind w:left="567" w:hanging="567"/>
        <w:rPr>
          <w:b/>
          <w:lang w:val="id-ID"/>
        </w:rPr>
      </w:pPr>
      <w:r w:rsidRPr="00813992">
        <w:rPr>
          <w:b/>
          <w:lang w:val="id-ID"/>
        </w:rPr>
        <w:t>PL.</w:t>
      </w:r>
      <w:r w:rsidR="00D16BD0" w:rsidRPr="00813992">
        <w:rPr>
          <w:b/>
          <w:lang w:val="id-ID"/>
        </w:rPr>
        <w:t>:</w:t>
      </w:r>
      <w:r w:rsidR="00D16BD0" w:rsidRPr="00813992">
        <w:rPr>
          <w:b/>
          <w:lang w:val="id-ID"/>
        </w:rPr>
        <w:tab/>
      </w:r>
      <w:r w:rsidRPr="00813992">
        <w:rPr>
          <w:b/>
          <w:lang w:val="id-ID"/>
        </w:rPr>
        <w:t>(</w:t>
      </w:r>
      <w:r w:rsidRPr="00813992">
        <w:rPr>
          <w:b/>
          <w:i/>
          <w:lang w:val="id-ID"/>
        </w:rPr>
        <w:t>Mengajak umat untuk menaikkan doa syafaat</w:t>
      </w:r>
      <w:r w:rsidRPr="00813992">
        <w:rPr>
          <w:b/>
          <w:lang w:val="id-ID"/>
        </w:rPr>
        <w:t xml:space="preserve">) </w:t>
      </w:r>
    </w:p>
    <w:p w14:paraId="583A65D2" w14:textId="77777777" w:rsidR="00330864" w:rsidRPr="00813992" w:rsidRDefault="00330864" w:rsidP="00D16BD0">
      <w:pPr>
        <w:ind w:left="567"/>
        <w:rPr>
          <w:lang w:val="id-ID"/>
        </w:rPr>
      </w:pPr>
      <w:r w:rsidRPr="00813992">
        <w:rPr>
          <w:lang w:val="id-ID"/>
        </w:rPr>
        <w:t>Pokok doa syafaat:</w:t>
      </w:r>
    </w:p>
    <w:p w14:paraId="53611317" w14:textId="77777777" w:rsidR="00330864" w:rsidRPr="00813992" w:rsidRDefault="00330864" w:rsidP="00D16BD0">
      <w:pPr>
        <w:widowControl/>
        <w:numPr>
          <w:ilvl w:val="0"/>
          <w:numId w:val="97"/>
        </w:numPr>
        <w:autoSpaceDE/>
        <w:autoSpaceDN/>
        <w:ind w:left="851" w:hanging="284"/>
        <w:rPr>
          <w:lang w:val="id-ID"/>
        </w:rPr>
      </w:pPr>
      <w:r w:rsidRPr="00813992">
        <w:rPr>
          <w:lang w:val="id-ID"/>
        </w:rPr>
        <w:t>Dunia dengan segala pergumulannya</w:t>
      </w:r>
    </w:p>
    <w:p w14:paraId="4E26361E" w14:textId="77777777" w:rsidR="00330864" w:rsidRPr="00813992" w:rsidRDefault="00330864" w:rsidP="00D16BD0">
      <w:pPr>
        <w:widowControl/>
        <w:numPr>
          <w:ilvl w:val="0"/>
          <w:numId w:val="97"/>
        </w:numPr>
        <w:autoSpaceDE/>
        <w:autoSpaceDN/>
        <w:ind w:left="851" w:hanging="284"/>
        <w:rPr>
          <w:lang w:val="id-ID"/>
        </w:rPr>
      </w:pPr>
      <w:r w:rsidRPr="00813992">
        <w:rPr>
          <w:lang w:val="id-ID"/>
        </w:rPr>
        <w:t>Negara dan bangsa dengan semua pergumulannya</w:t>
      </w:r>
    </w:p>
    <w:p w14:paraId="2AF6F1CB" w14:textId="77777777" w:rsidR="00330864" w:rsidRPr="00813992" w:rsidRDefault="00330864" w:rsidP="00D16BD0">
      <w:pPr>
        <w:widowControl/>
        <w:numPr>
          <w:ilvl w:val="0"/>
          <w:numId w:val="97"/>
        </w:numPr>
        <w:autoSpaceDE/>
        <w:autoSpaceDN/>
        <w:ind w:left="851" w:hanging="284"/>
        <w:rPr>
          <w:lang w:val="id-ID"/>
        </w:rPr>
      </w:pPr>
      <w:r w:rsidRPr="00813992">
        <w:rPr>
          <w:lang w:val="id-ID"/>
        </w:rPr>
        <w:t>Panggilan Gereja-gereja di Indonesia</w:t>
      </w:r>
    </w:p>
    <w:p w14:paraId="5EA6CADE" w14:textId="77777777" w:rsidR="00330864" w:rsidRPr="00813992" w:rsidRDefault="00330864" w:rsidP="00D16BD0">
      <w:pPr>
        <w:widowControl/>
        <w:numPr>
          <w:ilvl w:val="0"/>
          <w:numId w:val="97"/>
        </w:numPr>
        <w:autoSpaceDE/>
        <w:autoSpaceDN/>
        <w:ind w:left="851" w:hanging="284"/>
        <w:rPr>
          <w:lang w:val="id-ID"/>
        </w:rPr>
      </w:pPr>
      <w:r w:rsidRPr="00813992">
        <w:rPr>
          <w:lang w:val="id-ID"/>
        </w:rPr>
        <w:t>Karya layanan yang sedang dilakukan Jemaat</w:t>
      </w:r>
    </w:p>
    <w:p w14:paraId="3FC1837C" w14:textId="77777777" w:rsidR="00330864" w:rsidRPr="00813992" w:rsidRDefault="00330864" w:rsidP="00D16BD0">
      <w:pPr>
        <w:widowControl/>
        <w:numPr>
          <w:ilvl w:val="0"/>
          <w:numId w:val="97"/>
        </w:numPr>
        <w:autoSpaceDE/>
        <w:autoSpaceDN/>
        <w:ind w:left="851" w:hanging="284"/>
        <w:rPr>
          <w:lang w:val="id-ID"/>
        </w:rPr>
      </w:pPr>
      <w:r w:rsidRPr="00813992">
        <w:rPr>
          <w:lang w:val="id-ID"/>
        </w:rPr>
        <w:t xml:space="preserve">Mereka yang sakit, menjadi korban bencana, pergumulan ekonomi, rumah tangga, dsb. </w:t>
      </w:r>
    </w:p>
    <w:p w14:paraId="7DDE07E8" w14:textId="77777777" w:rsidR="00330864" w:rsidRPr="00813992" w:rsidRDefault="00330864" w:rsidP="00D16BD0">
      <w:pPr>
        <w:widowControl/>
        <w:numPr>
          <w:ilvl w:val="0"/>
          <w:numId w:val="97"/>
        </w:numPr>
        <w:autoSpaceDE/>
        <w:autoSpaceDN/>
        <w:ind w:left="851" w:hanging="284"/>
        <w:rPr>
          <w:lang w:val="id-ID"/>
        </w:rPr>
      </w:pPr>
      <w:r w:rsidRPr="00813992">
        <w:rPr>
          <w:lang w:val="id-ID"/>
        </w:rPr>
        <w:t>Doa pribadi</w:t>
      </w:r>
    </w:p>
    <w:p w14:paraId="49E243A5" w14:textId="77777777" w:rsidR="00330864" w:rsidRPr="00813992" w:rsidRDefault="00330864" w:rsidP="00D16BD0">
      <w:pPr>
        <w:widowControl/>
        <w:numPr>
          <w:ilvl w:val="0"/>
          <w:numId w:val="97"/>
        </w:numPr>
        <w:autoSpaceDE/>
        <w:autoSpaceDN/>
        <w:ind w:left="851" w:hanging="284"/>
        <w:rPr>
          <w:lang w:val="id-ID"/>
        </w:rPr>
      </w:pPr>
      <w:r w:rsidRPr="00813992">
        <w:rPr>
          <w:lang w:val="id-ID"/>
        </w:rPr>
        <w:t>Diakhiri dengan mengucapkan doa Bapa Kami.</w:t>
      </w:r>
    </w:p>
    <w:p w14:paraId="39997AD6" w14:textId="77777777" w:rsidR="00330864" w:rsidRPr="00813992" w:rsidRDefault="00330864" w:rsidP="00330864">
      <w:pPr>
        <w:tabs>
          <w:tab w:val="left" w:pos="355"/>
        </w:tabs>
        <w:rPr>
          <w:b/>
          <w:lang w:val="id-ID"/>
        </w:rPr>
      </w:pPr>
      <w:r w:rsidRPr="00813992">
        <w:rPr>
          <w:b/>
          <w:lang w:val="id-ID"/>
        </w:rPr>
        <w:lastRenderedPageBreak/>
        <w:t>Nyanyian Umat</w:t>
      </w:r>
    </w:p>
    <w:p w14:paraId="500A26F4" w14:textId="77777777" w:rsidR="00330864" w:rsidRPr="00813992" w:rsidRDefault="00330864" w:rsidP="00330864">
      <w:pPr>
        <w:tabs>
          <w:tab w:val="left" w:pos="355"/>
        </w:tabs>
        <w:rPr>
          <w:b/>
          <w:lang w:val="id-ID"/>
        </w:rPr>
      </w:pPr>
      <w:r w:rsidRPr="00813992">
        <w:rPr>
          <w:b/>
          <w:lang w:val="id-ID"/>
        </w:rPr>
        <w:t>“YESUS INGAT AKU”</w:t>
      </w:r>
    </w:p>
    <w:p w14:paraId="308535DC" w14:textId="77777777" w:rsidR="00330864" w:rsidRPr="00813992" w:rsidRDefault="00330864" w:rsidP="00330864">
      <w:pPr>
        <w:tabs>
          <w:tab w:val="left" w:pos="355"/>
        </w:tabs>
        <w:rPr>
          <w:b/>
          <w:lang w:val="id-ID"/>
        </w:rPr>
      </w:pPr>
    </w:p>
    <w:p w14:paraId="016FFCE3" w14:textId="77777777" w:rsidR="00330864" w:rsidRPr="00813992" w:rsidRDefault="00330864" w:rsidP="00330864">
      <w:pPr>
        <w:jc w:val="center"/>
        <w:rPr>
          <w:b/>
          <w:u w:val="single"/>
          <w:lang w:val="id-ID"/>
        </w:rPr>
      </w:pPr>
      <w:r w:rsidRPr="00813992">
        <w:rPr>
          <w:noProof/>
          <w:lang w:val="id-ID"/>
        </w:rPr>
        <w:drawing>
          <wp:inline distT="0" distB="0" distL="0" distR="0" wp14:anchorId="69FCA89A" wp14:editId="1CDD1927">
            <wp:extent cx="3960210" cy="3200400"/>
            <wp:effectExtent l="0" t="0" r="0" b="0"/>
            <wp:docPr id="139000004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8"/>
                    <a:srcRect/>
                    <a:stretch>
                      <a:fillRect/>
                    </a:stretch>
                  </pic:blipFill>
                  <pic:spPr>
                    <a:xfrm>
                      <a:off x="0" y="0"/>
                      <a:ext cx="3960210" cy="3200400"/>
                    </a:xfrm>
                    <a:prstGeom prst="rect">
                      <a:avLst/>
                    </a:prstGeom>
                    <a:ln/>
                  </pic:spPr>
                </pic:pic>
              </a:graphicData>
            </a:graphic>
          </wp:inline>
        </w:drawing>
      </w:r>
    </w:p>
    <w:p w14:paraId="10B0442E" w14:textId="77777777" w:rsidR="00CA6635" w:rsidRPr="00813992" w:rsidRDefault="00CA6635" w:rsidP="00330864">
      <w:pPr>
        <w:jc w:val="center"/>
        <w:rPr>
          <w:b/>
          <w:u w:val="single"/>
          <w:lang w:val="id-ID"/>
        </w:rPr>
      </w:pPr>
    </w:p>
    <w:p w14:paraId="51A0C784" w14:textId="77777777" w:rsidR="00CA6635" w:rsidRPr="00813992" w:rsidRDefault="00CA6635" w:rsidP="00330864">
      <w:pPr>
        <w:jc w:val="center"/>
        <w:rPr>
          <w:b/>
          <w:u w:val="single"/>
          <w:lang w:val="id-ID"/>
        </w:rPr>
      </w:pPr>
    </w:p>
    <w:p w14:paraId="40453A46" w14:textId="55344751" w:rsidR="00330864" w:rsidRPr="00813992" w:rsidRDefault="00330864" w:rsidP="00CA6635">
      <w:pPr>
        <w:rPr>
          <w:b/>
          <w:lang w:val="id-ID"/>
        </w:rPr>
      </w:pPr>
      <w:r w:rsidRPr="00813992">
        <w:rPr>
          <w:b/>
          <w:lang w:val="id-ID"/>
        </w:rPr>
        <w:t>PENGUTUSAN</w:t>
      </w:r>
    </w:p>
    <w:p w14:paraId="3AD976E8" w14:textId="126BA722" w:rsidR="00330864" w:rsidRPr="00813992" w:rsidRDefault="00330864" w:rsidP="00310628">
      <w:pPr>
        <w:ind w:left="567" w:hanging="567"/>
        <w:rPr>
          <w:lang w:val="id-ID"/>
        </w:rPr>
      </w:pPr>
      <w:r w:rsidRPr="00813992">
        <w:rPr>
          <w:lang w:val="id-ID"/>
        </w:rPr>
        <w:t>PL:</w:t>
      </w:r>
      <w:r w:rsidRPr="00813992">
        <w:rPr>
          <w:lang w:val="id-ID"/>
        </w:rPr>
        <w:tab/>
        <w:t>Arahkanlah hatimu kepada Tuhan, Sumber Kehidupan. Jadilah saksi Kristus, hiduplah dengan sungguh.</w:t>
      </w:r>
    </w:p>
    <w:p w14:paraId="43B381AA" w14:textId="77777777" w:rsidR="00330864" w:rsidRPr="00813992" w:rsidRDefault="00330864" w:rsidP="00310628">
      <w:pPr>
        <w:ind w:left="567"/>
        <w:rPr>
          <w:lang w:val="id-ID"/>
        </w:rPr>
      </w:pPr>
      <w:r w:rsidRPr="00813992">
        <w:rPr>
          <w:lang w:val="id-ID"/>
        </w:rPr>
        <w:t>Terpujilah Tritunggal Maha Kudus, kini dan selamanya!</w:t>
      </w:r>
    </w:p>
    <w:p w14:paraId="5882395D" w14:textId="77777777" w:rsidR="00330864" w:rsidRPr="00813992" w:rsidRDefault="00330864" w:rsidP="00330864">
      <w:pPr>
        <w:pStyle w:val="Judul3"/>
        <w:keepNext w:val="0"/>
        <w:keepLines w:val="0"/>
        <w:tabs>
          <w:tab w:val="left" w:pos="942"/>
          <w:tab w:val="left" w:pos="1209"/>
        </w:tabs>
        <w:spacing w:before="0"/>
        <w:rPr>
          <w:rFonts w:ascii="Georgia" w:eastAsia="Georgia" w:hAnsi="Georgia" w:cs="Georgia"/>
          <w:sz w:val="22"/>
          <w:szCs w:val="22"/>
          <w:lang w:val="id-ID"/>
        </w:rPr>
      </w:pPr>
    </w:p>
    <w:p w14:paraId="16DF8020" w14:textId="77777777" w:rsidR="00330864" w:rsidRPr="00813992" w:rsidRDefault="00330864" w:rsidP="00CA6635">
      <w:pPr>
        <w:pStyle w:val="Judul3"/>
        <w:keepNext w:val="0"/>
        <w:keepLines w:val="0"/>
        <w:tabs>
          <w:tab w:val="left" w:pos="942"/>
          <w:tab w:val="left" w:pos="1209"/>
        </w:tabs>
        <w:spacing w:before="0"/>
        <w:rPr>
          <w:rFonts w:ascii="Georgia" w:eastAsia="Georgia" w:hAnsi="Georgia" w:cs="Georgia"/>
          <w:b/>
          <w:bCs/>
          <w:color w:val="auto"/>
          <w:sz w:val="22"/>
          <w:szCs w:val="22"/>
          <w:lang w:val="id-ID"/>
        </w:rPr>
      </w:pPr>
      <w:r w:rsidRPr="00813992">
        <w:rPr>
          <w:rFonts w:ascii="Georgia" w:eastAsia="Georgia" w:hAnsi="Georgia" w:cs="Georgia"/>
          <w:b/>
          <w:bCs/>
          <w:color w:val="auto"/>
          <w:sz w:val="22"/>
          <w:szCs w:val="22"/>
          <w:lang w:val="id-ID"/>
        </w:rPr>
        <w:t>BERKAT</w:t>
      </w:r>
    </w:p>
    <w:p w14:paraId="02AB5E51" w14:textId="4C863A2A" w:rsidR="00330864" w:rsidRPr="00813992" w:rsidRDefault="00330864" w:rsidP="00310628">
      <w:pPr>
        <w:ind w:left="567" w:right="446" w:hanging="567"/>
        <w:rPr>
          <w:lang w:val="id-ID"/>
        </w:rPr>
      </w:pPr>
      <w:r w:rsidRPr="00813992">
        <w:rPr>
          <w:lang w:val="id-ID"/>
        </w:rPr>
        <w:t>PL:</w:t>
      </w:r>
      <w:r w:rsidR="00310628" w:rsidRPr="00813992">
        <w:rPr>
          <w:lang w:val="id-ID"/>
        </w:rPr>
        <w:tab/>
      </w:r>
      <w:r w:rsidRPr="00813992">
        <w:rPr>
          <w:lang w:val="id-ID"/>
        </w:rPr>
        <w:t>Tuhan memberkati dan melindungi engkau;</w:t>
      </w:r>
    </w:p>
    <w:p w14:paraId="034DF8C9" w14:textId="77777777" w:rsidR="00330864" w:rsidRPr="00813992" w:rsidRDefault="00330864" w:rsidP="00310628">
      <w:pPr>
        <w:ind w:left="567" w:right="446"/>
        <w:rPr>
          <w:lang w:val="id-ID"/>
        </w:rPr>
      </w:pPr>
      <w:r w:rsidRPr="00813992">
        <w:rPr>
          <w:lang w:val="id-ID"/>
        </w:rPr>
        <w:t>dalam pencobaan, Ia akan menatangmu;</w:t>
      </w:r>
    </w:p>
    <w:p w14:paraId="614DE2B4" w14:textId="77777777" w:rsidR="00330864" w:rsidRPr="00813992" w:rsidRDefault="00330864" w:rsidP="00310628">
      <w:pPr>
        <w:ind w:left="567" w:right="446"/>
        <w:rPr>
          <w:lang w:val="id-ID"/>
        </w:rPr>
      </w:pPr>
      <w:r w:rsidRPr="00813992">
        <w:rPr>
          <w:lang w:val="id-ID"/>
        </w:rPr>
        <w:t>saat menyangkal diri, tak dibiarkan-Nya kau terjatuh;</w:t>
      </w:r>
    </w:p>
    <w:p w14:paraId="03FF0043" w14:textId="77777777" w:rsidR="00330864" w:rsidRPr="00813992" w:rsidRDefault="00330864" w:rsidP="00310628">
      <w:pPr>
        <w:ind w:left="567" w:right="446"/>
        <w:rPr>
          <w:lang w:val="id-ID"/>
        </w:rPr>
      </w:pPr>
      <w:r w:rsidRPr="00813992">
        <w:rPr>
          <w:lang w:val="id-ID"/>
        </w:rPr>
        <w:t>dalam duka dan sepi, hatimu ‘kan tetap teguh;</w:t>
      </w:r>
    </w:p>
    <w:p w14:paraId="68B9B340" w14:textId="77777777" w:rsidR="00330864" w:rsidRPr="00813992" w:rsidRDefault="00330864" w:rsidP="00310628">
      <w:pPr>
        <w:ind w:left="567" w:right="446"/>
        <w:rPr>
          <w:lang w:val="id-ID"/>
        </w:rPr>
      </w:pPr>
      <w:r w:rsidRPr="00813992">
        <w:rPr>
          <w:lang w:val="id-ID"/>
        </w:rPr>
        <w:t>bahkan di hadapan derita dan maut, jiwamu dibuat-Nya teduh;</w:t>
      </w:r>
    </w:p>
    <w:p w14:paraId="371E7ED5" w14:textId="77777777" w:rsidR="00330864" w:rsidRPr="00813992" w:rsidRDefault="00330864" w:rsidP="00310628">
      <w:pPr>
        <w:ind w:left="567" w:right="446"/>
        <w:rPr>
          <w:lang w:val="id-ID"/>
        </w:rPr>
      </w:pPr>
      <w:r w:rsidRPr="00813992">
        <w:rPr>
          <w:lang w:val="id-ID"/>
        </w:rPr>
        <w:t>sebab kuasa-Nya merengkuh dan menopang;</w:t>
      </w:r>
    </w:p>
    <w:p w14:paraId="27F49064" w14:textId="77777777" w:rsidR="00330864" w:rsidRPr="00813992" w:rsidRDefault="00330864" w:rsidP="00310628">
      <w:pPr>
        <w:ind w:left="567" w:right="446"/>
        <w:rPr>
          <w:lang w:val="id-ID"/>
        </w:rPr>
      </w:pPr>
      <w:r w:rsidRPr="00813992">
        <w:rPr>
          <w:lang w:val="id-ID"/>
        </w:rPr>
        <w:lastRenderedPageBreak/>
        <w:t>menjagaimu dalam mengingat, percaya dan menjadi saksi-Nya.</w:t>
      </w:r>
    </w:p>
    <w:p w14:paraId="6C540C17" w14:textId="77777777" w:rsidR="00330864" w:rsidRPr="00813992" w:rsidRDefault="00330864" w:rsidP="00310628">
      <w:pPr>
        <w:ind w:left="567" w:right="446"/>
        <w:rPr>
          <w:lang w:val="id-ID"/>
        </w:rPr>
      </w:pPr>
      <w:r w:rsidRPr="00813992">
        <w:rPr>
          <w:lang w:val="id-ID"/>
        </w:rPr>
        <w:t>Dan sampai kita bertemu lagi,</w:t>
      </w:r>
    </w:p>
    <w:p w14:paraId="6F60BE4C" w14:textId="77777777" w:rsidR="00330864" w:rsidRPr="00813992" w:rsidRDefault="00330864" w:rsidP="00310628">
      <w:pPr>
        <w:ind w:left="567" w:right="446"/>
        <w:rPr>
          <w:lang w:val="id-ID"/>
        </w:rPr>
      </w:pPr>
      <w:r w:rsidRPr="00813992">
        <w:rPr>
          <w:lang w:val="id-ID"/>
        </w:rPr>
        <w:t>kiranya persekutuan kasih Allah Bapa, Anak dan Roh Kudus</w:t>
      </w:r>
    </w:p>
    <w:p w14:paraId="6D7151D5" w14:textId="77777777" w:rsidR="00330864" w:rsidRPr="00813992" w:rsidRDefault="00330864" w:rsidP="00310628">
      <w:pPr>
        <w:ind w:left="567" w:right="446"/>
        <w:rPr>
          <w:lang w:val="id-ID"/>
        </w:rPr>
      </w:pPr>
      <w:r w:rsidRPr="00813992">
        <w:rPr>
          <w:lang w:val="id-ID"/>
        </w:rPr>
        <w:t>senantiasa menyertai kamu</w:t>
      </w:r>
    </w:p>
    <w:p w14:paraId="2F5D4BB2" w14:textId="77777777" w:rsidR="00330864" w:rsidRPr="00813992" w:rsidRDefault="00330864" w:rsidP="00310628">
      <w:pPr>
        <w:ind w:left="567" w:right="446"/>
        <w:rPr>
          <w:lang w:val="id-ID"/>
        </w:rPr>
      </w:pPr>
      <w:r w:rsidRPr="00813992">
        <w:rPr>
          <w:lang w:val="id-ID"/>
        </w:rPr>
        <w:t>kini dan selamanya!</w:t>
      </w:r>
    </w:p>
    <w:p w14:paraId="292DB41F" w14:textId="77777777" w:rsidR="00330864" w:rsidRPr="00813992" w:rsidRDefault="00330864" w:rsidP="00310628">
      <w:pPr>
        <w:ind w:left="567" w:right="446"/>
        <w:rPr>
          <w:lang w:val="id-ID"/>
        </w:rPr>
      </w:pPr>
      <w:r w:rsidRPr="00813992">
        <w:rPr>
          <w:lang w:val="id-ID"/>
        </w:rPr>
        <w:t>Amin.</w:t>
      </w:r>
    </w:p>
    <w:p w14:paraId="5963D58A" w14:textId="77777777" w:rsidR="00330864" w:rsidRPr="00813992" w:rsidRDefault="00330864" w:rsidP="00310628">
      <w:pPr>
        <w:ind w:left="567" w:right="446" w:hanging="567"/>
        <w:rPr>
          <w:lang w:val="id-ID"/>
        </w:rPr>
      </w:pPr>
    </w:p>
    <w:p w14:paraId="6603E586" w14:textId="77777777" w:rsidR="00330864" w:rsidRPr="00813992" w:rsidRDefault="00330864" w:rsidP="00310628">
      <w:pPr>
        <w:ind w:left="567" w:right="446" w:hanging="567"/>
        <w:rPr>
          <w:lang w:val="id-ID"/>
        </w:rPr>
      </w:pPr>
    </w:p>
    <w:p w14:paraId="3E893014" w14:textId="77777777" w:rsidR="00330864" w:rsidRPr="00813992" w:rsidRDefault="00330864" w:rsidP="00310628">
      <w:pPr>
        <w:tabs>
          <w:tab w:val="left" w:pos="355"/>
        </w:tabs>
        <w:ind w:left="567" w:hanging="567"/>
        <w:jc w:val="center"/>
        <w:rPr>
          <w:lang w:val="id-ID"/>
        </w:rPr>
      </w:pPr>
      <w:r w:rsidRPr="00813992">
        <w:rPr>
          <w:b/>
          <w:lang w:val="id-ID"/>
        </w:rPr>
        <w:t>= hening =</w:t>
      </w:r>
    </w:p>
    <w:p w14:paraId="30064669" w14:textId="77777777" w:rsidR="00330864" w:rsidRPr="00813992" w:rsidRDefault="00330864" w:rsidP="00310628">
      <w:pPr>
        <w:pBdr>
          <w:top w:val="nil"/>
          <w:left w:val="nil"/>
          <w:bottom w:val="nil"/>
          <w:right w:val="nil"/>
          <w:between w:val="nil"/>
        </w:pBdr>
        <w:tabs>
          <w:tab w:val="right" w:pos="6210"/>
        </w:tabs>
        <w:ind w:left="567" w:hanging="567"/>
        <w:rPr>
          <w:b/>
          <w:lang w:val="id-ID"/>
        </w:rPr>
      </w:pPr>
    </w:p>
    <w:p w14:paraId="7BC7E722" w14:textId="77777777" w:rsidR="00330864" w:rsidRPr="00813992" w:rsidRDefault="00330864" w:rsidP="00310628">
      <w:pPr>
        <w:pBdr>
          <w:top w:val="nil"/>
          <w:left w:val="nil"/>
          <w:bottom w:val="nil"/>
          <w:right w:val="nil"/>
          <w:between w:val="nil"/>
        </w:pBdr>
        <w:tabs>
          <w:tab w:val="right" w:pos="6210"/>
        </w:tabs>
        <w:ind w:left="567" w:hanging="567"/>
        <w:rPr>
          <w:b/>
          <w:lang w:val="id-ID"/>
        </w:rPr>
      </w:pPr>
    </w:p>
    <w:p w14:paraId="3EFAFE02" w14:textId="7363BF41" w:rsidR="00330864" w:rsidRPr="00813992" w:rsidRDefault="00310628" w:rsidP="00310628">
      <w:pPr>
        <w:ind w:left="567" w:hanging="567"/>
        <w:jc w:val="right"/>
        <w:rPr>
          <w:lang w:val="id-ID"/>
        </w:rPr>
      </w:pPr>
      <w:r w:rsidRPr="00813992">
        <w:rPr>
          <w:lang w:val="id-ID"/>
        </w:rPr>
        <w:t>(fj)</w:t>
      </w:r>
    </w:p>
    <w:p w14:paraId="245B5198" w14:textId="77777777" w:rsidR="004F6755" w:rsidRPr="00813992" w:rsidRDefault="004F6755" w:rsidP="00F5497E">
      <w:pPr>
        <w:pStyle w:val="TeksIsi"/>
        <w:ind w:left="0" w:right="-1"/>
        <w:rPr>
          <w:lang w:val="id-ID"/>
        </w:rPr>
      </w:pPr>
    </w:p>
    <w:p w14:paraId="2435A057" w14:textId="77777777" w:rsidR="004F6755" w:rsidRPr="00813992" w:rsidRDefault="004F6755" w:rsidP="00F5497E">
      <w:pPr>
        <w:pStyle w:val="TeksIsi"/>
        <w:ind w:left="0" w:right="-1"/>
        <w:rPr>
          <w:lang w:val="id-ID"/>
        </w:rPr>
      </w:pPr>
    </w:p>
    <w:p w14:paraId="3013225B" w14:textId="77777777" w:rsidR="004F6755" w:rsidRPr="00813992" w:rsidRDefault="004F6755" w:rsidP="00F5497E">
      <w:pPr>
        <w:pStyle w:val="TeksIsi"/>
        <w:ind w:left="0" w:right="-1"/>
        <w:rPr>
          <w:lang w:val="id-ID"/>
        </w:rPr>
      </w:pPr>
    </w:p>
    <w:p w14:paraId="1CA70623" w14:textId="77777777" w:rsidR="004F6755" w:rsidRPr="00813992" w:rsidRDefault="004F6755" w:rsidP="00F5497E">
      <w:pPr>
        <w:pStyle w:val="TeksIsi"/>
        <w:ind w:left="0" w:right="-1"/>
        <w:rPr>
          <w:lang w:val="id-ID"/>
        </w:rPr>
      </w:pPr>
    </w:p>
    <w:p w14:paraId="66E53DA1" w14:textId="77777777" w:rsidR="004F6755" w:rsidRPr="00813992" w:rsidRDefault="004F6755" w:rsidP="00F5497E">
      <w:pPr>
        <w:pStyle w:val="TeksIsi"/>
        <w:ind w:left="0" w:right="-1"/>
        <w:rPr>
          <w:lang w:val="id-ID"/>
        </w:rPr>
      </w:pPr>
    </w:p>
    <w:p w14:paraId="02F4594D" w14:textId="73127FCA" w:rsidR="004F6755" w:rsidRPr="00813992" w:rsidRDefault="004F6755">
      <w:pPr>
        <w:rPr>
          <w:lang w:val="id-ID"/>
        </w:rPr>
      </w:pPr>
      <w:r w:rsidRPr="00813992">
        <w:rPr>
          <w:lang w:val="id-ID"/>
        </w:rPr>
        <w:br w:type="page"/>
      </w:r>
    </w:p>
    <w:p w14:paraId="7D42D7A7" w14:textId="192FD1AB" w:rsidR="004F6755" w:rsidRPr="00813992" w:rsidRDefault="008C4E15" w:rsidP="008C4E15">
      <w:pPr>
        <w:pStyle w:val="TeksIsi"/>
        <w:ind w:left="0" w:right="-1"/>
        <w:rPr>
          <w:rFonts w:eastAsiaTheme="minorHAnsi" w:cstheme="minorBidi"/>
          <w:kern w:val="2"/>
          <w:lang w:val="id-ID"/>
          <w14:ligatures w14:val="standardContextual"/>
        </w:rPr>
      </w:pPr>
      <w:r w:rsidRPr="00813992">
        <w:rPr>
          <w:noProof/>
          <w:lang w:val="id-ID"/>
        </w:rPr>
        <w:lastRenderedPageBreak/>
        <mc:AlternateContent>
          <mc:Choice Requires="wps">
            <w:drawing>
              <wp:anchor distT="45720" distB="45720" distL="114300" distR="114300" simplePos="0" relativeHeight="251744768" behindDoc="1" locked="0" layoutInCell="1" allowOverlap="1" wp14:anchorId="6BBD5801" wp14:editId="5F16E1FF">
                <wp:simplePos x="0" y="0"/>
                <wp:positionH relativeFrom="margin">
                  <wp:posOffset>2247265</wp:posOffset>
                </wp:positionH>
                <wp:positionV relativeFrom="paragraph">
                  <wp:posOffset>180975</wp:posOffset>
                </wp:positionV>
                <wp:extent cx="1838325" cy="1323975"/>
                <wp:effectExtent l="0" t="0" r="9525" b="9525"/>
                <wp:wrapThrough wrapText="bothSides">
                  <wp:wrapPolygon edited="0">
                    <wp:start x="0" y="0"/>
                    <wp:lineTo x="0" y="21445"/>
                    <wp:lineTo x="21488" y="21445"/>
                    <wp:lineTo x="21488" y="0"/>
                    <wp:lineTo x="0" y="0"/>
                  </wp:wrapPolygon>
                </wp:wrapThrough>
                <wp:docPr id="157101082"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1323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AFCBF1" w14:textId="77777777" w:rsidR="008C4E15" w:rsidRDefault="008C4E15" w:rsidP="004F6755">
                            <w:pPr>
                              <w:jc w:val="center"/>
                              <w:rPr>
                                <w:rFonts w:ascii="Cooper Black" w:eastAsia="SimSun" w:hAnsi="Cooper Black" w:cs="SimSun"/>
                                <w:sz w:val="28"/>
                                <w:szCs w:val="36"/>
                              </w:rPr>
                            </w:pPr>
                            <w:r w:rsidRPr="008C4E15">
                              <w:rPr>
                                <w:rFonts w:ascii="Cooper Black" w:eastAsia="SimSun" w:hAnsi="Cooper Black" w:cs="SimSun"/>
                                <w:sz w:val="28"/>
                                <w:szCs w:val="36"/>
                              </w:rPr>
                              <w:t xml:space="preserve">Mengingat, Percaya, </w:t>
                            </w:r>
                          </w:p>
                          <w:p w14:paraId="7F9AD668" w14:textId="72205D7F" w:rsidR="008C4E15" w:rsidRDefault="008C4E15" w:rsidP="004F6755">
                            <w:pPr>
                              <w:jc w:val="center"/>
                              <w:rPr>
                                <w:rFonts w:ascii="Cooper Black" w:eastAsia="SimSun" w:hAnsi="Cooper Black" w:cs="SimSun"/>
                                <w:sz w:val="28"/>
                                <w:szCs w:val="36"/>
                              </w:rPr>
                            </w:pPr>
                            <w:r w:rsidRPr="008C4E15">
                              <w:rPr>
                                <w:rFonts w:ascii="Cooper Black" w:eastAsia="SimSun" w:hAnsi="Cooper Black" w:cs="SimSun"/>
                                <w:sz w:val="28"/>
                                <w:szCs w:val="36"/>
                              </w:rPr>
                              <w:t>dan Menjadi Saksi-Nya</w:t>
                            </w:r>
                          </w:p>
                          <w:p w14:paraId="7516052A" w14:textId="0BE8DE0A" w:rsidR="004F6755" w:rsidRPr="00C76228" w:rsidRDefault="004F6755" w:rsidP="004F6755">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68D12227" w14:textId="77777777" w:rsidR="004F6755" w:rsidRPr="00C76228" w:rsidRDefault="004F6755" w:rsidP="004F6755">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BBD5801" id="_x0000_s1090" type="#_x0000_t202" style="position:absolute;left:0;text-align:left;margin-left:176.95pt;margin-top:14.25pt;width:144.75pt;height:104.25pt;z-index:-25157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" stroked="f">
                <v:textbox>
                  <w:txbxContent>
                    <w:p w14:paraId="5EAFCBF1" w14:textId="77777777" w:rsidR="008C4E15" w:rsidRDefault="008C4E15" w:rsidP="004F6755">
                      <w:pPr>
                        <w:jc w:val="center"/>
                        <w:rPr>
                          <w:rFonts w:ascii="Cooper Black" w:eastAsia="SimSun" w:hAnsi="Cooper Black" w:cs="SimSun"/>
                          <w:sz w:val="28"/>
                          <w:szCs w:val="36"/>
                        </w:rPr>
                      </w:pPr>
                      <w:r w:rsidRPr="008C4E15">
                        <w:rPr>
                          <w:rFonts w:ascii="Cooper Black" w:eastAsia="SimSun" w:hAnsi="Cooper Black" w:cs="SimSun"/>
                          <w:sz w:val="28"/>
                          <w:szCs w:val="36"/>
                        </w:rPr>
                        <w:t xml:space="preserve">Mengingat, Percaya, </w:t>
                      </w:r>
                    </w:p>
                    <w:p w14:paraId="7F9AD668" w14:textId="72205D7F" w:rsidR="008C4E15" w:rsidRDefault="008C4E15" w:rsidP="004F6755">
                      <w:pPr>
                        <w:jc w:val="center"/>
                        <w:rPr>
                          <w:rFonts w:ascii="Cooper Black" w:eastAsia="SimSun" w:hAnsi="Cooper Black" w:cs="SimSun"/>
                          <w:sz w:val="28"/>
                          <w:szCs w:val="36"/>
                        </w:rPr>
                      </w:pPr>
                      <w:r w:rsidRPr="008C4E15">
                        <w:rPr>
                          <w:rFonts w:ascii="Cooper Black" w:eastAsia="SimSun" w:hAnsi="Cooper Black" w:cs="SimSun"/>
                          <w:sz w:val="28"/>
                          <w:szCs w:val="36"/>
                        </w:rPr>
                        <w:t>dan Menjadi Saksi-Nya</w:t>
                      </w:r>
                    </w:p>
                    <w:p w14:paraId="7516052A" w14:textId="0BE8DE0A" w:rsidR="004F6755" w:rsidRPr="00C76228" w:rsidRDefault="004F6755" w:rsidP="004F6755">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68D12227" w14:textId="77777777" w:rsidR="004F6755" w:rsidRPr="00C76228" w:rsidRDefault="004F6755" w:rsidP="004F6755">
                      <w:pPr>
                        <w:jc w:val="center"/>
                        <w:rPr>
                          <w:rFonts w:ascii="Cooper Black" w:eastAsia="SimSun" w:hAnsi="Cooper Black" w:cs="SimSun"/>
                          <w:sz w:val="36"/>
                          <w:szCs w:val="36"/>
                          <w:lang w:val="id-ID"/>
                        </w:rPr>
                      </w:pPr>
                    </w:p>
                  </w:txbxContent>
                </v:textbox>
                <w10:wrap type="through" anchorx="margin"/>
              </v:shape>
            </w:pict>
          </mc:Fallback>
        </mc:AlternateContent>
      </w:r>
      <w:r w:rsidR="004F6755" w:rsidRPr="00813992">
        <w:rPr>
          <w:noProof/>
          <w:lang w:val="id-ID"/>
        </w:rPr>
        <mc:AlternateContent>
          <mc:Choice Requires="wps">
            <w:drawing>
              <wp:anchor distT="0" distB="0" distL="114300" distR="114300" simplePos="0" relativeHeight="251745792" behindDoc="0" locked="0" layoutInCell="1" allowOverlap="1" wp14:anchorId="69389490" wp14:editId="644EEB3F">
                <wp:simplePos x="0" y="0"/>
                <wp:positionH relativeFrom="column">
                  <wp:posOffset>19050</wp:posOffset>
                </wp:positionH>
                <wp:positionV relativeFrom="paragraph">
                  <wp:posOffset>0</wp:posOffset>
                </wp:positionV>
                <wp:extent cx="2229485" cy="1438275"/>
                <wp:effectExtent l="0" t="0" r="0" b="9525"/>
                <wp:wrapThrough wrapText="bothSides">
                  <wp:wrapPolygon edited="0">
                    <wp:start x="0" y="0"/>
                    <wp:lineTo x="0" y="21457"/>
                    <wp:lineTo x="21409" y="21457"/>
                    <wp:lineTo x="21409" y="0"/>
                    <wp:lineTo x="0" y="0"/>
                  </wp:wrapPolygon>
                </wp:wrapThrough>
                <wp:docPr id="171910304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438275"/>
                        </a:xfrm>
                        <a:prstGeom prst="rect">
                          <a:avLst/>
                        </a:prstGeom>
                        <a:solidFill>
                          <a:schemeClr val="bg1">
                            <a:lumMod val="85000"/>
                          </a:schemeClr>
                        </a:solidFill>
                        <a:ln w="9525">
                          <a:noFill/>
                          <a:miter lim="800000"/>
                          <a:headEnd/>
                          <a:tailEnd/>
                        </a:ln>
                      </wps:spPr>
                      <wps:txbx>
                        <w:txbxContent>
                          <w:p w14:paraId="4AFB5315" w14:textId="77777777" w:rsidR="004F6755" w:rsidRPr="00DB2EFE" w:rsidRDefault="004F6755" w:rsidP="004F6755">
                            <w:pPr>
                              <w:rPr>
                                <w:b/>
                              </w:rPr>
                            </w:pPr>
                            <w:r w:rsidRPr="00DB2EFE">
                              <w:rPr>
                                <w:b/>
                              </w:rPr>
                              <w:t>BAHAN LITURGI</w:t>
                            </w:r>
                          </w:p>
                          <w:p w14:paraId="26AF3335" w14:textId="2306FC74" w:rsidR="004F6755" w:rsidRPr="00DB2EFE" w:rsidRDefault="004F6755" w:rsidP="004F6755">
                            <w:pPr>
                              <w:rPr>
                                <w:b/>
                                <w:lang w:val="id-ID"/>
                              </w:rPr>
                            </w:pPr>
                            <w:r>
                              <w:rPr>
                                <w:b/>
                              </w:rPr>
                              <w:t>Minggu Paskah</w:t>
                            </w:r>
                          </w:p>
                          <w:p w14:paraId="2A4C4548" w14:textId="76839890" w:rsidR="004F6755" w:rsidRPr="00F976DD" w:rsidRDefault="004F6755" w:rsidP="004F6755">
                            <w:pPr>
                              <w:rPr>
                                <w:rFonts w:cs="Calibri"/>
                                <w:bCs/>
                                <w:i/>
                                <w:iCs/>
                                <w:sz w:val="20"/>
                                <w:szCs w:val="20"/>
                              </w:rPr>
                            </w:pPr>
                            <w:r>
                              <w:rPr>
                                <w:rFonts w:cs="Calibri"/>
                                <w:bCs/>
                                <w:i/>
                                <w:iCs/>
                                <w:sz w:val="20"/>
                                <w:szCs w:val="20"/>
                              </w:rPr>
                              <w:t>Minggu, 20 April 2025</w:t>
                            </w:r>
                          </w:p>
                          <w:p w14:paraId="4B0AAA81" w14:textId="77777777" w:rsidR="004F6755" w:rsidRDefault="004F6755" w:rsidP="004F6755">
                            <w:pPr>
                              <w:pBdr>
                                <w:top w:val="single" w:sz="4" w:space="1" w:color="7F7F7F"/>
                              </w:pBdr>
                              <w:rPr>
                                <w:rFonts w:cs="Calibri"/>
                                <w:bCs/>
                                <w:sz w:val="20"/>
                                <w:szCs w:val="20"/>
                              </w:rPr>
                            </w:pPr>
                            <w:r>
                              <w:rPr>
                                <w:rFonts w:cs="Calibri"/>
                                <w:bCs/>
                                <w:sz w:val="20"/>
                                <w:szCs w:val="20"/>
                              </w:rPr>
                              <w:t>Keterangan:</w:t>
                            </w:r>
                          </w:p>
                          <w:p w14:paraId="733BFE69" w14:textId="303BF15D" w:rsidR="004F6755" w:rsidRDefault="004F6755" w:rsidP="004F6755">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layan Firman</w:t>
                            </w:r>
                          </w:p>
                          <w:p w14:paraId="7BCA5E33" w14:textId="76A0BA34" w:rsidR="008C4E15" w:rsidRDefault="008C4E15" w:rsidP="004F6755">
                            <w:pPr>
                              <w:pBdr>
                                <w:top w:val="single" w:sz="4" w:space="1" w:color="7F7F7F"/>
                              </w:pBdr>
                              <w:ind w:left="720" w:hanging="720"/>
                              <w:rPr>
                                <w:rFonts w:cs="Calibri"/>
                                <w:bCs/>
                                <w:sz w:val="20"/>
                                <w:szCs w:val="20"/>
                              </w:rPr>
                            </w:pPr>
                            <w:r>
                              <w:rPr>
                                <w:rFonts w:cs="Calibri"/>
                                <w:bCs/>
                                <w:sz w:val="20"/>
                                <w:szCs w:val="20"/>
                              </w:rPr>
                              <w:t>PL:</w:t>
                            </w:r>
                            <w:r>
                              <w:rPr>
                                <w:rFonts w:cs="Calibri"/>
                                <w:bCs/>
                                <w:sz w:val="20"/>
                                <w:szCs w:val="20"/>
                              </w:rPr>
                              <w:tab/>
                              <w:t>Pelayan Liturgi</w:t>
                            </w:r>
                          </w:p>
                          <w:p w14:paraId="5F9C0365" w14:textId="2ED350AA" w:rsidR="004F6755" w:rsidRDefault="004F6755" w:rsidP="004F6755">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7F3B2044" w14:textId="77777777" w:rsidR="004F6755" w:rsidRDefault="004F6755" w:rsidP="004F6755">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1A51C418" w14:textId="77777777" w:rsidR="004F6755" w:rsidRDefault="004F6755" w:rsidP="004F6755">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4DDC9C11" w14:textId="77777777" w:rsidR="004F6755" w:rsidRPr="00C76228" w:rsidRDefault="004F6755" w:rsidP="004F6755">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389490" id="_x0000_s1091" type="#_x0000_t202" style="position:absolute;left:0;text-align:left;margin-left:1.5pt;margin-top:0;width:175.55pt;height:113.2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" fillcolor="#d8d8d8 [2732]" stroked="f">
                <v:textbox>
                  <w:txbxContent>
                    <w:p w14:paraId="4AFB5315" w14:textId="77777777" w:rsidR="004F6755" w:rsidRPr="00DB2EFE" w:rsidRDefault="004F6755" w:rsidP="004F6755">
                      <w:pPr>
                        <w:rPr>
                          <w:b/>
                        </w:rPr>
                      </w:pPr>
                      <w:r w:rsidRPr="00DB2EFE">
                        <w:rPr>
                          <w:b/>
                        </w:rPr>
                        <w:t>BAHAN LITURGI</w:t>
                      </w:r>
                    </w:p>
                    <w:p w14:paraId="26AF3335" w14:textId="2306FC74" w:rsidR="004F6755" w:rsidRPr="00DB2EFE" w:rsidRDefault="004F6755" w:rsidP="004F6755">
                      <w:pPr>
                        <w:rPr>
                          <w:b/>
                          <w:lang w:val="id-ID"/>
                        </w:rPr>
                      </w:pPr>
                      <w:r>
                        <w:rPr>
                          <w:b/>
                        </w:rPr>
                        <w:t>Minggu Paskah</w:t>
                      </w:r>
                    </w:p>
                    <w:p w14:paraId="2A4C4548" w14:textId="76839890" w:rsidR="004F6755" w:rsidRPr="00F976DD" w:rsidRDefault="004F6755" w:rsidP="004F6755">
                      <w:pPr>
                        <w:rPr>
                          <w:rFonts w:cs="Calibri"/>
                          <w:bCs/>
                          <w:i/>
                          <w:iCs/>
                          <w:sz w:val="20"/>
                          <w:szCs w:val="20"/>
                        </w:rPr>
                      </w:pPr>
                      <w:r>
                        <w:rPr>
                          <w:rFonts w:cs="Calibri"/>
                          <w:bCs/>
                          <w:i/>
                          <w:iCs/>
                          <w:sz w:val="20"/>
                          <w:szCs w:val="20"/>
                        </w:rPr>
                        <w:t>Minggu, 20 April 2025</w:t>
                      </w:r>
                    </w:p>
                    <w:p w14:paraId="4B0AAA81" w14:textId="77777777" w:rsidR="004F6755" w:rsidRDefault="004F6755" w:rsidP="004F6755">
                      <w:pPr>
                        <w:pBdr>
                          <w:top w:val="single" w:sz="4" w:space="1" w:color="7F7F7F"/>
                        </w:pBdr>
                        <w:rPr>
                          <w:rFonts w:cs="Calibri"/>
                          <w:bCs/>
                          <w:sz w:val="20"/>
                          <w:szCs w:val="20"/>
                        </w:rPr>
                      </w:pPr>
                      <w:r>
                        <w:rPr>
                          <w:rFonts w:cs="Calibri"/>
                          <w:bCs/>
                          <w:sz w:val="20"/>
                          <w:szCs w:val="20"/>
                        </w:rPr>
                        <w:t>Keterangan:</w:t>
                      </w:r>
                    </w:p>
                    <w:p w14:paraId="733BFE69" w14:textId="303BF15D" w:rsidR="004F6755" w:rsidRDefault="004F6755" w:rsidP="004F6755">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layan Firman</w:t>
                      </w:r>
                    </w:p>
                    <w:p w14:paraId="7BCA5E33" w14:textId="76A0BA34" w:rsidR="008C4E15" w:rsidRDefault="008C4E15" w:rsidP="004F6755">
                      <w:pPr>
                        <w:pBdr>
                          <w:top w:val="single" w:sz="4" w:space="1" w:color="7F7F7F"/>
                        </w:pBdr>
                        <w:ind w:left="720" w:hanging="720"/>
                        <w:rPr>
                          <w:rFonts w:cs="Calibri"/>
                          <w:bCs/>
                          <w:sz w:val="20"/>
                          <w:szCs w:val="20"/>
                        </w:rPr>
                      </w:pPr>
                      <w:r>
                        <w:rPr>
                          <w:rFonts w:cs="Calibri"/>
                          <w:bCs/>
                          <w:sz w:val="20"/>
                          <w:szCs w:val="20"/>
                        </w:rPr>
                        <w:t>PL:</w:t>
                      </w:r>
                      <w:r>
                        <w:rPr>
                          <w:rFonts w:cs="Calibri"/>
                          <w:bCs/>
                          <w:sz w:val="20"/>
                          <w:szCs w:val="20"/>
                        </w:rPr>
                        <w:tab/>
                        <w:t>Pelayan Liturgi</w:t>
                      </w:r>
                    </w:p>
                    <w:p w14:paraId="5F9C0365" w14:textId="2ED350AA" w:rsidR="004F6755" w:rsidRDefault="004F6755" w:rsidP="004F6755">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7F3B2044" w14:textId="77777777" w:rsidR="004F6755" w:rsidRDefault="004F6755" w:rsidP="004F6755">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1A51C418" w14:textId="77777777" w:rsidR="004F6755" w:rsidRDefault="004F6755" w:rsidP="004F6755">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4DDC9C11" w14:textId="77777777" w:rsidR="004F6755" w:rsidRPr="00C76228" w:rsidRDefault="004F6755" w:rsidP="004F6755">
                      <w:pPr>
                        <w:ind w:left="1260" w:hanging="1260"/>
                        <w:rPr>
                          <w:rFonts w:cs="Calibri"/>
                          <w:bCs/>
                          <w:sz w:val="20"/>
                          <w:szCs w:val="20"/>
                        </w:rPr>
                      </w:pPr>
                    </w:p>
                  </w:txbxContent>
                </v:textbox>
                <w10:wrap type="through"/>
              </v:shape>
            </w:pict>
          </mc:Fallback>
        </mc:AlternateContent>
      </w:r>
    </w:p>
    <w:p w14:paraId="564C060E" w14:textId="77777777" w:rsidR="004F6755" w:rsidRPr="00813992" w:rsidRDefault="004F6755" w:rsidP="004F6755">
      <w:pPr>
        <w:pStyle w:val="Heading"/>
        <w:keepLines/>
        <w:jc w:val="both"/>
        <w:rPr>
          <w:rFonts w:ascii="Georgia" w:eastAsia="Georgia" w:hAnsi="Georgia" w:cs="Georgia"/>
          <w:sz w:val="22"/>
          <w:szCs w:val="22"/>
          <w:u w:color="000000"/>
          <w:lang w:val="id-ID"/>
        </w:rPr>
      </w:pPr>
      <w:r w:rsidRPr="00813992">
        <w:rPr>
          <w:rFonts w:ascii="Georgia" w:hAnsi="Georgia"/>
          <w:sz w:val="22"/>
          <w:szCs w:val="22"/>
          <w:u w:color="000000"/>
          <w:lang w:val="id-ID"/>
        </w:rPr>
        <w:t>Persiapan</w:t>
      </w:r>
    </w:p>
    <w:p w14:paraId="3D911D8E" w14:textId="77777777" w:rsidR="004F6755" w:rsidRPr="00813992" w:rsidRDefault="004F6755" w:rsidP="004F6755">
      <w:pPr>
        <w:pStyle w:val="Body"/>
        <w:widowControl w:val="0"/>
        <w:numPr>
          <w:ilvl w:val="0"/>
          <w:numId w:val="53"/>
        </w:numPr>
        <w:rPr>
          <w:rFonts w:ascii="Georgia" w:hAnsi="Georgia"/>
          <w:i/>
          <w:iCs/>
          <w:sz w:val="22"/>
          <w:szCs w:val="22"/>
          <w:lang w:val="id-ID"/>
        </w:rPr>
      </w:pPr>
      <w:r w:rsidRPr="00813992">
        <w:rPr>
          <w:rFonts w:ascii="Georgia" w:hAnsi="Georgia"/>
          <w:i/>
          <w:iCs/>
          <w:sz w:val="22"/>
          <w:szCs w:val="22"/>
          <w:lang w:val="id-ID"/>
        </w:rPr>
        <w:t>umat memasuki tempat ibadah</w:t>
      </w:r>
    </w:p>
    <w:p w14:paraId="03279B98" w14:textId="77777777" w:rsidR="004F6755" w:rsidRPr="00813992" w:rsidRDefault="004F6755" w:rsidP="004F6755">
      <w:pPr>
        <w:pStyle w:val="Body"/>
        <w:widowControl w:val="0"/>
        <w:numPr>
          <w:ilvl w:val="0"/>
          <w:numId w:val="53"/>
        </w:numPr>
        <w:rPr>
          <w:rFonts w:ascii="Georgia" w:hAnsi="Georgia"/>
          <w:i/>
          <w:iCs/>
          <w:sz w:val="22"/>
          <w:szCs w:val="22"/>
          <w:lang w:val="id-ID"/>
        </w:rPr>
      </w:pPr>
      <w:r w:rsidRPr="00813992">
        <w:rPr>
          <w:rFonts w:ascii="Georgia" w:hAnsi="Georgia"/>
          <w:i/>
          <w:iCs/>
          <w:sz w:val="22"/>
          <w:szCs w:val="22"/>
          <w:lang w:val="id-ID"/>
        </w:rPr>
        <w:t>umat bersaat teduh sejenak</w:t>
      </w:r>
    </w:p>
    <w:p w14:paraId="2188C2E1" w14:textId="77777777" w:rsidR="004F6755" w:rsidRPr="00813992" w:rsidRDefault="004F6755" w:rsidP="004F6755">
      <w:pPr>
        <w:pStyle w:val="Body"/>
        <w:widowControl w:val="0"/>
        <w:tabs>
          <w:tab w:val="left" w:pos="360"/>
        </w:tabs>
        <w:jc w:val="both"/>
        <w:rPr>
          <w:rFonts w:ascii="Georgia" w:eastAsia="Georgia" w:hAnsi="Georgia" w:cs="Georgia"/>
          <w:i/>
          <w:iCs/>
          <w:sz w:val="22"/>
          <w:szCs w:val="22"/>
          <w:lang w:val="id-ID"/>
        </w:rPr>
      </w:pPr>
    </w:p>
    <w:p w14:paraId="6715FB4A" w14:textId="77777777" w:rsidR="008C4E15" w:rsidRPr="00813992" w:rsidRDefault="008C4E15" w:rsidP="004F6755">
      <w:pPr>
        <w:pStyle w:val="Heading"/>
        <w:keepLines/>
        <w:jc w:val="both"/>
        <w:rPr>
          <w:rFonts w:ascii="Georgia" w:hAnsi="Georgia"/>
          <w:sz w:val="22"/>
          <w:szCs w:val="22"/>
          <w:u w:color="000000"/>
          <w:lang w:val="id-ID"/>
        </w:rPr>
      </w:pPr>
    </w:p>
    <w:p w14:paraId="69E9C695" w14:textId="7FB89416" w:rsidR="004F6755" w:rsidRPr="00813992" w:rsidRDefault="004F6755" w:rsidP="004F6755">
      <w:pPr>
        <w:pStyle w:val="Heading"/>
        <w:keepLines/>
        <w:jc w:val="both"/>
        <w:rPr>
          <w:rFonts w:ascii="Georgia" w:eastAsia="Georgia" w:hAnsi="Georgia" w:cs="Georgia"/>
          <w:sz w:val="22"/>
          <w:szCs w:val="22"/>
          <w:u w:color="000000"/>
          <w:lang w:val="id-ID"/>
        </w:rPr>
      </w:pPr>
      <w:r w:rsidRPr="00813992">
        <w:rPr>
          <w:rFonts w:ascii="Georgia" w:hAnsi="Georgia"/>
          <w:sz w:val="22"/>
          <w:szCs w:val="22"/>
          <w:u w:color="000000"/>
          <w:lang w:val="id-ID"/>
        </w:rPr>
        <w:t>Panggilan Beribadah</w:t>
      </w:r>
    </w:p>
    <w:p w14:paraId="487431EC" w14:textId="4D39A044" w:rsidR="004F6755" w:rsidRPr="00813992" w:rsidRDefault="004F6755" w:rsidP="008C4E15">
      <w:pPr>
        <w:pStyle w:val="Body"/>
        <w:ind w:left="720" w:hanging="720"/>
        <w:jc w:val="both"/>
        <w:rPr>
          <w:rFonts w:ascii="Georgia" w:eastAsia="Georgia" w:hAnsi="Georgia" w:cs="Georgia"/>
          <w:sz w:val="22"/>
          <w:szCs w:val="22"/>
          <w:lang w:val="id-ID"/>
        </w:rPr>
      </w:pPr>
      <w:r w:rsidRPr="00813992">
        <w:rPr>
          <w:rFonts w:ascii="Georgia" w:hAnsi="Georgia"/>
          <w:sz w:val="22"/>
          <w:szCs w:val="22"/>
          <w:lang w:val="id-ID"/>
        </w:rPr>
        <w:t>PL:</w:t>
      </w:r>
      <w:r w:rsidRPr="00813992">
        <w:rPr>
          <w:rFonts w:ascii="Georgia" w:hAnsi="Georgia"/>
          <w:sz w:val="22"/>
          <w:szCs w:val="22"/>
          <w:lang w:val="id-ID"/>
        </w:rPr>
        <w:tab/>
        <w:t xml:space="preserve">Pujilah Tuhan hai jiwaku, </w:t>
      </w:r>
    </w:p>
    <w:p w14:paraId="2CAC04E0" w14:textId="36C63BED" w:rsidR="004F6755" w:rsidRPr="00813992" w:rsidRDefault="004F6755" w:rsidP="008C4E15">
      <w:pPr>
        <w:pStyle w:val="Body"/>
        <w:ind w:left="720" w:hanging="720"/>
        <w:jc w:val="both"/>
        <w:rPr>
          <w:rFonts w:ascii="Georgia" w:eastAsia="Georgia" w:hAnsi="Georgia" w:cs="Georgia"/>
          <w:sz w:val="22"/>
          <w:szCs w:val="22"/>
          <w:lang w:val="id-ID"/>
        </w:rPr>
      </w:pPr>
      <w:r w:rsidRPr="00813992">
        <w:rPr>
          <w:rFonts w:ascii="Georgia" w:hAnsi="Georgia"/>
          <w:sz w:val="22"/>
          <w:szCs w:val="22"/>
          <w:lang w:val="id-ID"/>
        </w:rPr>
        <w:t>U:</w:t>
      </w:r>
      <w:r w:rsidRPr="00813992">
        <w:rPr>
          <w:rFonts w:ascii="Georgia" w:hAnsi="Georgia"/>
          <w:sz w:val="22"/>
          <w:szCs w:val="22"/>
          <w:lang w:val="id-ID"/>
        </w:rPr>
        <w:tab/>
      </w:r>
      <w:r w:rsidRPr="00813992">
        <w:rPr>
          <w:rFonts w:ascii="Georgia" w:hAnsi="Georgia"/>
          <w:b/>
          <w:bCs/>
          <w:sz w:val="22"/>
          <w:szCs w:val="22"/>
          <w:lang w:val="id-ID"/>
        </w:rPr>
        <w:t>Pujilah nama-Nya yang kudus, hai segenap batinku!</w:t>
      </w:r>
    </w:p>
    <w:p w14:paraId="5E43CC8E" w14:textId="6DF5CA29" w:rsidR="004F6755" w:rsidRPr="00813992" w:rsidRDefault="004F6755" w:rsidP="008C4E15">
      <w:pPr>
        <w:pStyle w:val="Body"/>
        <w:ind w:left="720" w:hanging="720"/>
        <w:jc w:val="both"/>
        <w:rPr>
          <w:rFonts w:ascii="Georgia" w:eastAsia="Georgia" w:hAnsi="Georgia" w:cs="Georgia"/>
          <w:sz w:val="22"/>
          <w:szCs w:val="22"/>
          <w:lang w:val="id-ID"/>
        </w:rPr>
      </w:pPr>
      <w:r w:rsidRPr="00813992">
        <w:rPr>
          <w:rFonts w:ascii="Georgia" w:hAnsi="Georgia"/>
          <w:sz w:val="22"/>
          <w:szCs w:val="22"/>
          <w:lang w:val="id-ID"/>
        </w:rPr>
        <w:t>PL:</w:t>
      </w:r>
      <w:r w:rsidRPr="00813992">
        <w:rPr>
          <w:rFonts w:ascii="Georgia" w:hAnsi="Georgia"/>
          <w:sz w:val="22"/>
          <w:szCs w:val="22"/>
          <w:lang w:val="id-ID"/>
        </w:rPr>
        <w:tab/>
        <w:t>Pujilah Tuhan hai jiwaku,</w:t>
      </w:r>
    </w:p>
    <w:p w14:paraId="6A0B52DA" w14:textId="095989A6" w:rsidR="004F6755" w:rsidRPr="00813992" w:rsidRDefault="004F6755" w:rsidP="008C4E15">
      <w:pPr>
        <w:pStyle w:val="Body"/>
        <w:ind w:left="720" w:hanging="720"/>
        <w:jc w:val="both"/>
        <w:rPr>
          <w:rFonts w:ascii="Georgia" w:eastAsia="Georgia" w:hAnsi="Georgia" w:cs="Georgia"/>
          <w:sz w:val="22"/>
          <w:szCs w:val="22"/>
          <w:lang w:val="id-ID"/>
        </w:rPr>
      </w:pPr>
      <w:r w:rsidRPr="00813992">
        <w:rPr>
          <w:rFonts w:ascii="Georgia" w:hAnsi="Georgia"/>
          <w:sz w:val="22"/>
          <w:szCs w:val="22"/>
          <w:lang w:val="id-ID"/>
        </w:rPr>
        <w:t>U:</w:t>
      </w:r>
      <w:r w:rsidRPr="00813992">
        <w:rPr>
          <w:rFonts w:ascii="Georgia" w:hAnsi="Georgia"/>
          <w:sz w:val="22"/>
          <w:szCs w:val="22"/>
          <w:lang w:val="id-ID"/>
        </w:rPr>
        <w:tab/>
      </w:r>
      <w:r w:rsidRPr="00813992">
        <w:rPr>
          <w:rFonts w:ascii="Georgia" w:hAnsi="Georgia"/>
          <w:b/>
          <w:bCs/>
          <w:sz w:val="22"/>
          <w:szCs w:val="22"/>
          <w:lang w:val="id-ID"/>
        </w:rPr>
        <w:t>Dan janganlah lupakan segala kebaikan-Nya</w:t>
      </w:r>
      <w:r w:rsidRPr="00813992">
        <w:rPr>
          <w:rFonts w:ascii="Georgia" w:hAnsi="Georgia"/>
          <w:caps/>
          <w:sz w:val="22"/>
          <w:szCs w:val="22"/>
          <w:lang w:val="id-ID"/>
        </w:rPr>
        <w:t xml:space="preserve"> </w:t>
      </w:r>
    </w:p>
    <w:p w14:paraId="4F766B48" w14:textId="4B02576E" w:rsidR="004F6755" w:rsidRPr="00813992" w:rsidRDefault="004F6755" w:rsidP="008C4E15">
      <w:pPr>
        <w:pStyle w:val="Body"/>
        <w:ind w:left="720" w:hanging="720"/>
        <w:jc w:val="both"/>
        <w:rPr>
          <w:rFonts w:ascii="Georgia" w:eastAsia="Georgia" w:hAnsi="Georgia" w:cs="Georgia"/>
          <w:sz w:val="22"/>
          <w:szCs w:val="22"/>
          <w:lang w:val="id-ID"/>
        </w:rPr>
      </w:pPr>
      <w:r w:rsidRPr="00813992">
        <w:rPr>
          <w:rFonts w:ascii="Georgia" w:hAnsi="Georgia"/>
          <w:sz w:val="22"/>
          <w:szCs w:val="22"/>
          <w:lang w:val="id-ID"/>
        </w:rPr>
        <w:t>PL:</w:t>
      </w:r>
      <w:r w:rsidRPr="00813992">
        <w:rPr>
          <w:rFonts w:ascii="Georgia" w:hAnsi="Georgia"/>
          <w:sz w:val="22"/>
          <w:szCs w:val="22"/>
          <w:lang w:val="id-ID"/>
        </w:rPr>
        <w:tab/>
        <w:t>Dia yang mengampuni segala kesalahanmu</w:t>
      </w:r>
    </w:p>
    <w:p w14:paraId="0CFE8D30" w14:textId="33E104A8" w:rsidR="004F6755" w:rsidRPr="00813992" w:rsidRDefault="004F6755" w:rsidP="008C4E15">
      <w:pPr>
        <w:pStyle w:val="Body"/>
        <w:ind w:left="720" w:hanging="720"/>
        <w:jc w:val="both"/>
        <w:rPr>
          <w:rFonts w:ascii="Georgia" w:eastAsia="Georgia" w:hAnsi="Georgia" w:cs="Georgia"/>
          <w:caps/>
          <w:sz w:val="22"/>
          <w:szCs w:val="22"/>
          <w:lang w:val="id-ID"/>
        </w:rPr>
      </w:pPr>
      <w:r w:rsidRPr="00813992">
        <w:rPr>
          <w:rFonts w:ascii="Georgia" w:hAnsi="Georgia"/>
          <w:sz w:val="22"/>
          <w:szCs w:val="22"/>
          <w:lang w:val="id-ID"/>
        </w:rPr>
        <w:t>U:</w:t>
      </w:r>
      <w:r w:rsidRPr="00813992">
        <w:rPr>
          <w:rFonts w:ascii="Georgia" w:hAnsi="Georgia"/>
          <w:sz w:val="22"/>
          <w:szCs w:val="22"/>
          <w:lang w:val="id-ID"/>
        </w:rPr>
        <w:tab/>
      </w:r>
      <w:r w:rsidRPr="00813992">
        <w:rPr>
          <w:rFonts w:ascii="Georgia" w:hAnsi="Georgia"/>
          <w:b/>
          <w:bCs/>
          <w:sz w:val="22"/>
          <w:szCs w:val="22"/>
          <w:lang w:val="id-ID"/>
        </w:rPr>
        <w:t>Yang menyembuhkan segala penyakitmu</w:t>
      </w:r>
      <w:r w:rsidRPr="00813992">
        <w:rPr>
          <w:rFonts w:ascii="Georgia" w:hAnsi="Georgia"/>
          <w:caps/>
          <w:sz w:val="22"/>
          <w:szCs w:val="22"/>
          <w:lang w:val="id-ID"/>
        </w:rPr>
        <w:t xml:space="preserve"> </w:t>
      </w:r>
    </w:p>
    <w:p w14:paraId="1C7B30B9" w14:textId="5A7C77DF" w:rsidR="004F6755" w:rsidRPr="00813992" w:rsidRDefault="004F6755" w:rsidP="008C4E15">
      <w:pPr>
        <w:pStyle w:val="Body"/>
        <w:ind w:left="720" w:hanging="720"/>
        <w:jc w:val="both"/>
        <w:rPr>
          <w:rFonts w:ascii="Georgia" w:eastAsia="Georgia" w:hAnsi="Georgia" w:cs="Georgia"/>
          <w:sz w:val="22"/>
          <w:szCs w:val="22"/>
          <w:lang w:val="id-ID"/>
        </w:rPr>
      </w:pPr>
      <w:r w:rsidRPr="00813992">
        <w:rPr>
          <w:rFonts w:ascii="Georgia" w:hAnsi="Georgia"/>
          <w:sz w:val="22"/>
          <w:szCs w:val="22"/>
          <w:lang w:val="id-ID"/>
        </w:rPr>
        <w:t>PL:</w:t>
      </w:r>
      <w:r w:rsidRPr="00813992">
        <w:rPr>
          <w:rFonts w:ascii="Georgia" w:hAnsi="Georgia"/>
          <w:sz w:val="22"/>
          <w:szCs w:val="22"/>
          <w:lang w:val="id-ID"/>
        </w:rPr>
        <w:tab/>
        <w:t xml:space="preserve">Dia yang menyelamatkanmu dari lubang kubur! </w:t>
      </w:r>
    </w:p>
    <w:p w14:paraId="3D08EB38" w14:textId="740F93DB" w:rsidR="004F6755" w:rsidRPr="00813992" w:rsidRDefault="004F6755" w:rsidP="008C4E15">
      <w:pPr>
        <w:pStyle w:val="Body"/>
        <w:ind w:left="720" w:hanging="720"/>
        <w:jc w:val="both"/>
        <w:rPr>
          <w:rFonts w:ascii="Georgia" w:eastAsia="Georgia" w:hAnsi="Georgia" w:cs="Georgia"/>
          <w:caps/>
          <w:sz w:val="22"/>
          <w:szCs w:val="22"/>
          <w:lang w:val="id-ID"/>
        </w:rPr>
      </w:pPr>
      <w:r w:rsidRPr="00813992">
        <w:rPr>
          <w:rFonts w:ascii="Georgia" w:hAnsi="Georgia"/>
          <w:sz w:val="22"/>
          <w:szCs w:val="22"/>
          <w:lang w:val="id-ID"/>
        </w:rPr>
        <w:t>U:</w:t>
      </w:r>
      <w:r w:rsidRPr="00813992">
        <w:rPr>
          <w:rFonts w:ascii="Georgia" w:hAnsi="Georgia"/>
          <w:sz w:val="22"/>
          <w:szCs w:val="22"/>
          <w:lang w:val="id-ID"/>
        </w:rPr>
        <w:tab/>
      </w:r>
      <w:r w:rsidRPr="00813992">
        <w:rPr>
          <w:rFonts w:ascii="Georgia" w:hAnsi="Georgia"/>
          <w:b/>
          <w:bCs/>
          <w:sz w:val="22"/>
          <w:szCs w:val="22"/>
          <w:lang w:val="id-ID"/>
        </w:rPr>
        <w:t>Yang memahkotai engkau dengan kasih setia dan rahmat</w:t>
      </w:r>
    </w:p>
    <w:p w14:paraId="1A349E29" w14:textId="14A81D57" w:rsidR="004F6755" w:rsidRPr="00813992" w:rsidRDefault="004F6755" w:rsidP="008C4E15">
      <w:pPr>
        <w:pStyle w:val="Body"/>
        <w:ind w:left="720" w:hanging="720"/>
        <w:jc w:val="both"/>
        <w:rPr>
          <w:rFonts w:ascii="Georgia" w:eastAsia="Georgia" w:hAnsi="Georgia" w:cs="Georgia"/>
          <w:sz w:val="22"/>
          <w:szCs w:val="22"/>
          <w:lang w:val="id-ID"/>
        </w:rPr>
      </w:pPr>
      <w:r w:rsidRPr="00813992">
        <w:rPr>
          <w:rFonts w:ascii="Georgia" w:hAnsi="Georgia"/>
          <w:sz w:val="22"/>
          <w:szCs w:val="22"/>
          <w:lang w:val="id-ID"/>
        </w:rPr>
        <w:t>PL:</w:t>
      </w:r>
      <w:r w:rsidRPr="00813992">
        <w:rPr>
          <w:rFonts w:ascii="Georgia" w:hAnsi="Georgia"/>
          <w:sz w:val="22"/>
          <w:szCs w:val="22"/>
          <w:lang w:val="id-ID"/>
        </w:rPr>
        <w:tab/>
        <w:t xml:space="preserve">Dia yang menang atas maut adalah Allah semesta alam yang menyatakan keselamatan bagi dunia. Dengan syukur, kita nyatakan pujian Yesus bangkit soraklah! </w:t>
      </w:r>
    </w:p>
    <w:p w14:paraId="6FA44410"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rPr>
      </w:pPr>
    </w:p>
    <w:p w14:paraId="0BD40A5C" w14:textId="77777777" w:rsidR="004F6755" w:rsidRPr="00813992" w:rsidRDefault="004F6755" w:rsidP="004F6755">
      <w:pPr>
        <w:numPr>
          <w:ilvl w:val="0"/>
          <w:numId w:val="56"/>
        </w:numPr>
        <w:pBdr>
          <w:top w:val="nil"/>
          <w:left w:val="nil"/>
          <w:bottom w:val="nil"/>
          <w:right w:val="nil"/>
          <w:between w:val="nil"/>
          <w:bar w:val="nil"/>
        </w:pBdr>
        <w:autoSpaceDE/>
        <w:autoSpaceDN/>
        <w:rPr>
          <w:rFonts w:cs="Arial Unicode MS"/>
          <w:i/>
          <w:iCs/>
          <w:color w:val="000000"/>
          <w:u w:color="000000"/>
          <w:lang w:val="id-ID"/>
          <w14:textOutline w14:w="0" w14:cap="flat" w14:cmpd="sng" w14:algn="ctr">
            <w14:noFill/>
            <w14:prstDash w14:val="solid"/>
            <w14:bevel/>
          </w14:textOutline>
        </w:rPr>
      </w:pPr>
      <w:r w:rsidRPr="00813992">
        <w:rPr>
          <w:i/>
          <w:iCs/>
          <w:lang w:val="id-ID"/>
        </w:rPr>
        <w:t xml:space="preserve">umat berdiri dan </w:t>
      </w:r>
      <w:r w:rsidRPr="00813992">
        <w:rPr>
          <w:rFonts w:cs="Arial Unicode MS"/>
          <w:i/>
          <w:iCs/>
          <w:color w:val="000000"/>
          <w:u w:color="000000"/>
          <w:lang w:val="id-ID"/>
          <w14:textOutline w14:w="0" w14:cap="flat" w14:cmpd="sng" w14:algn="ctr">
            <w14:noFill/>
            <w14:prstDash w14:val="solid"/>
            <w14:bevel/>
          </w14:textOutline>
        </w:rPr>
        <w:t>menyanyikan KJ 188:1-4</w:t>
      </w:r>
    </w:p>
    <w:p w14:paraId="609E184D" w14:textId="77777777" w:rsidR="004F6755" w:rsidRPr="00813992" w:rsidRDefault="004F6755" w:rsidP="004F6755">
      <w:pPr>
        <w:ind w:left="270"/>
        <w:rPr>
          <w:i/>
          <w:iCs/>
          <w:color w:val="000000"/>
          <w:u w:color="000000"/>
          <w:lang w:val="id-ID"/>
          <w14:textOutline w14:w="0" w14:cap="flat" w14:cmpd="sng" w14:algn="ctr">
            <w14:noFill/>
            <w14:prstDash w14:val="solid"/>
            <w14:bevel/>
          </w14:textOutline>
        </w:rPr>
      </w:pPr>
    </w:p>
    <w:p w14:paraId="2C173A9C" w14:textId="77777777" w:rsidR="004F6755" w:rsidRPr="00813992" w:rsidRDefault="004F6755" w:rsidP="004F6755">
      <w:pPr>
        <w:ind w:left="270" w:firstLine="450"/>
        <w:rPr>
          <w:b/>
          <w:bCs/>
          <w:color w:val="000000"/>
          <w:u w:color="000000"/>
          <w:lang w:val="id-ID"/>
          <w14:textOutline w14:w="0" w14:cap="flat" w14:cmpd="sng" w14:algn="ctr">
            <w14:noFill/>
            <w14:prstDash w14:val="solid"/>
            <w14:bevel/>
          </w14:textOutline>
        </w:rPr>
      </w:pPr>
      <w:r w:rsidRPr="00813992">
        <w:rPr>
          <w:rFonts w:cs="Arial Unicode MS"/>
          <w:b/>
          <w:bCs/>
          <w:color w:val="000000"/>
          <w:u w:color="000000"/>
          <w:lang w:val="id-ID"/>
          <w14:textOutline w14:w="0" w14:cap="flat" w14:cmpd="sng" w14:algn="ctr">
            <w14:noFill/>
            <w14:prstDash w14:val="solid"/>
            <w14:bevel/>
          </w14:textOutline>
        </w:rPr>
        <w:t>Kristus Bangkit Soraklah</w:t>
      </w:r>
    </w:p>
    <w:p w14:paraId="5EBDF43F" w14:textId="77777777" w:rsidR="004F6755" w:rsidRPr="00813992" w:rsidRDefault="004F6755" w:rsidP="004F6755">
      <w:pPr>
        <w:ind w:left="720"/>
        <w:rPr>
          <w:color w:val="000000"/>
          <w:u w:color="000000"/>
          <w:lang w:val="id-ID" w:eastAsia="en-ID"/>
          <w14:textOutline w14:w="0" w14:cap="flat" w14:cmpd="sng" w14:algn="ctr">
            <w14:noFill/>
            <w14:prstDash w14:val="solid"/>
            <w14:bevel/>
          </w14:textOutline>
        </w:rPr>
      </w:pPr>
      <w:r w:rsidRPr="00813992">
        <w:rPr>
          <w:rFonts w:eastAsia="Times New Roman"/>
          <w:color w:val="000000"/>
          <w:u w:color="000000"/>
          <w:lang w:val="id-ID" w:eastAsia="en-ID"/>
          <w14:textOutline w14:w="0" w14:cap="flat" w14:cmpd="sng" w14:algn="ctr">
            <w14:noFill/>
            <w14:prstDash w14:val="solid"/>
            <w14:bevel/>
          </w14:textOutline>
        </w:rPr>
        <w:t>Kristus bangkit! Soraklah: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Bumi, sorga bergema: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Berbalasan bersyukur: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 xml:space="preserve">Muliakan Tuhanmu! Haleluya! </w:t>
      </w:r>
    </w:p>
    <w:p w14:paraId="38500A00" w14:textId="77777777" w:rsidR="004F6755" w:rsidRPr="00813992" w:rsidRDefault="004F6755" w:rsidP="004F6755">
      <w:pPr>
        <w:rPr>
          <w:color w:val="000000"/>
          <w:u w:color="000000"/>
          <w:lang w:val="id-ID" w:eastAsia="en-ID"/>
          <w14:textOutline w14:w="0" w14:cap="flat" w14:cmpd="sng" w14:algn="ctr">
            <w14:noFill/>
            <w14:prstDash w14:val="solid"/>
            <w14:bevel/>
          </w14:textOutline>
        </w:rPr>
      </w:pPr>
    </w:p>
    <w:p w14:paraId="719C782A" w14:textId="77777777" w:rsidR="004F6755" w:rsidRPr="00813992" w:rsidRDefault="004F6755" w:rsidP="004F6755">
      <w:pPr>
        <w:ind w:left="720"/>
        <w:rPr>
          <w:color w:val="000000"/>
          <w:u w:color="000000"/>
          <w:lang w:val="id-ID" w:eastAsia="en-ID"/>
          <w14:textOutline w14:w="0" w14:cap="flat" w14:cmpd="sng" w14:algn="ctr">
            <w14:noFill/>
            <w14:prstDash w14:val="solid"/>
            <w14:bevel/>
          </w14:textOutline>
        </w:rPr>
      </w:pPr>
      <w:r w:rsidRPr="00813992">
        <w:rPr>
          <w:rFonts w:eastAsia="Times New Roman"/>
          <w:color w:val="000000"/>
          <w:u w:color="000000"/>
          <w:lang w:val="id-ID" w:eastAsia="en-ID"/>
          <w14:textOutline w14:w="0" w14:cap="flat" w14:cmpd="sng" w14:algn="ctr">
            <w14:noFill/>
            <w14:prstDash w14:val="solid"/>
            <w14:bevel/>
          </w14:textOutline>
        </w:rPr>
        <w:lastRenderedPageBreak/>
        <w:t>Karya kasih-Nya genap,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kemenangan-Nya tetap.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Surya s’lamat jadi t’rang: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takkan lagi terbenam. Haleluya!</w:t>
      </w:r>
    </w:p>
    <w:p w14:paraId="1ABADF1E" w14:textId="77777777" w:rsidR="004F6755" w:rsidRPr="00813992" w:rsidRDefault="004F6755" w:rsidP="004F6755">
      <w:pPr>
        <w:rPr>
          <w:color w:val="000000"/>
          <w:u w:color="000000"/>
          <w:lang w:val="id-ID" w:eastAsia="en-ID"/>
          <w14:textOutline w14:w="0" w14:cap="flat" w14:cmpd="sng" w14:algn="ctr">
            <w14:noFill/>
            <w14:prstDash w14:val="solid"/>
            <w14:bevel/>
          </w14:textOutline>
        </w:rPr>
      </w:pPr>
    </w:p>
    <w:p w14:paraId="0E0E3F1E" w14:textId="77777777" w:rsidR="004F6755" w:rsidRPr="00813992" w:rsidRDefault="004F6755" w:rsidP="004F6755">
      <w:pPr>
        <w:ind w:left="720"/>
        <w:rPr>
          <w:color w:val="000000"/>
          <w:u w:color="000000"/>
          <w:lang w:val="id-ID" w:eastAsia="en-ID"/>
          <w14:textOutline w14:w="0" w14:cap="flat" w14:cmpd="sng" w14:algn="ctr">
            <w14:noFill/>
            <w14:prstDash w14:val="solid"/>
            <w14:bevel/>
          </w14:textOutline>
        </w:rPr>
      </w:pPr>
      <w:r w:rsidRPr="00813992">
        <w:rPr>
          <w:rFonts w:eastAsia="Times New Roman"/>
          <w:color w:val="000000"/>
          <w:u w:color="000000"/>
          <w:lang w:val="id-ID" w:eastAsia="en-ID"/>
          <w14:textOutline w14:w="0" w14:cap="flat" w14:cmpd="sng" w14:algn="ctr">
            <w14:noFill/>
            <w14:prstDash w14:val="solid"/>
            <w14:bevel/>
          </w14:textOutline>
        </w:rPr>
        <w:t>Kuasa kubur menyerah: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dan neraka takluklah.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Kristus jaya atas maut: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dan terbukalah Firdaus.  Haleluya!</w:t>
      </w:r>
    </w:p>
    <w:p w14:paraId="539824BC" w14:textId="77777777" w:rsidR="004F6755" w:rsidRPr="00813992" w:rsidRDefault="004F6755" w:rsidP="004F6755">
      <w:pPr>
        <w:tabs>
          <w:tab w:val="left" w:pos="360"/>
        </w:tabs>
        <w:rPr>
          <w:color w:val="000000"/>
          <w:u w:color="000000"/>
          <w:lang w:val="id-ID" w:eastAsia="en-ID"/>
          <w14:textOutline w14:w="0" w14:cap="flat" w14:cmpd="sng" w14:algn="ctr">
            <w14:noFill/>
            <w14:prstDash w14:val="solid"/>
            <w14:bevel/>
          </w14:textOutline>
        </w:rPr>
      </w:pPr>
    </w:p>
    <w:p w14:paraId="0EC61B0A" w14:textId="77777777" w:rsidR="004F6755" w:rsidRPr="00813992" w:rsidRDefault="004F6755" w:rsidP="004F6755">
      <w:pPr>
        <w:tabs>
          <w:tab w:val="left" w:pos="360"/>
        </w:tabs>
        <w:ind w:left="720"/>
        <w:rPr>
          <w:color w:val="000000"/>
          <w:u w:color="000000"/>
          <w:lang w:val="id-ID" w:eastAsia="en-ID"/>
          <w14:textOutline w14:w="0" w14:cap="flat" w14:cmpd="sng" w14:algn="ctr">
            <w14:noFill/>
            <w14:prstDash w14:val="solid"/>
            <w14:bevel/>
          </w14:textOutline>
        </w:rPr>
      </w:pPr>
      <w:r w:rsidRPr="00813992">
        <w:rPr>
          <w:rFonts w:eastAsia="Times New Roman"/>
          <w:color w:val="000000"/>
          <w:u w:color="000000"/>
          <w:lang w:val="id-ID" w:eastAsia="en-ID"/>
          <w14:textOutline w14:w="0" w14:cap="flat" w14:cmpd="sng" w14:algn="ctr">
            <w14:noFill/>
            <w14:prstDash w14:val="solid"/>
            <w14:bevel/>
          </w14:textOutline>
        </w:rPr>
        <w:t>Hidup Raja mulia: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kita s’lamat oleh-Nya.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Maut, di mana jayamu? Haleluya!</w:t>
      </w:r>
      <w:r w:rsidRPr="00813992">
        <w:rPr>
          <w:color w:val="000000"/>
          <w:u w:color="000000"/>
          <w:lang w:val="id-ID" w:eastAsia="en-ID"/>
          <w14:textOutline w14:w="0" w14:cap="flat" w14:cmpd="sng" w14:algn="ctr">
            <w14:noFill/>
            <w14:prstDash w14:val="solid"/>
            <w14:bevel/>
          </w14:textOutline>
        </w:rPr>
        <w:br/>
      </w:r>
      <w:r w:rsidRPr="00813992">
        <w:rPr>
          <w:rFonts w:eastAsia="Times New Roman"/>
          <w:color w:val="000000"/>
          <w:u w:color="000000"/>
          <w:lang w:val="id-ID" w:eastAsia="en-ID"/>
          <w14:textOutline w14:w="0" w14:cap="flat" w14:cmpd="sng" w14:algn="ctr">
            <w14:noFill/>
            <w14:prstDash w14:val="solid"/>
            <w14:bevel/>
          </w14:textOutline>
        </w:rPr>
        <w:t>Kubur, mana kuasamu? Haleluya!</w:t>
      </w:r>
    </w:p>
    <w:p w14:paraId="610800D5" w14:textId="77777777" w:rsidR="004F6755" w:rsidRPr="00813992" w:rsidRDefault="004F6755" w:rsidP="004F6755">
      <w:pPr>
        <w:pStyle w:val="Body"/>
        <w:widowControl w:val="0"/>
        <w:ind w:left="720"/>
        <w:rPr>
          <w:rFonts w:ascii="Georgia" w:eastAsia="Georgia" w:hAnsi="Georgia" w:cs="Georgia"/>
          <w:sz w:val="22"/>
          <w:szCs w:val="22"/>
          <w:lang w:val="id-ID"/>
        </w:rPr>
      </w:pPr>
    </w:p>
    <w:p w14:paraId="0B14E00C" w14:textId="77777777" w:rsidR="004F6755" w:rsidRPr="00813992" w:rsidRDefault="004F6755" w:rsidP="004F6755">
      <w:pPr>
        <w:pStyle w:val="Body"/>
        <w:widowControl w:val="0"/>
        <w:numPr>
          <w:ilvl w:val="0"/>
          <w:numId w:val="55"/>
        </w:numPr>
        <w:rPr>
          <w:rFonts w:ascii="Georgia" w:hAnsi="Georgia"/>
          <w:i/>
          <w:iCs/>
          <w:sz w:val="22"/>
          <w:szCs w:val="22"/>
          <w:lang w:val="id-ID"/>
        </w:rPr>
      </w:pPr>
      <w:r w:rsidRPr="00813992">
        <w:rPr>
          <w:rFonts w:ascii="Georgia" w:hAnsi="Georgia"/>
          <w:i/>
          <w:iCs/>
          <w:sz w:val="22"/>
          <w:szCs w:val="22"/>
          <w:lang w:val="id-ID"/>
        </w:rPr>
        <w:t>Pada bait kedua, para pelayan memasuki ibadah, diawali dengan pembawa lilin paskah, pembawa Alkitab, pelayan firman dan seterusnya.</w:t>
      </w:r>
    </w:p>
    <w:p w14:paraId="3AE3D8B8"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rPr>
      </w:pPr>
    </w:p>
    <w:p w14:paraId="51FDD2B3" w14:textId="77777777" w:rsidR="004F6755" w:rsidRPr="00813992" w:rsidRDefault="004F6755" w:rsidP="004F6755">
      <w:pPr>
        <w:pStyle w:val="Heading"/>
        <w:keepLines/>
        <w:jc w:val="both"/>
        <w:rPr>
          <w:rFonts w:ascii="Georgia" w:eastAsia="Georgia" w:hAnsi="Georgia" w:cs="Georgia"/>
          <w:i/>
          <w:iCs/>
          <w:sz w:val="22"/>
          <w:szCs w:val="22"/>
          <w:u w:color="000000"/>
          <w:lang w:val="id-ID"/>
        </w:rPr>
      </w:pPr>
      <w:r w:rsidRPr="00813992">
        <w:rPr>
          <w:rFonts w:ascii="Georgia" w:hAnsi="Georgia"/>
          <w:sz w:val="22"/>
          <w:szCs w:val="22"/>
          <w:u w:color="000000"/>
          <w:lang w:val="id-ID"/>
        </w:rPr>
        <w:t>Votum</w:t>
      </w:r>
    </w:p>
    <w:p w14:paraId="1188FE4A" w14:textId="107A51EC" w:rsidR="004F6755" w:rsidRPr="00813992" w:rsidRDefault="004F6755" w:rsidP="008C4E15">
      <w:pPr>
        <w:pStyle w:val="Body"/>
        <w:widowControl w:val="0"/>
        <w:ind w:left="540" w:hanging="540"/>
        <w:jc w:val="both"/>
        <w:rPr>
          <w:rFonts w:ascii="Georgia" w:eastAsia="Georgia" w:hAnsi="Georgia" w:cs="Georgia"/>
          <w:sz w:val="22"/>
          <w:szCs w:val="22"/>
          <w:lang w:val="id-ID"/>
        </w:rPr>
      </w:pPr>
      <w:r w:rsidRPr="00813992">
        <w:rPr>
          <w:rFonts w:ascii="Georgia" w:hAnsi="Georgia"/>
          <w:sz w:val="22"/>
          <w:szCs w:val="22"/>
          <w:lang w:val="id-ID"/>
        </w:rPr>
        <w:t>PF:</w:t>
      </w:r>
      <w:r w:rsidRPr="00813992">
        <w:rPr>
          <w:rFonts w:ascii="Georgia" w:hAnsi="Georgia"/>
          <w:sz w:val="22"/>
          <w:szCs w:val="22"/>
          <w:lang w:val="id-ID"/>
        </w:rPr>
        <w:tab/>
        <w:t>Ibadah ini berlangsung di dalam nama Bapa, Anak dan Roh Kudus. Amin!</w:t>
      </w:r>
    </w:p>
    <w:p w14:paraId="4F900784" w14:textId="3FA590DE" w:rsidR="004F6755" w:rsidRPr="00813992" w:rsidRDefault="004F6755" w:rsidP="008C4E15">
      <w:pPr>
        <w:ind w:left="540" w:hanging="540"/>
        <w:jc w:val="both"/>
        <w:rPr>
          <w:color w:val="000000"/>
          <w:u w:color="000000"/>
          <w:lang w:val="id-ID"/>
          <w14:textOutline w14:w="0" w14:cap="flat" w14:cmpd="sng" w14:algn="ctr">
            <w14:noFill/>
            <w14:prstDash w14:val="solid"/>
            <w14:bevel/>
          </w14:textOutline>
        </w:rPr>
      </w:pPr>
      <w:r w:rsidRPr="00813992">
        <w:rPr>
          <w:rFonts w:cs="Arial Unicode MS"/>
          <w:color w:val="000000"/>
          <w:u w:color="000000"/>
          <w:lang w:val="id-ID"/>
          <w14:textOutline w14:w="0" w14:cap="flat" w14:cmpd="sng" w14:algn="ctr">
            <w14:noFill/>
            <w14:prstDash w14:val="solid"/>
            <w14:bevel/>
          </w14:textOutline>
        </w:rPr>
        <w:t>U</w:t>
      </w:r>
      <w:r w:rsidRPr="00813992">
        <w:rPr>
          <w:color w:val="000000"/>
          <w:u w:color="000000"/>
          <w:lang w:val="id-ID"/>
          <w14:textOutline w14:w="0" w14:cap="flat" w14:cmpd="sng" w14:algn="ctr">
            <w14:noFill/>
            <w14:prstDash w14:val="solid"/>
            <w14:bevel/>
          </w14:textOutline>
        </w:rPr>
        <w:t>:</w:t>
      </w:r>
      <w:r w:rsidRPr="00813992">
        <w:rPr>
          <w:color w:val="000000"/>
          <w:u w:color="000000"/>
          <w:lang w:val="id-ID"/>
          <w14:textOutline w14:w="0" w14:cap="flat" w14:cmpd="sng" w14:algn="ctr">
            <w14:noFill/>
            <w14:prstDash w14:val="solid"/>
            <w14:bevel/>
          </w14:textOutline>
        </w:rPr>
        <w:tab/>
      </w:r>
      <w:r w:rsidRPr="00813992">
        <w:rPr>
          <w:b/>
          <w:bCs/>
          <w:color w:val="000000"/>
          <w:u w:color="000000"/>
          <w:lang w:val="id-ID"/>
          <w14:textOutline w14:w="0" w14:cap="flat" w14:cmpd="sng" w14:algn="ctr">
            <w14:noFill/>
            <w14:prstDash w14:val="solid"/>
            <w14:bevel/>
          </w14:textOutline>
        </w:rPr>
        <w:t>(</w:t>
      </w:r>
      <w:r w:rsidRPr="00813992">
        <w:rPr>
          <w:rFonts w:cs="Arial Unicode MS"/>
          <w:b/>
          <w:bCs/>
          <w:i/>
          <w:iCs/>
          <w:color w:val="000000"/>
          <w:u w:color="000000"/>
          <w:lang w:val="id-ID"/>
          <w14:textOutline w14:w="0" w14:cap="flat" w14:cmpd="sng" w14:algn="ctr">
            <w14:noFill/>
            <w14:prstDash w14:val="solid"/>
            <w14:bevel/>
          </w14:textOutline>
        </w:rPr>
        <w:t>menyanyikan</w:t>
      </w:r>
      <w:r w:rsidRPr="00813992">
        <w:rPr>
          <w:rFonts w:cs="Arial Unicode MS"/>
          <w:b/>
          <w:bCs/>
          <w:color w:val="000000"/>
          <w:u w:color="000000"/>
          <w:lang w:val="id-ID"/>
          <w14:textOutline w14:w="0" w14:cap="flat" w14:cmpd="sng" w14:algn="ctr">
            <w14:noFill/>
            <w14:prstDash w14:val="solid"/>
            <w14:bevel/>
          </w14:textOutline>
        </w:rPr>
        <w:t>) AMIN! (3x)</w:t>
      </w:r>
    </w:p>
    <w:p w14:paraId="637D3A5A" w14:textId="77777777" w:rsidR="004F6755" w:rsidRPr="00813992" w:rsidRDefault="004F6755" w:rsidP="008C4E15">
      <w:pPr>
        <w:pStyle w:val="Heading"/>
        <w:keepLines/>
        <w:ind w:left="540" w:hanging="540"/>
        <w:jc w:val="both"/>
        <w:rPr>
          <w:rFonts w:ascii="Georgia" w:eastAsia="Georgia" w:hAnsi="Georgia" w:cs="Georgia"/>
          <w:sz w:val="22"/>
          <w:szCs w:val="22"/>
          <w:u w:color="000000"/>
          <w:lang w:val="id-ID"/>
        </w:rPr>
      </w:pPr>
      <w:r w:rsidRPr="00813992">
        <w:rPr>
          <w:rFonts w:ascii="Georgia" w:hAnsi="Georgia"/>
          <w:sz w:val="22"/>
          <w:szCs w:val="22"/>
          <w:u w:color="000000"/>
          <w:lang w:val="id-ID"/>
        </w:rPr>
        <w:t>Salam</w:t>
      </w:r>
    </w:p>
    <w:p w14:paraId="56348202" w14:textId="4DB36F16" w:rsidR="004F6755" w:rsidRPr="00813992" w:rsidRDefault="004F6755" w:rsidP="008C4E15">
      <w:pPr>
        <w:pStyle w:val="Body"/>
        <w:widowControl w:val="0"/>
        <w:ind w:left="540" w:hanging="540"/>
        <w:jc w:val="both"/>
        <w:rPr>
          <w:rFonts w:ascii="Georgia" w:eastAsia="Georgia" w:hAnsi="Georgia" w:cs="Georgia"/>
          <w:sz w:val="22"/>
          <w:szCs w:val="22"/>
          <w:lang w:val="id-ID"/>
        </w:rPr>
      </w:pPr>
      <w:r w:rsidRPr="00813992">
        <w:rPr>
          <w:rFonts w:ascii="Georgia" w:hAnsi="Georgia"/>
          <w:sz w:val="22"/>
          <w:szCs w:val="22"/>
          <w:lang w:val="id-ID"/>
        </w:rPr>
        <w:t>PF:</w:t>
      </w:r>
      <w:r w:rsidRPr="00813992">
        <w:rPr>
          <w:rFonts w:ascii="Georgia" w:hAnsi="Georgia"/>
          <w:sz w:val="22"/>
          <w:szCs w:val="22"/>
          <w:lang w:val="id-ID"/>
        </w:rPr>
        <w:tab/>
        <w:t>Kristus Tuhan. Kristus sudah bangkit! Ia memberkati saudara!</w:t>
      </w:r>
    </w:p>
    <w:p w14:paraId="376C7579" w14:textId="77B9820B" w:rsidR="004F6755" w:rsidRPr="00813992" w:rsidRDefault="004F6755" w:rsidP="008C4E15">
      <w:pPr>
        <w:pStyle w:val="Body"/>
        <w:widowControl w:val="0"/>
        <w:ind w:left="540" w:hanging="540"/>
        <w:jc w:val="both"/>
        <w:rPr>
          <w:rFonts w:ascii="Georgia" w:eastAsia="Georgia" w:hAnsi="Georgia" w:cs="Georgia"/>
          <w:caps/>
          <w:sz w:val="22"/>
          <w:szCs w:val="22"/>
          <w:lang w:val="id-ID"/>
        </w:rPr>
      </w:pPr>
      <w:r w:rsidRPr="00813992">
        <w:rPr>
          <w:rFonts w:ascii="Georgia" w:hAnsi="Georgia"/>
          <w:sz w:val="22"/>
          <w:szCs w:val="22"/>
          <w:lang w:val="id-ID"/>
        </w:rPr>
        <w:t>U</w:t>
      </w:r>
      <w:r w:rsidRPr="00813992">
        <w:rPr>
          <w:rFonts w:ascii="Georgia" w:eastAsia="Georgia" w:hAnsi="Georgia" w:cs="Georgia"/>
          <w:sz w:val="22"/>
          <w:szCs w:val="22"/>
          <w:lang w:val="id-ID"/>
        </w:rPr>
        <w:t>:</w:t>
      </w:r>
      <w:r w:rsidRPr="00813992">
        <w:rPr>
          <w:rFonts w:ascii="Georgia" w:eastAsia="Georgia" w:hAnsi="Georgia" w:cs="Georgia"/>
          <w:sz w:val="22"/>
          <w:szCs w:val="22"/>
          <w:lang w:val="id-ID"/>
        </w:rPr>
        <w:tab/>
      </w:r>
      <w:r w:rsidRPr="00813992">
        <w:rPr>
          <w:rFonts w:ascii="Georgia" w:hAnsi="Georgia"/>
          <w:b/>
          <w:bCs/>
          <w:caps/>
          <w:sz w:val="22"/>
          <w:szCs w:val="22"/>
          <w:lang w:val="id-ID"/>
        </w:rPr>
        <w:t>BENAR, IA SUDAH BANGKIT! IA MEMBERKATI SAUDARA JUGA!</w:t>
      </w:r>
    </w:p>
    <w:p w14:paraId="56E36844" w14:textId="77777777" w:rsidR="004F6755" w:rsidRPr="00813992" w:rsidRDefault="004F6755" w:rsidP="004F6755">
      <w:pPr>
        <w:pStyle w:val="Body"/>
        <w:widowControl w:val="0"/>
        <w:tabs>
          <w:tab w:val="left" w:pos="269"/>
        </w:tabs>
        <w:ind w:left="540" w:hanging="540"/>
        <w:jc w:val="both"/>
        <w:rPr>
          <w:rFonts w:ascii="Georgia" w:eastAsia="Georgia" w:hAnsi="Georgia" w:cs="Georgia"/>
          <w:caps/>
          <w:sz w:val="22"/>
          <w:szCs w:val="22"/>
          <w:lang w:val="id-ID"/>
        </w:rPr>
      </w:pPr>
    </w:p>
    <w:p w14:paraId="6D23D337" w14:textId="77777777" w:rsidR="004F6755" w:rsidRPr="00813992" w:rsidRDefault="004F6755" w:rsidP="004F6755">
      <w:pPr>
        <w:pStyle w:val="Body"/>
        <w:widowControl w:val="0"/>
        <w:numPr>
          <w:ilvl w:val="0"/>
          <w:numId w:val="69"/>
        </w:numPr>
        <w:tabs>
          <w:tab w:val="left" w:pos="269"/>
        </w:tabs>
        <w:jc w:val="both"/>
        <w:rPr>
          <w:rFonts w:ascii="Georgia" w:hAnsi="Georgia"/>
          <w:b/>
          <w:bCs/>
          <w:sz w:val="22"/>
          <w:szCs w:val="22"/>
          <w:lang w:val="id-ID"/>
        </w:rPr>
      </w:pPr>
      <w:r w:rsidRPr="00813992">
        <w:rPr>
          <w:rFonts w:ascii="Georgia" w:hAnsi="Georgia"/>
          <w:i/>
          <w:iCs/>
          <w:sz w:val="22"/>
          <w:szCs w:val="22"/>
          <w:lang w:val="id-ID"/>
        </w:rPr>
        <w:t>umat duduk</w:t>
      </w:r>
    </w:p>
    <w:p w14:paraId="2694341A" w14:textId="77777777" w:rsidR="004F6755" w:rsidRPr="00813992" w:rsidRDefault="004F6755" w:rsidP="004F6755">
      <w:pPr>
        <w:pStyle w:val="Body"/>
        <w:widowControl w:val="0"/>
        <w:tabs>
          <w:tab w:val="left" w:pos="360"/>
        </w:tabs>
        <w:jc w:val="both"/>
        <w:rPr>
          <w:rFonts w:ascii="Georgia" w:eastAsia="Georgia" w:hAnsi="Georgia" w:cs="Georgia"/>
          <w:b/>
          <w:bCs/>
          <w:sz w:val="22"/>
          <w:szCs w:val="22"/>
          <w:lang w:val="id-ID"/>
        </w:rPr>
      </w:pPr>
    </w:p>
    <w:p w14:paraId="1E9FA203" w14:textId="77777777" w:rsidR="004F6755" w:rsidRPr="00813992" w:rsidRDefault="004F6755" w:rsidP="004F6755">
      <w:pPr>
        <w:pStyle w:val="Body"/>
        <w:widowControl w:val="0"/>
        <w:tabs>
          <w:tab w:val="left" w:pos="360"/>
        </w:tabs>
        <w:jc w:val="both"/>
        <w:rPr>
          <w:rFonts w:ascii="Georgia" w:eastAsia="Georgia" w:hAnsi="Georgia" w:cs="Georgia"/>
          <w:b/>
          <w:bCs/>
          <w:sz w:val="22"/>
          <w:szCs w:val="22"/>
          <w:lang w:val="id-ID"/>
        </w:rPr>
      </w:pPr>
      <w:r w:rsidRPr="00813992">
        <w:rPr>
          <w:rFonts w:ascii="Georgia" w:eastAsia="Georgia" w:hAnsi="Georgia" w:cs="Georgia"/>
          <w:b/>
          <w:bCs/>
          <w:sz w:val="22"/>
          <w:szCs w:val="22"/>
          <w:lang w:val="id-ID"/>
        </w:rPr>
        <w:t>Kata Pembuka</w:t>
      </w:r>
    </w:p>
    <w:p w14:paraId="2A829E0D" w14:textId="754521F7" w:rsidR="004F6755" w:rsidRPr="00813992" w:rsidRDefault="004F6755" w:rsidP="008C4E15">
      <w:pPr>
        <w:pStyle w:val="Body"/>
        <w:ind w:left="567" w:hanging="567"/>
        <w:jc w:val="both"/>
        <w:rPr>
          <w:rFonts w:ascii="Georgia" w:hAnsi="Georgia"/>
          <w:sz w:val="22"/>
          <w:szCs w:val="22"/>
          <w:lang w:val="id-ID"/>
        </w:rPr>
      </w:pPr>
      <w:r w:rsidRPr="00813992">
        <w:rPr>
          <w:rFonts w:ascii="Georgia" w:hAnsi="Georgia"/>
          <w:sz w:val="22"/>
          <w:szCs w:val="22"/>
          <w:lang w:val="id-ID"/>
        </w:rPr>
        <w:t>PL:</w:t>
      </w:r>
      <w:r w:rsidRPr="00813992">
        <w:rPr>
          <w:rFonts w:ascii="Georgia" w:hAnsi="Georgia"/>
          <w:sz w:val="22"/>
          <w:szCs w:val="22"/>
          <w:lang w:val="id-ID"/>
        </w:rPr>
        <w:tab/>
        <w:t>Apa arti Paskah bagimu, bagiku, bagi kita semua? Perjalanan liturgis sejak Rabu Abu hingga hari ini mengingatkan kita pada makna Paskah.</w:t>
      </w:r>
    </w:p>
    <w:p w14:paraId="6FF62094" w14:textId="77777777" w:rsidR="004F6755" w:rsidRPr="00813992" w:rsidRDefault="004F6755" w:rsidP="008C4E15">
      <w:pPr>
        <w:pStyle w:val="Body"/>
        <w:numPr>
          <w:ilvl w:val="0"/>
          <w:numId w:val="70"/>
        </w:numPr>
        <w:ind w:left="851" w:hanging="284"/>
        <w:jc w:val="both"/>
        <w:rPr>
          <w:rFonts w:ascii="Georgia" w:hAnsi="Georgia"/>
          <w:sz w:val="22"/>
          <w:szCs w:val="22"/>
          <w:lang w:val="id-ID"/>
        </w:rPr>
      </w:pPr>
      <w:r w:rsidRPr="00813992">
        <w:rPr>
          <w:rFonts w:ascii="Georgia" w:hAnsi="Georgia"/>
          <w:sz w:val="22"/>
          <w:szCs w:val="22"/>
          <w:lang w:val="id-ID"/>
        </w:rPr>
        <w:t xml:space="preserve">Paskah menjadi momen mengingat dan mengenang perkataan Yesus dan karya-Nya. </w:t>
      </w:r>
    </w:p>
    <w:p w14:paraId="504CAF06" w14:textId="77777777" w:rsidR="004F6755" w:rsidRPr="00813992" w:rsidRDefault="004F6755" w:rsidP="008C4E15">
      <w:pPr>
        <w:pStyle w:val="Body"/>
        <w:numPr>
          <w:ilvl w:val="0"/>
          <w:numId w:val="70"/>
        </w:numPr>
        <w:tabs>
          <w:tab w:val="left" w:pos="2415"/>
        </w:tabs>
        <w:ind w:left="851" w:hanging="284"/>
        <w:jc w:val="both"/>
        <w:rPr>
          <w:rFonts w:ascii="Georgia" w:hAnsi="Georgia"/>
          <w:sz w:val="22"/>
          <w:szCs w:val="22"/>
          <w:lang w:val="id-ID"/>
        </w:rPr>
      </w:pPr>
      <w:r w:rsidRPr="00813992">
        <w:rPr>
          <w:rFonts w:ascii="Georgia" w:hAnsi="Georgia"/>
          <w:sz w:val="22"/>
          <w:szCs w:val="22"/>
          <w:lang w:val="id-ID"/>
        </w:rPr>
        <w:lastRenderedPageBreak/>
        <w:t>Paskah menjadi momen untuk rekonfirmasi iman setiap pengikut Yesus  bahwa Ia hidup dan bangkit. Kubur kosong membuktikan Ia tidak ada lagi di antara orang mati.</w:t>
      </w:r>
    </w:p>
    <w:p w14:paraId="28E34A54" w14:textId="77777777" w:rsidR="004F6755" w:rsidRPr="00813992" w:rsidRDefault="004F6755" w:rsidP="008C4E15">
      <w:pPr>
        <w:pStyle w:val="Body"/>
        <w:numPr>
          <w:ilvl w:val="0"/>
          <w:numId w:val="70"/>
        </w:numPr>
        <w:ind w:left="851" w:hanging="284"/>
        <w:jc w:val="both"/>
        <w:rPr>
          <w:rFonts w:ascii="Georgia" w:hAnsi="Georgia"/>
          <w:sz w:val="22"/>
          <w:szCs w:val="22"/>
          <w:lang w:val="id-ID"/>
        </w:rPr>
      </w:pPr>
      <w:r w:rsidRPr="00813992">
        <w:rPr>
          <w:rFonts w:ascii="Georgia" w:hAnsi="Georgia"/>
          <w:sz w:val="22"/>
          <w:szCs w:val="22"/>
          <w:lang w:val="id-ID"/>
        </w:rPr>
        <w:t>Paskah menjadi momen untuk mewartakan kabar kebangkitan dan menjadi saksi kebangkitan Yesus.</w:t>
      </w:r>
    </w:p>
    <w:p w14:paraId="32A7477E" w14:textId="77777777" w:rsidR="004F6755" w:rsidRPr="00813992" w:rsidRDefault="004F6755" w:rsidP="004F6755">
      <w:pPr>
        <w:pStyle w:val="Body"/>
        <w:tabs>
          <w:tab w:val="left" w:pos="2415"/>
        </w:tabs>
        <w:jc w:val="both"/>
        <w:rPr>
          <w:rFonts w:ascii="Georgia" w:hAnsi="Georgia"/>
          <w:sz w:val="22"/>
          <w:szCs w:val="22"/>
          <w:lang w:val="id-ID"/>
        </w:rPr>
      </w:pPr>
    </w:p>
    <w:p w14:paraId="566E717B" w14:textId="77777777" w:rsidR="004F6755" w:rsidRPr="00813992" w:rsidRDefault="004F6755" w:rsidP="008C4E15">
      <w:pPr>
        <w:pStyle w:val="Body"/>
        <w:tabs>
          <w:tab w:val="left" w:pos="2415"/>
        </w:tabs>
        <w:ind w:left="567"/>
        <w:jc w:val="both"/>
        <w:rPr>
          <w:rFonts w:ascii="Georgia" w:hAnsi="Georgia"/>
          <w:sz w:val="22"/>
          <w:szCs w:val="22"/>
          <w:lang w:val="id-ID"/>
        </w:rPr>
      </w:pPr>
      <w:r w:rsidRPr="00813992">
        <w:rPr>
          <w:rFonts w:ascii="Georgia" w:hAnsi="Georgia"/>
          <w:sz w:val="22"/>
          <w:szCs w:val="22"/>
          <w:lang w:val="id-ID"/>
        </w:rPr>
        <w:t xml:space="preserve">Pada Minggu Paskah ini, marilah kita datang pada-Nya dalam doa, memohon pengampunan dan rahmat-Nya supaya dimampukan mengingat, percaya dan menjadi saksi kebangkitan-Nya </w:t>
      </w:r>
      <w:r w:rsidRPr="00813992">
        <w:rPr>
          <w:rFonts w:ascii="Georgia" w:hAnsi="Georgia"/>
          <w:i/>
          <w:iCs/>
          <w:sz w:val="22"/>
          <w:szCs w:val="22"/>
          <w:lang w:val="id-ID"/>
        </w:rPr>
        <w:t>(PL memimpin doa pengakuan dosa)</w:t>
      </w:r>
      <w:r w:rsidRPr="00813992">
        <w:rPr>
          <w:rFonts w:ascii="Georgia" w:hAnsi="Georgia"/>
          <w:sz w:val="22"/>
          <w:szCs w:val="22"/>
          <w:lang w:val="id-ID"/>
        </w:rPr>
        <w:t xml:space="preserve"> </w:t>
      </w:r>
    </w:p>
    <w:p w14:paraId="66046B2D" w14:textId="77777777" w:rsidR="004F6755" w:rsidRPr="00813992" w:rsidRDefault="004F6755" w:rsidP="008C4E15">
      <w:pPr>
        <w:pStyle w:val="Body"/>
        <w:widowControl w:val="0"/>
        <w:tabs>
          <w:tab w:val="left" w:pos="360"/>
        </w:tabs>
        <w:jc w:val="both"/>
        <w:rPr>
          <w:rFonts w:ascii="Georgia" w:eastAsia="Georgia" w:hAnsi="Georgia" w:cs="Georgia"/>
          <w:sz w:val="22"/>
          <w:szCs w:val="22"/>
          <w:lang w:val="id-ID"/>
        </w:rPr>
      </w:pPr>
    </w:p>
    <w:p w14:paraId="529081FA" w14:textId="77777777" w:rsidR="004F6755" w:rsidRPr="00813992" w:rsidRDefault="004F6755" w:rsidP="008C4E15">
      <w:pPr>
        <w:numPr>
          <w:ilvl w:val="0"/>
          <w:numId w:val="56"/>
        </w:numPr>
        <w:pBdr>
          <w:top w:val="nil"/>
          <w:left w:val="nil"/>
          <w:bottom w:val="nil"/>
          <w:right w:val="nil"/>
          <w:between w:val="nil"/>
          <w:bar w:val="nil"/>
        </w:pBdr>
        <w:autoSpaceDE/>
        <w:autoSpaceDN/>
        <w:rPr>
          <w:i/>
          <w:iCs/>
          <w:color w:val="000000"/>
          <w:u w:color="000000"/>
          <w:lang w:val="id-ID"/>
          <w14:textOutline w14:w="0" w14:cap="flat" w14:cmpd="sng" w14:algn="ctr">
            <w14:noFill/>
            <w14:prstDash w14:val="solid"/>
            <w14:bevel/>
          </w14:textOutline>
        </w:rPr>
      </w:pPr>
      <w:r w:rsidRPr="00813992">
        <w:rPr>
          <w:i/>
          <w:iCs/>
          <w:lang w:val="id-ID"/>
        </w:rPr>
        <w:t>umat menyanyikan NKB 87:1-3  Junjungan Yang ‘Ku Pilih</w:t>
      </w:r>
    </w:p>
    <w:p w14:paraId="0CD72B7D" w14:textId="77777777" w:rsidR="004F6755" w:rsidRPr="00813992" w:rsidRDefault="004F6755" w:rsidP="004F6755">
      <w:pPr>
        <w:ind w:left="270" w:firstLine="450"/>
        <w:rPr>
          <w:rFonts w:cs="Arial Unicode MS"/>
          <w:b/>
          <w:bCs/>
          <w:color w:val="000000"/>
          <w:u w:color="000000"/>
          <w:lang w:val="id-ID"/>
          <w14:textOutline w14:w="0" w14:cap="flat" w14:cmpd="sng" w14:algn="ctr">
            <w14:noFill/>
            <w14:prstDash w14:val="solid"/>
            <w14:bevel/>
          </w14:textOutline>
        </w:rPr>
      </w:pPr>
      <w:r w:rsidRPr="00813992">
        <w:rPr>
          <w:rFonts w:cs="Arial Unicode MS"/>
          <w:b/>
          <w:bCs/>
          <w:color w:val="000000"/>
          <w:u w:color="000000"/>
          <w:lang w:val="id-ID"/>
          <w14:textOutline w14:w="0" w14:cap="flat" w14:cmpd="sng" w14:algn="ctr">
            <w14:noFill/>
            <w14:prstDash w14:val="solid"/>
            <w14:bevel/>
          </w14:textOutline>
        </w:rPr>
        <w:t>Junjungan Yang Kupilih</w:t>
      </w:r>
    </w:p>
    <w:p w14:paraId="279A2CBD" w14:textId="77777777" w:rsidR="004F6755" w:rsidRPr="00813992" w:rsidRDefault="004F6755" w:rsidP="004F6755">
      <w:pPr>
        <w:pStyle w:val="Body"/>
        <w:widowControl w:val="0"/>
        <w:tabs>
          <w:tab w:val="left" w:pos="360"/>
        </w:tabs>
        <w:ind w:left="360"/>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t>Junjungan yang ‘ku pilih: Yesusku Penebus.</w:t>
      </w:r>
    </w:p>
    <w:p w14:paraId="60B31205"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Yang bangkit dari mati, berkuasa seterus.</w:t>
      </w:r>
    </w:p>
    <w:p w14:paraId="50C72EF8"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Kendati banyak orang mengejek, mencela,</w:t>
      </w:r>
    </w:p>
    <w:p w14:paraId="0461C22E"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ku ikut suaraNya, lembut mesra.</w:t>
      </w:r>
    </w:p>
    <w:p w14:paraId="35630945"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Refr.:</w:t>
      </w:r>
      <w:r w:rsidRPr="00813992">
        <w:rPr>
          <w:rFonts w:ascii="Georgia" w:eastAsia="Georgia" w:hAnsi="Georgia" w:cs="Georgia"/>
          <w:sz w:val="22"/>
          <w:szCs w:val="22"/>
          <w:lang w:val="id-ID" w:eastAsia="en-US"/>
        </w:rPr>
        <w:tab/>
        <w:t>Benar, benarlah hidup Yesusku.</w:t>
      </w:r>
    </w:p>
    <w:p w14:paraId="33677C80"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Bersamaku di jalanku, suara-Nya 'ku dengar.</w:t>
      </w:r>
    </w:p>
    <w:p w14:paraId="24200B93"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Benar, benarlah hidup Yesusku.</w:t>
      </w:r>
    </w:p>
    <w:p w14:paraId="7C68CE68"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Di mana Dia 'ku dengar? Di dalam hatiku!</w:t>
      </w:r>
    </w:p>
    <w:p w14:paraId="5BC35AF9"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p>
    <w:p w14:paraId="7085F193" w14:textId="6396B90D" w:rsidR="004F6755" w:rsidRPr="00813992" w:rsidRDefault="004F6755" w:rsidP="004F6755">
      <w:pPr>
        <w:pStyle w:val="Body"/>
        <w:widowControl w:val="0"/>
        <w:tabs>
          <w:tab w:val="left" w:pos="360"/>
        </w:tabs>
        <w:ind w:left="360"/>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t>Di mana, kapan saja Kasih</w:t>
      </w:r>
      <w:r w:rsidR="00FD4CB8">
        <w:rPr>
          <w:rFonts w:ascii="Georgia" w:eastAsia="Georgia" w:hAnsi="Georgia" w:cs="Georgia"/>
          <w:sz w:val="22"/>
          <w:szCs w:val="22"/>
          <w:lang w:val="id-ID" w:eastAsia="en-US"/>
        </w:rPr>
        <w:t>-</w:t>
      </w:r>
      <w:r w:rsidRPr="00813992">
        <w:rPr>
          <w:rFonts w:ascii="Georgia" w:eastAsia="Georgia" w:hAnsi="Georgia" w:cs="Georgia"/>
          <w:sz w:val="22"/>
          <w:szCs w:val="22"/>
          <w:lang w:val="id-ID" w:eastAsia="en-US"/>
        </w:rPr>
        <w:t>Nya pun jelas.</w:t>
      </w:r>
    </w:p>
    <w:p w14:paraId="5D917C8D"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Di saat ‘ku gelisah dihibur ‘ku lekas.</w:t>
      </w:r>
    </w:p>
    <w:p w14:paraId="316419A5"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Di hujan, angin ribut, dipimpin langkahku,</w:t>
      </w:r>
    </w:p>
    <w:p w14:paraId="6838A269"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ku yakin, kami nanti ‘kan bertemu. Refr.:</w:t>
      </w:r>
    </w:p>
    <w:p w14:paraId="36C39133"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p>
    <w:p w14:paraId="07A62646" w14:textId="77777777" w:rsidR="004F6755" w:rsidRPr="00813992" w:rsidRDefault="004F6755" w:rsidP="004F6755">
      <w:pPr>
        <w:pStyle w:val="Body"/>
        <w:widowControl w:val="0"/>
        <w:tabs>
          <w:tab w:val="left" w:pos="360"/>
        </w:tabs>
        <w:ind w:left="360"/>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t>Menyanyilah umat-Nya, memuji Tuhanmu!</w:t>
      </w:r>
    </w:p>
    <w:p w14:paraId="0C170F9E"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Nyanyikan: Haleluya, agungkan Rajamu.</w:t>
      </w:r>
    </w:p>
    <w:p w14:paraId="6BBEDF1C"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Harapan bagi orang yang mau mencari-Nya,</w:t>
      </w:r>
    </w:p>
    <w:p w14:paraId="148236A7"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eastAsia="en-US"/>
        </w:rPr>
      </w:pPr>
      <w:r w:rsidRPr="00813992">
        <w:rPr>
          <w:rFonts w:ascii="Georgia" w:eastAsia="Georgia" w:hAnsi="Georgia" w:cs="Georgia"/>
          <w:sz w:val="22"/>
          <w:szCs w:val="22"/>
          <w:lang w:val="id-ID" w:eastAsia="en-US"/>
        </w:rPr>
        <w:tab/>
      </w:r>
      <w:r w:rsidRPr="00813992">
        <w:rPr>
          <w:rFonts w:ascii="Georgia" w:eastAsia="Georgia" w:hAnsi="Georgia" w:cs="Georgia"/>
          <w:sz w:val="22"/>
          <w:szCs w:val="22"/>
          <w:lang w:val="id-ID" w:eastAsia="en-US"/>
        </w:rPr>
        <w:tab/>
        <w:t>sebab Yesusmu hidup selamanya. Refr.:</w:t>
      </w:r>
    </w:p>
    <w:p w14:paraId="62775359" w14:textId="77777777" w:rsidR="004F6755" w:rsidRPr="00813992" w:rsidRDefault="004F6755" w:rsidP="004F6755">
      <w:pPr>
        <w:pStyle w:val="Body"/>
        <w:widowControl w:val="0"/>
        <w:tabs>
          <w:tab w:val="left" w:pos="360"/>
        </w:tabs>
        <w:jc w:val="both"/>
        <w:rPr>
          <w:rFonts w:ascii="Georgia" w:eastAsia="Georgia" w:hAnsi="Georgia" w:cs="Georgia"/>
          <w:sz w:val="22"/>
          <w:szCs w:val="22"/>
          <w:lang w:val="id-ID"/>
        </w:rPr>
      </w:pPr>
    </w:p>
    <w:p w14:paraId="16C55D65" w14:textId="77777777" w:rsidR="004F6755" w:rsidRPr="00813992" w:rsidRDefault="004F6755" w:rsidP="004F6755">
      <w:pPr>
        <w:numPr>
          <w:ilvl w:val="0"/>
          <w:numId w:val="56"/>
        </w:numPr>
        <w:pBdr>
          <w:top w:val="nil"/>
          <w:left w:val="nil"/>
          <w:bottom w:val="nil"/>
          <w:right w:val="nil"/>
          <w:between w:val="nil"/>
          <w:bar w:val="nil"/>
        </w:pBdr>
        <w:autoSpaceDE/>
        <w:autoSpaceDN/>
        <w:rPr>
          <w:rFonts w:cs="Arial Unicode MS"/>
          <w:i/>
          <w:iCs/>
          <w:color w:val="000000"/>
          <w:u w:color="000000"/>
          <w:lang w:val="id-ID"/>
          <w14:textOutline w14:w="0" w14:cap="flat" w14:cmpd="sng" w14:algn="ctr">
            <w14:noFill/>
            <w14:prstDash w14:val="solid"/>
            <w14:bevel/>
          </w14:textOutline>
        </w:rPr>
      </w:pPr>
      <w:r w:rsidRPr="00813992">
        <w:rPr>
          <w:i/>
          <w:iCs/>
          <w:lang w:val="id-ID"/>
        </w:rPr>
        <w:t>umat berdiri</w:t>
      </w:r>
    </w:p>
    <w:p w14:paraId="2C9C99EC" w14:textId="77777777" w:rsidR="004F6755" w:rsidRPr="00813992" w:rsidRDefault="004F6755" w:rsidP="004F6755">
      <w:pPr>
        <w:rPr>
          <w:lang w:val="id-ID"/>
        </w:rPr>
      </w:pPr>
    </w:p>
    <w:p w14:paraId="0EC9CF59" w14:textId="77777777" w:rsidR="004F6755" w:rsidRPr="00813992" w:rsidRDefault="004F6755" w:rsidP="004F6755">
      <w:pPr>
        <w:rPr>
          <w:rFonts w:cs="Arial Unicode MS"/>
          <w:b/>
          <w:bCs/>
          <w:i/>
          <w:iCs/>
          <w:color w:val="000000"/>
          <w:u w:color="000000"/>
          <w:lang w:val="id-ID"/>
          <w14:textOutline w14:w="0" w14:cap="flat" w14:cmpd="sng" w14:algn="ctr">
            <w14:noFill/>
            <w14:prstDash w14:val="solid"/>
            <w14:bevel/>
          </w14:textOutline>
        </w:rPr>
      </w:pPr>
      <w:r w:rsidRPr="00813992">
        <w:rPr>
          <w:b/>
          <w:bCs/>
          <w:lang w:val="id-ID"/>
        </w:rPr>
        <w:t>Berita Anugerah</w:t>
      </w:r>
    </w:p>
    <w:p w14:paraId="6F245049" w14:textId="4F64B9D1" w:rsidR="004F6755" w:rsidRPr="00813992" w:rsidRDefault="004F6755" w:rsidP="008C4E15">
      <w:pPr>
        <w:pStyle w:val="Body"/>
        <w:ind w:left="567" w:hanging="567"/>
        <w:jc w:val="both"/>
        <w:rPr>
          <w:rFonts w:ascii="Georgia" w:hAnsi="Georgia"/>
          <w:iCs/>
          <w:sz w:val="22"/>
          <w:szCs w:val="22"/>
          <w:lang w:val="id-ID"/>
        </w:rPr>
      </w:pPr>
      <w:r w:rsidRPr="00813992">
        <w:rPr>
          <w:rFonts w:ascii="Georgia" w:hAnsi="Georgia"/>
          <w:sz w:val="22"/>
          <w:szCs w:val="22"/>
          <w:lang w:val="id-ID"/>
        </w:rPr>
        <w:t>PF:</w:t>
      </w:r>
      <w:r w:rsidRPr="00813992">
        <w:rPr>
          <w:rFonts w:ascii="Georgia" w:hAnsi="Georgia"/>
          <w:sz w:val="22"/>
          <w:szCs w:val="22"/>
          <w:lang w:val="id-ID"/>
        </w:rPr>
        <w:tab/>
        <w:t>S</w:t>
      </w:r>
      <w:r w:rsidR="00FD4CB8">
        <w:rPr>
          <w:rFonts w:ascii="Georgia" w:hAnsi="Georgia"/>
          <w:sz w:val="22"/>
          <w:szCs w:val="22"/>
          <w:lang w:val="id-ID"/>
        </w:rPr>
        <w:t>’</w:t>
      </w:r>
      <w:r w:rsidRPr="00813992">
        <w:rPr>
          <w:rFonts w:ascii="Georgia" w:hAnsi="Georgia"/>
          <w:sz w:val="22"/>
          <w:szCs w:val="22"/>
          <w:lang w:val="id-ID"/>
        </w:rPr>
        <w:t>bab</w:t>
      </w:r>
      <w:r w:rsidR="008C4E15" w:rsidRPr="00813992">
        <w:rPr>
          <w:rFonts w:ascii="Georgia" w:hAnsi="Georgia"/>
          <w:sz w:val="22"/>
          <w:szCs w:val="22"/>
          <w:lang w:val="id-ID"/>
        </w:rPr>
        <w:t xml:space="preserve"> </w:t>
      </w:r>
      <w:r w:rsidRPr="00813992">
        <w:rPr>
          <w:rFonts w:ascii="Georgia" w:hAnsi="Georgia"/>
          <w:sz w:val="22"/>
          <w:szCs w:val="22"/>
          <w:lang w:val="id-ID"/>
        </w:rPr>
        <w:t>Dia Hidup, keselamatan menjadi nyata bagiku dan bagimu. Terimalah berita anugerah dari Allah. “</w:t>
      </w:r>
      <w:r w:rsidRPr="00813992">
        <w:rPr>
          <w:rFonts w:ascii="Georgia" w:hAnsi="Georgia"/>
          <w:iCs/>
          <w:sz w:val="22"/>
          <w:szCs w:val="22"/>
          <w:lang w:val="id-ID"/>
        </w:rPr>
        <w:t xml:space="preserve">Dan Kristus telah mati untuk semua orang, supaya mereka yang hidup, </w:t>
      </w:r>
      <w:r w:rsidRPr="00813992">
        <w:rPr>
          <w:rFonts w:ascii="Georgia" w:hAnsi="Georgia"/>
          <w:iCs/>
          <w:sz w:val="22"/>
          <w:szCs w:val="22"/>
          <w:lang w:val="id-ID"/>
        </w:rPr>
        <w:lastRenderedPageBreak/>
        <w:t>tidak lagi hidup untuk dirinya sendiri, tetapi untuk Dia, yang telah mati dan telah dibangkitkan untuk mereka” (2 Kor. 5:15).  Demikianlah berita anugerah dari Tuhan.</w:t>
      </w:r>
    </w:p>
    <w:p w14:paraId="5F29013F" w14:textId="77777777" w:rsidR="004F6755" w:rsidRPr="00813992" w:rsidRDefault="004F6755" w:rsidP="008C4E15">
      <w:pPr>
        <w:pStyle w:val="Body"/>
        <w:ind w:left="567" w:hanging="567"/>
        <w:jc w:val="both"/>
        <w:rPr>
          <w:rFonts w:ascii="Georgia" w:hAnsi="Georgia"/>
          <w:iCs/>
          <w:sz w:val="22"/>
          <w:szCs w:val="22"/>
          <w:lang w:val="id-ID"/>
        </w:rPr>
      </w:pPr>
    </w:p>
    <w:p w14:paraId="4321AA20" w14:textId="342788AC" w:rsidR="004F6755" w:rsidRPr="00813992" w:rsidRDefault="004F6755" w:rsidP="008C4E15">
      <w:pPr>
        <w:pStyle w:val="Body"/>
        <w:ind w:left="567" w:hanging="567"/>
        <w:jc w:val="both"/>
        <w:rPr>
          <w:rFonts w:ascii="Georgia" w:hAnsi="Georgia"/>
          <w:sz w:val="22"/>
          <w:szCs w:val="22"/>
          <w:lang w:val="id-ID"/>
        </w:rPr>
      </w:pPr>
      <w:r w:rsidRPr="00813992">
        <w:rPr>
          <w:rFonts w:ascii="Georgia" w:hAnsi="Georgia"/>
          <w:sz w:val="22"/>
          <w:szCs w:val="22"/>
          <w:lang w:val="id-ID"/>
        </w:rPr>
        <w:t>PF:</w:t>
      </w:r>
      <w:r w:rsidRPr="00813992">
        <w:rPr>
          <w:rFonts w:ascii="Georgia" w:hAnsi="Georgia"/>
          <w:sz w:val="22"/>
          <w:szCs w:val="22"/>
          <w:lang w:val="id-ID"/>
        </w:rPr>
        <w:tab/>
        <w:t>Salam Paskah, Ia sudah bangkit!</w:t>
      </w:r>
    </w:p>
    <w:p w14:paraId="7D88581A" w14:textId="6BB30865" w:rsidR="004F6755" w:rsidRPr="00813992" w:rsidRDefault="004F6755" w:rsidP="008C4E15">
      <w:pPr>
        <w:pStyle w:val="Body"/>
        <w:ind w:left="567" w:hanging="567"/>
        <w:jc w:val="both"/>
        <w:rPr>
          <w:rFonts w:ascii="Georgia" w:hAnsi="Georgia"/>
          <w:b/>
          <w:bCs/>
          <w:sz w:val="22"/>
          <w:szCs w:val="22"/>
          <w:lang w:val="id-ID"/>
        </w:rPr>
      </w:pPr>
      <w:r w:rsidRPr="00813992">
        <w:rPr>
          <w:rFonts w:ascii="Georgia" w:hAnsi="Georgia"/>
          <w:sz w:val="22"/>
          <w:szCs w:val="22"/>
          <w:lang w:val="id-ID"/>
        </w:rPr>
        <w:t>U:</w:t>
      </w:r>
      <w:r w:rsidRPr="00813992">
        <w:rPr>
          <w:rFonts w:ascii="Georgia" w:hAnsi="Georgia"/>
          <w:sz w:val="22"/>
          <w:szCs w:val="22"/>
          <w:lang w:val="id-ID"/>
        </w:rPr>
        <w:tab/>
      </w:r>
      <w:r w:rsidRPr="00813992">
        <w:rPr>
          <w:rFonts w:ascii="Georgia" w:hAnsi="Georgia"/>
          <w:b/>
          <w:bCs/>
          <w:sz w:val="22"/>
          <w:szCs w:val="22"/>
          <w:lang w:val="id-ID"/>
        </w:rPr>
        <w:t>Puji Tuhan, Ia sudah bangkit. Salam Paskah bagimu.</w:t>
      </w:r>
    </w:p>
    <w:p w14:paraId="72A8CC69" w14:textId="4E5609B2" w:rsidR="004F6755" w:rsidRPr="00813992" w:rsidRDefault="004F6755" w:rsidP="008C4E15">
      <w:pPr>
        <w:pStyle w:val="Body"/>
        <w:ind w:left="567" w:hanging="567"/>
        <w:jc w:val="both"/>
        <w:rPr>
          <w:rFonts w:ascii="Georgia" w:hAnsi="Georgia"/>
          <w:sz w:val="22"/>
          <w:szCs w:val="22"/>
          <w:lang w:val="id-ID"/>
        </w:rPr>
      </w:pPr>
      <w:r w:rsidRPr="00813992">
        <w:rPr>
          <w:rFonts w:ascii="Georgia" w:hAnsi="Georgia"/>
          <w:sz w:val="22"/>
          <w:szCs w:val="22"/>
          <w:lang w:val="id-ID"/>
        </w:rPr>
        <w:t>PF:</w:t>
      </w:r>
      <w:r w:rsidRPr="00813992">
        <w:rPr>
          <w:rFonts w:ascii="Georgia" w:hAnsi="Georgia"/>
          <w:sz w:val="22"/>
          <w:szCs w:val="22"/>
          <w:lang w:val="id-ID"/>
        </w:rPr>
        <w:tab/>
        <w:t>Salam Paskah bagi kita semua</w:t>
      </w:r>
    </w:p>
    <w:p w14:paraId="50B6D8CC" w14:textId="55BEC702" w:rsidR="004F6755" w:rsidRPr="00813992" w:rsidRDefault="004F6755" w:rsidP="008C4E15">
      <w:pPr>
        <w:pStyle w:val="Body"/>
        <w:ind w:left="567" w:hanging="567"/>
        <w:jc w:val="both"/>
        <w:rPr>
          <w:rFonts w:ascii="Georgia" w:hAnsi="Georgia"/>
          <w:b/>
          <w:bCs/>
          <w:sz w:val="22"/>
          <w:szCs w:val="22"/>
          <w:lang w:val="id-ID"/>
        </w:rPr>
      </w:pPr>
      <w:r w:rsidRPr="00813992">
        <w:rPr>
          <w:rFonts w:ascii="Georgia" w:hAnsi="Georgia"/>
          <w:sz w:val="22"/>
          <w:szCs w:val="22"/>
          <w:lang w:val="id-ID"/>
        </w:rPr>
        <w:t xml:space="preserve"> U:</w:t>
      </w:r>
      <w:r w:rsidRPr="00813992">
        <w:rPr>
          <w:rFonts w:ascii="Georgia" w:hAnsi="Georgia"/>
          <w:sz w:val="22"/>
          <w:szCs w:val="22"/>
          <w:lang w:val="id-ID"/>
        </w:rPr>
        <w:tab/>
      </w:r>
      <w:r w:rsidRPr="00813992">
        <w:rPr>
          <w:rFonts w:ascii="Georgia" w:hAnsi="Georgia"/>
          <w:b/>
          <w:bCs/>
          <w:sz w:val="22"/>
          <w:szCs w:val="22"/>
          <w:lang w:val="id-ID"/>
        </w:rPr>
        <w:t>Salam Paskah bagi kita semua</w:t>
      </w:r>
    </w:p>
    <w:p w14:paraId="11A7DF4E" w14:textId="77777777" w:rsidR="004F6755" w:rsidRPr="00813992" w:rsidRDefault="004F6755" w:rsidP="004F6755">
      <w:pPr>
        <w:pStyle w:val="Body"/>
        <w:tabs>
          <w:tab w:val="left" w:pos="450"/>
        </w:tabs>
        <w:ind w:left="720" w:hanging="720"/>
        <w:jc w:val="both"/>
        <w:rPr>
          <w:rFonts w:ascii="Georgia" w:hAnsi="Georgia"/>
          <w:iCs/>
          <w:sz w:val="22"/>
          <w:szCs w:val="22"/>
          <w:lang w:val="id-ID"/>
        </w:rPr>
      </w:pPr>
      <w:r w:rsidRPr="00813992">
        <w:rPr>
          <w:rFonts w:ascii="Georgia" w:hAnsi="Georgia"/>
          <w:sz w:val="22"/>
          <w:szCs w:val="22"/>
          <w:lang w:val="id-ID"/>
        </w:rPr>
        <w:tab/>
      </w:r>
      <w:r w:rsidRPr="00813992">
        <w:rPr>
          <w:rFonts w:ascii="Georgia" w:hAnsi="Georgia"/>
          <w:sz w:val="22"/>
          <w:szCs w:val="22"/>
          <w:lang w:val="id-ID"/>
        </w:rPr>
        <w:tab/>
      </w:r>
    </w:p>
    <w:p w14:paraId="702E7AF7" w14:textId="1F208418" w:rsidR="004F6755" w:rsidRPr="00813992" w:rsidRDefault="004F6755" w:rsidP="004F6755">
      <w:pPr>
        <w:numPr>
          <w:ilvl w:val="0"/>
          <w:numId w:val="56"/>
        </w:numPr>
        <w:pBdr>
          <w:top w:val="nil"/>
          <w:left w:val="nil"/>
          <w:bottom w:val="nil"/>
          <w:right w:val="nil"/>
          <w:between w:val="nil"/>
          <w:bar w:val="nil"/>
        </w:pBdr>
        <w:autoSpaceDE/>
        <w:autoSpaceDN/>
        <w:rPr>
          <w:rFonts w:cs="Arial Unicode MS"/>
          <w:i/>
          <w:iCs/>
          <w:color w:val="000000"/>
          <w:u w:color="000000"/>
          <w:lang w:val="id-ID"/>
          <w14:textOutline w14:w="0" w14:cap="flat" w14:cmpd="sng" w14:algn="ctr">
            <w14:noFill/>
            <w14:prstDash w14:val="solid"/>
            <w14:bevel/>
          </w14:textOutline>
        </w:rPr>
      </w:pPr>
      <w:r w:rsidRPr="00813992">
        <w:rPr>
          <w:i/>
          <w:iCs/>
          <w:lang w:val="id-ID"/>
        </w:rPr>
        <w:t>umat menyanyikan S</w:t>
      </w:r>
      <w:r w:rsidR="00FD4CB8">
        <w:rPr>
          <w:i/>
          <w:iCs/>
          <w:lang w:val="id-ID"/>
        </w:rPr>
        <w:t>’</w:t>
      </w:r>
      <w:r w:rsidRPr="00813992">
        <w:rPr>
          <w:i/>
          <w:iCs/>
          <w:lang w:val="id-ID"/>
        </w:rPr>
        <w:t>bab Dia Hidup (Refrein dapat dinyanyikan beberapa kali)</w:t>
      </w:r>
    </w:p>
    <w:p w14:paraId="42304872" w14:textId="77777777" w:rsidR="004F6755" w:rsidRPr="00813992" w:rsidRDefault="004F6755" w:rsidP="004F6755">
      <w:pPr>
        <w:ind w:left="270"/>
        <w:rPr>
          <w:i/>
          <w:iCs/>
          <w:color w:val="000000"/>
          <w:u w:color="000000"/>
          <w:lang w:val="id-ID"/>
          <w14:textOutline w14:w="0" w14:cap="flat" w14:cmpd="sng" w14:algn="ctr">
            <w14:noFill/>
            <w14:prstDash w14:val="solid"/>
            <w14:bevel/>
          </w14:textOutline>
        </w:rPr>
      </w:pPr>
    </w:p>
    <w:p w14:paraId="51581AD9" w14:textId="39FEF7BA" w:rsidR="004F6755" w:rsidRPr="00813992" w:rsidRDefault="004F6755" w:rsidP="004F6755">
      <w:pPr>
        <w:ind w:left="270" w:firstLine="450"/>
        <w:rPr>
          <w:rFonts w:cs="Arial Unicode MS"/>
          <w:b/>
          <w:bCs/>
          <w:color w:val="000000"/>
          <w:u w:color="000000"/>
          <w:lang w:val="id-ID"/>
          <w14:textOutline w14:w="0" w14:cap="flat" w14:cmpd="sng" w14:algn="ctr">
            <w14:noFill/>
            <w14:prstDash w14:val="solid"/>
            <w14:bevel/>
          </w14:textOutline>
        </w:rPr>
      </w:pPr>
      <w:r w:rsidRPr="00813992">
        <w:rPr>
          <w:rFonts w:cs="Arial Unicode MS"/>
          <w:b/>
          <w:bCs/>
          <w:color w:val="000000"/>
          <w:u w:color="000000"/>
          <w:lang w:val="id-ID"/>
          <w14:textOutline w14:w="0" w14:cap="flat" w14:cmpd="sng" w14:algn="ctr">
            <w14:noFill/>
            <w14:prstDash w14:val="solid"/>
            <w14:bevel/>
          </w14:textOutline>
        </w:rPr>
        <w:t>S</w:t>
      </w:r>
      <w:r w:rsidR="00FD4CB8">
        <w:rPr>
          <w:rFonts w:cs="Arial Unicode MS"/>
          <w:b/>
          <w:bCs/>
          <w:color w:val="000000"/>
          <w:u w:color="000000"/>
          <w:lang w:val="id-ID"/>
          <w14:textOutline w14:w="0" w14:cap="flat" w14:cmpd="sng" w14:algn="ctr">
            <w14:noFill/>
            <w14:prstDash w14:val="solid"/>
            <w14:bevel/>
          </w14:textOutline>
        </w:rPr>
        <w:t>’</w:t>
      </w:r>
      <w:r w:rsidRPr="00813992">
        <w:rPr>
          <w:rFonts w:cs="Arial Unicode MS"/>
          <w:b/>
          <w:bCs/>
          <w:color w:val="000000"/>
          <w:u w:color="000000"/>
          <w:lang w:val="id-ID"/>
          <w14:textOutline w14:w="0" w14:cap="flat" w14:cmpd="sng" w14:algn="ctr">
            <w14:noFill/>
            <w14:prstDash w14:val="solid"/>
            <w14:bevel/>
          </w14:textOutline>
        </w:rPr>
        <w:t>bab Dia Hidup</w:t>
      </w:r>
    </w:p>
    <w:p w14:paraId="08DCA6AA"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Anak Allah, Yesus nama-Nya</w:t>
      </w:r>
    </w:p>
    <w:p w14:paraId="13F2819B"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Menyembuhkan, menyucikan</w:t>
      </w:r>
    </w:p>
    <w:p w14:paraId="5962D37A"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Bahkan mati tebus dosaku</w:t>
      </w:r>
    </w:p>
    <w:p w14:paraId="3F57C3B1"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Kubur kosong, membuktikan sbab Dia hidup</w:t>
      </w:r>
    </w:p>
    <w:p w14:paraId="24FB2502"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Refr.:</w:t>
      </w:r>
      <w:r w:rsidRPr="00813992">
        <w:rPr>
          <w:color w:val="000000"/>
          <w:u w:color="000000"/>
          <w:lang w:val="id-ID"/>
          <w14:textOutline w14:w="0" w14:cap="flat" w14:cmpd="sng" w14:algn="ctr">
            <w14:noFill/>
            <w14:prstDash w14:val="solid"/>
            <w14:bevel/>
          </w14:textOutline>
        </w:rPr>
        <w:tab/>
        <w:t>Sbab Dia hidup, ada hari esok</w:t>
      </w:r>
    </w:p>
    <w:p w14:paraId="51C7910C" w14:textId="77777777" w:rsidR="004F6755" w:rsidRPr="00813992" w:rsidRDefault="004F6755" w:rsidP="004F6755">
      <w:pPr>
        <w:ind w:left="144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Sbab Dia hidup, ku tak gentar</w:t>
      </w:r>
    </w:p>
    <w:p w14:paraId="70145299" w14:textId="77777777" w:rsidR="004F6755" w:rsidRPr="00813992" w:rsidRDefault="004F6755" w:rsidP="004F6755">
      <w:pPr>
        <w:ind w:left="99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Karena kutahu Dia pegang hari esok</w:t>
      </w:r>
    </w:p>
    <w:p w14:paraId="56B19E3C" w14:textId="77777777" w:rsidR="004F6755" w:rsidRPr="00813992" w:rsidRDefault="004F6755" w:rsidP="004F6755">
      <w:pPr>
        <w:ind w:left="99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Hidup jadi berarti sbab Dia hidup</w:t>
      </w:r>
    </w:p>
    <w:p w14:paraId="771037F0"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p>
    <w:p w14:paraId="443EF1B7"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Yesus Kristus, Juru S'lamatku</w:t>
      </w:r>
    </w:p>
    <w:p w14:paraId="3DCBD950"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Kau Rajaku, Kau Tuhanku</w:t>
      </w:r>
    </w:p>
    <w:p w14:paraId="505CB81D"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Kau t'lah bangkit hidup s'lamanya</w:t>
      </w:r>
    </w:p>
    <w:p w14:paraId="10101983"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r w:rsidRPr="00813992">
        <w:rPr>
          <w:color w:val="000000"/>
          <w:u w:color="000000"/>
          <w:lang w:val="id-ID"/>
          <w14:textOutline w14:w="0" w14:cap="flat" w14:cmpd="sng" w14:algn="ctr">
            <w14:noFill/>
            <w14:prstDash w14:val="solid"/>
            <w14:bevel/>
          </w14:textOutline>
        </w:rPr>
        <w:t>Dan mem'rintah, atas bumi s'bagai Raja. Refr.:</w:t>
      </w:r>
    </w:p>
    <w:p w14:paraId="54AF7C6C" w14:textId="77777777" w:rsidR="004F6755" w:rsidRPr="00813992" w:rsidRDefault="004F6755" w:rsidP="004F6755">
      <w:pPr>
        <w:ind w:left="270" w:firstLine="450"/>
        <w:rPr>
          <w:color w:val="000000"/>
          <w:u w:color="000000"/>
          <w:lang w:val="id-ID"/>
          <w14:textOutline w14:w="0" w14:cap="flat" w14:cmpd="sng" w14:algn="ctr">
            <w14:noFill/>
            <w14:prstDash w14:val="solid"/>
            <w14:bevel/>
          </w14:textOutline>
        </w:rPr>
      </w:pPr>
    </w:p>
    <w:p w14:paraId="6B452029" w14:textId="77777777" w:rsidR="004F6755" w:rsidRPr="00813992" w:rsidRDefault="004F6755" w:rsidP="004F6755">
      <w:pPr>
        <w:pStyle w:val="TidakAdaSpasi"/>
        <w:jc w:val="both"/>
        <w:rPr>
          <w:rFonts w:ascii="Georgia" w:eastAsia="Georgia" w:hAnsi="Georgia" w:cs="Georgia"/>
          <w:b/>
          <w:bCs/>
          <w:lang w:val="id-ID"/>
        </w:rPr>
      </w:pPr>
      <w:r w:rsidRPr="00813992">
        <w:rPr>
          <w:rFonts w:ascii="Georgia" w:hAnsi="Georgia"/>
          <w:b/>
          <w:bCs/>
          <w:lang w:val="id-ID"/>
        </w:rPr>
        <w:t>Pelayanan Firman</w:t>
      </w:r>
    </w:p>
    <w:p w14:paraId="55EFB86F" w14:textId="77777777" w:rsidR="004F6755" w:rsidRPr="00813992" w:rsidRDefault="004F6755" w:rsidP="004F6755">
      <w:pPr>
        <w:widowControl/>
        <w:numPr>
          <w:ilvl w:val="0"/>
          <w:numId w:val="58"/>
        </w:numPr>
        <w:pBdr>
          <w:top w:val="nil"/>
          <w:left w:val="nil"/>
          <w:bottom w:val="nil"/>
          <w:right w:val="nil"/>
          <w:between w:val="nil"/>
          <w:bar w:val="nil"/>
        </w:pBdr>
        <w:autoSpaceDE/>
        <w:autoSpaceDN/>
        <w:rPr>
          <w:rFonts w:cs="Arial Unicode MS"/>
          <w:color w:val="000000"/>
          <w:u w:color="000000"/>
          <w:lang w:val="id-ID"/>
          <w14:textOutline w14:w="0" w14:cap="flat" w14:cmpd="sng" w14:algn="ctr">
            <w14:noFill/>
            <w14:prstDash w14:val="solid"/>
            <w14:bevel/>
          </w14:textOutline>
        </w:rPr>
      </w:pPr>
      <w:r w:rsidRPr="00813992">
        <w:rPr>
          <w:rFonts w:cs="Arial Unicode MS"/>
          <w:color w:val="000000"/>
          <w:u w:color="000000"/>
          <w:lang w:val="id-ID"/>
          <w14:textOutline w14:w="0" w14:cap="flat" w14:cmpd="sng" w14:algn="ctr">
            <w14:noFill/>
            <w14:prstDash w14:val="solid"/>
            <w14:bevel/>
          </w14:textOutline>
        </w:rPr>
        <w:t>Doa epiklese (oleh PF)</w:t>
      </w:r>
    </w:p>
    <w:p w14:paraId="688357C2" w14:textId="77777777" w:rsidR="004F6755" w:rsidRPr="00813992" w:rsidRDefault="004F6755" w:rsidP="004F6755">
      <w:pPr>
        <w:widowControl/>
        <w:numPr>
          <w:ilvl w:val="0"/>
          <w:numId w:val="58"/>
        </w:numPr>
        <w:pBdr>
          <w:top w:val="nil"/>
          <w:left w:val="nil"/>
          <w:bottom w:val="nil"/>
          <w:right w:val="nil"/>
          <w:between w:val="nil"/>
          <w:bar w:val="nil"/>
        </w:pBdr>
        <w:autoSpaceDE/>
        <w:autoSpaceDN/>
        <w:rPr>
          <w:rFonts w:cs="Arial Unicode MS"/>
          <w:color w:val="000000"/>
          <w:u w:color="000000"/>
          <w:lang w:val="id-ID"/>
          <w14:textOutline w14:w="0" w14:cap="flat" w14:cmpd="sng" w14:algn="ctr">
            <w14:noFill/>
            <w14:prstDash w14:val="solid"/>
            <w14:bevel/>
          </w14:textOutline>
        </w:rPr>
      </w:pPr>
      <w:r w:rsidRPr="00813992">
        <w:rPr>
          <w:rFonts w:cs="Arial Unicode MS"/>
          <w:color w:val="000000"/>
          <w:u w:color="000000"/>
          <w:lang w:val="id-ID"/>
          <w14:textOutline w14:w="0" w14:cap="flat" w14:cmpd="sng" w14:algn="ctr">
            <w14:noFill/>
            <w14:prstDash w14:val="solid"/>
            <w14:bevel/>
          </w14:textOutline>
        </w:rPr>
        <w:t>Pembacaan Alkitab</w:t>
      </w:r>
    </w:p>
    <w:p w14:paraId="11CA9ABA" w14:textId="026DF3BF" w:rsidR="004F6755" w:rsidRPr="00813992" w:rsidRDefault="008C4E15" w:rsidP="008C4E15">
      <w:pPr>
        <w:ind w:left="567" w:hanging="567"/>
        <w:rPr>
          <w:rFonts w:cs="Arial Unicode MS"/>
          <w:i/>
          <w:iCs/>
          <w:color w:val="000000"/>
          <w:u w:val="single" w:color="000000"/>
          <w:lang w:val="id-ID"/>
          <w14:textOutline w14:w="0" w14:cap="flat" w14:cmpd="sng" w14:algn="ctr">
            <w14:noFill/>
            <w14:prstDash w14:val="solid"/>
            <w14:bevel/>
          </w14:textOutline>
        </w:rPr>
      </w:pPr>
      <w:r w:rsidRPr="00813992">
        <w:rPr>
          <w:rFonts w:cs="Arial Unicode MS"/>
          <w:i/>
          <w:iCs/>
          <w:color w:val="000000"/>
          <w:u w:val="single" w:color="000000"/>
          <w:lang w:val="id-ID"/>
          <w14:textOutline w14:w="0" w14:cap="flat" w14:cmpd="sng" w14:algn="ctr">
            <w14:noFill/>
            <w14:prstDash w14:val="solid"/>
            <w14:bevel/>
          </w14:textOutline>
        </w:rPr>
        <w:t>Bacaan Pertama</w:t>
      </w:r>
    </w:p>
    <w:p w14:paraId="249E7E9B" w14:textId="579258A6" w:rsidR="004F6755" w:rsidRPr="00813992" w:rsidRDefault="004F6755" w:rsidP="008C4E15">
      <w:pPr>
        <w:pStyle w:val="DaftarParagraf"/>
        <w:ind w:left="567" w:hanging="567"/>
        <w:rPr>
          <w:bCs/>
          <w:lang w:val="id-ID"/>
        </w:rPr>
      </w:pPr>
      <w:r w:rsidRPr="00813992">
        <w:rPr>
          <w:bCs/>
          <w:lang w:val="id-ID"/>
        </w:rPr>
        <w:t>L1:</w:t>
      </w:r>
      <w:r w:rsidRPr="00813992">
        <w:rPr>
          <w:bCs/>
          <w:lang w:val="id-ID"/>
        </w:rPr>
        <w:tab/>
        <w:t xml:space="preserve">Bacaan pertama dari </w:t>
      </w:r>
      <w:r w:rsidRPr="00813992">
        <w:rPr>
          <w:lang w:val="id-ID"/>
        </w:rPr>
        <w:t>Yesaya 65:17-25</w:t>
      </w:r>
    </w:p>
    <w:p w14:paraId="6F6BBA27" w14:textId="7BCF8F01" w:rsidR="004F6755" w:rsidRPr="00813992" w:rsidRDefault="004F6755" w:rsidP="008C4E15">
      <w:pPr>
        <w:pStyle w:val="DaftarParagraf"/>
        <w:tabs>
          <w:tab w:val="left" w:pos="567"/>
        </w:tabs>
        <w:ind w:left="567" w:hanging="567"/>
        <w:rPr>
          <w:bCs/>
          <w:lang w:val="id-ID"/>
        </w:rPr>
      </w:pPr>
      <w:r w:rsidRPr="00813992">
        <w:rPr>
          <w:bCs/>
          <w:lang w:val="id-ID"/>
        </w:rPr>
        <w:tab/>
        <w:t>Demikianlah Sabda Tuhan</w:t>
      </w:r>
    </w:p>
    <w:p w14:paraId="12D14CB4" w14:textId="17D5B00D" w:rsidR="004F6755" w:rsidRPr="00813992" w:rsidRDefault="004F6755" w:rsidP="008C4E15">
      <w:pPr>
        <w:pStyle w:val="DaftarParagraf"/>
        <w:tabs>
          <w:tab w:val="left" w:pos="567"/>
        </w:tabs>
        <w:ind w:left="567" w:hanging="567"/>
        <w:rPr>
          <w:bCs/>
          <w:lang w:val="id-ID"/>
        </w:rPr>
      </w:pPr>
      <w:r w:rsidRPr="00813992">
        <w:rPr>
          <w:bCs/>
          <w:lang w:val="id-ID"/>
        </w:rPr>
        <w:t>U</w:t>
      </w:r>
      <w:r w:rsidR="008C4E15" w:rsidRPr="00813992">
        <w:rPr>
          <w:bCs/>
          <w:lang w:val="id-ID"/>
        </w:rPr>
        <w:t>:</w:t>
      </w:r>
      <w:r w:rsidRPr="00813992">
        <w:rPr>
          <w:bCs/>
          <w:lang w:val="id-ID"/>
        </w:rPr>
        <w:tab/>
      </w:r>
      <w:r w:rsidRPr="00813992">
        <w:rPr>
          <w:b/>
          <w:lang w:val="id-ID"/>
        </w:rPr>
        <w:t>Syukur kepada Allah</w:t>
      </w:r>
    </w:p>
    <w:p w14:paraId="0278437A" w14:textId="77777777" w:rsidR="004F6755" w:rsidRPr="00813992" w:rsidRDefault="004F6755" w:rsidP="008C4E15">
      <w:pPr>
        <w:pStyle w:val="DaftarParagraf"/>
        <w:tabs>
          <w:tab w:val="left" w:pos="567"/>
        </w:tabs>
        <w:ind w:left="567" w:hanging="567"/>
        <w:rPr>
          <w:bCs/>
          <w:i/>
          <w:lang w:val="id-ID"/>
        </w:rPr>
      </w:pPr>
    </w:p>
    <w:p w14:paraId="5AC147A1" w14:textId="77777777" w:rsidR="004F6755" w:rsidRPr="00813992" w:rsidRDefault="004F6755" w:rsidP="008C4E15">
      <w:pPr>
        <w:pStyle w:val="DaftarParagraf"/>
        <w:tabs>
          <w:tab w:val="left" w:pos="567"/>
        </w:tabs>
        <w:ind w:left="567" w:hanging="567"/>
        <w:rPr>
          <w:bCs/>
          <w:u w:val="single"/>
          <w:lang w:val="id-ID"/>
        </w:rPr>
      </w:pPr>
      <w:r w:rsidRPr="00813992">
        <w:rPr>
          <w:bCs/>
          <w:i/>
          <w:u w:val="single"/>
          <w:lang w:val="id-ID"/>
        </w:rPr>
        <w:t>Mazmur Tanggapan</w:t>
      </w:r>
    </w:p>
    <w:p w14:paraId="43E5E10E" w14:textId="6203AEDF" w:rsidR="004F6755" w:rsidRPr="00813992" w:rsidRDefault="004F6755" w:rsidP="008C4E15">
      <w:pPr>
        <w:pStyle w:val="DaftarParagraf"/>
        <w:tabs>
          <w:tab w:val="left" w:pos="567"/>
        </w:tabs>
        <w:ind w:left="567" w:hanging="567"/>
        <w:rPr>
          <w:bCs/>
          <w:lang w:val="id-ID"/>
        </w:rPr>
      </w:pPr>
      <w:r w:rsidRPr="00813992">
        <w:rPr>
          <w:bCs/>
          <w:lang w:val="id-ID"/>
        </w:rPr>
        <w:t>L2</w:t>
      </w:r>
      <w:r w:rsidR="008C4E15" w:rsidRPr="00813992">
        <w:rPr>
          <w:bCs/>
          <w:lang w:val="id-ID"/>
        </w:rPr>
        <w:t>:</w:t>
      </w:r>
      <w:r w:rsidRPr="00813992">
        <w:rPr>
          <w:bCs/>
          <w:lang w:val="id-ID"/>
        </w:rPr>
        <w:tab/>
        <w:t xml:space="preserve">Mari kita tanggapi Firman Tuhan dengan membaca Tanggapan: Mazmur 118:1-2,14-24 secara litani (bisa juga </w:t>
      </w:r>
      <w:r w:rsidRPr="00813992">
        <w:rPr>
          <w:bCs/>
          <w:lang w:val="id-ID"/>
        </w:rPr>
        <w:lastRenderedPageBreak/>
        <w:t>didaraskan)</w:t>
      </w:r>
    </w:p>
    <w:p w14:paraId="58C1169C" w14:textId="77777777" w:rsidR="008C4E15" w:rsidRPr="00813992" w:rsidRDefault="008C4E15" w:rsidP="008C4E15">
      <w:pPr>
        <w:pStyle w:val="DaftarParagraf"/>
        <w:tabs>
          <w:tab w:val="left" w:pos="567"/>
        </w:tabs>
        <w:ind w:left="567" w:hanging="567"/>
        <w:rPr>
          <w:bCs/>
          <w:i/>
          <w:lang w:val="id-ID"/>
        </w:rPr>
      </w:pPr>
    </w:p>
    <w:p w14:paraId="64F7A057" w14:textId="425883B2" w:rsidR="004F6755" w:rsidRPr="00813992" w:rsidRDefault="004F6755" w:rsidP="008C4E15">
      <w:pPr>
        <w:pStyle w:val="DaftarParagraf"/>
        <w:tabs>
          <w:tab w:val="left" w:pos="567"/>
        </w:tabs>
        <w:ind w:left="567" w:hanging="567"/>
        <w:rPr>
          <w:bCs/>
          <w:u w:val="single"/>
          <w:lang w:val="id-ID"/>
        </w:rPr>
      </w:pPr>
      <w:r w:rsidRPr="00813992">
        <w:rPr>
          <w:bCs/>
          <w:i/>
          <w:u w:val="single"/>
          <w:lang w:val="id-ID"/>
        </w:rPr>
        <w:t>Bacaan Kedua</w:t>
      </w:r>
    </w:p>
    <w:p w14:paraId="0ACF03AC" w14:textId="1EE5C478" w:rsidR="004F6755" w:rsidRPr="00813992" w:rsidRDefault="004F6755" w:rsidP="008C4E15">
      <w:pPr>
        <w:pStyle w:val="DaftarParagraf"/>
        <w:tabs>
          <w:tab w:val="left" w:pos="567"/>
        </w:tabs>
        <w:ind w:left="567" w:hanging="567"/>
        <w:rPr>
          <w:bCs/>
          <w:i/>
          <w:lang w:val="id-ID"/>
        </w:rPr>
      </w:pPr>
      <w:r w:rsidRPr="00813992">
        <w:rPr>
          <w:bCs/>
          <w:lang w:val="id-ID"/>
        </w:rPr>
        <w:t>L3:</w:t>
      </w:r>
      <w:r w:rsidRPr="00813992">
        <w:rPr>
          <w:bCs/>
          <w:lang w:val="id-ID"/>
        </w:rPr>
        <w:tab/>
        <w:t>Bacaan kedua dari</w:t>
      </w:r>
      <w:r w:rsidRPr="00813992">
        <w:rPr>
          <w:lang w:val="id-ID"/>
        </w:rPr>
        <w:t xml:space="preserve"> Kisah Para Rasul 10:34-43</w:t>
      </w:r>
    </w:p>
    <w:p w14:paraId="42CC9DB3" w14:textId="25E98696" w:rsidR="004F6755" w:rsidRPr="00813992" w:rsidRDefault="004F6755" w:rsidP="008C4E15">
      <w:pPr>
        <w:pStyle w:val="DaftarParagraf"/>
        <w:tabs>
          <w:tab w:val="left" w:pos="567"/>
        </w:tabs>
        <w:ind w:left="567" w:hanging="567"/>
        <w:rPr>
          <w:bCs/>
          <w:lang w:val="id-ID"/>
        </w:rPr>
      </w:pPr>
      <w:r w:rsidRPr="00813992">
        <w:rPr>
          <w:bCs/>
          <w:lang w:val="id-ID"/>
        </w:rPr>
        <w:tab/>
        <w:t>Demikianlah Sabda Tuhan</w:t>
      </w:r>
    </w:p>
    <w:p w14:paraId="3ECAA90E" w14:textId="6FAEFD24" w:rsidR="004F6755" w:rsidRPr="00813992" w:rsidRDefault="004F6755" w:rsidP="008C4E15">
      <w:pPr>
        <w:pStyle w:val="DaftarParagraf"/>
        <w:tabs>
          <w:tab w:val="left" w:pos="567"/>
        </w:tabs>
        <w:ind w:left="567" w:hanging="567"/>
        <w:rPr>
          <w:bCs/>
          <w:lang w:val="id-ID"/>
        </w:rPr>
      </w:pPr>
      <w:r w:rsidRPr="00813992">
        <w:rPr>
          <w:bCs/>
          <w:lang w:val="id-ID"/>
        </w:rPr>
        <w:t>U:</w:t>
      </w:r>
      <w:r w:rsidRPr="00813992">
        <w:rPr>
          <w:bCs/>
          <w:lang w:val="id-ID"/>
        </w:rPr>
        <w:tab/>
      </w:r>
      <w:r w:rsidRPr="00813992">
        <w:rPr>
          <w:b/>
          <w:lang w:val="id-ID"/>
        </w:rPr>
        <w:t>Syukur kepada Allah</w:t>
      </w:r>
    </w:p>
    <w:p w14:paraId="7F2DE637" w14:textId="77777777" w:rsidR="008C4E15" w:rsidRPr="00813992" w:rsidRDefault="008C4E15" w:rsidP="008C4E15">
      <w:pPr>
        <w:pStyle w:val="DaftarParagraf"/>
        <w:tabs>
          <w:tab w:val="left" w:pos="567"/>
        </w:tabs>
        <w:ind w:left="567" w:hanging="567"/>
        <w:rPr>
          <w:bCs/>
          <w:i/>
          <w:lang w:val="id-ID"/>
        </w:rPr>
      </w:pPr>
    </w:p>
    <w:p w14:paraId="7FC44D6E" w14:textId="028D3B70" w:rsidR="004F6755" w:rsidRPr="00813992" w:rsidRDefault="004F6755" w:rsidP="008C4E15">
      <w:pPr>
        <w:pStyle w:val="DaftarParagraf"/>
        <w:tabs>
          <w:tab w:val="left" w:pos="567"/>
        </w:tabs>
        <w:ind w:left="567" w:hanging="567"/>
        <w:rPr>
          <w:bCs/>
          <w:u w:val="single"/>
          <w:lang w:val="id-ID"/>
        </w:rPr>
      </w:pPr>
      <w:r w:rsidRPr="00813992">
        <w:rPr>
          <w:bCs/>
          <w:i/>
          <w:u w:val="single"/>
          <w:lang w:val="id-ID"/>
        </w:rPr>
        <w:t>Pembacaan Injil</w:t>
      </w:r>
    </w:p>
    <w:p w14:paraId="28DB82E0" w14:textId="27324E35" w:rsidR="004F6755" w:rsidRPr="00813992" w:rsidRDefault="004F6755" w:rsidP="008C4E15">
      <w:pPr>
        <w:pStyle w:val="DaftarParagraf"/>
        <w:tabs>
          <w:tab w:val="left" w:pos="567"/>
        </w:tabs>
        <w:ind w:left="567" w:hanging="567"/>
        <w:rPr>
          <w:bCs/>
          <w:lang w:val="id-ID"/>
        </w:rPr>
      </w:pPr>
      <w:r w:rsidRPr="00813992">
        <w:rPr>
          <w:bCs/>
          <w:lang w:val="id-ID"/>
        </w:rPr>
        <w:t>PF:</w:t>
      </w:r>
      <w:r w:rsidRPr="00813992">
        <w:rPr>
          <w:bCs/>
          <w:lang w:val="id-ID"/>
        </w:rPr>
        <w:tab/>
        <w:t xml:space="preserve">Pembacaan Injil, dari </w:t>
      </w:r>
      <w:r w:rsidRPr="00813992">
        <w:rPr>
          <w:lang w:val="id-ID"/>
        </w:rPr>
        <w:t>Lukas 24:1-12</w:t>
      </w:r>
    </w:p>
    <w:p w14:paraId="0838A66B" w14:textId="21968142" w:rsidR="004F6755" w:rsidRPr="00813992" w:rsidRDefault="004F6755" w:rsidP="008C4E15">
      <w:pPr>
        <w:pStyle w:val="DaftarParagraf"/>
        <w:tabs>
          <w:tab w:val="left" w:pos="567"/>
        </w:tabs>
        <w:ind w:left="567" w:hanging="567"/>
        <w:rPr>
          <w:bCs/>
          <w:lang w:val="id-ID"/>
        </w:rPr>
      </w:pPr>
      <w:r w:rsidRPr="00813992">
        <w:rPr>
          <w:bCs/>
          <w:lang w:val="id-ID"/>
        </w:rPr>
        <w:tab/>
        <w:t>Demikian Injil Yesus Kristus, yang berbahagia ialah mereka yang mendengarkan Firman Tuhan dan yang memeliharanya. HALELUYA.</w:t>
      </w:r>
    </w:p>
    <w:p w14:paraId="0054FE96" w14:textId="4FEF121B" w:rsidR="004F6755" w:rsidRPr="00813992" w:rsidRDefault="004F6755" w:rsidP="008C4E15">
      <w:pPr>
        <w:pStyle w:val="DaftarParagraf"/>
        <w:tabs>
          <w:tab w:val="left" w:pos="567"/>
        </w:tabs>
        <w:ind w:left="567" w:hanging="567"/>
        <w:rPr>
          <w:bCs/>
          <w:lang w:val="id-ID"/>
        </w:rPr>
      </w:pPr>
      <w:r w:rsidRPr="00813992">
        <w:rPr>
          <w:bCs/>
          <w:lang w:val="id-ID"/>
        </w:rPr>
        <w:t xml:space="preserve">U: </w:t>
      </w:r>
      <w:r w:rsidRPr="00813992">
        <w:rPr>
          <w:bCs/>
          <w:lang w:val="id-ID"/>
        </w:rPr>
        <w:tab/>
      </w:r>
      <w:r w:rsidRPr="00813992">
        <w:rPr>
          <w:b/>
          <w:lang w:val="id-ID"/>
        </w:rPr>
        <w:t>(menyanyikan HALELUYA)</w:t>
      </w:r>
    </w:p>
    <w:p w14:paraId="57B77E4F" w14:textId="77777777" w:rsidR="004F6755" w:rsidRPr="00813992" w:rsidRDefault="004F6755" w:rsidP="004F6755">
      <w:pPr>
        <w:tabs>
          <w:tab w:val="left" w:pos="720"/>
        </w:tabs>
        <w:ind w:left="360"/>
        <w:rPr>
          <w:rFonts w:cs="Arial Unicode MS"/>
          <w:color w:val="000000"/>
          <w:u w:color="000000"/>
          <w:lang w:val="id-ID"/>
          <w14:textOutline w14:w="0" w14:cap="flat" w14:cmpd="sng" w14:algn="ctr">
            <w14:noFill/>
            <w14:prstDash w14:val="solid"/>
            <w14:bevel/>
          </w14:textOutline>
        </w:rPr>
      </w:pPr>
    </w:p>
    <w:p w14:paraId="357570EC" w14:textId="77777777" w:rsidR="004F6755" w:rsidRPr="00813992" w:rsidRDefault="004F6755" w:rsidP="004F6755">
      <w:pPr>
        <w:widowControl/>
        <w:numPr>
          <w:ilvl w:val="0"/>
          <w:numId w:val="59"/>
        </w:numPr>
        <w:pBdr>
          <w:top w:val="nil"/>
          <w:left w:val="nil"/>
          <w:bottom w:val="nil"/>
          <w:right w:val="nil"/>
          <w:between w:val="nil"/>
          <w:bar w:val="nil"/>
        </w:pBdr>
        <w:tabs>
          <w:tab w:val="left" w:pos="720"/>
        </w:tabs>
        <w:autoSpaceDE/>
        <w:autoSpaceDN/>
        <w:rPr>
          <w:rFonts w:cs="Arial Unicode MS"/>
          <w:color w:val="000000"/>
          <w:u w:color="000000"/>
          <w:lang w:val="id-ID"/>
          <w14:textOutline w14:w="0" w14:cap="flat" w14:cmpd="sng" w14:algn="ctr">
            <w14:noFill/>
            <w14:prstDash w14:val="solid"/>
            <w14:bevel/>
          </w14:textOutline>
        </w:rPr>
      </w:pPr>
      <w:r w:rsidRPr="00813992">
        <w:rPr>
          <w:rFonts w:cs="Arial Unicode MS"/>
          <w:color w:val="000000"/>
          <w:u w:color="000000"/>
          <w:lang w:val="id-ID"/>
          <w14:textOutline w14:w="0" w14:cap="flat" w14:cmpd="sng" w14:algn="ctr">
            <w14:noFill/>
            <w14:prstDash w14:val="solid"/>
            <w14:bevel/>
          </w14:textOutline>
        </w:rPr>
        <w:t xml:space="preserve">Khotbah </w:t>
      </w:r>
    </w:p>
    <w:p w14:paraId="7579D5E3" w14:textId="77777777" w:rsidR="004F6755" w:rsidRPr="00813992" w:rsidRDefault="004F6755" w:rsidP="004F6755">
      <w:pPr>
        <w:widowControl/>
        <w:numPr>
          <w:ilvl w:val="0"/>
          <w:numId w:val="59"/>
        </w:numPr>
        <w:pBdr>
          <w:top w:val="nil"/>
          <w:left w:val="nil"/>
          <w:bottom w:val="nil"/>
          <w:right w:val="nil"/>
          <w:between w:val="nil"/>
          <w:bar w:val="nil"/>
        </w:pBdr>
        <w:tabs>
          <w:tab w:val="left" w:pos="720"/>
        </w:tabs>
        <w:autoSpaceDE/>
        <w:autoSpaceDN/>
        <w:rPr>
          <w:rFonts w:cs="Arial Unicode MS"/>
          <w:color w:val="000000"/>
          <w:u w:color="000000"/>
          <w:lang w:val="id-ID"/>
          <w14:textOutline w14:w="0" w14:cap="flat" w14:cmpd="sng" w14:algn="ctr">
            <w14:noFill/>
            <w14:prstDash w14:val="solid"/>
            <w14:bevel/>
          </w14:textOutline>
        </w:rPr>
      </w:pPr>
      <w:r w:rsidRPr="00813992">
        <w:rPr>
          <w:rFonts w:cs="Arial Unicode MS"/>
          <w:color w:val="000000"/>
          <w:u w:color="000000"/>
          <w:lang w:val="id-ID"/>
          <w14:textOutline w14:w="0" w14:cap="flat" w14:cmpd="sng" w14:algn="ctr">
            <w14:noFill/>
            <w14:prstDash w14:val="solid"/>
            <w14:bevel/>
          </w14:textOutline>
        </w:rPr>
        <w:t>Saat Hening</w:t>
      </w:r>
    </w:p>
    <w:p w14:paraId="5E0F6298" w14:textId="77777777" w:rsidR="004F6755" w:rsidRPr="00813992" w:rsidRDefault="004F6755" w:rsidP="004F6755">
      <w:pPr>
        <w:ind w:left="360"/>
        <w:rPr>
          <w:color w:val="000000"/>
          <w:u w:color="000000"/>
          <w:lang w:val="id-ID"/>
          <w14:textOutline w14:w="0" w14:cap="flat" w14:cmpd="sng" w14:algn="ctr">
            <w14:noFill/>
            <w14:prstDash w14:val="solid"/>
            <w14:bevel/>
          </w14:textOutline>
        </w:rPr>
      </w:pPr>
    </w:p>
    <w:p w14:paraId="0F464840" w14:textId="77777777" w:rsidR="004F6755" w:rsidRPr="00813992" w:rsidRDefault="004F6755" w:rsidP="004F6755">
      <w:pPr>
        <w:widowControl/>
        <w:numPr>
          <w:ilvl w:val="0"/>
          <w:numId w:val="61"/>
        </w:numPr>
        <w:pBdr>
          <w:top w:val="nil"/>
          <w:left w:val="nil"/>
          <w:bottom w:val="nil"/>
          <w:right w:val="nil"/>
          <w:between w:val="nil"/>
          <w:bar w:val="nil"/>
        </w:pBdr>
        <w:tabs>
          <w:tab w:val="left" w:pos="720"/>
        </w:tabs>
        <w:autoSpaceDE/>
        <w:autoSpaceDN/>
        <w:jc w:val="both"/>
        <w:rPr>
          <w:rFonts w:cs="Arial Unicode MS"/>
          <w:color w:val="000000"/>
          <w:u w:color="000000"/>
          <w:lang w:val="id-ID"/>
          <w14:textOutline w14:w="0" w14:cap="flat" w14:cmpd="sng" w14:algn="ctr">
            <w14:noFill/>
            <w14:prstDash w14:val="solid"/>
            <w14:bevel/>
          </w14:textOutline>
        </w:rPr>
      </w:pPr>
      <w:r w:rsidRPr="00813992">
        <w:rPr>
          <w:rFonts w:cs="Arial Unicode MS"/>
          <w:i/>
          <w:iCs/>
          <w:color w:val="000000"/>
          <w:u w:color="000000"/>
          <w:lang w:val="id-ID"/>
          <w14:textOutline w14:w="0" w14:cap="flat" w14:cmpd="sng" w14:algn="ctr">
            <w14:noFill/>
            <w14:prstDash w14:val="solid"/>
            <w14:bevel/>
          </w14:textOutline>
        </w:rPr>
        <w:t>umat berdiri</w:t>
      </w:r>
    </w:p>
    <w:p w14:paraId="164E695D" w14:textId="77777777" w:rsidR="004F6755" w:rsidRPr="00813992" w:rsidRDefault="004F6755" w:rsidP="004F6755">
      <w:pPr>
        <w:pStyle w:val="Heading"/>
        <w:keepLines/>
        <w:jc w:val="both"/>
        <w:rPr>
          <w:rFonts w:ascii="Georgia" w:eastAsia="Georgia" w:hAnsi="Georgia" w:cs="Georgia"/>
          <w:sz w:val="22"/>
          <w:szCs w:val="22"/>
          <w:u w:color="000000"/>
          <w:lang w:val="id-ID"/>
        </w:rPr>
      </w:pPr>
    </w:p>
    <w:p w14:paraId="592CCB68" w14:textId="77777777" w:rsidR="004F6755" w:rsidRPr="00813992" w:rsidRDefault="004F6755" w:rsidP="004F6755">
      <w:pPr>
        <w:pStyle w:val="Heading"/>
        <w:keepLines/>
        <w:jc w:val="both"/>
        <w:rPr>
          <w:rFonts w:ascii="Georgia" w:eastAsia="Georgia" w:hAnsi="Georgia" w:cs="Georgia"/>
          <w:sz w:val="22"/>
          <w:szCs w:val="22"/>
          <w:u w:color="000000"/>
          <w:lang w:val="id-ID"/>
        </w:rPr>
      </w:pPr>
      <w:r w:rsidRPr="00813992">
        <w:rPr>
          <w:rFonts w:ascii="Georgia" w:hAnsi="Georgia"/>
          <w:sz w:val="22"/>
          <w:szCs w:val="22"/>
          <w:u w:color="000000"/>
          <w:lang w:val="id-ID"/>
        </w:rPr>
        <w:t xml:space="preserve">Pengakuan Iman </w:t>
      </w:r>
    </w:p>
    <w:p w14:paraId="26843E95" w14:textId="58C76540" w:rsidR="004F6755" w:rsidRPr="00813992" w:rsidRDefault="004F6755" w:rsidP="004F6755">
      <w:pPr>
        <w:pStyle w:val="TidakAdaSpasi"/>
        <w:tabs>
          <w:tab w:val="left" w:pos="360"/>
        </w:tabs>
        <w:ind w:left="720" w:hanging="720"/>
        <w:jc w:val="both"/>
        <w:rPr>
          <w:rFonts w:ascii="Georgia" w:eastAsia="Georgia" w:hAnsi="Georgia" w:cs="Georgia"/>
          <w:lang w:val="id-ID"/>
        </w:rPr>
      </w:pPr>
      <w:r w:rsidRPr="00813992">
        <w:rPr>
          <w:rFonts w:ascii="Georgia" w:hAnsi="Georgia"/>
          <w:lang w:val="id-ID"/>
        </w:rPr>
        <w:t>M :</w:t>
      </w:r>
      <w:r w:rsidRPr="00813992">
        <w:rPr>
          <w:rFonts w:ascii="Georgia" w:hAnsi="Georgia"/>
          <w:lang w:val="id-ID"/>
        </w:rPr>
        <w:tab/>
      </w:r>
      <w:r w:rsidRPr="00813992">
        <w:rPr>
          <w:rFonts w:ascii="Georgia" w:hAnsi="Georgia"/>
          <w:lang w:val="id-ID"/>
        </w:rPr>
        <w:tab/>
        <w:t xml:space="preserve">Marilah kita bersama dengan umat Allah di masa lalu, masa kini, dan masa depan mengingat penyelamatan oleh Tuhan Yesus Kristus menyatakan iman kita </w:t>
      </w:r>
      <w:r w:rsidR="00FD4CB8">
        <w:rPr>
          <w:rFonts w:ascii="Georgia" w:hAnsi="Georgia"/>
          <w:lang w:val="id-ID"/>
        </w:rPr>
        <w:t xml:space="preserve">dengan </w:t>
      </w:r>
      <w:r w:rsidRPr="00813992">
        <w:rPr>
          <w:rFonts w:ascii="Georgia" w:hAnsi="Georgia"/>
          <w:lang w:val="id-ID"/>
        </w:rPr>
        <w:t>pujian KJ 13.</w:t>
      </w:r>
    </w:p>
    <w:p w14:paraId="3A619FE3" w14:textId="77777777" w:rsidR="004F6755" w:rsidRPr="00813992" w:rsidRDefault="004F6755" w:rsidP="004F6755">
      <w:pPr>
        <w:pStyle w:val="TidakAdaSpasi"/>
        <w:jc w:val="both"/>
        <w:rPr>
          <w:rFonts w:ascii="Georgia" w:eastAsia="Georgia" w:hAnsi="Georgia" w:cs="Georgia"/>
          <w:lang w:val="id-ID"/>
        </w:rPr>
      </w:pPr>
    </w:p>
    <w:p w14:paraId="7ABA17E4" w14:textId="040D6CFF"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Allah Bapa, Tuhan,</w:t>
      </w:r>
      <w:r w:rsidR="002E7BD0" w:rsidRPr="00813992">
        <w:rPr>
          <w:rFonts w:ascii="Georgia" w:hAnsi="Georgia"/>
          <w:sz w:val="22"/>
          <w:szCs w:val="22"/>
          <w:lang w:val="id-ID"/>
        </w:rPr>
        <w:t xml:space="preserve"> </w:t>
      </w:r>
      <w:r w:rsidRPr="00813992">
        <w:rPr>
          <w:rFonts w:ascii="Georgia" w:hAnsi="Georgia"/>
          <w:sz w:val="22"/>
          <w:szCs w:val="22"/>
          <w:lang w:val="id-ID"/>
        </w:rPr>
        <w:t>dimuliakanlah nama-Mu!</w:t>
      </w:r>
    </w:p>
    <w:p w14:paraId="641F8D46" w14:textId="33F9F615"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Allah Bapa, Tuhan,</w:t>
      </w:r>
      <w:r w:rsidR="002E7BD0" w:rsidRPr="00813992">
        <w:rPr>
          <w:rFonts w:ascii="Georgia" w:hAnsi="Georgia"/>
          <w:sz w:val="22"/>
          <w:szCs w:val="22"/>
          <w:lang w:val="id-ID"/>
        </w:rPr>
        <w:t xml:space="preserve"> </w:t>
      </w:r>
      <w:r w:rsidRPr="00813992">
        <w:rPr>
          <w:rFonts w:ascii="Georgia" w:hAnsi="Georgia"/>
          <w:sz w:val="22"/>
          <w:szCs w:val="22"/>
          <w:lang w:val="id-ID"/>
        </w:rPr>
        <w:t>dimuliakanlah nama-Mu!</w:t>
      </w:r>
    </w:p>
    <w:p w14:paraId="07B5F213" w14:textId="32864354"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Langit bumi ciptaan-Mu,</w:t>
      </w:r>
      <w:r w:rsidR="002E7BD0" w:rsidRPr="00813992">
        <w:rPr>
          <w:rFonts w:ascii="Georgia" w:hAnsi="Georgia"/>
          <w:sz w:val="22"/>
          <w:szCs w:val="22"/>
          <w:lang w:val="id-ID"/>
        </w:rPr>
        <w:t xml:space="preserve"> </w:t>
      </w:r>
      <w:r w:rsidRPr="00813992">
        <w:rPr>
          <w:rFonts w:ascii="Georgia" w:hAnsi="Georgia"/>
          <w:sz w:val="22"/>
          <w:szCs w:val="22"/>
          <w:lang w:val="id-ID"/>
        </w:rPr>
        <w:t>kami pun anak-anak-Mu.</w:t>
      </w:r>
    </w:p>
    <w:p w14:paraId="6A14715B" w14:textId="77777777"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Datanglah dengan kasih-Mu!</w:t>
      </w:r>
    </w:p>
    <w:p w14:paraId="2D4DA194" w14:textId="77777777"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 </w:t>
      </w:r>
    </w:p>
    <w:p w14:paraId="260955E9" w14:textId="00EB2A78"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Yesus Kristus, Tuhan,</w:t>
      </w:r>
      <w:r w:rsidR="002E7BD0" w:rsidRPr="00813992">
        <w:rPr>
          <w:rFonts w:ascii="Georgia" w:hAnsi="Georgia"/>
          <w:sz w:val="22"/>
          <w:szCs w:val="22"/>
          <w:lang w:val="id-ID"/>
        </w:rPr>
        <w:t xml:space="preserve"> </w:t>
      </w:r>
      <w:r w:rsidRPr="00813992">
        <w:rPr>
          <w:rFonts w:ascii="Georgia" w:hAnsi="Georgia"/>
          <w:sz w:val="22"/>
          <w:szCs w:val="22"/>
          <w:lang w:val="id-ID"/>
        </w:rPr>
        <w:t>yang membawa kes'lamatan,</w:t>
      </w:r>
    </w:p>
    <w:p w14:paraId="3D674613" w14:textId="2F48378D"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Yesus Kristus, Tuhan,</w:t>
      </w:r>
      <w:r w:rsidR="002E7BD0" w:rsidRPr="00813992">
        <w:rPr>
          <w:rFonts w:ascii="Georgia" w:hAnsi="Georgia"/>
          <w:sz w:val="22"/>
          <w:szCs w:val="22"/>
          <w:lang w:val="id-ID"/>
        </w:rPr>
        <w:t xml:space="preserve"> </w:t>
      </w:r>
      <w:r w:rsidRPr="00813992">
        <w:rPr>
          <w:rFonts w:ascii="Georgia" w:hAnsi="Georgia"/>
          <w:sz w:val="22"/>
          <w:szCs w:val="22"/>
          <w:lang w:val="id-ID"/>
        </w:rPr>
        <w:t>yang membawa kes'lamatan,</w:t>
      </w:r>
    </w:p>
    <w:p w14:paraId="728B9083" w14:textId="7862733A"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lahir dalam dun</w:t>
      </w:r>
      <w:r w:rsidRPr="00813992">
        <w:rPr>
          <w:rFonts w:ascii="Georgia" w:hAnsi="Georgia"/>
          <w:sz w:val="22"/>
          <w:szCs w:val="22"/>
          <w:u w:val="single"/>
          <w:lang w:val="id-ID"/>
        </w:rPr>
        <w:t>ia</w:t>
      </w:r>
      <w:r w:rsidRPr="00813992">
        <w:rPr>
          <w:rFonts w:ascii="Georgia" w:hAnsi="Georgia"/>
          <w:sz w:val="22"/>
          <w:szCs w:val="22"/>
          <w:lang w:val="id-ID"/>
        </w:rPr>
        <w:t xml:space="preserve"> ini,</w:t>
      </w:r>
      <w:r w:rsidR="002E7BD0" w:rsidRPr="00813992">
        <w:rPr>
          <w:rFonts w:ascii="Georgia" w:hAnsi="Georgia"/>
          <w:sz w:val="22"/>
          <w:szCs w:val="22"/>
          <w:lang w:val="id-ID"/>
        </w:rPr>
        <w:t xml:space="preserve"> </w:t>
      </w:r>
      <w:r w:rsidRPr="00813992">
        <w:rPr>
          <w:rFonts w:ascii="Georgia" w:hAnsi="Georgia"/>
          <w:sz w:val="22"/>
          <w:szCs w:val="22"/>
          <w:lang w:val="id-ID"/>
        </w:rPr>
        <w:t>mati, tapi bangkit lagi,</w:t>
      </w:r>
    </w:p>
    <w:p w14:paraId="6F33EAF9" w14:textId="77777777"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Kaulah Jurus'lamat kami!</w:t>
      </w:r>
    </w:p>
    <w:p w14:paraId="35CA3630" w14:textId="77777777"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 </w:t>
      </w:r>
    </w:p>
    <w:p w14:paraId="394AE9FC" w14:textId="29B186E4"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Ya Roh Kudus, Tuhan,</w:t>
      </w:r>
      <w:r w:rsidR="002E7BD0" w:rsidRPr="00813992">
        <w:rPr>
          <w:rFonts w:ascii="Georgia" w:hAnsi="Georgia"/>
          <w:sz w:val="22"/>
          <w:szCs w:val="22"/>
          <w:lang w:val="id-ID"/>
        </w:rPr>
        <w:t xml:space="preserve"> </w:t>
      </w:r>
      <w:r w:rsidRPr="00813992">
        <w:rPr>
          <w:rFonts w:ascii="Georgia" w:hAnsi="Georgia"/>
          <w:sz w:val="22"/>
          <w:szCs w:val="22"/>
          <w:lang w:val="id-ID"/>
        </w:rPr>
        <w:t>tolong kami lawan dosa.</w:t>
      </w:r>
    </w:p>
    <w:p w14:paraId="1FF069A8" w14:textId="3B936243"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Ya Roh Kudus, Tuhan,</w:t>
      </w:r>
      <w:r w:rsidR="002E7BD0" w:rsidRPr="00813992">
        <w:rPr>
          <w:rFonts w:ascii="Georgia" w:hAnsi="Georgia"/>
          <w:sz w:val="22"/>
          <w:szCs w:val="22"/>
          <w:lang w:val="id-ID"/>
        </w:rPr>
        <w:t xml:space="preserve"> </w:t>
      </w:r>
      <w:r w:rsidRPr="00813992">
        <w:rPr>
          <w:rFonts w:ascii="Georgia" w:hAnsi="Georgia"/>
          <w:sz w:val="22"/>
          <w:szCs w:val="22"/>
          <w:lang w:val="id-ID"/>
        </w:rPr>
        <w:t>tolong kami lawan dosa;</w:t>
      </w:r>
    </w:p>
    <w:p w14:paraId="032472F7" w14:textId="089FA6CE"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sucikanlah hati kami,</w:t>
      </w:r>
      <w:r w:rsidR="002E7BD0" w:rsidRPr="00813992">
        <w:rPr>
          <w:rFonts w:ascii="Georgia" w:hAnsi="Georgia"/>
          <w:sz w:val="22"/>
          <w:szCs w:val="22"/>
          <w:lang w:val="id-ID"/>
        </w:rPr>
        <w:t xml:space="preserve"> </w:t>
      </w:r>
      <w:r w:rsidRPr="00813992">
        <w:rPr>
          <w:rFonts w:ascii="Georgia" w:hAnsi="Georgia"/>
          <w:sz w:val="22"/>
          <w:szCs w:val="22"/>
          <w:lang w:val="id-ID"/>
        </w:rPr>
        <w:t>b'rilah hidup yang sejati;</w:t>
      </w:r>
    </w:p>
    <w:p w14:paraId="285B2DA5" w14:textId="77777777"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tinggallah bersama kami!</w:t>
      </w:r>
    </w:p>
    <w:p w14:paraId="5383C397" w14:textId="6FC7DFFD"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lastRenderedPageBreak/>
        <w:t>Allah kami Yang Esa,</w:t>
      </w:r>
      <w:r w:rsidR="002E7BD0" w:rsidRPr="00813992">
        <w:rPr>
          <w:rFonts w:ascii="Georgia" w:hAnsi="Georgia"/>
          <w:sz w:val="22"/>
          <w:szCs w:val="22"/>
          <w:lang w:val="id-ID"/>
        </w:rPr>
        <w:t xml:space="preserve"> </w:t>
      </w:r>
      <w:r w:rsidRPr="00813992">
        <w:rPr>
          <w:rFonts w:ascii="Georgia" w:hAnsi="Georgia"/>
          <w:sz w:val="22"/>
          <w:szCs w:val="22"/>
          <w:lang w:val="id-ID"/>
        </w:rPr>
        <w:t>Bapa, Putra dan Roh Kudus,</w:t>
      </w:r>
    </w:p>
    <w:p w14:paraId="13F62FCB" w14:textId="3E61D45A"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Allah kami Yang Esa,</w:t>
      </w:r>
      <w:r w:rsidR="002E7BD0" w:rsidRPr="00813992">
        <w:rPr>
          <w:rFonts w:ascii="Georgia" w:hAnsi="Georgia"/>
          <w:sz w:val="22"/>
          <w:szCs w:val="22"/>
          <w:lang w:val="id-ID"/>
        </w:rPr>
        <w:t xml:space="preserve"> </w:t>
      </w:r>
      <w:r w:rsidRPr="00813992">
        <w:rPr>
          <w:rFonts w:ascii="Georgia" w:hAnsi="Georgia"/>
          <w:sz w:val="22"/>
          <w:szCs w:val="22"/>
          <w:lang w:val="id-ID"/>
        </w:rPr>
        <w:t>Bapa, Putra dan Roh Kudus,</w:t>
      </w:r>
    </w:p>
    <w:p w14:paraId="66943658" w14:textId="77777777"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kami datang menyembah-Mu,</w:t>
      </w:r>
    </w:p>
    <w:p w14:paraId="5EF5AAC4" w14:textId="77777777"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memasyhurkan kuasa-Mu.</w:t>
      </w:r>
    </w:p>
    <w:p w14:paraId="11A50CCE" w14:textId="77777777" w:rsidR="004F6755" w:rsidRPr="00813992" w:rsidRDefault="004F6755" w:rsidP="004F6755">
      <w:pPr>
        <w:pStyle w:val="Body"/>
        <w:ind w:left="1260"/>
        <w:rPr>
          <w:rFonts w:ascii="Georgia" w:eastAsia="Georgia" w:hAnsi="Georgia" w:cs="Georgia"/>
          <w:sz w:val="22"/>
          <w:szCs w:val="22"/>
          <w:lang w:val="id-ID"/>
        </w:rPr>
      </w:pPr>
      <w:r w:rsidRPr="00813992">
        <w:rPr>
          <w:rFonts w:ascii="Georgia" w:hAnsi="Georgia"/>
          <w:sz w:val="22"/>
          <w:szCs w:val="22"/>
          <w:lang w:val="id-ID"/>
        </w:rPr>
        <w:t>Puji syukur kepada-Mu!</w:t>
      </w:r>
    </w:p>
    <w:p w14:paraId="03E8E806" w14:textId="77777777" w:rsidR="004F6755" w:rsidRPr="00813992" w:rsidRDefault="004F6755" w:rsidP="004F6755">
      <w:pPr>
        <w:pStyle w:val="TidakAdaSpasi"/>
        <w:jc w:val="both"/>
        <w:rPr>
          <w:rFonts w:ascii="Georgia" w:eastAsia="Georgia" w:hAnsi="Georgia" w:cs="Georgia"/>
          <w:lang w:val="id-ID"/>
        </w:rPr>
      </w:pPr>
    </w:p>
    <w:p w14:paraId="1919CF9A" w14:textId="77777777" w:rsidR="004F6755" w:rsidRPr="00813992" w:rsidRDefault="004F6755" w:rsidP="004F6755">
      <w:pPr>
        <w:pStyle w:val="TidakAdaSpasi"/>
        <w:numPr>
          <w:ilvl w:val="0"/>
          <w:numId w:val="63"/>
        </w:numPr>
        <w:tabs>
          <w:tab w:val="left" w:pos="360"/>
          <w:tab w:val="left" w:pos="900"/>
          <w:tab w:val="left" w:pos="989"/>
          <w:tab w:val="center" w:pos="4680"/>
          <w:tab w:val="right" w:pos="6226"/>
        </w:tabs>
        <w:jc w:val="both"/>
        <w:rPr>
          <w:rFonts w:ascii="Georgia" w:hAnsi="Georgia"/>
          <w:i/>
          <w:iCs/>
          <w:lang w:val="id-ID"/>
        </w:rPr>
      </w:pPr>
      <w:r w:rsidRPr="00813992">
        <w:rPr>
          <w:rFonts w:ascii="Georgia" w:hAnsi="Georgia"/>
          <w:i/>
          <w:iCs/>
          <w:lang w:val="id-ID"/>
        </w:rPr>
        <w:t>umat duduk</w:t>
      </w:r>
    </w:p>
    <w:p w14:paraId="0E3DFAE0" w14:textId="77777777" w:rsidR="004F6755" w:rsidRPr="00813992" w:rsidRDefault="004F6755" w:rsidP="004F6755">
      <w:pPr>
        <w:pStyle w:val="Heading"/>
        <w:keepLines/>
        <w:jc w:val="both"/>
        <w:rPr>
          <w:rFonts w:ascii="Georgia" w:eastAsia="Georgia" w:hAnsi="Georgia" w:cs="Georgia"/>
          <w:sz w:val="22"/>
          <w:szCs w:val="22"/>
          <w:u w:color="000000"/>
          <w:lang w:val="id-ID"/>
        </w:rPr>
      </w:pPr>
    </w:p>
    <w:p w14:paraId="7ACE1221" w14:textId="77777777" w:rsidR="004F6755" w:rsidRPr="00813992" w:rsidRDefault="004F6755" w:rsidP="004F6755">
      <w:pPr>
        <w:pStyle w:val="Heading"/>
        <w:keepLines/>
        <w:jc w:val="both"/>
        <w:rPr>
          <w:rFonts w:ascii="Georgia" w:eastAsia="Georgia" w:hAnsi="Georgia" w:cs="Georgia"/>
          <w:sz w:val="22"/>
          <w:szCs w:val="22"/>
          <w:u w:color="000000"/>
          <w:lang w:val="id-ID"/>
        </w:rPr>
      </w:pPr>
      <w:r w:rsidRPr="00813992">
        <w:rPr>
          <w:rFonts w:ascii="Georgia" w:hAnsi="Georgia"/>
          <w:sz w:val="22"/>
          <w:szCs w:val="22"/>
          <w:u w:color="000000"/>
          <w:lang w:val="id-ID"/>
        </w:rPr>
        <w:t>Doa Syafaat</w:t>
      </w:r>
    </w:p>
    <w:p w14:paraId="4E9A6304" w14:textId="77777777" w:rsidR="004F6755" w:rsidRPr="00813992" w:rsidRDefault="004F6755" w:rsidP="004F6755">
      <w:pPr>
        <w:pStyle w:val="Heading"/>
        <w:keepLines/>
        <w:jc w:val="both"/>
        <w:rPr>
          <w:rFonts w:ascii="Georgia" w:eastAsia="Georgia" w:hAnsi="Georgia" w:cs="Georgia"/>
          <w:b w:val="0"/>
          <w:bCs w:val="0"/>
          <w:sz w:val="22"/>
          <w:szCs w:val="22"/>
          <w:u w:color="000000"/>
          <w:lang w:val="id-ID"/>
        </w:rPr>
      </w:pPr>
      <w:r w:rsidRPr="00813992">
        <w:rPr>
          <w:rFonts w:ascii="Georgia" w:hAnsi="Georgia"/>
          <w:b w:val="0"/>
          <w:bCs w:val="0"/>
          <w:sz w:val="22"/>
          <w:szCs w:val="22"/>
          <w:u w:color="000000"/>
          <w:lang w:val="id-ID"/>
        </w:rPr>
        <w:t>Oleh Pelayan Firman</w:t>
      </w:r>
    </w:p>
    <w:p w14:paraId="13D56101" w14:textId="77777777" w:rsidR="004F6755" w:rsidRPr="00813992" w:rsidRDefault="004F6755" w:rsidP="004F6755">
      <w:pPr>
        <w:pStyle w:val="Body"/>
        <w:jc w:val="both"/>
        <w:rPr>
          <w:rFonts w:ascii="Georgia" w:eastAsia="Georgia" w:hAnsi="Georgia" w:cs="Georgia"/>
          <w:sz w:val="22"/>
          <w:szCs w:val="22"/>
          <w:lang w:val="id-ID"/>
        </w:rPr>
      </w:pPr>
    </w:p>
    <w:p w14:paraId="7BF720F3" w14:textId="77777777" w:rsidR="004F6755" w:rsidRPr="00813992" w:rsidRDefault="004F6755" w:rsidP="004F6755">
      <w:pPr>
        <w:pStyle w:val="Heading"/>
        <w:keepLines/>
        <w:jc w:val="both"/>
        <w:rPr>
          <w:rFonts w:ascii="Georgia" w:eastAsia="Georgia" w:hAnsi="Georgia" w:cs="Georgia"/>
          <w:sz w:val="22"/>
          <w:szCs w:val="22"/>
          <w:u w:color="000000"/>
          <w:lang w:val="id-ID"/>
        </w:rPr>
      </w:pPr>
      <w:r w:rsidRPr="00813992">
        <w:rPr>
          <w:rFonts w:ascii="Georgia" w:hAnsi="Georgia"/>
          <w:sz w:val="22"/>
          <w:szCs w:val="22"/>
          <w:u w:color="000000"/>
          <w:lang w:val="id-ID"/>
        </w:rPr>
        <w:t>Persembahan Syukur</w:t>
      </w:r>
    </w:p>
    <w:p w14:paraId="52B81651" w14:textId="4F2C8EC6" w:rsidR="004F6755" w:rsidRPr="00813992" w:rsidRDefault="004F6755" w:rsidP="008C4E15">
      <w:pPr>
        <w:pStyle w:val="TidakAdaSpasi"/>
        <w:ind w:left="567" w:hanging="567"/>
        <w:jc w:val="both"/>
        <w:rPr>
          <w:rFonts w:ascii="Georgia" w:eastAsia="Georgia" w:hAnsi="Georgia" w:cs="Georgia"/>
          <w:lang w:val="id-ID"/>
        </w:rPr>
      </w:pPr>
      <w:r w:rsidRPr="00813992">
        <w:rPr>
          <w:rFonts w:ascii="Georgia" w:hAnsi="Georgia"/>
          <w:lang w:val="id-ID"/>
        </w:rPr>
        <w:t xml:space="preserve">M : </w:t>
      </w:r>
      <w:r w:rsidRPr="00813992">
        <w:rPr>
          <w:rFonts w:ascii="Georgia" w:hAnsi="Georgia"/>
          <w:lang w:val="id-ID"/>
        </w:rPr>
        <w:tab/>
        <w:t>Marilah kita memberikan persembahan sebagai tanda syukur kita. Firman Tuhan bersabda: yang mendasari persembahan terambil dari Roma 11:36 “Sebab segala sesuatu adalah dari Dia, dan oleh Dia, dan kepada Dia: Bagi Dialah kemuliaan sampai selama-lamanya!”</w:t>
      </w:r>
    </w:p>
    <w:p w14:paraId="7B3D0DFE" w14:textId="77777777" w:rsidR="004F6755" w:rsidRPr="00813992" w:rsidRDefault="004F6755" w:rsidP="004F6755">
      <w:pPr>
        <w:pStyle w:val="TidakAdaSpasi"/>
        <w:jc w:val="both"/>
        <w:rPr>
          <w:rFonts w:ascii="Georgia" w:eastAsia="Georgia" w:hAnsi="Georgia" w:cs="Georgia"/>
          <w:lang w:val="id-ID"/>
        </w:rPr>
      </w:pPr>
    </w:p>
    <w:p w14:paraId="704ED10A" w14:textId="7F9CCB7F" w:rsidR="004F6755" w:rsidRPr="00813992" w:rsidRDefault="004F6755" w:rsidP="004F6755">
      <w:pPr>
        <w:pStyle w:val="TidakAdaSpasi"/>
        <w:numPr>
          <w:ilvl w:val="0"/>
          <w:numId w:val="65"/>
        </w:numPr>
        <w:jc w:val="both"/>
        <w:rPr>
          <w:rFonts w:ascii="Georgia" w:eastAsia="Georgia" w:hAnsi="Georgia" w:cs="Georgia"/>
          <w:lang w:val="id-ID"/>
        </w:rPr>
      </w:pPr>
      <w:r w:rsidRPr="00813992">
        <w:rPr>
          <w:rFonts w:ascii="Georgia" w:hAnsi="Georgia"/>
          <w:i/>
          <w:iCs/>
          <w:lang w:val="id-ID"/>
        </w:rPr>
        <w:t>umat KJ 397 Terpuji Engkau, Allah Mahabesar</w:t>
      </w:r>
    </w:p>
    <w:p w14:paraId="1AB671EF" w14:textId="77777777" w:rsidR="004F6755" w:rsidRPr="00813992" w:rsidRDefault="004F6755" w:rsidP="002E7BD0">
      <w:pPr>
        <w:pStyle w:val="TidakAdaSpasi"/>
        <w:ind w:left="567"/>
        <w:jc w:val="both"/>
        <w:rPr>
          <w:rFonts w:ascii="Georgia" w:eastAsia="Georgia" w:hAnsi="Georgia" w:cs="Georgia"/>
          <w:lang w:val="id-ID"/>
        </w:rPr>
      </w:pPr>
    </w:p>
    <w:p w14:paraId="643D96B1" w14:textId="6020979A" w:rsidR="004F6755" w:rsidRPr="00813992" w:rsidRDefault="004F6755" w:rsidP="002E7BD0">
      <w:pPr>
        <w:pStyle w:val="TidakAdaSpasi"/>
        <w:ind w:left="567"/>
        <w:rPr>
          <w:rFonts w:ascii="Georgia" w:hAnsi="Georgia"/>
          <w:lang w:val="id-ID"/>
        </w:rPr>
      </w:pPr>
      <w:r w:rsidRPr="00813992">
        <w:rPr>
          <w:rFonts w:ascii="Georgia" w:hAnsi="Georgia"/>
          <w:lang w:val="id-ID"/>
        </w:rPr>
        <w:t>Terpuji Engkau, Allah Maha</w:t>
      </w:r>
      <w:r w:rsidR="00FD4CB8">
        <w:rPr>
          <w:rFonts w:ascii="Georgia" w:hAnsi="Georgia"/>
          <w:lang w:val="id-ID"/>
        </w:rPr>
        <w:t xml:space="preserve"> </w:t>
      </w:r>
      <w:r w:rsidRPr="00813992">
        <w:rPr>
          <w:rFonts w:ascii="Georgia" w:hAnsi="Georgia"/>
          <w:lang w:val="id-ID"/>
        </w:rPr>
        <w:t>besar,</w:t>
      </w:r>
    </w:p>
    <w:p w14:paraId="29CAFF56" w14:textId="77777777" w:rsidR="004F6755" w:rsidRPr="00813992" w:rsidRDefault="004F6755" w:rsidP="002E7BD0">
      <w:pPr>
        <w:pStyle w:val="TidakAdaSpasi"/>
        <w:ind w:left="567"/>
        <w:rPr>
          <w:rFonts w:ascii="Georgia" w:hAnsi="Georgia"/>
          <w:lang w:val="id-ID"/>
        </w:rPr>
      </w:pPr>
      <w:r w:rsidRPr="00813992">
        <w:rPr>
          <w:rFonts w:ascii="Georgia" w:hAnsi="Georgia"/>
          <w:lang w:val="id-ID"/>
        </w:rPr>
        <w:t>kar'na Yesus t'lah bangkit dan hidup kekal.</w:t>
      </w:r>
    </w:p>
    <w:p w14:paraId="30D2C8B4" w14:textId="77777777" w:rsidR="004F6755" w:rsidRPr="00813992" w:rsidRDefault="004F6755" w:rsidP="002E7BD0">
      <w:pPr>
        <w:pStyle w:val="TidakAdaSpasi"/>
        <w:tabs>
          <w:tab w:val="left" w:pos="993"/>
        </w:tabs>
        <w:ind w:left="567"/>
        <w:rPr>
          <w:rFonts w:ascii="Georgia" w:hAnsi="Georgia"/>
          <w:lang w:val="id-ID"/>
        </w:rPr>
      </w:pPr>
      <w:r w:rsidRPr="00813992">
        <w:rPr>
          <w:rFonts w:ascii="Georgia" w:hAnsi="Georgia"/>
          <w:lang w:val="id-ID"/>
        </w:rPr>
        <w:t>Refr.:</w:t>
      </w:r>
      <w:r w:rsidRPr="00813992">
        <w:rPr>
          <w:rFonts w:ascii="Georgia" w:hAnsi="Georgia"/>
          <w:lang w:val="id-ID"/>
        </w:rPr>
        <w:tab/>
        <w:t>Haleluya, puji Tuhan! Haleluya! Amin!</w:t>
      </w:r>
    </w:p>
    <w:p w14:paraId="216A7C22" w14:textId="5220451B" w:rsidR="004F6755" w:rsidRPr="00813992" w:rsidRDefault="004F6755" w:rsidP="002E7BD0">
      <w:pPr>
        <w:pStyle w:val="TidakAdaSpasi"/>
        <w:tabs>
          <w:tab w:val="left" w:pos="993"/>
        </w:tabs>
        <w:ind w:left="567"/>
        <w:rPr>
          <w:rFonts w:ascii="Georgia" w:hAnsi="Georgia"/>
          <w:lang w:val="id-ID"/>
        </w:rPr>
      </w:pPr>
      <w:r w:rsidRPr="00813992">
        <w:rPr>
          <w:rFonts w:ascii="Georgia" w:hAnsi="Georgia"/>
          <w:lang w:val="id-ID"/>
        </w:rPr>
        <w:tab/>
      </w:r>
      <w:r w:rsidR="002E7BD0" w:rsidRPr="00813992">
        <w:rPr>
          <w:rFonts w:ascii="Georgia" w:hAnsi="Georgia"/>
          <w:lang w:val="id-ID"/>
        </w:rPr>
        <w:tab/>
      </w:r>
      <w:r w:rsidRPr="00813992">
        <w:rPr>
          <w:rFonts w:ascii="Georgia" w:hAnsi="Georgia"/>
          <w:lang w:val="id-ID"/>
        </w:rPr>
        <w:t>Jiwa kami Kaujadikan segar abadi!</w:t>
      </w:r>
    </w:p>
    <w:p w14:paraId="0D28D68F" w14:textId="77777777" w:rsidR="004F6755" w:rsidRPr="00813992" w:rsidRDefault="004F6755" w:rsidP="002E7BD0">
      <w:pPr>
        <w:pStyle w:val="TidakAdaSpasi"/>
        <w:ind w:left="567"/>
        <w:rPr>
          <w:rFonts w:ascii="Georgia" w:hAnsi="Georgia"/>
          <w:lang w:val="id-ID"/>
        </w:rPr>
      </w:pPr>
    </w:p>
    <w:p w14:paraId="72BBD3E2" w14:textId="77777777" w:rsidR="004F6755" w:rsidRPr="00813992" w:rsidRDefault="004F6755" w:rsidP="002E7BD0">
      <w:pPr>
        <w:pStyle w:val="TidakAdaSpasi"/>
        <w:ind w:left="567"/>
        <w:rPr>
          <w:rFonts w:ascii="Georgia" w:hAnsi="Georgia"/>
          <w:lang w:val="id-ID"/>
        </w:rPr>
      </w:pPr>
      <w:r w:rsidRPr="00813992">
        <w:rPr>
          <w:rFonts w:ascii="Georgia" w:hAnsi="Georgia"/>
          <w:lang w:val="id-ID"/>
        </w:rPr>
        <w:t>Terpuji Engkau yang telah memberi</w:t>
      </w:r>
    </w:p>
    <w:p w14:paraId="2ABC7E30" w14:textId="77777777" w:rsidR="004F6755" w:rsidRPr="00813992" w:rsidRDefault="004F6755" w:rsidP="002E7BD0">
      <w:pPr>
        <w:pStyle w:val="TidakAdaSpasi"/>
        <w:ind w:left="567"/>
        <w:rPr>
          <w:rFonts w:ascii="Georgia" w:hAnsi="Georgia"/>
          <w:lang w:val="id-ID"/>
        </w:rPr>
      </w:pPr>
      <w:r w:rsidRPr="00813992">
        <w:rPr>
          <w:rFonts w:ascii="Georgia" w:hAnsi="Georgia"/>
          <w:lang w:val="id-ID"/>
        </w:rPr>
        <w:t>Jurus'lamat manusia, Terang Ilahi. Refr.:</w:t>
      </w:r>
    </w:p>
    <w:p w14:paraId="1C41BF4C" w14:textId="77777777" w:rsidR="004F6755" w:rsidRPr="00813992" w:rsidRDefault="004F6755" w:rsidP="002E7BD0">
      <w:pPr>
        <w:pStyle w:val="TidakAdaSpasi"/>
        <w:ind w:left="567"/>
        <w:rPr>
          <w:rFonts w:ascii="Georgia" w:hAnsi="Georgia"/>
          <w:lang w:val="id-ID"/>
        </w:rPr>
      </w:pPr>
    </w:p>
    <w:p w14:paraId="21548181" w14:textId="77777777" w:rsidR="004F6755" w:rsidRPr="00813992" w:rsidRDefault="004F6755" w:rsidP="002E7BD0">
      <w:pPr>
        <w:pStyle w:val="TidakAdaSpasi"/>
        <w:ind w:left="567"/>
        <w:rPr>
          <w:rFonts w:ascii="Georgia" w:hAnsi="Georgia"/>
          <w:lang w:val="id-ID"/>
        </w:rPr>
      </w:pPr>
      <w:r w:rsidRPr="00813992">
        <w:rPr>
          <w:rFonts w:ascii="Georgia" w:hAnsi="Georgia"/>
          <w:lang w:val="id-ID"/>
        </w:rPr>
        <w:t>Dimuliakanlah Anak Domba kudus yang</w:t>
      </w:r>
    </w:p>
    <w:p w14:paraId="41F902DC" w14:textId="77777777" w:rsidR="004F6755" w:rsidRPr="00813992" w:rsidRDefault="004F6755" w:rsidP="002E7BD0">
      <w:pPr>
        <w:pStyle w:val="TidakAdaSpasi"/>
        <w:ind w:left="567"/>
        <w:rPr>
          <w:rFonts w:ascii="Georgia" w:hAnsi="Georgia"/>
          <w:lang w:val="id-ID"/>
        </w:rPr>
      </w:pPr>
      <w:r w:rsidRPr="00813992">
        <w:rPr>
          <w:rFonts w:ascii="Georgia" w:hAnsi="Georgia"/>
          <w:lang w:val="id-ID"/>
        </w:rPr>
        <w:t>mengurbankan diri, jadi Penebus. Refr.:</w:t>
      </w:r>
    </w:p>
    <w:p w14:paraId="08EF9954" w14:textId="77777777" w:rsidR="004F6755" w:rsidRPr="00813992" w:rsidRDefault="004F6755" w:rsidP="002E7BD0">
      <w:pPr>
        <w:pStyle w:val="TidakAdaSpasi"/>
        <w:ind w:left="567"/>
        <w:rPr>
          <w:rFonts w:ascii="Georgia" w:hAnsi="Georgia"/>
          <w:lang w:val="id-ID"/>
        </w:rPr>
      </w:pPr>
    </w:p>
    <w:p w14:paraId="6AD9D21A" w14:textId="77777777" w:rsidR="004F6755" w:rsidRPr="00813992" w:rsidRDefault="004F6755" w:rsidP="002E7BD0">
      <w:pPr>
        <w:pStyle w:val="TidakAdaSpasi"/>
        <w:ind w:left="567"/>
        <w:rPr>
          <w:rFonts w:ascii="Georgia" w:hAnsi="Georgia"/>
          <w:lang w:val="id-ID"/>
        </w:rPr>
      </w:pPr>
      <w:r w:rsidRPr="00813992">
        <w:rPr>
          <w:rFonts w:ascii="Georgia" w:hAnsi="Georgia"/>
          <w:lang w:val="id-ID"/>
        </w:rPr>
        <w:t>Berilah, Tuhan, kasih abadi-Mu;</w:t>
      </w:r>
    </w:p>
    <w:p w14:paraId="415E1E31" w14:textId="77777777" w:rsidR="004F6755" w:rsidRPr="00813992" w:rsidRDefault="004F6755" w:rsidP="002E7BD0">
      <w:pPr>
        <w:pStyle w:val="TidakAdaSpasi"/>
        <w:ind w:left="567"/>
        <w:rPr>
          <w:rFonts w:ascii="Georgia" w:hAnsi="Georgia"/>
          <w:lang w:val="id-ID"/>
        </w:rPr>
      </w:pPr>
      <w:r w:rsidRPr="00813992">
        <w:rPr>
          <w:rFonts w:ascii="Georgia" w:hAnsi="Georgia"/>
          <w:lang w:val="id-ID"/>
        </w:rPr>
        <w:t>jiwa kami penuhi dengan api-Mu! Refr.:</w:t>
      </w:r>
    </w:p>
    <w:p w14:paraId="52B90342" w14:textId="77777777" w:rsidR="004F6755" w:rsidRPr="00813992" w:rsidRDefault="004F6755" w:rsidP="004F6755">
      <w:pPr>
        <w:pStyle w:val="TidakAdaSpasi"/>
        <w:ind w:firstLine="270"/>
        <w:rPr>
          <w:rFonts w:ascii="Georgia" w:eastAsia="Georgia" w:hAnsi="Georgia" w:cs="Georgia"/>
          <w:lang w:val="id-ID"/>
        </w:rPr>
      </w:pPr>
    </w:p>
    <w:p w14:paraId="1EBEE36E" w14:textId="77777777" w:rsidR="004F6755" w:rsidRPr="00813992" w:rsidRDefault="004F6755" w:rsidP="004F6755">
      <w:pPr>
        <w:pStyle w:val="Body"/>
        <w:widowControl w:val="0"/>
        <w:numPr>
          <w:ilvl w:val="0"/>
          <w:numId w:val="67"/>
        </w:numPr>
        <w:rPr>
          <w:rFonts w:ascii="Georgia" w:hAnsi="Georgia"/>
          <w:i/>
          <w:iCs/>
          <w:sz w:val="22"/>
          <w:szCs w:val="22"/>
          <w:lang w:val="id-ID"/>
        </w:rPr>
      </w:pPr>
      <w:r w:rsidRPr="00813992">
        <w:rPr>
          <w:rFonts w:ascii="Georgia" w:hAnsi="Georgia"/>
          <w:i/>
          <w:iCs/>
          <w:sz w:val="22"/>
          <w:szCs w:val="22"/>
          <w:lang w:val="id-ID"/>
        </w:rPr>
        <w:t xml:space="preserve">dengan berdiri doa persembahan disampaikan oleh Majelis </w:t>
      </w:r>
    </w:p>
    <w:p w14:paraId="1C27AE62" w14:textId="77777777" w:rsidR="004F6755" w:rsidRPr="00813992" w:rsidRDefault="004F6755" w:rsidP="004F6755">
      <w:pPr>
        <w:pStyle w:val="Body"/>
        <w:jc w:val="both"/>
        <w:rPr>
          <w:rFonts w:ascii="Georgia" w:eastAsia="Georgia" w:hAnsi="Georgia" w:cs="Georgia"/>
          <w:sz w:val="22"/>
          <w:szCs w:val="22"/>
          <w:lang w:val="id-ID"/>
        </w:rPr>
      </w:pPr>
    </w:p>
    <w:p w14:paraId="39599AA7" w14:textId="6D561B42" w:rsidR="004F6755" w:rsidRPr="00813992" w:rsidRDefault="004F6755" w:rsidP="004F6755">
      <w:pPr>
        <w:pStyle w:val="Body"/>
        <w:jc w:val="both"/>
        <w:rPr>
          <w:rFonts w:ascii="Georgia" w:hAnsi="Georgia"/>
          <w:i/>
          <w:iCs/>
          <w:sz w:val="22"/>
          <w:szCs w:val="22"/>
          <w:lang w:val="id-ID"/>
        </w:rPr>
      </w:pPr>
      <w:r w:rsidRPr="00813992">
        <w:rPr>
          <w:rFonts w:ascii="Georgia" w:hAnsi="Georgia"/>
          <w:i/>
          <w:iCs/>
          <w:sz w:val="22"/>
          <w:szCs w:val="22"/>
          <w:lang w:val="id-ID"/>
        </w:rPr>
        <w:t xml:space="preserve">(Jika akan mengadakan Perjamuan Kudus Paskah, dapat menambahkan di sini. Bagi gereja yang sudah melibatkan anak </w:t>
      </w:r>
      <w:r w:rsidRPr="00813992">
        <w:rPr>
          <w:rFonts w:ascii="Georgia" w:hAnsi="Georgia"/>
          <w:i/>
          <w:iCs/>
          <w:sz w:val="22"/>
          <w:szCs w:val="22"/>
          <w:lang w:val="id-ID"/>
        </w:rPr>
        <w:lastRenderedPageBreak/>
        <w:t>dalam Perjamuan Kudus bisa menata tempat perjamuan sesuai kebiasaannya masing-masing. Di liturgi ini terdapat pratelan/formulir Perjamuan Kudus ekumenis dari liturgi Lima</w:t>
      </w:r>
      <w:r w:rsidRPr="00813992">
        <w:rPr>
          <w:rStyle w:val="ReferensiCatatanKaki"/>
          <w:rFonts w:ascii="Georgia" w:eastAsia="Georgia" w:hAnsi="Georgia"/>
          <w:i/>
          <w:iCs/>
          <w:sz w:val="22"/>
          <w:szCs w:val="22"/>
          <w:lang w:val="id-ID"/>
        </w:rPr>
        <w:footnoteReference w:id="4"/>
      </w:r>
      <w:r w:rsidR="00FD4CB8">
        <w:rPr>
          <w:rFonts w:ascii="Georgia" w:hAnsi="Georgia"/>
          <w:i/>
          <w:iCs/>
          <w:sz w:val="22"/>
          <w:szCs w:val="22"/>
          <w:lang w:val="id-ID"/>
        </w:rPr>
        <w:t xml:space="preserve"> yang dapat digunakan sebagai salah satu pilihan berliturgi</w:t>
      </w:r>
      <w:r w:rsidRPr="00813992">
        <w:rPr>
          <w:rFonts w:ascii="Georgia" w:hAnsi="Georgia"/>
          <w:i/>
          <w:iCs/>
          <w:sz w:val="22"/>
          <w:szCs w:val="22"/>
          <w:lang w:val="id-ID"/>
        </w:rPr>
        <w:t>).</w:t>
      </w:r>
    </w:p>
    <w:p w14:paraId="3D8EC339" w14:textId="77777777" w:rsidR="004F6755" w:rsidRPr="00813992" w:rsidRDefault="004F6755" w:rsidP="004F6755">
      <w:pPr>
        <w:pStyle w:val="Body"/>
        <w:jc w:val="both"/>
        <w:rPr>
          <w:rFonts w:ascii="Georgia" w:hAnsi="Georgia"/>
          <w:sz w:val="22"/>
          <w:szCs w:val="22"/>
          <w:lang w:val="id-ID"/>
        </w:rPr>
      </w:pPr>
    </w:p>
    <w:p w14:paraId="28E43148" w14:textId="77777777" w:rsidR="004F6755" w:rsidRPr="00813992" w:rsidRDefault="004F6755" w:rsidP="004F6755">
      <w:pPr>
        <w:pStyle w:val="Body"/>
        <w:widowControl w:val="0"/>
        <w:numPr>
          <w:ilvl w:val="0"/>
          <w:numId w:val="67"/>
        </w:numPr>
        <w:rPr>
          <w:rFonts w:ascii="Georgia" w:hAnsi="Georgia"/>
          <w:i/>
          <w:iCs/>
          <w:sz w:val="22"/>
          <w:szCs w:val="22"/>
          <w:lang w:val="id-ID"/>
        </w:rPr>
      </w:pPr>
      <w:r w:rsidRPr="00813992">
        <w:rPr>
          <w:rFonts w:ascii="Georgia" w:hAnsi="Georgia"/>
          <w:i/>
          <w:iCs/>
          <w:sz w:val="22"/>
          <w:szCs w:val="22"/>
          <w:lang w:val="id-ID"/>
        </w:rPr>
        <w:t>umat duduk</w:t>
      </w:r>
    </w:p>
    <w:p w14:paraId="55436D3F" w14:textId="77777777" w:rsidR="004F6755" w:rsidRPr="00813992" w:rsidRDefault="004F6755" w:rsidP="004F6755">
      <w:pPr>
        <w:pStyle w:val="Body"/>
        <w:jc w:val="both"/>
        <w:rPr>
          <w:rFonts w:ascii="Georgia" w:hAnsi="Georgia"/>
          <w:sz w:val="22"/>
          <w:szCs w:val="22"/>
          <w:lang w:val="id-ID"/>
        </w:rPr>
      </w:pPr>
    </w:p>
    <w:p w14:paraId="16C2FEC7" w14:textId="77777777" w:rsidR="004F6755" w:rsidRPr="00813992" w:rsidRDefault="004F6755" w:rsidP="004F6755">
      <w:pPr>
        <w:ind w:left="709" w:hanging="720"/>
        <w:jc w:val="center"/>
        <w:rPr>
          <w:rFonts w:eastAsia="Times New Roman"/>
          <w:b/>
          <w:bCs/>
          <w:color w:val="000000"/>
          <w:u w:color="000000"/>
          <w:lang w:val="id-ID" w:eastAsia="en-ID"/>
          <w14:textOutline w14:w="0" w14:cap="flat" w14:cmpd="sng" w14:algn="ctr">
            <w14:noFill/>
            <w14:prstDash w14:val="solid"/>
            <w14:bevel/>
          </w14:textOutline>
        </w:rPr>
      </w:pPr>
      <w:r w:rsidRPr="00813992">
        <w:rPr>
          <w:rFonts w:eastAsia="Times New Roman"/>
          <w:b/>
          <w:bCs/>
          <w:color w:val="000000"/>
          <w:u w:color="000000"/>
          <w:lang w:val="id-ID" w:eastAsia="en-ID"/>
          <w14:textOutline w14:w="0" w14:cap="flat" w14:cmpd="sng" w14:algn="ctr">
            <w14:noFill/>
            <w14:prstDash w14:val="solid"/>
            <w14:bevel/>
          </w14:textOutline>
        </w:rPr>
        <w:t>PERAYAAN PERJAMUAN KUDUS</w:t>
      </w:r>
    </w:p>
    <w:p w14:paraId="51B4D98E" w14:textId="77777777" w:rsidR="004F6755" w:rsidRPr="00813992" w:rsidRDefault="004F6755" w:rsidP="004F6755">
      <w:pPr>
        <w:ind w:left="709" w:hanging="720"/>
        <w:jc w:val="both"/>
        <w:rPr>
          <w:rFonts w:eastAsia="Times New Roman"/>
          <w:b/>
          <w:bCs/>
          <w:color w:val="000000"/>
          <w:u w:color="000000"/>
          <w:lang w:val="id-ID" w:eastAsia="en-ID"/>
          <w14:textOutline w14:w="0" w14:cap="flat" w14:cmpd="sng" w14:algn="ctr">
            <w14:noFill/>
            <w14:prstDash w14:val="solid"/>
            <w14:bevel/>
          </w14:textOutline>
        </w:rPr>
      </w:pPr>
    </w:p>
    <w:p w14:paraId="220AFE72" w14:textId="77777777" w:rsidR="004F6755" w:rsidRPr="00813992" w:rsidRDefault="004F6755" w:rsidP="004F6755">
      <w:pPr>
        <w:ind w:left="709" w:hanging="720"/>
        <w:jc w:val="both"/>
        <w:rPr>
          <w:rFonts w:eastAsia="Times New Roman"/>
          <w:b/>
          <w:bCs/>
          <w:color w:val="000000"/>
          <w:u w:color="000000"/>
          <w:lang w:val="id-ID" w:eastAsia="en-ID"/>
          <w14:textOutline w14:w="0" w14:cap="flat" w14:cmpd="sng" w14:algn="ctr">
            <w14:noFill/>
            <w14:prstDash w14:val="solid"/>
            <w14:bevel/>
          </w14:textOutline>
        </w:rPr>
      </w:pPr>
      <w:r w:rsidRPr="00813992">
        <w:rPr>
          <w:rFonts w:eastAsia="Times New Roman"/>
          <w:b/>
          <w:bCs/>
          <w:color w:val="000000"/>
          <w:u w:color="000000"/>
          <w:lang w:val="id-ID" w:eastAsia="en-ID"/>
          <w14:textOutline w14:w="0" w14:cap="flat" w14:cmpd="sng" w14:algn="ctr">
            <w14:noFill/>
            <w14:prstDash w14:val="solid"/>
            <w14:bevel/>
          </w14:textOutline>
        </w:rPr>
        <w:t>Pengantar Perjamuan Kudus</w:t>
      </w:r>
    </w:p>
    <w:p w14:paraId="3C1FC3C2" w14:textId="3B7430A9" w:rsidR="004F6755" w:rsidRPr="00813992" w:rsidRDefault="004F6755" w:rsidP="00F76C3D">
      <w:pPr>
        <w:ind w:left="567" w:hanging="578"/>
        <w:jc w:val="both"/>
        <w:rPr>
          <w:rFonts w:eastAsia="Times New Roman"/>
          <w:iCs/>
          <w:color w:val="000000"/>
          <w:u w:color="000000"/>
          <w:lang w:val="id-ID" w:eastAsia="en-ID"/>
          <w14:textOutline w14:w="0" w14:cap="flat" w14:cmpd="sng" w14:algn="ctr">
            <w14:noFill/>
            <w14:prstDash w14:val="solid"/>
            <w14:bevel/>
          </w14:textOutline>
        </w:rPr>
      </w:pPr>
      <w:r w:rsidRPr="00813992">
        <w:rPr>
          <w:rFonts w:eastAsia="Times New Roman"/>
          <w:color w:val="000000"/>
          <w:u w:color="000000"/>
          <w:lang w:val="id-ID" w:eastAsia="en-ID"/>
          <w14:textOutline w14:w="0" w14:cap="flat" w14:cmpd="sng" w14:algn="ctr">
            <w14:noFill/>
            <w14:prstDash w14:val="solid"/>
            <w14:bevel/>
          </w14:textOutline>
        </w:rPr>
        <w:t>Pdt:</w:t>
      </w:r>
      <w:r w:rsidRPr="00813992">
        <w:rPr>
          <w:rFonts w:eastAsia="Times New Roman"/>
          <w:color w:val="000000"/>
          <w:u w:color="000000"/>
          <w:lang w:val="id-ID" w:eastAsia="en-ID"/>
          <w14:textOutline w14:w="0" w14:cap="flat" w14:cmpd="sng" w14:algn="ctr">
            <w14:noFill/>
            <w14:prstDash w14:val="solid"/>
            <w14:bevel/>
          </w14:textOutline>
        </w:rPr>
        <w:tab/>
        <w:t>Terpujilah Engkau, Tuhan, Allah semesta alam. Engkaulah pemberi roti ini. Hasil dari bumi dan pekerjaan manusia. Biarlah ini menjadi roti kehidupan</w:t>
      </w:r>
      <w:r w:rsidRPr="00813992">
        <w:rPr>
          <w:rFonts w:eastAsia="Times New Roman"/>
          <w:iCs/>
          <w:color w:val="000000"/>
          <w:u w:color="000000"/>
          <w:lang w:val="id-ID" w:eastAsia="en-ID"/>
          <w14:textOutline w14:w="0" w14:cap="flat" w14:cmpd="sng" w14:algn="ctr">
            <w14:noFill/>
            <w14:prstDash w14:val="solid"/>
            <w14:bevel/>
          </w14:textOutline>
        </w:rPr>
        <w:t>.</w:t>
      </w:r>
    </w:p>
    <w:p w14:paraId="29A5B96D" w14:textId="737B90F1" w:rsidR="004F6755" w:rsidRPr="00813992" w:rsidRDefault="004F6755" w:rsidP="00F76C3D">
      <w:pPr>
        <w:ind w:left="567" w:hanging="578"/>
        <w:jc w:val="both"/>
        <w:rPr>
          <w:rFonts w:eastAsia="Times New Roman"/>
          <w:b/>
          <w:bCs/>
          <w:color w:val="000000"/>
          <w:u w:color="000000"/>
          <w:lang w:val="id-ID" w:eastAsia="en-ID"/>
          <w14:textOutline w14:w="0" w14:cap="flat" w14:cmpd="sng" w14:algn="ctr">
            <w14:noFill/>
            <w14:prstDash w14:val="solid"/>
            <w14:bevel/>
          </w14:textOutline>
        </w:rPr>
      </w:pPr>
      <w:r w:rsidRPr="00813992">
        <w:rPr>
          <w:rFonts w:eastAsia="Times New Roman"/>
          <w:b/>
          <w:bCs/>
          <w:color w:val="000000"/>
          <w:u w:color="000000"/>
          <w:lang w:val="id-ID" w:eastAsia="en-ID"/>
          <w14:textOutline w14:w="0" w14:cap="flat" w14:cmpd="sng" w14:algn="ctr">
            <w14:noFill/>
            <w14:prstDash w14:val="solid"/>
            <w14:bevel/>
          </w14:textOutline>
        </w:rPr>
        <w:t>U:</w:t>
      </w:r>
      <w:r w:rsidRPr="00813992">
        <w:rPr>
          <w:rFonts w:eastAsia="Times New Roman"/>
          <w:b/>
          <w:bCs/>
          <w:color w:val="000000"/>
          <w:u w:color="000000"/>
          <w:lang w:val="id-ID" w:eastAsia="en-ID"/>
          <w14:textOutline w14:w="0" w14:cap="flat" w14:cmpd="sng" w14:algn="ctr">
            <w14:noFill/>
            <w14:prstDash w14:val="solid"/>
            <w14:bevel/>
          </w14:textOutline>
        </w:rPr>
        <w:tab/>
        <w:t>Terpujilah Allah, kini dan selamanya.</w:t>
      </w:r>
    </w:p>
    <w:p w14:paraId="55C75D2B" w14:textId="66746DAD" w:rsidR="004F6755" w:rsidRPr="00813992" w:rsidRDefault="004F6755" w:rsidP="00F76C3D">
      <w:pPr>
        <w:ind w:left="567" w:hanging="578"/>
        <w:jc w:val="both"/>
        <w:rPr>
          <w:rFonts w:eastAsia="Times New Roman"/>
          <w:iCs/>
          <w:color w:val="000000"/>
          <w:u w:color="000000"/>
          <w:lang w:val="id-ID" w:eastAsia="en-ID"/>
          <w14:textOutline w14:w="0" w14:cap="flat" w14:cmpd="sng" w14:algn="ctr">
            <w14:noFill/>
            <w14:prstDash w14:val="solid"/>
            <w14:bevel/>
          </w14:textOutline>
        </w:rPr>
      </w:pPr>
      <w:r w:rsidRPr="00813992">
        <w:rPr>
          <w:rFonts w:eastAsia="Times New Roman"/>
          <w:color w:val="000000"/>
          <w:u w:color="000000"/>
          <w:lang w:val="id-ID" w:eastAsia="en-ID"/>
          <w14:textOutline w14:w="0" w14:cap="flat" w14:cmpd="sng" w14:algn="ctr">
            <w14:noFill/>
            <w14:prstDash w14:val="solid"/>
            <w14:bevel/>
          </w14:textOutline>
        </w:rPr>
        <w:t>Pdt:</w:t>
      </w:r>
      <w:r w:rsidRPr="00813992">
        <w:rPr>
          <w:rFonts w:eastAsia="Times New Roman"/>
          <w:color w:val="000000"/>
          <w:u w:color="000000"/>
          <w:lang w:val="id-ID" w:eastAsia="en-ID"/>
          <w14:textOutline w14:w="0" w14:cap="flat" w14:cmpd="sng" w14:algn="ctr">
            <w14:noFill/>
            <w14:prstDash w14:val="solid"/>
            <w14:bevel/>
          </w14:textOutline>
        </w:rPr>
        <w:tab/>
        <w:t>Terpujilah Engkau, Tuhan, Allah semesta alam. Engkaulah pemberi anggur ini. Buah dari pohon anggur dan pekerjaan manusia. Biarlah ini menjadi anggur yang kekal di dalam Kerajaan-Mu</w:t>
      </w:r>
      <w:r w:rsidRPr="00813992">
        <w:rPr>
          <w:rFonts w:eastAsia="Times New Roman"/>
          <w:iCs/>
          <w:color w:val="000000"/>
          <w:u w:color="000000"/>
          <w:lang w:val="id-ID" w:eastAsia="en-ID"/>
          <w14:textOutline w14:w="0" w14:cap="flat" w14:cmpd="sng" w14:algn="ctr">
            <w14:noFill/>
            <w14:prstDash w14:val="solid"/>
            <w14:bevel/>
          </w14:textOutline>
        </w:rPr>
        <w:t>.</w:t>
      </w:r>
    </w:p>
    <w:p w14:paraId="5C4E1AE7" w14:textId="1BA07711" w:rsidR="004F6755" w:rsidRPr="00813992" w:rsidRDefault="004F6755" w:rsidP="00F76C3D">
      <w:pPr>
        <w:ind w:left="567" w:hanging="578"/>
        <w:jc w:val="both"/>
        <w:rPr>
          <w:rFonts w:eastAsia="Times New Roman"/>
          <w:b/>
          <w:bCs/>
          <w:color w:val="000000"/>
          <w:u w:color="000000"/>
          <w:lang w:val="id-ID" w:eastAsia="en-ID"/>
          <w14:textOutline w14:w="0" w14:cap="flat" w14:cmpd="sng" w14:algn="ctr">
            <w14:noFill/>
            <w14:prstDash w14:val="solid"/>
            <w14:bevel/>
          </w14:textOutline>
        </w:rPr>
      </w:pPr>
      <w:r w:rsidRPr="00813992">
        <w:rPr>
          <w:rFonts w:eastAsia="Times New Roman"/>
          <w:b/>
          <w:bCs/>
          <w:color w:val="000000"/>
          <w:u w:color="000000"/>
          <w:lang w:val="id-ID" w:eastAsia="en-ID"/>
          <w14:textOutline w14:w="0" w14:cap="flat" w14:cmpd="sng" w14:algn="ctr">
            <w14:noFill/>
            <w14:prstDash w14:val="solid"/>
            <w14:bevel/>
          </w14:textOutline>
        </w:rPr>
        <w:t>U:</w:t>
      </w:r>
      <w:r w:rsidRPr="00813992">
        <w:rPr>
          <w:rFonts w:eastAsia="Times New Roman"/>
          <w:b/>
          <w:bCs/>
          <w:color w:val="000000"/>
          <w:u w:color="000000"/>
          <w:lang w:val="id-ID" w:eastAsia="en-ID"/>
          <w14:textOutline w14:w="0" w14:cap="flat" w14:cmpd="sng" w14:algn="ctr">
            <w14:noFill/>
            <w14:prstDash w14:val="solid"/>
            <w14:bevel/>
          </w14:textOutline>
        </w:rPr>
        <w:tab/>
        <w:t>Terpujilah Allah, kini dan selamanya.</w:t>
      </w:r>
    </w:p>
    <w:p w14:paraId="3B6AF96B" w14:textId="76048C42" w:rsidR="004F6755" w:rsidRPr="00813992" w:rsidRDefault="004F6755" w:rsidP="00F76C3D">
      <w:pPr>
        <w:ind w:left="567" w:hanging="578"/>
        <w:jc w:val="both"/>
        <w:rPr>
          <w:rFonts w:eastAsia="Times New Roman"/>
          <w:color w:val="000000"/>
          <w:u w:color="000000"/>
          <w:lang w:val="id-ID" w:eastAsia="en-ID"/>
          <w14:textOutline w14:w="0" w14:cap="flat" w14:cmpd="sng" w14:algn="ctr">
            <w14:noFill/>
            <w14:prstDash w14:val="solid"/>
            <w14:bevel/>
          </w14:textOutline>
        </w:rPr>
      </w:pPr>
      <w:r w:rsidRPr="00813992">
        <w:rPr>
          <w:rFonts w:eastAsia="Times New Roman"/>
          <w:color w:val="000000"/>
          <w:u w:color="000000"/>
          <w:lang w:val="id-ID" w:eastAsia="en-ID"/>
          <w14:textOutline w14:w="0" w14:cap="flat" w14:cmpd="sng" w14:algn="ctr">
            <w14:noFill/>
            <w14:prstDash w14:val="solid"/>
            <w14:bevel/>
          </w14:textOutline>
        </w:rPr>
        <w:t>Pdt:</w:t>
      </w:r>
      <w:r w:rsidRPr="00813992">
        <w:rPr>
          <w:rFonts w:eastAsia="Times New Roman"/>
          <w:color w:val="000000"/>
          <w:u w:color="000000"/>
          <w:lang w:val="id-ID" w:eastAsia="en-ID"/>
          <w14:textOutline w14:w="0" w14:cap="flat" w14:cmpd="sng" w14:algn="ctr">
            <w14:noFill/>
            <w14:prstDash w14:val="solid"/>
            <w14:bevel/>
          </w14:textOutline>
        </w:rPr>
        <w:tab/>
        <w:t>Seperti gandum yang dahulu terhambur di ladang. Seperti anggur yang dahulu terserak di lereng perbukitan. Kini, telah dipersatukan kembali di atas meja ini. Demikianlah kiranya dengan seluruh gereja-Mu. Dipersatukan dari seluruh penjuru dunia menuju ke dalam Kerajaan-Mu.</w:t>
      </w:r>
    </w:p>
    <w:p w14:paraId="11EF4E1F" w14:textId="2785ABF3" w:rsidR="004F6755" w:rsidRPr="00813992" w:rsidRDefault="004F6755" w:rsidP="00F76C3D">
      <w:pPr>
        <w:ind w:left="567" w:hanging="578"/>
        <w:jc w:val="both"/>
        <w:rPr>
          <w:rFonts w:eastAsia="Times New Roman"/>
          <w:b/>
          <w:bCs/>
          <w:color w:val="000000"/>
          <w:u w:color="000000"/>
          <w:lang w:val="id-ID" w:eastAsia="en-ID"/>
          <w14:textOutline w14:w="0" w14:cap="flat" w14:cmpd="sng" w14:algn="ctr">
            <w14:noFill/>
            <w14:prstDash w14:val="solid"/>
            <w14:bevel/>
          </w14:textOutline>
        </w:rPr>
      </w:pPr>
      <w:r w:rsidRPr="00813992">
        <w:rPr>
          <w:rFonts w:eastAsia="Times New Roman"/>
          <w:b/>
          <w:bCs/>
          <w:color w:val="000000"/>
          <w:u w:color="000000"/>
          <w:lang w:val="id-ID" w:eastAsia="en-ID"/>
          <w14:textOutline w14:w="0" w14:cap="flat" w14:cmpd="sng" w14:algn="ctr">
            <w14:noFill/>
            <w14:prstDash w14:val="solid"/>
            <w14:bevel/>
          </w14:textOutline>
        </w:rPr>
        <w:t>U:</w:t>
      </w:r>
      <w:r w:rsidRPr="00813992">
        <w:rPr>
          <w:rFonts w:eastAsia="Times New Roman"/>
          <w:b/>
          <w:bCs/>
          <w:color w:val="000000"/>
          <w:u w:color="000000"/>
          <w:lang w:val="id-ID" w:eastAsia="en-ID"/>
          <w14:textOutline w14:w="0" w14:cap="flat" w14:cmpd="sng" w14:algn="ctr">
            <w14:noFill/>
            <w14:prstDash w14:val="solid"/>
            <w14:bevel/>
          </w14:textOutline>
        </w:rPr>
        <w:tab/>
        <w:t>Maranatha! Datanglah ya Kristus!</w:t>
      </w:r>
    </w:p>
    <w:p w14:paraId="2494C358" w14:textId="77777777" w:rsidR="004F6755" w:rsidRPr="00813992" w:rsidRDefault="004F6755" w:rsidP="00F76C3D">
      <w:pPr>
        <w:ind w:left="567" w:hanging="578"/>
        <w:jc w:val="both"/>
        <w:rPr>
          <w:rFonts w:eastAsia="Times New Roman"/>
          <w:color w:val="000000"/>
          <w:u w:color="000000"/>
          <w:lang w:val="id-ID" w:eastAsia="en-ID"/>
          <w14:textOutline w14:w="0" w14:cap="flat" w14:cmpd="sng" w14:algn="ctr">
            <w14:noFill/>
            <w14:prstDash w14:val="solid"/>
            <w14:bevel/>
          </w14:textOutline>
        </w:rPr>
      </w:pPr>
    </w:p>
    <w:p w14:paraId="7A16D6C4" w14:textId="77777777" w:rsidR="004F6755" w:rsidRPr="00813992" w:rsidRDefault="004F6755" w:rsidP="00F76C3D">
      <w:pPr>
        <w:ind w:left="567" w:hanging="578"/>
        <w:jc w:val="both"/>
        <w:rPr>
          <w:rFonts w:eastAsia="Times New Roman"/>
          <w:b/>
          <w:bCs/>
          <w:color w:val="000000"/>
          <w:u w:color="000000"/>
          <w:lang w:val="id-ID" w:eastAsia="en-ID"/>
          <w14:textOutline w14:w="0" w14:cap="flat" w14:cmpd="sng" w14:algn="ctr">
            <w14:noFill/>
            <w14:prstDash w14:val="solid"/>
            <w14:bevel/>
          </w14:textOutline>
        </w:rPr>
      </w:pPr>
      <w:r w:rsidRPr="00813992">
        <w:rPr>
          <w:rFonts w:eastAsia="Times New Roman"/>
          <w:b/>
          <w:bCs/>
          <w:color w:val="000000"/>
          <w:u w:color="000000"/>
          <w:lang w:val="id-ID" w:eastAsia="en-ID"/>
          <w14:textOutline w14:w="0" w14:cap="flat" w14:cmpd="sng" w14:algn="ctr">
            <w14:noFill/>
            <w14:prstDash w14:val="solid"/>
            <w14:bevel/>
          </w14:textOutline>
        </w:rPr>
        <w:t>Pengarahan Hati</w:t>
      </w:r>
    </w:p>
    <w:p w14:paraId="593A0833" w14:textId="255AEE39" w:rsidR="004F6755" w:rsidRPr="00813992" w:rsidRDefault="004F6755" w:rsidP="00F76C3D">
      <w:pPr>
        <w:ind w:left="567" w:hanging="578"/>
        <w:jc w:val="both"/>
        <w:rPr>
          <w:rFonts w:eastAsia="Times New Roman"/>
          <w:color w:val="000000"/>
          <w:u w:color="000000"/>
          <w:lang w:val="id-ID" w:eastAsia="en-ID"/>
          <w14:textOutline w14:w="0" w14:cap="flat" w14:cmpd="sng" w14:algn="ctr">
            <w14:noFill/>
            <w14:prstDash w14:val="solid"/>
            <w14:bevel/>
          </w14:textOutline>
        </w:rPr>
      </w:pPr>
      <w:r w:rsidRPr="00813992">
        <w:rPr>
          <w:rFonts w:eastAsia="Times New Roman"/>
          <w:color w:val="000000"/>
          <w:u w:color="000000"/>
          <w:lang w:val="id-ID" w:eastAsia="en-ID"/>
          <w14:textOutline w14:w="0" w14:cap="flat" w14:cmpd="sng" w14:algn="ctr">
            <w14:noFill/>
            <w14:prstDash w14:val="solid"/>
            <w14:bevel/>
          </w14:textOutline>
        </w:rPr>
        <w:t xml:space="preserve">Pdt: </w:t>
      </w:r>
      <w:r w:rsidR="00F76C3D" w:rsidRPr="00813992">
        <w:rPr>
          <w:rFonts w:eastAsia="Times New Roman"/>
          <w:color w:val="000000"/>
          <w:u w:color="000000"/>
          <w:lang w:val="id-ID" w:eastAsia="en-ID"/>
          <w14:textOutline w14:w="0" w14:cap="flat" w14:cmpd="sng" w14:algn="ctr">
            <w14:noFill/>
            <w14:prstDash w14:val="solid"/>
            <w14:bevel/>
          </w14:textOutline>
        </w:rPr>
        <w:tab/>
      </w:r>
      <w:r w:rsidRPr="00813992">
        <w:rPr>
          <w:rFonts w:eastAsia="Times New Roman"/>
          <w:color w:val="000000"/>
          <w:u w:color="000000"/>
          <w:lang w:val="id-ID" w:eastAsia="en-ID"/>
          <w14:textOutline w14:w="0" w14:cap="flat" w14:cmpd="sng" w14:algn="ctr">
            <w14:noFill/>
            <w14:prstDash w14:val="solid"/>
            <w14:bevel/>
          </w14:textOutline>
        </w:rPr>
        <w:t>Marilah kita mengarahkan hati kepada Tuhan.</w:t>
      </w:r>
    </w:p>
    <w:p w14:paraId="2259750E" w14:textId="2C71C5F1" w:rsidR="004F6755" w:rsidRPr="00813992" w:rsidRDefault="004F6755" w:rsidP="00F76C3D">
      <w:pPr>
        <w:ind w:left="567" w:hanging="578"/>
        <w:jc w:val="both"/>
        <w:rPr>
          <w:rFonts w:eastAsia="Times New Roman"/>
          <w:b/>
          <w:bCs/>
          <w:color w:val="000000"/>
          <w:u w:color="000000"/>
          <w:lang w:val="id-ID" w:eastAsia="en-ID"/>
          <w14:textOutline w14:w="0" w14:cap="flat" w14:cmpd="sng" w14:algn="ctr">
            <w14:noFill/>
            <w14:prstDash w14:val="solid"/>
            <w14:bevel/>
          </w14:textOutline>
        </w:rPr>
      </w:pPr>
      <w:r w:rsidRPr="00813992">
        <w:rPr>
          <w:rFonts w:eastAsia="Times New Roman"/>
          <w:b/>
          <w:bCs/>
          <w:color w:val="000000"/>
          <w:u w:color="000000"/>
          <w:lang w:val="id-ID" w:eastAsia="en-ID"/>
          <w14:textOutline w14:w="0" w14:cap="flat" w14:cmpd="sng" w14:algn="ctr">
            <w14:noFill/>
            <w14:prstDash w14:val="solid"/>
            <w14:bevel/>
          </w14:textOutline>
        </w:rPr>
        <w:t xml:space="preserve">U: </w:t>
      </w:r>
      <w:r w:rsidR="00F76C3D" w:rsidRPr="00813992">
        <w:rPr>
          <w:rFonts w:eastAsia="Times New Roman"/>
          <w:b/>
          <w:bCs/>
          <w:color w:val="000000"/>
          <w:u w:color="000000"/>
          <w:lang w:val="id-ID" w:eastAsia="en-ID"/>
          <w14:textOutline w14:w="0" w14:cap="flat" w14:cmpd="sng" w14:algn="ctr">
            <w14:noFill/>
            <w14:prstDash w14:val="solid"/>
            <w14:bevel/>
          </w14:textOutline>
        </w:rPr>
        <w:tab/>
      </w:r>
      <w:r w:rsidRPr="00813992">
        <w:rPr>
          <w:rFonts w:eastAsia="Times New Roman"/>
          <w:b/>
          <w:bCs/>
          <w:color w:val="000000"/>
          <w:u w:color="000000"/>
          <w:lang w:val="id-ID" w:eastAsia="en-ID"/>
          <w14:textOutline w14:w="0" w14:cap="flat" w14:cmpd="sng" w14:algn="ctr">
            <w14:noFill/>
            <w14:prstDash w14:val="solid"/>
            <w14:bevel/>
          </w14:textOutline>
        </w:rPr>
        <w:t>Kami mengarahkan hati kepada Tuhan.</w:t>
      </w:r>
    </w:p>
    <w:p w14:paraId="5CEC5C79" w14:textId="23C38219" w:rsidR="004F6755" w:rsidRPr="00813992" w:rsidRDefault="004F6755" w:rsidP="00F76C3D">
      <w:pPr>
        <w:ind w:left="567" w:hanging="578"/>
        <w:jc w:val="both"/>
        <w:rPr>
          <w:rFonts w:eastAsia="Times New Roman"/>
          <w:color w:val="000000"/>
          <w:u w:color="000000"/>
          <w:lang w:val="id-ID" w:eastAsia="en-ID"/>
          <w14:textOutline w14:w="0" w14:cap="flat" w14:cmpd="sng" w14:algn="ctr">
            <w14:noFill/>
            <w14:prstDash w14:val="solid"/>
            <w14:bevel/>
          </w14:textOutline>
        </w:rPr>
      </w:pPr>
      <w:r w:rsidRPr="00813992">
        <w:rPr>
          <w:rFonts w:eastAsia="Times New Roman"/>
          <w:color w:val="000000"/>
          <w:u w:color="000000"/>
          <w:lang w:val="id-ID" w:eastAsia="en-ID"/>
          <w14:textOutline w14:w="0" w14:cap="flat" w14:cmpd="sng" w14:algn="ctr">
            <w14:noFill/>
            <w14:prstDash w14:val="solid"/>
            <w14:bevel/>
          </w14:textOutline>
        </w:rPr>
        <w:t xml:space="preserve">Pdt: </w:t>
      </w:r>
      <w:r w:rsidR="00F76C3D" w:rsidRPr="00813992">
        <w:rPr>
          <w:rFonts w:eastAsia="Times New Roman"/>
          <w:color w:val="000000"/>
          <w:u w:color="000000"/>
          <w:lang w:val="id-ID" w:eastAsia="en-ID"/>
          <w14:textOutline w14:w="0" w14:cap="flat" w14:cmpd="sng" w14:algn="ctr">
            <w14:noFill/>
            <w14:prstDash w14:val="solid"/>
            <w14:bevel/>
          </w14:textOutline>
        </w:rPr>
        <w:tab/>
      </w:r>
      <w:r w:rsidRPr="00813992">
        <w:rPr>
          <w:rFonts w:eastAsia="Times New Roman"/>
          <w:color w:val="000000"/>
          <w:u w:color="000000"/>
          <w:lang w:val="id-ID" w:eastAsia="en-ID"/>
          <w14:textOutline w14:w="0" w14:cap="flat" w14:cmpd="sng" w14:algn="ctr">
            <w14:noFill/>
            <w14:prstDash w14:val="solid"/>
            <w14:bevel/>
          </w14:textOutline>
        </w:rPr>
        <w:t>Marilah kita bersyukur kepada Tuhan, Allah kita.</w:t>
      </w:r>
    </w:p>
    <w:p w14:paraId="72A4653F" w14:textId="1E62C0DE" w:rsidR="004F6755" w:rsidRPr="00813992" w:rsidRDefault="004F6755" w:rsidP="00F76C3D">
      <w:pPr>
        <w:ind w:left="567" w:hanging="578"/>
        <w:jc w:val="both"/>
        <w:rPr>
          <w:rFonts w:eastAsia="Times New Roman"/>
          <w:b/>
          <w:bCs/>
          <w:color w:val="000000"/>
          <w:u w:color="000000"/>
          <w:lang w:val="id-ID" w:eastAsia="en-ID"/>
          <w14:textOutline w14:w="0" w14:cap="flat" w14:cmpd="sng" w14:algn="ctr">
            <w14:noFill/>
            <w14:prstDash w14:val="solid"/>
            <w14:bevel/>
          </w14:textOutline>
        </w:rPr>
      </w:pPr>
      <w:r w:rsidRPr="00813992">
        <w:rPr>
          <w:rFonts w:eastAsia="Times New Roman"/>
          <w:b/>
          <w:bCs/>
          <w:color w:val="000000"/>
          <w:u w:color="000000"/>
          <w:lang w:val="id-ID" w:eastAsia="en-ID"/>
          <w14:textOutline w14:w="0" w14:cap="flat" w14:cmpd="sng" w14:algn="ctr">
            <w14:noFill/>
            <w14:prstDash w14:val="solid"/>
            <w14:bevel/>
          </w14:textOutline>
        </w:rPr>
        <w:t xml:space="preserve">U: </w:t>
      </w:r>
      <w:r w:rsidR="00F76C3D" w:rsidRPr="00813992">
        <w:rPr>
          <w:rFonts w:eastAsia="Times New Roman"/>
          <w:b/>
          <w:bCs/>
          <w:color w:val="000000"/>
          <w:u w:color="000000"/>
          <w:lang w:val="id-ID" w:eastAsia="en-ID"/>
          <w14:textOutline w14:w="0" w14:cap="flat" w14:cmpd="sng" w14:algn="ctr">
            <w14:noFill/>
            <w14:prstDash w14:val="solid"/>
            <w14:bevel/>
          </w14:textOutline>
        </w:rPr>
        <w:tab/>
      </w:r>
      <w:r w:rsidRPr="00813992">
        <w:rPr>
          <w:rFonts w:eastAsia="Times New Roman"/>
          <w:b/>
          <w:bCs/>
          <w:color w:val="000000"/>
          <w:u w:color="000000"/>
          <w:lang w:val="id-ID" w:eastAsia="en-ID"/>
          <w14:textOutline w14:w="0" w14:cap="flat" w14:cmpd="sng" w14:algn="ctr">
            <w14:noFill/>
            <w14:prstDash w14:val="solid"/>
            <w14:bevel/>
          </w14:textOutline>
        </w:rPr>
        <w:t>Sungguh layak bersyukur kepada-Nya.</w:t>
      </w:r>
    </w:p>
    <w:p w14:paraId="27CD132E" w14:textId="77777777" w:rsidR="004F6755" w:rsidRPr="00813992" w:rsidRDefault="004F6755" w:rsidP="004F6755">
      <w:pPr>
        <w:tabs>
          <w:tab w:val="left" w:pos="426"/>
        </w:tabs>
        <w:rPr>
          <w:rFonts w:eastAsiaTheme="minorHAnsi" w:cstheme="minorBidi"/>
          <w:kern w:val="2"/>
          <w:lang w:val="id-ID"/>
          <w14:ligatures w14:val="standardContextual"/>
        </w:rPr>
      </w:pPr>
    </w:p>
    <w:p w14:paraId="016597C4" w14:textId="77777777" w:rsidR="004F6755" w:rsidRPr="00813992" w:rsidRDefault="004F6755" w:rsidP="004F6755">
      <w:pPr>
        <w:tabs>
          <w:tab w:val="left" w:pos="426"/>
        </w:tabs>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Prefasi</w:t>
      </w:r>
    </w:p>
    <w:p w14:paraId="317BFBB1" w14:textId="37B86F3C" w:rsidR="004F6755" w:rsidRPr="00813992" w:rsidRDefault="004F6755" w:rsidP="004F6755">
      <w:pPr>
        <w:tabs>
          <w:tab w:val="left" w:pos="426"/>
        </w:tabs>
        <w:ind w:left="709" w:hanging="709"/>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00F76C3D" w:rsidRPr="00813992">
        <w:rPr>
          <w:rFonts w:eastAsiaTheme="minorHAnsi" w:cstheme="minorBidi"/>
          <w:kern w:val="2"/>
          <w:lang w:val="id-ID"/>
          <w14:ligatures w14:val="standardContextual"/>
        </w:rPr>
        <w:tab/>
      </w:r>
      <w:r w:rsidRPr="00813992">
        <w:rPr>
          <w:rFonts w:eastAsiaTheme="minorHAnsi" w:cstheme="minorBidi"/>
          <w:kern w:val="2"/>
          <w:lang w:val="id-ID"/>
          <w14:ligatures w14:val="standardContextual"/>
        </w:rPr>
        <w:t>Sesungguhnya adalah baik dan benar untuk memuliakan Engkau di setiap waktu dan di semua tempat, untuk menaikkan syukur kepada-Mu, ya Bapa yang kudus, Allah Yang Mahakuasa dan kekal. Melalui Firman-Mu yang hidup, Engkau menciptakan segala sesuatu dengan baik adanya. Engkau menjadikan manusia menurut gambar-Mu, untuk mengambil bagian dalam kehidupan-Mu dan</w:t>
      </w:r>
      <w:r w:rsidR="00FD4CB8">
        <w:rPr>
          <w:rFonts w:eastAsiaTheme="minorHAnsi" w:cstheme="minorBidi"/>
          <w:kern w:val="2"/>
          <w:lang w:val="id-ID"/>
          <w14:ligatures w14:val="standardContextual"/>
        </w:rPr>
        <w:t xml:space="preserve"> </w:t>
      </w:r>
      <w:r w:rsidRPr="00813992">
        <w:rPr>
          <w:rFonts w:eastAsiaTheme="minorHAnsi" w:cstheme="minorBidi"/>
          <w:kern w:val="2"/>
          <w:lang w:val="id-ID"/>
          <w14:ligatures w14:val="standardContextual"/>
        </w:rPr>
        <w:t>mencerminkan kemuliaan-Mu. Engkau memberikan Kristus bagi kami sebagai Jalan, Kebenaran dan Hidup. Ia telah menerima baptisan dan kemuliaan di atas gunung untuk memberitakan kabar baik bagi yang lemah. Pada saat perjamuan malam terakhir, Kristus mewariskan kepada kami Perjamuan Kudus agar kami senantiasa mengingat kematian dan kebangkitan-Nya serta menerima kehadiran-Nya layaknya makanan yang kami butuhkan setiap hari. Kristus telah menjadi sahabat bagi para murid dan jemaat. Melalui Roh-Nya yang kudus, Ia meneguhkan dan memberkati mereka yang mengambil bagian dalam jabatan pelayanan. Supaya mereka dapat memberi makanan, yakni firman-Mu serta Tubuh dan Darah-Mu, bagi Gereja yang adalah buah karya Roh-Mu yang Kudus. Untuk itu, ya Allah, bersama-sama dengan para</w:t>
      </w:r>
      <w:r w:rsidR="00FD4CB8">
        <w:rPr>
          <w:rFonts w:eastAsiaTheme="minorHAnsi" w:cstheme="minorBidi"/>
          <w:kern w:val="2"/>
          <w:lang w:val="id-ID"/>
          <w14:ligatures w14:val="standardContextual"/>
        </w:rPr>
        <w:t xml:space="preserve"> m</w:t>
      </w:r>
      <w:r w:rsidRPr="00813992">
        <w:rPr>
          <w:rFonts w:eastAsiaTheme="minorHAnsi" w:cstheme="minorBidi"/>
          <w:kern w:val="2"/>
          <w:lang w:val="id-ID"/>
          <w14:ligatures w14:val="standardContextual"/>
        </w:rPr>
        <w:t>alaikat di surga dan kaum kudus di bumi, kami memberitakan dan menyanyikan kemuliaan-Mu:</w:t>
      </w:r>
    </w:p>
    <w:p w14:paraId="7C7385B2" w14:textId="77777777" w:rsidR="004F6755" w:rsidRPr="00813992" w:rsidRDefault="004F6755" w:rsidP="004F6755">
      <w:pPr>
        <w:tabs>
          <w:tab w:val="left" w:pos="426"/>
        </w:tabs>
        <w:ind w:left="709" w:hanging="709"/>
        <w:jc w:val="both"/>
        <w:rPr>
          <w:rFonts w:eastAsiaTheme="minorHAnsi" w:cstheme="minorBidi"/>
          <w:kern w:val="2"/>
          <w:lang w:val="id-ID"/>
          <w14:ligatures w14:val="standardContextual"/>
        </w:rPr>
      </w:pPr>
    </w:p>
    <w:p w14:paraId="76DD058B" w14:textId="77777777" w:rsidR="004F6755" w:rsidRPr="00813992" w:rsidRDefault="004F6755" w:rsidP="004F6755">
      <w:pPr>
        <w:tabs>
          <w:tab w:val="left" w:pos="426"/>
        </w:tabs>
        <w:ind w:left="709" w:hanging="709"/>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Sanctus-Benedictus</w:t>
      </w:r>
    </w:p>
    <w:p w14:paraId="182AA21B" w14:textId="77777777" w:rsidR="004F6755" w:rsidRPr="00813992" w:rsidRDefault="004F6755" w:rsidP="00F76C3D">
      <w:pPr>
        <w:ind w:left="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Umat menyanyikan KJ. 310 “KUDUS, KUDUS, KUDUSLAH”)</w:t>
      </w:r>
    </w:p>
    <w:p w14:paraId="36999BFC" w14:textId="77777777" w:rsidR="004F6755" w:rsidRPr="00813992" w:rsidRDefault="004F6755" w:rsidP="00F76C3D">
      <w:pPr>
        <w:ind w:left="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Kudus, kudus, kuduslah Tuhan Mahakuasa!</w:t>
      </w:r>
    </w:p>
    <w:p w14:paraId="3E01D289" w14:textId="77777777" w:rsidR="004F6755" w:rsidRPr="00813992" w:rsidRDefault="004F6755" w:rsidP="00F76C3D">
      <w:pPr>
        <w:ind w:left="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Sorga dan bumi penuh kemuliaan-Mu!</w:t>
      </w:r>
    </w:p>
    <w:p w14:paraId="66F6B041" w14:textId="77777777" w:rsidR="004F6755" w:rsidRPr="00813992" w:rsidRDefault="004F6755" w:rsidP="00F76C3D">
      <w:pPr>
        <w:ind w:left="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Hosana di tempat yang mahatinggi!</w:t>
      </w:r>
    </w:p>
    <w:p w14:paraId="20D48954" w14:textId="77777777" w:rsidR="004F6755" w:rsidRPr="00813992" w:rsidRDefault="004F6755" w:rsidP="00F76C3D">
      <w:pPr>
        <w:ind w:left="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Diberkatilah Dia yang datang dalam nama Tuhan!</w:t>
      </w:r>
    </w:p>
    <w:p w14:paraId="14A51B95" w14:textId="77777777" w:rsidR="004F6755" w:rsidRPr="00813992" w:rsidRDefault="004F6755" w:rsidP="00F76C3D">
      <w:pPr>
        <w:ind w:left="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Hosana di tempat yang mahatinggi!</w:t>
      </w:r>
    </w:p>
    <w:p w14:paraId="1D1FE239" w14:textId="77777777" w:rsidR="004F6755" w:rsidRPr="00813992" w:rsidRDefault="004F6755" w:rsidP="004F6755">
      <w:pPr>
        <w:tabs>
          <w:tab w:val="left" w:pos="426"/>
        </w:tabs>
        <w:ind w:left="709" w:hanging="709"/>
        <w:jc w:val="both"/>
        <w:rPr>
          <w:rFonts w:eastAsiaTheme="minorHAnsi" w:cstheme="minorBidi"/>
          <w:kern w:val="2"/>
          <w:lang w:val="id-ID"/>
          <w14:ligatures w14:val="standardContextual"/>
        </w:rPr>
      </w:pPr>
    </w:p>
    <w:p w14:paraId="6B3655EF" w14:textId="77777777" w:rsidR="004F6755" w:rsidRPr="00813992" w:rsidRDefault="004F6755" w:rsidP="004F6755">
      <w:pPr>
        <w:tabs>
          <w:tab w:val="left" w:pos="426"/>
        </w:tabs>
        <w:ind w:left="709" w:hanging="709"/>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Epiklese 1</w:t>
      </w:r>
    </w:p>
    <w:p w14:paraId="1E8B98A1" w14:textId="45EAA62E"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00F76C3D" w:rsidRPr="00813992">
        <w:rPr>
          <w:rFonts w:eastAsiaTheme="minorHAnsi" w:cstheme="minorBidi"/>
          <w:kern w:val="2"/>
          <w:lang w:val="id-ID"/>
          <w14:ligatures w14:val="standardContextual"/>
        </w:rPr>
        <w:tab/>
      </w:r>
      <w:r w:rsidRPr="00813992">
        <w:rPr>
          <w:rFonts w:eastAsiaTheme="minorHAnsi" w:cstheme="minorBidi"/>
          <w:kern w:val="2"/>
          <w:lang w:val="id-ID"/>
          <w14:ligatures w14:val="standardContextual"/>
        </w:rPr>
        <w:t xml:space="preserve">Ya Tuhan, Allah semesta alam, kekudusan-Mu dan </w:t>
      </w:r>
      <w:r w:rsidRPr="00813992">
        <w:rPr>
          <w:rFonts w:eastAsiaTheme="minorHAnsi" w:cstheme="minorBidi"/>
          <w:kern w:val="2"/>
          <w:lang w:val="id-ID"/>
          <w14:ligatures w14:val="standardContextual"/>
        </w:rPr>
        <w:lastRenderedPageBreak/>
        <w:t>kemuliaan-Mu melampaui segala ukuran. Berkatilah sajian perjamuan ini dan curahkanlah Roh-Mu yang Kudus ke dalam hati kami. Sehingga melalui roti dan anggur ini kami mampu menghayati tubuh dan darah-Mu yang kudus.</w:t>
      </w:r>
    </w:p>
    <w:p w14:paraId="6C6B140E" w14:textId="58C2AC1F"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 xml:space="preserve">U: </w:t>
      </w:r>
      <w:r w:rsidR="00F76C3D" w:rsidRPr="00813992">
        <w:rPr>
          <w:rFonts w:eastAsiaTheme="minorHAnsi" w:cstheme="minorBidi"/>
          <w:b/>
          <w:bCs/>
          <w:kern w:val="2"/>
          <w:lang w:val="id-ID"/>
          <w14:ligatures w14:val="standardContextual"/>
        </w:rPr>
        <w:tab/>
      </w:r>
      <w:r w:rsidRPr="00813992">
        <w:rPr>
          <w:rFonts w:eastAsiaTheme="minorHAnsi" w:cstheme="minorBidi"/>
          <w:b/>
          <w:bCs/>
          <w:kern w:val="2"/>
          <w:lang w:val="id-ID"/>
          <w14:ligatures w14:val="standardContextual"/>
        </w:rPr>
        <w:t>Datanglah ya Roh Pencipta.</w:t>
      </w:r>
    </w:p>
    <w:p w14:paraId="43B3F926" w14:textId="7777777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Penetapan Perjamuan Kudus</w:t>
      </w:r>
    </w:p>
    <w:p w14:paraId="6A6A0510" w14:textId="48A1D487"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00F76C3D" w:rsidRPr="00813992">
        <w:rPr>
          <w:rFonts w:eastAsiaTheme="minorHAnsi" w:cstheme="minorBidi"/>
          <w:kern w:val="2"/>
          <w:lang w:val="id-ID"/>
          <w14:ligatures w14:val="standardContextual"/>
        </w:rPr>
        <w:tab/>
      </w:r>
      <w:r w:rsidRPr="00813992">
        <w:rPr>
          <w:rFonts w:eastAsiaTheme="minorHAnsi" w:cstheme="minorBidi"/>
          <w:kern w:val="2"/>
          <w:lang w:val="id-ID"/>
          <w14:ligatures w14:val="standardContextual"/>
        </w:rPr>
        <w:t>Kiranya Roh Pencipta menyempurnakan sabda Anak-Mu yang terkasih, yang pada malam ketika Ia akan diserahkan, mengambil roti dan sesudah itu Ia mengucap syukur atasnya; Ia memecah-mecahkannya dan berkata: “Inilah Tubuh-Ku, yang diserahkan bagi kamu; perbuatlah ini menjadi peringatan akan Aku!” Demikian juga Ia mengambil cawan, sesudah makan, lalu berkata: “Cawan ini adalah perjanjian baru yang dimeteraikan oleh darah-Ku; perbuatlah ini, setiap kamu meminumnya, menjadi peringatan akan Aku!”</w:t>
      </w:r>
    </w:p>
    <w:p w14:paraId="005123FD" w14:textId="0363276C"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 xml:space="preserve">U: </w:t>
      </w:r>
      <w:r w:rsidRPr="00813992">
        <w:rPr>
          <w:rFonts w:eastAsiaTheme="minorHAnsi" w:cstheme="minorBidi"/>
          <w:b/>
          <w:bCs/>
          <w:kern w:val="2"/>
          <w:lang w:val="id-ID"/>
          <w14:ligatures w14:val="standardContextual"/>
        </w:rPr>
        <w:tab/>
        <w:t>Kematian Kristus kami wartakan!</w:t>
      </w:r>
    </w:p>
    <w:p w14:paraId="43DE46F9" w14:textId="0DEC0EB0"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ab/>
        <w:t>Kebangkitan Kristus kami rayakan!</w:t>
      </w:r>
      <w:r w:rsidRPr="00813992">
        <w:rPr>
          <w:rFonts w:eastAsiaTheme="minorHAnsi" w:cstheme="minorBidi"/>
          <w:b/>
          <w:bCs/>
          <w:kern w:val="2"/>
          <w:lang w:val="id-ID"/>
          <w14:ligatures w14:val="standardContextual"/>
        </w:rPr>
        <w:cr/>
        <w:t>Kedatangan Kristus kami nantikan!</w:t>
      </w:r>
    </w:p>
    <w:p w14:paraId="0D52E991" w14:textId="77777777" w:rsidR="004F6755" w:rsidRPr="00813992" w:rsidRDefault="004F6755" w:rsidP="00F76C3D">
      <w:pPr>
        <w:ind w:left="567" w:hanging="567"/>
        <w:jc w:val="both"/>
        <w:rPr>
          <w:rFonts w:eastAsiaTheme="minorHAnsi" w:cstheme="minorBidi"/>
          <w:b/>
          <w:bCs/>
          <w:kern w:val="2"/>
          <w:lang w:val="id-ID"/>
          <w14:ligatures w14:val="standardContextual"/>
        </w:rPr>
      </w:pPr>
    </w:p>
    <w:p w14:paraId="40D70C69" w14:textId="7777777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Anamnesis</w:t>
      </w:r>
    </w:p>
    <w:p w14:paraId="1503DC7B" w14:textId="6BB1F605"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Pr="00813992">
        <w:rPr>
          <w:rFonts w:eastAsiaTheme="minorHAnsi" w:cstheme="minorBidi"/>
          <w:kern w:val="2"/>
          <w:lang w:val="id-ID"/>
          <w14:ligatures w14:val="standardContextual"/>
        </w:rPr>
        <w:tab/>
        <w:t>Oleh karena itu ya Allah, sekarang kami merayakan kelepasan kami. Kami mengenang kembali kelahiran Anak-Mu di antara kami, pembaptisan-Nya oleh Yohanes, perjamuan-Nya yang terakhir bersama para murid, kematian-Nya yang merengkuh sampai ke dalam kerajaan maut; Kami mengagungkan kebangkitan dan kenaikan Kristus ke dalam kemuliaan, di mana Ia sebagai Imam Agung kami, senantiasa menjadi pengantara untuk</w:t>
      </w:r>
      <w:r w:rsidR="00FD4CB8">
        <w:rPr>
          <w:rFonts w:eastAsiaTheme="minorHAnsi" w:cstheme="minorBidi"/>
          <w:kern w:val="2"/>
          <w:lang w:val="id-ID"/>
          <w14:ligatures w14:val="standardContextual"/>
        </w:rPr>
        <w:t xml:space="preserve"> </w:t>
      </w:r>
      <w:r w:rsidRPr="00813992">
        <w:rPr>
          <w:rFonts w:eastAsiaTheme="minorHAnsi" w:cstheme="minorBidi"/>
          <w:kern w:val="2"/>
          <w:lang w:val="id-ID"/>
          <w14:ligatures w14:val="standardContextual"/>
        </w:rPr>
        <w:t>seluruh ciptaan; Dan kami menantikan kedatangan-Nya pada akhir zaman. Kini, di dalam persekutuan dengan Kristus, kami mempersembahkan kepada-Mu seluruh kenangan kami kepada-Mu. Kenangan yang membawa kami untuk turut serta melanjutkan pekerjaan penyelamatan Kristus sampai akhir zaman.</w:t>
      </w:r>
    </w:p>
    <w:p w14:paraId="502E2756" w14:textId="6CA80F59"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 xml:space="preserve">U: </w:t>
      </w:r>
      <w:r w:rsidRPr="00813992">
        <w:rPr>
          <w:rFonts w:eastAsiaTheme="minorHAnsi" w:cstheme="minorBidi"/>
          <w:b/>
          <w:bCs/>
          <w:kern w:val="2"/>
          <w:lang w:val="id-ID"/>
          <w14:ligatures w14:val="standardContextual"/>
        </w:rPr>
        <w:tab/>
        <w:t>Maranata! Datanglah ya Kristus!</w:t>
      </w:r>
    </w:p>
    <w:p w14:paraId="15A7E11E" w14:textId="77777777" w:rsidR="004F6755" w:rsidRPr="00813992" w:rsidRDefault="004F6755" w:rsidP="00F76C3D">
      <w:pPr>
        <w:ind w:left="567" w:hanging="567"/>
        <w:jc w:val="both"/>
        <w:rPr>
          <w:rFonts w:eastAsiaTheme="minorHAnsi" w:cstheme="minorBidi"/>
          <w:kern w:val="2"/>
          <w:lang w:val="id-ID"/>
          <w14:ligatures w14:val="standardContextual"/>
        </w:rPr>
      </w:pPr>
    </w:p>
    <w:p w14:paraId="6473EB53" w14:textId="7777777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Epiklese 2</w:t>
      </w:r>
    </w:p>
    <w:p w14:paraId="4E17CE88" w14:textId="0661C2CB"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Pr="00813992">
        <w:rPr>
          <w:rFonts w:eastAsiaTheme="minorHAnsi" w:cstheme="minorBidi"/>
          <w:kern w:val="2"/>
          <w:lang w:val="id-ID"/>
          <w14:ligatures w14:val="standardContextual"/>
        </w:rPr>
        <w:tab/>
        <w:t xml:space="preserve">Pandanglah, ya Allah, perjamuan kudus ini, yang Engkau wariskan kepada Gereja. Terimalah perjamuan kudus ini </w:t>
      </w:r>
      <w:r w:rsidRPr="00813992">
        <w:rPr>
          <w:rFonts w:eastAsiaTheme="minorHAnsi" w:cstheme="minorBidi"/>
          <w:kern w:val="2"/>
          <w:lang w:val="id-ID"/>
          <w14:ligatures w14:val="standardContextual"/>
        </w:rPr>
        <w:lastRenderedPageBreak/>
        <w:t>dalam kebaikan-Mu, sebagaimana Engkau telah menerima persembahan Anak-Mu, yang melalui-Nya kami diterima kembali dan mendapat bagian dalam persekutuan Tubuh dan Darah-Nya. Penuhilah kami dengan Roh Kudus agar kami menjadi satu tubuh dan satu Roh di dalam Kristus serta menjadi persembahan yang hidup bagi Allah.</w:t>
      </w:r>
    </w:p>
    <w:p w14:paraId="025B0928" w14:textId="6F7AAA2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 xml:space="preserve">U: </w:t>
      </w:r>
      <w:r w:rsidRPr="00813992">
        <w:rPr>
          <w:rFonts w:eastAsiaTheme="minorHAnsi" w:cstheme="minorBidi"/>
          <w:b/>
          <w:bCs/>
          <w:kern w:val="2"/>
          <w:lang w:val="id-ID"/>
          <w14:ligatures w14:val="standardContextual"/>
        </w:rPr>
        <w:tab/>
        <w:t>Datanglah ya Roh Pencipta!</w:t>
      </w:r>
    </w:p>
    <w:p w14:paraId="797AFD86" w14:textId="77777777" w:rsidR="004F6755" w:rsidRPr="00813992" w:rsidRDefault="004F6755" w:rsidP="00F76C3D">
      <w:pPr>
        <w:ind w:left="567" w:hanging="567"/>
        <w:jc w:val="both"/>
        <w:rPr>
          <w:rFonts w:eastAsiaTheme="minorHAnsi" w:cstheme="minorBidi"/>
          <w:kern w:val="2"/>
          <w:lang w:val="id-ID"/>
          <w14:ligatures w14:val="standardContextual"/>
        </w:rPr>
      </w:pPr>
    </w:p>
    <w:p w14:paraId="7E5CEE25" w14:textId="7777777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Peringatan</w:t>
      </w:r>
    </w:p>
    <w:p w14:paraId="4E290AEF" w14:textId="74B0B9E3"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Pr="00813992">
        <w:rPr>
          <w:rFonts w:eastAsiaTheme="minorHAnsi" w:cstheme="minorBidi"/>
          <w:kern w:val="2"/>
          <w:lang w:val="id-ID"/>
          <w14:ligatures w14:val="standardContextual"/>
        </w:rPr>
        <w:tab/>
        <w:t>Ingatlah, ya Allah, Gereja-Mu yang esa, kudus, am dan rasuli; Yang diselamatkan oleh darah Kristus. Nyatakanlah kesatuannya, jagalah imannya, dan peliharalah dalam kedamaian. Ingatlah, Tuhan, semua pelayan-pelayan Gereja-Mu yang telah Engkau berikan anugerah yang khusus akan jabatan pelayanan. Ingatlah juga semua saudara dan saudari kami yang telah berpulang di dalam damai Kristus, serta para rasul, para martir dan orang-orang Kudus. Begitu pula dengan sesama ciptaan yang senantiasa merasakan cinta kasih-Mu, tuntunlah mereka semua ke dalam perayaan sukacita yang dipersiapkan dalam kehadiran-Mu. Kami mengangkat pujian dan menantikan kebahagiaan Kerajaan-Mu bersama seluruh ciptaan, yang telah dibebaskan dari dosa dan kematian, kami</w:t>
      </w:r>
      <w:r w:rsidR="00FD4CB8">
        <w:rPr>
          <w:rFonts w:eastAsiaTheme="minorHAnsi" w:cstheme="minorBidi"/>
          <w:kern w:val="2"/>
          <w:lang w:val="id-ID"/>
          <w14:ligatures w14:val="standardContextual"/>
        </w:rPr>
        <w:t xml:space="preserve"> </w:t>
      </w:r>
      <w:r w:rsidRPr="00813992">
        <w:rPr>
          <w:rFonts w:eastAsiaTheme="minorHAnsi" w:cstheme="minorBidi"/>
          <w:kern w:val="2"/>
          <w:lang w:val="id-ID"/>
          <w14:ligatures w14:val="standardContextual"/>
        </w:rPr>
        <w:t>memuliakan Engkau melalui Kristus Tuhan kami.</w:t>
      </w:r>
    </w:p>
    <w:p w14:paraId="179558A8" w14:textId="28E66AEB"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 xml:space="preserve">U: </w:t>
      </w:r>
      <w:r w:rsidRPr="00813992">
        <w:rPr>
          <w:rFonts w:eastAsiaTheme="minorHAnsi" w:cstheme="minorBidi"/>
          <w:b/>
          <w:bCs/>
          <w:kern w:val="2"/>
          <w:lang w:val="id-ID"/>
          <w14:ligatures w14:val="standardContextual"/>
        </w:rPr>
        <w:tab/>
        <w:t>Maranatha! Datanglah ya Tuhan!</w:t>
      </w:r>
    </w:p>
    <w:p w14:paraId="5776D2BD" w14:textId="77777777" w:rsidR="004F6755" w:rsidRPr="00813992" w:rsidRDefault="004F6755" w:rsidP="00F76C3D">
      <w:pPr>
        <w:ind w:left="567" w:hanging="567"/>
        <w:jc w:val="both"/>
        <w:rPr>
          <w:rFonts w:eastAsiaTheme="minorHAnsi" w:cstheme="minorBidi"/>
          <w:kern w:val="2"/>
          <w:lang w:val="id-ID"/>
          <w14:ligatures w14:val="standardContextual"/>
        </w:rPr>
      </w:pPr>
    </w:p>
    <w:p w14:paraId="047F6EDC" w14:textId="7777777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Konklusi</w:t>
      </w:r>
    </w:p>
    <w:p w14:paraId="27CCAB5D" w14:textId="2AA08F8A"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Pr="00813992">
        <w:rPr>
          <w:rFonts w:eastAsiaTheme="minorHAnsi" w:cstheme="minorBidi"/>
          <w:kern w:val="2"/>
          <w:lang w:val="id-ID"/>
          <w14:ligatures w14:val="standardContextual"/>
        </w:rPr>
        <w:tab/>
        <w:t>Melalui Kristus, dengan Kristus dan di dalam Kristus, segala hormat dan kemuliaan bagi Allah Bapa, dalam persekutuan dengan Roh Kudus, sekarang dan selamanya.</w:t>
      </w:r>
    </w:p>
    <w:p w14:paraId="71D6E686" w14:textId="6CAF76A0"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 xml:space="preserve">U: </w:t>
      </w:r>
      <w:r w:rsidRPr="00813992">
        <w:rPr>
          <w:rFonts w:eastAsiaTheme="minorHAnsi" w:cstheme="minorBidi"/>
          <w:b/>
          <w:bCs/>
          <w:kern w:val="2"/>
          <w:lang w:val="id-ID"/>
          <w14:ligatures w14:val="standardContextual"/>
        </w:rPr>
        <w:tab/>
        <w:t>Amin</w:t>
      </w:r>
    </w:p>
    <w:p w14:paraId="5C56976B" w14:textId="77777777" w:rsidR="004F6755" w:rsidRPr="00813992" w:rsidRDefault="004F6755" w:rsidP="00F76C3D">
      <w:pPr>
        <w:ind w:left="567" w:hanging="567"/>
        <w:jc w:val="both"/>
        <w:rPr>
          <w:rFonts w:eastAsiaTheme="minorHAnsi" w:cstheme="minorBidi"/>
          <w:kern w:val="2"/>
          <w:lang w:val="id-ID"/>
          <w14:ligatures w14:val="standardContextual"/>
        </w:rPr>
      </w:pPr>
    </w:p>
    <w:p w14:paraId="00FBBDB7" w14:textId="7777777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Doa Bapa Kami</w:t>
      </w:r>
    </w:p>
    <w:p w14:paraId="54A9C0CA" w14:textId="3AD83DA4"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Pr="00813992">
        <w:rPr>
          <w:rFonts w:eastAsiaTheme="minorHAnsi" w:cstheme="minorBidi"/>
          <w:kern w:val="2"/>
          <w:lang w:val="id-ID"/>
          <w14:ligatures w14:val="standardContextual"/>
        </w:rPr>
        <w:tab/>
        <w:t>Selaku anak-anak Allah yang dipersatukan di dalam satu baptisan, satu Roh Kudus dan satu tubuh Kri</w:t>
      </w:r>
      <w:r w:rsidR="00FD4CB8">
        <w:rPr>
          <w:rFonts w:eastAsiaTheme="minorHAnsi" w:cstheme="minorBidi"/>
          <w:kern w:val="2"/>
          <w:lang w:val="id-ID"/>
          <w14:ligatures w14:val="standardContextual"/>
        </w:rPr>
        <w:t>s</w:t>
      </w:r>
      <w:r w:rsidRPr="00813992">
        <w:rPr>
          <w:rFonts w:eastAsiaTheme="minorHAnsi" w:cstheme="minorBidi"/>
          <w:kern w:val="2"/>
          <w:lang w:val="id-ID"/>
          <w14:ligatures w14:val="standardContextual"/>
        </w:rPr>
        <w:t>tus, kami berdoa.</w:t>
      </w:r>
    </w:p>
    <w:p w14:paraId="0F55DEC7" w14:textId="5A38F1B8"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 xml:space="preserve">U: </w:t>
      </w:r>
      <w:r w:rsidRPr="00813992">
        <w:rPr>
          <w:rFonts w:eastAsiaTheme="minorHAnsi" w:cstheme="minorBidi"/>
          <w:b/>
          <w:bCs/>
          <w:kern w:val="2"/>
          <w:lang w:val="id-ID"/>
          <w14:ligatures w14:val="standardContextual"/>
        </w:rPr>
        <w:tab/>
        <w:t>Bapa kami yang ada di surga….</w:t>
      </w:r>
    </w:p>
    <w:p w14:paraId="6C502B9E" w14:textId="77777777" w:rsidR="004F6755" w:rsidRPr="00813992" w:rsidRDefault="004F6755" w:rsidP="00F76C3D">
      <w:pPr>
        <w:ind w:left="567" w:hanging="567"/>
        <w:jc w:val="both"/>
        <w:rPr>
          <w:rFonts w:eastAsiaTheme="minorHAnsi" w:cstheme="minorBidi"/>
          <w:kern w:val="2"/>
          <w:lang w:val="id-ID"/>
          <w14:ligatures w14:val="standardContextual"/>
        </w:rPr>
      </w:pPr>
    </w:p>
    <w:p w14:paraId="5AA6367F" w14:textId="7777777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lastRenderedPageBreak/>
        <w:t>Salam Damai</w:t>
      </w:r>
    </w:p>
    <w:p w14:paraId="358587C5" w14:textId="559DFEB4"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Pr="00813992">
        <w:rPr>
          <w:rFonts w:eastAsiaTheme="minorHAnsi" w:cstheme="minorBidi"/>
          <w:kern w:val="2"/>
          <w:lang w:val="id-ID"/>
          <w14:ligatures w14:val="standardContextual"/>
        </w:rPr>
        <w:tab/>
        <w:t>Ya Tuhan kami Yesus Kristus, Engkau telah mengatakan kepada para murid, “Damai sejahtera Kutinggalkan bagimu. Damai sejahtera-Ku Kuberikan kepadamu.” Janganlah pandang dosa-dosa kami tetapi pandanglah iman Gereja-Mu, Supaya kehendak-Mulah yang jadi; Berikanlah kepada kami senantiasa damai ini dan bimbinglah kami Kepada kesatuan yang sempurna dari Kerajaan-Mu untuk selama-lamanya.</w:t>
      </w:r>
    </w:p>
    <w:p w14:paraId="5EB65E0A" w14:textId="29411795"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 xml:space="preserve">U: </w:t>
      </w:r>
      <w:r w:rsidRPr="00813992">
        <w:rPr>
          <w:rFonts w:eastAsiaTheme="minorHAnsi" w:cstheme="minorBidi"/>
          <w:b/>
          <w:bCs/>
          <w:kern w:val="2"/>
          <w:lang w:val="id-ID"/>
          <w14:ligatures w14:val="standardContextual"/>
        </w:rPr>
        <w:tab/>
        <w:t>Amin.</w:t>
      </w:r>
    </w:p>
    <w:p w14:paraId="15429ECB" w14:textId="413280F3"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Pr="00813992">
        <w:rPr>
          <w:rFonts w:eastAsiaTheme="minorHAnsi" w:cstheme="minorBidi"/>
          <w:kern w:val="2"/>
          <w:lang w:val="id-ID"/>
          <w14:ligatures w14:val="standardContextual"/>
        </w:rPr>
        <w:tab/>
        <w:t>Damai sejahtera Allah bersertamu</w:t>
      </w:r>
    </w:p>
    <w:p w14:paraId="37D2A092" w14:textId="4989D19A"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 xml:space="preserve">U: </w:t>
      </w:r>
      <w:r w:rsidRPr="00813992">
        <w:rPr>
          <w:rFonts w:eastAsiaTheme="minorHAnsi" w:cstheme="minorBidi"/>
          <w:b/>
          <w:bCs/>
          <w:kern w:val="2"/>
          <w:lang w:val="id-ID"/>
          <w14:ligatures w14:val="standardContextual"/>
        </w:rPr>
        <w:tab/>
        <w:t>dan besertamu juga.</w:t>
      </w:r>
    </w:p>
    <w:p w14:paraId="2666DE2D" w14:textId="77777777" w:rsidR="004F6755" w:rsidRPr="00813992" w:rsidRDefault="004F6755" w:rsidP="00F76C3D">
      <w:pPr>
        <w:ind w:left="567" w:hanging="567"/>
        <w:jc w:val="both"/>
        <w:rPr>
          <w:rFonts w:eastAsiaTheme="minorHAnsi" w:cstheme="minorBidi"/>
          <w:kern w:val="2"/>
          <w:lang w:val="id-ID"/>
          <w14:ligatures w14:val="standardContextual"/>
        </w:rPr>
      </w:pPr>
    </w:p>
    <w:p w14:paraId="536635B8" w14:textId="77777777" w:rsidR="004F6755" w:rsidRPr="00813992" w:rsidRDefault="004F6755" w:rsidP="00F76C3D">
      <w:pPr>
        <w:jc w:val="center"/>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Umat saling memberikan salam sambil mengucapkan “Damai Tuhan besertamu”)</w:t>
      </w:r>
    </w:p>
    <w:p w14:paraId="1327B7BA" w14:textId="77777777" w:rsidR="004F6755" w:rsidRPr="00813992" w:rsidRDefault="004F6755" w:rsidP="00F76C3D">
      <w:pPr>
        <w:ind w:left="567" w:hanging="567"/>
        <w:jc w:val="both"/>
        <w:rPr>
          <w:rFonts w:eastAsiaTheme="minorHAnsi" w:cstheme="minorBidi"/>
          <w:kern w:val="2"/>
          <w:lang w:val="id-ID"/>
          <w14:ligatures w14:val="standardContextual"/>
        </w:rPr>
      </w:pPr>
    </w:p>
    <w:p w14:paraId="75C012EA" w14:textId="7777777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Pemecahan Roti</w:t>
      </w:r>
    </w:p>
    <w:p w14:paraId="64A28BA0" w14:textId="78072BEC"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Pr="00813992">
        <w:rPr>
          <w:rFonts w:eastAsiaTheme="minorHAnsi" w:cstheme="minorBidi"/>
          <w:kern w:val="2"/>
          <w:lang w:val="id-ID"/>
          <w14:ligatures w14:val="standardContextual"/>
        </w:rPr>
        <w:tab/>
        <w:t>(mengangkat dan memecahkan roti)</w:t>
      </w:r>
    </w:p>
    <w:p w14:paraId="282E1EE3" w14:textId="5E55FF57"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ab/>
        <w:t>Roti yang dipecahkan ini adalah persekutuan kita dengan Tubuh Kristus.</w:t>
      </w:r>
      <w:r w:rsidR="00FD4CB8">
        <w:rPr>
          <w:rFonts w:eastAsiaTheme="minorHAnsi" w:cstheme="minorBidi"/>
          <w:kern w:val="2"/>
          <w:lang w:val="id-ID"/>
          <w14:ligatures w14:val="standardContextual"/>
        </w:rPr>
        <w:t xml:space="preserve"> </w:t>
      </w:r>
      <w:r w:rsidRPr="00813992">
        <w:rPr>
          <w:rFonts w:eastAsiaTheme="minorHAnsi" w:cstheme="minorBidi"/>
          <w:kern w:val="2"/>
          <w:lang w:val="id-ID"/>
          <w14:ligatures w14:val="standardContextual"/>
        </w:rPr>
        <w:tab/>
        <w:t>Ambillah!</w:t>
      </w:r>
    </w:p>
    <w:p w14:paraId="0C63B360" w14:textId="3423110A"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ab/>
        <w:t>(Roti diedarkan)</w:t>
      </w:r>
    </w:p>
    <w:p w14:paraId="67E5133C" w14:textId="77777777" w:rsidR="004F6755" w:rsidRPr="00813992" w:rsidRDefault="004F6755" w:rsidP="00F76C3D">
      <w:pPr>
        <w:ind w:left="567" w:hanging="567"/>
        <w:jc w:val="both"/>
        <w:rPr>
          <w:rFonts w:eastAsiaTheme="minorHAnsi" w:cstheme="minorBidi"/>
          <w:kern w:val="2"/>
          <w:lang w:val="id-ID"/>
          <w14:ligatures w14:val="standardContextual"/>
        </w:rPr>
      </w:pPr>
    </w:p>
    <w:p w14:paraId="5A1FC8D3" w14:textId="405188DF"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ab/>
        <w:t>(mengangkat roti) Ingatlah dan percayalah, bahwa tubuh Tuhan kita, Yesus Kristus telah diserahkan bagi keselamatan dunia! Makanlah!</w:t>
      </w:r>
    </w:p>
    <w:p w14:paraId="1068334D" w14:textId="77777777" w:rsidR="004F6755" w:rsidRPr="00813992" w:rsidRDefault="004F6755" w:rsidP="00F76C3D">
      <w:pPr>
        <w:ind w:left="567" w:hanging="567"/>
        <w:jc w:val="both"/>
        <w:rPr>
          <w:rFonts w:eastAsiaTheme="minorHAnsi" w:cstheme="minorBidi"/>
          <w:kern w:val="2"/>
          <w:lang w:val="id-ID"/>
          <w14:ligatures w14:val="standardContextual"/>
        </w:rPr>
      </w:pPr>
    </w:p>
    <w:p w14:paraId="0884D2FD" w14:textId="7777777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Penuangan Air Anggur</w:t>
      </w:r>
    </w:p>
    <w:p w14:paraId="6A9EE85C" w14:textId="12FC9D7E"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Pr="00813992">
        <w:rPr>
          <w:rFonts w:eastAsiaTheme="minorHAnsi" w:cstheme="minorBidi"/>
          <w:kern w:val="2"/>
          <w:lang w:val="id-ID"/>
          <w14:ligatures w14:val="standardContextual"/>
        </w:rPr>
        <w:tab/>
        <w:t>(mengangkat cawan dan menuangkan air anggur)</w:t>
      </w:r>
    </w:p>
    <w:p w14:paraId="6D44F0F4" w14:textId="0032B362"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ab/>
        <w:t xml:space="preserve">Air anggur yang dituangkan ke dalam cawan syukur ini adalah persekutuan kita dengan darah Kristus. Ambillah! </w:t>
      </w:r>
    </w:p>
    <w:p w14:paraId="08DCB130" w14:textId="34186A74"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ab/>
        <w:t>(anggur diedarkan)</w:t>
      </w:r>
    </w:p>
    <w:p w14:paraId="15862B53" w14:textId="77777777" w:rsidR="004F6755" w:rsidRPr="00813992" w:rsidRDefault="004F6755" w:rsidP="00F76C3D">
      <w:pPr>
        <w:ind w:left="567" w:hanging="567"/>
        <w:jc w:val="both"/>
        <w:rPr>
          <w:rFonts w:eastAsiaTheme="minorHAnsi" w:cstheme="minorBidi"/>
          <w:kern w:val="2"/>
          <w:lang w:val="id-ID"/>
          <w14:ligatures w14:val="standardContextual"/>
        </w:rPr>
      </w:pPr>
    </w:p>
    <w:p w14:paraId="5738BB0F" w14:textId="27B8B24B"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ab/>
        <w:t>(mengangkat air anggur) Ingatlah dan percayalah, bahwa darah Tuhan kita, Yesus Kristus telah dicurahkan bagi keselamatan dunia! Minumlah!</w:t>
      </w:r>
    </w:p>
    <w:p w14:paraId="366D1939" w14:textId="77777777" w:rsidR="004F6755" w:rsidRPr="00813992" w:rsidRDefault="004F6755" w:rsidP="00F76C3D">
      <w:pPr>
        <w:ind w:left="567" w:hanging="567"/>
        <w:jc w:val="both"/>
        <w:rPr>
          <w:rFonts w:eastAsiaTheme="minorHAnsi" w:cstheme="minorBidi"/>
          <w:kern w:val="2"/>
          <w:lang w:val="id-ID"/>
          <w14:ligatures w14:val="standardContextual"/>
        </w:rPr>
      </w:pPr>
    </w:p>
    <w:p w14:paraId="126D7355" w14:textId="77777777"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Doa Syukur</w:t>
      </w:r>
    </w:p>
    <w:p w14:paraId="0BEE2C45" w14:textId="739CBA6A"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 xml:space="preserve">Pdt: </w:t>
      </w:r>
      <w:r w:rsidRPr="00813992">
        <w:rPr>
          <w:rFonts w:eastAsiaTheme="minorHAnsi" w:cstheme="minorBidi"/>
          <w:kern w:val="2"/>
          <w:lang w:val="id-ID"/>
          <w14:ligatures w14:val="standardContextual"/>
        </w:rPr>
        <w:tab/>
        <w:t>Di dalam damai, marilah kita menaikkan syukur kepada Allah:</w:t>
      </w:r>
    </w:p>
    <w:p w14:paraId="4B2502DF" w14:textId="5EA8662C"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lastRenderedPageBreak/>
        <w:tab/>
        <w:t>Ya Allah semesta alam, kami menghaturkan terima kasih kepada-Mu, untuk keindahan bumi dan laut, untuk kekayaan gunung-gunung, lembah dan sungai-sungai, untuk nyanyian burung-burung dan keindahan bunga-bunga; Kami memuji Engkau untuk seluruh anugerah-Mu yang indah ini.</w:t>
      </w:r>
    </w:p>
    <w:p w14:paraId="65EBFA81" w14:textId="77777777"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ab/>
      </w:r>
      <w:r w:rsidRPr="00813992">
        <w:rPr>
          <w:rFonts w:eastAsiaTheme="minorHAnsi" w:cstheme="minorBidi"/>
          <w:kern w:val="2"/>
          <w:lang w:val="id-ID"/>
          <w14:ligatures w14:val="standardContextual"/>
        </w:rPr>
        <w:tab/>
      </w:r>
    </w:p>
    <w:p w14:paraId="28F60A5F" w14:textId="4A15A213" w:rsidR="004F6755" w:rsidRPr="00813992" w:rsidRDefault="004F6755" w:rsidP="00F76C3D">
      <w:pPr>
        <w:ind w:left="567" w:hanging="567"/>
        <w:jc w:val="both"/>
        <w:rPr>
          <w:rFonts w:eastAsiaTheme="minorHAnsi" w:cstheme="minorBidi"/>
          <w:kern w:val="2"/>
          <w:lang w:val="id-ID"/>
          <w14:ligatures w14:val="standardContextual"/>
        </w:rPr>
      </w:pPr>
      <w:r w:rsidRPr="00813992">
        <w:rPr>
          <w:rFonts w:eastAsiaTheme="minorHAnsi" w:cstheme="minorBidi"/>
          <w:kern w:val="2"/>
          <w:lang w:val="id-ID"/>
          <w14:ligatures w14:val="standardContextual"/>
        </w:rPr>
        <w:tab/>
        <w:t>Dan kami berdoa agar kami dapat memeliharanya untuk kesejahteraan seluruh ciptaan. Mampukanlah kami agar kami dapat bertumbuh seterusnya di dalam rasa syukur kami akan penciptaan-Mu yang tidak pernah berakhir. Kami bersyukur karena Engkau menyatukan kami oleh baptisan di dalam Tubuh Kristus dan karena Engkau mengisi kami dengan sukacita di dalam Perjamuan Kudus. Pimpinlah kami menuju kesatuan Gereja-Mu yang nyata penuh. Dan bantulah kami untuk menghargai semua tanda-tanda perdamaian yang Kau berikan kepada kami. Karena sekarang kami telah merasakan perjamuan yang telah dipersiapkan untuk kami di dalam dunia yang akan datang. Kiranya kami semua kelak dapat mengambil bagian bersama-sama dengan orang-orang kudus di dalam kehidupan Kerajaan-Mu. Di dalam nama Tuhan Yesus Kristus, Anak-Mu yang hidup dan memerintah bersama-sama dengan Engkau di dalam kesatuan dengan Roh Kudus; Allah yang esa, kiranya senantiasa memerintah di dunia yang tidak akan pernah berakhir.</w:t>
      </w:r>
    </w:p>
    <w:p w14:paraId="01F89A62" w14:textId="7D6494F3" w:rsidR="004F6755" w:rsidRPr="00813992" w:rsidRDefault="004F6755" w:rsidP="00F76C3D">
      <w:pPr>
        <w:ind w:left="567" w:hanging="567"/>
        <w:jc w:val="both"/>
        <w:rPr>
          <w:rFonts w:eastAsiaTheme="minorHAnsi" w:cstheme="minorBidi"/>
          <w:b/>
          <w:bCs/>
          <w:kern w:val="2"/>
          <w:lang w:val="id-ID"/>
          <w14:ligatures w14:val="standardContextual"/>
        </w:rPr>
      </w:pPr>
      <w:r w:rsidRPr="00813992">
        <w:rPr>
          <w:rFonts w:eastAsiaTheme="minorHAnsi" w:cstheme="minorBidi"/>
          <w:b/>
          <w:bCs/>
          <w:kern w:val="2"/>
          <w:lang w:val="id-ID"/>
          <w14:ligatures w14:val="standardContextual"/>
        </w:rPr>
        <w:t xml:space="preserve">U: </w:t>
      </w:r>
      <w:r w:rsidRPr="00813992">
        <w:rPr>
          <w:rFonts w:eastAsiaTheme="minorHAnsi" w:cstheme="minorBidi"/>
          <w:b/>
          <w:bCs/>
          <w:kern w:val="2"/>
          <w:lang w:val="id-ID"/>
          <w14:ligatures w14:val="standardContextual"/>
        </w:rPr>
        <w:tab/>
        <w:t>Amin.</w:t>
      </w:r>
    </w:p>
    <w:p w14:paraId="39475A19" w14:textId="77777777" w:rsidR="004F6755" w:rsidRPr="00813992" w:rsidRDefault="004F6755" w:rsidP="00F76C3D">
      <w:pPr>
        <w:ind w:left="567" w:hanging="567"/>
        <w:jc w:val="both"/>
        <w:rPr>
          <w:rFonts w:eastAsiaTheme="minorHAnsi" w:cstheme="minorBidi"/>
          <w:kern w:val="2"/>
          <w:lang w:val="id-ID"/>
          <w14:ligatures w14:val="standardContextual"/>
        </w:rPr>
      </w:pPr>
    </w:p>
    <w:p w14:paraId="01584947" w14:textId="77777777" w:rsidR="004F6755" w:rsidRPr="00813992" w:rsidRDefault="004F6755" w:rsidP="00F76C3D">
      <w:pPr>
        <w:ind w:left="567" w:hanging="567"/>
        <w:jc w:val="center"/>
        <w:rPr>
          <w:rFonts w:eastAsiaTheme="minorHAnsi" w:cstheme="minorBidi"/>
          <w:i/>
          <w:iCs/>
          <w:kern w:val="2"/>
          <w:lang w:val="id-ID"/>
          <w14:ligatures w14:val="standardContextual"/>
        </w:rPr>
      </w:pPr>
      <w:r w:rsidRPr="00813992">
        <w:rPr>
          <w:rFonts w:eastAsiaTheme="minorHAnsi" w:cstheme="minorBidi"/>
          <w:i/>
          <w:iCs/>
          <w:kern w:val="2"/>
          <w:lang w:val="id-ID"/>
          <w14:ligatures w14:val="standardContextual"/>
        </w:rPr>
        <w:t>(umat diberikan kesempatan untuk memberikan persembahan syukur Perjamuan Kudus dengan memasukkannya ke kotak persembahan yang telah disediakan)</w:t>
      </w:r>
    </w:p>
    <w:p w14:paraId="32FFEB41" w14:textId="77777777" w:rsidR="004F6755" w:rsidRPr="00813992" w:rsidRDefault="004F6755" w:rsidP="00F76C3D">
      <w:pPr>
        <w:pStyle w:val="Body"/>
        <w:ind w:left="567" w:hanging="567"/>
        <w:jc w:val="both"/>
        <w:rPr>
          <w:rFonts w:ascii="Georgia" w:eastAsia="Georgia" w:hAnsi="Georgia" w:cs="Georgia"/>
          <w:sz w:val="22"/>
          <w:szCs w:val="22"/>
          <w:lang w:val="id-ID"/>
        </w:rPr>
      </w:pPr>
    </w:p>
    <w:p w14:paraId="1EF0FAE0" w14:textId="77777777" w:rsidR="004F6755" w:rsidRPr="00813992" w:rsidRDefault="004F6755" w:rsidP="00F76C3D">
      <w:pPr>
        <w:pStyle w:val="Body"/>
        <w:ind w:left="567" w:hanging="567"/>
        <w:jc w:val="both"/>
        <w:rPr>
          <w:rFonts w:ascii="Georgia" w:eastAsia="Georgia" w:hAnsi="Georgia" w:cs="Georgia"/>
          <w:sz w:val="22"/>
          <w:szCs w:val="22"/>
          <w:lang w:val="id-ID"/>
        </w:rPr>
      </w:pPr>
    </w:p>
    <w:p w14:paraId="1DD535B0" w14:textId="77777777" w:rsidR="004F6755" w:rsidRPr="00813992" w:rsidRDefault="004F6755" w:rsidP="00F76C3D">
      <w:pPr>
        <w:pStyle w:val="Heading"/>
        <w:keepLines/>
        <w:ind w:left="567" w:hanging="567"/>
        <w:jc w:val="both"/>
        <w:rPr>
          <w:rFonts w:ascii="Georgia" w:eastAsia="Georgia" w:hAnsi="Georgia" w:cs="Georgia"/>
          <w:sz w:val="22"/>
          <w:szCs w:val="22"/>
          <w:u w:color="000000"/>
          <w:lang w:val="id-ID"/>
        </w:rPr>
      </w:pPr>
      <w:r w:rsidRPr="00813992">
        <w:rPr>
          <w:rFonts w:ascii="Georgia" w:hAnsi="Georgia"/>
          <w:sz w:val="22"/>
          <w:szCs w:val="22"/>
          <w:u w:color="000000"/>
          <w:lang w:val="id-ID"/>
        </w:rPr>
        <w:t>Saksi Kebangkitan</w:t>
      </w:r>
    </w:p>
    <w:p w14:paraId="177955A7" w14:textId="765AB2B3" w:rsidR="004F6755" w:rsidRPr="00813992" w:rsidRDefault="004F6755" w:rsidP="00F76C3D">
      <w:pPr>
        <w:pStyle w:val="Body"/>
        <w:widowControl w:val="0"/>
        <w:tabs>
          <w:tab w:val="left" w:pos="360"/>
          <w:tab w:val="left" w:pos="540"/>
        </w:tabs>
        <w:ind w:left="567" w:hanging="567"/>
        <w:jc w:val="both"/>
        <w:rPr>
          <w:rFonts w:ascii="Georgia" w:eastAsia="Georgia" w:hAnsi="Georgia" w:cs="Georgia"/>
          <w:sz w:val="22"/>
          <w:szCs w:val="22"/>
          <w:lang w:val="id-ID"/>
        </w:rPr>
      </w:pPr>
      <w:r w:rsidRPr="00813992">
        <w:rPr>
          <w:rFonts w:ascii="Georgia" w:hAnsi="Georgia"/>
          <w:sz w:val="22"/>
          <w:szCs w:val="22"/>
          <w:lang w:val="id-ID"/>
        </w:rPr>
        <w:t>PF:</w:t>
      </w:r>
      <w:r w:rsidRPr="00813992">
        <w:rPr>
          <w:rFonts w:ascii="Georgia" w:hAnsi="Georgia"/>
          <w:sz w:val="22"/>
          <w:szCs w:val="22"/>
          <w:lang w:val="id-ID"/>
        </w:rPr>
        <w:tab/>
      </w:r>
      <w:r w:rsidR="00F76C3D" w:rsidRPr="00813992">
        <w:rPr>
          <w:rFonts w:ascii="Georgia" w:hAnsi="Georgia"/>
          <w:sz w:val="22"/>
          <w:szCs w:val="22"/>
          <w:lang w:val="id-ID"/>
        </w:rPr>
        <w:tab/>
      </w:r>
      <w:r w:rsidRPr="00813992">
        <w:rPr>
          <w:rFonts w:ascii="Georgia" w:hAnsi="Georgia"/>
          <w:sz w:val="22"/>
          <w:szCs w:val="22"/>
          <w:lang w:val="id-ID"/>
        </w:rPr>
        <w:t xml:space="preserve">Jangan termangu-mangu dan takut! Jadilah saksi kebangkitan Kristus dengan sukacita </w:t>
      </w:r>
    </w:p>
    <w:p w14:paraId="24D7A60C" w14:textId="0BDC89EB" w:rsidR="004F6755" w:rsidRPr="00813992" w:rsidRDefault="004F6755" w:rsidP="00F76C3D">
      <w:pPr>
        <w:pStyle w:val="Body"/>
        <w:widowControl w:val="0"/>
        <w:tabs>
          <w:tab w:val="left" w:pos="360"/>
          <w:tab w:val="left" w:pos="540"/>
        </w:tabs>
        <w:ind w:left="567" w:hanging="567"/>
        <w:jc w:val="both"/>
        <w:rPr>
          <w:rFonts w:ascii="Georgia" w:eastAsia="Georgia" w:hAnsi="Georgia" w:cs="Georgia"/>
          <w:sz w:val="22"/>
          <w:szCs w:val="22"/>
          <w:lang w:val="id-ID"/>
        </w:rPr>
      </w:pPr>
      <w:r w:rsidRPr="00813992">
        <w:rPr>
          <w:rFonts w:ascii="Georgia" w:hAnsi="Georgia"/>
          <w:sz w:val="22"/>
          <w:szCs w:val="22"/>
          <w:lang w:val="id-ID"/>
        </w:rPr>
        <w:t>U</w:t>
      </w:r>
      <w:r w:rsidRPr="00813992">
        <w:rPr>
          <w:rFonts w:ascii="Georgia" w:eastAsia="Georgia" w:hAnsi="Georgia" w:cs="Georgia"/>
          <w:sz w:val="22"/>
          <w:szCs w:val="22"/>
          <w:lang w:val="id-ID"/>
        </w:rPr>
        <w:t>:</w:t>
      </w:r>
      <w:r w:rsidRPr="00813992">
        <w:rPr>
          <w:rFonts w:ascii="Georgia" w:eastAsia="Georgia" w:hAnsi="Georgia" w:cs="Georgia"/>
          <w:sz w:val="22"/>
          <w:szCs w:val="22"/>
          <w:lang w:val="id-ID"/>
        </w:rPr>
        <w:tab/>
      </w:r>
      <w:r w:rsidR="00F76C3D" w:rsidRPr="00813992">
        <w:rPr>
          <w:rFonts w:ascii="Georgia" w:eastAsia="Georgia" w:hAnsi="Georgia" w:cs="Georgia"/>
          <w:sz w:val="22"/>
          <w:szCs w:val="22"/>
          <w:lang w:val="id-ID"/>
        </w:rPr>
        <w:tab/>
      </w:r>
      <w:r w:rsidR="00F76C3D" w:rsidRPr="00813992">
        <w:rPr>
          <w:rFonts w:ascii="Georgia" w:eastAsia="Georgia" w:hAnsi="Georgia" w:cs="Georgia"/>
          <w:b/>
          <w:bCs/>
          <w:sz w:val="22"/>
          <w:szCs w:val="22"/>
          <w:lang w:val="id-ID"/>
        </w:rPr>
        <w:t xml:space="preserve">kami  mau hidup </w:t>
      </w:r>
      <w:r w:rsidR="00F76C3D" w:rsidRPr="00813992">
        <w:rPr>
          <w:rFonts w:ascii="Georgia" w:hAnsi="Georgia"/>
          <w:b/>
          <w:bCs/>
          <w:sz w:val="22"/>
          <w:szCs w:val="22"/>
          <w:lang w:val="id-ID"/>
        </w:rPr>
        <w:t>dalam semangat kebangkitan</w:t>
      </w:r>
    </w:p>
    <w:p w14:paraId="0009E94D" w14:textId="6A993478" w:rsidR="004F6755" w:rsidRPr="00813992" w:rsidRDefault="004F6755" w:rsidP="00F76C3D">
      <w:pPr>
        <w:pStyle w:val="Body"/>
        <w:widowControl w:val="0"/>
        <w:tabs>
          <w:tab w:val="left" w:pos="360"/>
          <w:tab w:val="left" w:pos="540"/>
        </w:tabs>
        <w:ind w:left="567" w:hanging="567"/>
        <w:jc w:val="both"/>
        <w:rPr>
          <w:rFonts w:ascii="Georgia" w:eastAsia="Georgia" w:hAnsi="Georgia" w:cs="Georgia"/>
          <w:sz w:val="22"/>
          <w:szCs w:val="22"/>
          <w:lang w:val="id-ID"/>
        </w:rPr>
      </w:pPr>
      <w:r w:rsidRPr="00813992">
        <w:rPr>
          <w:rFonts w:ascii="Georgia" w:hAnsi="Georgia"/>
          <w:sz w:val="22"/>
          <w:szCs w:val="22"/>
          <w:lang w:val="id-ID"/>
        </w:rPr>
        <w:t>PF:</w:t>
      </w:r>
      <w:r w:rsidRPr="00813992">
        <w:rPr>
          <w:rFonts w:ascii="Georgia" w:hAnsi="Georgia"/>
          <w:sz w:val="22"/>
          <w:szCs w:val="22"/>
          <w:lang w:val="id-ID"/>
        </w:rPr>
        <w:tab/>
      </w:r>
      <w:r w:rsidR="00F76C3D" w:rsidRPr="00813992">
        <w:rPr>
          <w:rFonts w:ascii="Georgia" w:hAnsi="Georgia"/>
          <w:sz w:val="22"/>
          <w:szCs w:val="22"/>
          <w:lang w:val="id-ID"/>
        </w:rPr>
        <w:tab/>
      </w:r>
      <w:r w:rsidRPr="00813992">
        <w:rPr>
          <w:rFonts w:ascii="Georgia" w:hAnsi="Georgia"/>
          <w:sz w:val="22"/>
          <w:szCs w:val="22"/>
          <w:lang w:val="id-ID"/>
        </w:rPr>
        <w:t xml:space="preserve">Aku ini, TUHAN, telah memanggil engkau untuk maksud penyelamatan, telah memegang tanganmu; Aku telah membentuk engkau dan memberi engkau menjadi perjanjian </w:t>
      </w:r>
      <w:r w:rsidRPr="00813992">
        <w:rPr>
          <w:rFonts w:ascii="Georgia" w:hAnsi="Georgia"/>
          <w:sz w:val="22"/>
          <w:szCs w:val="22"/>
          <w:lang w:val="id-ID"/>
        </w:rPr>
        <w:lastRenderedPageBreak/>
        <w:t>bagi umat manusia, menjadi terang untuk bangsa-bangsa (Yes 42:6)</w:t>
      </w:r>
    </w:p>
    <w:p w14:paraId="1747DD05" w14:textId="77B8D1A8" w:rsidR="004F6755" w:rsidRPr="00813992" w:rsidRDefault="004F6755" w:rsidP="00F76C3D">
      <w:pPr>
        <w:pStyle w:val="Body"/>
        <w:widowControl w:val="0"/>
        <w:tabs>
          <w:tab w:val="left" w:pos="360"/>
          <w:tab w:val="left" w:pos="540"/>
        </w:tabs>
        <w:ind w:left="567" w:hanging="567"/>
        <w:jc w:val="both"/>
        <w:rPr>
          <w:rFonts w:ascii="Georgia" w:eastAsia="Georgia" w:hAnsi="Georgia" w:cs="Georgia"/>
          <w:b/>
          <w:bCs/>
          <w:sz w:val="22"/>
          <w:szCs w:val="22"/>
          <w:lang w:val="id-ID"/>
        </w:rPr>
      </w:pPr>
      <w:r w:rsidRPr="00813992">
        <w:rPr>
          <w:rFonts w:ascii="Georgia" w:hAnsi="Georgia"/>
          <w:sz w:val="22"/>
          <w:szCs w:val="22"/>
          <w:lang w:val="id-ID"/>
        </w:rPr>
        <w:t>U</w:t>
      </w:r>
      <w:r w:rsidRPr="00813992">
        <w:rPr>
          <w:rFonts w:ascii="Georgia" w:eastAsia="Georgia" w:hAnsi="Georgia" w:cs="Georgia"/>
          <w:sz w:val="22"/>
          <w:szCs w:val="22"/>
          <w:lang w:val="id-ID"/>
        </w:rPr>
        <w:t>:</w:t>
      </w:r>
      <w:r w:rsidRPr="00813992">
        <w:rPr>
          <w:rFonts w:ascii="Georgia" w:eastAsia="Georgia" w:hAnsi="Georgia" w:cs="Georgia"/>
          <w:sz w:val="22"/>
          <w:szCs w:val="22"/>
          <w:lang w:val="id-ID"/>
        </w:rPr>
        <w:tab/>
      </w:r>
      <w:r w:rsidR="00F76C3D" w:rsidRPr="00813992">
        <w:rPr>
          <w:rFonts w:ascii="Georgia" w:eastAsia="Georgia" w:hAnsi="Georgia" w:cs="Georgia"/>
          <w:sz w:val="22"/>
          <w:szCs w:val="22"/>
          <w:lang w:val="id-ID"/>
        </w:rPr>
        <w:tab/>
      </w:r>
      <w:r w:rsidR="00F76C3D" w:rsidRPr="00813992">
        <w:rPr>
          <w:rFonts w:ascii="Georgia" w:eastAsia="Georgia" w:hAnsi="Georgia" w:cs="Georgia"/>
          <w:b/>
          <w:bCs/>
          <w:sz w:val="22"/>
          <w:szCs w:val="22"/>
          <w:lang w:val="id-ID"/>
        </w:rPr>
        <w:t>kami mau me</w:t>
      </w:r>
      <w:r w:rsidR="00F76C3D" w:rsidRPr="00813992">
        <w:rPr>
          <w:rFonts w:ascii="Georgia" w:hAnsi="Georgia"/>
          <w:b/>
          <w:bCs/>
          <w:sz w:val="22"/>
          <w:szCs w:val="22"/>
          <w:lang w:val="id-ID"/>
        </w:rPr>
        <w:t>mbagikan semangat kehidupan bagi dunia</w:t>
      </w:r>
    </w:p>
    <w:p w14:paraId="3AF6C0D4" w14:textId="77777777" w:rsidR="004F6755" w:rsidRPr="00813992" w:rsidRDefault="004F6755" w:rsidP="00F76C3D">
      <w:pPr>
        <w:pStyle w:val="Body"/>
        <w:widowControl w:val="0"/>
        <w:ind w:left="567" w:hanging="567"/>
        <w:jc w:val="both"/>
        <w:rPr>
          <w:rFonts w:ascii="Georgia" w:eastAsia="Georgia" w:hAnsi="Georgia" w:cs="Georgia"/>
          <w:sz w:val="22"/>
          <w:szCs w:val="22"/>
          <w:lang w:val="id-ID"/>
        </w:rPr>
      </w:pPr>
    </w:p>
    <w:p w14:paraId="275050C0" w14:textId="77777777" w:rsidR="004F6755" w:rsidRPr="00813992" w:rsidRDefault="004F6755" w:rsidP="00F76C3D">
      <w:pPr>
        <w:numPr>
          <w:ilvl w:val="0"/>
          <w:numId w:val="68"/>
        </w:numPr>
        <w:pBdr>
          <w:top w:val="nil"/>
          <w:left w:val="nil"/>
          <w:bottom w:val="nil"/>
          <w:right w:val="nil"/>
          <w:between w:val="nil"/>
          <w:bar w:val="nil"/>
        </w:pBdr>
        <w:autoSpaceDE/>
        <w:autoSpaceDN/>
        <w:ind w:left="567" w:hanging="567"/>
        <w:rPr>
          <w:rFonts w:cs="Arial Unicode MS"/>
          <w:i/>
          <w:iCs/>
          <w:color w:val="000000"/>
          <w:u w:color="000000"/>
          <w:lang w:val="id-ID"/>
          <w14:textOutline w14:w="0" w14:cap="flat" w14:cmpd="sng" w14:algn="ctr">
            <w14:noFill/>
            <w14:prstDash w14:val="solid"/>
            <w14:bevel/>
          </w14:textOutline>
        </w:rPr>
      </w:pPr>
      <w:r w:rsidRPr="00813992">
        <w:rPr>
          <w:rFonts w:cs="Arial Unicode MS"/>
          <w:i/>
          <w:iCs/>
          <w:color w:val="000000"/>
          <w:u w:color="000000"/>
          <w:lang w:val="id-ID"/>
          <w14:textOutline w14:w="0" w14:cap="flat" w14:cmpd="sng" w14:algn="ctr">
            <w14:noFill/>
            <w14:prstDash w14:val="solid"/>
            <w14:bevel/>
          </w14:textOutline>
        </w:rPr>
        <w:t xml:space="preserve"> umat menyanyikan PKJ 86:1-2 YESUS TELAH BANGKIT</w:t>
      </w:r>
    </w:p>
    <w:p w14:paraId="4F36A998" w14:textId="77777777" w:rsidR="004F6755" w:rsidRPr="00813992" w:rsidRDefault="004F6755" w:rsidP="00F76C3D">
      <w:pPr>
        <w:ind w:left="567"/>
        <w:rPr>
          <w:lang w:val="id-ID"/>
        </w:rPr>
      </w:pPr>
      <w:r w:rsidRPr="00813992">
        <w:rPr>
          <w:lang w:val="id-ID"/>
        </w:rPr>
        <w:t>Yesus telah bangkit di dalam kemuliaan-Nya.</w:t>
      </w:r>
    </w:p>
    <w:p w14:paraId="7F150FDF" w14:textId="77777777" w:rsidR="004F6755" w:rsidRPr="00813992" w:rsidRDefault="004F6755" w:rsidP="00F76C3D">
      <w:pPr>
        <w:ind w:left="567"/>
        <w:rPr>
          <w:lang w:val="id-ID"/>
        </w:rPr>
      </w:pPr>
      <w:r w:rsidRPr="00813992">
        <w:rPr>
          <w:lang w:val="id-ID"/>
        </w:rPr>
        <w:t>Haleluya! Haleluya!</w:t>
      </w:r>
    </w:p>
    <w:p w14:paraId="660ECE2D" w14:textId="77777777" w:rsidR="004F6755" w:rsidRPr="00813992" w:rsidRDefault="004F6755" w:rsidP="00F76C3D">
      <w:pPr>
        <w:ind w:left="567"/>
        <w:rPr>
          <w:lang w:val="id-ID"/>
        </w:rPr>
      </w:pPr>
      <w:r w:rsidRPr="00813992">
        <w:rPr>
          <w:lang w:val="id-ID"/>
        </w:rPr>
        <w:t>Kita bersyukur menghayati kemenangan-Nya.</w:t>
      </w:r>
    </w:p>
    <w:p w14:paraId="61089167" w14:textId="77777777" w:rsidR="004F6755" w:rsidRPr="00813992" w:rsidRDefault="004F6755" w:rsidP="00F76C3D">
      <w:pPr>
        <w:ind w:left="567"/>
        <w:rPr>
          <w:lang w:val="id-ID"/>
        </w:rPr>
      </w:pPr>
      <w:r w:rsidRPr="00813992">
        <w:rPr>
          <w:lang w:val="id-ID"/>
        </w:rPr>
        <w:t>Haleluya! Haleluya!</w:t>
      </w:r>
    </w:p>
    <w:p w14:paraId="20BEFC54" w14:textId="77777777" w:rsidR="004F6755" w:rsidRPr="00813992" w:rsidRDefault="004F6755" w:rsidP="00F76C3D">
      <w:pPr>
        <w:ind w:left="567"/>
        <w:rPr>
          <w:lang w:val="id-ID"/>
        </w:rPr>
      </w:pPr>
      <w:r w:rsidRPr="00813992">
        <w:rPr>
          <w:lang w:val="id-ID"/>
        </w:rPr>
        <w:t>Refr.:</w:t>
      </w:r>
      <w:r w:rsidRPr="00813992">
        <w:rPr>
          <w:lang w:val="id-ID"/>
        </w:rPr>
        <w:tab/>
        <w:t>Haleluya! Haleluya! Haleluya! Haleluya!</w:t>
      </w:r>
    </w:p>
    <w:p w14:paraId="59E2E92C" w14:textId="77777777" w:rsidR="004F6755" w:rsidRPr="00813992" w:rsidRDefault="004F6755" w:rsidP="00F76C3D">
      <w:pPr>
        <w:ind w:left="567"/>
        <w:rPr>
          <w:lang w:val="id-ID"/>
        </w:rPr>
      </w:pPr>
    </w:p>
    <w:p w14:paraId="711821D6" w14:textId="77777777" w:rsidR="004F6755" w:rsidRPr="00813992" w:rsidRDefault="004F6755" w:rsidP="00F76C3D">
      <w:pPr>
        <w:ind w:left="567"/>
        <w:rPr>
          <w:lang w:val="id-ID"/>
        </w:rPr>
      </w:pPr>
      <w:r w:rsidRPr="00813992">
        <w:rPr>
          <w:lang w:val="id-ID"/>
        </w:rPr>
        <w:t>Kasih besar Allah berwujud dalam Anak-Nya.</w:t>
      </w:r>
    </w:p>
    <w:p w14:paraId="45D6FB50" w14:textId="77777777" w:rsidR="004F6755" w:rsidRPr="00813992" w:rsidRDefault="004F6755" w:rsidP="00F76C3D">
      <w:pPr>
        <w:ind w:left="567"/>
        <w:rPr>
          <w:lang w:val="id-ID"/>
        </w:rPr>
      </w:pPr>
      <w:r w:rsidRPr="00813992">
        <w:rPr>
          <w:lang w:val="id-ID"/>
        </w:rPr>
        <w:t>Haleluya! Haleluya!</w:t>
      </w:r>
    </w:p>
    <w:p w14:paraId="63740D8B" w14:textId="77777777" w:rsidR="004F6755" w:rsidRPr="00813992" w:rsidRDefault="004F6755" w:rsidP="00F76C3D">
      <w:pPr>
        <w:ind w:left="567"/>
        <w:rPr>
          <w:lang w:val="id-ID"/>
        </w:rPr>
      </w:pPr>
      <w:r w:rsidRPr="00813992">
        <w:rPr>
          <w:lang w:val="id-ID"/>
        </w:rPr>
        <w:t>Kita dijadikan-Nya warga Kerajaan-Nya.</w:t>
      </w:r>
      <w:r w:rsidRPr="00813992">
        <w:rPr>
          <w:lang w:val="id-ID"/>
        </w:rPr>
        <w:cr/>
        <w:t>Haleluya! Haleluya! Refr.: …</w:t>
      </w:r>
    </w:p>
    <w:p w14:paraId="76387365" w14:textId="77777777" w:rsidR="004F6755" w:rsidRPr="00813992" w:rsidRDefault="004F6755" w:rsidP="00F76C3D">
      <w:pPr>
        <w:pStyle w:val="Body"/>
        <w:widowControl w:val="0"/>
        <w:tabs>
          <w:tab w:val="left" w:pos="269"/>
          <w:tab w:val="left" w:pos="540"/>
        </w:tabs>
        <w:ind w:left="567" w:hanging="567"/>
        <w:jc w:val="both"/>
        <w:rPr>
          <w:rFonts w:ascii="Georgia" w:hAnsi="Georgia"/>
          <w:sz w:val="22"/>
          <w:szCs w:val="22"/>
          <w:lang w:val="id-ID"/>
        </w:rPr>
      </w:pPr>
    </w:p>
    <w:p w14:paraId="6EAFEB17" w14:textId="77777777" w:rsidR="004F6755" w:rsidRPr="00813992" w:rsidRDefault="004F6755" w:rsidP="00F76C3D">
      <w:pPr>
        <w:pStyle w:val="Body"/>
        <w:widowControl w:val="0"/>
        <w:tabs>
          <w:tab w:val="left" w:pos="269"/>
          <w:tab w:val="left" w:pos="540"/>
        </w:tabs>
        <w:ind w:left="567" w:hanging="567"/>
        <w:jc w:val="both"/>
        <w:rPr>
          <w:rFonts w:ascii="Georgia" w:eastAsia="Georgia" w:hAnsi="Georgia" w:cs="Georgia"/>
          <w:sz w:val="22"/>
          <w:szCs w:val="22"/>
          <w:lang w:val="id-ID"/>
        </w:rPr>
      </w:pPr>
      <w:r w:rsidRPr="00813992">
        <w:rPr>
          <w:rFonts w:ascii="Georgia" w:hAnsi="Georgia"/>
          <w:sz w:val="22"/>
          <w:szCs w:val="22"/>
          <w:lang w:val="id-ID"/>
        </w:rPr>
        <w:t>PF</w:t>
      </w:r>
      <w:r w:rsidRPr="00813992">
        <w:rPr>
          <w:rFonts w:ascii="Georgia" w:hAnsi="Georgia"/>
          <w:sz w:val="22"/>
          <w:szCs w:val="22"/>
          <w:lang w:val="id-ID"/>
        </w:rPr>
        <w:tab/>
        <w:t>:</w:t>
      </w:r>
      <w:r w:rsidRPr="00813992">
        <w:rPr>
          <w:rFonts w:ascii="Georgia" w:hAnsi="Georgia"/>
          <w:sz w:val="22"/>
          <w:szCs w:val="22"/>
          <w:lang w:val="id-ID"/>
        </w:rPr>
        <w:tab/>
        <w:t xml:space="preserve">Bersaksilah di tengah dunia yang merindukan kasih karunia Allah. Jadilah teladan dalam iman, pengharapan dan kasih. Usahakanlah dirimu menjadi berkat bagi sesama manusia dan bagi seluruh ciptaan Allah sebagaimana berkat Tuhan yang dinyatakan padamu, terimalah berkat Tuhan: </w:t>
      </w:r>
    </w:p>
    <w:p w14:paraId="6DDAC5DE" w14:textId="77777777" w:rsidR="004F6755" w:rsidRPr="00813992" w:rsidRDefault="004F6755" w:rsidP="00F76C3D">
      <w:pPr>
        <w:pStyle w:val="Body"/>
        <w:widowControl w:val="0"/>
        <w:tabs>
          <w:tab w:val="left" w:pos="269"/>
          <w:tab w:val="left" w:pos="540"/>
        </w:tabs>
        <w:ind w:left="567" w:hanging="567"/>
        <w:jc w:val="both"/>
        <w:rPr>
          <w:rFonts w:ascii="Georgia" w:eastAsia="Georgia" w:hAnsi="Georgia" w:cs="Georgia"/>
          <w:sz w:val="22"/>
          <w:szCs w:val="22"/>
          <w:lang w:val="id-ID"/>
        </w:rPr>
      </w:pPr>
    </w:p>
    <w:p w14:paraId="7CE5C0DE" w14:textId="77777777" w:rsidR="004F6755" w:rsidRPr="00813992" w:rsidRDefault="004F6755" w:rsidP="00F76C3D">
      <w:pPr>
        <w:pStyle w:val="Body"/>
        <w:widowControl w:val="0"/>
        <w:tabs>
          <w:tab w:val="left" w:pos="269"/>
          <w:tab w:val="left" w:pos="540"/>
        </w:tabs>
        <w:ind w:left="567" w:hanging="567"/>
        <w:jc w:val="both"/>
        <w:rPr>
          <w:rFonts w:ascii="Georgia" w:eastAsia="Georgia" w:hAnsi="Georgia" w:cs="Georgia"/>
          <w:sz w:val="22"/>
          <w:szCs w:val="22"/>
          <w:lang w:val="id-ID"/>
        </w:rPr>
      </w:pPr>
      <w:r w:rsidRPr="00813992">
        <w:rPr>
          <w:rFonts w:ascii="Georgia" w:eastAsia="Georgia" w:hAnsi="Georgia" w:cs="Georgia"/>
          <w:sz w:val="22"/>
          <w:szCs w:val="22"/>
          <w:lang w:val="id-ID"/>
        </w:rPr>
        <w:tab/>
      </w:r>
      <w:r w:rsidRPr="00813992">
        <w:rPr>
          <w:rFonts w:ascii="Georgia" w:eastAsia="Georgia" w:hAnsi="Georgia" w:cs="Georgia"/>
          <w:sz w:val="22"/>
          <w:szCs w:val="22"/>
          <w:lang w:val="id-ID"/>
        </w:rPr>
        <w:tab/>
      </w:r>
      <w:r w:rsidRPr="00813992">
        <w:rPr>
          <w:rFonts w:ascii="Georgia" w:hAnsi="Georgia"/>
          <w:sz w:val="22"/>
          <w:szCs w:val="22"/>
          <w:lang w:val="id-ID"/>
        </w:rPr>
        <w:t>Kiranya kuasa kebangkitan Kristus membangkitkan imanmu.</w:t>
      </w:r>
    </w:p>
    <w:p w14:paraId="15250228" w14:textId="77777777" w:rsidR="004F6755" w:rsidRPr="00813992" w:rsidRDefault="004F6755" w:rsidP="00F76C3D">
      <w:pPr>
        <w:pStyle w:val="Body"/>
        <w:widowControl w:val="0"/>
        <w:tabs>
          <w:tab w:val="left" w:pos="269"/>
          <w:tab w:val="left" w:pos="540"/>
        </w:tabs>
        <w:ind w:left="567" w:hanging="567"/>
        <w:jc w:val="both"/>
        <w:rPr>
          <w:rFonts w:ascii="Georgia" w:eastAsia="Georgia" w:hAnsi="Georgia" w:cs="Georgia"/>
          <w:sz w:val="22"/>
          <w:szCs w:val="22"/>
          <w:lang w:val="id-ID"/>
        </w:rPr>
      </w:pPr>
      <w:r w:rsidRPr="00813992">
        <w:rPr>
          <w:rFonts w:ascii="Georgia" w:eastAsia="Georgia" w:hAnsi="Georgia" w:cs="Georgia"/>
          <w:sz w:val="22"/>
          <w:szCs w:val="22"/>
          <w:lang w:val="id-ID"/>
        </w:rPr>
        <w:tab/>
      </w:r>
      <w:r w:rsidRPr="00813992">
        <w:rPr>
          <w:rFonts w:ascii="Georgia" w:eastAsia="Georgia" w:hAnsi="Georgia" w:cs="Georgia"/>
          <w:sz w:val="22"/>
          <w:szCs w:val="22"/>
          <w:lang w:val="id-ID"/>
        </w:rPr>
        <w:tab/>
        <w:t>Kiranya kasih setia Allah yang membangkitkan memberikan keberanian untuk terus bersaksi tentang Dia</w:t>
      </w:r>
    </w:p>
    <w:p w14:paraId="47D07599" w14:textId="77777777" w:rsidR="004F6755" w:rsidRPr="00813992" w:rsidRDefault="004F6755" w:rsidP="00F76C3D">
      <w:pPr>
        <w:pStyle w:val="Body"/>
        <w:widowControl w:val="0"/>
        <w:tabs>
          <w:tab w:val="left" w:pos="269"/>
          <w:tab w:val="left" w:pos="540"/>
        </w:tabs>
        <w:ind w:left="567" w:hanging="567"/>
        <w:jc w:val="both"/>
        <w:rPr>
          <w:rFonts w:ascii="Georgia" w:eastAsia="Georgia" w:hAnsi="Georgia" w:cs="Georgia"/>
          <w:sz w:val="22"/>
          <w:szCs w:val="22"/>
          <w:lang w:val="id-ID"/>
        </w:rPr>
      </w:pPr>
      <w:r w:rsidRPr="00813992">
        <w:rPr>
          <w:rFonts w:ascii="Georgia" w:eastAsia="Georgia" w:hAnsi="Georgia" w:cs="Georgia"/>
          <w:sz w:val="22"/>
          <w:szCs w:val="22"/>
          <w:lang w:val="id-ID"/>
        </w:rPr>
        <w:tab/>
      </w:r>
      <w:r w:rsidRPr="00813992">
        <w:rPr>
          <w:rFonts w:ascii="Georgia" w:eastAsia="Georgia" w:hAnsi="Georgia" w:cs="Georgia"/>
          <w:sz w:val="22"/>
          <w:szCs w:val="22"/>
          <w:lang w:val="id-ID"/>
        </w:rPr>
        <w:tab/>
        <w:t xml:space="preserve">Kiranya teladan kasih yang diserukan Yesus di atas salib membuat hidupmu dipenuhi cinta terhadap kehidupan. </w:t>
      </w:r>
    </w:p>
    <w:p w14:paraId="233C49D9" w14:textId="77777777" w:rsidR="004F6755" w:rsidRPr="00813992" w:rsidRDefault="004F6755" w:rsidP="00F76C3D">
      <w:pPr>
        <w:pStyle w:val="Body"/>
        <w:widowControl w:val="0"/>
        <w:tabs>
          <w:tab w:val="left" w:pos="269"/>
          <w:tab w:val="left" w:pos="540"/>
        </w:tabs>
        <w:ind w:left="567" w:hanging="567"/>
        <w:jc w:val="both"/>
        <w:rPr>
          <w:rFonts w:ascii="Georgia" w:eastAsia="Georgia" w:hAnsi="Georgia" w:cs="Georgia"/>
          <w:sz w:val="22"/>
          <w:szCs w:val="22"/>
          <w:lang w:val="id-ID"/>
        </w:rPr>
      </w:pPr>
      <w:r w:rsidRPr="00813992">
        <w:rPr>
          <w:rFonts w:ascii="Georgia" w:eastAsia="Georgia" w:hAnsi="Georgia" w:cs="Georgia"/>
          <w:sz w:val="22"/>
          <w:szCs w:val="22"/>
          <w:lang w:val="id-ID"/>
        </w:rPr>
        <w:tab/>
      </w:r>
      <w:r w:rsidRPr="00813992">
        <w:rPr>
          <w:rFonts w:ascii="Georgia" w:eastAsia="Georgia" w:hAnsi="Georgia" w:cs="Georgia"/>
          <w:sz w:val="22"/>
          <w:szCs w:val="22"/>
          <w:lang w:val="id-ID"/>
        </w:rPr>
        <w:tab/>
        <w:t>Kiranya kuasa Roh Kudus memberikan semangat yang mengubah hidupmu sesuai dengan semangat kebangkitan-Nya. Amin.</w:t>
      </w:r>
    </w:p>
    <w:p w14:paraId="5AE9C673" w14:textId="77777777" w:rsidR="004F6755" w:rsidRPr="00813992" w:rsidRDefault="004F6755" w:rsidP="00F76C3D">
      <w:pPr>
        <w:pStyle w:val="Body"/>
        <w:widowControl w:val="0"/>
        <w:tabs>
          <w:tab w:val="left" w:pos="269"/>
          <w:tab w:val="left" w:pos="540"/>
        </w:tabs>
        <w:ind w:left="567" w:hanging="567"/>
        <w:jc w:val="both"/>
        <w:rPr>
          <w:rFonts w:ascii="Georgia" w:eastAsia="Georgia" w:hAnsi="Georgia" w:cs="Georgia"/>
          <w:sz w:val="22"/>
          <w:szCs w:val="22"/>
          <w:lang w:val="id-ID"/>
        </w:rPr>
      </w:pPr>
    </w:p>
    <w:p w14:paraId="556F0198" w14:textId="6C82AC3A" w:rsidR="004F6755" w:rsidRPr="00813992" w:rsidRDefault="004F6755" w:rsidP="00F76C3D">
      <w:pPr>
        <w:pStyle w:val="Body"/>
        <w:widowControl w:val="0"/>
        <w:tabs>
          <w:tab w:val="left" w:pos="269"/>
          <w:tab w:val="left" w:pos="540"/>
        </w:tabs>
        <w:ind w:left="567" w:hanging="567"/>
        <w:jc w:val="both"/>
        <w:rPr>
          <w:rFonts w:ascii="Georgia" w:eastAsia="Georgia" w:hAnsi="Georgia" w:cs="Georgia"/>
          <w:sz w:val="22"/>
          <w:szCs w:val="22"/>
          <w:lang w:val="id-ID"/>
        </w:rPr>
      </w:pPr>
      <w:r w:rsidRPr="00813992">
        <w:rPr>
          <w:rFonts w:ascii="Georgia" w:hAnsi="Georgia"/>
          <w:sz w:val="22"/>
          <w:szCs w:val="22"/>
          <w:lang w:val="id-ID"/>
        </w:rPr>
        <w:t>U</w:t>
      </w:r>
      <w:r w:rsidRPr="00813992">
        <w:rPr>
          <w:rFonts w:ascii="Georgia" w:eastAsia="Georgia" w:hAnsi="Georgia" w:cs="Georgia"/>
          <w:sz w:val="22"/>
          <w:szCs w:val="22"/>
          <w:lang w:val="id-ID"/>
        </w:rPr>
        <w:t>:</w:t>
      </w:r>
      <w:r w:rsidR="00F76C3D" w:rsidRPr="00813992">
        <w:rPr>
          <w:rFonts w:ascii="Georgia" w:eastAsia="Georgia" w:hAnsi="Georgia" w:cs="Georgia"/>
          <w:sz w:val="22"/>
          <w:szCs w:val="22"/>
          <w:lang w:val="id-ID"/>
        </w:rPr>
        <w:tab/>
      </w:r>
      <w:r w:rsidRPr="00813992">
        <w:rPr>
          <w:rFonts w:ascii="Georgia" w:eastAsia="Georgia" w:hAnsi="Georgia" w:cs="Georgia"/>
          <w:sz w:val="22"/>
          <w:szCs w:val="22"/>
          <w:lang w:val="id-ID"/>
        </w:rPr>
        <w:tab/>
      </w:r>
      <w:r w:rsidRPr="00813992">
        <w:rPr>
          <w:rFonts w:ascii="Georgia" w:eastAsia="Georgia" w:hAnsi="Georgia" w:cs="Georgia"/>
          <w:b/>
          <w:bCs/>
          <w:sz w:val="22"/>
          <w:szCs w:val="22"/>
          <w:lang w:val="id-ID"/>
        </w:rPr>
        <w:t xml:space="preserve">(menyanyikan) </w:t>
      </w:r>
      <w:r w:rsidRPr="00813992">
        <w:rPr>
          <w:rFonts w:ascii="Georgia" w:hAnsi="Georgia"/>
          <w:b/>
          <w:bCs/>
          <w:smallCaps/>
          <w:sz w:val="22"/>
          <w:szCs w:val="22"/>
          <w:lang w:val="id-ID"/>
        </w:rPr>
        <w:t xml:space="preserve">Haleluya </w:t>
      </w:r>
      <w:r w:rsidRPr="00813992">
        <w:rPr>
          <w:rFonts w:ascii="Georgia" w:hAnsi="Georgia"/>
          <w:b/>
          <w:bCs/>
          <w:sz w:val="22"/>
          <w:szCs w:val="22"/>
          <w:lang w:val="id-ID"/>
        </w:rPr>
        <w:t xml:space="preserve">(5x) </w:t>
      </w:r>
      <w:r w:rsidRPr="00813992">
        <w:rPr>
          <w:rFonts w:ascii="Georgia" w:hAnsi="Georgia"/>
          <w:b/>
          <w:bCs/>
          <w:smallCaps/>
          <w:sz w:val="22"/>
          <w:szCs w:val="22"/>
          <w:lang w:val="id-ID"/>
        </w:rPr>
        <w:t xml:space="preserve">Amin </w:t>
      </w:r>
      <w:r w:rsidRPr="00813992">
        <w:rPr>
          <w:rFonts w:ascii="Georgia" w:hAnsi="Georgia"/>
          <w:b/>
          <w:bCs/>
          <w:sz w:val="22"/>
          <w:szCs w:val="22"/>
          <w:lang w:val="id-ID"/>
        </w:rPr>
        <w:t>(3x)</w:t>
      </w:r>
    </w:p>
    <w:p w14:paraId="1E9CF990" w14:textId="77777777" w:rsidR="004F6755" w:rsidRPr="00813992" w:rsidRDefault="004F6755" w:rsidP="004F6755">
      <w:pPr>
        <w:pStyle w:val="Body"/>
        <w:widowControl w:val="0"/>
        <w:jc w:val="both"/>
        <w:rPr>
          <w:rFonts w:ascii="Georgia" w:hAnsi="Georgia"/>
          <w:sz w:val="22"/>
          <w:szCs w:val="22"/>
          <w:lang w:val="id-ID"/>
        </w:rPr>
      </w:pPr>
      <w:r w:rsidRPr="00813992">
        <w:rPr>
          <w:rFonts w:ascii="Georgia" w:hAnsi="Georgia"/>
          <w:sz w:val="22"/>
          <w:szCs w:val="22"/>
          <w:lang w:val="id-ID"/>
        </w:rPr>
        <w:t> </w:t>
      </w:r>
    </w:p>
    <w:p w14:paraId="071EDEE2" w14:textId="319AEFC3" w:rsidR="004F6755" w:rsidRPr="00813992" w:rsidRDefault="00F76C3D" w:rsidP="00F76C3D">
      <w:pPr>
        <w:jc w:val="right"/>
        <w:rPr>
          <w:lang w:val="id-ID"/>
        </w:rPr>
      </w:pPr>
      <w:r w:rsidRPr="00813992">
        <w:rPr>
          <w:lang w:val="id-ID"/>
        </w:rPr>
        <w:t>(wsn)</w:t>
      </w:r>
    </w:p>
    <w:p w14:paraId="5EA430D6" w14:textId="77777777" w:rsidR="00F76C3D" w:rsidRPr="00813992" w:rsidRDefault="00F76C3D">
      <w:pPr>
        <w:rPr>
          <w:lang w:val="id-ID"/>
        </w:rPr>
      </w:pPr>
      <w:r w:rsidRPr="00813992">
        <w:rPr>
          <w:lang w:val="id-ID"/>
        </w:rPr>
        <w:br w:type="page"/>
      </w:r>
    </w:p>
    <w:p w14:paraId="2895F6E1" w14:textId="77777777" w:rsidR="004272A0" w:rsidRPr="00813992" w:rsidRDefault="004272A0" w:rsidP="004272A0">
      <w:pPr>
        <w:rPr>
          <w:lang w:val="id-ID"/>
        </w:rPr>
      </w:pPr>
      <w:r w:rsidRPr="00813992">
        <w:rPr>
          <w:noProof/>
          <w:lang w:val="id-ID"/>
        </w:rPr>
        <w:lastRenderedPageBreak/>
        <mc:AlternateContent>
          <mc:Choice Requires="wps">
            <w:drawing>
              <wp:anchor distT="0" distB="0" distL="114300" distR="114300" simplePos="0" relativeHeight="251748864" behindDoc="0" locked="0" layoutInCell="1" allowOverlap="1" wp14:anchorId="75EC02B9" wp14:editId="63DA4419">
                <wp:simplePos x="0" y="0"/>
                <wp:positionH relativeFrom="column">
                  <wp:posOffset>5715</wp:posOffset>
                </wp:positionH>
                <wp:positionV relativeFrom="paragraph">
                  <wp:posOffset>4445</wp:posOffset>
                </wp:positionV>
                <wp:extent cx="2229485" cy="1276350"/>
                <wp:effectExtent l="0" t="0" r="0" b="0"/>
                <wp:wrapThrough wrapText="bothSides">
                  <wp:wrapPolygon edited="0">
                    <wp:start x="0" y="0"/>
                    <wp:lineTo x="0" y="21278"/>
                    <wp:lineTo x="21409" y="21278"/>
                    <wp:lineTo x="21409" y="0"/>
                    <wp:lineTo x="0" y="0"/>
                  </wp:wrapPolygon>
                </wp:wrapThrough>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276350"/>
                        </a:xfrm>
                        <a:prstGeom prst="rect">
                          <a:avLst/>
                        </a:prstGeom>
                        <a:solidFill>
                          <a:schemeClr val="bg1">
                            <a:lumMod val="85000"/>
                          </a:schemeClr>
                        </a:solidFill>
                        <a:ln w="9525">
                          <a:noFill/>
                          <a:miter lim="800000"/>
                          <a:headEnd/>
                          <a:tailEnd/>
                        </a:ln>
                      </wps:spPr>
                      <wps:txbx>
                        <w:txbxContent>
                          <w:p w14:paraId="6F4EB401" w14:textId="77777777" w:rsidR="004272A0" w:rsidRPr="00C76228" w:rsidRDefault="004272A0" w:rsidP="004272A0">
                            <w:pPr>
                              <w:rPr>
                                <w:b/>
                              </w:rPr>
                            </w:pPr>
                            <w:r>
                              <w:rPr>
                                <w:b/>
                              </w:rPr>
                              <w:t>BAHAN LITURGI</w:t>
                            </w:r>
                          </w:p>
                          <w:p w14:paraId="395C7B0E" w14:textId="28F886A3" w:rsidR="004272A0" w:rsidRPr="00C76228" w:rsidRDefault="004272A0" w:rsidP="004272A0">
                            <w:pPr>
                              <w:rPr>
                                <w:b/>
                              </w:rPr>
                            </w:pPr>
                            <w:r w:rsidRPr="00C76228">
                              <w:rPr>
                                <w:b/>
                              </w:rPr>
                              <w:t xml:space="preserve">Minggu </w:t>
                            </w:r>
                            <w:r>
                              <w:rPr>
                                <w:b/>
                              </w:rPr>
                              <w:t>Paska</w:t>
                            </w:r>
                            <w:r w:rsidR="00FD4CB8">
                              <w:rPr>
                                <w:b/>
                              </w:rPr>
                              <w:t>h</w:t>
                            </w:r>
                            <w:r>
                              <w:rPr>
                                <w:b/>
                              </w:rPr>
                              <w:t xml:space="preserve"> Sore</w:t>
                            </w:r>
                          </w:p>
                          <w:p w14:paraId="2BE9A91F" w14:textId="77777777" w:rsidR="004272A0" w:rsidRPr="00F976DD" w:rsidRDefault="004272A0" w:rsidP="004272A0">
                            <w:pPr>
                              <w:rPr>
                                <w:rFonts w:cs="Calibri"/>
                                <w:bCs/>
                                <w:i/>
                                <w:iCs/>
                                <w:sz w:val="20"/>
                                <w:szCs w:val="20"/>
                              </w:rPr>
                            </w:pPr>
                            <w:r>
                              <w:rPr>
                                <w:rFonts w:cs="Calibri"/>
                                <w:bCs/>
                                <w:i/>
                                <w:iCs/>
                                <w:sz w:val="20"/>
                                <w:szCs w:val="20"/>
                              </w:rPr>
                              <w:t>Minggu</w:t>
                            </w:r>
                            <w:r w:rsidRPr="00F976DD">
                              <w:rPr>
                                <w:rFonts w:cs="Calibri"/>
                                <w:bCs/>
                                <w:i/>
                                <w:iCs/>
                                <w:sz w:val="20"/>
                                <w:szCs w:val="20"/>
                              </w:rPr>
                              <w:t xml:space="preserve">, </w:t>
                            </w:r>
                            <w:r>
                              <w:rPr>
                                <w:rFonts w:cs="Calibri"/>
                                <w:bCs/>
                                <w:i/>
                                <w:iCs/>
                                <w:sz w:val="20"/>
                                <w:szCs w:val="20"/>
                              </w:rPr>
                              <w:t>20 April 2025</w:t>
                            </w:r>
                          </w:p>
                          <w:p w14:paraId="3E09C65B" w14:textId="77777777" w:rsidR="004272A0" w:rsidRDefault="004272A0" w:rsidP="004272A0">
                            <w:pPr>
                              <w:pBdr>
                                <w:top w:val="single" w:sz="4" w:space="1" w:color="7F7F7F"/>
                              </w:pBdr>
                              <w:rPr>
                                <w:rFonts w:cs="Calibri"/>
                                <w:bCs/>
                                <w:sz w:val="20"/>
                                <w:szCs w:val="20"/>
                              </w:rPr>
                            </w:pPr>
                            <w:r>
                              <w:rPr>
                                <w:rFonts w:cs="Calibri"/>
                                <w:bCs/>
                                <w:sz w:val="20"/>
                                <w:szCs w:val="20"/>
                              </w:rPr>
                              <w:t>Keterangan:</w:t>
                            </w:r>
                          </w:p>
                          <w:p w14:paraId="180B5E76" w14:textId="77777777" w:rsidR="004272A0" w:rsidRPr="0031074C" w:rsidRDefault="004272A0" w:rsidP="004272A0">
                            <w:pPr>
                              <w:pBdr>
                                <w:top w:val="single" w:sz="4" w:space="1" w:color="7F7F7F"/>
                              </w:pBdr>
                              <w:ind w:left="720" w:hanging="720"/>
                              <w:rPr>
                                <w:rFonts w:cs="Calibri"/>
                                <w:bCs/>
                                <w:sz w:val="20"/>
                                <w:szCs w:val="20"/>
                                <w:lang w:val="id-ID"/>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Pr>
                                <w:rFonts w:cs="Calibri"/>
                                <w:bCs/>
                                <w:sz w:val="20"/>
                                <w:szCs w:val="20"/>
                                <w:lang w:val="id-ID"/>
                              </w:rPr>
                              <w:t>layan Firman</w:t>
                            </w:r>
                          </w:p>
                          <w:p w14:paraId="0733A0B3" w14:textId="77777777" w:rsidR="004272A0" w:rsidRDefault="004272A0" w:rsidP="004272A0">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62A89F9C" w14:textId="77777777" w:rsidR="004272A0" w:rsidRDefault="004272A0" w:rsidP="004272A0">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7A00006E" w14:textId="77777777" w:rsidR="004272A0" w:rsidRDefault="004272A0" w:rsidP="004272A0">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6D1D7737" w14:textId="77777777" w:rsidR="004272A0" w:rsidRPr="00C76228" w:rsidRDefault="004272A0" w:rsidP="004272A0">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5EC02B9" id="_x0000_s1092" type="#_x0000_t202" style="position:absolute;margin-left:.45pt;margin-top:.35pt;width:175.55pt;height:100.5pt;z-index:251748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" fillcolor="#d8d8d8 [2732]" stroked="f">
                <v:textbox>
                  <w:txbxContent>
                    <w:p w14:paraId="6F4EB401" w14:textId="77777777" w:rsidR="004272A0" w:rsidRPr="00C76228" w:rsidRDefault="004272A0" w:rsidP="004272A0">
                      <w:pPr>
                        <w:rPr>
                          <w:b/>
                        </w:rPr>
                      </w:pPr>
                      <w:r>
                        <w:rPr>
                          <w:b/>
                        </w:rPr>
                        <w:t>BAHAN LITURGI</w:t>
                      </w:r>
                    </w:p>
                    <w:p w14:paraId="395C7B0E" w14:textId="28F886A3" w:rsidR="004272A0" w:rsidRPr="00C76228" w:rsidRDefault="004272A0" w:rsidP="004272A0">
                      <w:pPr>
                        <w:rPr>
                          <w:b/>
                        </w:rPr>
                      </w:pPr>
                      <w:r w:rsidRPr="00C76228">
                        <w:rPr>
                          <w:b/>
                        </w:rPr>
                        <w:t xml:space="preserve">Minggu </w:t>
                      </w:r>
                      <w:r>
                        <w:rPr>
                          <w:b/>
                        </w:rPr>
                        <w:t>Paska</w:t>
                      </w:r>
                      <w:r w:rsidR="00FD4CB8">
                        <w:rPr>
                          <w:b/>
                        </w:rPr>
                        <w:t>h</w:t>
                      </w:r>
                      <w:r>
                        <w:rPr>
                          <w:b/>
                        </w:rPr>
                        <w:t xml:space="preserve"> Sore</w:t>
                      </w:r>
                    </w:p>
                    <w:p w14:paraId="2BE9A91F" w14:textId="77777777" w:rsidR="004272A0" w:rsidRPr="00F976DD" w:rsidRDefault="004272A0" w:rsidP="004272A0">
                      <w:pPr>
                        <w:rPr>
                          <w:rFonts w:cs="Calibri"/>
                          <w:bCs/>
                          <w:i/>
                          <w:iCs/>
                          <w:sz w:val="20"/>
                          <w:szCs w:val="20"/>
                        </w:rPr>
                      </w:pPr>
                      <w:r>
                        <w:rPr>
                          <w:rFonts w:cs="Calibri"/>
                          <w:bCs/>
                          <w:i/>
                          <w:iCs/>
                          <w:sz w:val="20"/>
                          <w:szCs w:val="20"/>
                        </w:rPr>
                        <w:t>Minggu</w:t>
                      </w:r>
                      <w:r w:rsidRPr="00F976DD">
                        <w:rPr>
                          <w:rFonts w:cs="Calibri"/>
                          <w:bCs/>
                          <w:i/>
                          <w:iCs/>
                          <w:sz w:val="20"/>
                          <w:szCs w:val="20"/>
                        </w:rPr>
                        <w:t xml:space="preserve">, </w:t>
                      </w:r>
                      <w:r>
                        <w:rPr>
                          <w:rFonts w:cs="Calibri"/>
                          <w:bCs/>
                          <w:i/>
                          <w:iCs/>
                          <w:sz w:val="20"/>
                          <w:szCs w:val="20"/>
                        </w:rPr>
                        <w:t>20 April 2025</w:t>
                      </w:r>
                    </w:p>
                    <w:p w14:paraId="3E09C65B" w14:textId="77777777" w:rsidR="004272A0" w:rsidRDefault="004272A0" w:rsidP="004272A0">
                      <w:pPr>
                        <w:pBdr>
                          <w:top w:val="single" w:sz="4" w:space="1" w:color="7F7F7F"/>
                        </w:pBdr>
                        <w:rPr>
                          <w:rFonts w:cs="Calibri"/>
                          <w:bCs/>
                          <w:sz w:val="20"/>
                          <w:szCs w:val="20"/>
                        </w:rPr>
                      </w:pPr>
                      <w:r>
                        <w:rPr>
                          <w:rFonts w:cs="Calibri"/>
                          <w:bCs/>
                          <w:sz w:val="20"/>
                          <w:szCs w:val="20"/>
                        </w:rPr>
                        <w:t>Keterangan:</w:t>
                      </w:r>
                    </w:p>
                    <w:p w14:paraId="180B5E76" w14:textId="77777777" w:rsidR="004272A0" w:rsidRPr="0031074C" w:rsidRDefault="004272A0" w:rsidP="004272A0">
                      <w:pPr>
                        <w:pBdr>
                          <w:top w:val="single" w:sz="4" w:space="1" w:color="7F7F7F"/>
                        </w:pBdr>
                        <w:ind w:left="720" w:hanging="720"/>
                        <w:rPr>
                          <w:rFonts w:cs="Calibri"/>
                          <w:bCs/>
                          <w:sz w:val="20"/>
                          <w:szCs w:val="20"/>
                          <w:lang w:val="id-ID"/>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Pr>
                          <w:rFonts w:cs="Calibri"/>
                          <w:bCs/>
                          <w:sz w:val="20"/>
                          <w:szCs w:val="20"/>
                          <w:lang w:val="id-ID"/>
                        </w:rPr>
                        <w:t>layan Firman</w:t>
                      </w:r>
                    </w:p>
                    <w:p w14:paraId="0733A0B3" w14:textId="77777777" w:rsidR="004272A0" w:rsidRDefault="004272A0" w:rsidP="004272A0">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62A89F9C" w14:textId="77777777" w:rsidR="004272A0" w:rsidRDefault="004272A0" w:rsidP="004272A0">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7A00006E" w14:textId="77777777" w:rsidR="004272A0" w:rsidRDefault="004272A0" w:rsidP="004272A0">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6D1D7737" w14:textId="77777777" w:rsidR="004272A0" w:rsidRPr="00C76228" w:rsidRDefault="004272A0" w:rsidP="004272A0">
                      <w:pPr>
                        <w:ind w:left="1260" w:hanging="1260"/>
                        <w:rPr>
                          <w:rFonts w:cs="Calibri"/>
                          <w:bCs/>
                          <w:sz w:val="20"/>
                          <w:szCs w:val="20"/>
                        </w:rPr>
                      </w:pPr>
                    </w:p>
                  </w:txbxContent>
                </v:textbox>
                <w10:wrap type="through"/>
              </v:shape>
            </w:pict>
          </mc:Fallback>
        </mc:AlternateContent>
      </w:r>
      <w:r w:rsidRPr="00813992">
        <w:rPr>
          <w:noProof/>
          <w:lang w:val="id-ID"/>
        </w:rPr>
        <mc:AlternateContent>
          <mc:Choice Requires="wps">
            <w:drawing>
              <wp:anchor distT="0" distB="0" distL="114300" distR="114300" simplePos="0" relativeHeight="251749888" behindDoc="0" locked="0" layoutInCell="1" allowOverlap="1" wp14:anchorId="55B25A10" wp14:editId="363603A3">
                <wp:simplePos x="0" y="0"/>
                <wp:positionH relativeFrom="column">
                  <wp:posOffset>1905</wp:posOffset>
                </wp:positionH>
                <wp:positionV relativeFrom="paragraph">
                  <wp:posOffset>1489710</wp:posOffset>
                </wp:positionV>
                <wp:extent cx="3983355" cy="965835"/>
                <wp:effectExtent l="0" t="0" r="17145" b="24765"/>
                <wp:wrapThrough wrapText="bothSides">
                  <wp:wrapPolygon edited="0">
                    <wp:start x="0" y="0"/>
                    <wp:lineTo x="0" y="21728"/>
                    <wp:lineTo x="21590" y="21728"/>
                    <wp:lineTo x="21590" y="0"/>
                    <wp:lineTo x="0" y="0"/>
                  </wp:wrapPolygon>
                </wp:wrapThrough>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965835"/>
                        </a:xfrm>
                        <a:prstGeom prst="rect">
                          <a:avLst/>
                        </a:prstGeom>
                        <a:solidFill>
                          <a:srgbClr val="FFFFFF"/>
                        </a:solidFill>
                        <a:ln w="9525">
                          <a:solidFill>
                            <a:srgbClr val="000000"/>
                          </a:solidFill>
                          <a:miter lim="800000"/>
                          <a:headEnd/>
                          <a:tailEnd/>
                        </a:ln>
                      </wps:spPr>
                      <wps:txbx>
                        <w:txbxContent>
                          <w:p w14:paraId="4DD79F03" w14:textId="77777777" w:rsidR="004272A0" w:rsidRDefault="004272A0" w:rsidP="004272A0">
                            <w:pPr>
                              <w:rPr>
                                <w:b/>
                                <w:bCs/>
                              </w:rPr>
                            </w:pPr>
                            <w:r>
                              <w:rPr>
                                <w:b/>
                                <w:bCs/>
                              </w:rPr>
                              <w:t>PERSIAPAN</w:t>
                            </w:r>
                          </w:p>
                          <w:p w14:paraId="63FC14CC" w14:textId="77777777" w:rsidR="004272A0" w:rsidRDefault="004272A0" w:rsidP="004272A0">
                            <w:pPr>
                              <w:pStyle w:val="DaftarParagraf"/>
                              <w:widowControl/>
                              <w:numPr>
                                <w:ilvl w:val="0"/>
                                <w:numId w:val="24"/>
                              </w:numPr>
                              <w:autoSpaceDE/>
                              <w:autoSpaceDN/>
                              <w:ind w:left="284" w:hanging="284"/>
                              <w:contextualSpacing/>
                              <w:jc w:val="left"/>
                            </w:pPr>
                            <w:r>
                              <w:t>Organis/pianis memainkan lagu-lagu yang membawa jemaat menghayati ibadah yang akan dilakukan</w:t>
                            </w:r>
                          </w:p>
                          <w:p w14:paraId="58B6C6BA" w14:textId="77777777" w:rsidR="004272A0" w:rsidRDefault="004272A0" w:rsidP="004272A0">
                            <w:pPr>
                              <w:pStyle w:val="DaftarParagraf"/>
                              <w:widowControl/>
                              <w:numPr>
                                <w:ilvl w:val="0"/>
                                <w:numId w:val="24"/>
                              </w:numPr>
                              <w:autoSpaceDE/>
                              <w:autoSpaceDN/>
                              <w:ind w:left="284" w:hanging="284"/>
                              <w:contextualSpacing/>
                              <w:jc w:val="left"/>
                            </w:pPr>
                            <w:r>
                              <w:t>Jemaat menciptakan saat teduh sebagai persiapan pribadi</w:t>
                            </w:r>
                          </w:p>
                          <w:p w14:paraId="76F2A7A2" w14:textId="77777777" w:rsidR="004272A0" w:rsidRDefault="004272A0" w:rsidP="004272A0">
                            <w:pPr>
                              <w:pStyle w:val="DaftarParagraf"/>
                              <w:widowControl/>
                              <w:numPr>
                                <w:ilvl w:val="0"/>
                                <w:numId w:val="24"/>
                              </w:numPr>
                              <w:autoSpaceDE/>
                              <w:autoSpaceDN/>
                              <w:ind w:left="284" w:hanging="284"/>
                              <w:contextualSpacing/>
                              <w:jc w:val="left"/>
                            </w:pPr>
                            <w:r>
                              <w:t>Warta Jemaat dibacakan.</w:t>
                            </w:r>
                          </w:p>
                          <w:p w14:paraId="5615D86D" w14:textId="77777777" w:rsidR="004272A0" w:rsidRDefault="004272A0" w:rsidP="004272A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B25A10" id="Text Box 68" o:spid="_x0000_s1093" type="#_x0000_t202" style="position:absolute;margin-left:.15pt;margin-top:117.3pt;width:313.65pt;height:76.0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">
                <v:textbox>
                  <w:txbxContent>
                    <w:p w14:paraId="4DD79F03" w14:textId="77777777" w:rsidR="004272A0" w:rsidRDefault="004272A0" w:rsidP="004272A0">
                      <w:pPr>
                        <w:rPr>
                          <w:b/>
                          <w:bCs/>
                        </w:rPr>
                      </w:pPr>
                      <w:r>
                        <w:rPr>
                          <w:b/>
                          <w:bCs/>
                        </w:rPr>
                        <w:t>PERSIAPAN</w:t>
                      </w:r>
                    </w:p>
                    <w:p w14:paraId="63FC14CC" w14:textId="77777777" w:rsidR="004272A0" w:rsidRDefault="004272A0" w:rsidP="004272A0">
                      <w:pPr>
                        <w:pStyle w:val="DaftarParagraf"/>
                        <w:widowControl/>
                        <w:numPr>
                          <w:ilvl w:val="0"/>
                          <w:numId w:val="24"/>
                        </w:numPr>
                        <w:autoSpaceDE/>
                        <w:autoSpaceDN/>
                        <w:ind w:left="284" w:hanging="284"/>
                        <w:contextualSpacing/>
                        <w:jc w:val="left"/>
                      </w:pPr>
                      <w:r>
                        <w:t>Organis/pianis memainkan lagu-lagu yang membawa jemaat menghayati ibadah yang akan dilakukan</w:t>
                      </w:r>
                    </w:p>
                    <w:p w14:paraId="58B6C6BA" w14:textId="77777777" w:rsidR="004272A0" w:rsidRDefault="004272A0" w:rsidP="004272A0">
                      <w:pPr>
                        <w:pStyle w:val="DaftarParagraf"/>
                        <w:widowControl/>
                        <w:numPr>
                          <w:ilvl w:val="0"/>
                          <w:numId w:val="24"/>
                        </w:numPr>
                        <w:autoSpaceDE/>
                        <w:autoSpaceDN/>
                        <w:ind w:left="284" w:hanging="284"/>
                        <w:contextualSpacing/>
                        <w:jc w:val="left"/>
                      </w:pPr>
                      <w:r>
                        <w:t>Jemaat menciptakan saat teduh sebagai persiapan pribadi</w:t>
                      </w:r>
                    </w:p>
                    <w:p w14:paraId="76F2A7A2" w14:textId="77777777" w:rsidR="004272A0" w:rsidRDefault="004272A0" w:rsidP="004272A0">
                      <w:pPr>
                        <w:pStyle w:val="DaftarParagraf"/>
                        <w:widowControl/>
                        <w:numPr>
                          <w:ilvl w:val="0"/>
                          <w:numId w:val="24"/>
                        </w:numPr>
                        <w:autoSpaceDE/>
                        <w:autoSpaceDN/>
                        <w:ind w:left="284" w:hanging="284"/>
                        <w:contextualSpacing/>
                        <w:jc w:val="left"/>
                      </w:pPr>
                      <w:r>
                        <w:t>Warta Jemaat dibacakan.</w:t>
                      </w:r>
                    </w:p>
                    <w:p w14:paraId="5615D86D" w14:textId="77777777" w:rsidR="004272A0" w:rsidRDefault="004272A0" w:rsidP="004272A0"/>
                  </w:txbxContent>
                </v:textbox>
                <w10:wrap type="through"/>
              </v:shape>
            </w:pict>
          </mc:Fallback>
        </mc:AlternateContent>
      </w:r>
      <w:r w:rsidRPr="00813992">
        <w:rPr>
          <w:noProof/>
          <w:lang w:val="id-ID"/>
        </w:rPr>
        <mc:AlternateContent>
          <mc:Choice Requires="wps">
            <w:drawing>
              <wp:anchor distT="45720" distB="45720" distL="114300" distR="114300" simplePos="0" relativeHeight="251747840" behindDoc="1" locked="0" layoutInCell="1" allowOverlap="1" wp14:anchorId="5136464D" wp14:editId="2A33D9C1">
                <wp:simplePos x="0" y="0"/>
                <wp:positionH relativeFrom="margin">
                  <wp:align>right</wp:align>
                </wp:positionH>
                <wp:positionV relativeFrom="paragraph">
                  <wp:posOffset>1905</wp:posOffset>
                </wp:positionV>
                <wp:extent cx="1616075" cy="1511935"/>
                <wp:effectExtent l="0" t="0" r="3175" b="0"/>
                <wp:wrapThrough wrapText="bothSides">
                  <wp:wrapPolygon edited="0">
                    <wp:start x="0" y="0"/>
                    <wp:lineTo x="0" y="21228"/>
                    <wp:lineTo x="21388" y="21228"/>
                    <wp:lineTo x="21388" y="0"/>
                    <wp:lineTo x="0" y="0"/>
                  </wp:wrapPolygon>
                </wp:wrapThrough>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6075" cy="1511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275922" w14:textId="77777777" w:rsidR="004272A0" w:rsidRPr="000D0530" w:rsidRDefault="004272A0" w:rsidP="004272A0">
                            <w:pPr>
                              <w:jc w:val="center"/>
                              <w:rPr>
                                <w:rFonts w:ascii="Cooper Black" w:eastAsia="SimSun" w:hAnsi="Cooper Black" w:cs="SimSun"/>
                                <w:sz w:val="28"/>
                                <w:szCs w:val="28"/>
                              </w:rPr>
                            </w:pPr>
                            <w:r w:rsidRPr="000D0530">
                              <w:rPr>
                                <w:rFonts w:ascii="Cooper Black" w:eastAsia="SimSun" w:hAnsi="Cooper Black" w:cs="SimSun"/>
                                <w:sz w:val="28"/>
                                <w:szCs w:val="28"/>
                              </w:rPr>
                              <w:t xml:space="preserve">Membalut  Duka Merajut </w:t>
                            </w:r>
                          </w:p>
                          <w:p w14:paraId="59932A6B" w14:textId="77777777" w:rsidR="004272A0" w:rsidRPr="000D0530" w:rsidRDefault="004272A0" w:rsidP="004272A0">
                            <w:pPr>
                              <w:jc w:val="center"/>
                              <w:rPr>
                                <w:rFonts w:ascii="Cooper Black" w:eastAsia="SimSun" w:hAnsi="Cooper Black" w:cs="SimSun"/>
                                <w:sz w:val="28"/>
                                <w:szCs w:val="28"/>
                              </w:rPr>
                            </w:pPr>
                            <w:r w:rsidRPr="000D0530">
                              <w:rPr>
                                <w:rFonts w:ascii="Cooper Black" w:eastAsia="SimSun" w:hAnsi="Cooper Black" w:cs="SimSun"/>
                                <w:sz w:val="28"/>
                                <w:szCs w:val="28"/>
                              </w:rPr>
                              <w:t>Asa</w:t>
                            </w:r>
                          </w:p>
                          <w:p w14:paraId="7DCF2621" w14:textId="77777777" w:rsidR="004272A0" w:rsidRPr="00C76228" w:rsidRDefault="004272A0" w:rsidP="004272A0">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EF6C956" w14:textId="77777777" w:rsidR="004272A0" w:rsidRPr="00C76228" w:rsidRDefault="004272A0" w:rsidP="004272A0">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136464D" id="Text Box 66" o:spid="_x0000_s1094" type="#_x0000_t202" style="position:absolute;margin-left:76.05pt;margin-top:.15pt;width:127.25pt;height:119.05pt;z-index:-2515686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" stroked="f">
                <v:textbox>
                  <w:txbxContent>
                    <w:p w14:paraId="2D275922" w14:textId="77777777" w:rsidR="004272A0" w:rsidRPr="000D0530" w:rsidRDefault="004272A0" w:rsidP="004272A0">
                      <w:pPr>
                        <w:jc w:val="center"/>
                        <w:rPr>
                          <w:rFonts w:ascii="Cooper Black" w:eastAsia="SimSun" w:hAnsi="Cooper Black" w:cs="SimSun"/>
                          <w:sz w:val="28"/>
                          <w:szCs w:val="28"/>
                        </w:rPr>
                      </w:pPr>
                      <w:r w:rsidRPr="000D0530">
                        <w:rPr>
                          <w:rFonts w:ascii="Cooper Black" w:eastAsia="SimSun" w:hAnsi="Cooper Black" w:cs="SimSun"/>
                          <w:sz w:val="28"/>
                          <w:szCs w:val="28"/>
                        </w:rPr>
                        <w:t xml:space="preserve">Membalut  Duka Merajut </w:t>
                      </w:r>
                    </w:p>
                    <w:p w14:paraId="59932A6B" w14:textId="77777777" w:rsidR="004272A0" w:rsidRPr="000D0530" w:rsidRDefault="004272A0" w:rsidP="004272A0">
                      <w:pPr>
                        <w:jc w:val="center"/>
                        <w:rPr>
                          <w:rFonts w:ascii="Cooper Black" w:eastAsia="SimSun" w:hAnsi="Cooper Black" w:cs="SimSun"/>
                          <w:sz w:val="28"/>
                          <w:szCs w:val="28"/>
                        </w:rPr>
                      </w:pPr>
                      <w:r w:rsidRPr="000D0530">
                        <w:rPr>
                          <w:rFonts w:ascii="Cooper Black" w:eastAsia="SimSun" w:hAnsi="Cooper Black" w:cs="SimSun"/>
                          <w:sz w:val="28"/>
                          <w:szCs w:val="28"/>
                        </w:rPr>
                        <w:t>Asa</w:t>
                      </w:r>
                    </w:p>
                    <w:p w14:paraId="7DCF2621" w14:textId="77777777" w:rsidR="004272A0" w:rsidRPr="00C76228" w:rsidRDefault="004272A0" w:rsidP="004272A0">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EF6C956" w14:textId="77777777" w:rsidR="004272A0" w:rsidRPr="00C76228" w:rsidRDefault="004272A0" w:rsidP="004272A0">
                      <w:pPr>
                        <w:jc w:val="center"/>
                        <w:rPr>
                          <w:rFonts w:ascii="Cooper Black" w:eastAsia="SimSun" w:hAnsi="Cooper Black" w:cs="SimSun"/>
                          <w:sz w:val="36"/>
                          <w:szCs w:val="36"/>
                          <w:lang w:val="id-ID"/>
                        </w:rPr>
                      </w:pPr>
                    </w:p>
                  </w:txbxContent>
                </v:textbox>
                <w10:wrap type="through" anchorx="margin"/>
              </v:shape>
            </w:pict>
          </mc:Fallback>
        </mc:AlternateContent>
      </w:r>
    </w:p>
    <w:p w14:paraId="1C2CE730" w14:textId="77777777" w:rsidR="004272A0" w:rsidRPr="00813992" w:rsidRDefault="004272A0" w:rsidP="004272A0">
      <w:pPr>
        <w:pStyle w:val="DaftarParagraf"/>
        <w:ind w:left="0"/>
        <w:jc w:val="left"/>
        <w:rPr>
          <w:b/>
          <w:bCs/>
          <w:szCs w:val="16"/>
          <w:lang w:val="id-ID"/>
        </w:rPr>
      </w:pPr>
    </w:p>
    <w:p w14:paraId="01ADE0ED" w14:textId="77777777" w:rsidR="004272A0" w:rsidRPr="00813992" w:rsidRDefault="004272A0" w:rsidP="004272A0">
      <w:pPr>
        <w:pStyle w:val="DaftarParagraf"/>
        <w:tabs>
          <w:tab w:val="right" w:pos="6520"/>
        </w:tabs>
        <w:ind w:left="0" w:firstLine="0"/>
        <w:jc w:val="left"/>
        <w:rPr>
          <w:i/>
          <w:iCs/>
          <w:lang w:val="id-ID"/>
        </w:rPr>
      </w:pPr>
      <w:r w:rsidRPr="00813992">
        <w:rPr>
          <w:b/>
          <w:bCs/>
          <w:lang w:val="id-ID"/>
        </w:rPr>
        <w:t xml:space="preserve">PANGGILAN BERIBADAH </w:t>
      </w:r>
      <w:r w:rsidRPr="00813992">
        <w:rPr>
          <w:b/>
          <w:bCs/>
          <w:lang w:val="id-ID"/>
        </w:rPr>
        <w:tab/>
      </w:r>
      <w:r w:rsidRPr="00813992">
        <w:rPr>
          <w:i/>
          <w:iCs/>
          <w:lang w:val="id-ID"/>
        </w:rPr>
        <w:t>(Umat Duduk)</w:t>
      </w:r>
    </w:p>
    <w:p w14:paraId="069A9854" w14:textId="77777777" w:rsidR="004272A0" w:rsidRPr="00813992" w:rsidRDefault="004272A0" w:rsidP="004272A0">
      <w:pPr>
        <w:pStyle w:val="DaftarParagraf"/>
        <w:tabs>
          <w:tab w:val="right" w:pos="6210"/>
        </w:tabs>
        <w:ind w:left="0" w:firstLine="0"/>
        <w:jc w:val="left"/>
        <w:rPr>
          <w:i/>
          <w:iCs/>
          <w:lang w:val="id-ID"/>
        </w:rPr>
      </w:pPr>
      <w:r w:rsidRPr="00813992">
        <w:rPr>
          <w:i/>
          <w:iCs/>
          <w:lang w:val="id-ID"/>
        </w:rPr>
        <w:t>(Solois / Prokantor menyanyikan refrein lagu Pujilah Tuhan, Hai Jiwaku/Bless The Lord – 1000 reasons)</w:t>
      </w:r>
    </w:p>
    <w:p w14:paraId="73D272C8" w14:textId="77777777" w:rsidR="004272A0" w:rsidRPr="00813992" w:rsidRDefault="004272A0" w:rsidP="004272A0">
      <w:pPr>
        <w:pStyle w:val="DaftarParagraf"/>
        <w:tabs>
          <w:tab w:val="right" w:pos="6210"/>
        </w:tabs>
        <w:jc w:val="left"/>
        <w:rPr>
          <w:b/>
          <w:bCs/>
          <w:lang w:val="id-ID"/>
        </w:rPr>
      </w:pPr>
    </w:p>
    <w:p w14:paraId="6B8A5031" w14:textId="77777777" w:rsidR="004272A0" w:rsidRPr="00813992" w:rsidRDefault="004272A0" w:rsidP="004272A0">
      <w:pPr>
        <w:pStyle w:val="DaftarParagraf"/>
        <w:tabs>
          <w:tab w:val="right" w:pos="6210"/>
        </w:tabs>
        <w:jc w:val="left"/>
        <w:rPr>
          <w:b/>
          <w:bCs/>
          <w:lang w:val="id-ID"/>
        </w:rPr>
      </w:pPr>
      <w:r w:rsidRPr="00813992">
        <w:rPr>
          <w:b/>
          <w:bCs/>
          <w:lang w:val="id-ID"/>
        </w:rPr>
        <w:t>Pujilah Tuhan, hai jiwaku, pujilah nama-Nya</w:t>
      </w:r>
    </w:p>
    <w:p w14:paraId="343347EF" w14:textId="77777777" w:rsidR="004272A0" w:rsidRPr="00813992" w:rsidRDefault="004272A0" w:rsidP="004272A0">
      <w:pPr>
        <w:pStyle w:val="DaftarParagraf"/>
        <w:tabs>
          <w:tab w:val="right" w:pos="6210"/>
        </w:tabs>
        <w:jc w:val="left"/>
        <w:rPr>
          <w:b/>
          <w:bCs/>
          <w:lang w:val="id-ID"/>
        </w:rPr>
      </w:pPr>
      <w:r w:rsidRPr="00813992">
        <w:rPr>
          <w:b/>
          <w:bCs/>
          <w:lang w:val="id-ID"/>
        </w:rPr>
        <w:t>Pujilah Tuhan, jiwaku, ku 'kan puji nama-Nya</w:t>
      </w:r>
    </w:p>
    <w:p w14:paraId="2E5B7777" w14:textId="77777777" w:rsidR="004272A0" w:rsidRPr="00813992" w:rsidRDefault="004272A0" w:rsidP="004272A0">
      <w:pPr>
        <w:pStyle w:val="DaftarParagraf"/>
        <w:tabs>
          <w:tab w:val="right" w:pos="6210"/>
        </w:tabs>
        <w:ind w:left="0"/>
        <w:jc w:val="left"/>
        <w:rPr>
          <w:b/>
          <w:bCs/>
          <w:lang w:val="id-ID"/>
        </w:rPr>
      </w:pPr>
    </w:p>
    <w:p w14:paraId="0602C954" w14:textId="77777777" w:rsidR="004272A0" w:rsidRPr="00813992" w:rsidRDefault="004272A0" w:rsidP="004272A0">
      <w:pPr>
        <w:pStyle w:val="DaftarParagraf"/>
        <w:ind w:left="567" w:hanging="567"/>
        <w:jc w:val="left"/>
        <w:rPr>
          <w:lang w:val="id-ID"/>
        </w:rPr>
      </w:pPr>
      <w:r w:rsidRPr="00813992">
        <w:rPr>
          <w:lang w:val="id-ID"/>
        </w:rPr>
        <w:t>M:</w:t>
      </w:r>
      <w:r w:rsidRPr="00813992">
        <w:rPr>
          <w:lang w:val="id-ID"/>
        </w:rPr>
        <w:tab/>
        <w:t>Jemaat diundang untuk bangkit berdiri</w:t>
      </w:r>
    </w:p>
    <w:p w14:paraId="33F25EBA" w14:textId="77777777" w:rsidR="004272A0" w:rsidRPr="00813992" w:rsidRDefault="004272A0" w:rsidP="004272A0">
      <w:pPr>
        <w:pStyle w:val="DaftarParagraf"/>
        <w:ind w:left="567" w:hanging="567"/>
        <w:jc w:val="left"/>
        <w:rPr>
          <w:lang w:val="id-ID"/>
        </w:rPr>
      </w:pPr>
      <w:r w:rsidRPr="00813992">
        <w:rPr>
          <w:lang w:val="id-ID"/>
        </w:rPr>
        <w:t>M:</w:t>
      </w:r>
      <w:r w:rsidRPr="00813992">
        <w:rPr>
          <w:lang w:val="id-ID"/>
        </w:rPr>
        <w:tab/>
        <w:t xml:space="preserve">Kristus telah bangkit! </w:t>
      </w:r>
    </w:p>
    <w:p w14:paraId="7428DCC9" w14:textId="77777777" w:rsidR="004272A0" w:rsidRPr="00813992" w:rsidRDefault="004272A0" w:rsidP="004272A0">
      <w:pPr>
        <w:pStyle w:val="DaftarParagraf"/>
        <w:ind w:left="567" w:hanging="567"/>
        <w:jc w:val="left"/>
        <w:rPr>
          <w:b/>
          <w:bCs/>
          <w:lang w:val="id-ID"/>
        </w:rPr>
      </w:pPr>
      <w:r w:rsidRPr="00813992">
        <w:rPr>
          <w:b/>
          <w:bCs/>
          <w:lang w:val="id-ID"/>
        </w:rPr>
        <w:t>U:</w:t>
      </w:r>
      <w:r w:rsidRPr="00813992">
        <w:rPr>
          <w:b/>
          <w:bCs/>
          <w:lang w:val="id-ID"/>
        </w:rPr>
        <w:tab/>
        <w:t>Ya, Kristus sungguh bangkit!</w:t>
      </w:r>
    </w:p>
    <w:p w14:paraId="5EAAF557" w14:textId="77777777" w:rsidR="004272A0" w:rsidRPr="00813992" w:rsidRDefault="004272A0" w:rsidP="004272A0">
      <w:pPr>
        <w:pStyle w:val="DaftarParagraf"/>
        <w:ind w:left="567" w:hanging="567"/>
        <w:jc w:val="left"/>
        <w:rPr>
          <w:lang w:val="id-ID"/>
        </w:rPr>
      </w:pPr>
      <w:r w:rsidRPr="00813992">
        <w:rPr>
          <w:lang w:val="id-ID"/>
        </w:rPr>
        <w:t>M:</w:t>
      </w:r>
      <w:r w:rsidRPr="00813992">
        <w:rPr>
          <w:lang w:val="id-ID"/>
        </w:rPr>
        <w:tab/>
        <w:t>Haleluya, hari ini kita merayakan kebangkitan!</w:t>
      </w:r>
    </w:p>
    <w:p w14:paraId="5F930137" w14:textId="77777777" w:rsidR="004272A0" w:rsidRPr="00813992" w:rsidRDefault="004272A0" w:rsidP="004272A0">
      <w:pPr>
        <w:pStyle w:val="DaftarParagraf"/>
        <w:ind w:left="567" w:hanging="567"/>
        <w:jc w:val="left"/>
        <w:rPr>
          <w:b/>
          <w:bCs/>
          <w:lang w:val="id-ID"/>
        </w:rPr>
      </w:pPr>
      <w:r w:rsidRPr="00813992">
        <w:rPr>
          <w:b/>
          <w:bCs/>
          <w:lang w:val="id-ID"/>
        </w:rPr>
        <w:t>U:</w:t>
      </w:r>
      <w:r w:rsidRPr="00813992">
        <w:rPr>
          <w:b/>
          <w:bCs/>
          <w:lang w:val="id-ID"/>
        </w:rPr>
        <w:tab/>
        <w:t>Haleluya!</w:t>
      </w:r>
    </w:p>
    <w:p w14:paraId="25A2896D" w14:textId="77777777" w:rsidR="004272A0" w:rsidRPr="00813992" w:rsidRDefault="004272A0" w:rsidP="004272A0">
      <w:pPr>
        <w:pStyle w:val="DaftarParagraf"/>
        <w:ind w:left="567" w:hanging="567"/>
        <w:jc w:val="left"/>
        <w:rPr>
          <w:lang w:val="id-ID"/>
        </w:rPr>
      </w:pPr>
      <w:r w:rsidRPr="00813992">
        <w:rPr>
          <w:lang w:val="id-ID"/>
        </w:rPr>
        <w:t>M:</w:t>
      </w:r>
      <w:r w:rsidRPr="00813992">
        <w:rPr>
          <w:lang w:val="id-ID"/>
        </w:rPr>
        <w:tab/>
        <w:t>Kuasa Sang Hidup telah mengalahkan kuasa kematian!</w:t>
      </w:r>
    </w:p>
    <w:p w14:paraId="677EEA65" w14:textId="77777777" w:rsidR="004272A0" w:rsidRPr="00813992" w:rsidRDefault="004272A0" w:rsidP="004272A0">
      <w:pPr>
        <w:pStyle w:val="DaftarParagraf"/>
        <w:ind w:left="567" w:hanging="567"/>
        <w:jc w:val="left"/>
        <w:rPr>
          <w:b/>
          <w:bCs/>
          <w:lang w:val="id-ID"/>
        </w:rPr>
      </w:pPr>
      <w:r w:rsidRPr="00813992">
        <w:rPr>
          <w:b/>
          <w:bCs/>
          <w:lang w:val="id-ID"/>
        </w:rPr>
        <w:t>U:</w:t>
      </w:r>
      <w:r w:rsidRPr="00813992">
        <w:rPr>
          <w:b/>
          <w:bCs/>
          <w:lang w:val="id-ID"/>
        </w:rPr>
        <w:tab/>
        <w:t>Ya Kristus Sang hidup bangkit</w:t>
      </w:r>
    </w:p>
    <w:p w14:paraId="0AF30FB1" w14:textId="77777777" w:rsidR="004272A0" w:rsidRPr="00813992" w:rsidRDefault="004272A0" w:rsidP="004272A0">
      <w:pPr>
        <w:pStyle w:val="DaftarParagraf"/>
        <w:ind w:left="567" w:hanging="567"/>
        <w:jc w:val="left"/>
        <w:rPr>
          <w:lang w:val="id-ID"/>
        </w:rPr>
      </w:pPr>
      <w:r w:rsidRPr="00813992">
        <w:rPr>
          <w:lang w:val="id-ID"/>
        </w:rPr>
        <w:t>M:</w:t>
      </w:r>
      <w:r w:rsidRPr="00813992">
        <w:rPr>
          <w:lang w:val="id-ID"/>
        </w:rPr>
        <w:tab/>
        <w:t>Kasih Sang Terang telah mengatasi kelamnya ketakutan!</w:t>
      </w:r>
    </w:p>
    <w:p w14:paraId="29ADBB77" w14:textId="77777777" w:rsidR="004272A0" w:rsidRPr="00813992" w:rsidRDefault="004272A0" w:rsidP="004272A0">
      <w:pPr>
        <w:pStyle w:val="DaftarParagraf"/>
        <w:ind w:left="567" w:hanging="567"/>
        <w:jc w:val="left"/>
        <w:rPr>
          <w:b/>
          <w:bCs/>
          <w:lang w:val="id-ID"/>
        </w:rPr>
      </w:pPr>
      <w:r w:rsidRPr="00813992">
        <w:rPr>
          <w:b/>
          <w:bCs/>
          <w:lang w:val="id-ID"/>
        </w:rPr>
        <w:t>U:</w:t>
      </w:r>
      <w:r w:rsidRPr="00813992">
        <w:rPr>
          <w:b/>
          <w:bCs/>
          <w:lang w:val="id-ID"/>
        </w:rPr>
        <w:tab/>
        <w:t>Ya Kristus Sang Terang bangkit</w:t>
      </w:r>
    </w:p>
    <w:p w14:paraId="08FD869F" w14:textId="77777777" w:rsidR="004272A0" w:rsidRPr="00813992" w:rsidRDefault="004272A0" w:rsidP="004272A0">
      <w:pPr>
        <w:pStyle w:val="DaftarParagraf"/>
        <w:ind w:left="567" w:hanging="567"/>
        <w:jc w:val="left"/>
        <w:rPr>
          <w:lang w:val="id-ID"/>
        </w:rPr>
      </w:pPr>
      <w:r w:rsidRPr="00813992">
        <w:rPr>
          <w:lang w:val="id-ID"/>
        </w:rPr>
        <w:t>M:</w:t>
      </w:r>
      <w:r w:rsidRPr="00813992">
        <w:rPr>
          <w:lang w:val="id-ID"/>
        </w:rPr>
        <w:tab/>
        <w:t>Jalan Sang Damai telah berjaya dari serangan si jahat!</w:t>
      </w:r>
    </w:p>
    <w:p w14:paraId="012232B2" w14:textId="77777777" w:rsidR="004272A0" w:rsidRPr="00813992" w:rsidRDefault="004272A0" w:rsidP="004272A0">
      <w:pPr>
        <w:pStyle w:val="DaftarParagraf"/>
        <w:ind w:left="567" w:hanging="567"/>
        <w:jc w:val="left"/>
        <w:rPr>
          <w:b/>
          <w:bCs/>
          <w:lang w:val="id-ID"/>
        </w:rPr>
      </w:pPr>
      <w:r w:rsidRPr="00813992">
        <w:rPr>
          <w:b/>
          <w:bCs/>
          <w:lang w:val="id-ID"/>
        </w:rPr>
        <w:t>U:</w:t>
      </w:r>
      <w:r w:rsidRPr="00813992">
        <w:rPr>
          <w:b/>
          <w:bCs/>
          <w:lang w:val="id-ID"/>
        </w:rPr>
        <w:tab/>
        <w:t>Ya Kristus Sang Terang bangkit!</w:t>
      </w:r>
    </w:p>
    <w:p w14:paraId="17FF7B3B" w14:textId="6151E445" w:rsidR="004272A0" w:rsidRPr="00813992" w:rsidRDefault="004272A0" w:rsidP="004272A0">
      <w:pPr>
        <w:pStyle w:val="DaftarParagraf"/>
        <w:ind w:left="567" w:hanging="567"/>
        <w:jc w:val="left"/>
        <w:rPr>
          <w:lang w:val="id-ID"/>
        </w:rPr>
      </w:pPr>
      <w:r w:rsidRPr="00813992">
        <w:rPr>
          <w:lang w:val="id-ID"/>
        </w:rPr>
        <w:t>M:</w:t>
      </w:r>
      <w:r w:rsidRPr="00813992">
        <w:rPr>
          <w:lang w:val="id-ID"/>
        </w:rPr>
        <w:tab/>
        <w:t>Mari memuji Allah yang kuasa kebangkitan</w:t>
      </w:r>
      <w:r w:rsidR="00FD4CB8">
        <w:rPr>
          <w:lang w:val="id-ID"/>
        </w:rPr>
        <w:t>-</w:t>
      </w:r>
      <w:r w:rsidRPr="00813992">
        <w:rPr>
          <w:lang w:val="id-ID"/>
        </w:rPr>
        <w:t xml:space="preserve">Nya nyata dalam Kristus yang kita sembah. </w:t>
      </w:r>
      <w:r w:rsidRPr="00813992">
        <w:rPr>
          <w:lang w:val="id-ID"/>
        </w:rPr>
        <w:br/>
        <w:t>Pujilah Tuhan, Hai Jiwaku</w:t>
      </w:r>
    </w:p>
    <w:p w14:paraId="3F27527D" w14:textId="77777777" w:rsidR="004272A0" w:rsidRPr="00813992" w:rsidRDefault="004272A0" w:rsidP="004272A0">
      <w:pPr>
        <w:pStyle w:val="DaftarParagraf"/>
        <w:ind w:left="567" w:right="-141" w:hanging="567"/>
        <w:rPr>
          <w:b/>
          <w:bCs/>
          <w:sz w:val="20"/>
          <w:lang w:val="id-ID"/>
        </w:rPr>
      </w:pPr>
      <w:r w:rsidRPr="00813992">
        <w:rPr>
          <w:b/>
          <w:sz w:val="20"/>
          <w:lang w:val="id-ID"/>
        </w:rPr>
        <w:lastRenderedPageBreak/>
        <w:t>U:</w:t>
      </w:r>
      <w:r w:rsidRPr="00813992">
        <w:rPr>
          <w:b/>
          <w:sz w:val="20"/>
          <w:lang w:val="id-ID"/>
        </w:rPr>
        <w:tab/>
      </w:r>
      <w:r w:rsidRPr="00813992">
        <w:rPr>
          <w:b/>
          <w:bCs/>
          <w:i/>
          <w:iCs/>
          <w:sz w:val="20"/>
          <w:lang w:val="id-ID"/>
        </w:rPr>
        <w:t>(menyanyikan “Pujilah Tuhan, Hai Jiwaku“)</w:t>
      </w:r>
    </w:p>
    <w:p w14:paraId="62945266" w14:textId="77777777" w:rsidR="004272A0" w:rsidRPr="00813992" w:rsidRDefault="004272A0" w:rsidP="00BA3115">
      <w:pPr>
        <w:pStyle w:val="DaftarParagraf"/>
        <w:ind w:left="567" w:firstLine="0"/>
        <w:rPr>
          <w:lang w:val="id-ID"/>
        </w:rPr>
      </w:pPr>
      <w:r w:rsidRPr="00813992">
        <w:rPr>
          <w:lang w:val="id-ID"/>
        </w:rPr>
        <w:t>“PUJILAH TUHAN, HAI JIWAKU”</w:t>
      </w:r>
    </w:p>
    <w:p w14:paraId="6F29F210" w14:textId="77777777" w:rsidR="004272A0" w:rsidRPr="00813992" w:rsidRDefault="004272A0" w:rsidP="00BA3115">
      <w:pPr>
        <w:pStyle w:val="DaftarParagraf"/>
        <w:tabs>
          <w:tab w:val="right" w:pos="6210"/>
        </w:tabs>
        <w:ind w:left="567" w:firstLine="0"/>
        <w:jc w:val="left"/>
        <w:rPr>
          <w:lang w:val="id-ID"/>
        </w:rPr>
      </w:pPr>
      <w:r w:rsidRPr="00813992">
        <w:rPr>
          <w:lang w:val="id-ID"/>
        </w:rPr>
        <w:t xml:space="preserve">Refrein: </w:t>
      </w:r>
      <w:r w:rsidRPr="00813992">
        <w:rPr>
          <w:lang w:val="id-ID"/>
        </w:rPr>
        <w:br/>
        <w:t>Pujilah Tuhan, hai jiwaku, pujilah nama-Nya</w:t>
      </w:r>
    </w:p>
    <w:p w14:paraId="373835F1" w14:textId="77777777" w:rsidR="004272A0" w:rsidRPr="00813992" w:rsidRDefault="004272A0" w:rsidP="00BA3115">
      <w:pPr>
        <w:pStyle w:val="DaftarParagraf"/>
        <w:tabs>
          <w:tab w:val="right" w:pos="6210"/>
        </w:tabs>
        <w:ind w:left="567" w:firstLine="0"/>
        <w:jc w:val="left"/>
        <w:rPr>
          <w:lang w:val="id-ID"/>
        </w:rPr>
      </w:pPr>
      <w:r w:rsidRPr="00813992">
        <w:rPr>
          <w:lang w:val="id-ID"/>
        </w:rPr>
        <w:t>Pujilah Tuhan, jiwaku, ku 'kan puji nama-Nya</w:t>
      </w:r>
    </w:p>
    <w:p w14:paraId="027A2836" w14:textId="77777777" w:rsidR="004272A0" w:rsidRPr="00813992" w:rsidRDefault="004272A0" w:rsidP="00BA3115">
      <w:pPr>
        <w:pStyle w:val="DaftarParagraf"/>
        <w:tabs>
          <w:tab w:val="right" w:pos="6210"/>
        </w:tabs>
        <w:ind w:left="567" w:firstLine="0"/>
        <w:jc w:val="left"/>
        <w:rPr>
          <w:lang w:val="id-ID"/>
        </w:rPr>
      </w:pPr>
    </w:p>
    <w:p w14:paraId="236541F0" w14:textId="77777777" w:rsidR="004272A0" w:rsidRPr="00813992" w:rsidRDefault="004272A0" w:rsidP="00BA3115">
      <w:pPr>
        <w:pStyle w:val="DaftarParagraf"/>
        <w:tabs>
          <w:tab w:val="right" w:pos="6210"/>
        </w:tabs>
        <w:ind w:left="567" w:firstLine="0"/>
        <w:jc w:val="left"/>
        <w:rPr>
          <w:lang w:val="id-ID"/>
        </w:rPr>
      </w:pPr>
      <w:r w:rsidRPr="00813992">
        <w:rPr>
          <w:lang w:val="id-ID"/>
        </w:rPr>
        <w:t>Surya rekah hari baru datang</w:t>
      </w:r>
    </w:p>
    <w:p w14:paraId="7E9F4F01" w14:textId="77777777" w:rsidR="004272A0" w:rsidRPr="00813992" w:rsidRDefault="004272A0" w:rsidP="00BA3115">
      <w:pPr>
        <w:pStyle w:val="DaftarParagraf"/>
        <w:tabs>
          <w:tab w:val="right" w:pos="6210"/>
        </w:tabs>
        <w:ind w:left="567" w:firstLine="0"/>
        <w:jc w:val="left"/>
        <w:rPr>
          <w:lang w:val="id-ID"/>
        </w:rPr>
      </w:pPr>
      <w:r w:rsidRPr="00813992">
        <w:rPr>
          <w:lang w:val="id-ID"/>
        </w:rPr>
        <w:t>saatnya puji nama-Mu</w:t>
      </w:r>
    </w:p>
    <w:p w14:paraId="40A6E0C2" w14:textId="71A58EAA" w:rsidR="004272A0" w:rsidRPr="00813992" w:rsidRDefault="004272A0" w:rsidP="00BA3115">
      <w:pPr>
        <w:pStyle w:val="DaftarParagraf"/>
        <w:tabs>
          <w:tab w:val="right" w:pos="6210"/>
        </w:tabs>
        <w:ind w:left="567" w:firstLine="0"/>
        <w:jc w:val="left"/>
        <w:rPr>
          <w:lang w:val="id-ID"/>
        </w:rPr>
      </w:pPr>
      <w:r w:rsidRPr="00813992">
        <w:rPr>
          <w:lang w:val="id-ID"/>
        </w:rPr>
        <w:t>apa</w:t>
      </w:r>
      <w:r w:rsidR="00FD4CB8">
        <w:rPr>
          <w:lang w:val="id-ID"/>
        </w:rPr>
        <w:t xml:space="preserve"> </w:t>
      </w:r>
      <w:r w:rsidRPr="00813992">
        <w:rPr>
          <w:lang w:val="id-ID"/>
        </w:rPr>
        <w:t>pun juga yang akan terjadi nanti</w:t>
      </w:r>
      <w:r w:rsidRPr="00813992">
        <w:rPr>
          <w:lang w:val="id-ID"/>
        </w:rPr>
        <w:br/>
        <w:t>kubernyanyi hingga malam tiba (Ref</w:t>
      </w:r>
      <w:r w:rsidR="00FD4CB8">
        <w:rPr>
          <w:lang w:val="id-ID"/>
        </w:rPr>
        <w:t>r</w:t>
      </w:r>
      <w:r w:rsidRPr="00813992">
        <w:rPr>
          <w:lang w:val="id-ID"/>
        </w:rPr>
        <w:t>)</w:t>
      </w:r>
    </w:p>
    <w:p w14:paraId="5D095501" w14:textId="77777777" w:rsidR="004272A0" w:rsidRPr="00813992" w:rsidRDefault="004272A0" w:rsidP="00BA3115">
      <w:pPr>
        <w:pStyle w:val="DaftarParagraf"/>
        <w:tabs>
          <w:tab w:val="right" w:pos="6210"/>
        </w:tabs>
        <w:ind w:left="567" w:firstLine="0"/>
        <w:jc w:val="left"/>
        <w:rPr>
          <w:lang w:val="id-ID"/>
        </w:rPr>
      </w:pPr>
    </w:p>
    <w:p w14:paraId="4A0F0218" w14:textId="77777777" w:rsidR="004272A0" w:rsidRPr="00813992" w:rsidRDefault="004272A0" w:rsidP="00BA3115">
      <w:pPr>
        <w:pStyle w:val="DaftarParagraf"/>
        <w:tabs>
          <w:tab w:val="right" w:pos="6210"/>
        </w:tabs>
        <w:ind w:left="567" w:firstLine="0"/>
        <w:jc w:val="left"/>
        <w:rPr>
          <w:lang w:val="id-ID"/>
        </w:rPr>
      </w:pPr>
      <w:r w:rsidRPr="00813992">
        <w:rPr>
          <w:lang w:val="id-ID"/>
        </w:rPr>
        <w:t>Kasih Tuhan sangatlah berlimpah,</w:t>
      </w:r>
    </w:p>
    <w:p w14:paraId="3CD040CA" w14:textId="77777777" w:rsidR="004272A0" w:rsidRPr="00813992" w:rsidRDefault="004272A0" w:rsidP="00BA3115">
      <w:pPr>
        <w:pStyle w:val="DaftarParagraf"/>
        <w:tabs>
          <w:tab w:val="right" w:pos="6210"/>
        </w:tabs>
        <w:ind w:left="567" w:firstLine="0"/>
        <w:jc w:val="left"/>
        <w:rPr>
          <w:lang w:val="id-ID"/>
        </w:rPr>
      </w:pPr>
      <w:r w:rsidRPr="00813992">
        <w:rPr>
          <w:lang w:val="id-ID"/>
        </w:rPr>
        <w:t>betapa agung nama-Mu</w:t>
      </w:r>
    </w:p>
    <w:p w14:paraId="1C5258B5" w14:textId="1233E1E0" w:rsidR="004272A0" w:rsidRPr="00813992" w:rsidRDefault="004272A0" w:rsidP="00BA3115">
      <w:pPr>
        <w:pStyle w:val="DaftarParagraf"/>
        <w:tabs>
          <w:tab w:val="right" w:pos="6210"/>
        </w:tabs>
        <w:ind w:left="567" w:firstLine="0"/>
        <w:jc w:val="left"/>
        <w:rPr>
          <w:lang w:val="id-ID"/>
        </w:rPr>
      </w:pPr>
      <w:r w:rsidRPr="00813992">
        <w:rPr>
          <w:lang w:val="id-ID"/>
        </w:rPr>
        <w:t>hati-Mu Tuhan penuh dengan kemurahan</w:t>
      </w:r>
      <w:r w:rsidRPr="00813992">
        <w:rPr>
          <w:lang w:val="id-ID"/>
        </w:rPr>
        <w:br/>
        <w:t>atas ribuan berkat bernyanyilah (Ref</w:t>
      </w:r>
      <w:r w:rsidR="00FD4CB8">
        <w:rPr>
          <w:lang w:val="id-ID"/>
        </w:rPr>
        <w:t>r</w:t>
      </w:r>
      <w:r w:rsidRPr="00813992">
        <w:rPr>
          <w:lang w:val="id-ID"/>
        </w:rPr>
        <w:t>)</w:t>
      </w:r>
    </w:p>
    <w:p w14:paraId="1E21CAA2" w14:textId="77777777" w:rsidR="004272A0" w:rsidRPr="00813992" w:rsidRDefault="004272A0" w:rsidP="004272A0">
      <w:pPr>
        <w:pStyle w:val="DaftarParagraf"/>
        <w:tabs>
          <w:tab w:val="right" w:pos="6210"/>
        </w:tabs>
        <w:jc w:val="left"/>
        <w:rPr>
          <w:b/>
          <w:bCs/>
          <w:lang w:val="id-ID"/>
        </w:rPr>
      </w:pPr>
      <w:r w:rsidRPr="00813992">
        <w:rPr>
          <w:b/>
          <w:bCs/>
          <w:lang w:val="id-ID"/>
        </w:rPr>
        <w:t xml:space="preserve"> </w:t>
      </w:r>
    </w:p>
    <w:p w14:paraId="11676925" w14:textId="77777777" w:rsidR="004272A0" w:rsidRPr="00813992" w:rsidRDefault="004272A0" w:rsidP="004272A0">
      <w:pPr>
        <w:pStyle w:val="DaftarParagraf"/>
        <w:ind w:left="0" w:firstLine="0"/>
        <w:rPr>
          <w:b/>
          <w:bCs/>
          <w:lang w:val="id-ID"/>
        </w:rPr>
      </w:pPr>
      <w:r w:rsidRPr="00813992">
        <w:rPr>
          <w:b/>
          <w:bCs/>
          <w:lang w:val="id-ID"/>
        </w:rPr>
        <w:t>VOTUM &amp; SALAM</w:t>
      </w:r>
    </w:p>
    <w:p w14:paraId="47395E13" w14:textId="6B6D1BA0" w:rsidR="004272A0" w:rsidRPr="00813992" w:rsidRDefault="004272A0" w:rsidP="004272A0">
      <w:pPr>
        <w:pStyle w:val="DaftarParagraf"/>
        <w:ind w:left="567" w:hanging="567"/>
        <w:rPr>
          <w:lang w:val="id-ID"/>
        </w:rPr>
      </w:pPr>
      <w:r w:rsidRPr="00813992">
        <w:rPr>
          <w:lang w:val="id-ID"/>
        </w:rPr>
        <w:t>PF:</w:t>
      </w:r>
      <w:r w:rsidRPr="00813992">
        <w:rPr>
          <w:lang w:val="id-ID"/>
        </w:rPr>
        <w:tab/>
        <w:t>Kita awali dan landaskan ibadah Paska</w:t>
      </w:r>
      <w:r w:rsidR="00FD4CB8">
        <w:rPr>
          <w:lang w:val="id-ID"/>
        </w:rPr>
        <w:t>h</w:t>
      </w:r>
      <w:r w:rsidRPr="00813992">
        <w:rPr>
          <w:lang w:val="id-ID"/>
        </w:rPr>
        <w:t xml:space="preserve"> sore ini pada pengakuan: </w:t>
      </w:r>
      <w:r w:rsidRPr="00813992">
        <w:rPr>
          <w:rFonts w:eastAsia="Times New Roman"/>
          <w:color w:val="000000" w:themeColor="text1"/>
          <w:lang w:val="id-ID" w:eastAsia="id-ID"/>
        </w:rPr>
        <w:t>Pertolonganku datang dari pihak Tuhan yang menjadikan langit dan bumi. Ia tetap setia untuk selama-lamanya</w:t>
      </w:r>
      <w:r w:rsidRPr="00813992">
        <w:rPr>
          <w:lang w:val="id-ID"/>
        </w:rPr>
        <w:t>.</w:t>
      </w:r>
    </w:p>
    <w:p w14:paraId="7EDACA20" w14:textId="77777777" w:rsidR="004272A0" w:rsidRPr="00813992" w:rsidRDefault="004272A0" w:rsidP="004272A0">
      <w:pPr>
        <w:pStyle w:val="DaftarParagraf"/>
        <w:ind w:left="567" w:hanging="567"/>
        <w:rPr>
          <w:b/>
          <w:sz w:val="20"/>
          <w:szCs w:val="20"/>
          <w:lang w:val="id-ID"/>
        </w:rPr>
      </w:pPr>
      <w:r w:rsidRPr="00813992">
        <w:rPr>
          <w:b/>
          <w:sz w:val="20"/>
          <w:szCs w:val="20"/>
          <w:lang w:val="id-ID"/>
        </w:rPr>
        <w:t>U:</w:t>
      </w:r>
      <w:r w:rsidRPr="00813992">
        <w:rPr>
          <w:b/>
          <w:sz w:val="20"/>
          <w:szCs w:val="20"/>
          <w:lang w:val="id-ID"/>
        </w:rPr>
        <w:tab/>
      </w:r>
      <w:r w:rsidRPr="00813992">
        <w:rPr>
          <w:b/>
          <w:bCs/>
          <w:sz w:val="20"/>
          <w:szCs w:val="20"/>
          <w:lang w:val="id-ID"/>
        </w:rPr>
        <w:t>(menyanyikan Amin, Amin, Amin)</w:t>
      </w:r>
    </w:p>
    <w:p w14:paraId="2A893BEA" w14:textId="77777777" w:rsidR="004272A0" w:rsidRPr="00813992" w:rsidRDefault="004272A0" w:rsidP="004272A0">
      <w:pPr>
        <w:pStyle w:val="DaftarParagraf"/>
        <w:ind w:left="0"/>
        <w:rPr>
          <w:b/>
          <w:bCs/>
          <w:lang w:val="id-ID"/>
        </w:rPr>
      </w:pPr>
    </w:p>
    <w:p w14:paraId="6DCC5772" w14:textId="77777777" w:rsidR="004272A0" w:rsidRPr="00813992" w:rsidRDefault="004272A0" w:rsidP="004272A0">
      <w:pPr>
        <w:pStyle w:val="DaftarParagraf"/>
        <w:ind w:left="567" w:hanging="567"/>
        <w:rPr>
          <w:lang w:val="id-ID"/>
        </w:rPr>
      </w:pPr>
      <w:r w:rsidRPr="00813992">
        <w:rPr>
          <w:lang w:val="id-ID"/>
        </w:rPr>
        <w:t>PF:</w:t>
      </w:r>
      <w:r w:rsidRPr="00813992">
        <w:rPr>
          <w:lang w:val="id-ID"/>
        </w:rPr>
        <w:tab/>
        <w:t>Kasih karunia dan damai sejahtera dari Allah Bapa kita, dan dari Tuhan Yesus Kristus menyertai Saudara sekalian.</w:t>
      </w:r>
    </w:p>
    <w:p w14:paraId="5343AFA4" w14:textId="77777777" w:rsidR="004272A0" w:rsidRPr="00813992" w:rsidRDefault="004272A0" w:rsidP="004272A0">
      <w:pPr>
        <w:pStyle w:val="DaftarParagraf"/>
        <w:ind w:left="567" w:hanging="567"/>
        <w:rPr>
          <w:b/>
          <w:sz w:val="20"/>
          <w:szCs w:val="20"/>
          <w:lang w:val="id-ID"/>
        </w:rPr>
      </w:pPr>
      <w:r w:rsidRPr="00813992">
        <w:rPr>
          <w:b/>
          <w:sz w:val="20"/>
          <w:szCs w:val="20"/>
          <w:lang w:val="id-ID"/>
        </w:rPr>
        <w:t>U:</w:t>
      </w:r>
      <w:r w:rsidRPr="00813992">
        <w:rPr>
          <w:b/>
          <w:sz w:val="20"/>
          <w:szCs w:val="20"/>
          <w:lang w:val="id-ID"/>
        </w:rPr>
        <w:tab/>
      </w:r>
      <w:r w:rsidRPr="00813992">
        <w:rPr>
          <w:b/>
          <w:bCs/>
          <w:sz w:val="20"/>
          <w:szCs w:val="20"/>
          <w:lang w:val="id-ID"/>
        </w:rPr>
        <w:t>Menyertai Saudara juga</w:t>
      </w:r>
      <w:r w:rsidRPr="00813992">
        <w:rPr>
          <w:b/>
          <w:sz w:val="20"/>
          <w:szCs w:val="20"/>
          <w:lang w:val="id-ID"/>
        </w:rPr>
        <w:t xml:space="preserve"> </w:t>
      </w:r>
    </w:p>
    <w:p w14:paraId="66B610E6" w14:textId="77777777" w:rsidR="004272A0" w:rsidRPr="00813992" w:rsidRDefault="004272A0" w:rsidP="004272A0">
      <w:pPr>
        <w:pStyle w:val="DaftarParagraf"/>
        <w:tabs>
          <w:tab w:val="right" w:pos="6237"/>
        </w:tabs>
        <w:ind w:left="0"/>
        <w:rPr>
          <w:b/>
          <w:bCs/>
          <w:lang w:val="id-ID"/>
        </w:rPr>
      </w:pPr>
    </w:p>
    <w:p w14:paraId="71B33E17" w14:textId="77777777" w:rsidR="004272A0" w:rsidRPr="00813992" w:rsidRDefault="004272A0" w:rsidP="00BA3115">
      <w:pPr>
        <w:pStyle w:val="DaftarParagraf"/>
        <w:tabs>
          <w:tab w:val="right" w:pos="6520"/>
        </w:tabs>
        <w:ind w:left="0" w:firstLine="0"/>
        <w:jc w:val="left"/>
        <w:rPr>
          <w:lang w:val="id-ID"/>
        </w:rPr>
      </w:pPr>
      <w:r w:rsidRPr="00813992">
        <w:rPr>
          <w:b/>
          <w:bCs/>
          <w:lang w:val="id-ID"/>
        </w:rPr>
        <w:t xml:space="preserve">KATA PEMBUKA </w:t>
      </w:r>
      <w:r w:rsidRPr="00813992">
        <w:rPr>
          <w:b/>
          <w:bCs/>
          <w:lang w:val="id-ID"/>
        </w:rPr>
        <w:tab/>
      </w:r>
      <w:r w:rsidRPr="00813992">
        <w:rPr>
          <w:i/>
          <w:iCs/>
          <w:lang w:val="id-ID"/>
        </w:rPr>
        <w:t>(Umat Duduk)</w:t>
      </w:r>
    </w:p>
    <w:p w14:paraId="0461DFD6" w14:textId="53C9AD61" w:rsidR="004272A0" w:rsidRPr="00813992" w:rsidRDefault="004272A0" w:rsidP="004272A0">
      <w:pPr>
        <w:pStyle w:val="DaftarParagraf"/>
        <w:ind w:left="567" w:hanging="567"/>
        <w:jc w:val="left"/>
        <w:rPr>
          <w:lang w:val="id-ID"/>
        </w:rPr>
      </w:pPr>
      <w:r w:rsidRPr="00813992">
        <w:rPr>
          <w:lang w:val="id-ID"/>
        </w:rPr>
        <w:t>M:</w:t>
      </w:r>
      <w:r w:rsidRPr="00813992">
        <w:rPr>
          <w:lang w:val="id-ID"/>
        </w:rPr>
        <w:tab/>
        <w:t>Manusia hidup di tengah beragam pergumulan. Di rumah tangga dan keluarga, usaha dan pekerjaan,  pergaulan dan bermasyarakat, hingga berbangsa dan bernegara, selalu ada tantangan dan tentangan. Inilah realita</w:t>
      </w:r>
      <w:r w:rsidR="00FD4CB8">
        <w:rPr>
          <w:lang w:val="id-ID"/>
        </w:rPr>
        <w:t>s</w:t>
      </w:r>
      <w:r w:rsidRPr="00813992">
        <w:rPr>
          <w:lang w:val="id-ID"/>
        </w:rPr>
        <w:t xml:space="preserve"> hidup di dalam dunia yang telah jatuh dalam dosa. </w:t>
      </w:r>
      <w:r w:rsidRPr="00813992">
        <w:rPr>
          <w:lang w:val="id-ID"/>
        </w:rPr>
        <w:br/>
        <w:t xml:space="preserve">Namun, kebangkitan Kristus menjadi bukti kasih Allah kepada manusia sekaligus wujud kemenangan Kristus atas kuasa dosa. Karena Kristus, kita punya pendamaian atas segala pergumulan. Di dalam Kristus, kita beroleh pengharapan untuk menjalani kehidupan yang rapuh ini. </w:t>
      </w:r>
      <w:r w:rsidRPr="00813992">
        <w:rPr>
          <w:lang w:val="id-ID"/>
        </w:rPr>
        <w:lastRenderedPageBreak/>
        <w:t xml:space="preserve">Kita junjung Kristus yang bangkit dan mahamulia. </w:t>
      </w:r>
      <w:r w:rsidRPr="00813992">
        <w:rPr>
          <w:lang w:val="id-ID"/>
        </w:rPr>
        <w:br/>
      </w:r>
    </w:p>
    <w:p w14:paraId="39D4C260" w14:textId="77777777" w:rsidR="004272A0" w:rsidRPr="00813992" w:rsidRDefault="004272A0" w:rsidP="004272A0">
      <w:pPr>
        <w:pStyle w:val="DaftarParagraf"/>
        <w:ind w:left="567" w:right="-141" w:hanging="567"/>
        <w:rPr>
          <w:b/>
          <w:bCs/>
          <w:sz w:val="20"/>
          <w:lang w:val="id-ID"/>
        </w:rPr>
      </w:pPr>
      <w:r w:rsidRPr="00813992">
        <w:rPr>
          <w:b/>
          <w:sz w:val="20"/>
          <w:lang w:val="id-ID"/>
        </w:rPr>
        <w:t>U:</w:t>
      </w:r>
      <w:r w:rsidRPr="00813992">
        <w:rPr>
          <w:b/>
          <w:sz w:val="20"/>
          <w:lang w:val="id-ID"/>
        </w:rPr>
        <w:tab/>
      </w:r>
      <w:r w:rsidRPr="00813992">
        <w:rPr>
          <w:b/>
          <w:bCs/>
          <w:sz w:val="20"/>
          <w:lang w:val="id-ID"/>
        </w:rPr>
        <w:t>(menyanyikan KJ 194:1-3)</w:t>
      </w:r>
    </w:p>
    <w:p w14:paraId="3231A81B" w14:textId="77777777" w:rsidR="004272A0" w:rsidRPr="00813992" w:rsidRDefault="004272A0" w:rsidP="00BA3115">
      <w:pPr>
        <w:pStyle w:val="DaftarParagraf"/>
        <w:ind w:left="993" w:hanging="426"/>
        <w:jc w:val="left"/>
        <w:rPr>
          <w:lang w:val="id-ID"/>
        </w:rPr>
      </w:pPr>
      <w:r w:rsidRPr="00813992">
        <w:rPr>
          <w:lang w:val="id-ID"/>
        </w:rPr>
        <w:t>KJ 194:1-3 “DIKAU, YANG BANGKIT, MAHAMULIA”</w:t>
      </w:r>
    </w:p>
    <w:p w14:paraId="360AD55F" w14:textId="77777777" w:rsidR="004272A0" w:rsidRPr="00813992" w:rsidRDefault="004272A0" w:rsidP="00BA3115">
      <w:pPr>
        <w:pStyle w:val="DaftarParagraf"/>
        <w:widowControl/>
        <w:numPr>
          <w:ilvl w:val="0"/>
          <w:numId w:val="72"/>
        </w:numPr>
        <w:autoSpaceDE/>
        <w:autoSpaceDN/>
        <w:ind w:left="993" w:hanging="426"/>
        <w:contextualSpacing/>
        <w:rPr>
          <w:lang w:val="id-ID"/>
        </w:rPr>
      </w:pPr>
      <w:r w:rsidRPr="00813992">
        <w:rPr>
          <w:lang w:val="id-ID"/>
        </w:rPr>
        <w:t>Dikau, Yang Bangkit, mahamulia!</w:t>
      </w:r>
    </w:p>
    <w:p w14:paraId="58A874E0" w14:textId="77777777" w:rsidR="004272A0" w:rsidRPr="00813992" w:rsidRDefault="004272A0" w:rsidP="00BA3115">
      <w:pPr>
        <w:pStyle w:val="DaftarParagraf"/>
        <w:ind w:left="993" w:firstLine="0"/>
        <w:rPr>
          <w:lang w:val="id-ID"/>
        </w:rPr>
      </w:pPr>
      <w:r w:rsidRPr="00813992">
        <w:rPr>
          <w:lang w:val="id-ID"/>
        </w:rPr>
        <w:t>Dikaulah abadi jaya dan megah!</w:t>
      </w:r>
    </w:p>
    <w:p w14:paraId="5198ADA2" w14:textId="77777777" w:rsidR="004272A0" w:rsidRPr="00813992" w:rsidRDefault="004272A0" w:rsidP="00BA3115">
      <w:pPr>
        <w:pStyle w:val="DaftarParagraf"/>
        <w:ind w:left="993" w:firstLine="0"/>
        <w:rPr>
          <w:lang w:val="id-ID"/>
        </w:rPr>
      </w:pPr>
      <w:r w:rsidRPr="00813992">
        <w:rPr>
          <w:lang w:val="id-ID"/>
        </w:rPr>
        <w:t>Turun malak sorga putih cemerlang;</w:t>
      </w:r>
    </w:p>
    <w:p w14:paraId="694A0E25" w14:textId="77777777" w:rsidR="004272A0" w:rsidRPr="00813992" w:rsidRDefault="004272A0" w:rsidP="00BA3115">
      <w:pPr>
        <w:pStyle w:val="DaftarParagraf"/>
        <w:ind w:left="993" w:firstLine="0"/>
        <w:rPr>
          <w:lang w:val="id-ID"/>
        </w:rPr>
      </w:pPr>
      <w:r w:rsidRPr="00813992">
        <w:rPr>
          <w:lang w:val="id-ID"/>
        </w:rPr>
        <w:t>kubur ia buka, tanda Kau menang.</w:t>
      </w:r>
    </w:p>
    <w:p w14:paraId="590D89AA" w14:textId="77777777" w:rsidR="004272A0" w:rsidRPr="00813992" w:rsidRDefault="004272A0" w:rsidP="00BA3115">
      <w:pPr>
        <w:pStyle w:val="DaftarParagraf"/>
        <w:ind w:left="993" w:firstLine="0"/>
        <w:rPr>
          <w:lang w:val="id-ID"/>
        </w:rPr>
      </w:pPr>
      <w:r w:rsidRPr="00813992">
        <w:rPr>
          <w:lang w:val="id-ID"/>
        </w:rPr>
        <w:t>Refrein:</w:t>
      </w:r>
    </w:p>
    <w:p w14:paraId="776731FF" w14:textId="77777777" w:rsidR="004272A0" w:rsidRPr="00813992" w:rsidRDefault="004272A0" w:rsidP="00BA3115">
      <w:pPr>
        <w:pStyle w:val="DaftarParagraf"/>
        <w:ind w:left="993" w:firstLine="0"/>
        <w:rPr>
          <w:lang w:val="id-ID"/>
        </w:rPr>
      </w:pPr>
      <w:r w:rsidRPr="00813992">
        <w:rPr>
          <w:lang w:val="id-ID"/>
        </w:rPr>
        <w:t>Dikau, Yang Bangkit, mahamulia!</w:t>
      </w:r>
    </w:p>
    <w:p w14:paraId="4CF5EB69" w14:textId="77777777" w:rsidR="004272A0" w:rsidRPr="00813992" w:rsidRDefault="004272A0" w:rsidP="00BA3115">
      <w:pPr>
        <w:pStyle w:val="DaftarParagraf"/>
        <w:ind w:left="993" w:firstLine="0"/>
        <w:rPr>
          <w:lang w:val="id-ID"/>
        </w:rPr>
      </w:pPr>
      <w:r w:rsidRPr="00813992">
        <w:rPr>
          <w:lang w:val="id-ID"/>
        </w:rPr>
        <w:t>Dikaulah abadi jaya dan megah!</w:t>
      </w:r>
    </w:p>
    <w:p w14:paraId="11550B04" w14:textId="1DB4AAC3" w:rsidR="004272A0" w:rsidRPr="00813992" w:rsidRDefault="004272A0" w:rsidP="00BA3115">
      <w:pPr>
        <w:pStyle w:val="DaftarParagraf"/>
        <w:widowControl/>
        <w:numPr>
          <w:ilvl w:val="0"/>
          <w:numId w:val="72"/>
        </w:numPr>
        <w:autoSpaceDE/>
        <w:autoSpaceDN/>
        <w:ind w:left="993" w:hanging="426"/>
        <w:contextualSpacing/>
        <w:jc w:val="left"/>
        <w:rPr>
          <w:lang w:val="id-ID"/>
        </w:rPr>
      </w:pPr>
      <w:r w:rsidRPr="00813992">
        <w:rPr>
          <w:lang w:val="id-ID"/>
        </w:rPr>
        <w:t>Lihatlah Dia, Yesus, Tuhanmu!</w:t>
      </w:r>
      <w:r w:rsidRPr="00813992">
        <w:rPr>
          <w:lang w:val="id-ID"/>
        </w:rPr>
        <w:br/>
        <w:t>Dialah Mesias; yakinlah teguh!</w:t>
      </w:r>
      <w:r w:rsidRPr="00813992">
        <w:rPr>
          <w:lang w:val="id-ID"/>
        </w:rPr>
        <w:br/>
        <w:t>Mari, umat Tuhan, bergembiralah!</w:t>
      </w:r>
      <w:r w:rsidRPr="00813992">
        <w:rPr>
          <w:lang w:val="id-ID"/>
        </w:rPr>
        <w:br/>
        <w:t>Bertekun maklumkan kemenangan</w:t>
      </w:r>
      <w:r w:rsidR="00FD4CB8">
        <w:rPr>
          <w:lang w:val="id-ID"/>
        </w:rPr>
        <w:t>-</w:t>
      </w:r>
      <w:r w:rsidRPr="00813992">
        <w:rPr>
          <w:lang w:val="id-ID"/>
        </w:rPr>
        <w:t>Nya!</w:t>
      </w:r>
      <w:r w:rsidR="00BA3115" w:rsidRPr="00813992">
        <w:rPr>
          <w:lang w:val="id-ID"/>
        </w:rPr>
        <w:t xml:space="preserve"> Ref.: ...</w:t>
      </w:r>
    </w:p>
    <w:p w14:paraId="06945333" w14:textId="5F519467" w:rsidR="004272A0" w:rsidRPr="00813992" w:rsidRDefault="004272A0" w:rsidP="00BA3115">
      <w:pPr>
        <w:pStyle w:val="DaftarParagraf"/>
        <w:widowControl/>
        <w:numPr>
          <w:ilvl w:val="0"/>
          <w:numId w:val="72"/>
        </w:numPr>
        <w:autoSpaceDE/>
        <w:autoSpaceDN/>
        <w:ind w:left="993" w:hanging="426"/>
        <w:contextualSpacing/>
        <w:jc w:val="left"/>
        <w:rPr>
          <w:lang w:val="id-ID"/>
        </w:rPr>
      </w:pPr>
      <w:r w:rsidRPr="00813992">
        <w:rPr>
          <w:lang w:val="id-ID"/>
        </w:rPr>
        <w:t>Tuhanku hidup, takut pun lenyap.</w:t>
      </w:r>
      <w:r w:rsidRPr="00813992">
        <w:rPr>
          <w:lang w:val="id-ID"/>
        </w:rPr>
        <w:br/>
        <w:t>Dia Junjunganku, Damaiku tetap.</w:t>
      </w:r>
      <w:r w:rsidRPr="00813992">
        <w:rPr>
          <w:lang w:val="id-ID"/>
        </w:rPr>
        <w:br/>
        <w:t>Yesuslah Kuatku, Kemenanganku,</w:t>
      </w:r>
      <w:r w:rsidRPr="00813992">
        <w:rPr>
          <w:lang w:val="id-ID"/>
        </w:rPr>
        <w:br/>
        <w:t>Yesuslah Hidupku, Kemuliaanku!</w:t>
      </w:r>
      <w:r w:rsidR="00BA3115" w:rsidRPr="00813992">
        <w:rPr>
          <w:lang w:val="id-ID"/>
        </w:rPr>
        <w:t xml:space="preserve"> Ref.: ...</w:t>
      </w:r>
    </w:p>
    <w:p w14:paraId="03488E98" w14:textId="77777777" w:rsidR="004272A0" w:rsidRPr="00813992" w:rsidRDefault="004272A0" w:rsidP="004272A0">
      <w:pPr>
        <w:pStyle w:val="DaftarParagraf"/>
        <w:ind w:firstLine="270"/>
        <w:rPr>
          <w:sz w:val="16"/>
          <w:szCs w:val="16"/>
          <w:lang w:val="id-ID"/>
        </w:rPr>
      </w:pPr>
    </w:p>
    <w:p w14:paraId="11930023" w14:textId="77777777" w:rsidR="004272A0" w:rsidRPr="00813992" w:rsidRDefault="004272A0" w:rsidP="004272A0">
      <w:pPr>
        <w:pStyle w:val="DaftarParagraf"/>
        <w:ind w:left="0" w:firstLine="0"/>
        <w:rPr>
          <w:b/>
          <w:bCs/>
          <w:lang w:val="id-ID"/>
        </w:rPr>
      </w:pPr>
      <w:r w:rsidRPr="00813992">
        <w:rPr>
          <w:b/>
          <w:bCs/>
          <w:lang w:val="id-ID"/>
        </w:rPr>
        <w:t>PENGAKUAN DOSA</w:t>
      </w:r>
    </w:p>
    <w:p w14:paraId="4F790AEB" w14:textId="77777777" w:rsidR="004272A0" w:rsidRPr="00813992" w:rsidRDefault="004272A0" w:rsidP="004272A0">
      <w:pPr>
        <w:pStyle w:val="DaftarParagraf"/>
        <w:tabs>
          <w:tab w:val="right" w:pos="6210"/>
        </w:tabs>
        <w:ind w:left="0" w:firstLine="0"/>
        <w:jc w:val="center"/>
        <w:rPr>
          <w:i/>
          <w:iCs/>
          <w:lang w:val="id-ID"/>
        </w:rPr>
      </w:pPr>
      <w:r w:rsidRPr="00813992">
        <w:rPr>
          <w:i/>
          <w:iCs/>
          <w:lang w:val="id-ID"/>
        </w:rPr>
        <w:t>(Solois / Prokantor menyanyikan lagu KJ 27 Meski Tak Layak Diriku)</w:t>
      </w:r>
    </w:p>
    <w:p w14:paraId="585EDA90" w14:textId="72C69168" w:rsidR="004272A0" w:rsidRPr="00813992" w:rsidRDefault="004272A0" w:rsidP="00BA3115">
      <w:pPr>
        <w:ind w:left="567"/>
        <w:rPr>
          <w:b/>
          <w:bCs/>
          <w:lang w:val="id-ID"/>
        </w:rPr>
      </w:pPr>
      <w:r w:rsidRPr="00813992">
        <w:rPr>
          <w:b/>
          <w:bCs/>
          <w:lang w:val="id-ID"/>
        </w:rPr>
        <w:t>Meski tak layak diriku, tetapi kar'na darah</w:t>
      </w:r>
      <w:r w:rsidR="00FD4CB8">
        <w:rPr>
          <w:b/>
          <w:bCs/>
          <w:lang w:val="id-ID"/>
        </w:rPr>
        <w:t>-</w:t>
      </w:r>
      <w:r w:rsidRPr="00813992">
        <w:rPr>
          <w:b/>
          <w:bCs/>
          <w:lang w:val="id-ID"/>
        </w:rPr>
        <w:t>Mu</w:t>
      </w:r>
    </w:p>
    <w:p w14:paraId="49F39E0E" w14:textId="46C52623" w:rsidR="004272A0" w:rsidRPr="00813992" w:rsidRDefault="004272A0" w:rsidP="00BA3115">
      <w:pPr>
        <w:pStyle w:val="DaftarParagraf"/>
        <w:ind w:left="567" w:firstLine="0"/>
        <w:jc w:val="left"/>
        <w:rPr>
          <w:b/>
          <w:bCs/>
          <w:lang w:val="id-ID"/>
        </w:rPr>
      </w:pPr>
      <w:r w:rsidRPr="00813992">
        <w:rPr>
          <w:b/>
          <w:bCs/>
          <w:lang w:val="id-ID"/>
        </w:rPr>
        <w:t xml:space="preserve">dan kar'na kau memanggilku, </w:t>
      </w:r>
      <w:r w:rsidRPr="00813992">
        <w:rPr>
          <w:b/>
          <w:bCs/>
          <w:lang w:val="id-ID"/>
        </w:rPr>
        <w:br/>
        <w:t>'ku datang, Yesus, pada</w:t>
      </w:r>
      <w:r w:rsidR="00FD4CB8">
        <w:rPr>
          <w:b/>
          <w:bCs/>
          <w:lang w:val="id-ID"/>
        </w:rPr>
        <w:t>-</w:t>
      </w:r>
      <w:r w:rsidRPr="00813992">
        <w:rPr>
          <w:b/>
          <w:bCs/>
          <w:lang w:val="id-ID"/>
        </w:rPr>
        <w:t>Mu.</w:t>
      </w:r>
    </w:p>
    <w:p w14:paraId="22034D77" w14:textId="77777777" w:rsidR="004272A0" w:rsidRPr="00813992" w:rsidRDefault="004272A0" w:rsidP="004272A0">
      <w:pPr>
        <w:pStyle w:val="DaftarParagraf"/>
        <w:ind w:left="567" w:hanging="567"/>
        <w:rPr>
          <w:lang w:val="id-ID"/>
        </w:rPr>
      </w:pPr>
    </w:p>
    <w:p w14:paraId="73BF818E" w14:textId="29020578" w:rsidR="004272A0" w:rsidRPr="00813992" w:rsidRDefault="004272A0" w:rsidP="00FD4CB8">
      <w:pPr>
        <w:pStyle w:val="DaftarParagraf"/>
        <w:ind w:left="567" w:hanging="567"/>
        <w:jc w:val="left"/>
        <w:rPr>
          <w:lang w:val="id-ID"/>
        </w:rPr>
      </w:pPr>
      <w:r w:rsidRPr="00813992">
        <w:rPr>
          <w:lang w:val="id-ID"/>
        </w:rPr>
        <w:t>PF:</w:t>
      </w:r>
      <w:r w:rsidRPr="00813992">
        <w:rPr>
          <w:lang w:val="id-ID"/>
        </w:rPr>
        <w:tab/>
        <w:t>Jemaat mari kita berdoa.</w:t>
      </w:r>
      <w:r w:rsidR="00FD4CB8">
        <w:rPr>
          <w:lang w:val="id-ID"/>
        </w:rPr>
        <w:t xml:space="preserve"> </w:t>
      </w:r>
      <w:r w:rsidRPr="00813992">
        <w:rPr>
          <w:lang w:val="id-ID"/>
        </w:rPr>
        <w:t xml:space="preserve"> </w:t>
      </w:r>
      <w:r w:rsidRPr="00813992">
        <w:rPr>
          <w:lang w:val="id-ID"/>
        </w:rPr>
        <w:br/>
        <w:t>Tuhan di dalam sukacita dan syukur kami atas kebangkitan Kristus, kami memenuhi panggilan Tuhan untuk membuka hati dan hidup kami di hadapan</w:t>
      </w:r>
      <w:r w:rsidR="00FD4CB8">
        <w:rPr>
          <w:lang w:val="id-ID"/>
        </w:rPr>
        <w:t>-</w:t>
      </w:r>
      <w:r w:rsidRPr="00813992">
        <w:rPr>
          <w:lang w:val="id-ID"/>
        </w:rPr>
        <w:t>Mu.</w:t>
      </w:r>
      <w:r w:rsidRPr="00813992">
        <w:rPr>
          <w:lang w:val="id-ID"/>
        </w:rPr>
        <w:br/>
        <w:t>Kami mengaku, bahwa di dalam keluarga kami, tidak jarang kami melukai anggota keluarga kami, dengan tutur kata, dengan tindakan serta dengan pembiaran kami kepada mereka….  Ampunilah kami ya Tuhan</w:t>
      </w:r>
    </w:p>
    <w:p w14:paraId="14DA0EB0" w14:textId="77777777" w:rsidR="004272A0" w:rsidRPr="00813992" w:rsidRDefault="004272A0" w:rsidP="004272A0">
      <w:pPr>
        <w:pStyle w:val="DaftarParagraf"/>
        <w:ind w:left="567" w:hanging="567"/>
        <w:rPr>
          <w:b/>
          <w:bCs/>
          <w:sz w:val="20"/>
          <w:lang w:val="id-ID"/>
        </w:rPr>
      </w:pPr>
      <w:r w:rsidRPr="00813992">
        <w:rPr>
          <w:b/>
          <w:sz w:val="20"/>
          <w:lang w:val="id-ID"/>
        </w:rPr>
        <w:t>U:</w:t>
      </w:r>
      <w:r w:rsidRPr="00813992">
        <w:rPr>
          <w:b/>
          <w:sz w:val="20"/>
          <w:lang w:val="id-ID"/>
        </w:rPr>
        <w:tab/>
      </w:r>
      <w:r w:rsidRPr="00813992">
        <w:rPr>
          <w:b/>
          <w:bCs/>
          <w:sz w:val="20"/>
          <w:lang w:val="id-ID"/>
        </w:rPr>
        <w:t>(menyanyikan KJ 27)</w:t>
      </w:r>
    </w:p>
    <w:p w14:paraId="0C723136" w14:textId="77777777" w:rsidR="004272A0" w:rsidRPr="00813992" w:rsidRDefault="004272A0" w:rsidP="00BA3115">
      <w:pPr>
        <w:pStyle w:val="DaftarParagraf"/>
        <w:ind w:left="540" w:firstLine="27"/>
        <w:rPr>
          <w:lang w:val="id-ID"/>
        </w:rPr>
      </w:pPr>
      <w:r w:rsidRPr="00813992">
        <w:rPr>
          <w:lang w:val="id-ID"/>
        </w:rPr>
        <w:t>KJ 27: 2 “ MESKI TAK LAYAK DIRIKU”</w:t>
      </w:r>
    </w:p>
    <w:p w14:paraId="13D68BBC" w14:textId="77777777" w:rsidR="004272A0" w:rsidRPr="00813992" w:rsidRDefault="004272A0" w:rsidP="00BA3115">
      <w:pPr>
        <w:ind w:left="540" w:firstLine="27"/>
        <w:rPr>
          <w:lang w:val="id-ID"/>
        </w:rPr>
      </w:pPr>
      <w:r w:rsidRPr="00813992">
        <w:rPr>
          <w:lang w:val="id-ID"/>
        </w:rPr>
        <w:t>Sebagaimana adanya jiwaku sungguh bercela,</w:t>
      </w:r>
    </w:p>
    <w:p w14:paraId="4B3E47C9" w14:textId="6DEB180F" w:rsidR="00BA3115" w:rsidRPr="00813992" w:rsidRDefault="00FD4CB8" w:rsidP="00BA3115">
      <w:pPr>
        <w:ind w:left="540" w:firstLine="27"/>
        <w:rPr>
          <w:lang w:val="id-ID"/>
        </w:rPr>
      </w:pPr>
      <w:r w:rsidRPr="00813992">
        <w:rPr>
          <w:lang w:val="id-ID"/>
        </w:rPr>
        <w:t>D</w:t>
      </w:r>
      <w:r w:rsidR="004272A0" w:rsidRPr="00813992">
        <w:rPr>
          <w:lang w:val="id-ID"/>
        </w:rPr>
        <w:t>arah</w:t>
      </w:r>
      <w:r>
        <w:rPr>
          <w:lang w:val="id-ID"/>
        </w:rPr>
        <w:t>-</w:t>
      </w:r>
      <w:r w:rsidR="004272A0" w:rsidRPr="00813992">
        <w:rPr>
          <w:lang w:val="id-ID"/>
        </w:rPr>
        <w:t>Mulah pembasuhnya;  ‘ku datang, Tuhan, pada</w:t>
      </w:r>
      <w:r>
        <w:rPr>
          <w:lang w:val="id-ID"/>
        </w:rPr>
        <w:t>-</w:t>
      </w:r>
      <w:r w:rsidR="004272A0" w:rsidRPr="00813992">
        <w:rPr>
          <w:lang w:val="id-ID"/>
        </w:rPr>
        <w:t>Mu.</w:t>
      </w:r>
    </w:p>
    <w:p w14:paraId="36216FC2" w14:textId="2F54BF84" w:rsidR="004272A0" w:rsidRPr="00813992" w:rsidRDefault="004272A0" w:rsidP="00BA3115">
      <w:pPr>
        <w:ind w:left="567" w:hanging="567"/>
        <w:rPr>
          <w:lang w:val="id-ID"/>
        </w:rPr>
      </w:pPr>
      <w:r w:rsidRPr="00813992">
        <w:rPr>
          <w:lang w:val="id-ID"/>
        </w:rPr>
        <w:lastRenderedPageBreak/>
        <w:t>PF:</w:t>
      </w:r>
      <w:r w:rsidRPr="00813992">
        <w:rPr>
          <w:lang w:val="id-ID"/>
        </w:rPr>
        <w:tab/>
        <w:t>Ya Tuhan, kami juga menyadari, di saat kami berkarya dan berusaha, ada keputusan-keputusan kerja yang tidak adil; ada sikap-sikap terhadap rekan yang tidak elok; ada komunikasi dengan pelanggan yang tidak jujur; kami telah melukai mereka… Ampunilah kami ya Tuhan</w:t>
      </w:r>
    </w:p>
    <w:p w14:paraId="3BC9429D" w14:textId="77777777" w:rsidR="004272A0" w:rsidRPr="00813992" w:rsidRDefault="004272A0" w:rsidP="004272A0">
      <w:pPr>
        <w:pStyle w:val="DaftarParagraf"/>
        <w:ind w:left="567" w:hanging="567"/>
        <w:rPr>
          <w:b/>
          <w:bCs/>
          <w:sz w:val="20"/>
          <w:lang w:val="id-ID"/>
        </w:rPr>
      </w:pPr>
      <w:r w:rsidRPr="00813992">
        <w:rPr>
          <w:b/>
          <w:sz w:val="20"/>
          <w:lang w:val="id-ID"/>
        </w:rPr>
        <w:t>U:</w:t>
      </w:r>
      <w:r w:rsidRPr="00813992">
        <w:rPr>
          <w:b/>
          <w:sz w:val="20"/>
          <w:lang w:val="id-ID"/>
        </w:rPr>
        <w:tab/>
      </w:r>
      <w:r w:rsidRPr="00813992">
        <w:rPr>
          <w:b/>
          <w:bCs/>
          <w:sz w:val="20"/>
          <w:lang w:val="id-ID"/>
        </w:rPr>
        <w:t>(menyanyikan KJ 27)</w:t>
      </w:r>
    </w:p>
    <w:p w14:paraId="330D5269" w14:textId="77777777" w:rsidR="004272A0" w:rsidRPr="00813992" w:rsidRDefault="004272A0" w:rsidP="00BA3115">
      <w:pPr>
        <w:pStyle w:val="DaftarParagraf"/>
        <w:ind w:left="567" w:firstLine="0"/>
        <w:rPr>
          <w:lang w:val="id-ID"/>
        </w:rPr>
      </w:pPr>
      <w:r w:rsidRPr="00813992">
        <w:rPr>
          <w:lang w:val="id-ID"/>
        </w:rPr>
        <w:t>KJ 27: 3 “ MESKI TAK LAYAK DIRIKU”</w:t>
      </w:r>
    </w:p>
    <w:p w14:paraId="211F43AA" w14:textId="77777777" w:rsidR="004272A0" w:rsidRPr="00813992" w:rsidRDefault="004272A0" w:rsidP="004272A0">
      <w:pPr>
        <w:pStyle w:val="DaftarParagraf"/>
        <w:ind w:left="567" w:hanging="27"/>
        <w:rPr>
          <w:lang w:val="id-ID"/>
        </w:rPr>
      </w:pPr>
      <w:r w:rsidRPr="00813992">
        <w:rPr>
          <w:lang w:val="id-ID"/>
        </w:rPr>
        <w:t>Terombang-ambing, berkeluh, gentar di kancah kemelut,</w:t>
      </w:r>
    </w:p>
    <w:p w14:paraId="4773891B" w14:textId="7560E124" w:rsidR="004272A0" w:rsidRPr="00813992" w:rsidRDefault="004272A0" w:rsidP="004272A0">
      <w:pPr>
        <w:pStyle w:val="DaftarParagraf"/>
        <w:ind w:left="567" w:hanging="27"/>
        <w:rPr>
          <w:lang w:val="id-ID"/>
        </w:rPr>
      </w:pPr>
      <w:r w:rsidRPr="00813992">
        <w:rPr>
          <w:lang w:val="id-ID"/>
        </w:rPr>
        <w:t>ya Anak</w:t>
      </w:r>
      <w:r w:rsidR="00FD4CB8">
        <w:rPr>
          <w:lang w:val="id-ID"/>
        </w:rPr>
        <w:t xml:space="preserve"> </w:t>
      </w:r>
      <w:r w:rsidRPr="00813992">
        <w:rPr>
          <w:lang w:val="id-ID"/>
        </w:rPr>
        <w:t>domba Allahku, ‘ku datang kini pada</w:t>
      </w:r>
      <w:r w:rsidR="00FD4CB8">
        <w:rPr>
          <w:lang w:val="id-ID"/>
        </w:rPr>
        <w:t>-</w:t>
      </w:r>
      <w:r w:rsidRPr="00813992">
        <w:rPr>
          <w:lang w:val="id-ID"/>
        </w:rPr>
        <w:t>Mu.</w:t>
      </w:r>
    </w:p>
    <w:p w14:paraId="365F9B10" w14:textId="77777777" w:rsidR="004272A0" w:rsidRPr="00813992" w:rsidRDefault="004272A0" w:rsidP="004272A0">
      <w:pPr>
        <w:pStyle w:val="DaftarParagraf"/>
        <w:ind w:left="567" w:hanging="27"/>
        <w:rPr>
          <w:lang w:val="id-ID"/>
        </w:rPr>
      </w:pPr>
    </w:p>
    <w:p w14:paraId="0CCC8EE1" w14:textId="77777777" w:rsidR="004272A0" w:rsidRPr="00813992" w:rsidRDefault="004272A0" w:rsidP="004272A0">
      <w:pPr>
        <w:pStyle w:val="DaftarParagraf"/>
        <w:ind w:left="567" w:hanging="567"/>
        <w:jc w:val="left"/>
        <w:rPr>
          <w:lang w:val="id-ID"/>
        </w:rPr>
      </w:pPr>
      <w:r w:rsidRPr="00813992">
        <w:rPr>
          <w:lang w:val="id-ID"/>
        </w:rPr>
        <w:t>PF:</w:t>
      </w:r>
      <w:r w:rsidRPr="00813992">
        <w:rPr>
          <w:lang w:val="id-ID"/>
        </w:rPr>
        <w:tab/>
        <w:t>Ya Tuhan, kami juga menginsafi, di saat kami bergaul di masyarakat, ada kecurigaan yang muncul terhadap sesama yang berbeda; ada kebencian yang mencuat terhadap pihak yang tidak mendukung kami; ada ketakutan menyelimuti untuk menjangkau yang asing; kami telah melukai mereka… Ampunilah kami ya Tuhan</w:t>
      </w:r>
    </w:p>
    <w:p w14:paraId="1E920DF4" w14:textId="77777777" w:rsidR="004272A0" w:rsidRPr="00813992" w:rsidRDefault="004272A0" w:rsidP="004272A0">
      <w:pPr>
        <w:pStyle w:val="DaftarParagraf"/>
        <w:ind w:left="567" w:hanging="567"/>
        <w:rPr>
          <w:b/>
          <w:bCs/>
          <w:sz w:val="20"/>
          <w:lang w:val="id-ID"/>
        </w:rPr>
      </w:pPr>
      <w:r w:rsidRPr="00813992">
        <w:rPr>
          <w:b/>
          <w:sz w:val="20"/>
          <w:lang w:val="id-ID"/>
        </w:rPr>
        <w:t>U:</w:t>
      </w:r>
      <w:r w:rsidRPr="00813992">
        <w:rPr>
          <w:b/>
          <w:sz w:val="20"/>
          <w:lang w:val="id-ID"/>
        </w:rPr>
        <w:tab/>
      </w:r>
      <w:r w:rsidRPr="00813992">
        <w:rPr>
          <w:b/>
          <w:bCs/>
          <w:sz w:val="20"/>
          <w:lang w:val="id-ID"/>
        </w:rPr>
        <w:t>(menyanyikan KJ 27)</w:t>
      </w:r>
    </w:p>
    <w:p w14:paraId="642E16AA" w14:textId="77777777" w:rsidR="004272A0" w:rsidRPr="00813992" w:rsidRDefault="004272A0" w:rsidP="00BA3115">
      <w:pPr>
        <w:pStyle w:val="DaftarParagraf"/>
        <w:ind w:left="567" w:firstLine="0"/>
        <w:rPr>
          <w:lang w:val="id-ID"/>
        </w:rPr>
      </w:pPr>
      <w:r w:rsidRPr="00813992">
        <w:rPr>
          <w:lang w:val="id-ID"/>
        </w:rPr>
        <w:t>KJ 27: 4 “ MESKI TAK LAYAK DIRIKU”</w:t>
      </w:r>
    </w:p>
    <w:p w14:paraId="57286D78" w14:textId="77777777" w:rsidR="004272A0" w:rsidRPr="00813992" w:rsidRDefault="004272A0" w:rsidP="004272A0">
      <w:pPr>
        <w:pStyle w:val="DaftarParagraf"/>
        <w:ind w:left="567" w:hanging="27"/>
        <w:rPr>
          <w:lang w:val="id-ID"/>
        </w:rPr>
      </w:pPr>
      <w:r w:rsidRPr="00813992">
        <w:rPr>
          <w:lang w:val="id-ID"/>
        </w:rPr>
        <w:t>Sebagaimana adaku celaka, buta dan kelu;</w:t>
      </w:r>
    </w:p>
    <w:p w14:paraId="44FC7C25" w14:textId="20AA0669" w:rsidR="004272A0" w:rsidRPr="00813992" w:rsidRDefault="004272A0" w:rsidP="004272A0">
      <w:pPr>
        <w:pStyle w:val="DaftarParagraf"/>
        <w:ind w:left="567" w:hanging="27"/>
        <w:rPr>
          <w:lang w:val="id-ID"/>
        </w:rPr>
      </w:pPr>
      <w:r w:rsidRPr="00813992">
        <w:rPr>
          <w:lang w:val="id-ID"/>
        </w:rPr>
        <w:t>segala apa yang perlu ‘ku dapat dalam diri</w:t>
      </w:r>
      <w:r w:rsidR="00FD4CB8">
        <w:rPr>
          <w:lang w:val="id-ID"/>
        </w:rPr>
        <w:t>-</w:t>
      </w:r>
      <w:r w:rsidRPr="00813992">
        <w:rPr>
          <w:lang w:val="id-ID"/>
        </w:rPr>
        <w:t>Mu.</w:t>
      </w:r>
    </w:p>
    <w:p w14:paraId="25337255" w14:textId="77777777" w:rsidR="004272A0" w:rsidRPr="00813992" w:rsidRDefault="004272A0" w:rsidP="004272A0">
      <w:pPr>
        <w:pStyle w:val="DaftarParagraf"/>
        <w:ind w:left="567" w:hanging="27"/>
        <w:rPr>
          <w:b/>
          <w:sz w:val="20"/>
          <w:lang w:val="id-ID"/>
        </w:rPr>
      </w:pPr>
    </w:p>
    <w:p w14:paraId="41B5E705" w14:textId="7F067D79" w:rsidR="004272A0" w:rsidRPr="00813992" w:rsidRDefault="004272A0" w:rsidP="004272A0">
      <w:pPr>
        <w:pStyle w:val="DaftarParagraf"/>
        <w:ind w:left="567" w:hanging="567"/>
        <w:jc w:val="left"/>
        <w:rPr>
          <w:lang w:val="id-ID"/>
        </w:rPr>
      </w:pPr>
      <w:r w:rsidRPr="00813992">
        <w:rPr>
          <w:lang w:val="id-ID"/>
        </w:rPr>
        <w:t>PF:</w:t>
      </w:r>
      <w:r w:rsidRPr="00813992">
        <w:rPr>
          <w:lang w:val="id-ID"/>
        </w:rPr>
        <w:tab/>
        <w:t xml:space="preserve">Ya Tuhan, inilah kerapuhan kami. </w:t>
      </w:r>
      <w:r w:rsidRPr="00813992">
        <w:rPr>
          <w:lang w:val="id-ID"/>
        </w:rPr>
        <w:br/>
        <w:t>Kami membutuhkan belas kasih dan rahmat</w:t>
      </w:r>
      <w:r w:rsidR="00FD4CB8">
        <w:rPr>
          <w:lang w:val="id-ID"/>
        </w:rPr>
        <w:t>-</w:t>
      </w:r>
      <w:r w:rsidRPr="00813992">
        <w:rPr>
          <w:lang w:val="id-ID"/>
        </w:rPr>
        <w:t>Mu untuk memulihkan kami kembali. Kebangkitan</w:t>
      </w:r>
      <w:r w:rsidR="00FD4CB8">
        <w:rPr>
          <w:lang w:val="id-ID"/>
        </w:rPr>
        <w:t>-</w:t>
      </w:r>
      <w:r w:rsidRPr="00813992">
        <w:rPr>
          <w:lang w:val="id-ID"/>
        </w:rPr>
        <w:t>Mu adalah pengharapan kami untuk datang, berseru dan memohon kepada</w:t>
      </w:r>
      <w:r w:rsidR="00FD4CB8">
        <w:rPr>
          <w:lang w:val="id-ID"/>
        </w:rPr>
        <w:t>-</w:t>
      </w:r>
      <w:r w:rsidRPr="00813992">
        <w:rPr>
          <w:lang w:val="id-ID"/>
        </w:rPr>
        <w:t>Mu…</w:t>
      </w:r>
      <w:r w:rsidRPr="00813992">
        <w:rPr>
          <w:lang w:val="id-ID"/>
        </w:rPr>
        <w:br/>
        <w:t>Kami memegang janji</w:t>
      </w:r>
      <w:r w:rsidR="00FD4CB8">
        <w:rPr>
          <w:lang w:val="id-ID"/>
        </w:rPr>
        <w:t>-</w:t>
      </w:r>
      <w:r w:rsidRPr="00813992">
        <w:rPr>
          <w:lang w:val="id-ID"/>
        </w:rPr>
        <w:t>Mu, bahwa Engkau setia menanti dan membasuh kami, serta memberi kami kesempatan untuk membarui kehidupan kami, dengan kuasa Roh Kudusmu. Inilah kami ya Tuhan…</w:t>
      </w:r>
    </w:p>
    <w:p w14:paraId="7A6C70DF" w14:textId="77777777" w:rsidR="004272A0" w:rsidRPr="00813992" w:rsidRDefault="004272A0" w:rsidP="004272A0">
      <w:pPr>
        <w:pStyle w:val="DaftarParagraf"/>
        <w:ind w:left="567" w:hanging="567"/>
        <w:jc w:val="left"/>
        <w:rPr>
          <w:lang w:val="id-ID"/>
        </w:rPr>
      </w:pPr>
    </w:p>
    <w:p w14:paraId="2D3314D9" w14:textId="77777777" w:rsidR="004272A0" w:rsidRPr="00813992" w:rsidRDefault="004272A0" w:rsidP="00BA3115">
      <w:pPr>
        <w:rPr>
          <w:i/>
          <w:iCs/>
          <w:lang w:val="id-ID"/>
        </w:rPr>
      </w:pPr>
      <w:r w:rsidRPr="00813992">
        <w:rPr>
          <w:i/>
          <w:iCs/>
          <w:lang w:val="id-ID"/>
        </w:rPr>
        <w:t>(Jemaat diundang bangkit berdiri)</w:t>
      </w:r>
    </w:p>
    <w:p w14:paraId="1BB389CC" w14:textId="77777777" w:rsidR="004272A0" w:rsidRPr="00813992" w:rsidRDefault="004272A0" w:rsidP="004272A0">
      <w:pPr>
        <w:pStyle w:val="DaftarParagraf"/>
        <w:ind w:left="567" w:hanging="567"/>
        <w:rPr>
          <w:b/>
          <w:bCs/>
          <w:sz w:val="20"/>
          <w:lang w:val="id-ID"/>
        </w:rPr>
      </w:pPr>
      <w:r w:rsidRPr="00813992">
        <w:rPr>
          <w:b/>
          <w:sz w:val="20"/>
          <w:lang w:val="id-ID"/>
        </w:rPr>
        <w:t>U:</w:t>
      </w:r>
      <w:r w:rsidRPr="00813992">
        <w:rPr>
          <w:b/>
          <w:sz w:val="20"/>
          <w:lang w:val="id-ID"/>
        </w:rPr>
        <w:tab/>
      </w:r>
      <w:r w:rsidRPr="00813992">
        <w:rPr>
          <w:b/>
          <w:bCs/>
          <w:sz w:val="20"/>
          <w:lang w:val="id-ID"/>
        </w:rPr>
        <w:t>(menyanyikan KJ 27)</w:t>
      </w:r>
    </w:p>
    <w:p w14:paraId="51BA1D17" w14:textId="77777777" w:rsidR="004272A0" w:rsidRPr="00813992" w:rsidRDefault="004272A0" w:rsidP="00BA3115">
      <w:pPr>
        <w:pStyle w:val="DaftarParagraf"/>
        <w:ind w:left="567" w:firstLine="0"/>
        <w:rPr>
          <w:lang w:val="id-ID"/>
        </w:rPr>
      </w:pPr>
      <w:r w:rsidRPr="00813992">
        <w:rPr>
          <w:lang w:val="id-ID"/>
        </w:rPr>
        <w:t>KJ 27: 5 “ MESKI TAK LAYAK DIRIKU”</w:t>
      </w:r>
    </w:p>
    <w:p w14:paraId="6BFAEE38" w14:textId="370891AE" w:rsidR="004272A0" w:rsidRPr="00813992" w:rsidRDefault="004272A0" w:rsidP="004272A0">
      <w:pPr>
        <w:pStyle w:val="DaftarParagraf"/>
        <w:ind w:left="567" w:hanging="27"/>
        <w:rPr>
          <w:lang w:val="id-ID"/>
        </w:rPr>
      </w:pPr>
      <w:r w:rsidRPr="00813992">
        <w:rPr>
          <w:lang w:val="id-ID"/>
        </w:rPr>
        <w:t>Sebagaimana janji</w:t>
      </w:r>
      <w:r w:rsidR="00FD4CB8">
        <w:rPr>
          <w:lang w:val="id-ID"/>
        </w:rPr>
        <w:t>-</w:t>
      </w:r>
      <w:r w:rsidRPr="00813992">
        <w:rPr>
          <w:lang w:val="id-ID"/>
        </w:rPr>
        <w:t>Mu menyambut dan membasuhku,</w:t>
      </w:r>
    </w:p>
    <w:p w14:paraId="1491C5A5" w14:textId="74D1D14B" w:rsidR="004272A0" w:rsidRPr="00813992" w:rsidRDefault="004272A0" w:rsidP="004272A0">
      <w:pPr>
        <w:pStyle w:val="DaftarParagraf"/>
        <w:ind w:left="567" w:hanging="27"/>
        <w:rPr>
          <w:b/>
          <w:sz w:val="20"/>
          <w:lang w:val="id-ID"/>
        </w:rPr>
      </w:pPr>
      <w:r w:rsidRPr="00813992">
        <w:rPr>
          <w:lang w:val="id-ID"/>
        </w:rPr>
        <w:t>ya Anak</w:t>
      </w:r>
      <w:r w:rsidR="00FD4CB8">
        <w:rPr>
          <w:lang w:val="id-ID"/>
        </w:rPr>
        <w:t xml:space="preserve"> </w:t>
      </w:r>
      <w:r w:rsidRPr="00813992">
        <w:rPr>
          <w:lang w:val="id-ID"/>
        </w:rPr>
        <w:t>domba yang kudus, ‘ku datang kini pada</w:t>
      </w:r>
      <w:r w:rsidR="00FD4CB8">
        <w:rPr>
          <w:lang w:val="id-ID"/>
        </w:rPr>
        <w:t>-</w:t>
      </w:r>
      <w:r w:rsidRPr="00813992">
        <w:rPr>
          <w:lang w:val="id-ID"/>
        </w:rPr>
        <w:t>Mu.</w:t>
      </w:r>
    </w:p>
    <w:p w14:paraId="3758029D" w14:textId="77777777" w:rsidR="004272A0" w:rsidRPr="00813992" w:rsidRDefault="004272A0" w:rsidP="004272A0">
      <w:pPr>
        <w:pStyle w:val="DaftarParagraf"/>
        <w:ind w:left="567" w:hanging="567"/>
        <w:rPr>
          <w:b/>
          <w:sz w:val="20"/>
          <w:lang w:val="id-ID"/>
        </w:rPr>
      </w:pPr>
    </w:p>
    <w:p w14:paraId="4669194D" w14:textId="77777777" w:rsidR="004272A0" w:rsidRPr="00813992" w:rsidRDefault="004272A0" w:rsidP="004272A0">
      <w:pPr>
        <w:pStyle w:val="DaftarParagraf"/>
        <w:tabs>
          <w:tab w:val="right" w:pos="6210"/>
        </w:tabs>
        <w:ind w:left="0"/>
        <w:rPr>
          <w:b/>
          <w:bCs/>
          <w:lang w:val="id-ID"/>
        </w:rPr>
      </w:pPr>
    </w:p>
    <w:p w14:paraId="48FC77C3" w14:textId="77777777" w:rsidR="004272A0" w:rsidRPr="00813992" w:rsidRDefault="004272A0" w:rsidP="004272A0">
      <w:pPr>
        <w:pStyle w:val="DaftarParagraf"/>
        <w:tabs>
          <w:tab w:val="right" w:pos="6210"/>
        </w:tabs>
        <w:ind w:left="0"/>
        <w:rPr>
          <w:b/>
          <w:bCs/>
          <w:lang w:val="id-ID"/>
        </w:rPr>
      </w:pPr>
    </w:p>
    <w:p w14:paraId="188B570C" w14:textId="77777777" w:rsidR="004272A0" w:rsidRPr="00813992" w:rsidRDefault="004272A0" w:rsidP="00BA3115">
      <w:pPr>
        <w:pStyle w:val="DaftarParagraf"/>
        <w:tabs>
          <w:tab w:val="right" w:pos="6520"/>
        </w:tabs>
        <w:ind w:left="0" w:firstLine="0"/>
        <w:rPr>
          <w:b/>
          <w:bCs/>
          <w:lang w:val="id-ID"/>
        </w:rPr>
      </w:pPr>
      <w:r w:rsidRPr="00813992">
        <w:rPr>
          <w:b/>
          <w:bCs/>
          <w:lang w:val="id-ID"/>
        </w:rPr>
        <w:lastRenderedPageBreak/>
        <w:t xml:space="preserve">BERITA ANUGERAH </w:t>
      </w:r>
      <w:r w:rsidRPr="00813992">
        <w:rPr>
          <w:b/>
          <w:bCs/>
          <w:lang w:val="id-ID"/>
        </w:rPr>
        <w:tab/>
      </w:r>
      <w:r w:rsidRPr="00813992">
        <w:rPr>
          <w:i/>
          <w:iCs/>
          <w:lang w:val="id-ID"/>
        </w:rPr>
        <w:t>(Umat Berdiri)</w:t>
      </w:r>
    </w:p>
    <w:p w14:paraId="34972DB8" w14:textId="77777777" w:rsidR="004272A0" w:rsidRPr="00813992" w:rsidRDefault="004272A0" w:rsidP="004272A0">
      <w:pPr>
        <w:pStyle w:val="DaftarParagraf"/>
        <w:ind w:left="567" w:hanging="567"/>
        <w:rPr>
          <w:lang w:val="id-ID"/>
        </w:rPr>
      </w:pPr>
      <w:r w:rsidRPr="00813992">
        <w:rPr>
          <w:lang w:val="id-ID"/>
        </w:rPr>
        <w:t>PF:</w:t>
      </w:r>
      <w:r w:rsidRPr="00813992">
        <w:rPr>
          <w:lang w:val="id-ID"/>
        </w:rPr>
        <w:tab/>
        <w:t>Bagi kita yang mengakui dan menyesali dosa kesalahan kita, Tuhan berbelas kasih dan berkenan menerima ungkapan pertobatan kita. Anugerah pengampunan dalam Efesus 2: 4-6 diberikan bagi setiap kita yang percaya:</w:t>
      </w:r>
    </w:p>
    <w:p w14:paraId="26C1B4D3" w14:textId="172D3BC2" w:rsidR="004272A0" w:rsidRPr="00813992" w:rsidRDefault="004272A0" w:rsidP="00BA3115">
      <w:pPr>
        <w:pStyle w:val="DaftarParagraf"/>
        <w:ind w:left="567" w:firstLine="0"/>
        <w:jc w:val="left"/>
        <w:rPr>
          <w:b/>
          <w:i/>
          <w:lang w:val="id-ID"/>
        </w:rPr>
      </w:pPr>
      <w:r w:rsidRPr="00813992">
        <w:rPr>
          <w:b/>
          <w:i/>
          <w:lang w:val="id-ID"/>
        </w:rPr>
        <w:t>“Tetapi Allah yang kaya dengan rahmat, oleh karena kasih-Nya yang besar, yang dilimpahkan-Nya kepada kita, telah menghidupkan kita bersama-sama dengan Kristus, sekalipun kita telah mati oleh kesalahan-kesalahan kita oleh kasih karunia kamu diselamatkan dan di dalam Kristus Yesus Ia telah membangkitkan kita juga dan memberikan tempat bersama-sama dengan Dia di s</w:t>
      </w:r>
      <w:r w:rsidR="00FD4CB8">
        <w:rPr>
          <w:b/>
          <w:i/>
          <w:lang w:val="id-ID"/>
        </w:rPr>
        <w:t>u</w:t>
      </w:r>
      <w:r w:rsidRPr="00813992">
        <w:rPr>
          <w:b/>
          <w:i/>
          <w:lang w:val="id-ID"/>
        </w:rPr>
        <w:t>rga”</w:t>
      </w:r>
    </w:p>
    <w:p w14:paraId="7042D957" w14:textId="77777777" w:rsidR="004272A0" w:rsidRPr="00813992" w:rsidRDefault="004272A0" w:rsidP="004272A0">
      <w:pPr>
        <w:pStyle w:val="DaftarParagraf"/>
        <w:ind w:left="567" w:hanging="567"/>
        <w:rPr>
          <w:lang w:val="id-ID"/>
        </w:rPr>
      </w:pPr>
      <w:r w:rsidRPr="00813992">
        <w:rPr>
          <w:lang w:val="id-ID"/>
        </w:rPr>
        <w:tab/>
        <w:t xml:space="preserve">Demikianlah berita anugerah dari Tuhan </w:t>
      </w:r>
    </w:p>
    <w:p w14:paraId="4F98E4E0" w14:textId="77777777" w:rsidR="004272A0" w:rsidRPr="00813992" w:rsidRDefault="004272A0" w:rsidP="004272A0">
      <w:pPr>
        <w:pStyle w:val="DaftarParagraf"/>
        <w:ind w:left="567" w:hanging="567"/>
        <w:rPr>
          <w:b/>
          <w:bCs/>
          <w:sz w:val="20"/>
          <w:lang w:val="id-ID"/>
        </w:rPr>
      </w:pPr>
      <w:r w:rsidRPr="00813992">
        <w:rPr>
          <w:b/>
          <w:sz w:val="20"/>
          <w:lang w:val="id-ID"/>
        </w:rPr>
        <w:t>U:</w:t>
      </w:r>
      <w:r w:rsidRPr="00813992">
        <w:rPr>
          <w:b/>
          <w:sz w:val="20"/>
          <w:lang w:val="id-ID"/>
        </w:rPr>
        <w:tab/>
      </w:r>
      <w:r w:rsidRPr="00813992">
        <w:rPr>
          <w:b/>
          <w:bCs/>
          <w:sz w:val="20"/>
          <w:lang w:val="id-ID"/>
        </w:rPr>
        <w:t>Syukur kepada Allah</w:t>
      </w:r>
    </w:p>
    <w:p w14:paraId="37915266" w14:textId="77777777" w:rsidR="004272A0" w:rsidRPr="00813992" w:rsidRDefault="004272A0" w:rsidP="004272A0">
      <w:pPr>
        <w:pStyle w:val="DaftarParagraf"/>
        <w:ind w:left="567" w:hanging="567"/>
        <w:rPr>
          <w:b/>
          <w:sz w:val="20"/>
          <w:lang w:val="id-ID"/>
        </w:rPr>
      </w:pPr>
      <w:r w:rsidRPr="00813992">
        <w:rPr>
          <w:lang w:val="id-ID"/>
        </w:rPr>
        <w:t>PF:</w:t>
      </w:r>
      <w:r w:rsidRPr="00813992">
        <w:rPr>
          <w:lang w:val="id-ID"/>
        </w:rPr>
        <w:tab/>
        <w:t xml:space="preserve">Di dalam Kristus, dan hanya di dalam Kristus, kita beroleh keselamatan dan pengharapan kita. Mari kita nyatakan syukur dan komitmen untuk mengikut Kristus, Hanya Kristus Harapanku. </w:t>
      </w:r>
    </w:p>
    <w:p w14:paraId="5D12D18B" w14:textId="77777777" w:rsidR="004272A0" w:rsidRPr="00813992" w:rsidRDefault="004272A0" w:rsidP="004272A0">
      <w:pPr>
        <w:pStyle w:val="DaftarParagraf"/>
        <w:ind w:left="567" w:hanging="567"/>
        <w:rPr>
          <w:b/>
          <w:bCs/>
          <w:sz w:val="20"/>
          <w:lang w:val="id-ID"/>
        </w:rPr>
      </w:pPr>
      <w:r w:rsidRPr="00813992">
        <w:rPr>
          <w:b/>
          <w:sz w:val="20"/>
          <w:lang w:val="id-ID"/>
        </w:rPr>
        <w:t>U:</w:t>
      </w:r>
      <w:r w:rsidRPr="00813992">
        <w:rPr>
          <w:b/>
          <w:sz w:val="20"/>
          <w:lang w:val="id-ID"/>
        </w:rPr>
        <w:tab/>
      </w:r>
      <w:r w:rsidRPr="00813992">
        <w:rPr>
          <w:b/>
          <w:bCs/>
          <w:sz w:val="20"/>
          <w:lang w:val="id-ID"/>
        </w:rPr>
        <w:t>(Menyanyikan Hanya Kristus Harapanku – In Christ Alone)</w:t>
      </w:r>
    </w:p>
    <w:p w14:paraId="35FDAE11" w14:textId="77777777" w:rsidR="004272A0" w:rsidRPr="00813992" w:rsidRDefault="004272A0" w:rsidP="004272A0">
      <w:pPr>
        <w:pStyle w:val="DaftarParagraf"/>
        <w:ind w:left="567" w:hanging="567"/>
        <w:rPr>
          <w:lang w:val="id-ID"/>
        </w:rPr>
      </w:pPr>
      <w:r w:rsidRPr="00813992">
        <w:rPr>
          <w:lang w:val="id-ID"/>
        </w:rPr>
        <w:tab/>
        <w:t>“HANYA KRISTUS HARAPANKU”</w:t>
      </w:r>
    </w:p>
    <w:p w14:paraId="600BA395" w14:textId="77777777" w:rsidR="004272A0" w:rsidRPr="00813992" w:rsidRDefault="004272A0" w:rsidP="00BA3115">
      <w:pPr>
        <w:pStyle w:val="DaftarParagraf"/>
        <w:spacing w:after="120"/>
        <w:ind w:left="567" w:firstLine="0"/>
        <w:jc w:val="left"/>
        <w:rPr>
          <w:lang w:val="id-ID"/>
        </w:rPr>
      </w:pPr>
      <w:r w:rsidRPr="00813992">
        <w:rPr>
          <w:lang w:val="id-ID"/>
        </w:rPr>
        <w:t>Hanya Kristus harapanku, Dia terang dan kuatku.</w:t>
      </w:r>
      <w:r w:rsidRPr="00813992">
        <w:rPr>
          <w:lang w:val="id-ID"/>
        </w:rPr>
        <w:br/>
        <w:t>Batu penjuru yang teguh, di kala badai menderu.</w:t>
      </w:r>
      <w:r w:rsidRPr="00813992">
        <w:rPr>
          <w:lang w:val="id-ID"/>
        </w:rPr>
        <w:br/>
        <w:t>Kasih dan damai-Nya besar, kalahkan takut dan gentar.</w:t>
      </w:r>
      <w:r w:rsidRPr="00813992">
        <w:rPr>
          <w:lang w:val="id-ID"/>
        </w:rPr>
        <w:br/>
        <w:t>Penghiburku, naunganku, dalam kasih-Nya 'ku teduh.</w:t>
      </w:r>
    </w:p>
    <w:p w14:paraId="398F6A10" w14:textId="77777777" w:rsidR="004272A0" w:rsidRPr="00813992" w:rsidRDefault="004272A0" w:rsidP="00BA3115">
      <w:pPr>
        <w:pStyle w:val="DaftarParagraf"/>
        <w:spacing w:after="120"/>
        <w:ind w:left="567" w:firstLine="0"/>
        <w:jc w:val="left"/>
        <w:rPr>
          <w:lang w:val="id-ID"/>
        </w:rPr>
      </w:pPr>
      <w:r w:rsidRPr="00813992">
        <w:rPr>
          <w:lang w:val="id-ID"/>
        </w:rPr>
        <w:t>Hanya Kristus yang bersedia, turun menjadi manusia.</w:t>
      </w:r>
      <w:r w:rsidRPr="00813992">
        <w:rPr>
          <w:lang w:val="id-ID"/>
        </w:rPr>
        <w:br/>
        <w:t>Datang s'lamatkan umat-Nya, walau dihina dicerca</w:t>
      </w:r>
      <w:r w:rsidRPr="00813992">
        <w:rPr>
          <w:lang w:val="id-ID"/>
        </w:rPr>
        <w:br/>
        <w:t>Sampai Dia mati di salib, menanggung murka Ilahi.</w:t>
      </w:r>
      <w:r w:rsidRPr="00813992">
        <w:rPr>
          <w:lang w:val="id-ID"/>
        </w:rPr>
        <w:br/>
        <w:t>Semua dosaku ditebus, kar'na mati-Nya ku hidup.</w:t>
      </w:r>
    </w:p>
    <w:p w14:paraId="4DE4C6F9" w14:textId="77777777" w:rsidR="004272A0" w:rsidRPr="00813992" w:rsidRDefault="004272A0" w:rsidP="00BA3115">
      <w:pPr>
        <w:pStyle w:val="DaftarParagraf"/>
        <w:spacing w:after="120"/>
        <w:ind w:left="567" w:firstLine="0"/>
        <w:jc w:val="left"/>
        <w:rPr>
          <w:lang w:val="id-ID"/>
        </w:rPr>
      </w:pPr>
      <w:r w:rsidRPr="00813992">
        <w:rPr>
          <w:lang w:val="id-ID"/>
        </w:rPr>
        <w:t>Dalam hidupku tak sesal, dalam mati ku tak gentar.</w:t>
      </w:r>
      <w:r w:rsidRPr="00813992">
        <w:rPr>
          <w:lang w:val="id-ID"/>
        </w:rPr>
        <w:br/>
        <w:t>Kuasa-Nya tinggal dalamku, memandu hingga ajalku.</w:t>
      </w:r>
      <w:r w:rsidRPr="00813992">
        <w:rPr>
          <w:lang w:val="id-ID"/>
        </w:rPr>
        <w:br/>
        <w:t>Tiada yang dapat pisahkan, 'ku dari tangan kasih-Nya.</w:t>
      </w:r>
      <w:r w:rsidRPr="00813992">
        <w:rPr>
          <w:lang w:val="id-ID"/>
        </w:rPr>
        <w:br/>
        <w:t>Hingga Dia panggilku pulang, dalam kuasa-Nya 'ku teguh.</w:t>
      </w:r>
    </w:p>
    <w:p w14:paraId="5CB20C28" w14:textId="77777777" w:rsidR="004272A0" w:rsidRPr="00813992" w:rsidRDefault="004272A0" w:rsidP="004272A0">
      <w:pPr>
        <w:pStyle w:val="DaftarParagraf"/>
        <w:tabs>
          <w:tab w:val="right" w:pos="6237"/>
        </w:tabs>
        <w:ind w:left="0"/>
        <w:rPr>
          <w:b/>
          <w:bCs/>
          <w:lang w:val="id-ID"/>
        </w:rPr>
      </w:pPr>
    </w:p>
    <w:p w14:paraId="6F1265D8" w14:textId="77777777" w:rsidR="00BA3115" w:rsidRPr="00813992" w:rsidRDefault="00BA3115" w:rsidP="004272A0">
      <w:pPr>
        <w:pStyle w:val="DaftarParagraf"/>
        <w:tabs>
          <w:tab w:val="right" w:pos="6237"/>
        </w:tabs>
        <w:ind w:left="0" w:firstLine="0"/>
        <w:rPr>
          <w:b/>
          <w:bCs/>
          <w:lang w:val="id-ID"/>
        </w:rPr>
      </w:pPr>
    </w:p>
    <w:p w14:paraId="3589423C" w14:textId="12695C9B" w:rsidR="004272A0" w:rsidRPr="00813992" w:rsidRDefault="004272A0" w:rsidP="00BA3115">
      <w:pPr>
        <w:pStyle w:val="DaftarParagraf"/>
        <w:tabs>
          <w:tab w:val="right" w:pos="6520"/>
        </w:tabs>
        <w:ind w:left="0" w:firstLine="0"/>
        <w:rPr>
          <w:b/>
          <w:bCs/>
          <w:lang w:val="id-ID"/>
        </w:rPr>
      </w:pPr>
      <w:r w:rsidRPr="00813992">
        <w:rPr>
          <w:b/>
          <w:bCs/>
          <w:lang w:val="id-ID"/>
        </w:rPr>
        <w:lastRenderedPageBreak/>
        <w:t>PELAYANAN FIRMAN</w:t>
      </w:r>
      <w:r w:rsidRPr="00813992">
        <w:rPr>
          <w:lang w:val="id-ID"/>
        </w:rPr>
        <w:t xml:space="preserve"> </w:t>
      </w:r>
      <w:r w:rsidRPr="00813992">
        <w:rPr>
          <w:lang w:val="id-ID"/>
        </w:rPr>
        <w:tab/>
      </w:r>
      <w:r w:rsidRPr="00813992">
        <w:rPr>
          <w:i/>
          <w:iCs/>
          <w:lang w:val="id-ID"/>
        </w:rPr>
        <w:t>(Umat Duduk)</w:t>
      </w:r>
    </w:p>
    <w:p w14:paraId="6DBEBA41" w14:textId="77777777" w:rsidR="004272A0" w:rsidRPr="00813992" w:rsidRDefault="004272A0" w:rsidP="004272A0">
      <w:pPr>
        <w:pStyle w:val="DaftarParagraf"/>
        <w:ind w:left="567" w:hanging="567"/>
        <w:rPr>
          <w:lang w:val="id-ID"/>
        </w:rPr>
      </w:pPr>
      <w:r w:rsidRPr="00813992">
        <w:rPr>
          <w:lang w:val="id-ID"/>
        </w:rPr>
        <w:t>PF:</w:t>
      </w:r>
      <w:r w:rsidRPr="00813992">
        <w:rPr>
          <w:lang w:val="id-ID"/>
        </w:rPr>
        <w:tab/>
        <w:t>(Doa Epiklese)</w:t>
      </w:r>
    </w:p>
    <w:p w14:paraId="48FC543C" w14:textId="77777777" w:rsidR="004272A0" w:rsidRPr="00813992" w:rsidRDefault="004272A0" w:rsidP="004272A0">
      <w:pPr>
        <w:pStyle w:val="DaftarParagraf"/>
        <w:ind w:left="567" w:hanging="567"/>
        <w:rPr>
          <w:szCs w:val="16"/>
          <w:u w:val="single"/>
          <w:lang w:val="id-ID"/>
        </w:rPr>
      </w:pPr>
    </w:p>
    <w:p w14:paraId="13386F1F" w14:textId="77777777" w:rsidR="004272A0" w:rsidRPr="00813992" w:rsidRDefault="004272A0" w:rsidP="004272A0">
      <w:pPr>
        <w:pStyle w:val="DaftarParagraf"/>
        <w:ind w:left="567" w:hanging="567"/>
        <w:rPr>
          <w:u w:val="single"/>
          <w:lang w:val="id-ID"/>
        </w:rPr>
      </w:pPr>
      <w:r w:rsidRPr="00813992">
        <w:rPr>
          <w:u w:val="single"/>
          <w:lang w:val="id-ID"/>
        </w:rPr>
        <w:t>Bacaan Pertama</w:t>
      </w:r>
    </w:p>
    <w:p w14:paraId="770BAC42" w14:textId="77777777" w:rsidR="004272A0" w:rsidRPr="00813992" w:rsidRDefault="004272A0" w:rsidP="004272A0">
      <w:pPr>
        <w:ind w:left="567" w:hanging="567"/>
        <w:rPr>
          <w:b/>
          <w:lang w:val="id-ID"/>
        </w:rPr>
      </w:pPr>
      <w:r w:rsidRPr="00813992">
        <w:rPr>
          <w:lang w:val="id-ID"/>
        </w:rPr>
        <w:t>L1:</w:t>
      </w:r>
      <w:r w:rsidRPr="00813992">
        <w:rPr>
          <w:lang w:val="id-ID"/>
        </w:rPr>
        <w:tab/>
        <w:t xml:space="preserve">Bacaan pertama dari </w:t>
      </w:r>
      <w:r w:rsidRPr="00813992">
        <w:rPr>
          <w:b/>
          <w:lang w:val="id-ID"/>
        </w:rPr>
        <w:t>Yesaya 25:6-9</w:t>
      </w:r>
      <w:r w:rsidRPr="00813992">
        <w:rPr>
          <w:b/>
          <w:lang w:val="id-ID"/>
        </w:rPr>
        <w:br/>
      </w:r>
      <w:r w:rsidRPr="00813992">
        <w:rPr>
          <w:bCs/>
          <w:i/>
          <w:iCs/>
          <w:lang w:val="id-ID"/>
        </w:rPr>
        <w:t>(Setelah membacakan… )</w:t>
      </w:r>
    </w:p>
    <w:p w14:paraId="15DC626E" w14:textId="77777777" w:rsidR="004272A0" w:rsidRPr="00813992" w:rsidRDefault="004272A0" w:rsidP="004272A0">
      <w:pPr>
        <w:ind w:left="567" w:hanging="567"/>
        <w:rPr>
          <w:lang w:val="id-ID"/>
        </w:rPr>
      </w:pPr>
      <w:r w:rsidRPr="00813992">
        <w:rPr>
          <w:lang w:val="id-ID"/>
        </w:rPr>
        <w:tab/>
        <w:t>Demikianlah Sabda Tuhan</w:t>
      </w:r>
    </w:p>
    <w:p w14:paraId="42B8D294" w14:textId="77777777" w:rsidR="004272A0" w:rsidRPr="00813992" w:rsidRDefault="004272A0" w:rsidP="004272A0">
      <w:pPr>
        <w:ind w:left="567" w:hanging="567"/>
        <w:rPr>
          <w:lang w:val="id-ID"/>
        </w:rPr>
      </w:pPr>
      <w:r w:rsidRPr="00813992">
        <w:rPr>
          <w:lang w:val="id-ID"/>
        </w:rPr>
        <w:t>U:</w:t>
      </w:r>
      <w:r w:rsidRPr="00813992">
        <w:rPr>
          <w:lang w:val="id-ID"/>
        </w:rPr>
        <w:tab/>
      </w:r>
      <w:r w:rsidRPr="00813992">
        <w:rPr>
          <w:b/>
          <w:bCs/>
          <w:sz w:val="20"/>
          <w:szCs w:val="20"/>
          <w:lang w:val="id-ID"/>
        </w:rPr>
        <w:t>Syukur kepada Allah</w:t>
      </w:r>
    </w:p>
    <w:p w14:paraId="47734F95" w14:textId="77777777" w:rsidR="004272A0" w:rsidRPr="00813992" w:rsidRDefault="004272A0" w:rsidP="004272A0">
      <w:pPr>
        <w:pStyle w:val="DaftarParagraf"/>
        <w:ind w:left="0"/>
        <w:rPr>
          <w:szCs w:val="16"/>
          <w:lang w:val="id-ID"/>
        </w:rPr>
      </w:pPr>
    </w:p>
    <w:p w14:paraId="2DC0DC79" w14:textId="77777777" w:rsidR="004272A0" w:rsidRPr="00813992" w:rsidRDefault="004272A0" w:rsidP="004272A0">
      <w:pPr>
        <w:pStyle w:val="DaftarParagraf"/>
        <w:ind w:left="567" w:hanging="567"/>
        <w:rPr>
          <w:u w:val="single"/>
          <w:lang w:val="id-ID"/>
        </w:rPr>
      </w:pPr>
      <w:r w:rsidRPr="00813992">
        <w:rPr>
          <w:u w:val="single"/>
          <w:lang w:val="id-ID"/>
        </w:rPr>
        <w:t>Mazmur Tanggapan</w:t>
      </w:r>
    </w:p>
    <w:p w14:paraId="5AD6E386" w14:textId="77777777" w:rsidR="004272A0" w:rsidRPr="00813992" w:rsidRDefault="004272A0" w:rsidP="004272A0">
      <w:pPr>
        <w:pStyle w:val="DaftarParagraf"/>
        <w:ind w:left="567" w:hanging="567"/>
        <w:rPr>
          <w:lang w:val="id-ID"/>
        </w:rPr>
      </w:pPr>
      <w:r w:rsidRPr="00813992">
        <w:rPr>
          <w:lang w:val="id-ID"/>
        </w:rPr>
        <w:t>L2:</w:t>
      </w:r>
      <w:r w:rsidRPr="00813992">
        <w:rPr>
          <w:lang w:val="id-ID"/>
        </w:rPr>
        <w:tab/>
        <w:t xml:space="preserve">Mari kita menanggapi bacaan pertama dengan membaca / mendaraskan </w:t>
      </w:r>
      <w:r w:rsidRPr="00813992">
        <w:rPr>
          <w:b/>
          <w:bCs/>
          <w:lang w:val="id-ID"/>
        </w:rPr>
        <w:t>Mazmur 114</w:t>
      </w:r>
      <w:r w:rsidRPr="00813992">
        <w:rPr>
          <w:lang w:val="id-ID"/>
        </w:rPr>
        <w:t xml:space="preserve"> </w:t>
      </w:r>
    </w:p>
    <w:p w14:paraId="00E37628" w14:textId="77777777" w:rsidR="004272A0" w:rsidRPr="00813992" w:rsidRDefault="004272A0" w:rsidP="004272A0">
      <w:pPr>
        <w:pStyle w:val="DaftarParagraf"/>
        <w:ind w:left="567" w:hanging="567"/>
        <w:rPr>
          <w:szCs w:val="16"/>
          <w:lang w:val="id-ID"/>
        </w:rPr>
      </w:pPr>
    </w:p>
    <w:p w14:paraId="31389447" w14:textId="77777777" w:rsidR="004272A0" w:rsidRPr="00813992" w:rsidRDefault="004272A0" w:rsidP="004272A0">
      <w:pPr>
        <w:pStyle w:val="DaftarParagraf"/>
        <w:ind w:left="567" w:hanging="567"/>
        <w:rPr>
          <w:u w:val="single"/>
          <w:lang w:val="id-ID"/>
        </w:rPr>
      </w:pPr>
      <w:r w:rsidRPr="00813992">
        <w:rPr>
          <w:u w:val="single"/>
          <w:lang w:val="id-ID"/>
        </w:rPr>
        <w:t>Bacaan Kedua</w:t>
      </w:r>
    </w:p>
    <w:p w14:paraId="629D4707" w14:textId="77777777" w:rsidR="004272A0" w:rsidRPr="00813992" w:rsidRDefault="004272A0" w:rsidP="004272A0">
      <w:pPr>
        <w:pStyle w:val="DaftarParagraf"/>
        <w:ind w:left="567" w:hanging="567"/>
        <w:rPr>
          <w:lang w:val="id-ID"/>
        </w:rPr>
      </w:pPr>
      <w:r w:rsidRPr="00813992">
        <w:rPr>
          <w:lang w:val="id-ID"/>
        </w:rPr>
        <w:t>L3:</w:t>
      </w:r>
      <w:r w:rsidRPr="00813992">
        <w:rPr>
          <w:lang w:val="id-ID"/>
        </w:rPr>
        <w:tab/>
        <w:t xml:space="preserve">Bacaan kedua dari </w:t>
      </w:r>
      <w:r w:rsidRPr="00813992">
        <w:rPr>
          <w:b/>
          <w:lang w:val="id-ID"/>
        </w:rPr>
        <w:t>I Korintus 5:6-8</w:t>
      </w:r>
    </w:p>
    <w:p w14:paraId="46BAB7B7" w14:textId="77777777" w:rsidR="004272A0" w:rsidRPr="00813992" w:rsidRDefault="004272A0" w:rsidP="004272A0">
      <w:pPr>
        <w:pStyle w:val="DaftarParagraf"/>
        <w:ind w:left="567" w:hanging="567"/>
        <w:jc w:val="left"/>
        <w:rPr>
          <w:lang w:val="id-ID"/>
        </w:rPr>
      </w:pPr>
      <w:r w:rsidRPr="00813992">
        <w:rPr>
          <w:lang w:val="id-ID"/>
        </w:rPr>
        <w:tab/>
      </w:r>
      <w:r w:rsidRPr="00813992">
        <w:rPr>
          <w:bCs/>
          <w:i/>
          <w:iCs/>
          <w:lang w:val="id-ID"/>
        </w:rPr>
        <w:t>(Setelah membacakan… )</w:t>
      </w:r>
      <w:r w:rsidRPr="00813992">
        <w:rPr>
          <w:bCs/>
          <w:i/>
          <w:iCs/>
          <w:lang w:val="id-ID"/>
        </w:rPr>
        <w:br/>
      </w:r>
      <w:r w:rsidRPr="00813992">
        <w:rPr>
          <w:lang w:val="id-ID"/>
        </w:rPr>
        <w:t>Demikianlah Sabda Tuhan</w:t>
      </w:r>
    </w:p>
    <w:p w14:paraId="0426B350" w14:textId="77777777" w:rsidR="004272A0" w:rsidRPr="00813992" w:rsidRDefault="004272A0" w:rsidP="004272A0">
      <w:pPr>
        <w:pStyle w:val="DaftarParagraf"/>
        <w:ind w:left="567" w:hanging="567"/>
        <w:rPr>
          <w:lang w:val="id-ID"/>
        </w:rPr>
      </w:pPr>
      <w:r w:rsidRPr="00813992">
        <w:rPr>
          <w:lang w:val="id-ID"/>
        </w:rPr>
        <w:t>U:</w:t>
      </w:r>
      <w:r w:rsidRPr="00813992">
        <w:rPr>
          <w:lang w:val="id-ID"/>
        </w:rPr>
        <w:tab/>
      </w:r>
      <w:r w:rsidRPr="00813992">
        <w:rPr>
          <w:b/>
          <w:bCs/>
          <w:sz w:val="20"/>
          <w:szCs w:val="20"/>
          <w:lang w:val="id-ID"/>
        </w:rPr>
        <w:t>Syukur kepada Allah</w:t>
      </w:r>
    </w:p>
    <w:p w14:paraId="5BB9B0A5" w14:textId="77777777" w:rsidR="004272A0" w:rsidRPr="00813992" w:rsidRDefault="004272A0" w:rsidP="004272A0">
      <w:pPr>
        <w:pStyle w:val="DaftarParagraf"/>
        <w:ind w:left="567" w:hanging="567"/>
        <w:rPr>
          <w:u w:val="single"/>
          <w:lang w:val="id-ID"/>
        </w:rPr>
      </w:pPr>
    </w:p>
    <w:p w14:paraId="7DBA86B3" w14:textId="77777777" w:rsidR="004272A0" w:rsidRPr="00813992" w:rsidRDefault="004272A0" w:rsidP="004272A0">
      <w:pPr>
        <w:pStyle w:val="DaftarParagraf"/>
        <w:ind w:left="567" w:hanging="567"/>
        <w:rPr>
          <w:u w:val="single"/>
          <w:lang w:val="id-ID"/>
        </w:rPr>
      </w:pPr>
      <w:r w:rsidRPr="00813992">
        <w:rPr>
          <w:u w:val="single"/>
          <w:lang w:val="id-ID"/>
        </w:rPr>
        <w:t>Pembacaan Injil</w:t>
      </w:r>
    </w:p>
    <w:p w14:paraId="77CE7C48" w14:textId="77777777" w:rsidR="004272A0" w:rsidRPr="00813992" w:rsidRDefault="004272A0" w:rsidP="004272A0">
      <w:pPr>
        <w:pStyle w:val="DaftarParagraf"/>
        <w:ind w:left="567" w:hanging="567"/>
        <w:rPr>
          <w:lang w:val="id-ID"/>
        </w:rPr>
      </w:pPr>
      <w:r w:rsidRPr="00813992">
        <w:rPr>
          <w:lang w:val="id-ID"/>
        </w:rPr>
        <w:t>PF:</w:t>
      </w:r>
      <w:r w:rsidRPr="00813992">
        <w:rPr>
          <w:lang w:val="id-ID"/>
        </w:rPr>
        <w:tab/>
        <w:t xml:space="preserve">Injil Tuhan kita Yesus Kristus, menurut </w:t>
      </w:r>
      <w:r w:rsidRPr="00813992">
        <w:rPr>
          <w:b/>
          <w:bCs/>
          <w:lang w:val="id-ID"/>
        </w:rPr>
        <w:t>Lukas 24:13-49</w:t>
      </w:r>
    </w:p>
    <w:p w14:paraId="4782CEB7" w14:textId="77777777" w:rsidR="004272A0" w:rsidRPr="00813992" w:rsidRDefault="004272A0" w:rsidP="004272A0">
      <w:pPr>
        <w:pStyle w:val="DaftarParagraf"/>
        <w:ind w:left="567" w:hanging="567"/>
        <w:rPr>
          <w:lang w:val="id-ID"/>
        </w:rPr>
      </w:pPr>
      <w:r w:rsidRPr="00813992">
        <w:rPr>
          <w:lang w:val="id-ID"/>
        </w:rPr>
        <w:tab/>
        <w:t>Demikian Injil Yesus Kristus, berbahagialah mereka yang mendengarkan Firman Tuhan dan yang memeliharanya. HALELUYA.</w:t>
      </w:r>
    </w:p>
    <w:p w14:paraId="0041265D" w14:textId="77777777" w:rsidR="004272A0" w:rsidRPr="00813992" w:rsidRDefault="004272A0" w:rsidP="004272A0">
      <w:pPr>
        <w:pStyle w:val="DaftarParagraf"/>
        <w:ind w:left="567" w:hanging="567"/>
        <w:rPr>
          <w:b/>
          <w:sz w:val="20"/>
          <w:lang w:val="id-ID"/>
        </w:rPr>
      </w:pPr>
      <w:r w:rsidRPr="00813992">
        <w:rPr>
          <w:b/>
          <w:sz w:val="20"/>
          <w:lang w:val="id-ID"/>
        </w:rPr>
        <w:t xml:space="preserve">U: </w:t>
      </w:r>
      <w:r w:rsidRPr="00813992">
        <w:rPr>
          <w:b/>
          <w:sz w:val="20"/>
          <w:lang w:val="id-ID"/>
        </w:rPr>
        <w:tab/>
      </w:r>
      <w:r w:rsidRPr="00813992">
        <w:rPr>
          <w:b/>
          <w:bCs/>
          <w:sz w:val="20"/>
          <w:lang w:val="id-ID"/>
        </w:rPr>
        <w:t>(</w:t>
      </w:r>
      <w:r w:rsidRPr="00813992">
        <w:rPr>
          <w:b/>
          <w:bCs/>
          <w:i/>
          <w:iCs/>
          <w:sz w:val="20"/>
          <w:lang w:val="id-ID"/>
        </w:rPr>
        <w:t>menyanyikan HALELUYA</w:t>
      </w:r>
      <w:r w:rsidRPr="00813992">
        <w:rPr>
          <w:b/>
          <w:bCs/>
          <w:sz w:val="20"/>
          <w:lang w:val="id-ID"/>
        </w:rPr>
        <w:t>)</w:t>
      </w:r>
    </w:p>
    <w:p w14:paraId="5E697621" w14:textId="77777777" w:rsidR="004272A0" w:rsidRPr="00813992" w:rsidRDefault="004272A0" w:rsidP="004272A0">
      <w:pPr>
        <w:pStyle w:val="DaftarParagraf"/>
        <w:ind w:left="0"/>
        <w:rPr>
          <w:lang w:val="id-ID"/>
        </w:rPr>
      </w:pPr>
    </w:p>
    <w:p w14:paraId="0EE5C09C" w14:textId="77777777" w:rsidR="004272A0" w:rsidRPr="00813992" w:rsidRDefault="004272A0" w:rsidP="004272A0">
      <w:pPr>
        <w:pStyle w:val="DaftarParagraf"/>
        <w:ind w:left="0" w:firstLine="0"/>
        <w:rPr>
          <w:b/>
          <w:bCs/>
          <w:lang w:val="id-ID"/>
        </w:rPr>
      </w:pPr>
      <w:r w:rsidRPr="00813992">
        <w:rPr>
          <w:b/>
          <w:bCs/>
          <w:lang w:val="id-ID"/>
        </w:rPr>
        <w:t>Khotbah</w:t>
      </w:r>
    </w:p>
    <w:p w14:paraId="1F1AE2C3" w14:textId="77777777" w:rsidR="004272A0" w:rsidRPr="00813992" w:rsidRDefault="004272A0" w:rsidP="004272A0">
      <w:pPr>
        <w:pStyle w:val="DaftarParagraf"/>
        <w:ind w:left="0"/>
        <w:rPr>
          <w:lang w:val="id-ID"/>
        </w:rPr>
      </w:pPr>
    </w:p>
    <w:p w14:paraId="657A0E42" w14:textId="77777777" w:rsidR="004272A0" w:rsidRPr="00813992" w:rsidRDefault="004272A0" w:rsidP="004272A0">
      <w:pPr>
        <w:pStyle w:val="DaftarParagraf"/>
        <w:ind w:left="0" w:firstLine="0"/>
        <w:rPr>
          <w:lang w:val="id-ID"/>
        </w:rPr>
      </w:pPr>
      <w:r w:rsidRPr="00813992">
        <w:rPr>
          <w:b/>
          <w:bCs/>
          <w:lang w:val="id-ID"/>
        </w:rPr>
        <w:t>Saat Teduh</w:t>
      </w:r>
    </w:p>
    <w:p w14:paraId="1681D564" w14:textId="77777777" w:rsidR="004272A0" w:rsidRPr="00813992" w:rsidRDefault="004272A0" w:rsidP="004272A0">
      <w:pPr>
        <w:pStyle w:val="DaftarParagraf"/>
        <w:tabs>
          <w:tab w:val="right" w:pos="6210"/>
        </w:tabs>
        <w:ind w:left="0"/>
        <w:rPr>
          <w:b/>
          <w:bCs/>
          <w:lang w:val="id-ID"/>
        </w:rPr>
      </w:pPr>
    </w:p>
    <w:p w14:paraId="0DE427E3" w14:textId="77777777" w:rsidR="004272A0" w:rsidRPr="00813992" w:rsidRDefault="004272A0" w:rsidP="00BA3115">
      <w:pPr>
        <w:pStyle w:val="DaftarParagraf"/>
        <w:tabs>
          <w:tab w:val="right" w:pos="6520"/>
        </w:tabs>
        <w:ind w:left="0" w:firstLine="0"/>
        <w:rPr>
          <w:lang w:val="id-ID"/>
        </w:rPr>
      </w:pPr>
      <w:r w:rsidRPr="00813992">
        <w:rPr>
          <w:b/>
          <w:bCs/>
          <w:lang w:val="id-ID"/>
        </w:rPr>
        <w:t xml:space="preserve">Pengakuan Iman </w:t>
      </w:r>
      <w:r w:rsidRPr="00813992">
        <w:rPr>
          <w:b/>
          <w:bCs/>
          <w:lang w:val="id-ID"/>
        </w:rPr>
        <w:tab/>
      </w:r>
      <w:r w:rsidRPr="00813992">
        <w:rPr>
          <w:i/>
          <w:iCs/>
          <w:lang w:val="id-ID"/>
        </w:rPr>
        <w:t>(Umat Berdiri)</w:t>
      </w:r>
    </w:p>
    <w:p w14:paraId="04DAD8AE" w14:textId="77777777" w:rsidR="004272A0" w:rsidRPr="00813992" w:rsidRDefault="004272A0" w:rsidP="004272A0">
      <w:pPr>
        <w:pStyle w:val="DaftarParagraf"/>
        <w:ind w:left="567" w:hanging="567"/>
        <w:rPr>
          <w:lang w:val="id-ID"/>
        </w:rPr>
      </w:pPr>
      <w:r w:rsidRPr="00813992">
        <w:rPr>
          <w:lang w:val="id-ID"/>
        </w:rPr>
        <w:t>M:</w:t>
      </w:r>
      <w:r w:rsidRPr="00813992">
        <w:rPr>
          <w:lang w:val="id-ID"/>
        </w:rPr>
        <w:tab/>
        <w:t xml:space="preserve">Bersama dengan umat Allah di sepanjang masa, mari kita </w:t>
      </w:r>
      <w:r w:rsidRPr="00813992">
        <w:rPr>
          <w:spacing w:val="-6"/>
          <w:lang w:val="id-ID"/>
        </w:rPr>
        <w:t>ikrarkan dan kita teguhkan kembali akan apa yang kita imani</w:t>
      </w:r>
      <w:r w:rsidRPr="00813992">
        <w:rPr>
          <w:lang w:val="id-ID"/>
        </w:rPr>
        <w:t xml:space="preserve"> dengan bersama mengucapkan Pengakuan Iman Rasuli.</w:t>
      </w:r>
    </w:p>
    <w:p w14:paraId="5AB73AF0" w14:textId="77777777" w:rsidR="004272A0" w:rsidRPr="00813992" w:rsidRDefault="004272A0" w:rsidP="004272A0">
      <w:pPr>
        <w:pStyle w:val="DaftarParagraf"/>
        <w:ind w:left="567" w:hanging="567"/>
        <w:rPr>
          <w:b/>
          <w:sz w:val="20"/>
          <w:lang w:val="id-ID"/>
        </w:rPr>
      </w:pPr>
      <w:r w:rsidRPr="00813992">
        <w:rPr>
          <w:b/>
          <w:sz w:val="20"/>
          <w:lang w:val="id-ID"/>
        </w:rPr>
        <w:t>U:</w:t>
      </w:r>
      <w:r w:rsidRPr="00813992">
        <w:rPr>
          <w:b/>
          <w:sz w:val="20"/>
          <w:lang w:val="id-ID"/>
        </w:rPr>
        <w:tab/>
      </w:r>
      <w:r w:rsidRPr="00813992">
        <w:rPr>
          <w:b/>
          <w:bCs/>
          <w:sz w:val="20"/>
          <w:lang w:val="id-ID"/>
        </w:rPr>
        <w:t>(Bersama-sama mengucapkan Pengakuan Iman Rasuli)</w:t>
      </w:r>
    </w:p>
    <w:p w14:paraId="425CFE13" w14:textId="77777777" w:rsidR="004272A0" w:rsidRPr="00813992" w:rsidRDefault="004272A0" w:rsidP="004272A0">
      <w:pPr>
        <w:pStyle w:val="DaftarParagraf"/>
        <w:tabs>
          <w:tab w:val="right" w:pos="6237"/>
        </w:tabs>
        <w:ind w:left="0"/>
        <w:jc w:val="right"/>
        <w:rPr>
          <w:i/>
          <w:iCs/>
          <w:lang w:val="id-ID"/>
        </w:rPr>
      </w:pPr>
    </w:p>
    <w:p w14:paraId="048C0688" w14:textId="77777777" w:rsidR="004272A0" w:rsidRPr="00813992" w:rsidRDefault="004272A0" w:rsidP="00BA3115">
      <w:pPr>
        <w:pStyle w:val="DaftarParagraf"/>
        <w:tabs>
          <w:tab w:val="right" w:pos="6520"/>
        </w:tabs>
        <w:ind w:left="0" w:firstLine="0"/>
        <w:rPr>
          <w:i/>
          <w:iCs/>
          <w:lang w:val="id-ID"/>
        </w:rPr>
      </w:pPr>
      <w:r w:rsidRPr="00813992">
        <w:rPr>
          <w:b/>
          <w:bCs/>
          <w:lang w:val="id-ID"/>
        </w:rPr>
        <w:t>Doa Syafaat</w:t>
      </w:r>
      <w:r w:rsidRPr="00813992">
        <w:rPr>
          <w:lang w:val="id-ID"/>
        </w:rPr>
        <w:t xml:space="preserve"> </w:t>
      </w:r>
      <w:r w:rsidRPr="00813992">
        <w:rPr>
          <w:lang w:val="id-ID"/>
        </w:rPr>
        <w:tab/>
      </w:r>
      <w:r w:rsidRPr="00813992">
        <w:rPr>
          <w:i/>
          <w:iCs/>
          <w:lang w:val="id-ID"/>
        </w:rPr>
        <w:t>(Umat Duduk)</w:t>
      </w:r>
    </w:p>
    <w:p w14:paraId="0AE34AE7" w14:textId="77777777" w:rsidR="004272A0" w:rsidRPr="00813992" w:rsidRDefault="004272A0" w:rsidP="004272A0">
      <w:pPr>
        <w:pStyle w:val="DaftarParagraf"/>
        <w:ind w:left="567" w:hanging="567"/>
        <w:rPr>
          <w:lang w:val="id-ID"/>
        </w:rPr>
      </w:pPr>
      <w:r w:rsidRPr="00813992">
        <w:rPr>
          <w:lang w:val="id-ID"/>
        </w:rPr>
        <w:t>PF:</w:t>
      </w:r>
      <w:r w:rsidRPr="00813992">
        <w:rPr>
          <w:lang w:val="id-ID"/>
        </w:rPr>
        <w:tab/>
        <w:t>(Menaikkan doa syafaat diakhiri doa Bapa Kami)</w:t>
      </w:r>
    </w:p>
    <w:p w14:paraId="12B12CA0" w14:textId="42791E47" w:rsidR="004272A0" w:rsidRPr="00813992" w:rsidRDefault="004272A0" w:rsidP="004272A0">
      <w:pPr>
        <w:pStyle w:val="DaftarParagraf"/>
        <w:tabs>
          <w:tab w:val="right" w:pos="6237"/>
        </w:tabs>
        <w:ind w:left="0"/>
        <w:rPr>
          <w:lang w:val="id-ID"/>
        </w:rPr>
      </w:pPr>
      <w:r w:rsidRPr="00813992">
        <w:rPr>
          <w:b/>
          <w:bCs/>
          <w:lang w:val="id-ID"/>
        </w:rPr>
        <w:lastRenderedPageBreak/>
        <w:tab/>
        <w:t>PERSEMBAHAN</w:t>
      </w:r>
      <w:r w:rsidRPr="00813992">
        <w:rPr>
          <w:lang w:val="id-ID"/>
        </w:rPr>
        <w:t xml:space="preserve"> </w:t>
      </w:r>
      <w:r w:rsidRPr="00813992">
        <w:rPr>
          <w:lang w:val="id-ID"/>
        </w:rPr>
        <w:tab/>
      </w:r>
    </w:p>
    <w:p w14:paraId="32099FB6" w14:textId="77777777" w:rsidR="004272A0" w:rsidRPr="00813992" w:rsidRDefault="004272A0" w:rsidP="004272A0">
      <w:pPr>
        <w:pStyle w:val="DaftarParagraf"/>
        <w:ind w:left="567" w:hanging="567"/>
        <w:rPr>
          <w:lang w:val="id-ID"/>
        </w:rPr>
      </w:pPr>
      <w:r w:rsidRPr="00813992">
        <w:rPr>
          <w:lang w:val="id-ID"/>
        </w:rPr>
        <w:t>M:</w:t>
      </w:r>
      <w:r w:rsidRPr="00813992">
        <w:rPr>
          <w:lang w:val="id-ID"/>
        </w:rPr>
        <w:tab/>
        <w:t xml:space="preserve">Di hari saat kita merayakan kebangkitan Yesus, marilah kita membawa persembahan sebagai ungkapan syukur atas karya penebusan-Nya, dilandasi dengan Mazmur 86:12-13: </w:t>
      </w:r>
    </w:p>
    <w:p w14:paraId="3640DBB0" w14:textId="77777777" w:rsidR="004272A0" w:rsidRPr="00813992" w:rsidRDefault="004272A0" w:rsidP="004272A0">
      <w:pPr>
        <w:pStyle w:val="DaftarParagraf"/>
        <w:ind w:left="567" w:hanging="567"/>
        <w:rPr>
          <w:b/>
          <w:bCs/>
          <w:lang w:val="id-ID"/>
        </w:rPr>
      </w:pPr>
      <w:r w:rsidRPr="00813992">
        <w:rPr>
          <w:lang w:val="id-ID"/>
        </w:rPr>
        <w:tab/>
        <w:t>“</w:t>
      </w:r>
      <w:r w:rsidRPr="00813992">
        <w:rPr>
          <w:b/>
          <w:bCs/>
          <w:lang w:val="id-ID"/>
        </w:rPr>
        <w:t>Aku hendak bersyukur kepada-Mu, ya Tuhan, Allahku, dengan segenap hatiku, dan memuliakan nama-Mu untuk selama-lamanya; sebab kasih setia-Mu besar atas aku, dan Engkau telah melepaskan nyawaku dari dunia orang mati yang paling bawah“</w:t>
      </w:r>
    </w:p>
    <w:p w14:paraId="7138CF38" w14:textId="77777777" w:rsidR="004272A0" w:rsidRPr="00813992" w:rsidRDefault="004272A0" w:rsidP="004272A0">
      <w:pPr>
        <w:pStyle w:val="DaftarParagraf"/>
        <w:ind w:left="567" w:hanging="567"/>
        <w:rPr>
          <w:lang w:val="id-ID"/>
        </w:rPr>
      </w:pPr>
      <w:r w:rsidRPr="00813992">
        <w:rPr>
          <w:lang w:val="id-ID"/>
        </w:rPr>
        <w:tab/>
      </w:r>
    </w:p>
    <w:p w14:paraId="2B7280D8" w14:textId="77777777" w:rsidR="004272A0" w:rsidRPr="00813992" w:rsidRDefault="004272A0" w:rsidP="004272A0">
      <w:pPr>
        <w:pStyle w:val="DaftarParagraf"/>
        <w:ind w:left="567" w:hanging="567"/>
        <w:rPr>
          <w:b/>
          <w:bCs/>
          <w:sz w:val="20"/>
          <w:lang w:val="id-ID"/>
        </w:rPr>
      </w:pPr>
      <w:r w:rsidRPr="00813992">
        <w:rPr>
          <w:b/>
          <w:sz w:val="20"/>
          <w:lang w:val="id-ID"/>
        </w:rPr>
        <w:t>U:</w:t>
      </w:r>
      <w:r w:rsidRPr="00813992">
        <w:rPr>
          <w:b/>
          <w:sz w:val="20"/>
          <w:lang w:val="id-ID"/>
        </w:rPr>
        <w:tab/>
      </w:r>
      <w:r w:rsidRPr="00813992">
        <w:rPr>
          <w:b/>
          <w:bCs/>
          <w:sz w:val="20"/>
          <w:lang w:val="id-ID"/>
        </w:rPr>
        <w:t xml:space="preserve">(Menyanyikan NKB 89:1-3) </w:t>
      </w:r>
    </w:p>
    <w:p w14:paraId="62C5AEB7" w14:textId="77777777" w:rsidR="004272A0" w:rsidRPr="00813992" w:rsidRDefault="004272A0" w:rsidP="00BA3115">
      <w:pPr>
        <w:pStyle w:val="DaftarParagraf"/>
        <w:ind w:left="567" w:firstLine="0"/>
        <w:rPr>
          <w:lang w:val="id-ID"/>
        </w:rPr>
      </w:pPr>
      <w:r w:rsidRPr="00813992">
        <w:rPr>
          <w:bCs/>
          <w:lang w:val="id-ID"/>
        </w:rPr>
        <w:t>NKB 89:1-3 “‘KU TAHU MUKHALISKU HIDUP”</w:t>
      </w:r>
    </w:p>
    <w:p w14:paraId="54CC90EC" w14:textId="41CFD7F5" w:rsidR="004272A0" w:rsidRPr="00813992" w:rsidRDefault="004272A0" w:rsidP="004272A0">
      <w:pPr>
        <w:pStyle w:val="DaftarParagraf"/>
        <w:widowControl/>
        <w:numPr>
          <w:ilvl w:val="0"/>
          <w:numId w:val="71"/>
        </w:numPr>
        <w:autoSpaceDE/>
        <w:autoSpaceDN/>
        <w:ind w:left="993" w:hanging="426"/>
        <w:contextualSpacing/>
        <w:jc w:val="left"/>
        <w:rPr>
          <w:lang w:val="id-ID"/>
        </w:rPr>
      </w:pPr>
      <w:r w:rsidRPr="00813992">
        <w:rPr>
          <w:lang w:val="id-ID"/>
        </w:rPr>
        <w:t xml:space="preserve">‘Ku tahu: Mukhalisku hidup </w:t>
      </w:r>
      <w:r w:rsidRPr="00813992">
        <w:rPr>
          <w:lang w:val="id-ID"/>
        </w:rPr>
        <w:br/>
        <w:t>dan k’lak berdiri di dunia.</w:t>
      </w:r>
      <w:r w:rsidRPr="00813992">
        <w:rPr>
          <w:lang w:val="id-ID"/>
        </w:rPr>
        <w:br/>
        <w:t>Dan Tuhan b’ri hidup abadi,</w:t>
      </w:r>
      <w:r w:rsidRPr="00813992">
        <w:rPr>
          <w:lang w:val="id-ID"/>
        </w:rPr>
        <w:br/>
        <w:t>rahmat dan kasih milik</w:t>
      </w:r>
      <w:r w:rsidR="00FD4CB8">
        <w:rPr>
          <w:lang w:val="id-ID"/>
        </w:rPr>
        <w:t>-</w:t>
      </w:r>
      <w:r w:rsidRPr="00813992">
        <w:rPr>
          <w:lang w:val="id-ID"/>
        </w:rPr>
        <w:t>Nya.</w:t>
      </w:r>
      <w:r w:rsidRPr="00813992">
        <w:rPr>
          <w:lang w:val="id-ID"/>
        </w:rPr>
        <w:br/>
        <w:t>Refrein:</w:t>
      </w:r>
      <w:r w:rsidRPr="00813992">
        <w:rPr>
          <w:lang w:val="id-ID"/>
        </w:rPr>
        <w:br/>
        <w:t>‘Ku tahu: Yesus itu hidup kelak berdiri di dunia.</w:t>
      </w:r>
      <w:r w:rsidRPr="00813992">
        <w:rPr>
          <w:lang w:val="id-ID"/>
        </w:rPr>
        <w:br/>
        <w:t>Hidup abadi diberi</w:t>
      </w:r>
      <w:r w:rsidR="00FD4CB8">
        <w:rPr>
          <w:lang w:val="id-ID"/>
        </w:rPr>
        <w:t>-</w:t>
      </w:r>
      <w:r w:rsidRPr="00813992">
        <w:rPr>
          <w:lang w:val="id-ID"/>
        </w:rPr>
        <w:t>Nya, rahmat dan kasih milik</w:t>
      </w:r>
      <w:r w:rsidR="00FD4CB8">
        <w:rPr>
          <w:lang w:val="id-ID"/>
        </w:rPr>
        <w:t>-</w:t>
      </w:r>
      <w:r w:rsidRPr="00813992">
        <w:rPr>
          <w:lang w:val="id-ID"/>
        </w:rPr>
        <w:t>Nya.</w:t>
      </w:r>
    </w:p>
    <w:p w14:paraId="46E0A3E5" w14:textId="77777777" w:rsidR="004272A0" w:rsidRPr="00813992" w:rsidRDefault="004272A0" w:rsidP="004272A0">
      <w:pPr>
        <w:pStyle w:val="DaftarParagraf"/>
        <w:widowControl/>
        <w:numPr>
          <w:ilvl w:val="0"/>
          <w:numId w:val="71"/>
        </w:numPr>
        <w:autoSpaceDE/>
        <w:autoSpaceDN/>
        <w:ind w:left="993" w:hanging="426"/>
        <w:contextualSpacing/>
        <w:jc w:val="left"/>
        <w:rPr>
          <w:lang w:val="id-ID"/>
        </w:rPr>
      </w:pPr>
      <w:r w:rsidRPr="00813992">
        <w:rPr>
          <w:lang w:val="id-ID"/>
        </w:rPr>
        <w:t xml:space="preserve">‘Ku tahu bahwa janji Tuhan </w:t>
      </w:r>
      <w:r w:rsidRPr="00813992">
        <w:rPr>
          <w:lang w:val="id-ID"/>
        </w:rPr>
        <w:br/>
        <w:t>tetap tepat, bukan semu.</w:t>
      </w:r>
      <w:r w:rsidRPr="00813992">
        <w:rPr>
          <w:lang w:val="id-ID"/>
        </w:rPr>
        <w:br/>
        <w:t>Kendati tubuh ini hancur,</w:t>
      </w:r>
      <w:r w:rsidRPr="00813992">
        <w:rPr>
          <w:lang w:val="id-ID"/>
        </w:rPr>
        <w:br/>
        <w:t>k’lak kami akan bertemu.</w:t>
      </w:r>
    </w:p>
    <w:p w14:paraId="32FC7331" w14:textId="71222CD9" w:rsidR="004272A0" w:rsidRPr="00813992" w:rsidRDefault="004272A0" w:rsidP="004272A0">
      <w:pPr>
        <w:pStyle w:val="DaftarParagraf"/>
        <w:widowControl/>
        <w:numPr>
          <w:ilvl w:val="0"/>
          <w:numId w:val="71"/>
        </w:numPr>
        <w:autoSpaceDE/>
        <w:autoSpaceDN/>
        <w:ind w:left="993" w:hanging="426"/>
        <w:contextualSpacing/>
        <w:jc w:val="left"/>
        <w:rPr>
          <w:lang w:val="id-ID"/>
        </w:rPr>
      </w:pPr>
      <w:r w:rsidRPr="00813992">
        <w:rPr>
          <w:lang w:val="id-ID"/>
        </w:rPr>
        <w:t>‘Ku tahu disediakan</w:t>
      </w:r>
      <w:r w:rsidR="00FD4CB8">
        <w:rPr>
          <w:lang w:val="id-ID"/>
        </w:rPr>
        <w:t>-</w:t>
      </w:r>
      <w:r w:rsidRPr="00813992">
        <w:rPr>
          <w:lang w:val="id-ID"/>
        </w:rPr>
        <w:t>Nya</w:t>
      </w:r>
      <w:r w:rsidRPr="00813992">
        <w:rPr>
          <w:lang w:val="id-ID"/>
        </w:rPr>
        <w:br/>
        <w:t>tempat tinggalku abadi.</w:t>
      </w:r>
      <w:r w:rsidRPr="00813992">
        <w:rPr>
          <w:lang w:val="id-ID"/>
        </w:rPr>
        <w:br/>
        <w:t>Dan aku k’lak ‘kan dijemput</w:t>
      </w:r>
      <w:r w:rsidR="00FD4CB8">
        <w:rPr>
          <w:lang w:val="id-ID"/>
        </w:rPr>
        <w:t>-</w:t>
      </w:r>
      <w:r w:rsidRPr="00813992">
        <w:rPr>
          <w:lang w:val="id-ID"/>
        </w:rPr>
        <w:t>Nya:</w:t>
      </w:r>
      <w:r w:rsidRPr="00813992">
        <w:rPr>
          <w:lang w:val="id-ID"/>
        </w:rPr>
        <w:br/>
        <w:t>kasih</w:t>
      </w:r>
      <w:r w:rsidR="00FD4CB8">
        <w:rPr>
          <w:lang w:val="id-ID"/>
        </w:rPr>
        <w:t>-</w:t>
      </w:r>
      <w:r w:rsidRPr="00813992">
        <w:rPr>
          <w:lang w:val="id-ID"/>
        </w:rPr>
        <w:t>Nya tidak terperi.</w:t>
      </w:r>
    </w:p>
    <w:p w14:paraId="19DBE0F7" w14:textId="77777777" w:rsidR="004272A0" w:rsidRPr="00813992" w:rsidRDefault="004272A0" w:rsidP="004272A0">
      <w:pPr>
        <w:pStyle w:val="DaftarParagraf"/>
        <w:tabs>
          <w:tab w:val="right" w:pos="6237"/>
        </w:tabs>
        <w:ind w:left="0"/>
        <w:rPr>
          <w:b/>
          <w:bCs/>
          <w:lang w:val="id-ID"/>
        </w:rPr>
      </w:pPr>
    </w:p>
    <w:p w14:paraId="2352261E" w14:textId="72CD2108" w:rsidR="004272A0" w:rsidRPr="00813992" w:rsidRDefault="004272A0" w:rsidP="00BA3115">
      <w:pPr>
        <w:pStyle w:val="DaftarParagraf"/>
        <w:tabs>
          <w:tab w:val="right" w:pos="6520"/>
        </w:tabs>
        <w:ind w:left="0"/>
        <w:rPr>
          <w:i/>
          <w:iCs/>
          <w:lang w:val="id-ID"/>
        </w:rPr>
      </w:pPr>
      <w:r w:rsidRPr="00813992">
        <w:rPr>
          <w:b/>
          <w:bCs/>
          <w:lang w:val="id-ID"/>
        </w:rPr>
        <w:tab/>
        <w:t xml:space="preserve">Doa Persembahan </w:t>
      </w:r>
      <w:r w:rsidRPr="00813992">
        <w:rPr>
          <w:b/>
          <w:bCs/>
          <w:lang w:val="id-ID"/>
        </w:rPr>
        <w:tab/>
      </w:r>
      <w:r w:rsidRPr="00813992">
        <w:rPr>
          <w:i/>
          <w:iCs/>
          <w:lang w:val="id-ID"/>
        </w:rPr>
        <w:t>(Umat Berdiri)</w:t>
      </w:r>
    </w:p>
    <w:p w14:paraId="218D2431" w14:textId="77777777" w:rsidR="004272A0" w:rsidRPr="00813992" w:rsidRDefault="004272A0" w:rsidP="004272A0">
      <w:pPr>
        <w:pStyle w:val="DaftarParagraf"/>
        <w:ind w:left="567" w:hanging="567"/>
        <w:rPr>
          <w:lang w:val="id-ID"/>
        </w:rPr>
      </w:pPr>
      <w:r w:rsidRPr="00813992">
        <w:rPr>
          <w:lang w:val="id-ID"/>
        </w:rPr>
        <w:t>M:</w:t>
      </w:r>
      <w:r w:rsidRPr="00813992">
        <w:rPr>
          <w:lang w:val="id-ID"/>
        </w:rPr>
        <w:tab/>
      </w:r>
      <w:r w:rsidRPr="00813992">
        <w:rPr>
          <w:spacing w:val="-2"/>
          <w:lang w:val="id-ID"/>
        </w:rPr>
        <w:t>(Memimpin doa persembahan</w:t>
      </w:r>
      <w:r w:rsidRPr="00813992">
        <w:rPr>
          <w:lang w:val="id-ID"/>
        </w:rPr>
        <w:t>)</w:t>
      </w:r>
    </w:p>
    <w:p w14:paraId="3EB236BB" w14:textId="77777777" w:rsidR="004272A0" w:rsidRPr="00813992" w:rsidRDefault="004272A0" w:rsidP="004272A0">
      <w:pPr>
        <w:pStyle w:val="DaftarParagraf"/>
        <w:ind w:left="0"/>
        <w:rPr>
          <w:lang w:val="id-ID"/>
        </w:rPr>
      </w:pPr>
    </w:p>
    <w:p w14:paraId="55EA6FFC" w14:textId="77777777" w:rsidR="004272A0" w:rsidRPr="00813992" w:rsidRDefault="004272A0" w:rsidP="004272A0">
      <w:pPr>
        <w:pStyle w:val="DaftarParagraf"/>
        <w:ind w:left="0" w:firstLine="0"/>
        <w:rPr>
          <w:b/>
          <w:bCs/>
          <w:lang w:val="id-ID"/>
        </w:rPr>
      </w:pPr>
      <w:r w:rsidRPr="00813992">
        <w:rPr>
          <w:b/>
          <w:bCs/>
          <w:lang w:val="id-ID"/>
        </w:rPr>
        <w:t>Nyanyian Pengutusan</w:t>
      </w:r>
    </w:p>
    <w:p w14:paraId="1DD6FE66" w14:textId="1F7ABE73" w:rsidR="004272A0" w:rsidRPr="00813992" w:rsidRDefault="004272A0" w:rsidP="004272A0">
      <w:pPr>
        <w:pStyle w:val="DaftarParagraf"/>
        <w:ind w:left="567" w:hanging="567"/>
        <w:rPr>
          <w:lang w:val="id-ID"/>
        </w:rPr>
      </w:pPr>
      <w:r w:rsidRPr="00813992">
        <w:rPr>
          <w:lang w:val="id-ID"/>
        </w:rPr>
        <w:t>PF:</w:t>
      </w:r>
      <w:r w:rsidRPr="00813992">
        <w:rPr>
          <w:lang w:val="id-ID"/>
        </w:rPr>
        <w:tab/>
        <w:t>Kebangkitan</w:t>
      </w:r>
      <w:r w:rsidR="00FD4CB8">
        <w:rPr>
          <w:lang w:val="id-ID"/>
        </w:rPr>
        <w:t>-</w:t>
      </w:r>
      <w:r w:rsidRPr="00813992">
        <w:rPr>
          <w:lang w:val="id-ID"/>
        </w:rPr>
        <w:t>Nya dan kehadiran</w:t>
      </w:r>
      <w:r w:rsidR="00FD4CB8">
        <w:rPr>
          <w:lang w:val="id-ID"/>
        </w:rPr>
        <w:t>-</w:t>
      </w:r>
      <w:r w:rsidRPr="00813992">
        <w:rPr>
          <w:lang w:val="id-ID"/>
        </w:rPr>
        <w:t>Nya membalut duka yang ada dan memampukan kita untuk kembali merajut asa di dalam setiap perziarahan hidup kita.</w:t>
      </w:r>
    </w:p>
    <w:p w14:paraId="5BEA5F74" w14:textId="42E8FDB8" w:rsidR="004272A0" w:rsidRPr="00813992" w:rsidRDefault="004272A0" w:rsidP="004272A0">
      <w:pPr>
        <w:pStyle w:val="DaftarParagraf"/>
        <w:ind w:left="567" w:hanging="567"/>
        <w:rPr>
          <w:lang w:val="id-ID"/>
        </w:rPr>
      </w:pPr>
      <w:r w:rsidRPr="00813992">
        <w:rPr>
          <w:lang w:val="id-ID"/>
        </w:rPr>
        <w:tab/>
        <w:t>Beritakanlah berita kabar mulia, Yesus Kristus tidak berubah selamanya, darah</w:t>
      </w:r>
      <w:r w:rsidR="00FD4CB8">
        <w:rPr>
          <w:lang w:val="id-ID"/>
        </w:rPr>
        <w:t>-</w:t>
      </w:r>
      <w:r w:rsidRPr="00813992">
        <w:rPr>
          <w:lang w:val="id-ID"/>
        </w:rPr>
        <w:t xml:space="preserve">Nya menghapus dosa, dan Ia menghibur yang berduka. Sungguh Indah Kabar Mulia.  </w:t>
      </w:r>
    </w:p>
    <w:p w14:paraId="495CBB28" w14:textId="77777777" w:rsidR="004272A0" w:rsidRPr="00813992" w:rsidRDefault="004272A0" w:rsidP="004272A0">
      <w:pPr>
        <w:pStyle w:val="DaftarParagraf"/>
        <w:ind w:left="567" w:hanging="567"/>
        <w:rPr>
          <w:lang w:val="id-ID"/>
        </w:rPr>
      </w:pPr>
      <w:r w:rsidRPr="00813992">
        <w:rPr>
          <w:lang w:val="id-ID"/>
        </w:rPr>
        <w:lastRenderedPageBreak/>
        <w:t>U:</w:t>
      </w:r>
      <w:r w:rsidRPr="00813992">
        <w:rPr>
          <w:lang w:val="id-ID"/>
        </w:rPr>
        <w:tab/>
        <w:t>(</w:t>
      </w:r>
      <w:r w:rsidRPr="00813992">
        <w:rPr>
          <w:b/>
          <w:bCs/>
          <w:lang w:val="id-ID"/>
        </w:rPr>
        <w:t>Menyanyikan KJ 383</w:t>
      </w:r>
      <w:r w:rsidRPr="00813992">
        <w:rPr>
          <w:lang w:val="id-ID"/>
        </w:rPr>
        <w:t>)</w:t>
      </w:r>
    </w:p>
    <w:p w14:paraId="0584DB74" w14:textId="77777777" w:rsidR="004272A0" w:rsidRPr="00813992" w:rsidRDefault="004272A0" w:rsidP="00BA3115">
      <w:pPr>
        <w:pStyle w:val="DaftarParagraf"/>
        <w:ind w:left="567" w:firstLine="0"/>
        <w:rPr>
          <w:lang w:val="id-ID"/>
        </w:rPr>
      </w:pPr>
      <w:r w:rsidRPr="00813992">
        <w:rPr>
          <w:lang w:val="id-ID"/>
        </w:rPr>
        <w:t>KJ 383:1,2,5 “SUNGGUH INDAH KABAR MULIA”</w:t>
      </w:r>
    </w:p>
    <w:p w14:paraId="54E3B686" w14:textId="6B7C61FF" w:rsidR="004272A0" w:rsidRPr="00813992" w:rsidRDefault="004272A0" w:rsidP="004272A0">
      <w:pPr>
        <w:pStyle w:val="DaftarParagraf"/>
        <w:widowControl/>
        <w:numPr>
          <w:ilvl w:val="0"/>
          <w:numId w:val="73"/>
        </w:numPr>
        <w:autoSpaceDE/>
        <w:autoSpaceDN/>
        <w:contextualSpacing/>
        <w:jc w:val="left"/>
        <w:rPr>
          <w:lang w:val="id-ID"/>
        </w:rPr>
      </w:pPr>
      <w:r w:rsidRPr="00813992">
        <w:rPr>
          <w:lang w:val="id-ID"/>
        </w:rPr>
        <w:t>Sungguh indah kabar mulia; hai percayalah!</w:t>
      </w:r>
      <w:r w:rsidRPr="00813992">
        <w:rPr>
          <w:lang w:val="id-ID"/>
        </w:rPr>
        <w:br/>
        <w:t>Yesus Kristus tak berubah s’lama-lamanya!</w:t>
      </w:r>
      <w:r w:rsidRPr="00813992">
        <w:rPr>
          <w:lang w:val="id-ID"/>
        </w:rPr>
        <w:br/>
        <w:t>Darah</w:t>
      </w:r>
      <w:r w:rsidR="00FD4CB8">
        <w:rPr>
          <w:lang w:val="id-ID"/>
        </w:rPr>
        <w:t>-</w:t>
      </w:r>
      <w:r w:rsidRPr="00813992">
        <w:rPr>
          <w:lang w:val="id-ID"/>
        </w:rPr>
        <w:t>Nya tetap menghapus dosa dan cela.</w:t>
      </w:r>
      <w:r w:rsidRPr="00813992">
        <w:rPr>
          <w:lang w:val="id-ID"/>
        </w:rPr>
        <w:br/>
        <w:t>Ia hibur yang berduka, puji nama</w:t>
      </w:r>
      <w:r w:rsidR="00FD4CB8">
        <w:rPr>
          <w:lang w:val="id-ID"/>
        </w:rPr>
        <w:t>-</w:t>
      </w:r>
      <w:r w:rsidRPr="00813992">
        <w:rPr>
          <w:lang w:val="id-ID"/>
        </w:rPr>
        <w:t>Nya!</w:t>
      </w:r>
      <w:r w:rsidRPr="00813992">
        <w:rPr>
          <w:lang w:val="id-ID"/>
        </w:rPr>
        <w:br/>
        <w:t>Refrein:</w:t>
      </w:r>
      <w:r w:rsidRPr="00813992">
        <w:rPr>
          <w:lang w:val="id-ID"/>
        </w:rPr>
        <w:br/>
        <w:t>Baik kemarin, hari ini, s’lama-lamanya</w:t>
      </w:r>
      <w:r w:rsidRPr="00813992">
        <w:rPr>
          <w:lang w:val="id-ID"/>
        </w:rPr>
        <w:br/>
        <w:t>Yesus Kristus tak berubah, puji nama</w:t>
      </w:r>
      <w:r w:rsidR="00FD4CB8">
        <w:rPr>
          <w:lang w:val="id-ID"/>
        </w:rPr>
        <w:t>-</w:t>
      </w:r>
      <w:r w:rsidRPr="00813992">
        <w:rPr>
          <w:lang w:val="id-ID"/>
        </w:rPr>
        <w:t>Nya!</w:t>
      </w:r>
      <w:r w:rsidRPr="00813992">
        <w:rPr>
          <w:lang w:val="id-ID"/>
        </w:rPr>
        <w:br/>
        <w:t>Puji nama</w:t>
      </w:r>
      <w:r w:rsidR="00FD4CB8">
        <w:rPr>
          <w:lang w:val="id-ID"/>
        </w:rPr>
        <w:t>-</w:t>
      </w:r>
      <w:r w:rsidRPr="00813992">
        <w:rPr>
          <w:lang w:val="id-ID"/>
        </w:rPr>
        <w:t>Nya, puji nama</w:t>
      </w:r>
      <w:r w:rsidR="00FD4CB8">
        <w:rPr>
          <w:lang w:val="id-ID"/>
        </w:rPr>
        <w:t>-</w:t>
      </w:r>
      <w:r w:rsidRPr="00813992">
        <w:rPr>
          <w:lang w:val="id-ID"/>
        </w:rPr>
        <w:t>Nya!</w:t>
      </w:r>
      <w:r w:rsidRPr="00813992">
        <w:rPr>
          <w:lang w:val="id-ID"/>
        </w:rPr>
        <w:br/>
        <w:t>Yesus Kristus tak berubah, puji nama</w:t>
      </w:r>
      <w:r w:rsidR="00FD4CB8">
        <w:rPr>
          <w:lang w:val="id-ID"/>
        </w:rPr>
        <w:t>-</w:t>
      </w:r>
      <w:r w:rsidRPr="00813992">
        <w:rPr>
          <w:lang w:val="id-ID"/>
        </w:rPr>
        <w:t>Nya!</w:t>
      </w:r>
    </w:p>
    <w:p w14:paraId="3EDE1429" w14:textId="3BD5B7C9" w:rsidR="004272A0" w:rsidRPr="00813992" w:rsidRDefault="004272A0" w:rsidP="004272A0">
      <w:pPr>
        <w:pStyle w:val="DaftarParagraf"/>
        <w:widowControl/>
        <w:numPr>
          <w:ilvl w:val="0"/>
          <w:numId w:val="73"/>
        </w:numPr>
        <w:autoSpaceDE/>
        <w:autoSpaceDN/>
        <w:contextualSpacing/>
        <w:jc w:val="left"/>
        <w:rPr>
          <w:lang w:val="id-ID"/>
        </w:rPr>
      </w:pPr>
      <w:r w:rsidRPr="00813992">
        <w:rPr>
          <w:lang w:val="id-ID"/>
        </w:rPr>
        <w:t>Ia cari yang berdosa, cari dikau pun.</w:t>
      </w:r>
      <w:r w:rsidRPr="00813992">
        <w:rPr>
          <w:lang w:val="id-ID"/>
        </w:rPr>
        <w:br/>
        <w:t>Datanglah, rendahkan hati, s’rahkan dirimu!</w:t>
      </w:r>
      <w:r w:rsidRPr="00813992">
        <w:rPr>
          <w:lang w:val="id-ID"/>
        </w:rPr>
        <w:br/>
        <w:t>Dulukala Ia sambut orang bercela;</w:t>
      </w:r>
      <w:r w:rsidRPr="00813992">
        <w:rPr>
          <w:lang w:val="id-ID"/>
        </w:rPr>
        <w:br/>
        <w:t>kini dikau pun disambut, diampuni</w:t>
      </w:r>
      <w:r w:rsidR="008D7CBA">
        <w:rPr>
          <w:lang w:val="id-ID"/>
        </w:rPr>
        <w:t>-</w:t>
      </w:r>
      <w:r w:rsidRPr="00813992">
        <w:rPr>
          <w:lang w:val="id-ID"/>
        </w:rPr>
        <w:t>Nya.</w:t>
      </w:r>
    </w:p>
    <w:p w14:paraId="68B84ECB" w14:textId="10F85DAF" w:rsidR="004272A0" w:rsidRPr="00813992" w:rsidRDefault="004272A0" w:rsidP="004272A0">
      <w:pPr>
        <w:pStyle w:val="DaftarParagraf"/>
        <w:widowControl/>
        <w:numPr>
          <w:ilvl w:val="0"/>
          <w:numId w:val="74"/>
        </w:numPr>
        <w:autoSpaceDE/>
        <w:autoSpaceDN/>
        <w:contextualSpacing/>
        <w:jc w:val="left"/>
        <w:rPr>
          <w:lang w:val="id-ID"/>
        </w:rPr>
      </w:pPr>
      <w:r w:rsidRPr="00813992">
        <w:rPr>
          <w:lang w:val="id-ID"/>
        </w:rPr>
        <w:t>Waktu murid ke Emaus, Yesus beserta;</w:t>
      </w:r>
      <w:r w:rsidRPr="00813992">
        <w:rPr>
          <w:lang w:val="id-ID"/>
        </w:rPr>
        <w:br/>
        <w:t>kita pun di jalan hidup disertai</w:t>
      </w:r>
      <w:r w:rsidR="008D7CBA">
        <w:rPr>
          <w:lang w:val="id-ID"/>
        </w:rPr>
        <w:t>-</w:t>
      </w:r>
      <w:r w:rsidRPr="00813992">
        <w:rPr>
          <w:lang w:val="id-ID"/>
        </w:rPr>
        <w:t>Nya.</w:t>
      </w:r>
      <w:r w:rsidRPr="00813992">
        <w:rPr>
          <w:lang w:val="id-ID"/>
        </w:rPr>
        <w:br/>
        <w:t>Yang terangkat dan kembali, Yesus inilah!</w:t>
      </w:r>
      <w:r w:rsidRPr="00813992">
        <w:rPr>
          <w:lang w:val="id-ID"/>
        </w:rPr>
        <w:br/>
        <w:t>Kita ‘kan melihat Dia datang segera!</w:t>
      </w:r>
    </w:p>
    <w:p w14:paraId="01B3C327" w14:textId="77777777" w:rsidR="004272A0" w:rsidRPr="00813992" w:rsidRDefault="004272A0" w:rsidP="004272A0">
      <w:pPr>
        <w:pStyle w:val="DaftarParagraf"/>
        <w:ind w:left="0"/>
        <w:rPr>
          <w:b/>
          <w:bCs/>
          <w:lang w:val="id-ID"/>
        </w:rPr>
      </w:pPr>
    </w:p>
    <w:p w14:paraId="685256E1" w14:textId="77777777" w:rsidR="004272A0" w:rsidRPr="00813992" w:rsidRDefault="004272A0" w:rsidP="004272A0">
      <w:pPr>
        <w:pStyle w:val="DaftarParagraf"/>
        <w:ind w:left="0" w:firstLine="0"/>
        <w:rPr>
          <w:b/>
          <w:bCs/>
          <w:lang w:val="id-ID"/>
        </w:rPr>
      </w:pPr>
      <w:r w:rsidRPr="00813992">
        <w:rPr>
          <w:b/>
          <w:bCs/>
          <w:lang w:val="id-ID"/>
        </w:rPr>
        <w:t>PENGUTUSAN &amp; BERKAT</w:t>
      </w:r>
    </w:p>
    <w:p w14:paraId="39DBD9EC" w14:textId="77777777" w:rsidR="004272A0" w:rsidRPr="00813992" w:rsidRDefault="004272A0" w:rsidP="004272A0">
      <w:pPr>
        <w:pStyle w:val="DaftarParagraf"/>
        <w:ind w:left="567" w:hanging="567"/>
        <w:jc w:val="left"/>
        <w:rPr>
          <w:lang w:val="id-ID"/>
        </w:rPr>
      </w:pPr>
      <w:r w:rsidRPr="00813992">
        <w:rPr>
          <w:lang w:val="id-ID"/>
        </w:rPr>
        <w:t>PF:</w:t>
      </w:r>
      <w:r w:rsidRPr="00813992">
        <w:rPr>
          <w:lang w:val="id-ID"/>
        </w:rPr>
        <w:tab/>
        <w:t xml:space="preserve">Arahkanlah hatimu kepada Tuhan! </w:t>
      </w:r>
    </w:p>
    <w:p w14:paraId="4243F798" w14:textId="77777777" w:rsidR="004272A0" w:rsidRPr="00813992" w:rsidRDefault="004272A0" w:rsidP="004272A0">
      <w:pPr>
        <w:pStyle w:val="DaftarParagraf"/>
        <w:ind w:left="567" w:hanging="567"/>
        <w:jc w:val="left"/>
        <w:rPr>
          <w:b/>
          <w:bCs/>
          <w:lang w:val="id-ID"/>
        </w:rPr>
      </w:pPr>
      <w:r w:rsidRPr="00813992">
        <w:rPr>
          <w:b/>
          <w:bCs/>
          <w:lang w:val="id-ID"/>
        </w:rPr>
        <w:t>U:</w:t>
      </w:r>
      <w:r w:rsidRPr="00813992">
        <w:rPr>
          <w:b/>
          <w:bCs/>
          <w:lang w:val="id-ID"/>
        </w:rPr>
        <w:tab/>
        <w:t>Kami mengarahkan hati kami kepada Tuhan</w:t>
      </w:r>
    </w:p>
    <w:p w14:paraId="447E5949" w14:textId="77777777" w:rsidR="004272A0" w:rsidRPr="00813992" w:rsidRDefault="004272A0" w:rsidP="004272A0">
      <w:pPr>
        <w:pStyle w:val="DaftarParagraf"/>
        <w:ind w:left="567" w:hanging="567"/>
        <w:jc w:val="left"/>
        <w:rPr>
          <w:lang w:val="id-ID"/>
        </w:rPr>
      </w:pPr>
      <w:r w:rsidRPr="00813992">
        <w:rPr>
          <w:lang w:val="id-ID"/>
        </w:rPr>
        <w:t>PF:</w:t>
      </w:r>
      <w:r w:rsidRPr="00813992">
        <w:rPr>
          <w:lang w:val="id-ID"/>
        </w:rPr>
        <w:tab/>
        <w:t>Jadilah saksi Kristus!</w:t>
      </w:r>
    </w:p>
    <w:p w14:paraId="3E3421E8" w14:textId="77777777" w:rsidR="004272A0" w:rsidRPr="00813992" w:rsidRDefault="004272A0" w:rsidP="004272A0">
      <w:pPr>
        <w:pStyle w:val="DaftarParagraf"/>
        <w:ind w:left="567" w:hanging="567"/>
        <w:jc w:val="left"/>
        <w:rPr>
          <w:b/>
          <w:bCs/>
          <w:lang w:val="id-ID"/>
        </w:rPr>
      </w:pPr>
      <w:r w:rsidRPr="00813992">
        <w:rPr>
          <w:b/>
          <w:bCs/>
          <w:lang w:val="id-ID"/>
        </w:rPr>
        <w:t>U:</w:t>
      </w:r>
      <w:r w:rsidRPr="00813992">
        <w:rPr>
          <w:b/>
          <w:bCs/>
          <w:lang w:val="id-ID"/>
        </w:rPr>
        <w:tab/>
        <w:t>Syukur kepada Allah</w:t>
      </w:r>
    </w:p>
    <w:p w14:paraId="710599B2" w14:textId="77777777" w:rsidR="004272A0" w:rsidRPr="00813992" w:rsidRDefault="004272A0" w:rsidP="004272A0">
      <w:pPr>
        <w:pStyle w:val="DaftarParagraf"/>
        <w:ind w:left="567" w:hanging="567"/>
        <w:jc w:val="left"/>
        <w:rPr>
          <w:lang w:val="id-ID"/>
        </w:rPr>
      </w:pPr>
      <w:r w:rsidRPr="00813992">
        <w:rPr>
          <w:lang w:val="id-ID"/>
        </w:rPr>
        <w:t>PF:</w:t>
      </w:r>
      <w:r w:rsidRPr="00813992">
        <w:rPr>
          <w:lang w:val="id-ID"/>
        </w:rPr>
        <w:tab/>
        <w:t>Terpujilah Tuhan</w:t>
      </w:r>
    </w:p>
    <w:p w14:paraId="7EE62863" w14:textId="77777777" w:rsidR="004272A0" w:rsidRPr="00813992" w:rsidRDefault="004272A0" w:rsidP="004272A0">
      <w:pPr>
        <w:pStyle w:val="DaftarParagraf"/>
        <w:ind w:left="567" w:hanging="567"/>
        <w:jc w:val="left"/>
        <w:rPr>
          <w:b/>
          <w:bCs/>
          <w:lang w:val="id-ID"/>
        </w:rPr>
      </w:pPr>
      <w:r w:rsidRPr="00813992">
        <w:rPr>
          <w:b/>
          <w:bCs/>
          <w:lang w:val="id-ID"/>
        </w:rPr>
        <w:t>U:</w:t>
      </w:r>
      <w:r w:rsidRPr="00813992">
        <w:rPr>
          <w:b/>
          <w:bCs/>
          <w:lang w:val="id-ID"/>
        </w:rPr>
        <w:tab/>
        <w:t>Kini dan selamanya</w:t>
      </w:r>
    </w:p>
    <w:p w14:paraId="5EA85F5D" w14:textId="77777777" w:rsidR="004272A0" w:rsidRPr="00813992" w:rsidRDefault="004272A0" w:rsidP="004272A0">
      <w:pPr>
        <w:pStyle w:val="DaftarParagraf"/>
        <w:ind w:left="567" w:hanging="567"/>
        <w:rPr>
          <w:lang w:val="id-ID"/>
        </w:rPr>
      </w:pPr>
      <w:r w:rsidRPr="00813992">
        <w:rPr>
          <w:lang w:val="id-ID"/>
        </w:rPr>
        <w:t>PF:</w:t>
      </w:r>
      <w:r w:rsidRPr="00813992">
        <w:rPr>
          <w:lang w:val="id-ID"/>
        </w:rPr>
        <w:tab/>
        <w:t xml:space="preserve">Kiranya </w:t>
      </w:r>
      <w:r w:rsidRPr="00813992">
        <w:rPr>
          <w:spacing w:val="-4"/>
          <w:lang w:val="id-ID"/>
        </w:rPr>
        <w:t>Allah, sumber segala kasih karunia, yang telah memanggil kamu dalam Kristus kepada kemuliaan-Nya yang kekal, akan melengkapi, meneguhkan, menguatkan dan mengokohkan kamu</w:t>
      </w:r>
      <w:r w:rsidRPr="00813992">
        <w:rPr>
          <w:lang w:val="id-ID"/>
        </w:rPr>
        <w:t xml:space="preserve">, dari sekarang sampai selama-lamanya. </w:t>
      </w:r>
    </w:p>
    <w:p w14:paraId="7C5F674C" w14:textId="77777777" w:rsidR="004272A0" w:rsidRPr="00813992" w:rsidRDefault="004272A0" w:rsidP="004272A0">
      <w:pPr>
        <w:pStyle w:val="DaftarParagraf"/>
        <w:ind w:left="567" w:hanging="567"/>
        <w:rPr>
          <w:b/>
          <w:sz w:val="20"/>
          <w:lang w:val="id-ID"/>
        </w:rPr>
      </w:pPr>
      <w:r w:rsidRPr="00813992">
        <w:rPr>
          <w:b/>
          <w:sz w:val="20"/>
          <w:lang w:val="id-ID"/>
        </w:rPr>
        <w:t>U:</w:t>
      </w:r>
      <w:r w:rsidRPr="00813992">
        <w:rPr>
          <w:b/>
          <w:sz w:val="20"/>
          <w:lang w:val="id-ID"/>
        </w:rPr>
        <w:tab/>
        <w:t>(menyanyikan Haleluya Amin)</w:t>
      </w:r>
    </w:p>
    <w:p w14:paraId="730AB9C1" w14:textId="77777777" w:rsidR="004272A0" w:rsidRPr="00813992" w:rsidRDefault="004272A0" w:rsidP="004272A0">
      <w:pPr>
        <w:rPr>
          <w:lang w:val="id-ID"/>
        </w:rPr>
      </w:pPr>
    </w:p>
    <w:p w14:paraId="7D8517B9" w14:textId="77777777" w:rsidR="004272A0" w:rsidRPr="00813992" w:rsidRDefault="004272A0" w:rsidP="004272A0">
      <w:pPr>
        <w:rPr>
          <w:lang w:val="id-ID"/>
        </w:rPr>
      </w:pPr>
      <w:r w:rsidRPr="00813992">
        <w:rPr>
          <w:noProof/>
          <w:lang w:val="id-ID"/>
        </w:rPr>
        <w:lastRenderedPageBreak/>
        <w:drawing>
          <wp:inline distT="0" distB="0" distL="0" distR="0" wp14:anchorId="22359C87" wp14:editId="7E335FE2">
            <wp:extent cx="4137660" cy="2879417"/>
            <wp:effectExtent l="0" t="0" r="0" b="0"/>
            <wp:docPr id="1224991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9" cstate="print">
                      <a:extLst>
                        <a:ext uri="{28A0092B-C50C-407E-A947-70E740481C1C}">
                          <a14:useLocalDpi xmlns:a14="http://schemas.microsoft.com/office/drawing/2010/main" val="0"/>
                        </a:ext>
                      </a:extLst>
                    </a:blip>
                    <a:srcRect t="51943" r="2369"/>
                    <a:stretch/>
                  </pic:blipFill>
                  <pic:spPr bwMode="auto">
                    <a:xfrm>
                      <a:off x="0" y="0"/>
                      <a:ext cx="4140402" cy="2881325"/>
                    </a:xfrm>
                    <a:prstGeom prst="rect">
                      <a:avLst/>
                    </a:prstGeom>
                    <a:ln>
                      <a:noFill/>
                    </a:ln>
                    <a:extLst>
                      <a:ext uri="{53640926-AAD7-44D8-BBD7-CCE9431645EC}">
                        <a14:shadowObscured xmlns:a14="http://schemas.microsoft.com/office/drawing/2010/main"/>
                      </a:ext>
                    </a:extLst>
                  </pic:spPr>
                </pic:pic>
              </a:graphicData>
            </a:graphic>
          </wp:inline>
        </w:drawing>
      </w:r>
    </w:p>
    <w:p w14:paraId="3378099E" w14:textId="5F22A578" w:rsidR="004F6755" w:rsidRPr="00813992" w:rsidRDefault="004F6755" w:rsidP="00BA3115">
      <w:pPr>
        <w:jc w:val="both"/>
        <w:rPr>
          <w:lang w:val="id-ID"/>
        </w:rPr>
      </w:pPr>
    </w:p>
    <w:p w14:paraId="6AFBD619" w14:textId="78D00E87" w:rsidR="00BA3115" w:rsidRPr="00813992" w:rsidRDefault="00BA3115">
      <w:pPr>
        <w:rPr>
          <w:lang w:val="id-ID"/>
        </w:rPr>
      </w:pPr>
      <w:r w:rsidRPr="00813992">
        <w:rPr>
          <w:lang w:val="id-ID"/>
        </w:rPr>
        <w:br w:type="page"/>
      </w:r>
    </w:p>
    <w:p w14:paraId="60CA5B49" w14:textId="4E1CDE4E" w:rsidR="00BA3115" w:rsidRPr="00813992" w:rsidRDefault="00BA3115">
      <w:pPr>
        <w:rPr>
          <w:lang w:val="id-ID"/>
        </w:rPr>
      </w:pPr>
      <w:r w:rsidRPr="00813992">
        <w:rPr>
          <w:lang w:val="id-ID"/>
        </w:rPr>
        <w:lastRenderedPageBreak/>
        <w:br w:type="page"/>
      </w:r>
    </w:p>
    <w:p w14:paraId="15A63356" w14:textId="1BDF650D" w:rsidR="00BA3115" w:rsidRPr="00813992" w:rsidRDefault="00BA3115" w:rsidP="00BA3115">
      <w:pPr>
        <w:rPr>
          <w:rFonts w:ascii="Noto Sans Symbols" w:eastAsia="Noto Sans Symbols" w:hAnsi="Noto Sans Symbols" w:cs="Noto Sans Symbols"/>
          <w:sz w:val="24"/>
          <w:szCs w:val="24"/>
          <w:lang w:val="id-ID"/>
        </w:rPr>
      </w:pPr>
      <w:r w:rsidRPr="00813992">
        <w:rPr>
          <w:noProof/>
          <w:lang w:val="id-ID"/>
        </w:rPr>
        <w:lastRenderedPageBreak/>
        <mc:AlternateContent>
          <mc:Choice Requires="wps">
            <w:drawing>
              <wp:anchor distT="45720" distB="45720" distL="114300" distR="114300" simplePos="0" relativeHeight="251751936" behindDoc="0" locked="0" layoutInCell="1" hidden="0" allowOverlap="1" wp14:anchorId="15489288" wp14:editId="5993F67E">
                <wp:simplePos x="0" y="0"/>
                <wp:positionH relativeFrom="column">
                  <wp:posOffset>2476500</wp:posOffset>
                </wp:positionH>
                <wp:positionV relativeFrom="paragraph">
                  <wp:posOffset>9525</wp:posOffset>
                </wp:positionV>
                <wp:extent cx="1804670" cy="1304925"/>
                <wp:effectExtent l="0" t="0" r="5080" b="9525"/>
                <wp:wrapSquare wrapText="bothSides" distT="45720" distB="45720" distL="114300" distR="114300"/>
                <wp:docPr id="1390000043" name="Persegi Panjang 1390000043"/>
                <wp:cNvGraphicFramePr/>
                <a:graphic xmlns:a="http://schemas.openxmlformats.org/drawingml/2006/main">
                  <a:graphicData uri="http://schemas.microsoft.com/office/word/2010/wordprocessingShape">
                    <wps:wsp>
                      <wps:cNvSpPr/>
                      <wps:spPr>
                        <a:xfrm>
                          <a:off x="0" y="0"/>
                          <a:ext cx="1804670" cy="1304925"/>
                        </a:xfrm>
                        <a:prstGeom prst="rect">
                          <a:avLst/>
                        </a:prstGeom>
                        <a:solidFill>
                          <a:srgbClr val="FFFFFF"/>
                        </a:solidFill>
                        <a:ln>
                          <a:noFill/>
                        </a:ln>
                      </wps:spPr>
                      <wps:txbx>
                        <w:txbxContent>
                          <w:p w14:paraId="7060A85C" w14:textId="77777777" w:rsidR="00BA3115" w:rsidRPr="00BA3115" w:rsidRDefault="00BA3115" w:rsidP="00BA3115">
                            <w:pPr>
                              <w:jc w:val="center"/>
                              <w:textDirection w:val="btLr"/>
                              <w:rPr>
                                <w:rFonts w:ascii="Cooper Black" w:hAnsi="Cooper Black"/>
                                <w:sz w:val="24"/>
                                <w:szCs w:val="24"/>
                              </w:rPr>
                            </w:pPr>
                            <w:r w:rsidRPr="00BA3115">
                              <w:rPr>
                                <w:rFonts w:ascii="Cooper Black" w:eastAsia="Corben" w:hAnsi="Cooper Black" w:cs="Corben"/>
                                <w:color w:val="000000"/>
                                <w:sz w:val="28"/>
                                <w:szCs w:val="24"/>
                              </w:rPr>
                              <w:t xml:space="preserve">Mengikuti Jejak Tomas: </w:t>
                            </w:r>
                          </w:p>
                          <w:p w14:paraId="4727B334" w14:textId="77777777" w:rsidR="00BA3115" w:rsidRPr="00BA3115" w:rsidRDefault="00BA3115" w:rsidP="00BA3115">
                            <w:pPr>
                              <w:jc w:val="center"/>
                              <w:textDirection w:val="btLr"/>
                              <w:rPr>
                                <w:rFonts w:ascii="Cooper Black" w:hAnsi="Cooper Black"/>
                                <w:sz w:val="24"/>
                                <w:szCs w:val="24"/>
                              </w:rPr>
                            </w:pPr>
                            <w:r w:rsidRPr="00BA3115">
                              <w:rPr>
                                <w:rFonts w:ascii="Cooper Black" w:eastAsia="Corben" w:hAnsi="Cooper Black" w:cs="Corben"/>
                                <w:color w:val="000000"/>
                                <w:sz w:val="28"/>
                                <w:szCs w:val="24"/>
                              </w:rPr>
                              <w:t>Sangsi menjadi Saksi</w:t>
                            </w:r>
                          </w:p>
                          <w:p w14:paraId="5912AD60" w14:textId="77777777" w:rsidR="00BA3115" w:rsidRDefault="00BA3115" w:rsidP="00BA3115">
                            <w:pPr>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5489288" id="Persegi Panjang 1390000043" o:spid="_x0000_s1095" style="position:absolute;margin-left:195pt;margin-top:.75pt;width:142.1pt;height:102.75pt;z-index:25175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" stroked="f">
                <v:textbox inset="2.53958mm,1.2694mm,2.53958mm,1.2694mm">
                  <w:txbxContent>
                    <w:p w14:paraId="7060A85C" w14:textId="77777777" w:rsidR="00BA3115" w:rsidRPr="00BA3115" w:rsidRDefault="00BA3115" w:rsidP="00BA3115">
                      <w:pPr>
                        <w:jc w:val="center"/>
                        <w:textDirection w:val="btLr"/>
                        <w:rPr>
                          <w:rFonts w:ascii="Cooper Black" w:hAnsi="Cooper Black"/>
                          <w:sz w:val="24"/>
                          <w:szCs w:val="24"/>
                        </w:rPr>
                      </w:pPr>
                      <w:r w:rsidRPr="00BA3115">
                        <w:rPr>
                          <w:rFonts w:ascii="Cooper Black" w:eastAsia="Corben" w:hAnsi="Cooper Black" w:cs="Corben"/>
                          <w:color w:val="000000"/>
                          <w:sz w:val="28"/>
                          <w:szCs w:val="24"/>
                        </w:rPr>
                        <w:t xml:space="preserve">Mengikuti Jejak Tomas: </w:t>
                      </w:r>
                    </w:p>
                    <w:p w14:paraId="4727B334" w14:textId="77777777" w:rsidR="00BA3115" w:rsidRPr="00BA3115" w:rsidRDefault="00BA3115" w:rsidP="00BA3115">
                      <w:pPr>
                        <w:jc w:val="center"/>
                        <w:textDirection w:val="btLr"/>
                        <w:rPr>
                          <w:rFonts w:ascii="Cooper Black" w:hAnsi="Cooper Black"/>
                          <w:sz w:val="24"/>
                          <w:szCs w:val="24"/>
                        </w:rPr>
                      </w:pPr>
                      <w:r w:rsidRPr="00BA3115">
                        <w:rPr>
                          <w:rFonts w:ascii="Cooper Black" w:eastAsia="Corben" w:hAnsi="Cooper Black" w:cs="Corben"/>
                          <w:color w:val="000000"/>
                          <w:sz w:val="28"/>
                          <w:szCs w:val="24"/>
                        </w:rPr>
                        <w:t>Sangsi menjadi Saksi</w:t>
                      </w:r>
                    </w:p>
                    <w:p w14:paraId="5912AD60" w14:textId="77777777" w:rsidR="00BA3115" w:rsidRDefault="00BA3115" w:rsidP="00BA3115">
                      <w:pPr>
                        <w:jc w:val="center"/>
                        <w:textDirection w:val="btLr"/>
                      </w:pPr>
                    </w:p>
                  </w:txbxContent>
                </v:textbox>
                <w10:wrap type="square"/>
              </v:rect>
            </w:pict>
          </mc:Fallback>
        </mc:AlternateContent>
      </w:r>
      <w:r w:rsidRPr="00813992">
        <w:rPr>
          <w:noProof/>
          <w:lang w:val="id-ID"/>
        </w:rPr>
        <mc:AlternateContent>
          <mc:Choice Requires="wps">
            <w:drawing>
              <wp:anchor distT="0" distB="0" distL="114300" distR="114300" simplePos="0" relativeHeight="251752960" behindDoc="0" locked="0" layoutInCell="1" hidden="0" allowOverlap="1" wp14:anchorId="212CE884" wp14:editId="5AD8AA61">
                <wp:simplePos x="0" y="0"/>
                <wp:positionH relativeFrom="margin">
                  <wp:align>left</wp:align>
                </wp:positionH>
                <wp:positionV relativeFrom="paragraph">
                  <wp:posOffset>4445</wp:posOffset>
                </wp:positionV>
                <wp:extent cx="2229485" cy="1323975"/>
                <wp:effectExtent l="0" t="0" r="0" b="9525"/>
                <wp:wrapSquare wrapText="bothSides" distT="0" distB="0" distL="114300" distR="114300"/>
                <wp:docPr id="1390000045" name="Persegi Panjang 1390000045"/>
                <wp:cNvGraphicFramePr/>
                <a:graphic xmlns:a="http://schemas.openxmlformats.org/drawingml/2006/main">
                  <a:graphicData uri="http://schemas.microsoft.com/office/word/2010/wordprocessingShape">
                    <wps:wsp>
                      <wps:cNvSpPr/>
                      <wps:spPr>
                        <a:xfrm>
                          <a:off x="0" y="0"/>
                          <a:ext cx="2229485" cy="1323975"/>
                        </a:xfrm>
                        <a:prstGeom prst="rect">
                          <a:avLst/>
                        </a:prstGeom>
                        <a:solidFill>
                          <a:schemeClr val="bg1">
                            <a:lumMod val="85000"/>
                          </a:schemeClr>
                        </a:solidFill>
                        <a:ln>
                          <a:noFill/>
                        </a:ln>
                      </wps:spPr>
                      <wps:txbx>
                        <w:txbxContent>
                          <w:p w14:paraId="60681F30" w14:textId="77777777" w:rsidR="00BA3115" w:rsidRDefault="00BA3115" w:rsidP="00BA3115">
                            <w:pPr>
                              <w:textDirection w:val="btLr"/>
                            </w:pPr>
                            <w:r>
                              <w:rPr>
                                <w:b/>
                                <w:color w:val="000000"/>
                              </w:rPr>
                              <w:t>BAHAN LITURGI</w:t>
                            </w:r>
                          </w:p>
                          <w:p w14:paraId="15815147" w14:textId="43A2A2E1" w:rsidR="00BA3115" w:rsidRDefault="00BA3115" w:rsidP="00BA3115">
                            <w:pPr>
                              <w:textDirection w:val="btLr"/>
                            </w:pPr>
                            <w:r>
                              <w:rPr>
                                <w:b/>
                                <w:color w:val="000000"/>
                              </w:rPr>
                              <w:t>Minggu Paska</w:t>
                            </w:r>
                            <w:r w:rsidR="008D7CBA">
                              <w:rPr>
                                <w:b/>
                                <w:color w:val="000000"/>
                              </w:rPr>
                              <w:t>h</w:t>
                            </w:r>
                            <w:r>
                              <w:rPr>
                                <w:b/>
                                <w:color w:val="000000"/>
                              </w:rPr>
                              <w:t xml:space="preserve"> Kedua</w:t>
                            </w:r>
                          </w:p>
                          <w:p w14:paraId="1D17C64B" w14:textId="77777777" w:rsidR="00BA3115" w:rsidRPr="00BA3115" w:rsidRDefault="00BA3115" w:rsidP="00BA3115">
                            <w:pPr>
                              <w:pBdr>
                                <w:bottom w:val="single" w:sz="4" w:space="1" w:color="auto"/>
                              </w:pBdr>
                              <w:textDirection w:val="btLr"/>
                            </w:pPr>
                            <w:r w:rsidRPr="00BA3115">
                              <w:rPr>
                                <w:i/>
                                <w:color w:val="000000"/>
                                <w:sz w:val="20"/>
                              </w:rPr>
                              <w:t>Minggu; 27 April 2025</w:t>
                            </w:r>
                          </w:p>
                          <w:p w14:paraId="341EF93F" w14:textId="77777777" w:rsidR="00BA3115" w:rsidRDefault="00BA3115" w:rsidP="00BA3115">
                            <w:pPr>
                              <w:textDirection w:val="btLr"/>
                            </w:pPr>
                            <w:r>
                              <w:rPr>
                                <w:color w:val="000000"/>
                                <w:sz w:val="20"/>
                              </w:rPr>
                              <w:t>Keterangan:</w:t>
                            </w:r>
                          </w:p>
                          <w:p w14:paraId="234CC319" w14:textId="374243FB" w:rsidR="00BA3115" w:rsidRDefault="00BA3115" w:rsidP="00BA3115">
                            <w:pPr>
                              <w:ind w:left="720" w:hanging="720"/>
                              <w:textDirection w:val="btLr"/>
                            </w:pPr>
                            <w:r>
                              <w:rPr>
                                <w:color w:val="000000"/>
                                <w:sz w:val="20"/>
                              </w:rPr>
                              <w:t>PF.:</w:t>
                            </w:r>
                            <w:r>
                              <w:rPr>
                                <w:color w:val="000000"/>
                                <w:sz w:val="20"/>
                              </w:rPr>
                              <w:tab/>
                              <w:t>Pe</w:t>
                            </w:r>
                            <w:r w:rsidR="008D7CBA">
                              <w:rPr>
                                <w:color w:val="000000"/>
                                <w:sz w:val="20"/>
                              </w:rPr>
                              <w:t>layan Firman</w:t>
                            </w:r>
                          </w:p>
                          <w:p w14:paraId="52E56E6C" w14:textId="77777777" w:rsidR="00BA3115" w:rsidRDefault="00BA3115" w:rsidP="00BA3115">
                            <w:pPr>
                              <w:ind w:left="720" w:hanging="720"/>
                              <w:textDirection w:val="btLr"/>
                            </w:pPr>
                            <w:r>
                              <w:rPr>
                                <w:color w:val="000000"/>
                                <w:sz w:val="20"/>
                              </w:rPr>
                              <w:t>M:</w:t>
                            </w:r>
                            <w:r>
                              <w:rPr>
                                <w:color w:val="000000"/>
                                <w:sz w:val="20"/>
                              </w:rPr>
                              <w:tab/>
                              <w:t>Majelis</w:t>
                            </w:r>
                          </w:p>
                          <w:p w14:paraId="46CA04FE" w14:textId="77777777" w:rsidR="00BA3115" w:rsidRDefault="00BA3115" w:rsidP="00BA3115">
                            <w:pPr>
                              <w:ind w:left="720" w:hanging="720"/>
                              <w:textDirection w:val="btLr"/>
                            </w:pPr>
                            <w:r>
                              <w:rPr>
                                <w:color w:val="000000"/>
                                <w:sz w:val="20"/>
                              </w:rPr>
                              <w:t>U:</w:t>
                            </w:r>
                            <w:r>
                              <w:rPr>
                                <w:color w:val="000000"/>
                                <w:sz w:val="20"/>
                              </w:rPr>
                              <w:tab/>
                              <w:t>Umat</w:t>
                            </w:r>
                          </w:p>
                          <w:p w14:paraId="4F2E635B" w14:textId="77777777" w:rsidR="00BA3115" w:rsidRDefault="00BA3115" w:rsidP="00BA3115">
                            <w:pPr>
                              <w:ind w:left="720" w:hanging="720"/>
                              <w:textDirection w:val="btLr"/>
                            </w:pPr>
                            <w:r>
                              <w:rPr>
                                <w:color w:val="000000"/>
                                <w:sz w:val="20"/>
                              </w:rPr>
                              <w:t>L:</w:t>
                            </w:r>
                            <w:r>
                              <w:rPr>
                                <w:color w:val="000000"/>
                                <w:sz w:val="20"/>
                              </w:rPr>
                              <w:tab/>
                              <w:t>Lektor</w:t>
                            </w:r>
                          </w:p>
                          <w:p w14:paraId="41A68728" w14:textId="77777777" w:rsidR="00BA3115" w:rsidRDefault="00BA3115" w:rsidP="00BA3115">
                            <w:pPr>
                              <w:ind w:left="126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2CE884" id="Persegi Panjang 1390000045" o:spid="_x0000_s1096" style="position:absolute;margin-left:0;margin-top:.35pt;width:175.55pt;height:104.25pt;z-index:251752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" fillcolor="#d8d8d8 [2732]" stroked="f">
                <v:textbox inset="2.53958mm,1.2694mm,2.53958mm,1.2694mm">
                  <w:txbxContent>
                    <w:p w14:paraId="60681F30" w14:textId="77777777" w:rsidR="00BA3115" w:rsidRDefault="00BA3115" w:rsidP="00BA3115">
                      <w:pPr>
                        <w:textDirection w:val="btLr"/>
                      </w:pPr>
                      <w:r>
                        <w:rPr>
                          <w:b/>
                          <w:color w:val="000000"/>
                        </w:rPr>
                        <w:t>BAHAN LITURGI</w:t>
                      </w:r>
                    </w:p>
                    <w:p w14:paraId="15815147" w14:textId="43A2A2E1" w:rsidR="00BA3115" w:rsidRDefault="00BA3115" w:rsidP="00BA3115">
                      <w:pPr>
                        <w:textDirection w:val="btLr"/>
                      </w:pPr>
                      <w:r>
                        <w:rPr>
                          <w:b/>
                          <w:color w:val="000000"/>
                        </w:rPr>
                        <w:t>Minggu Paska</w:t>
                      </w:r>
                      <w:r w:rsidR="008D7CBA">
                        <w:rPr>
                          <w:b/>
                          <w:color w:val="000000"/>
                        </w:rPr>
                        <w:t>h</w:t>
                      </w:r>
                      <w:r>
                        <w:rPr>
                          <w:b/>
                          <w:color w:val="000000"/>
                        </w:rPr>
                        <w:t xml:space="preserve"> Kedua</w:t>
                      </w:r>
                    </w:p>
                    <w:p w14:paraId="1D17C64B" w14:textId="77777777" w:rsidR="00BA3115" w:rsidRPr="00BA3115" w:rsidRDefault="00BA3115" w:rsidP="00BA3115">
                      <w:pPr>
                        <w:pBdr>
                          <w:bottom w:val="single" w:sz="4" w:space="1" w:color="auto"/>
                        </w:pBdr>
                        <w:textDirection w:val="btLr"/>
                      </w:pPr>
                      <w:r w:rsidRPr="00BA3115">
                        <w:rPr>
                          <w:i/>
                          <w:color w:val="000000"/>
                          <w:sz w:val="20"/>
                        </w:rPr>
                        <w:t>Minggu; 27 April 2025</w:t>
                      </w:r>
                    </w:p>
                    <w:p w14:paraId="341EF93F" w14:textId="77777777" w:rsidR="00BA3115" w:rsidRDefault="00BA3115" w:rsidP="00BA3115">
                      <w:pPr>
                        <w:textDirection w:val="btLr"/>
                      </w:pPr>
                      <w:r>
                        <w:rPr>
                          <w:color w:val="000000"/>
                          <w:sz w:val="20"/>
                        </w:rPr>
                        <w:t>Keterangan:</w:t>
                      </w:r>
                    </w:p>
                    <w:p w14:paraId="234CC319" w14:textId="374243FB" w:rsidR="00BA3115" w:rsidRDefault="00BA3115" w:rsidP="00BA3115">
                      <w:pPr>
                        <w:ind w:left="720" w:hanging="720"/>
                        <w:textDirection w:val="btLr"/>
                      </w:pPr>
                      <w:r>
                        <w:rPr>
                          <w:color w:val="000000"/>
                          <w:sz w:val="20"/>
                        </w:rPr>
                        <w:t>PF.:</w:t>
                      </w:r>
                      <w:r>
                        <w:rPr>
                          <w:color w:val="000000"/>
                          <w:sz w:val="20"/>
                        </w:rPr>
                        <w:tab/>
                        <w:t>Pe</w:t>
                      </w:r>
                      <w:r w:rsidR="008D7CBA">
                        <w:rPr>
                          <w:color w:val="000000"/>
                          <w:sz w:val="20"/>
                        </w:rPr>
                        <w:t>layan Firman</w:t>
                      </w:r>
                    </w:p>
                    <w:p w14:paraId="52E56E6C" w14:textId="77777777" w:rsidR="00BA3115" w:rsidRDefault="00BA3115" w:rsidP="00BA3115">
                      <w:pPr>
                        <w:ind w:left="720" w:hanging="720"/>
                        <w:textDirection w:val="btLr"/>
                      </w:pPr>
                      <w:r>
                        <w:rPr>
                          <w:color w:val="000000"/>
                          <w:sz w:val="20"/>
                        </w:rPr>
                        <w:t>M:</w:t>
                      </w:r>
                      <w:r>
                        <w:rPr>
                          <w:color w:val="000000"/>
                          <w:sz w:val="20"/>
                        </w:rPr>
                        <w:tab/>
                        <w:t>Majelis</w:t>
                      </w:r>
                    </w:p>
                    <w:p w14:paraId="46CA04FE" w14:textId="77777777" w:rsidR="00BA3115" w:rsidRDefault="00BA3115" w:rsidP="00BA3115">
                      <w:pPr>
                        <w:ind w:left="720" w:hanging="720"/>
                        <w:textDirection w:val="btLr"/>
                      </w:pPr>
                      <w:r>
                        <w:rPr>
                          <w:color w:val="000000"/>
                          <w:sz w:val="20"/>
                        </w:rPr>
                        <w:t>U:</w:t>
                      </w:r>
                      <w:r>
                        <w:rPr>
                          <w:color w:val="000000"/>
                          <w:sz w:val="20"/>
                        </w:rPr>
                        <w:tab/>
                        <w:t>Umat</w:t>
                      </w:r>
                    </w:p>
                    <w:p w14:paraId="4F2E635B" w14:textId="77777777" w:rsidR="00BA3115" w:rsidRDefault="00BA3115" w:rsidP="00BA3115">
                      <w:pPr>
                        <w:ind w:left="720" w:hanging="720"/>
                        <w:textDirection w:val="btLr"/>
                      </w:pPr>
                      <w:r>
                        <w:rPr>
                          <w:color w:val="000000"/>
                          <w:sz w:val="20"/>
                        </w:rPr>
                        <w:t>L:</w:t>
                      </w:r>
                      <w:r>
                        <w:rPr>
                          <w:color w:val="000000"/>
                          <w:sz w:val="20"/>
                        </w:rPr>
                        <w:tab/>
                        <w:t>Lektor</w:t>
                      </w:r>
                    </w:p>
                    <w:p w14:paraId="41A68728" w14:textId="77777777" w:rsidR="00BA3115" w:rsidRDefault="00BA3115" w:rsidP="00BA3115">
                      <w:pPr>
                        <w:ind w:left="1260"/>
                        <w:textDirection w:val="btLr"/>
                      </w:pPr>
                    </w:p>
                  </w:txbxContent>
                </v:textbox>
                <w10:wrap type="square" anchorx="margin"/>
              </v:rect>
            </w:pict>
          </mc:Fallback>
        </mc:AlternateContent>
      </w:r>
    </w:p>
    <w:p w14:paraId="7C34730A" w14:textId="77777777" w:rsidR="00BA3115" w:rsidRPr="00813992" w:rsidRDefault="00BA3115" w:rsidP="00BA3115">
      <w:pPr>
        <w:pBdr>
          <w:top w:val="nil"/>
          <w:left w:val="nil"/>
          <w:bottom w:val="nil"/>
          <w:right w:val="nil"/>
          <w:between w:val="nil"/>
        </w:pBdr>
        <w:rPr>
          <w:color w:val="000000"/>
          <w:lang w:val="id-ID"/>
        </w:rPr>
      </w:pPr>
      <w:r w:rsidRPr="00813992">
        <w:rPr>
          <w:noProof/>
          <w:color w:val="000000"/>
          <w:lang w:val="id-ID"/>
        </w:rPr>
        <mc:AlternateContent>
          <mc:Choice Requires="wps">
            <w:drawing>
              <wp:inline distT="0" distB="0" distL="0" distR="0" wp14:anchorId="16A4D924" wp14:editId="60ED4C18">
                <wp:extent cx="3986530" cy="1104900"/>
                <wp:effectExtent l="0" t="0" r="13970" b="19050"/>
                <wp:docPr id="1390000044" name="Persegi Panjang 1390000044"/>
                <wp:cNvGraphicFramePr/>
                <a:graphic xmlns:a="http://schemas.openxmlformats.org/drawingml/2006/main">
                  <a:graphicData uri="http://schemas.microsoft.com/office/word/2010/wordprocessingShape">
                    <wps:wsp>
                      <wps:cNvSpPr/>
                      <wps:spPr>
                        <a:xfrm>
                          <a:off x="0" y="0"/>
                          <a:ext cx="3986530" cy="11049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FD88B4B" w14:textId="77777777" w:rsidR="00BA3115" w:rsidRDefault="00BA3115" w:rsidP="00BA3115">
                            <w:pPr>
                              <w:textDirection w:val="btLr"/>
                            </w:pPr>
                            <w:r>
                              <w:rPr>
                                <w:b/>
                                <w:color w:val="000000"/>
                              </w:rPr>
                              <w:t>PERSIAPAN (menyesuaikan kebiasaan gereja masing-masing)</w:t>
                            </w:r>
                          </w:p>
                          <w:p w14:paraId="4A5D417C" w14:textId="77777777" w:rsidR="00BA3115" w:rsidRDefault="00BA3115" w:rsidP="00BA3115">
                            <w:pPr>
                              <w:pStyle w:val="DaftarParagraf"/>
                              <w:numPr>
                                <w:ilvl w:val="0"/>
                                <w:numId w:val="82"/>
                              </w:numPr>
                              <w:ind w:left="284" w:hanging="284"/>
                              <w:textDirection w:val="btLr"/>
                            </w:pPr>
                            <w:r w:rsidRPr="00BA3115">
                              <w:rPr>
                                <w:color w:val="000000"/>
                              </w:rPr>
                              <w:t>Organis/pianis memainkan lagu-lagu yang membawa jemaat menghayati ibadah yang akan dilakukan</w:t>
                            </w:r>
                          </w:p>
                          <w:p w14:paraId="76A60510" w14:textId="77777777" w:rsidR="00BA3115" w:rsidRDefault="00BA3115" w:rsidP="00BA3115">
                            <w:pPr>
                              <w:pStyle w:val="DaftarParagraf"/>
                              <w:numPr>
                                <w:ilvl w:val="0"/>
                                <w:numId w:val="82"/>
                              </w:numPr>
                              <w:ind w:left="284" w:hanging="284"/>
                              <w:textDirection w:val="btLr"/>
                            </w:pPr>
                            <w:r w:rsidRPr="00BA3115">
                              <w:rPr>
                                <w:color w:val="000000"/>
                              </w:rPr>
                              <w:t>Jemaat menciptakan saat teduh sebagai persiapan pribadi</w:t>
                            </w:r>
                          </w:p>
                          <w:p w14:paraId="5A1D40E7" w14:textId="77777777" w:rsidR="00BA3115" w:rsidRDefault="00BA3115" w:rsidP="00BA3115">
                            <w:pPr>
                              <w:pStyle w:val="DaftarParagraf"/>
                              <w:numPr>
                                <w:ilvl w:val="0"/>
                                <w:numId w:val="82"/>
                              </w:numPr>
                              <w:ind w:left="284" w:hanging="284"/>
                              <w:textDirection w:val="btLr"/>
                            </w:pPr>
                            <w:r w:rsidRPr="00BA3115">
                              <w:rPr>
                                <w:color w:val="000000"/>
                              </w:rPr>
                              <w:t>Warta Jemaat dibacakan.</w:t>
                            </w:r>
                          </w:p>
                          <w:p w14:paraId="2F4FD521" w14:textId="77777777" w:rsidR="00BA3115" w:rsidRDefault="00BA3115" w:rsidP="00BA3115">
                            <w:pPr>
                              <w:textDirection w:val="btLr"/>
                            </w:pPr>
                          </w:p>
                        </w:txbxContent>
                      </wps:txbx>
                      <wps:bodyPr spcFirstLastPara="1" wrap="square" lIns="91425" tIns="45700" rIns="91425" bIns="45700" anchor="t" anchorCtr="0">
                        <a:noAutofit/>
                      </wps:bodyPr>
                    </wps:wsp>
                  </a:graphicData>
                </a:graphic>
              </wp:inline>
            </w:drawing>
          </mc:Choice>
          <mc:Fallback>
            <w:pict>
              <v:rect w14:anchorId="16A4D924" id="Persegi Panjang 1390000044" o:spid="_x0000_s1097" style="width:313.9pt;height: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">
                <v:stroke startarrowwidth="narrow" startarrowlength="short" endarrowwidth="narrow" endarrowlength="short"/>
                <v:textbox inset="2.53958mm,1.2694mm,2.53958mm,1.2694mm">
                  <w:txbxContent>
                    <w:p w14:paraId="4FD88B4B" w14:textId="77777777" w:rsidR="00BA3115" w:rsidRDefault="00BA3115" w:rsidP="00BA3115">
                      <w:pPr>
                        <w:textDirection w:val="btLr"/>
                      </w:pPr>
                      <w:r>
                        <w:rPr>
                          <w:b/>
                          <w:color w:val="000000"/>
                        </w:rPr>
                        <w:t>PERSIAPAN (menyesuaikan kebiasaan gereja masing-masing)</w:t>
                      </w:r>
                    </w:p>
                    <w:p w14:paraId="4A5D417C" w14:textId="77777777" w:rsidR="00BA3115" w:rsidRDefault="00BA3115" w:rsidP="00BA3115">
                      <w:pPr>
                        <w:pStyle w:val="DaftarParagraf"/>
                        <w:numPr>
                          <w:ilvl w:val="0"/>
                          <w:numId w:val="82"/>
                        </w:numPr>
                        <w:ind w:left="284" w:hanging="284"/>
                        <w:textDirection w:val="btLr"/>
                      </w:pPr>
                      <w:r w:rsidRPr="00BA3115">
                        <w:rPr>
                          <w:color w:val="000000"/>
                        </w:rPr>
                        <w:t>Organis/pianis memainkan lagu-lagu yang membawa jemaat menghayati ibadah yang akan dilakukan</w:t>
                      </w:r>
                    </w:p>
                    <w:p w14:paraId="76A60510" w14:textId="77777777" w:rsidR="00BA3115" w:rsidRDefault="00BA3115" w:rsidP="00BA3115">
                      <w:pPr>
                        <w:pStyle w:val="DaftarParagraf"/>
                        <w:numPr>
                          <w:ilvl w:val="0"/>
                          <w:numId w:val="82"/>
                        </w:numPr>
                        <w:ind w:left="284" w:hanging="284"/>
                        <w:textDirection w:val="btLr"/>
                      </w:pPr>
                      <w:r w:rsidRPr="00BA3115">
                        <w:rPr>
                          <w:color w:val="000000"/>
                        </w:rPr>
                        <w:t>Jemaat menciptakan saat teduh sebagai persiapan pribadi</w:t>
                      </w:r>
                    </w:p>
                    <w:p w14:paraId="5A1D40E7" w14:textId="77777777" w:rsidR="00BA3115" w:rsidRDefault="00BA3115" w:rsidP="00BA3115">
                      <w:pPr>
                        <w:pStyle w:val="DaftarParagraf"/>
                        <w:numPr>
                          <w:ilvl w:val="0"/>
                          <w:numId w:val="82"/>
                        </w:numPr>
                        <w:ind w:left="284" w:hanging="284"/>
                        <w:textDirection w:val="btLr"/>
                      </w:pPr>
                      <w:r w:rsidRPr="00BA3115">
                        <w:rPr>
                          <w:color w:val="000000"/>
                        </w:rPr>
                        <w:t>Warta Jemaat dibacakan.</w:t>
                      </w:r>
                    </w:p>
                    <w:p w14:paraId="2F4FD521" w14:textId="77777777" w:rsidR="00BA3115" w:rsidRDefault="00BA3115" w:rsidP="00BA3115">
                      <w:pPr>
                        <w:textDirection w:val="btLr"/>
                      </w:pPr>
                    </w:p>
                  </w:txbxContent>
                </v:textbox>
                <w10:anchorlock/>
              </v:rect>
            </w:pict>
          </mc:Fallback>
        </mc:AlternateContent>
      </w:r>
    </w:p>
    <w:p w14:paraId="032E2FB0" w14:textId="77777777" w:rsidR="00BA3115" w:rsidRPr="00813992" w:rsidRDefault="00BA3115" w:rsidP="00BA3115">
      <w:pPr>
        <w:tabs>
          <w:tab w:val="right" w:pos="6210"/>
        </w:tabs>
        <w:rPr>
          <w:b/>
          <w:lang w:val="id-ID"/>
        </w:rPr>
      </w:pPr>
    </w:p>
    <w:p w14:paraId="6106EF06" w14:textId="77777777" w:rsidR="00BA3115" w:rsidRPr="00813992" w:rsidRDefault="00BA3115" w:rsidP="00BA3115">
      <w:pPr>
        <w:tabs>
          <w:tab w:val="right" w:pos="6210"/>
        </w:tabs>
        <w:rPr>
          <w:b/>
          <w:lang w:val="id-ID"/>
        </w:rPr>
      </w:pPr>
    </w:p>
    <w:p w14:paraId="1DE81987" w14:textId="77777777" w:rsidR="00BA3115" w:rsidRPr="00813992" w:rsidRDefault="00BA3115" w:rsidP="00BA3115">
      <w:pPr>
        <w:tabs>
          <w:tab w:val="right" w:pos="6520"/>
        </w:tabs>
        <w:rPr>
          <w:b/>
          <w:lang w:val="id-ID"/>
        </w:rPr>
      </w:pPr>
      <w:r w:rsidRPr="00813992">
        <w:rPr>
          <w:b/>
          <w:lang w:val="id-ID"/>
        </w:rPr>
        <w:t xml:space="preserve">PANGGILAN BERIBADAH </w:t>
      </w:r>
      <w:r w:rsidRPr="00813992">
        <w:rPr>
          <w:b/>
          <w:lang w:val="id-ID"/>
        </w:rPr>
        <w:tab/>
      </w:r>
      <w:r w:rsidRPr="00813992">
        <w:rPr>
          <w:i/>
          <w:lang w:val="id-ID"/>
        </w:rPr>
        <w:t>(Umat Berdiri)</w:t>
      </w:r>
    </w:p>
    <w:p w14:paraId="6C28186C" w14:textId="33430355" w:rsidR="00BA3115" w:rsidRPr="00813992" w:rsidRDefault="00BA3115" w:rsidP="00BA3115">
      <w:pPr>
        <w:ind w:left="567" w:hanging="567"/>
        <w:jc w:val="both"/>
        <w:rPr>
          <w:lang w:val="id-ID"/>
        </w:rPr>
      </w:pPr>
      <w:r w:rsidRPr="00813992">
        <w:rPr>
          <w:lang w:val="id-ID"/>
        </w:rPr>
        <w:t>PL:</w:t>
      </w:r>
      <w:r w:rsidRPr="00813992">
        <w:rPr>
          <w:lang w:val="id-ID"/>
        </w:rPr>
        <w:tab/>
        <w:t>Saudara-saudari yang dikasihi Tuhan, saat ini kita masuk dalam Minggu Paskah ke-2. Kita menghayati Tuhan Yesus Kristus yang memberikan damai sejahtera kepada para murid-Nya dan terlebih yang telah diberikan-Nya kepada kita. Marilah mengarahkan hati kepada Tuhan dan mengawali ibadah kita saat ini. Marilah rayakan kebangkitan-Nya dengan bersama-sama menyanyikan lagu dari KJ 1</w:t>
      </w:r>
      <w:r w:rsidR="008D7CBA">
        <w:rPr>
          <w:lang w:val="id-ID"/>
        </w:rPr>
        <w:t>191</w:t>
      </w:r>
      <w:r w:rsidRPr="00813992">
        <w:rPr>
          <w:lang w:val="id-ID"/>
        </w:rPr>
        <w:t xml:space="preserve"> </w:t>
      </w:r>
      <w:r w:rsidR="008D7CBA">
        <w:rPr>
          <w:lang w:val="id-ID"/>
        </w:rPr>
        <w:t>Hari Minggu Hari Kebangkitan</w:t>
      </w:r>
    </w:p>
    <w:p w14:paraId="37436118" w14:textId="684BB065" w:rsidR="00BA3115" w:rsidRPr="00813992" w:rsidRDefault="008D7CBA" w:rsidP="00BA3115">
      <w:pPr>
        <w:ind w:left="567"/>
        <w:rPr>
          <w:bCs/>
          <w:lang w:val="id-ID"/>
        </w:rPr>
      </w:pPr>
      <w:r w:rsidRPr="008D7CBA">
        <w:rPr>
          <w:bCs/>
          <w:lang w:val="id-ID"/>
        </w:rPr>
        <w:t>KJ 191</w:t>
      </w:r>
      <w:r>
        <w:rPr>
          <w:bCs/>
          <w:lang w:val="id-ID"/>
        </w:rPr>
        <w:t>:1-2</w:t>
      </w:r>
      <w:r w:rsidRPr="008D7CBA">
        <w:rPr>
          <w:bCs/>
          <w:lang w:val="id-ID"/>
        </w:rPr>
        <w:t xml:space="preserve"> – Hari Minggu, Hari Kebangkitan</w:t>
      </w:r>
    </w:p>
    <w:p w14:paraId="04556E03" w14:textId="51A5970F" w:rsidR="008D7CBA" w:rsidRPr="008D7CBA" w:rsidRDefault="008D7CBA" w:rsidP="008D7CBA">
      <w:pPr>
        <w:widowControl/>
        <w:numPr>
          <w:ilvl w:val="0"/>
          <w:numId w:val="76"/>
        </w:numPr>
        <w:autoSpaceDE/>
        <w:autoSpaceDN/>
        <w:ind w:left="993" w:hanging="426"/>
        <w:jc w:val="both"/>
        <w:rPr>
          <w:lang w:val="id-ID"/>
        </w:rPr>
      </w:pPr>
      <w:r w:rsidRPr="008D7CBA">
        <w:rPr>
          <w:lang w:val="id-ID"/>
        </w:rPr>
        <w:t>Hari Minggu, Hari Kebangkitan,</w:t>
      </w:r>
    </w:p>
    <w:p w14:paraId="5C6A27BA" w14:textId="77777777" w:rsidR="008D7CBA" w:rsidRPr="008D7CBA" w:rsidRDefault="008D7CBA" w:rsidP="008D7CBA">
      <w:pPr>
        <w:ind w:left="993"/>
        <w:rPr>
          <w:lang w:val="id-ID"/>
        </w:rPr>
      </w:pPr>
      <w:r w:rsidRPr="008D7CBA">
        <w:rPr>
          <w:lang w:val="id-ID"/>
        </w:rPr>
        <w:t>kami sambut fajarmu.</w:t>
      </w:r>
    </w:p>
    <w:p w14:paraId="6F830513" w14:textId="77777777" w:rsidR="008D7CBA" w:rsidRPr="008D7CBA" w:rsidRDefault="008D7CBA" w:rsidP="008D7CBA">
      <w:pPr>
        <w:ind w:left="993"/>
        <w:rPr>
          <w:lang w:val="id-ID"/>
        </w:rPr>
      </w:pPr>
      <w:r w:rsidRPr="008D7CBA">
        <w:rPr>
          <w:lang w:val="id-ID"/>
        </w:rPr>
        <w:t>Di terangmu daya maut hilang,</w:t>
      </w:r>
    </w:p>
    <w:p w14:paraId="1066A96F" w14:textId="77777777" w:rsidR="008D7CBA" w:rsidRPr="008D7CBA" w:rsidRDefault="008D7CBA" w:rsidP="008D7CBA">
      <w:pPr>
        <w:ind w:left="993"/>
        <w:rPr>
          <w:lang w:val="id-ID"/>
        </w:rPr>
      </w:pPr>
      <w:r w:rsidRPr="008D7CBA">
        <w:rPr>
          <w:lang w:val="id-ID"/>
        </w:rPr>
        <w:t>kalah sudah seteru.</w:t>
      </w:r>
    </w:p>
    <w:p w14:paraId="4D7EC0CB" w14:textId="77777777" w:rsidR="008D7CBA" w:rsidRPr="008D7CBA" w:rsidRDefault="008D7CBA" w:rsidP="008D7CBA">
      <w:pPr>
        <w:ind w:left="993"/>
        <w:rPr>
          <w:lang w:val="id-ID"/>
        </w:rPr>
      </w:pPr>
      <w:r w:rsidRPr="008D7CBA">
        <w:rPr>
          <w:lang w:val="id-ID"/>
        </w:rPr>
        <w:t>Kristus, Matahari Kehidupan,</w:t>
      </w:r>
    </w:p>
    <w:p w14:paraId="12B711CD" w14:textId="77777777" w:rsidR="008D7CBA" w:rsidRPr="008D7CBA" w:rsidRDefault="008D7CBA" w:rsidP="008D7CBA">
      <w:pPr>
        <w:ind w:left="993"/>
        <w:rPr>
          <w:lang w:val="id-ID"/>
        </w:rPr>
      </w:pPr>
      <w:r w:rsidRPr="008D7CBA">
        <w:rPr>
          <w:lang w:val="id-ID"/>
        </w:rPr>
        <w:t>o, pancarkan sinar penghiburan</w:t>
      </w:r>
    </w:p>
    <w:p w14:paraId="1432A816" w14:textId="77777777" w:rsidR="008D7CBA" w:rsidRPr="008D7CBA" w:rsidRDefault="008D7CBA" w:rsidP="008D7CBA">
      <w:pPr>
        <w:ind w:left="993"/>
        <w:rPr>
          <w:lang w:val="id-ID"/>
        </w:rPr>
      </w:pPr>
      <w:r w:rsidRPr="008D7CBA">
        <w:rPr>
          <w:lang w:val="id-ID"/>
        </w:rPr>
        <w:t>dan harapan yang penuh</w:t>
      </w:r>
    </w:p>
    <w:p w14:paraId="6A34CFF9" w14:textId="77777777" w:rsidR="008D7CBA" w:rsidRDefault="008D7CBA" w:rsidP="008D7CBA">
      <w:pPr>
        <w:ind w:left="993"/>
        <w:rPr>
          <w:lang w:val="id-ID"/>
        </w:rPr>
      </w:pPr>
      <w:r w:rsidRPr="008D7CBA">
        <w:rPr>
          <w:lang w:val="id-ID"/>
        </w:rPr>
        <w:t>akan damai Sabat</w:t>
      </w:r>
      <w:r>
        <w:rPr>
          <w:lang w:val="id-ID"/>
        </w:rPr>
        <w:t>-</w:t>
      </w:r>
      <w:r w:rsidRPr="008D7CBA">
        <w:rPr>
          <w:lang w:val="id-ID"/>
        </w:rPr>
        <w:t>Mu.</w:t>
      </w:r>
    </w:p>
    <w:p w14:paraId="6C569894" w14:textId="1CB8DAA9" w:rsidR="008D7CBA" w:rsidRPr="008D7CBA" w:rsidRDefault="008D7CBA" w:rsidP="008D7CBA">
      <w:pPr>
        <w:pStyle w:val="DaftarParagraf"/>
        <w:numPr>
          <w:ilvl w:val="0"/>
          <w:numId w:val="76"/>
        </w:numPr>
        <w:ind w:left="993" w:hanging="426"/>
        <w:rPr>
          <w:lang w:val="id-ID"/>
        </w:rPr>
      </w:pPr>
      <w:r w:rsidRPr="008D7CBA">
        <w:rPr>
          <w:lang w:val="id-ID"/>
        </w:rPr>
        <w:t>Atas panggilan-Mu kami bangkit,</w:t>
      </w:r>
    </w:p>
    <w:p w14:paraId="51285961" w14:textId="38E39E0E" w:rsidR="008D7CBA" w:rsidRPr="008D7CBA" w:rsidRDefault="008D7CBA" w:rsidP="008D7CBA">
      <w:pPr>
        <w:ind w:left="993"/>
        <w:rPr>
          <w:lang w:val="id-ID"/>
        </w:rPr>
      </w:pPr>
      <w:r w:rsidRPr="008D7CBA">
        <w:rPr>
          <w:lang w:val="id-ID"/>
        </w:rPr>
        <w:t>hidup dalam hidup</w:t>
      </w:r>
      <w:r>
        <w:rPr>
          <w:lang w:val="id-ID"/>
        </w:rPr>
        <w:t>-</w:t>
      </w:r>
      <w:r w:rsidRPr="008D7CBA">
        <w:rPr>
          <w:lang w:val="id-ID"/>
        </w:rPr>
        <w:t>Mu.</w:t>
      </w:r>
    </w:p>
    <w:p w14:paraId="13F9C292" w14:textId="77777777" w:rsidR="008D7CBA" w:rsidRPr="008D7CBA" w:rsidRDefault="008D7CBA" w:rsidP="008D7CBA">
      <w:pPr>
        <w:ind w:left="993"/>
        <w:rPr>
          <w:lang w:val="id-ID"/>
        </w:rPr>
      </w:pPr>
      <w:r w:rsidRPr="008D7CBA">
        <w:rPr>
          <w:lang w:val="id-ID"/>
        </w:rPr>
        <w:lastRenderedPageBreak/>
        <w:t>Dari kubur-dosa kami tampil,</w:t>
      </w:r>
    </w:p>
    <w:p w14:paraId="6FAA16D4" w14:textId="77777777" w:rsidR="008D7CBA" w:rsidRPr="008D7CBA" w:rsidRDefault="008D7CBA" w:rsidP="008D7CBA">
      <w:pPr>
        <w:ind w:left="993"/>
        <w:rPr>
          <w:lang w:val="id-ID"/>
        </w:rPr>
      </w:pPr>
      <w:r w:rsidRPr="008D7CBA">
        <w:rPr>
          <w:lang w:val="id-ID"/>
        </w:rPr>
        <w:t>dibebaskan Roh Kudus.</w:t>
      </w:r>
    </w:p>
    <w:p w14:paraId="6B3AC144" w14:textId="77777777" w:rsidR="008D7CBA" w:rsidRPr="008D7CBA" w:rsidRDefault="008D7CBA" w:rsidP="008D7CBA">
      <w:pPr>
        <w:ind w:left="993"/>
        <w:rPr>
          <w:lang w:val="id-ID"/>
        </w:rPr>
      </w:pPr>
      <w:r w:rsidRPr="008D7CBA">
        <w:rPr>
          <w:lang w:val="id-ID"/>
        </w:rPr>
        <w:t>Ajar kami tiap-tiap hari</w:t>
      </w:r>
    </w:p>
    <w:p w14:paraId="48155074" w14:textId="0F334FF0" w:rsidR="008D7CBA" w:rsidRPr="008D7CBA" w:rsidRDefault="008D7CBA" w:rsidP="008D7CBA">
      <w:pPr>
        <w:ind w:left="993"/>
        <w:rPr>
          <w:lang w:val="id-ID"/>
        </w:rPr>
      </w:pPr>
      <w:r w:rsidRPr="008D7CBA">
        <w:rPr>
          <w:lang w:val="id-ID"/>
        </w:rPr>
        <w:t>di kematian</w:t>
      </w:r>
      <w:r>
        <w:rPr>
          <w:lang w:val="id-ID"/>
        </w:rPr>
        <w:t>-</w:t>
      </w:r>
      <w:r w:rsidRPr="008D7CBA">
        <w:rPr>
          <w:lang w:val="id-ID"/>
        </w:rPr>
        <w:t>Mu turut mati,</w:t>
      </w:r>
    </w:p>
    <w:p w14:paraId="74BC4AA1" w14:textId="77777777" w:rsidR="008D7CBA" w:rsidRPr="008D7CBA" w:rsidRDefault="008D7CBA" w:rsidP="008D7CBA">
      <w:pPr>
        <w:ind w:left="993"/>
        <w:rPr>
          <w:lang w:val="id-ID"/>
        </w:rPr>
      </w:pPr>
      <w:r w:rsidRPr="008D7CBA">
        <w:rPr>
          <w:lang w:val="id-ID"/>
        </w:rPr>
        <w:t>agar bangkit dan teguh</w:t>
      </w:r>
    </w:p>
    <w:p w14:paraId="17E8320E" w14:textId="3E8E5D4A" w:rsidR="00BA3115" w:rsidRPr="00813992" w:rsidRDefault="008D7CBA" w:rsidP="008D7CBA">
      <w:pPr>
        <w:ind w:left="993"/>
        <w:rPr>
          <w:b/>
          <w:lang w:val="id-ID"/>
        </w:rPr>
      </w:pPr>
      <w:r w:rsidRPr="008D7CBA">
        <w:rPr>
          <w:lang w:val="id-ID"/>
        </w:rPr>
        <w:t>ikut jalan jaya</w:t>
      </w:r>
      <w:r>
        <w:rPr>
          <w:lang w:val="id-ID"/>
        </w:rPr>
        <w:t>-</w:t>
      </w:r>
      <w:r w:rsidRPr="008D7CBA">
        <w:rPr>
          <w:lang w:val="id-ID"/>
        </w:rPr>
        <w:t>Mu.</w:t>
      </w:r>
    </w:p>
    <w:p w14:paraId="3AD519BA" w14:textId="77777777" w:rsidR="00BA3115" w:rsidRPr="00813992" w:rsidRDefault="00BA3115" w:rsidP="00BA3115">
      <w:pPr>
        <w:rPr>
          <w:b/>
          <w:lang w:val="id-ID"/>
        </w:rPr>
      </w:pPr>
    </w:p>
    <w:p w14:paraId="2E37D9EF" w14:textId="77777777" w:rsidR="00BA3115" w:rsidRPr="00813992" w:rsidRDefault="00BA3115" w:rsidP="00BA3115">
      <w:pPr>
        <w:rPr>
          <w:b/>
          <w:lang w:val="id-ID"/>
        </w:rPr>
      </w:pPr>
    </w:p>
    <w:p w14:paraId="41D5010D" w14:textId="1C48C199" w:rsidR="00BA3115" w:rsidRPr="00813992" w:rsidRDefault="00BA3115" w:rsidP="00BA3115">
      <w:pPr>
        <w:rPr>
          <w:b/>
          <w:lang w:val="id-ID"/>
        </w:rPr>
      </w:pPr>
      <w:r w:rsidRPr="00813992">
        <w:rPr>
          <w:b/>
          <w:lang w:val="id-ID"/>
        </w:rPr>
        <w:t>VOTUM</w:t>
      </w:r>
    </w:p>
    <w:p w14:paraId="239631E1" w14:textId="769DB513" w:rsidR="00BA3115" w:rsidRPr="00813992" w:rsidRDefault="00BA3115" w:rsidP="00BA3115">
      <w:pPr>
        <w:ind w:left="567" w:hanging="567"/>
        <w:jc w:val="both"/>
        <w:rPr>
          <w:lang w:val="id-ID"/>
        </w:rPr>
      </w:pPr>
      <w:r w:rsidRPr="00813992">
        <w:rPr>
          <w:lang w:val="id-ID"/>
        </w:rPr>
        <w:t>PF:</w:t>
      </w:r>
      <w:r w:rsidRPr="00813992">
        <w:rPr>
          <w:lang w:val="id-ID"/>
        </w:rPr>
        <w:tab/>
        <w:t>Ibadah Minggu Paska</w:t>
      </w:r>
      <w:r w:rsidR="008D7CBA">
        <w:rPr>
          <w:lang w:val="id-ID"/>
        </w:rPr>
        <w:t>h</w:t>
      </w:r>
      <w:r w:rsidRPr="00813992">
        <w:rPr>
          <w:lang w:val="id-ID"/>
        </w:rPr>
        <w:t xml:space="preserve"> ke-2 ini kita khususkan dengan pengakuan bahwa: Pertolongan kita adalah dari Tuhan yang menjadikan langit, bumi, dan segala isinya, dan yang setia menepati janji keselamatan yang telah dinyatakan-Nya.</w:t>
      </w:r>
    </w:p>
    <w:p w14:paraId="54045CA1" w14:textId="77777777" w:rsidR="00BA3115" w:rsidRPr="00813992" w:rsidRDefault="00BA3115" w:rsidP="00BA3115">
      <w:pPr>
        <w:ind w:left="567" w:hanging="567"/>
        <w:rPr>
          <w:b/>
          <w:sz w:val="20"/>
          <w:szCs w:val="20"/>
          <w:lang w:val="id-ID"/>
        </w:rPr>
      </w:pPr>
      <w:r w:rsidRPr="00813992">
        <w:rPr>
          <w:b/>
          <w:sz w:val="20"/>
          <w:szCs w:val="20"/>
          <w:lang w:val="id-ID"/>
        </w:rPr>
        <w:t>U:</w:t>
      </w:r>
      <w:r w:rsidRPr="00813992">
        <w:rPr>
          <w:sz w:val="20"/>
          <w:szCs w:val="20"/>
          <w:lang w:val="id-ID"/>
        </w:rPr>
        <w:tab/>
      </w:r>
      <w:r w:rsidRPr="00813992">
        <w:rPr>
          <w:b/>
          <w:sz w:val="20"/>
          <w:szCs w:val="20"/>
          <w:lang w:val="id-ID"/>
        </w:rPr>
        <w:t>(Menyanyikan KJ 478 a “Amin.. Amin.. Amin..”)</w:t>
      </w:r>
    </w:p>
    <w:p w14:paraId="466268CD" w14:textId="77777777" w:rsidR="00BA3115" w:rsidRPr="00813992" w:rsidRDefault="00BA3115" w:rsidP="00BA3115">
      <w:pPr>
        <w:ind w:left="567" w:hanging="567"/>
        <w:rPr>
          <w:b/>
          <w:sz w:val="20"/>
          <w:szCs w:val="20"/>
          <w:lang w:val="id-ID"/>
        </w:rPr>
      </w:pPr>
      <w:r w:rsidRPr="00813992">
        <w:rPr>
          <w:b/>
          <w:sz w:val="20"/>
          <w:szCs w:val="20"/>
          <w:lang w:val="id-ID"/>
        </w:rPr>
        <w:tab/>
      </w:r>
      <w:r w:rsidRPr="00813992">
        <w:rPr>
          <w:b/>
          <w:noProof/>
          <w:sz w:val="20"/>
          <w:szCs w:val="20"/>
          <w:lang w:val="id-ID"/>
        </w:rPr>
        <w:drawing>
          <wp:inline distT="0" distB="0" distL="0" distR="0" wp14:anchorId="01A640BF" wp14:editId="620E939C">
            <wp:extent cx="2851786" cy="625166"/>
            <wp:effectExtent l="0" t="0" r="0" b="0"/>
            <wp:docPr id="139000004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t="28235" r="16371"/>
                    <a:stretch>
                      <a:fillRect/>
                    </a:stretch>
                  </pic:blipFill>
                  <pic:spPr>
                    <a:xfrm>
                      <a:off x="0" y="0"/>
                      <a:ext cx="2851786" cy="625166"/>
                    </a:xfrm>
                    <a:prstGeom prst="rect">
                      <a:avLst/>
                    </a:prstGeom>
                    <a:ln/>
                  </pic:spPr>
                </pic:pic>
              </a:graphicData>
            </a:graphic>
          </wp:inline>
        </w:drawing>
      </w:r>
      <w:r w:rsidRPr="00813992">
        <w:rPr>
          <w:b/>
          <w:sz w:val="20"/>
          <w:szCs w:val="20"/>
          <w:lang w:val="id-ID"/>
        </w:rPr>
        <w:t xml:space="preserve"> </w:t>
      </w:r>
    </w:p>
    <w:p w14:paraId="485B51EB" w14:textId="77777777" w:rsidR="00BA3115" w:rsidRPr="00813992" w:rsidRDefault="00BA3115" w:rsidP="00BA3115">
      <w:pPr>
        <w:ind w:left="567" w:hanging="567"/>
        <w:rPr>
          <w:b/>
          <w:sz w:val="20"/>
          <w:szCs w:val="20"/>
          <w:lang w:val="id-ID"/>
        </w:rPr>
      </w:pPr>
    </w:p>
    <w:p w14:paraId="72628F37" w14:textId="77777777" w:rsidR="00BA3115" w:rsidRPr="00813992" w:rsidRDefault="00BA3115" w:rsidP="00BA3115">
      <w:pPr>
        <w:ind w:left="567" w:hanging="567"/>
        <w:rPr>
          <w:b/>
          <w:sz w:val="20"/>
          <w:szCs w:val="20"/>
          <w:lang w:val="id-ID"/>
        </w:rPr>
      </w:pPr>
      <w:r w:rsidRPr="00813992">
        <w:rPr>
          <w:b/>
          <w:lang w:val="id-ID"/>
        </w:rPr>
        <w:t>SALAM</w:t>
      </w:r>
    </w:p>
    <w:p w14:paraId="4A1D31EF" w14:textId="77777777" w:rsidR="00BA3115" w:rsidRPr="00813992" w:rsidRDefault="00BA3115" w:rsidP="00BA3115">
      <w:pPr>
        <w:ind w:left="567" w:hanging="567"/>
        <w:rPr>
          <w:lang w:val="id-ID"/>
        </w:rPr>
      </w:pPr>
      <w:r w:rsidRPr="00813992">
        <w:rPr>
          <w:lang w:val="id-ID"/>
        </w:rPr>
        <w:t>PF:</w:t>
      </w:r>
      <w:r w:rsidRPr="00813992">
        <w:rPr>
          <w:lang w:val="id-ID"/>
        </w:rPr>
        <w:tab/>
        <w:t>Kasih karunia dan damai sejahtera dari Allah Bapa kita, dan dari Tuhan Yesus Kristus menyertai Saudara sekalian.</w:t>
      </w:r>
    </w:p>
    <w:p w14:paraId="5D116887" w14:textId="77777777" w:rsidR="00BA3115" w:rsidRPr="00813992" w:rsidRDefault="00BA3115" w:rsidP="00BA3115">
      <w:pPr>
        <w:ind w:left="567" w:hanging="567"/>
        <w:rPr>
          <w:sz w:val="20"/>
          <w:szCs w:val="20"/>
          <w:lang w:val="id-ID"/>
        </w:rPr>
      </w:pPr>
      <w:r w:rsidRPr="00813992">
        <w:rPr>
          <w:b/>
          <w:sz w:val="20"/>
          <w:szCs w:val="20"/>
          <w:lang w:val="id-ID"/>
        </w:rPr>
        <w:t>U:</w:t>
      </w:r>
      <w:r w:rsidRPr="00813992">
        <w:rPr>
          <w:sz w:val="20"/>
          <w:szCs w:val="20"/>
          <w:lang w:val="id-ID"/>
        </w:rPr>
        <w:tab/>
      </w:r>
      <w:r w:rsidRPr="00813992">
        <w:rPr>
          <w:b/>
          <w:sz w:val="20"/>
          <w:szCs w:val="20"/>
          <w:lang w:val="id-ID"/>
        </w:rPr>
        <w:t>Dan menyertai Saudara juga.</w:t>
      </w:r>
      <w:r w:rsidRPr="00813992">
        <w:rPr>
          <w:sz w:val="20"/>
          <w:szCs w:val="20"/>
          <w:lang w:val="id-ID"/>
        </w:rPr>
        <w:t xml:space="preserve"> </w:t>
      </w:r>
    </w:p>
    <w:p w14:paraId="7FE3E08D" w14:textId="77777777" w:rsidR="00BA3115" w:rsidRPr="00813992" w:rsidRDefault="00BA3115" w:rsidP="00BA3115">
      <w:pPr>
        <w:tabs>
          <w:tab w:val="right" w:pos="6237"/>
        </w:tabs>
        <w:rPr>
          <w:b/>
          <w:lang w:val="id-ID"/>
        </w:rPr>
      </w:pPr>
    </w:p>
    <w:p w14:paraId="642A756F" w14:textId="77777777" w:rsidR="00BA3115" w:rsidRPr="00813992" w:rsidRDefault="00BA3115" w:rsidP="00FF08F8">
      <w:pPr>
        <w:tabs>
          <w:tab w:val="right" w:pos="6520"/>
        </w:tabs>
        <w:rPr>
          <w:lang w:val="id-ID"/>
        </w:rPr>
      </w:pPr>
      <w:r w:rsidRPr="00813992">
        <w:rPr>
          <w:b/>
          <w:lang w:val="id-ID"/>
        </w:rPr>
        <w:t xml:space="preserve">KATA PEMBUKA </w:t>
      </w:r>
      <w:r w:rsidRPr="00813992">
        <w:rPr>
          <w:b/>
          <w:lang w:val="id-ID"/>
        </w:rPr>
        <w:tab/>
      </w:r>
      <w:r w:rsidRPr="00813992">
        <w:rPr>
          <w:i/>
          <w:lang w:val="id-ID"/>
        </w:rPr>
        <w:t>(Umat Duduk)</w:t>
      </w:r>
    </w:p>
    <w:p w14:paraId="4BE81909" w14:textId="62C24EE8" w:rsidR="00BA3115" w:rsidRPr="00813992" w:rsidRDefault="00BA3115" w:rsidP="00BA3115">
      <w:pPr>
        <w:ind w:left="567" w:hanging="567"/>
        <w:jc w:val="both"/>
        <w:rPr>
          <w:lang w:val="id-ID"/>
        </w:rPr>
      </w:pPr>
      <w:r w:rsidRPr="00813992">
        <w:rPr>
          <w:lang w:val="id-ID"/>
        </w:rPr>
        <w:t>M:</w:t>
      </w:r>
      <w:r w:rsidRPr="00813992">
        <w:rPr>
          <w:lang w:val="id-ID"/>
        </w:rPr>
        <w:tab/>
        <w:t>Tidak ada seorang pun yang di sepanjang hidupnya selalu penuh dengan kepercayaan, tanpa keraguan sama sekali. Akan ada saat di</w:t>
      </w:r>
      <w:r w:rsidR="008D7CBA">
        <w:rPr>
          <w:lang w:val="id-ID"/>
        </w:rPr>
        <w:t xml:space="preserve"> </w:t>
      </w:r>
      <w:r w:rsidRPr="00813992">
        <w:rPr>
          <w:lang w:val="id-ID"/>
        </w:rPr>
        <w:t xml:space="preserve">mana hidup kita ditimpa dengan harapan yang tak sesuai dengan kenyataan. Seperti halnya Tomas, dukacitanya sangatlah besar tatkala Sang Guru disalibkan. Hingga keputusasaan tercetus dalam ujarnya: </w:t>
      </w:r>
      <w:r w:rsidRPr="00813992">
        <w:rPr>
          <w:i/>
          <w:lang w:val="id-ID"/>
        </w:rPr>
        <w:t>“sebelum aku melihat bekas paku pada tangan-Nya dan sebelum aku mencucukkan jariku ke dalam bekas paku itu dan  mencucukkan tanganku  ke dalam lambung-Nya, sekali-kali aku tidak akan percaya”.</w:t>
      </w:r>
      <w:r w:rsidRPr="00813992">
        <w:rPr>
          <w:lang w:val="id-ID"/>
        </w:rPr>
        <w:t xml:space="preserve"> Akan tetapi, mari datang kepada</w:t>
      </w:r>
      <w:r w:rsidR="008D7CBA">
        <w:rPr>
          <w:lang w:val="id-ID"/>
        </w:rPr>
        <w:t>-</w:t>
      </w:r>
      <w:r w:rsidRPr="00813992">
        <w:rPr>
          <w:lang w:val="id-ID"/>
        </w:rPr>
        <w:t>Nya membawa seluruh kekecewaan, keputus-asaan, dan kesakitan kita melalui pujian kita.</w:t>
      </w:r>
    </w:p>
    <w:p w14:paraId="278A342E" w14:textId="77777777" w:rsidR="00BA3115" w:rsidRPr="00813992" w:rsidRDefault="00BA3115" w:rsidP="00BA3115">
      <w:pPr>
        <w:ind w:left="567"/>
        <w:rPr>
          <w:bCs/>
          <w:lang w:val="id-ID"/>
        </w:rPr>
      </w:pPr>
      <w:r w:rsidRPr="00813992">
        <w:rPr>
          <w:bCs/>
          <w:lang w:val="id-ID"/>
        </w:rPr>
        <w:t>PKJ 46:1 &amp; 3 DARI KUNGKUNGAN DUKA KELAM</w:t>
      </w:r>
    </w:p>
    <w:p w14:paraId="7C0088D9" w14:textId="10356306" w:rsidR="00BA3115" w:rsidRPr="00813992" w:rsidRDefault="00BA3115" w:rsidP="00BA3115">
      <w:pPr>
        <w:widowControl/>
        <w:numPr>
          <w:ilvl w:val="0"/>
          <w:numId w:val="77"/>
        </w:numPr>
        <w:autoSpaceDE/>
        <w:autoSpaceDN/>
        <w:ind w:left="993" w:hanging="426"/>
        <w:jc w:val="both"/>
        <w:rPr>
          <w:lang w:val="id-ID"/>
        </w:rPr>
      </w:pPr>
      <w:r w:rsidRPr="00813992">
        <w:rPr>
          <w:lang w:val="id-ID"/>
        </w:rPr>
        <w:lastRenderedPageBreak/>
        <w:t>Dari kungkungan duka kelam, ya Tuhanku, ku datanglah. Masuk terang</w:t>
      </w:r>
      <w:r w:rsidR="008D7CBA">
        <w:rPr>
          <w:lang w:val="id-ID"/>
        </w:rPr>
        <w:t>-</w:t>
      </w:r>
      <w:r w:rsidRPr="00813992">
        <w:rPr>
          <w:lang w:val="id-ID"/>
        </w:rPr>
        <w:t>Mu bebas senang. Ku datang pada</w:t>
      </w:r>
      <w:r w:rsidR="008D7CBA">
        <w:rPr>
          <w:lang w:val="id-ID"/>
        </w:rPr>
        <w:t>-</w:t>
      </w:r>
      <w:r w:rsidRPr="00813992">
        <w:rPr>
          <w:lang w:val="id-ID"/>
        </w:rPr>
        <w:t>Mu. Dari beban kesakitanku masuk ke dalam kekuatan</w:t>
      </w:r>
      <w:r w:rsidR="008D7CBA">
        <w:rPr>
          <w:lang w:val="id-ID"/>
        </w:rPr>
        <w:t>-</w:t>
      </w:r>
      <w:r w:rsidRPr="00813992">
        <w:rPr>
          <w:lang w:val="id-ID"/>
        </w:rPr>
        <w:t>Mu. Dalam derita aku datang, ya Yesus Tuhanku</w:t>
      </w:r>
    </w:p>
    <w:p w14:paraId="2910C183" w14:textId="77777777" w:rsidR="008D7CBA" w:rsidRDefault="00BA3115" w:rsidP="008D7CBA">
      <w:pPr>
        <w:widowControl/>
        <w:numPr>
          <w:ilvl w:val="0"/>
          <w:numId w:val="84"/>
        </w:numPr>
        <w:autoSpaceDE/>
        <w:autoSpaceDN/>
        <w:ind w:left="993" w:hanging="426"/>
        <w:jc w:val="both"/>
        <w:rPr>
          <w:lang w:val="id-ID"/>
        </w:rPr>
      </w:pPr>
      <w:r w:rsidRPr="00813992">
        <w:rPr>
          <w:lang w:val="id-ID"/>
        </w:rPr>
        <w:t>Dari hempasan badai deras, ya Tuhanku ku datanglah. Masuk ke dalam bandar tenang, ku datang pada</w:t>
      </w:r>
      <w:r w:rsidR="008D7CBA">
        <w:rPr>
          <w:lang w:val="id-ID"/>
        </w:rPr>
        <w:t>-</w:t>
      </w:r>
      <w:r w:rsidRPr="00813992">
        <w:rPr>
          <w:lang w:val="id-ID"/>
        </w:rPr>
        <w:t xml:space="preserve">Mu. </w:t>
      </w:r>
    </w:p>
    <w:p w14:paraId="72316628" w14:textId="02DC754B" w:rsidR="00BA3115" w:rsidRPr="008D7CBA" w:rsidRDefault="00BA3115" w:rsidP="008D7CBA">
      <w:pPr>
        <w:widowControl/>
        <w:autoSpaceDE/>
        <w:autoSpaceDN/>
        <w:ind w:left="993"/>
        <w:jc w:val="both"/>
        <w:rPr>
          <w:lang w:val="id-ID"/>
        </w:rPr>
      </w:pPr>
      <w:r w:rsidRPr="00813992">
        <w:rPr>
          <w:lang w:val="id-ID"/>
        </w:rPr>
        <w:t>D</w:t>
      </w:r>
      <w:r w:rsidRPr="008D7CBA">
        <w:rPr>
          <w:lang w:val="id-ID"/>
        </w:rPr>
        <w:t>ari keputusasaanku masuk ke dalam anugrah</w:t>
      </w:r>
      <w:r w:rsidR="008D7CBA">
        <w:rPr>
          <w:lang w:val="id-ID"/>
        </w:rPr>
        <w:t>-</w:t>
      </w:r>
      <w:r w:rsidRPr="008D7CBA">
        <w:rPr>
          <w:lang w:val="id-ID"/>
        </w:rPr>
        <w:t>Mu. Dalam susahku aku datang, ya Yesus Tuhanku.</w:t>
      </w:r>
    </w:p>
    <w:p w14:paraId="6C28FAAC" w14:textId="77777777" w:rsidR="00BA3115" w:rsidRPr="00813992" w:rsidRDefault="00BA3115" w:rsidP="00BA3115">
      <w:pPr>
        <w:rPr>
          <w:b/>
          <w:lang w:val="id-ID"/>
        </w:rPr>
      </w:pPr>
    </w:p>
    <w:p w14:paraId="7B259948" w14:textId="77777777" w:rsidR="00BA3115" w:rsidRPr="00813992" w:rsidRDefault="00BA3115" w:rsidP="00BA3115">
      <w:pPr>
        <w:rPr>
          <w:b/>
          <w:lang w:val="id-ID"/>
        </w:rPr>
      </w:pPr>
      <w:r w:rsidRPr="00813992">
        <w:rPr>
          <w:b/>
          <w:lang w:val="id-ID"/>
        </w:rPr>
        <w:t>PENGAKUAN DOSA</w:t>
      </w:r>
    </w:p>
    <w:p w14:paraId="6C7668A6" w14:textId="77777777" w:rsidR="00BA3115" w:rsidRPr="00813992" w:rsidRDefault="00BA3115" w:rsidP="00DC5AC5">
      <w:pPr>
        <w:ind w:left="567" w:hanging="567"/>
        <w:jc w:val="both"/>
        <w:rPr>
          <w:lang w:val="id-ID"/>
        </w:rPr>
      </w:pPr>
      <w:r w:rsidRPr="00813992">
        <w:rPr>
          <w:lang w:val="id-ID"/>
        </w:rPr>
        <w:t>M:</w:t>
      </w:r>
      <w:r w:rsidRPr="00813992">
        <w:rPr>
          <w:lang w:val="id-ID"/>
        </w:rPr>
        <w:tab/>
      </w:r>
      <w:r w:rsidRPr="00813992">
        <w:rPr>
          <w:lang w:val="id-ID"/>
        </w:rPr>
        <w:tab/>
        <w:t xml:space="preserve">(Membacakan Markus 12:28-31) </w:t>
      </w:r>
    </w:p>
    <w:p w14:paraId="15998E23" w14:textId="77777777" w:rsidR="00BA3115" w:rsidRPr="00813992" w:rsidRDefault="00BA3115" w:rsidP="00DC5AC5">
      <w:pPr>
        <w:ind w:left="567"/>
        <w:jc w:val="both"/>
        <w:rPr>
          <w:i/>
          <w:lang w:val="id-ID"/>
        </w:rPr>
      </w:pPr>
      <w:r w:rsidRPr="00813992">
        <w:rPr>
          <w:i/>
          <w:lang w:val="id-ID"/>
        </w:rPr>
        <w:t xml:space="preserve">Lalu seorang ahli Taurat,  yang mendengar Yesus dan orang-orang Saduki bersoal jawab dan tahu, bahwa Yesus memberi jawab yang tepat kepada orang-orang itu, datang kepada-Nya dan bertanya: "Hukum manakah yang paling utama?" Jawab Yesus: "Hukum yang terutama ialah: Dengarlah, hai orang Israel, Tuhan Allah kita, Tuhan itu esa. Kasihilah Tuhan, Allahmu, dengan segenap hatimu dan dengan segenap jiwamu dan dengan segenap akal budimu dan dengan segenap kekuatanmu. Dan hukum yang kedua ialah: Kasihilah sesamamu manusia seperti dirimu sendiri. Tidak ada hukum lain yang lebih utama dari pada kedua hukum ini." </w:t>
      </w:r>
    </w:p>
    <w:p w14:paraId="3EEE827F" w14:textId="77777777" w:rsidR="00BA3115" w:rsidRPr="00813992" w:rsidRDefault="00BA3115" w:rsidP="00DC5AC5">
      <w:pPr>
        <w:ind w:left="567"/>
        <w:jc w:val="both"/>
        <w:rPr>
          <w:lang w:val="id-ID"/>
        </w:rPr>
      </w:pPr>
      <w:r w:rsidRPr="00813992">
        <w:rPr>
          <w:lang w:val="id-ID"/>
        </w:rPr>
        <w:t xml:space="preserve">Kita menyadari bahwa kita belum bisa melakukan Hukum Kasih tersebut dengan sempurna. Oleh sebab itu, marilah dengan kerendahan hati kita mengakui dosa dan kesalahan kita di hadapan Tuhan. </w:t>
      </w:r>
    </w:p>
    <w:p w14:paraId="5F111B4D" w14:textId="77777777" w:rsidR="00BA3115" w:rsidRPr="00813992" w:rsidRDefault="00BA3115" w:rsidP="00DC5AC5">
      <w:pPr>
        <w:ind w:left="567"/>
        <w:jc w:val="both"/>
        <w:rPr>
          <w:i/>
          <w:lang w:val="id-ID"/>
        </w:rPr>
      </w:pPr>
      <w:r w:rsidRPr="00813992">
        <w:rPr>
          <w:i/>
          <w:lang w:val="id-ID"/>
        </w:rPr>
        <w:t xml:space="preserve">(Jemaat diberikan kesempatan untuk berdoa secara pribadi, lalu majelis menutup dalam doa). </w:t>
      </w:r>
    </w:p>
    <w:p w14:paraId="2E5138A8" w14:textId="77777777" w:rsidR="00BA3115" w:rsidRPr="00813992" w:rsidRDefault="00BA3115" w:rsidP="00BA3115">
      <w:pPr>
        <w:ind w:left="567"/>
        <w:rPr>
          <w:b/>
          <w:lang w:val="id-ID"/>
        </w:rPr>
      </w:pPr>
    </w:p>
    <w:p w14:paraId="7CF75D25" w14:textId="77777777" w:rsidR="00BA3115" w:rsidRPr="00813992" w:rsidRDefault="00BA3115" w:rsidP="00DC5AC5">
      <w:pPr>
        <w:ind w:left="567" w:hanging="567"/>
        <w:rPr>
          <w:b/>
          <w:lang w:val="id-ID"/>
        </w:rPr>
      </w:pPr>
      <w:r w:rsidRPr="00813992">
        <w:rPr>
          <w:b/>
          <w:lang w:val="id-ID"/>
        </w:rPr>
        <w:t>NYANYIAN PENYESALAN</w:t>
      </w:r>
    </w:p>
    <w:p w14:paraId="38BD45A9" w14:textId="77777777" w:rsidR="00BA3115" w:rsidRPr="00813992" w:rsidRDefault="00BA3115" w:rsidP="00DC5AC5">
      <w:pPr>
        <w:ind w:left="567" w:hanging="567"/>
        <w:rPr>
          <w:sz w:val="20"/>
          <w:szCs w:val="20"/>
          <w:lang w:val="id-ID"/>
        </w:rPr>
      </w:pPr>
      <w:r w:rsidRPr="00813992">
        <w:rPr>
          <w:b/>
          <w:sz w:val="20"/>
          <w:szCs w:val="20"/>
          <w:lang w:val="id-ID"/>
        </w:rPr>
        <w:t>U:</w:t>
      </w:r>
      <w:r w:rsidRPr="00813992">
        <w:rPr>
          <w:sz w:val="20"/>
          <w:szCs w:val="20"/>
          <w:lang w:val="id-ID"/>
        </w:rPr>
        <w:tab/>
      </w:r>
      <w:r w:rsidRPr="00813992">
        <w:rPr>
          <w:b/>
          <w:sz w:val="20"/>
          <w:szCs w:val="20"/>
          <w:lang w:val="id-ID"/>
        </w:rPr>
        <w:t>(Menyanyikan PKJ 43:1-4)</w:t>
      </w:r>
    </w:p>
    <w:p w14:paraId="5026298D" w14:textId="77777777" w:rsidR="00BA3115" w:rsidRPr="00813992" w:rsidRDefault="00BA3115" w:rsidP="00DC5AC5">
      <w:pPr>
        <w:ind w:left="993" w:hanging="426"/>
        <w:rPr>
          <w:bCs/>
          <w:lang w:val="id-ID"/>
        </w:rPr>
      </w:pPr>
      <w:r w:rsidRPr="00813992">
        <w:rPr>
          <w:bCs/>
          <w:lang w:val="id-ID"/>
        </w:rPr>
        <w:t>PKJ 43 TUHAN, KAMI BERLUMURAN DOSA</w:t>
      </w:r>
    </w:p>
    <w:p w14:paraId="6314F929" w14:textId="77777777" w:rsidR="00BA3115" w:rsidRPr="00813992" w:rsidRDefault="00BA3115" w:rsidP="00DC5AC5">
      <w:pPr>
        <w:widowControl/>
        <w:numPr>
          <w:ilvl w:val="0"/>
          <w:numId w:val="78"/>
        </w:numPr>
        <w:autoSpaceDE/>
        <w:autoSpaceDN/>
        <w:ind w:left="993" w:hanging="426"/>
        <w:jc w:val="both"/>
        <w:rPr>
          <w:lang w:val="id-ID"/>
        </w:rPr>
      </w:pPr>
      <w:r w:rsidRPr="00813992">
        <w:rPr>
          <w:lang w:val="id-ID"/>
        </w:rPr>
        <w:t xml:space="preserve">Tuhan, kami berlumuran dosa. </w:t>
      </w:r>
    </w:p>
    <w:p w14:paraId="36A78C29" w14:textId="77777777" w:rsidR="00BA3115" w:rsidRPr="00813992" w:rsidRDefault="00BA3115" w:rsidP="00DC5AC5">
      <w:pPr>
        <w:ind w:left="993"/>
        <w:rPr>
          <w:lang w:val="id-ID"/>
        </w:rPr>
      </w:pPr>
      <w:r w:rsidRPr="00813992">
        <w:rPr>
          <w:lang w:val="id-ID"/>
        </w:rPr>
        <w:t>Tuhan, sudilah ampuni kami</w:t>
      </w:r>
    </w:p>
    <w:p w14:paraId="54B8DACF" w14:textId="77777777" w:rsidR="00BA3115" w:rsidRPr="00813992" w:rsidRDefault="00BA3115" w:rsidP="00DC5AC5">
      <w:pPr>
        <w:widowControl/>
        <w:numPr>
          <w:ilvl w:val="0"/>
          <w:numId w:val="78"/>
        </w:numPr>
        <w:autoSpaceDE/>
        <w:autoSpaceDN/>
        <w:ind w:left="993" w:hanging="426"/>
        <w:jc w:val="both"/>
        <w:rPr>
          <w:lang w:val="id-ID"/>
        </w:rPr>
      </w:pPr>
      <w:r w:rsidRPr="00813992">
        <w:rPr>
          <w:lang w:val="id-ID"/>
        </w:rPr>
        <w:t xml:space="preserve">Tuhan, harta kami musnah sudah. </w:t>
      </w:r>
    </w:p>
    <w:p w14:paraId="52AF0FD7" w14:textId="77777777" w:rsidR="00BA3115" w:rsidRPr="00813992" w:rsidRDefault="00BA3115" w:rsidP="00DC5AC5">
      <w:pPr>
        <w:ind w:left="993"/>
        <w:rPr>
          <w:lang w:val="id-ID"/>
        </w:rPr>
      </w:pPr>
      <w:r w:rsidRPr="00813992">
        <w:rPr>
          <w:lang w:val="id-ID"/>
        </w:rPr>
        <w:t>Tuhan, hati masih milik kami.</w:t>
      </w:r>
    </w:p>
    <w:p w14:paraId="20FF8060" w14:textId="77777777" w:rsidR="00BA3115" w:rsidRPr="00813992" w:rsidRDefault="00BA3115" w:rsidP="00DC5AC5">
      <w:pPr>
        <w:widowControl/>
        <w:numPr>
          <w:ilvl w:val="0"/>
          <w:numId w:val="78"/>
        </w:numPr>
        <w:autoSpaceDE/>
        <w:autoSpaceDN/>
        <w:ind w:left="993" w:hanging="426"/>
        <w:jc w:val="both"/>
        <w:rPr>
          <w:lang w:val="id-ID"/>
        </w:rPr>
      </w:pPr>
      <w:r w:rsidRPr="00813992">
        <w:rPr>
          <w:lang w:val="id-ID"/>
        </w:rPr>
        <w:t xml:space="preserve">Tuhan, sudi ampuni mereka. </w:t>
      </w:r>
    </w:p>
    <w:p w14:paraId="04ECB17B" w14:textId="77777777" w:rsidR="00BA3115" w:rsidRPr="00813992" w:rsidRDefault="00BA3115" w:rsidP="00DC5AC5">
      <w:pPr>
        <w:ind w:left="993"/>
        <w:rPr>
          <w:lang w:val="id-ID"/>
        </w:rPr>
      </w:pPr>
      <w:r w:rsidRPr="00813992">
        <w:rPr>
          <w:lang w:val="id-ID"/>
        </w:rPr>
        <w:lastRenderedPageBreak/>
        <w:t>Tuhan, Kau yang tahu perbuatannya.</w:t>
      </w:r>
    </w:p>
    <w:p w14:paraId="07615D8E" w14:textId="77777777" w:rsidR="00BA3115" w:rsidRPr="00813992" w:rsidRDefault="00BA3115" w:rsidP="00DC5AC5">
      <w:pPr>
        <w:widowControl/>
        <w:numPr>
          <w:ilvl w:val="0"/>
          <w:numId w:val="78"/>
        </w:numPr>
        <w:autoSpaceDE/>
        <w:autoSpaceDN/>
        <w:ind w:left="993" w:hanging="426"/>
        <w:jc w:val="both"/>
        <w:rPr>
          <w:lang w:val="id-ID"/>
        </w:rPr>
      </w:pPr>
      <w:r w:rsidRPr="00813992">
        <w:rPr>
          <w:lang w:val="id-ID"/>
        </w:rPr>
        <w:t xml:space="preserve">Tuhan, kami berlumuran dosa. </w:t>
      </w:r>
    </w:p>
    <w:p w14:paraId="3D4EC7F5" w14:textId="77777777" w:rsidR="00BA3115" w:rsidRPr="00813992" w:rsidRDefault="00BA3115" w:rsidP="00DC5AC5">
      <w:pPr>
        <w:ind w:left="993"/>
        <w:rPr>
          <w:lang w:val="id-ID"/>
        </w:rPr>
      </w:pPr>
      <w:r w:rsidRPr="00813992">
        <w:rPr>
          <w:lang w:val="id-ID"/>
        </w:rPr>
        <w:t>Tuhan, sudilah ampuni kami.</w:t>
      </w:r>
    </w:p>
    <w:p w14:paraId="1259E4C3" w14:textId="77777777" w:rsidR="00BA3115" w:rsidRPr="00813992" w:rsidRDefault="00BA3115" w:rsidP="00BA3115">
      <w:pPr>
        <w:rPr>
          <w:lang w:val="id-ID"/>
        </w:rPr>
      </w:pPr>
    </w:p>
    <w:p w14:paraId="1DA9CFC1" w14:textId="77777777" w:rsidR="00BA3115" w:rsidRPr="00813992" w:rsidRDefault="00BA3115" w:rsidP="00FF08F8">
      <w:pPr>
        <w:tabs>
          <w:tab w:val="right" w:pos="6520"/>
        </w:tabs>
        <w:rPr>
          <w:b/>
          <w:lang w:val="id-ID"/>
        </w:rPr>
      </w:pPr>
      <w:r w:rsidRPr="00813992">
        <w:rPr>
          <w:b/>
          <w:lang w:val="id-ID"/>
        </w:rPr>
        <w:t xml:space="preserve">BERITA ANUGERAH </w:t>
      </w:r>
      <w:r w:rsidRPr="00813992">
        <w:rPr>
          <w:b/>
          <w:lang w:val="id-ID"/>
        </w:rPr>
        <w:tab/>
      </w:r>
      <w:r w:rsidRPr="00813992">
        <w:rPr>
          <w:i/>
          <w:lang w:val="id-ID"/>
        </w:rPr>
        <w:t>(Umat Berdiri)</w:t>
      </w:r>
    </w:p>
    <w:p w14:paraId="1693DA76" w14:textId="07231E8E" w:rsidR="00BA3115" w:rsidRPr="00813992" w:rsidRDefault="00BA3115" w:rsidP="00DC5AC5">
      <w:pPr>
        <w:ind w:left="567" w:hanging="567"/>
        <w:jc w:val="both"/>
        <w:rPr>
          <w:lang w:val="id-ID"/>
        </w:rPr>
      </w:pPr>
      <w:r w:rsidRPr="00813992">
        <w:rPr>
          <w:lang w:val="id-ID"/>
        </w:rPr>
        <w:t>PF:</w:t>
      </w:r>
      <w:r w:rsidRPr="00813992">
        <w:rPr>
          <w:lang w:val="id-ID"/>
        </w:rPr>
        <w:tab/>
        <w:t>Bagi setiap orang yang dengan kerendahan hati mau mengakui seluruh dosa dan pelanggarannya di hadapan Tuhan, maka telah diberikan anugerah pengampunan baginya. Berita anugerah saat ini kita terima dari Titus 2:11-12 (TB2) demikian: “</w:t>
      </w:r>
      <w:r w:rsidRPr="00813992">
        <w:rPr>
          <w:i/>
          <w:lang w:val="id-ID"/>
        </w:rPr>
        <w:t>Sebab sudah nyatalah anugerah Allah yang menyelamatkan semua manusia dan m</w:t>
      </w:r>
      <w:r w:rsidR="00E72E03">
        <w:rPr>
          <w:i/>
          <w:lang w:val="id-ID"/>
        </w:rPr>
        <w:t>e</w:t>
      </w:r>
      <w:r w:rsidRPr="00813992">
        <w:rPr>
          <w:i/>
          <w:lang w:val="id-ID"/>
        </w:rPr>
        <w:t>ndidik kita supaya kita meninggalkan kefasikan dan keinginan-keinginan duniawi dan supaya kita hidup bijaksana, adil dan saleh di</w:t>
      </w:r>
      <w:r w:rsidR="00E72E03">
        <w:rPr>
          <w:i/>
          <w:lang w:val="id-ID"/>
        </w:rPr>
        <w:t xml:space="preserve"> </w:t>
      </w:r>
      <w:r w:rsidRPr="00813992">
        <w:rPr>
          <w:i/>
          <w:lang w:val="id-ID"/>
        </w:rPr>
        <w:t>dalam dunia sekarang ini.”</w:t>
      </w:r>
    </w:p>
    <w:p w14:paraId="41308EF3" w14:textId="77777777" w:rsidR="00BA3115" w:rsidRPr="00813992" w:rsidRDefault="00BA3115" w:rsidP="00DC5AC5">
      <w:pPr>
        <w:tabs>
          <w:tab w:val="right" w:pos="6237"/>
        </w:tabs>
        <w:ind w:left="567" w:hanging="567"/>
        <w:jc w:val="both"/>
        <w:rPr>
          <w:lang w:val="id-ID"/>
        </w:rPr>
      </w:pPr>
      <w:r w:rsidRPr="00813992">
        <w:rPr>
          <w:lang w:val="id-ID"/>
        </w:rPr>
        <w:tab/>
        <w:t>Demikianlah berita anugerah dari Tuhan.</w:t>
      </w:r>
    </w:p>
    <w:p w14:paraId="7EE8CEF3" w14:textId="77777777" w:rsidR="00BA3115" w:rsidRPr="00813992" w:rsidRDefault="00BA3115" w:rsidP="00DC5AC5">
      <w:pPr>
        <w:tabs>
          <w:tab w:val="right" w:pos="6237"/>
        </w:tabs>
        <w:ind w:left="567" w:hanging="567"/>
        <w:jc w:val="both"/>
        <w:rPr>
          <w:i/>
          <w:sz w:val="20"/>
          <w:szCs w:val="20"/>
          <w:lang w:val="id-ID"/>
        </w:rPr>
      </w:pPr>
      <w:r w:rsidRPr="00813992">
        <w:rPr>
          <w:b/>
          <w:sz w:val="20"/>
          <w:szCs w:val="20"/>
          <w:lang w:val="id-ID"/>
        </w:rPr>
        <w:t>U:</w:t>
      </w:r>
      <w:r w:rsidRPr="00813992">
        <w:rPr>
          <w:b/>
          <w:sz w:val="20"/>
          <w:szCs w:val="20"/>
          <w:lang w:val="id-ID"/>
        </w:rPr>
        <w:tab/>
        <w:t>Syukur kepada Allah.</w:t>
      </w:r>
      <w:r w:rsidRPr="00813992">
        <w:rPr>
          <w:sz w:val="20"/>
          <w:szCs w:val="20"/>
          <w:lang w:val="id-ID"/>
        </w:rPr>
        <w:tab/>
      </w:r>
    </w:p>
    <w:p w14:paraId="445835D7" w14:textId="77777777" w:rsidR="00BA3115" w:rsidRPr="00813992" w:rsidRDefault="00BA3115" w:rsidP="00BA3115">
      <w:pPr>
        <w:tabs>
          <w:tab w:val="right" w:pos="6237"/>
        </w:tabs>
        <w:rPr>
          <w:b/>
          <w:lang w:val="id-ID"/>
        </w:rPr>
      </w:pPr>
    </w:p>
    <w:p w14:paraId="071652CC" w14:textId="77777777" w:rsidR="00BA3115" w:rsidRPr="00813992" w:rsidRDefault="00BA3115" w:rsidP="00BA3115">
      <w:pPr>
        <w:tabs>
          <w:tab w:val="right" w:pos="6237"/>
        </w:tabs>
        <w:rPr>
          <w:b/>
          <w:lang w:val="id-ID"/>
        </w:rPr>
      </w:pPr>
      <w:r w:rsidRPr="00813992">
        <w:rPr>
          <w:b/>
          <w:lang w:val="id-ID"/>
        </w:rPr>
        <w:t>PETUNJUK HIDUP BARU</w:t>
      </w:r>
    </w:p>
    <w:p w14:paraId="7E731FD7" w14:textId="0E9A06CF" w:rsidR="00BA3115" w:rsidRPr="00813992" w:rsidRDefault="00BA3115" w:rsidP="00DC5AC5">
      <w:pPr>
        <w:ind w:left="567" w:hanging="567"/>
        <w:jc w:val="both"/>
        <w:rPr>
          <w:lang w:val="id-ID"/>
        </w:rPr>
      </w:pPr>
      <w:r w:rsidRPr="00813992">
        <w:rPr>
          <w:lang w:val="id-ID"/>
        </w:rPr>
        <w:t>PF:</w:t>
      </w:r>
      <w:r w:rsidRPr="00813992">
        <w:rPr>
          <w:lang w:val="id-ID"/>
        </w:rPr>
        <w:tab/>
        <w:t>Dan terimalah petunjuk hidup baru dari Tuhan, seperti yang tertulis dalam Yohanes 20</w:t>
      </w:r>
      <w:r w:rsidR="00DC5AC5" w:rsidRPr="00813992">
        <w:rPr>
          <w:lang w:val="id-ID"/>
        </w:rPr>
        <w:t>:</w:t>
      </w:r>
      <w:r w:rsidRPr="00813992">
        <w:rPr>
          <w:lang w:val="id-ID"/>
        </w:rPr>
        <w:t xml:space="preserve">29b (TB2) yang demikian: </w:t>
      </w:r>
      <w:r w:rsidRPr="00813992">
        <w:rPr>
          <w:i/>
          <w:lang w:val="id-ID"/>
        </w:rPr>
        <w:t>“... berbahagialah mereka yang tidak melihat namun percaya”.</w:t>
      </w:r>
      <w:r w:rsidRPr="00813992">
        <w:rPr>
          <w:lang w:val="id-ID"/>
        </w:rPr>
        <w:t xml:space="preserve"> </w:t>
      </w:r>
    </w:p>
    <w:p w14:paraId="2199831A" w14:textId="77777777" w:rsidR="00BA3115" w:rsidRPr="00813992" w:rsidRDefault="00BA3115" w:rsidP="00DC5AC5">
      <w:pPr>
        <w:ind w:left="567" w:hanging="567"/>
        <w:jc w:val="both"/>
        <w:rPr>
          <w:lang w:val="id-ID"/>
        </w:rPr>
      </w:pPr>
      <w:r w:rsidRPr="00813992">
        <w:rPr>
          <w:lang w:val="id-ID"/>
        </w:rPr>
        <w:tab/>
        <w:t>Demikianlah petunjuk hidup baru dari Tuhan.</w:t>
      </w:r>
    </w:p>
    <w:p w14:paraId="19474A00" w14:textId="77777777" w:rsidR="00BA3115" w:rsidRPr="00813992" w:rsidRDefault="00BA3115" w:rsidP="00DC5AC5">
      <w:pPr>
        <w:ind w:left="567" w:hanging="567"/>
        <w:jc w:val="both"/>
        <w:rPr>
          <w:b/>
          <w:sz w:val="20"/>
          <w:szCs w:val="20"/>
          <w:lang w:val="id-ID"/>
        </w:rPr>
      </w:pPr>
      <w:r w:rsidRPr="00813992">
        <w:rPr>
          <w:b/>
          <w:sz w:val="20"/>
          <w:szCs w:val="20"/>
          <w:lang w:val="id-ID"/>
        </w:rPr>
        <w:t>U:</w:t>
      </w:r>
      <w:r w:rsidRPr="00813992">
        <w:rPr>
          <w:b/>
          <w:sz w:val="20"/>
          <w:szCs w:val="20"/>
          <w:lang w:val="id-ID"/>
        </w:rPr>
        <w:tab/>
        <w:t>Syukur kepada Allah.</w:t>
      </w:r>
    </w:p>
    <w:p w14:paraId="5EEE9566" w14:textId="77777777" w:rsidR="00BA3115" w:rsidRPr="00813992" w:rsidRDefault="00BA3115" w:rsidP="00BA3115">
      <w:pPr>
        <w:ind w:left="567"/>
        <w:rPr>
          <w:lang w:val="id-ID"/>
        </w:rPr>
      </w:pPr>
    </w:p>
    <w:p w14:paraId="01E65B20" w14:textId="77777777" w:rsidR="00BA3115" w:rsidRPr="00813992" w:rsidRDefault="00BA3115" w:rsidP="00BA3115">
      <w:pPr>
        <w:tabs>
          <w:tab w:val="right" w:pos="6237"/>
        </w:tabs>
        <w:rPr>
          <w:b/>
          <w:i/>
          <w:lang w:val="id-ID"/>
        </w:rPr>
      </w:pPr>
      <w:r w:rsidRPr="00813992">
        <w:rPr>
          <w:b/>
          <w:lang w:val="id-ID"/>
        </w:rPr>
        <w:t>NYANYIAN KESANGGUPAN</w:t>
      </w:r>
    </w:p>
    <w:p w14:paraId="7D4291C5" w14:textId="2A37EEB1" w:rsidR="00BA3115" w:rsidRPr="00813992" w:rsidRDefault="00BA3115" w:rsidP="00DC5AC5">
      <w:pPr>
        <w:ind w:left="567" w:hanging="567"/>
        <w:rPr>
          <w:lang w:val="id-ID"/>
        </w:rPr>
      </w:pPr>
      <w:r w:rsidRPr="00813992">
        <w:rPr>
          <w:b/>
          <w:lang w:val="id-ID"/>
        </w:rPr>
        <w:t>J:</w:t>
      </w:r>
      <w:r w:rsidRPr="00813992">
        <w:rPr>
          <w:lang w:val="id-ID"/>
        </w:rPr>
        <w:tab/>
      </w:r>
      <w:r w:rsidRPr="00813992">
        <w:rPr>
          <w:b/>
          <w:bCs/>
          <w:lang w:val="id-ID"/>
        </w:rPr>
        <w:t>(Menyanyikan KJ 36</w:t>
      </w:r>
      <w:r w:rsidR="00DC5AC5" w:rsidRPr="00813992">
        <w:rPr>
          <w:b/>
          <w:bCs/>
          <w:lang w:val="id-ID"/>
        </w:rPr>
        <w:t>9</w:t>
      </w:r>
      <w:r w:rsidRPr="00813992">
        <w:rPr>
          <w:b/>
          <w:bCs/>
          <w:lang w:val="id-ID"/>
        </w:rPr>
        <w:t>)</w:t>
      </w:r>
    </w:p>
    <w:p w14:paraId="7DDF26C7" w14:textId="77777777" w:rsidR="00BA3115" w:rsidRPr="00813992" w:rsidRDefault="00BA3115" w:rsidP="00DC5AC5">
      <w:pPr>
        <w:ind w:left="567"/>
        <w:rPr>
          <w:bCs/>
          <w:lang w:val="id-ID"/>
        </w:rPr>
      </w:pPr>
      <w:r w:rsidRPr="00813992">
        <w:rPr>
          <w:bCs/>
          <w:lang w:val="id-ID"/>
        </w:rPr>
        <w:t>KJ 369A:1-3 Ya Yesus, Ku Berjanji</w:t>
      </w:r>
    </w:p>
    <w:p w14:paraId="74DFACEE" w14:textId="5C9D4D22" w:rsidR="00BA3115" w:rsidRPr="00813992" w:rsidRDefault="00BA3115" w:rsidP="00B975E7">
      <w:pPr>
        <w:widowControl/>
        <w:numPr>
          <w:ilvl w:val="0"/>
          <w:numId w:val="79"/>
        </w:numPr>
        <w:tabs>
          <w:tab w:val="right" w:pos="6237"/>
        </w:tabs>
        <w:autoSpaceDE/>
        <w:autoSpaceDN/>
        <w:ind w:left="993" w:hanging="426"/>
        <w:jc w:val="both"/>
        <w:rPr>
          <w:lang w:val="id-ID"/>
        </w:rPr>
      </w:pPr>
      <w:r w:rsidRPr="00813992">
        <w:rPr>
          <w:lang w:val="id-ID"/>
        </w:rPr>
        <w:t>Ya Yesus, 'ku berjanji setia pada</w:t>
      </w:r>
      <w:r w:rsidR="00E72E03">
        <w:rPr>
          <w:lang w:val="id-ID"/>
        </w:rPr>
        <w:t>-</w:t>
      </w:r>
      <w:r w:rsidRPr="00813992">
        <w:rPr>
          <w:lang w:val="id-ID"/>
        </w:rPr>
        <w:t>Mu;</w:t>
      </w:r>
    </w:p>
    <w:p w14:paraId="43FA246A" w14:textId="77777777" w:rsidR="00BA3115" w:rsidRPr="00813992" w:rsidRDefault="00BA3115" w:rsidP="0080163F">
      <w:pPr>
        <w:tabs>
          <w:tab w:val="right" w:pos="6237"/>
        </w:tabs>
        <w:ind w:left="993"/>
        <w:rPr>
          <w:lang w:val="id-ID"/>
        </w:rPr>
      </w:pPr>
      <w:r w:rsidRPr="00813992">
        <w:rPr>
          <w:lang w:val="id-ID"/>
        </w:rPr>
        <w:t>kupinta Kau selalu dekat, ya Tuhanku.</w:t>
      </w:r>
    </w:p>
    <w:p w14:paraId="6E53DD62" w14:textId="77777777" w:rsidR="00BA3115" w:rsidRPr="00813992" w:rsidRDefault="00BA3115" w:rsidP="0080163F">
      <w:pPr>
        <w:tabs>
          <w:tab w:val="right" w:pos="6237"/>
        </w:tabs>
        <w:ind w:left="993"/>
        <w:rPr>
          <w:lang w:val="id-ID"/>
        </w:rPr>
      </w:pPr>
      <w:r w:rsidRPr="00813992">
        <w:rPr>
          <w:lang w:val="id-ID"/>
        </w:rPr>
        <w:t>Di kancah pergumulan jalanku tak sesat,</w:t>
      </w:r>
    </w:p>
    <w:p w14:paraId="2260E181" w14:textId="77777777" w:rsidR="00BA3115" w:rsidRPr="00813992" w:rsidRDefault="00BA3115" w:rsidP="0080163F">
      <w:pPr>
        <w:tabs>
          <w:tab w:val="right" w:pos="6237"/>
        </w:tabs>
        <w:ind w:left="993"/>
        <w:rPr>
          <w:lang w:val="id-ID"/>
        </w:rPr>
      </w:pPr>
      <w:r w:rsidRPr="00813992">
        <w:rPr>
          <w:lang w:val="id-ID"/>
        </w:rPr>
        <w:t>kar'na Engkau Temanku, Pemimpin terdekat.</w:t>
      </w:r>
    </w:p>
    <w:p w14:paraId="79B7D0BA" w14:textId="77777777" w:rsidR="00BA3115" w:rsidRPr="00813992" w:rsidRDefault="00BA3115" w:rsidP="00B975E7">
      <w:pPr>
        <w:widowControl/>
        <w:numPr>
          <w:ilvl w:val="0"/>
          <w:numId w:val="79"/>
        </w:numPr>
        <w:tabs>
          <w:tab w:val="right" w:pos="6237"/>
        </w:tabs>
        <w:autoSpaceDE/>
        <w:autoSpaceDN/>
        <w:ind w:left="993" w:hanging="426"/>
        <w:jc w:val="both"/>
        <w:rPr>
          <w:lang w:val="id-ID"/>
        </w:rPr>
      </w:pPr>
      <w:r w:rsidRPr="00813992">
        <w:rPr>
          <w:lang w:val="id-ID"/>
        </w:rPr>
        <w:t>Dekaplah aku, Tuhan, diribut dunia penuh</w:t>
      </w:r>
    </w:p>
    <w:p w14:paraId="1BCF589F" w14:textId="77777777" w:rsidR="00BA3115" w:rsidRPr="00813992" w:rsidRDefault="00BA3115" w:rsidP="0080163F">
      <w:pPr>
        <w:tabs>
          <w:tab w:val="right" w:pos="6237"/>
        </w:tabs>
        <w:ind w:left="993"/>
        <w:rPr>
          <w:lang w:val="id-ID"/>
        </w:rPr>
      </w:pPr>
      <w:r w:rsidRPr="00813992">
        <w:rPr>
          <w:lang w:val="id-ID"/>
        </w:rPr>
        <w:t>kilauan hampa dan suara godanya.</w:t>
      </w:r>
    </w:p>
    <w:p w14:paraId="7C8798B6" w14:textId="77777777" w:rsidR="00BA3115" w:rsidRPr="00813992" w:rsidRDefault="00BA3115" w:rsidP="0080163F">
      <w:pPr>
        <w:tabs>
          <w:tab w:val="right" w:pos="6237"/>
        </w:tabs>
        <w:ind w:left="993"/>
        <w:rPr>
          <w:lang w:val="id-ID"/>
        </w:rPr>
      </w:pPr>
      <w:r w:rsidRPr="00813992">
        <w:rPr>
          <w:lang w:val="id-ID"/>
        </w:rPr>
        <w:t>Di dalam dan di luar si jahat mendesak.</w:t>
      </w:r>
    </w:p>
    <w:p w14:paraId="78FA6CDC" w14:textId="77777777" w:rsidR="00BA3115" w:rsidRPr="00813992" w:rsidRDefault="00BA3115" w:rsidP="0080163F">
      <w:pPr>
        <w:tabs>
          <w:tab w:val="right" w:pos="6237"/>
        </w:tabs>
        <w:ind w:left="993"/>
        <w:rPr>
          <w:lang w:val="id-ID"/>
        </w:rPr>
      </w:pPr>
      <w:r w:rsidRPr="00813992">
        <w:rPr>
          <w:lang w:val="id-ID"/>
        </w:rPr>
        <w:t>Perisai lawan dosa, ya Tuhan, Kau tetap.</w:t>
      </w:r>
    </w:p>
    <w:p w14:paraId="3A2F1FBF" w14:textId="19A4E6FF" w:rsidR="00BA3115" w:rsidRPr="00813992" w:rsidRDefault="00BA3115" w:rsidP="00B975E7">
      <w:pPr>
        <w:widowControl/>
        <w:numPr>
          <w:ilvl w:val="0"/>
          <w:numId w:val="79"/>
        </w:numPr>
        <w:tabs>
          <w:tab w:val="right" w:pos="6237"/>
        </w:tabs>
        <w:autoSpaceDE/>
        <w:autoSpaceDN/>
        <w:ind w:left="993" w:hanging="426"/>
        <w:jc w:val="both"/>
        <w:rPr>
          <w:lang w:val="id-ID"/>
        </w:rPr>
      </w:pPr>
      <w:r w:rsidRPr="00813992">
        <w:rPr>
          <w:lang w:val="id-ID"/>
        </w:rPr>
        <w:t>Ya Yesus, Kau berjanji kepada umat</w:t>
      </w:r>
      <w:r w:rsidR="00E72E03">
        <w:rPr>
          <w:lang w:val="id-ID"/>
        </w:rPr>
        <w:t>-</w:t>
      </w:r>
      <w:r w:rsidRPr="00813992">
        <w:rPr>
          <w:lang w:val="id-ID"/>
        </w:rPr>
        <w:t xml:space="preserve">Mu: </w:t>
      </w:r>
    </w:p>
    <w:p w14:paraId="3CE1A48D" w14:textId="663E8FB6" w:rsidR="00BA3115" w:rsidRPr="00813992" w:rsidRDefault="00BA3115" w:rsidP="0080163F">
      <w:pPr>
        <w:tabs>
          <w:tab w:val="right" w:pos="6237"/>
        </w:tabs>
        <w:ind w:left="993"/>
        <w:rPr>
          <w:lang w:val="id-ID"/>
        </w:rPr>
      </w:pPr>
      <w:r w:rsidRPr="00813992">
        <w:rPr>
          <w:lang w:val="id-ID"/>
        </w:rPr>
        <w:t>di dalam kemuliaan Kausambut hamba</w:t>
      </w:r>
      <w:r w:rsidR="00E72E03">
        <w:rPr>
          <w:lang w:val="id-ID"/>
        </w:rPr>
        <w:t>-</w:t>
      </w:r>
      <w:r w:rsidRPr="00813992">
        <w:rPr>
          <w:lang w:val="id-ID"/>
        </w:rPr>
        <w:t>Mu.</w:t>
      </w:r>
    </w:p>
    <w:p w14:paraId="3772779C" w14:textId="091C3979" w:rsidR="00BA3115" w:rsidRPr="00813992" w:rsidRDefault="00BA3115" w:rsidP="0080163F">
      <w:pPr>
        <w:tabs>
          <w:tab w:val="right" w:pos="6237"/>
        </w:tabs>
        <w:ind w:left="993"/>
        <w:rPr>
          <w:lang w:val="id-ID"/>
        </w:rPr>
      </w:pPr>
      <w:r w:rsidRPr="00813992">
        <w:rPr>
          <w:lang w:val="id-ID"/>
        </w:rPr>
        <w:t>Dan aku pun berjanji setia pada</w:t>
      </w:r>
      <w:r w:rsidR="00E72E03">
        <w:rPr>
          <w:lang w:val="id-ID"/>
        </w:rPr>
        <w:t>-</w:t>
      </w:r>
      <w:r w:rsidRPr="00813992">
        <w:rPr>
          <w:lang w:val="id-ID"/>
        </w:rPr>
        <w:t>Mu.</w:t>
      </w:r>
    </w:p>
    <w:p w14:paraId="3D6372F7" w14:textId="1AD59034" w:rsidR="00BA3115" w:rsidRPr="00813992" w:rsidRDefault="00BA3115" w:rsidP="0080163F">
      <w:pPr>
        <w:tabs>
          <w:tab w:val="right" w:pos="6237"/>
        </w:tabs>
        <w:ind w:left="993"/>
        <w:rPr>
          <w:lang w:val="id-ID"/>
        </w:rPr>
      </w:pPr>
      <w:r w:rsidRPr="00813992">
        <w:rPr>
          <w:lang w:val="id-ID"/>
        </w:rPr>
        <w:lastRenderedPageBreak/>
        <w:t>Berikanlah karunia mengikut</w:t>
      </w:r>
      <w:r w:rsidR="00E72E03">
        <w:rPr>
          <w:lang w:val="id-ID"/>
        </w:rPr>
        <w:t>-</w:t>
      </w:r>
      <w:r w:rsidRPr="00813992">
        <w:rPr>
          <w:lang w:val="id-ID"/>
        </w:rPr>
        <w:t>Mu teguh.</w:t>
      </w:r>
    </w:p>
    <w:p w14:paraId="2B3E38A9" w14:textId="77777777" w:rsidR="00BA3115" w:rsidRPr="00813992" w:rsidRDefault="00BA3115" w:rsidP="0080163F">
      <w:pPr>
        <w:tabs>
          <w:tab w:val="right" w:pos="6237"/>
        </w:tabs>
        <w:ind w:left="993"/>
        <w:rPr>
          <w:lang w:val="id-ID"/>
        </w:rPr>
      </w:pPr>
    </w:p>
    <w:p w14:paraId="0D107773" w14:textId="77777777" w:rsidR="00BA3115" w:rsidRPr="00813992" w:rsidRDefault="00BA3115" w:rsidP="00FF08F8">
      <w:pPr>
        <w:tabs>
          <w:tab w:val="right" w:pos="6520"/>
        </w:tabs>
        <w:rPr>
          <w:b/>
          <w:lang w:val="id-ID"/>
        </w:rPr>
      </w:pPr>
      <w:r w:rsidRPr="00813992">
        <w:rPr>
          <w:b/>
          <w:lang w:val="id-ID"/>
        </w:rPr>
        <w:t>PELAYANAN FIRMAN</w:t>
      </w:r>
      <w:r w:rsidRPr="00813992">
        <w:rPr>
          <w:lang w:val="id-ID"/>
        </w:rPr>
        <w:t xml:space="preserve"> </w:t>
      </w:r>
      <w:r w:rsidRPr="00813992">
        <w:rPr>
          <w:lang w:val="id-ID"/>
        </w:rPr>
        <w:tab/>
      </w:r>
      <w:r w:rsidRPr="00813992">
        <w:rPr>
          <w:i/>
          <w:lang w:val="id-ID"/>
        </w:rPr>
        <w:t>(Duduk)</w:t>
      </w:r>
    </w:p>
    <w:p w14:paraId="4BC33844" w14:textId="77777777" w:rsidR="00BA3115" w:rsidRPr="00813992" w:rsidRDefault="00BA3115" w:rsidP="0080163F">
      <w:pPr>
        <w:ind w:left="567" w:hanging="567"/>
        <w:jc w:val="both"/>
        <w:rPr>
          <w:lang w:val="id-ID"/>
        </w:rPr>
      </w:pPr>
      <w:r w:rsidRPr="00813992">
        <w:rPr>
          <w:lang w:val="id-ID"/>
        </w:rPr>
        <w:t>PF:</w:t>
      </w:r>
      <w:r w:rsidRPr="00813992">
        <w:rPr>
          <w:lang w:val="id-ID"/>
        </w:rPr>
        <w:tab/>
        <w:t>(Memimpin doa Epiklese, dan para lektor sudah menempatkan diri)</w:t>
      </w:r>
      <w:r w:rsidRPr="00813992">
        <w:rPr>
          <w:lang w:val="id-ID"/>
        </w:rPr>
        <w:tab/>
      </w:r>
    </w:p>
    <w:p w14:paraId="1B52591B" w14:textId="77777777" w:rsidR="00BA3115" w:rsidRPr="00813992" w:rsidRDefault="00BA3115" w:rsidP="0080163F">
      <w:pPr>
        <w:ind w:left="567" w:hanging="567"/>
        <w:rPr>
          <w:sz w:val="16"/>
          <w:szCs w:val="16"/>
          <w:u w:val="single"/>
          <w:lang w:val="id-ID"/>
        </w:rPr>
      </w:pPr>
    </w:p>
    <w:p w14:paraId="41311077" w14:textId="77777777" w:rsidR="00BA3115" w:rsidRPr="00813992" w:rsidRDefault="00BA3115" w:rsidP="0080163F">
      <w:pPr>
        <w:ind w:left="567" w:hanging="567"/>
        <w:rPr>
          <w:u w:val="single"/>
          <w:lang w:val="id-ID"/>
        </w:rPr>
      </w:pPr>
      <w:r w:rsidRPr="00813992">
        <w:rPr>
          <w:u w:val="single"/>
          <w:lang w:val="id-ID"/>
        </w:rPr>
        <w:t>Bacaan Pertama</w:t>
      </w:r>
    </w:p>
    <w:p w14:paraId="12516CCA" w14:textId="77777777" w:rsidR="00BA3115" w:rsidRPr="00813992" w:rsidRDefault="00BA3115" w:rsidP="0080163F">
      <w:pPr>
        <w:ind w:left="567" w:hanging="567"/>
        <w:rPr>
          <w:b/>
          <w:lang w:val="id-ID"/>
        </w:rPr>
      </w:pPr>
      <w:r w:rsidRPr="00813992">
        <w:rPr>
          <w:lang w:val="id-ID"/>
        </w:rPr>
        <w:t>L1:</w:t>
      </w:r>
      <w:r w:rsidRPr="00813992">
        <w:rPr>
          <w:lang w:val="id-ID"/>
        </w:rPr>
        <w:tab/>
        <w:t xml:space="preserve">Bacaan pertama dari </w:t>
      </w:r>
      <w:r w:rsidRPr="00813992">
        <w:rPr>
          <w:b/>
          <w:lang w:val="id-ID"/>
        </w:rPr>
        <w:t>Kisah Para Rasul 5:27-32</w:t>
      </w:r>
    </w:p>
    <w:p w14:paraId="58C746C4" w14:textId="77777777" w:rsidR="00BA3115" w:rsidRPr="00813992" w:rsidRDefault="00BA3115" w:rsidP="0080163F">
      <w:pPr>
        <w:ind w:left="567" w:hanging="567"/>
        <w:rPr>
          <w:lang w:val="id-ID"/>
        </w:rPr>
      </w:pPr>
      <w:r w:rsidRPr="00813992">
        <w:rPr>
          <w:lang w:val="id-ID"/>
        </w:rPr>
        <w:tab/>
        <w:t>Demikianlah Sabda Tuhan.</w:t>
      </w:r>
    </w:p>
    <w:p w14:paraId="6FF2AEAF" w14:textId="77777777" w:rsidR="00BA3115" w:rsidRPr="00813992" w:rsidRDefault="00BA3115" w:rsidP="0080163F">
      <w:pPr>
        <w:ind w:left="567" w:hanging="567"/>
        <w:rPr>
          <w:lang w:val="id-ID"/>
        </w:rPr>
      </w:pPr>
      <w:r w:rsidRPr="00813992">
        <w:rPr>
          <w:b/>
          <w:lang w:val="id-ID"/>
        </w:rPr>
        <w:t>J:</w:t>
      </w:r>
      <w:r w:rsidRPr="00813992">
        <w:rPr>
          <w:lang w:val="id-ID"/>
        </w:rPr>
        <w:tab/>
      </w:r>
      <w:r w:rsidRPr="00813992">
        <w:rPr>
          <w:b/>
          <w:sz w:val="20"/>
          <w:szCs w:val="20"/>
          <w:lang w:val="id-ID"/>
        </w:rPr>
        <w:t>Syukur kepada Allah.</w:t>
      </w:r>
    </w:p>
    <w:p w14:paraId="28F0045C" w14:textId="77777777" w:rsidR="00BA3115" w:rsidRPr="00813992" w:rsidRDefault="00BA3115" w:rsidP="0080163F">
      <w:pPr>
        <w:ind w:left="567" w:hanging="567"/>
        <w:rPr>
          <w:u w:val="single"/>
          <w:lang w:val="id-ID"/>
        </w:rPr>
      </w:pPr>
      <w:r w:rsidRPr="00813992">
        <w:rPr>
          <w:u w:val="single"/>
          <w:lang w:val="id-ID"/>
        </w:rPr>
        <w:t>Mazmur Tanggapan</w:t>
      </w:r>
    </w:p>
    <w:p w14:paraId="1AE40B80" w14:textId="77777777" w:rsidR="00BA3115" w:rsidRPr="00813992" w:rsidRDefault="00BA3115" w:rsidP="0080163F">
      <w:pPr>
        <w:ind w:left="567" w:hanging="567"/>
        <w:rPr>
          <w:lang w:val="id-ID"/>
        </w:rPr>
      </w:pPr>
      <w:r w:rsidRPr="00813992">
        <w:rPr>
          <w:lang w:val="id-ID"/>
        </w:rPr>
        <w:t>L2:</w:t>
      </w:r>
      <w:r w:rsidRPr="00813992">
        <w:rPr>
          <w:lang w:val="id-ID"/>
        </w:rPr>
        <w:tab/>
        <w:t xml:space="preserve">Mari kita menanggapi bacaan pertama dengan membacakan </w:t>
      </w:r>
      <w:r w:rsidRPr="00813992">
        <w:rPr>
          <w:b/>
          <w:lang w:val="id-ID"/>
        </w:rPr>
        <w:t>Mazmur 118:14-29</w:t>
      </w:r>
      <w:r w:rsidRPr="00813992">
        <w:rPr>
          <w:lang w:val="id-ID"/>
        </w:rPr>
        <w:t xml:space="preserve"> secara litani.</w:t>
      </w:r>
    </w:p>
    <w:p w14:paraId="3999EB51" w14:textId="77777777" w:rsidR="00BA3115" w:rsidRPr="00813992" w:rsidRDefault="00BA3115" w:rsidP="0080163F">
      <w:pPr>
        <w:ind w:left="567" w:hanging="567"/>
        <w:rPr>
          <w:lang w:val="id-ID"/>
        </w:rPr>
      </w:pPr>
    </w:p>
    <w:p w14:paraId="60E556A5" w14:textId="77777777" w:rsidR="00BA3115" w:rsidRPr="00813992" w:rsidRDefault="00BA3115" w:rsidP="0080163F">
      <w:pPr>
        <w:ind w:left="567" w:hanging="567"/>
        <w:rPr>
          <w:u w:val="single"/>
          <w:lang w:val="id-ID"/>
        </w:rPr>
      </w:pPr>
      <w:r w:rsidRPr="00813992">
        <w:rPr>
          <w:u w:val="single"/>
          <w:lang w:val="id-ID"/>
        </w:rPr>
        <w:t>Bacaan Kedua</w:t>
      </w:r>
    </w:p>
    <w:p w14:paraId="5939D813" w14:textId="77777777" w:rsidR="00BA3115" w:rsidRPr="00813992" w:rsidRDefault="00BA3115" w:rsidP="0080163F">
      <w:pPr>
        <w:ind w:left="567" w:hanging="567"/>
        <w:rPr>
          <w:lang w:val="id-ID"/>
        </w:rPr>
      </w:pPr>
      <w:r w:rsidRPr="00813992">
        <w:rPr>
          <w:lang w:val="id-ID"/>
        </w:rPr>
        <w:t>L3:</w:t>
      </w:r>
      <w:r w:rsidRPr="00813992">
        <w:rPr>
          <w:lang w:val="id-ID"/>
        </w:rPr>
        <w:tab/>
        <w:t xml:space="preserve">Bacaan kedua dari </w:t>
      </w:r>
      <w:r w:rsidRPr="00813992">
        <w:rPr>
          <w:b/>
          <w:lang w:val="id-ID"/>
        </w:rPr>
        <w:t>Wahyu 1:4-8</w:t>
      </w:r>
    </w:p>
    <w:p w14:paraId="1B232C78" w14:textId="77777777" w:rsidR="00BA3115" w:rsidRPr="00813992" w:rsidRDefault="00BA3115" w:rsidP="0080163F">
      <w:pPr>
        <w:ind w:left="567" w:hanging="567"/>
        <w:rPr>
          <w:lang w:val="id-ID"/>
        </w:rPr>
      </w:pPr>
      <w:r w:rsidRPr="00813992">
        <w:rPr>
          <w:lang w:val="id-ID"/>
        </w:rPr>
        <w:tab/>
        <w:t>Demikianlah Sabda Tuhan.</w:t>
      </w:r>
    </w:p>
    <w:p w14:paraId="2F6DA9B9" w14:textId="77777777" w:rsidR="00BA3115" w:rsidRPr="00813992" w:rsidRDefault="00BA3115" w:rsidP="0080163F">
      <w:pPr>
        <w:ind w:left="567" w:hanging="567"/>
        <w:rPr>
          <w:lang w:val="id-ID"/>
        </w:rPr>
      </w:pPr>
      <w:r w:rsidRPr="00813992">
        <w:rPr>
          <w:b/>
          <w:lang w:val="id-ID"/>
        </w:rPr>
        <w:t>J:</w:t>
      </w:r>
      <w:r w:rsidRPr="00813992">
        <w:rPr>
          <w:lang w:val="id-ID"/>
        </w:rPr>
        <w:tab/>
      </w:r>
      <w:r w:rsidRPr="00813992">
        <w:rPr>
          <w:b/>
          <w:sz w:val="20"/>
          <w:szCs w:val="20"/>
          <w:lang w:val="id-ID"/>
        </w:rPr>
        <w:t>Syukur kepada Allah.</w:t>
      </w:r>
    </w:p>
    <w:p w14:paraId="1D14E58B" w14:textId="77777777" w:rsidR="00BA3115" w:rsidRPr="00813992" w:rsidRDefault="00BA3115" w:rsidP="0080163F">
      <w:pPr>
        <w:ind w:left="567" w:hanging="567"/>
        <w:rPr>
          <w:lang w:val="id-ID"/>
        </w:rPr>
      </w:pPr>
    </w:p>
    <w:p w14:paraId="45B6B5FA" w14:textId="77777777" w:rsidR="00BA3115" w:rsidRPr="00813992" w:rsidRDefault="00BA3115" w:rsidP="0080163F">
      <w:pPr>
        <w:ind w:left="567" w:hanging="567"/>
        <w:rPr>
          <w:u w:val="single"/>
          <w:lang w:val="id-ID"/>
        </w:rPr>
      </w:pPr>
      <w:r w:rsidRPr="00813992">
        <w:rPr>
          <w:u w:val="single"/>
          <w:lang w:val="id-ID"/>
        </w:rPr>
        <w:t>Pembacaan Injil</w:t>
      </w:r>
    </w:p>
    <w:p w14:paraId="0D6FFF4E" w14:textId="77777777" w:rsidR="00BA3115" w:rsidRPr="00813992" w:rsidRDefault="00BA3115" w:rsidP="0080163F">
      <w:pPr>
        <w:ind w:left="567" w:hanging="567"/>
        <w:rPr>
          <w:lang w:val="id-ID"/>
        </w:rPr>
      </w:pPr>
      <w:r w:rsidRPr="00813992">
        <w:rPr>
          <w:lang w:val="id-ID"/>
        </w:rPr>
        <w:t>PF:</w:t>
      </w:r>
      <w:r w:rsidRPr="00813992">
        <w:rPr>
          <w:lang w:val="id-ID"/>
        </w:rPr>
        <w:tab/>
        <w:t xml:space="preserve">Pembacaan Injil dari </w:t>
      </w:r>
      <w:r w:rsidRPr="00813992">
        <w:rPr>
          <w:b/>
          <w:lang w:val="id-ID"/>
        </w:rPr>
        <w:t>Yohanes 20:19-31</w:t>
      </w:r>
    </w:p>
    <w:p w14:paraId="1CA211C1" w14:textId="77777777" w:rsidR="00BA3115" w:rsidRPr="00813992" w:rsidRDefault="00BA3115" w:rsidP="0080163F">
      <w:pPr>
        <w:ind w:left="567" w:hanging="567"/>
        <w:rPr>
          <w:lang w:val="id-ID"/>
        </w:rPr>
      </w:pPr>
      <w:r w:rsidRPr="00813992">
        <w:rPr>
          <w:lang w:val="id-ID"/>
        </w:rPr>
        <w:tab/>
        <w:t>Demikian Injil Yesus Kristus, yang berbahagia ialah mereka yang mendengarkan Firman Tuhan dan yang memeliharanya. Haleluya.</w:t>
      </w:r>
    </w:p>
    <w:p w14:paraId="108FD85B" w14:textId="77777777" w:rsidR="00BA3115" w:rsidRPr="00813992" w:rsidRDefault="00BA3115" w:rsidP="0080163F">
      <w:pPr>
        <w:ind w:left="567" w:hanging="567"/>
        <w:rPr>
          <w:b/>
          <w:lang w:val="id-ID"/>
        </w:rPr>
      </w:pPr>
      <w:r w:rsidRPr="00813992">
        <w:rPr>
          <w:b/>
          <w:lang w:val="id-ID"/>
        </w:rPr>
        <w:t>J:</w:t>
      </w:r>
      <w:r w:rsidRPr="00813992">
        <w:rPr>
          <w:lang w:val="id-ID"/>
        </w:rPr>
        <w:t xml:space="preserve"> </w:t>
      </w:r>
      <w:r w:rsidRPr="00813992">
        <w:rPr>
          <w:lang w:val="id-ID"/>
        </w:rPr>
        <w:tab/>
      </w:r>
      <w:r w:rsidRPr="00813992">
        <w:rPr>
          <w:b/>
          <w:lang w:val="id-ID"/>
        </w:rPr>
        <w:t>(Menyanyikan Haleluya KJ 473 b)</w:t>
      </w:r>
    </w:p>
    <w:p w14:paraId="796BDA38" w14:textId="77777777" w:rsidR="00BA3115" w:rsidRPr="00813992" w:rsidRDefault="00BA3115" w:rsidP="0080163F">
      <w:pPr>
        <w:ind w:left="567" w:hanging="567"/>
        <w:rPr>
          <w:lang w:val="id-ID"/>
        </w:rPr>
      </w:pPr>
      <w:r w:rsidRPr="00813992">
        <w:rPr>
          <w:b/>
          <w:lang w:val="id-ID"/>
        </w:rPr>
        <w:tab/>
      </w:r>
      <w:r w:rsidRPr="00813992">
        <w:rPr>
          <w:b/>
          <w:noProof/>
          <w:lang w:val="id-ID"/>
        </w:rPr>
        <w:drawing>
          <wp:inline distT="0" distB="0" distL="0" distR="0" wp14:anchorId="6441B8AA" wp14:editId="485633C4">
            <wp:extent cx="3395098" cy="484773"/>
            <wp:effectExtent l="0" t="0" r="0" b="0"/>
            <wp:docPr id="139000004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1"/>
                    <a:srcRect/>
                    <a:stretch>
                      <a:fillRect/>
                    </a:stretch>
                  </pic:blipFill>
                  <pic:spPr>
                    <a:xfrm>
                      <a:off x="0" y="0"/>
                      <a:ext cx="3395098" cy="484773"/>
                    </a:xfrm>
                    <a:prstGeom prst="rect">
                      <a:avLst/>
                    </a:prstGeom>
                    <a:ln/>
                  </pic:spPr>
                </pic:pic>
              </a:graphicData>
            </a:graphic>
          </wp:inline>
        </w:drawing>
      </w:r>
    </w:p>
    <w:p w14:paraId="399F9B44" w14:textId="77777777" w:rsidR="00BA3115" w:rsidRPr="00813992" w:rsidRDefault="00BA3115" w:rsidP="00BA3115">
      <w:pPr>
        <w:rPr>
          <w:sz w:val="16"/>
          <w:szCs w:val="16"/>
          <w:lang w:val="id-ID"/>
        </w:rPr>
      </w:pPr>
    </w:p>
    <w:p w14:paraId="3B146289" w14:textId="77777777" w:rsidR="00BA3115" w:rsidRPr="00813992" w:rsidRDefault="00BA3115" w:rsidP="00BA3115">
      <w:pPr>
        <w:rPr>
          <w:b/>
          <w:lang w:val="id-ID"/>
        </w:rPr>
      </w:pPr>
      <w:r w:rsidRPr="00813992">
        <w:rPr>
          <w:b/>
          <w:lang w:val="id-ID"/>
        </w:rPr>
        <w:t>KHOTBAH</w:t>
      </w:r>
    </w:p>
    <w:p w14:paraId="1814EBA7" w14:textId="77777777" w:rsidR="00BA3115" w:rsidRPr="00813992" w:rsidRDefault="00BA3115" w:rsidP="00BA3115">
      <w:pPr>
        <w:jc w:val="center"/>
        <w:rPr>
          <w:b/>
          <w:lang w:val="id-ID"/>
        </w:rPr>
      </w:pPr>
      <w:r w:rsidRPr="00813992">
        <w:rPr>
          <w:b/>
          <w:lang w:val="id-ID"/>
        </w:rPr>
        <w:t>Mengikuti Jejak Tomas; Sangsi menjadi Saksi</w:t>
      </w:r>
    </w:p>
    <w:p w14:paraId="75A11CE3" w14:textId="77777777" w:rsidR="00BA3115" w:rsidRPr="00813992" w:rsidRDefault="00BA3115" w:rsidP="00BA3115">
      <w:pPr>
        <w:jc w:val="center"/>
        <w:rPr>
          <w:b/>
          <w:lang w:val="id-ID"/>
        </w:rPr>
      </w:pPr>
    </w:p>
    <w:p w14:paraId="40DE2BA6" w14:textId="77777777" w:rsidR="00BA3115" w:rsidRPr="00813992" w:rsidRDefault="00BA3115" w:rsidP="00BA3115">
      <w:pPr>
        <w:rPr>
          <w:b/>
          <w:lang w:val="id-ID"/>
        </w:rPr>
      </w:pPr>
      <w:r w:rsidRPr="00813992">
        <w:rPr>
          <w:b/>
          <w:lang w:val="id-ID"/>
        </w:rPr>
        <w:t>SAAT TEDUH</w:t>
      </w:r>
    </w:p>
    <w:p w14:paraId="263D4A76" w14:textId="77777777" w:rsidR="00BA3115" w:rsidRPr="00813992" w:rsidRDefault="00BA3115" w:rsidP="0080163F">
      <w:pPr>
        <w:tabs>
          <w:tab w:val="right" w:pos="6520"/>
        </w:tabs>
        <w:rPr>
          <w:lang w:val="id-ID"/>
        </w:rPr>
      </w:pPr>
      <w:r w:rsidRPr="00813992">
        <w:rPr>
          <w:b/>
          <w:lang w:val="id-ID"/>
        </w:rPr>
        <w:t>PENGAKUAN IMAN RASULI</w:t>
      </w:r>
      <w:r w:rsidRPr="00813992">
        <w:rPr>
          <w:b/>
          <w:lang w:val="id-ID"/>
        </w:rPr>
        <w:tab/>
      </w:r>
      <w:r w:rsidRPr="00813992">
        <w:rPr>
          <w:i/>
          <w:lang w:val="id-ID"/>
        </w:rPr>
        <w:t>(Umat Berdiri)</w:t>
      </w:r>
    </w:p>
    <w:p w14:paraId="185E4B77" w14:textId="77777777" w:rsidR="00BA3115" w:rsidRPr="00813992" w:rsidRDefault="00BA3115" w:rsidP="0080163F">
      <w:pPr>
        <w:ind w:left="567" w:hanging="567"/>
        <w:jc w:val="both"/>
        <w:rPr>
          <w:lang w:val="id-ID"/>
        </w:rPr>
      </w:pPr>
      <w:r w:rsidRPr="00813992">
        <w:rPr>
          <w:lang w:val="id-ID"/>
        </w:rPr>
        <w:t>M:</w:t>
      </w:r>
      <w:r w:rsidRPr="00813992">
        <w:rPr>
          <w:lang w:val="id-ID"/>
        </w:rPr>
        <w:tab/>
        <w:t>Bersama dengan umat Allah di sepanjang masa, mari kita ikrarkan pengakuan iman percaya kita, dengan bersama-sama mengucapkan Pengakuan Iman Rasuli.</w:t>
      </w:r>
    </w:p>
    <w:p w14:paraId="7481C95A" w14:textId="77777777" w:rsidR="00BA3115" w:rsidRPr="00813992" w:rsidRDefault="00BA3115" w:rsidP="0080163F">
      <w:pPr>
        <w:ind w:left="567" w:hanging="567"/>
        <w:jc w:val="both"/>
        <w:rPr>
          <w:lang w:val="id-ID"/>
        </w:rPr>
      </w:pPr>
      <w:r w:rsidRPr="00813992">
        <w:rPr>
          <w:lang w:val="id-ID"/>
        </w:rPr>
        <w:t>U:</w:t>
      </w:r>
      <w:r w:rsidRPr="00813992">
        <w:rPr>
          <w:lang w:val="id-ID"/>
        </w:rPr>
        <w:tab/>
        <w:t>Aku percaya kepada Allah Bapa …. (dst)</w:t>
      </w:r>
    </w:p>
    <w:p w14:paraId="32167995" w14:textId="77777777" w:rsidR="00BA3115" w:rsidRPr="00813992" w:rsidRDefault="00BA3115" w:rsidP="0080163F">
      <w:pPr>
        <w:ind w:left="567" w:hanging="567"/>
        <w:jc w:val="both"/>
        <w:rPr>
          <w:lang w:val="id-ID"/>
        </w:rPr>
      </w:pPr>
    </w:p>
    <w:p w14:paraId="23431495" w14:textId="77777777" w:rsidR="00BA3115" w:rsidRPr="00813992" w:rsidRDefault="00BA3115" w:rsidP="0080163F">
      <w:pPr>
        <w:tabs>
          <w:tab w:val="right" w:pos="6520"/>
        </w:tabs>
        <w:ind w:left="567" w:hanging="567"/>
        <w:jc w:val="both"/>
        <w:rPr>
          <w:i/>
          <w:lang w:val="id-ID"/>
        </w:rPr>
      </w:pPr>
      <w:r w:rsidRPr="00813992">
        <w:rPr>
          <w:b/>
          <w:lang w:val="id-ID"/>
        </w:rPr>
        <w:lastRenderedPageBreak/>
        <w:t>DOA SYAFAAT</w:t>
      </w:r>
      <w:r w:rsidRPr="00813992">
        <w:rPr>
          <w:lang w:val="id-ID"/>
        </w:rPr>
        <w:t xml:space="preserve"> </w:t>
      </w:r>
      <w:r w:rsidRPr="00813992">
        <w:rPr>
          <w:lang w:val="id-ID"/>
        </w:rPr>
        <w:tab/>
      </w:r>
      <w:r w:rsidRPr="00813992">
        <w:rPr>
          <w:i/>
          <w:lang w:val="id-ID"/>
        </w:rPr>
        <w:t>(Umat Duduk)</w:t>
      </w:r>
    </w:p>
    <w:p w14:paraId="5F796E98" w14:textId="77777777" w:rsidR="00BA3115" w:rsidRPr="00813992" w:rsidRDefault="00BA3115" w:rsidP="0080163F">
      <w:pPr>
        <w:ind w:left="567" w:hanging="567"/>
        <w:jc w:val="both"/>
        <w:rPr>
          <w:lang w:val="id-ID"/>
        </w:rPr>
      </w:pPr>
      <w:r w:rsidRPr="00813992">
        <w:rPr>
          <w:lang w:val="id-ID"/>
        </w:rPr>
        <w:t>PF:</w:t>
      </w:r>
      <w:r w:rsidRPr="00813992">
        <w:rPr>
          <w:lang w:val="id-ID"/>
        </w:rPr>
        <w:tab/>
        <w:t>(Menaikkan doa syafaat diakhiri dengan mengucapkan Doa Bapa Kami bersama-sama)</w:t>
      </w:r>
    </w:p>
    <w:p w14:paraId="5094AE96" w14:textId="77777777" w:rsidR="00BA3115" w:rsidRPr="00813992" w:rsidRDefault="00BA3115" w:rsidP="00BA3115">
      <w:pPr>
        <w:ind w:left="567"/>
        <w:rPr>
          <w:lang w:val="id-ID"/>
        </w:rPr>
      </w:pPr>
    </w:p>
    <w:p w14:paraId="72FA8383" w14:textId="77777777" w:rsidR="00BA3115" w:rsidRPr="00813992" w:rsidRDefault="00BA3115" w:rsidP="0080163F">
      <w:pPr>
        <w:ind w:left="567" w:hanging="567"/>
        <w:jc w:val="both"/>
        <w:rPr>
          <w:lang w:val="id-ID"/>
        </w:rPr>
      </w:pPr>
      <w:r w:rsidRPr="00813992">
        <w:rPr>
          <w:b/>
          <w:lang w:val="id-ID"/>
        </w:rPr>
        <w:t>PERSEMBAHAN</w:t>
      </w:r>
      <w:r w:rsidRPr="00813992">
        <w:rPr>
          <w:lang w:val="id-ID"/>
        </w:rPr>
        <w:t xml:space="preserve"> </w:t>
      </w:r>
      <w:r w:rsidRPr="00813992">
        <w:rPr>
          <w:lang w:val="id-ID"/>
        </w:rPr>
        <w:tab/>
      </w:r>
    </w:p>
    <w:p w14:paraId="0F941C53" w14:textId="77777777" w:rsidR="00BA3115" w:rsidRPr="00813992" w:rsidRDefault="00BA3115" w:rsidP="0080163F">
      <w:pPr>
        <w:ind w:left="567" w:hanging="567"/>
        <w:jc w:val="both"/>
        <w:rPr>
          <w:i/>
          <w:lang w:val="id-ID"/>
        </w:rPr>
      </w:pPr>
      <w:r w:rsidRPr="00813992">
        <w:rPr>
          <w:lang w:val="id-ID"/>
        </w:rPr>
        <w:t>M:</w:t>
      </w:r>
      <w:r w:rsidRPr="00813992">
        <w:rPr>
          <w:lang w:val="id-ID"/>
        </w:rPr>
        <w:tab/>
        <w:t xml:space="preserve">Marilah kita memberikan persembahan sebagai ungkapan syukur atas karya keselamatan Allah. Dasar persembahan kita terima dari Mazmur 96:8-9 demikian: </w:t>
      </w:r>
      <w:r w:rsidRPr="00813992">
        <w:rPr>
          <w:i/>
          <w:lang w:val="id-ID"/>
        </w:rPr>
        <w:t xml:space="preserve">“Berilah kepada Tuhan kemuliaan nama-Nya, bawalah persembahan dan masuklah ke pelataran-Nya! Sujudlah menyembah TUHAN dengan semarak kekudusan, gemetarlah di hadapan-Nya hai segenap bumi.”. </w:t>
      </w:r>
    </w:p>
    <w:p w14:paraId="400F46A3" w14:textId="77777777" w:rsidR="00BA3115" w:rsidRPr="00813992" w:rsidRDefault="00BA3115" w:rsidP="0080163F">
      <w:pPr>
        <w:ind w:left="567" w:hanging="567"/>
        <w:jc w:val="both"/>
        <w:rPr>
          <w:b/>
          <w:lang w:val="id-ID"/>
        </w:rPr>
      </w:pPr>
    </w:p>
    <w:p w14:paraId="2515B4AE" w14:textId="77777777" w:rsidR="00BA3115" w:rsidRPr="00813992" w:rsidRDefault="00BA3115" w:rsidP="0080163F">
      <w:pPr>
        <w:tabs>
          <w:tab w:val="right" w:pos="6237"/>
        </w:tabs>
        <w:ind w:left="567" w:hanging="567"/>
        <w:jc w:val="both"/>
        <w:rPr>
          <w:b/>
          <w:i/>
          <w:lang w:val="id-ID"/>
        </w:rPr>
      </w:pPr>
      <w:r w:rsidRPr="00813992">
        <w:rPr>
          <w:b/>
          <w:lang w:val="id-ID"/>
        </w:rPr>
        <w:t>NYANYIAN PERSEMBAHAN</w:t>
      </w:r>
    </w:p>
    <w:p w14:paraId="4CC14C67" w14:textId="0E09EC0B" w:rsidR="00BA3115" w:rsidRPr="00813992" w:rsidRDefault="00BA3115" w:rsidP="0080163F">
      <w:pPr>
        <w:ind w:left="567" w:hanging="567"/>
        <w:jc w:val="both"/>
        <w:rPr>
          <w:b/>
          <w:lang w:val="id-ID"/>
        </w:rPr>
      </w:pPr>
      <w:r w:rsidRPr="00813992">
        <w:rPr>
          <w:b/>
          <w:sz w:val="20"/>
          <w:szCs w:val="20"/>
          <w:lang w:val="id-ID"/>
        </w:rPr>
        <w:t>U:</w:t>
      </w:r>
      <w:r w:rsidRPr="00813992">
        <w:rPr>
          <w:sz w:val="20"/>
          <w:szCs w:val="20"/>
          <w:lang w:val="id-ID"/>
        </w:rPr>
        <w:tab/>
      </w:r>
      <w:r w:rsidRPr="00813992">
        <w:rPr>
          <w:b/>
          <w:sz w:val="20"/>
          <w:szCs w:val="20"/>
          <w:lang w:val="id-ID"/>
        </w:rPr>
        <w:t>(menyanyikan PKJ 146:1&amp;4</w:t>
      </w:r>
      <w:r w:rsidRPr="00813992">
        <w:rPr>
          <w:lang w:val="id-ID"/>
        </w:rPr>
        <w:t xml:space="preserve"> </w:t>
      </w:r>
      <w:r w:rsidRPr="00813992">
        <w:rPr>
          <w:b/>
          <w:lang w:val="id-ID"/>
        </w:rPr>
        <w:t>Bawa Persembahanmu</w:t>
      </w:r>
      <w:r w:rsidR="00E72E03">
        <w:rPr>
          <w:b/>
          <w:lang w:val="id-ID"/>
        </w:rPr>
        <w:t>)</w:t>
      </w:r>
    </w:p>
    <w:p w14:paraId="2E9CF96A" w14:textId="77777777" w:rsidR="00BA3115" w:rsidRPr="00813992" w:rsidRDefault="00BA3115" w:rsidP="0080163F">
      <w:pPr>
        <w:widowControl/>
        <w:numPr>
          <w:ilvl w:val="0"/>
          <w:numId w:val="81"/>
        </w:numPr>
        <w:autoSpaceDE/>
        <w:autoSpaceDN/>
        <w:ind w:left="993" w:hanging="426"/>
        <w:jc w:val="both"/>
        <w:rPr>
          <w:lang w:val="id-ID"/>
        </w:rPr>
      </w:pPr>
      <w:r w:rsidRPr="00813992">
        <w:rPr>
          <w:lang w:val="id-ID"/>
        </w:rPr>
        <w:t>Bawa persembahanmu dalam rumah Tuhan</w:t>
      </w:r>
    </w:p>
    <w:p w14:paraId="571923DC" w14:textId="77777777" w:rsidR="00BA3115" w:rsidRPr="00813992" w:rsidRDefault="00BA3115" w:rsidP="0080163F">
      <w:pPr>
        <w:ind w:left="993"/>
        <w:rPr>
          <w:lang w:val="id-ID"/>
        </w:rPr>
      </w:pPr>
      <w:r w:rsidRPr="00813992">
        <w:rPr>
          <w:lang w:val="id-ID"/>
        </w:rPr>
        <w:t>dengan rela hatimu, janganlah jemu.</w:t>
      </w:r>
    </w:p>
    <w:p w14:paraId="7A818C47" w14:textId="77777777" w:rsidR="00BA3115" w:rsidRPr="00813992" w:rsidRDefault="00BA3115" w:rsidP="0080163F">
      <w:pPr>
        <w:ind w:left="993"/>
        <w:rPr>
          <w:lang w:val="id-ID"/>
        </w:rPr>
      </w:pPr>
      <w:r w:rsidRPr="00813992">
        <w:rPr>
          <w:lang w:val="id-ID"/>
        </w:rPr>
        <w:t>Bawa persembahanmu, bawa dengan suka.</w:t>
      </w:r>
    </w:p>
    <w:p w14:paraId="56EF8C6F" w14:textId="3C698A93" w:rsidR="00BA3115" w:rsidRPr="00813992" w:rsidRDefault="00BA3115" w:rsidP="0080163F">
      <w:pPr>
        <w:tabs>
          <w:tab w:val="left" w:pos="1560"/>
        </w:tabs>
        <w:ind w:left="993"/>
        <w:rPr>
          <w:iCs/>
          <w:lang w:val="id-ID"/>
        </w:rPr>
      </w:pPr>
      <w:r w:rsidRPr="00813992">
        <w:rPr>
          <w:iCs/>
          <w:lang w:val="id-ID"/>
        </w:rPr>
        <w:t>Ref</w:t>
      </w:r>
      <w:r w:rsidR="00E72E03">
        <w:rPr>
          <w:iCs/>
          <w:lang w:val="id-ID"/>
        </w:rPr>
        <w:t>r</w:t>
      </w:r>
      <w:r w:rsidRPr="00813992">
        <w:rPr>
          <w:iCs/>
          <w:lang w:val="id-ID"/>
        </w:rPr>
        <w:t>.</w:t>
      </w:r>
      <w:r w:rsidR="00E72E03">
        <w:rPr>
          <w:iCs/>
          <w:lang w:val="id-ID"/>
        </w:rPr>
        <w:t>:</w:t>
      </w:r>
      <w:r w:rsidRPr="00813992">
        <w:rPr>
          <w:iCs/>
          <w:lang w:val="id-ID"/>
        </w:rPr>
        <w:tab/>
        <w:t>Bawa persembahanmu, tanda sukacitamu.</w:t>
      </w:r>
    </w:p>
    <w:p w14:paraId="3EEB55EA" w14:textId="1DE08C77" w:rsidR="00BA3115" w:rsidRPr="00813992" w:rsidRDefault="0080163F" w:rsidP="0080163F">
      <w:pPr>
        <w:tabs>
          <w:tab w:val="left" w:pos="1560"/>
        </w:tabs>
        <w:rPr>
          <w:iCs/>
          <w:lang w:val="id-ID"/>
        </w:rPr>
      </w:pPr>
      <w:r w:rsidRPr="00813992">
        <w:rPr>
          <w:iCs/>
          <w:lang w:val="id-ID"/>
        </w:rPr>
        <w:tab/>
      </w:r>
      <w:r w:rsidR="00BA3115" w:rsidRPr="00813992">
        <w:rPr>
          <w:iCs/>
          <w:lang w:val="id-ID"/>
        </w:rPr>
        <w:t>Bawa persembahanmu, ucaplah syukur.</w:t>
      </w:r>
    </w:p>
    <w:p w14:paraId="7256F1EA" w14:textId="77777777" w:rsidR="00BA3115" w:rsidRPr="00813992" w:rsidRDefault="00BA3115" w:rsidP="00BA3115">
      <w:pPr>
        <w:jc w:val="center"/>
        <w:rPr>
          <w:i/>
          <w:lang w:val="id-ID"/>
        </w:rPr>
      </w:pPr>
    </w:p>
    <w:p w14:paraId="0C8B94B3" w14:textId="77777777" w:rsidR="00BA3115" w:rsidRPr="00813992" w:rsidRDefault="00BA3115" w:rsidP="00BA3115">
      <w:pPr>
        <w:jc w:val="center"/>
        <w:rPr>
          <w:i/>
          <w:lang w:val="id-ID"/>
        </w:rPr>
      </w:pPr>
      <w:r w:rsidRPr="00813992">
        <w:rPr>
          <w:i/>
          <w:lang w:val="id-ID"/>
        </w:rPr>
        <w:t>(Pengumpulan persembahan diiringi instrumentalia. Bait 4 dinyanyikan sambil berdiri)</w:t>
      </w:r>
    </w:p>
    <w:p w14:paraId="61D43FB6" w14:textId="77777777" w:rsidR="00BA3115" w:rsidRPr="00813992" w:rsidRDefault="00BA3115" w:rsidP="00BA3115">
      <w:pPr>
        <w:ind w:left="720"/>
        <w:rPr>
          <w:lang w:val="id-ID"/>
        </w:rPr>
      </w:pPr>
    </w:p>
    <w:p w14:paraId="269D1B29" w14:textId="77777777" w:rsidR="00BA3115" w:rsidRPr="00813992" w:rsidRDefault="00BA3115" w:rsidP="0080163F">
      <w:pPr>
        <w:widowControl/>
        <w:numPr>
          <w:ilvl w:val="0"/>
          <w:numId w:val="86"/>
        </w:numPr>
        <w:autoSpaceDE/>
        <w:autoSpaceDN/>
        <w:ind w:left="993" w:hanging="426"/>
        <w:jc w:val="both"/>
        <w:rPr>
          <w:lang w:val="id-ID"/>
        </w:rPr>
      </w:pPr>
      <w:r w:rsidRPr="00813992">
        <w:rPr>
          <w:lang w:val="id-ID"/>
        </w:rPr>
        <w:t>Persembahkan dirimu untuk Tuhan pakai</w:t>
      </w:r>
    </w:p>
    <w:p w14:paraId="7427B8E7" w14:textId="6FD844EE" w:rsidR="00BA3115" w:rsidRPr="00813992" w:rsidRDefault="00BA3115" w:rsidP="0080163F">
      <w:pPr>
        <w:ind w:left="993"/>
        <w:rPr>
          <w:lang w:val="id-ID"/>
        </w:rPr>
      </w:pPr>
      <w:r w:rsidRPr="00813992">
        <w:rPr>
          <w:lang w:val="id-ID"/>
        </w:rPr>
        <w:t xml:space="preserve">agar </w:t>
      </w:r>
      <w:r w:rsidR="00E72E03">
        <w:rPr>
          <w:lang w:val="id-ID"/>
        </w:rPr>
        <w:t>K</w:t>
      </w:r>
      <w:r w:rsidRPr="00813992">
        <w:rPr>
          <w:lang w:val="id-ID"/>
        </w:rPr>
        <w:t>erajaan</w:t>
      </w:r>
      <w:r w:rsidR="00E72E03">
        <w:rPr>
          <w:lang w:val="id-ID"/>
        </w:rPr>
        <w:t>-</w:t>
      </w:r>
      <w:r w:rsidRPr="00813992">
        <w:rPr>
          <w:lang w:val="id-ID"/>
        </w:rPr>
        <w:t>Nya makin nyatalah.</w:t>
      </w:r>
    </w:p>
    <w:p w14:paraId="32ED5AEC" w14:textId="1A12C6EF" w:rsidR="00BA3115" w:rsidRPr="00813992" w:rsidRDefault="00BA3115" w:rsidP="0080163F">
      <w:pPr>
        <w:ind w:left="993"/>
        <w:rPr>
          <w:i/>
          <w:lang w:val="id-ID"/>
        </w:rPr>
      </w:pPr>
      <w:r w:rsidRPr="00813992">
        <w:rPr>
          <w:lang w:val="id-ID"/>
        </w:rPr>
        <w:t xml:space="preserve">Damai dan sejahtera diberikan Tuhan. </w:t>
      </w:r>
      <w:r w:rsidRPr="00813992">
        <w:rPr>
          <w:i/>
          <w:lang w:val="id-ID"/>
        </w:rPr>
        <w:t>Refr</w:t>
      </w:r>
      <w:r w:rsidR="00E72E03">
        <w:rPr>
          <w:i/>
          <w:lang w:val="id-ID"/>
        </w:rPr>
        <w:t>.</w:t>
      </w:r>
      <w:r w:rsidRPr="00813992">
        <w:rPr>
          <w:i/>
          <w:lang w:val="id-ID"/>
        </w:rPr>
        <w:t>:</w:t>
      </w:r>
    </w:p>
    <w:p w14:paraId="56C5E3E1" w14:textId="77777777" w:rsidR="00BA3115" w:rsidRPr="00813992" w:rsidRDefault="00BA3115" w:rsidP="00BA3115">
      <w:pPr>
        <w:ind w:left="720"/>
        <w:rPr>
          <w:i/>
          <w:lang w:val="id-ID"/>
        </w:rPr>
      </w:pPr>
    </w:p>
    <w:p w14:paraId="00C407E8" w14:textId="77777777" w:rsidR="00BA3115" w:rsidRPr="00813992" w:rsidRDefault="00BA3115" w:rsidP="00BA3115">
      <w:pPr>
        <w:tabs>
          <w:tab w:val="right" w:pos="6237"/>
        </w:tabs>
        <w:rPr>
          <w:i/>
          <w:lang w:val="id-ID"/>
        </w:rPr>
      </w:pPr>
      <w:r w:rsidRPr="00813992">
        <w:rPr>
          <w:b/>
          <w:lang w:val="id-ID"/>
        </w:rPr>
        <w:t xml:space="preserve">DOA PERSEMBAHAN </w:t>
      </w:r>
      <w:r w:rsidRPr="00813992">
        <w:rPr>
          <w:b/>
          <w:lang w:val="id-ID"/>
        </w:rPr>
        <w:tab/>
      </w:r>
    </w:p>
    <w:p w14:paraId="7B700899" w14:textId="77777777" w:rsidR="00BA3115" w:rsidRPr="00813992" w:rsidRDefault="00BA3115" w:rsidP="0080163F">
      <w:pPr>
        <w:ind w:left="567" w:hanging="567"/>
        <w:jc w:val="both"/>
        <w:rPr>
          <w:lang w:val="id-ID"/>
        </w:rPr>
      </w:pPr>
      <w:r w:rsidRPr="00813992">
        <w:rPr>
          <w:lang w:val="id-ID"/>
        </w:rPr>
        <w:t>M:</w:t>
      </w:r>
      <w:r w:rsidRPr="00813992">
        <w:rPr>
          <w:lang w:val="id-ID"/>
        </w:rPr>
        <w:tab/>
        <w:t>(Memimpin doa persembahan dan doa penutup ibadah)</w:t>
      </w:r>
    </w:p>
    <w:p w14:paraId="1406D411" w14:textId="77777777" w:rsidR="00BA3115" w:rsidRPr="00813992" w:rsidRDefault="00BA3115" w:rsidP="00BA3115">
      <w:pPr>
        <w:rPr>
          <w:lang w:val="id-ID"/>
        </w:rPr>
      </w:pPr>
    </w:p>
    <w:p w14:paraId="65024034" w14:textId="77777777" w:rsidR="00BA3115" w:rsidRPr="00813992" w:rsidRDefault="00BA3115" w:rsidP="00BA3115">
      <w:pPr>
        <w:rPr>
          <w:b/>
          <w:lang w:val="id-ID"/>
        </w:rPr>
      </w:pPr>
      <w:r w:rsidRPr="00813992">
        <w:rPr>
          <w:b/>
          <w:lang w:val="id-ID"/>
        </w:rPr>
        <w:t>PENGUTUSAN</w:t>
      </w:r>
    </w:p>
    <w:p w14:paraId="2265F54A" w14:textId="77777777" w:rsidR="00BA3115" w:rsidRPr="00813992" w:rsidRDefault="00BA3115" w:rsidP="0080163F">
      <w:pPr>
        <w:ind w:left="567" w:hanging="567"/>
        <w:jc w:val="both"/>
        <w:rPr>
          <w:lang w:val="id-ID"/>
        </w:rPr>
      </w:pPr>
      <w:r w:rsidRPr="00813992">
        <w:rPr>
          <w:lang w:val="id-ID"/>
        </w:rPr>
        <w:t>PF:</w:t>
      </w:r>
      <w:r w:rsidRPr="00813992">
        <w:rPr>
          <w:lang w:val="id-ID"/>
        </w:rPr>
        <w:tab/>
        <w:t>Kita diutus oleh Tuhan untuk menjadi saksi-Nya yang setia baik dalam suka maupun duka, dalam kecewa maupun putus-asa, mari tetap setia.</w:t>
      </w:r>
    </w:p>
    <w:p w14:paraId="3C7FEF06" w14:textId="77777777" w:rsidR="00BA3115" w:rsidRPr="00813992" w:rsidRDefault="00BA3115" w:rsidP="00BA3115">
      <w:pPr>
        <w:ind w:left="567"/>
        <w:rPr>
          <w:lang w:val="id-ID"/>
        </w:rPr>
      </w:pPr>
    </w:p>
    <w:p w14:paraId="13019C8A" w14:textId="77777777" w:rsidR="00BA3115" w:rsidRPr="00813992" w:rsidRDefault="00BA3115" w:rsidP="0080163F">
      <w:pPr>
        <w:ind w:left="567" w:hanging="567"/>
        <w:rPr>
          <w:b/>
          <w:lang w:val="id-ID"/>
        </w:rPr>
      </w:pPr>
      <w:r w:rsidRPr="00813992">
        <w:rPr>
          <w:b/>
          <w:lang w:val="id-ID"/>
        </w:rPr>
        <w:t>NYANYIAN PENGUTUSAN</w:t>
      </w:r>
    </w:p>
    <w:p w14:paraId="3FDF0810" w14:textId="363BDC86" w:rsidR="00BA3115" w:rsidRPr="00813992" w:rsidRDefault="00BA3115" w:rsidP="0080163F">
      <w:pPr>
        <w:ind w:left="567" w:hanging="567"/>
        <w:rPr>
          <w:b/>
          <w:lang w:val="id-ID"/>
        </w:rPr>
      </w:pPr>
      <w:r w:rsidRPr="00813992">
        <w:rPr>
          <w:b/>
          <w:sz w:val="20"/>
          <w:szCs w:val="20"/>
          <w:lang w:val="id-ID"/>
        </w:rPr>
        <w:t>U:</w:t>
      </w:r>
      <w:r w:rsidRPr="00813992">
        <w:rPr>
          <w:b/>
          <w:sz w:val="20"/>
          <w:szCs w:val="20"/>
          <w:lang w:val="id-ID"/>
        </w:rPr>
        <w:tab/>
        <w:t xml:space="preserve">(Menyanyikan PKJ 250:1-3 </w:t>
      </w:r>
      <w:r w:rsidRPr="00813992">
        <w:rPr>
          <w:b/>
          <w:lang w:val="id-ID"/>
        </w:rPr>
        <w:t>Ya Tuhan, Ya Allahku</w:t>
      </w:r>
      <w:r w:rsidR="0080163F" w:rsidRPr="00813992">
        <w:rPr>
          <w:b/>
          <w:lang w:val="id-ID"/>
        </w:rPr>
        <w:t>)</w:t>
      </w:r>
    </w:p>
    <w:p w14:paraId="15945044" w14:textId="77777777" w:rsidR="00E72E03" w:rsidRDefault="00BA3115" w:rsidP="0080163F">
      <w:pPr>
        <w:widowControl/>
        <w:numPr>
          <w:ilvl w:val="0"/>
          <w:numId w:val="80"/>
        </w:numPr>
        <w:autoSpaceDE/>
        <w:autoSpaceDN/>
        <w:ind w:left="993" w:hanging="426"/>
        <w:jc w:val="both"/>
        <w:rPr>
          <w:lang w:val="id-ID"/>
        </w:rPr>
      </w:pPr>
      <w:r w:rsidRPr="00813992">
        <w:rPr>
          <w:lang w:val="id-ID"/>
        </w:rPr>
        <w:lastRenderedPageBreak/>
        <w:t xml:space="preserve">Ya Tuhan, ya Allahku, </w:t>
      </w:r>
    </w:p>
    <w:p w14:paraId="775AEA6B" w14:textId="77777777" w:rsidR="00E72E03" w:rsidRDefault="00BA3115" w:rsidP="00E72E03">
      <w:pPr>
        <w:widowControl/>
        <w:autoSpaceDE/>
        <w:autoSpaceDN/>
        <w:ind w:left="993"/>
        <w:jc w:val="both"/>
        <w:rPr>
          <w:lang w:val="id-ID"/>
        </w:rPr>
      </w:pPr>
      <w:r w:rsidRPr="00813992">
        <w:rPr>
          <w:lang w:val="id-ID"/>
        </w:rPr>
        <w:t>inilah doaku kunaikkan kepada</w:t>
      </w:r>
      <w:r w:rsidR="00E72E03">
        <w:rPr>
          <w:lang w:val="id-ID"/>
        </w:rPr>
        <w:t>-</w:t>
      </w:r>
      <w:r w:rsidRPr="00813992">
        <w:rPr>
          <w:lang w:val="id-ID"/>
        </w:rPr>
        <w:t xml:space="preserve">Mu, </w:t>
      </w:r>
    </w:p>
    <w:p w14:paraId="08FC966C" w14:textId="77777777" w:rsidR="00E72E03" w:rsidRDefault="00BA3115" w:rsidP="00E72E03">
      <w:pPr>
        <w:widowControl/>
        <w:autoSpaceDE/>
        <w:autoSpaceDN/>
        <w:ind w:left="993"/>
        <w:jc w:val="both"/>
        <w:rPr>
          <w:lang w:val="id-ID"/>
        </w:rPr>
      </w:pPr>
      <w:r w:rsidRPr="00813992">
        <w:rPr>
          <w:lang w:val="id-ID"/>
        </w:rPr>
        <w:t>t’rimalah hamba</w:t>
      </w:r>
      <w:r w:rsidR="00E72E03">
        <w:rPr>
          <w:lang w:val="id-ID"/>
        </w:rPr>
        <w:t>-</w:t>
      </w:r>
      <w:r w:rsidRPr="00813992">
        <w:rPr>
          <w:lang w:val="id-ID"/>
        </w:rPr>
        <w:t xml:space="preserve">Mu. </w:t>
      </w:r>
    </w:p>
    <w:p w14:paraId="4B293118" w14:textId="77777777" w:rsidR="00E72E03" w:rsidRDefault="00BA3115" w:rsidP="00E72E03">
      <w:pPr>
        <w:widowControl/>
        <w:autoSpaceDE/>
        <w:autoSpaceDN/>
        <w:ind w:left="993"/>
        <w:jc w:val="both"/>
        <w:rPr>
          <w:lang w:val="id-ID"/>
        </w:rPr>
      </w:pPr>
      <w:r w:rsidRPr="00813992">
        <w:rPr>
          <w:lang w:val="id-ID"/>
        </w:rPr>
        <w:t>Hamba</w:t>
      </w:r>
      <w:r w:rsidR="00E72E03">
        <w:rPr>
          <w:lang w:val="id-ID"/>
        </w:rPr>
        <w:t>-</w:t>
      </w:r>
      <w:r w:rsidRPr="00813992">
        <w:rPr>
          <w:lang w:val="id-ID"/>
        </w:rPr>
        <w:t xml:space="preserve">Mu yang berdosa, </w:t>
      </w:r>
    </w:p>
    <w:p w14:paraId="5DF12EBD" w14:textId="77777777" w:rsidR="00E72E03" w:rsidRDefault="00BA3115" w:rsidP="00E72E03">
      <w:pPr>
        <w:widowControl/>
        <w:autoSpaceDE/>
        <w:autoSpaceDN/>
        <w:ind w:left="993"/>
        <w:jc w:val="both"/>
        <w:rPr>
          <w:lang w:val="id-ID"/>
        </w:rPr>
      </w:pPr>
      <w:r w:rsidRPr="00813992">
        <w:rPr>
          <w:lang w:val="id-ID"/>
        </w:rPr>
        <w:t>yang hina dan cela, mengharapkan kasih</w:t>
      </w:r>
      <w:r w:rsidR="00E72E03">
        <w:rPr>
          <w:lang w:val="id-ID"/>
        </w:rPr>
        <w:t>-</w:t>
      </w:r>
      <w:r w:rsidRPr="00813992">
        <w:rPr>
          <w:lang w:val="id-ID"/>
        </w:rPr>
        <w:t xml:space="preserve">Mu, </w:t>
      </w:r>
    </w:p>
    <w:p w14:paraId="6A4534E9" w14:textId="5B5B7054" w:rsidR="00BA3115" w:rsidRPr="00813992" w:rsidRDefault="00BA3115" w:rsidP="00E72E03">
      <w:pPr>
        <w:widowControl/>
        <w:autoSpaceDE/>
        <w:autoSpaceDN/>
        <w:ind w:left="993"/>
        <w:jc w:val="both"/>
        <w:rPr>
          <w:lang w:val="id-ID"/>
        </w:rPr>
      </w:pPr>
      <w:r w:rsidRPr="00813992">
        <w:rPr>
          <w:lang w:val="id-ID"/>
        </w:rPr>
        <w:t>harapan yang kekal.</w:t>
      </w:r>
    </w:p>
    <w:p w14:paraId="3CBE8E55" w14:textId="77777777" w:rsidR="00E72E03" w:rsidRDefault="00BA3115" w:rsidP="0080163F">
      <w:pPr>
        <w:widowControl/>
        <w:numPr>
          <w:ilvl w:val="0"/>
          <w:numId w:val="80"/>
        </w:numPr>
        <w:autoSpaceDE/>
        <w:autoSpaceDN/>
        <w:ind w:left="993" w:hanging="426"/>
        <w:jc w:val="both"/>
        <w:rPr>
          <w:lang w:val="id-ID"/>
        </w:rPr>
      </w:pPr>
      <w:r w:rsidRPr="00813992">
        <w:rPr>
          <w:lang w:val="id-ID"/>
        </w:rPr>
        <w:t xml:space="preserve">Ya Tuhan, ya Allahku, kuatkan imanku </w:t>
      </w:r>
    </w:p>
    <w:p w14:paraId="65831EA8" w14:textId="723C04FF" w:rsidR="00E72E03" w:rsidRDefault="00BA3115" w:rsidP="00E72E03">
      <w:pPr>
        <w:widowControl/>
        <w:autoSpaceDE/>
        <w:autoSpaceDN/>
        <w:ind w:left="993"/>
        <w:jc w:val="both"/>
        <w:rPr>
          <w:lang w:val="id-ID"/>
        </w:rPr>
      </w:pPr>
      <w:r w:rsidRPr="00813992">
        <w:rPr>
          <w:lang w:val="id-ID"/>
        </w:rPr>
        <w:t>sehingga aku mampu menjadi saksi</w:t>
      </w:r>
      <w:r w:rsidR="00E72E03">
        <w:rPr>
          <w:lang w:val="id-ID"/>
        </w:rPr>
        <w:t>-</w:t>
      </w:r>
      <w:r w:rsidRPr="00813992">
        <w:rPr>
          <w:lang w:val="id-ID"/>
        </w:rPr>
        <w:t xml:space="preserve">Mu. </w:t>
      </w:r>
    </w:p>
    <w:p w14:paraId="0EB45BC3" w14:textId="77777777" w:rsidR="00E72E03" w:rsidRDefault="00BA3115" w:rsidP="00E72E03">
      <w:pPr>
        <w:widowControl/>
        <w:autoSpaceDE/>
        <w:autoSpaceDN/>
        <w:ind w:left="993"/>
        <w:jc w:val="both"/>
        <w:rPr>
          <w:lang w:val="id-ID"/>
        </w:rPr>
      </w:pPr>
      <w:r w:rsidRPr="00813992">
        <w:rPr>
          <w:lang w:val="id-ID"/>
        </w:rPr>
        <w:t xml:space="preserve">Walaupun angin ribut dan topan menderu, </w:t>
      </w:r>
    </w:p>
    <w:p w14:paraId="7C0BCC72" w14:textId="03988F0B" w:rsidR="00BA3115" w:rsidRPr="00813992" w:rsidRDefault="00BA3115" w:rsidP="00E72E03">
      <w:pPr>
        <w:widowControl/>
        <w:autoSpaceDE/>
        <w:autoSpaceDN/>
        <w:ind w:left="993"/>
        <w:jc w:val="both"/>
        <w:rPr>
          <w:lang w:val="id-ID"/>
        </w:rPr>
      </w:pPr>
      <w:r w:rsidRPr="00813992">
        <w:rPr>
          <w:lang w:val="id-ID"/>
        </w:rPr>
        <w:t>tak akan aku takut, Engkau Nakhodaku.</w:t>
      </w:r>
    </w:p>
    <w:p w14:paraId="4FFC2B54" w14:textId="77777777" w:rsidR="00E72E03" w:rsidRDefault="00BA3115" w:rsidP="00BA3115">
      <w:pPr>
        <w:widowControl/>
        <w:numPr>
          <w:ilvl w:val="0"/>
          <w:numId w:val="80"/>
        </w:numPr>
        <w:autoSpaceDE/>
        <w:autoSpaceDN/>
        <w:ind w:left="993" w:hanging="426"/>
        <w:jc w:val="both"/>
        <w:rPr>
          <w:lang w:val="id-ID"/>
        </w:rPr>
      </w:pPr>
      <w:r w:rsidRPr="00813992">
        <w:rPr>
          <w:lang w:val="id-ID"/>
        </w:rPr>
        <w:t>Ya Tuhan, ya Allahku, curahkan rahmat</w:t>
      </w:r>
      <w:r w:rsidR="00E72E03">
        <w:rPr>
          <w:lang w:val="id-ID"/>
        </w:rPr>
        <w:t>-</w:t>
      </w:r>
      <w:r w:rsidRPr="00813992">
        <w:rPr>
          <w:lang w:val="id-ID"/>
        </w:rPr>
        <w:t xml:space="preserve">Mu. </w:t>
      </w:r>
    </w:p>
    <w:p w14:paraId="54F6EF92" w14:textId="77777777" w:rsidR="00E72E03" w:rsidRDefault="00BA3115" w:rsidP="00E72E03">
      <w:pPr>
        <w:widowControl/>
        <w:autoSpaceDE/>
        <w:autoSpaceDN/>
        <w:ind w:left="993"/>
        <w:jc w:val="both"/>
        <w:rPr>
          <w:lang w:val="id-ID"/>
        </w:rPr>
      </w:pPr>
      <w:r w:rsidRPr="00813992">
        <w:rPr>
          <w:lang w:val="id-ID"/>
        </w:rPr>
        <w:t>Jadikanlah diriku pelayan bagi</w:t>
      </w:r>
      <w:r w:rsidR="00E72E03">
        <w:rPr>
          <w:lang w:val="id-ID"/>
        </w:rPr>
        <w:t>-</w:t>
      </w:r>
      <w:r w:rsidRPr="00813992">
        <w:rPr>
          <w:lang w:val="id-ID"/>
        </w:rPr>
        <w:t xml:space="preserve">Mu. </w:t>
      </w:r>
    </w:p>
    <w:p w14:paraId="750D1347" w14:textId="77777777" w:rsidR="00E72E03" w:rsidRDefault="00BA3115" w:rsidP="00E72E03">
      <w:pPr>
        <w:widowControl/>
        <w:autoSpaceDE/>
        <w:autoSpaceDN/>
        <w:ind w:left="993"/>
        <w:jc w:val="both"/>
        <w:rPr>
          <w:lang w:val="id-ID"/>
        </w:rPr>
      </w:pPr>
      <w:r w:rsidRPr="00813992">
        <w:rPr>
          <w:lang w:val="id-ID"/>
        </w:rPr>
        <w:t xml:space="preserve">Meski dera cobaan menimpa diriku, </w:t>
      </w:r>
    </w:p>
    <w:p w14:paraId="3AE9EDE7" w14:textId="205196A6" w:rsidR="00BA3115" w:rsidRPr="00813992" w:rsidRDefault="00BA3115" w:rsidP="00E72E03">
      <w:pPr>
        <w:widowControl/>
        <w:autoSpaceDE/>
        <w:autoSpaceDN/>
        <w:ind w:left="993"/>
        <w:jc w:val="both"/>
        <w:rPr>
          <w:lang w:val="id-ID"/>
        </w:rPr>
      </w:pPr>
      <w:r w:rsidRPr="00813992">
        <w:rPr>
          <w:lang w:val="id-ID"/>
        </w:rPr>
        <w:t>Ya Tuhan, pimpin aku, sepanjang hidupku.</w:t>
      </w:r>
    </w:p>
    <w:p w14:paraId="2CF070DF" w14:textId="77777777" w:rsidR="00E72E03" w:rsidRDefault="00E72E03" w:rsidP="00BA3115">
      <w:pPr>
        <w:rPr>
          <w:b/>
          <w:lang w:val="id-ID"/>
        </w:rPr>
      </w:pPr>
    </w:p>
    <w:p w14:paraId="3B58872B" w14:textId="11A974BF" w:rsidR="00BA3115" w:rsidRPr="00813992" w:rsidRDefault="00BA3115" w:rsidP="00BA3115">
      <w:pPr>
        <w:rPr>
          <w:b/>
          <w:lang w:val="id-ID"/>
        </w:rPr>
      </w:pPr>
      <w:r w:rsidRPr="00813992">
        <w:rPr>
          <w:b/>
          <w:lang w:val="id-ID"/>
        </w:rPr>
        <w:t>BERKAT</w:t>
      </w:r>
    </w:p>
    <w:p w14:paraId="4E4644B4" w14:textId="1F26D84E" w:rsidR="00BA3115" w:rsidRPr="00813992" w:rsidRDefault="00BA3115" w:rsidP="0080163F">
      <w:pPr>
        <w:ind w:left="567" w:hanging="567"/>
        <w:rPr>
          <w:lang w:val="id-ID"/>
        </w:rPr>
      </w:pPr>
      <w:r w:rsidRPr="00813992">
        <w:rPr>
          <w:lang w:val="id-ID"/>
        </w:rPr>
        <w:t>PF:</w:t>
      </w:r>
      <w:r w:rsidRPr="00813992">
        <w:rPr>
          <w:lang w:val="id-ID"/>
        </w:rPr>
        <w:tab/>
        <w:t>Kini arahkanlah hatimu kepada Tuhan, siap sedialah untuk menjadi saksi</w:t>
      </w:r>
      <w:r w:rsidR="00E72E03">
        <w:rPr>
          <w:lang w:val="id-ID"/>
        </w:rPr>
        <w:t>-</w:t>
      </w:r>
      <w:r w:rsidRPr="00813992">
        <w:rPr>
          <w:lang w:val="id-ID"/>
        </w:rPr>
        <w:t>Nya, yang senantiasa setia sampai selama-lama, kini terimalah berkat dari Tuhan:</w:t>
      </w:r>
    </w:p>
    <w:p w14:paraId="78C67D30" w14:textId="77777777" w:rsidR="00BA3115" w:rsidRPr="00813992" w:rsidRDefault="00BA3115" w:rsidP="0080163F">
      <w:pPr>
        <w:ind w:left="567"/>
        <w:rPr>
          <w:i/>
          <w:lang w:val="id-ID"/>
        </w:rPr>
      </w:pPr>
      <w:r w:rsidRPr="00813992">
        <w:rPr>
          <w:i/>
          <w:lang w:val="id-ID"/>
        </w:rPr>
        <w:t>“Tuhan memberkati engkau dan melindungi engkau, Tuhan menyinari engkau dengan wajah-Nya dan memberi engkau kasih karunia. Tuhan menghadapkan wajah-Nya kepadamu dan memberi engkau damai sejahtera, Amin”.</w:t>
      </w:r>
    </w:p>
    <w:p w14:paraId="0EB4DBDA" w14:textId="77777777" w:rsidR="00BA3115" w:rsidRPr="00813992" w:rsidRDefault="00BA3115" w:rsidP="0080163F">
      <w:pPr>
        <w:ind w:left="567" w:hanging="567"/>
        <w:rPr>
          <w:lang w:val="id-ID"/>
        </w:rPr>
      </w:pPr>
      <w:r w:rsidRPr="00813992">
        <w:rPr>
          <w:b/>
          <w:lang w:val="id-ID"/>
        </w:rPr>
        <w:t>U:</w:t>
      </w:r>
      <w:r w:rsidRPr="00813992">
        <w:rPr>
          <w:b/>
          <w:lang w:val="id-ID"/>
        </w:rPr>
        <w:tab/>
        <w:t>(Menyanyikan PKJ 180</w:t>
      </w:r>
      <w:r w:rsidRPr="00813992">
        <w:rPr>
          <w:lang w:val="id-ID"/>
        </w:rPr>
        <w:t xml:space="preserve"> Kasih Tuhan Mengiringimu</w:t>
      </w:r>
    </w:p>
    <w:p w14:paraId="600A25B2" w14:textId="76AEB5C1" w:rsidR="00E72E03" w:rsidRDefault="00BA3115" w:rsidP="00E72E03">
      <w:pPr>
        <w:widowControl/>
        <w:autoSpaceDE/>
        <w:autoSpaceDN/>
        <w:ind w:left="993"/>
        <w:jc w:val="both"/>
        <w:rPr>
          <w:lang w:val="id-ID"/>
        </w:rPr>
      </w:pPr>
      <w:r w:rsidRPr="00813992">
        <w:rPr>
          <w:lang w:val="id-ID"/>
        </w:rPr>
        <w:t>Kasih Tuhan mengiringi</w:t>
      </w:r>
      <w:r w:rsidR="00E72E03">
        <w:rPr>
          <w:lang w:val="id-ID"/>
        </w:rPr>
        <w:t>k</w:t>
      </w:r>
      <w:r w:rsidRPr="00813992">
        <w:rPr>
          <w:lang w:val="id-ID"/>
        </w:rPr>
        <w:t xml:space="preserve">u, </w:t>
      </w:r>
    </w:p>
    <w:p w14:paraId="56372779" w14:textId="681D4EB0" w:rsidR="00E72E03" w:rsidRDefault="00BA3115" w:rsidP="00E72E03">
      <w:pPr>
        <w:widowControl/>
        <w:autoSpaceDE/>
        <w:autoSpaceDN/>
        <w:ind w:left="993"/>
        <w:jc w:val="both"/>
        <w:rPr>
          <w:lang w:val="id-ID"/>
        </w:rPr>
      </w:pPr>
      <w:r w:rsidRPr="00813992">
        <w:rPr>
          <w:lang w:val="id-ID"/>
        </w:rPr>
        <w:t>dan sayap</w:t>
      </w:r>
      <w:r w:rsidR="00E72E03">
        <w:rPr>
          <w:lang w:val="id-ID"/>
        </w:rPr>
        <w:t>-</w:t>
      </w:r>
      <w:r w:rsidRPr="00813992">
        <w:rPr>
          <w:lang w:val="id-ID"/>
        </w:rPr>
        <w:t>Nya melindungi</w:t>
      </w:r>
      <w:r w:rsidR="00E72E03">
        <w:rPr>
          <w:lang w:val="id-ID"/>
        </w:rPr>
        <w:t>k</w:t>
      </w:r>
      <w:r w:rsidRPr="00813992">
        <w:rPr>
          <w:lang w:val="id-ID"/>
        </w:rPr>
        <w:t xml:space="preserve">u. </w:t>
      </w:r>
    </w:p>
    <w:p w14:paraId="108514C2" w14:textId="61EB0F43" w:rsidR="00E72E03" w:rsidRDefault="00BA3115" w:rsidP="00E72E03">
      <w:pPr>
        <w:widowControl/>
        <w:autoSpaceDE/>
        <w:autoSpaceDN/>
        <w:ind w:left="993"/>
        <w:jc w:val="both"/>
        <w:rPr>
          <w:lang w:val="id-ID"/>
        </w:rPr>
      </w:pPr>
      <w:r w:rsidRPr="00813992">
        <w:rPr>
          <w:lang w:val="id-ID"/>
        </w:rPr>
        <w:t>Tangan Tuhan pegang di dalam hidup</w:t>
      </w:r>
      <w:r w:rsidR="00E72E03">
        <w:rPr>
          <w:lang w:val="id-ID"/>
        </w:rPr>
        <w:t>k</w:t>
      </w:r>
      <w:r w:rsidRPr="00813992">
        <w:rPr>
          <w:lang w:val="id-ID"/>
        </w:rPr>
        <w:t xml:space="preserve">u; </w:t>
      </w:r>
    </w:p>
    <w:p w14:paraId="4B62FCA8" w14:textId="11B5578F" w:rsidR="00BA3115" w:rsidRDefault="00BA3115" w:rsidP="00E72E03">
      <w:pPr>
        <w:widowControl/>
        <w:autoSpaceDE/>
        <w:autoSpaceDN/>
        <w:ind w:left="993"/>
        <w:jc w:val="both"/>
        <w:rPr>
          <w:lang w:val="id-ID"/>
        </w:rPr>
      </w:pPr>
      <w:r w:rsidRPr="00813992">
        <w:rPr>
          <w:lang w:val="id-ID"/>
        </w:rPr>
        <w:t>majulah dalam t’rang kasih</w:t>
      </w:r>
      <w:r w:rsidR="00E72E03">
        <w:rPr>
          <w:lang w:val="id-ID"/>
        </w:rPr>
        <w:t>-</w:t>
      </w:r>
      <w:r w:rsidRPr="00813992">
        <w:rPr>
          <w:lang w:val="id-ID"/>
        </w:rPr>
        <w:t>Nya.</w:t>
      </w:r>
      <w:r w:rsidR="00E72E03">
        <w:rPr>
          <w:lang w:val="id-ID"/>
        </w:rPr>
        <w:t xml:space="preserve"> </w:t>
      </w:r>
    </w:p>
    <w:p w14:paraId="3135FF68" w14:textId="77777777" w:rsidR="00E72E03" w:rsidRDefault="00E72E03" w:rsidP="00E72E03">
      <w:pPr>
        <w:widowControl/>
        <w:autoSpaceDE/>
        <w:autoSpaceDN/>
        <w:ind w:left="993"/>
        <w:jc w:val="both"/>
        <w:rPr>
          <w:lang w:val="id-ID"/>
        </w:rPr>
      </w:pPr>
    </w:p>
    <w:p w14:paraId="37450772" w14:textId="5D0202E5" w:rsidR="00E72E03" w:rsidRPr="00813992" w:rsidRDefault="00E72E03" w:rsidP="00E72E03">
      <w:pPr>
        <w:widowControl/>
        <w:autoSpaceDE/>
        <w:autoSpaceDN/>
        <w:ind w:left="993"/>
        <w:jc w:val="both"/>
        <w:rPr>
          <w:lang w:val="id-ID"/>
        </w:rPr>
      </w:pPr>
      <w:r>
        <w:rPr>
          <w:lang w:val="id-ID"/>
        </w:rPr>
        <w:t>Haleluya 5 x, 3x</w:t>
      </w:r>
    </w:p>
    <w:p w14:paraId="2F83974B" w14:textId="77777777" w:rsidR="00BA3115" w:rsidRPr="00813992" w:rsidRDefault="00BA3115" w:rsidP="00BA3115">
      <w:pPr>
        <w:ind w:left="720"/>
        <w:rPr>
          <w:lang w:val="id-ID"/>
        </w:rPr>
      </w:pPr>
    </w:p>
    <w:p w14:paraId="664FDF0D" w14:textId="02DA455C" w:rsidR="00BA3115" w:rsidRPr="00813992" w:rsidRDefault="00BA3115" w:rsidP="00BA3115">
      <w:pPr>
        <w:ind w:left="720"/>
        <w:jc w:val="right"/>
        <w:rPr>
          <w:lang w:val="id-ID"/>
        </w:rPr>
      </w:pPr>
      <w:r w:rsidRPr="00813992">
        <w:rPr>
          <w:lang w:val="id-ID"/>
        </w:rPr>
        <w:t>(</w:t>
      </w:r>
      <w:r w:rsidR="00422C72" w:rsidRPr="00813992">
        <w:rPr>
          <w:lang w:val="id-ID"/>
        </w:rPr>
        <w:t>sem</w:t>
      </w:r>
      <w:r w:rsidRPr="00813992">
        <w:rPr>
          <w:lang w:val="id-ID"/>
        </w:rPr>
        <w:t>)</w:t>
      </w:r>
    </w:p>
    <w:p w14:paraId="4489278F" w14:textId="77777777" w:rsidR="00BA3115" w:rsidRPr="00813992" w:rsidRDefault="00BA3115" w:rsidP="00BA3115">
      <w:pPr>
        <w:jc w:val="both"/>
        <w:rPr>
          <w:lang w:val="id-ID"/>
        </w:rPr>
      </w:pPr>
    </w:p>
    <w:p w14:paraId="7E1BA67E" w14:textId="77777777" w:rsidR="00BA3115" w:rsidRPr="00813992" w:rsidRDefault="00BA3115" w:rsidP="00BA3115">
      <w:pPr>
        <w:jc w:val="both"/>
        <w:rPr>
          <w:lang w:val="id-ID"/>
        </w:rPr>
      </w:pPr>
    </w:p>
    <w:p w14:paraId="7A8FA30C" w14:textId="3DCD8288" w:rsidR="00584ECC" w:rsidRPr="00813992" w:rsidRDefault="00584ECC">
      <w:pPr>
        <w:rPr>
          <w:lang w:val="id-ID"/>
        </w:rPr>
      </w:pPr>
      <w:r w:rsidRPr="00813992">
        <w:rPr>
          <w:lang w:val="id-ID"/>
        </w:rPr>
        <w:br w:type="page"/>
      </w:r>
    </w:p>
    <w:p w14:paraId="6651DED4" w14:textId="77777777" w:rsidR="00584ECC" w:rsidRPr="00813992" w:rsidRDefault="00584ECC">
      <w:pPr>
        <w:rPr>
          <w:lang w:val="id-ID"/>
        </w:rPr>
      </w:pPr>
      <w:r w:rsidRPr="00813992">
        <w:rPr>
          <w:lang w:val="id-ID"/>
        </w:rPr>
        <w:lastRenderedPageBreak/>
        <w:br w:type="page"/>
      </w:r>
    </w:p>
    <w:p w14:paraId="782B0C9F" w14:textId="6EC1F7EA" w:rsidR="00584ECC" w:rsidRPr="00813992" w:rsidRDefault="00584ECC" w:rsidP="00584ECC">
      <w:pPr>
        <w:rPr>
          <w:b/>
          <w:bCs/>
          <w:lang w:val="id-ID"/>
        </w:rPr>
      </w:pPr>
      <w:r w:rsidRPr="00813992">
        <w:rPr>
          <w:noProof/>
          <w:lang w:val="id-ID"/>
        </w:rPr>
        <w:lastRenderedPageBreak/>
        <mc:AlternateContent>
          <mc:Choice Requires="wps">
            <w:drawing>
              <wp:anchor distT="45720" distB="45720" distL="114300" distR="114300" simplePos="0" relativeHeight="251755008" behindDoc="1" locked="0" layoutInCell="1" allowOverlap="1" wp14:anchorId="3654AC57" wp14:editId="10D0E421">
                <wp:simplePos x="0" y="0"/>
                <wp:positionH relativeFrom="margin">
                  <wp:posOffset>2383155</wp:posOffset>
                </wp:positionH>
                <wp:positionV relativeFrom="paragraph">
                  <wp:posOffset>4445</wp:posOffset>
                </wp:positionV>
                <wp:extent cx="1590675" cy="1295400"/>
                <wp:effectExtent l="0" t="0" r="9525" b="0"/>
                <wp:wrapThrough wrapText="bothSides">
                  <wp:wrapPolygon edited="0">
                    <wp:start x="0" y="0"/>
                    <wp:lineTo x="0" y="21282"/>
                    <wp:lineTo x="21471" y="21282"/>
                    <wp:lineTo x="21471" y="0"/>
                    <wp:lineTo x="0" y="0"/>
                  </wp:wrapPolygon>
                </wp:wrapThrough>
                <wp:docPr id="1092542037"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89775A" w14:textId="77777777" w:rsidR="00F45A40" w:rsidRDefault="00F45A40" w:rsidP="00584ECC">
                            <w:pPr>
                              <w:jc w:val="center"/>
                              <w:rPr>
                                <w:rFonts w:ascii="Cooper Black" w:eastAsia="SimSun" w:hAnsi="Cooper Black" w:cs="SimSun"/>
                                <w:sz w:val="28"/>
                                <w:szCs w:val="36"/>
                              </w:rPr>
                            </w:pPr>
                            <w:r w:rsidRPr="00F45A40">
                              <w:rPr>
                                <w:rFonts w:ascii="Cooper Black" w:eastAsia="SimSun" w:hAnsi="Cooper Black" w:cs="SimSun"/>
                                <w:sz w:val="28"/>
                                <w:szCs w:val="36"/>
                              </w:rPr>
                              <w:t>Mengalami Pemulihan dalam Perjumpaan</w:t>
                            </w:r>
                          </w:p>
                          <w:p w14:paraId="2B66535E" w14:textId="0DE7F407" w:rsidR="00584ECC" w:rsidRPr="00C76228" w:rsidRDefault="00584ECC" w:rsidP="00584ECC">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F990A07" w14:textId="77777777" w:rsidR="00584ECC" w:rsidRPr="00C76228" w:rsidRDefault="00584ECC" w:rsidP="00584ECC">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54AC57" id="_x0000_s1098" type="#_x0000_t202" style="position:absolute;margin-left:187.65pt;margin-top:.35pt;width:125.25pt;height:102pt;z-index:-251561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" stroked="f">
                <v:textbox>
                  <w:txbxContent>
                    <w:p w14:paraId="1689775A" w14:textId="77777777" w:rsidR="00F45A40" w:rsidRDefault="00F45A40" w:rsidP="00584ECC">
                      <w:pPr>
                        <w:jc w:val="center"/>
                        <w:rPr>
                          <w:rFonts w:ascii="Cooper Black" w:eastAsia="SimSun" w:hAnsi="Cooper Black" w:cs="SimSun"/>
                          <w:sz w:val="28"/>
                          <w:szCs w:val="36"/>
                        </w:rPr>
                      </w:pPr>
                      <w:r w:rsidRPr="00F45A40">
                        <w:rPr>
                          <w:rFonts w:ascii="Cooper Black" w:eastAsia="SimSun" w:hAnsi="Cooper Black" w:cs="SimSun"/>
                          <w:sz w:val="28"/>
                          <w:szCs w:val="36"/>
                        </w:rPr>
                        <w:t>Mengalami Pemulihan dalam Perjumpaan</w:t>
                      </w:r>
                    </w:p>
                    <w:p w14:paraId="2B66535E" w14:textId="0DE7F407" w:rsidR="00584ECC" w:rsidRPr="00C76228" w:rsidRDefault="00584ECC" w:rsidP="00584ECC">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F990A07" w14:textId="77777777" w:rsidR="00584ECC" w:rsidRPr="00C76228" w:rsidRDefault="00584ECC" w:rsidP="00584ECC">
                      <w:pPr>
                        <w:jc w:val="center"/>
                        <w:rPr>
                          <w:rFonts w:ascii="Cooper Black" w:eastAsia="SimSun" w:hAnsi="Cooper Black" w:cs="SimSun"/>
                          <w:sz w:val="36"/>
                          <w:szCs w:val="36"/>
                          <w:lang w:val="id-ID"/>
                        </w:rPr>
                      </w:pPr>
                    </w:p>
                  </w:txbxContent>
                </v:textbox>
                <w10:wrap type="through" anchorx="margin"/>
              </v:shape>
            </w:pict>
          </mc:Fallback>
        </mc:AlternateContent>
      </w:r>
      <w:r w:rsidRPr="00813992">
        <w:rPr>
          <w:noProof/>
          <w:lang w:val="id-ID"/>
        </w:rPr>
        <mc:AlternateContent>
          <mc:Choice Requires="wps">
            <w:drawing>
              <wp:anchor distT="0" distB="0" distL="114300" distR="114300" simplePos="0" relativeHeight="251756032" behindDoc="0" locked="0" layoutInCell="1" allowOverlap="1" wp14:anchorId="4977F80E" wp14:editId="6394EDBA">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135446684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2D2DD36F" w14:textId="77777777" w:rsidR="00584ECC" w:rsidRPr="008B0A4A" w:rsidRDefault="00584ECC" w:rsidP="00584ECC">
                            <w:pPr>
                              <w:rPr>
                                <w:b/>
                              </w:rPr>
                            </w:pPr>
                            <w:r w:rsidRPr="008B0A4A">
                              <w:rPr>
                                <w:b/>
                              </w:rPr>
                              <w:t>BAHAN LITURGI</w:t>
                            </w:r>
                          </w:p>
                          <w:p w14:paraId="52152376" w14:textId="0A31619F" w:rsidR="00584ECC" w:rsidRPr="008B0A4A" w:rsidRDefault="00584ECC" w:rsidP="00584ECC">
                            <w:pPr>
                              <w:rPr>
                                <w:b/>
                              </w:rPr>
                            </w:pPr>
                            <w:r w:rsidRPr="008B0A4A">
                              <w:rPr>
                                <w:b/>
                              </w:rPr>
                              <w:t>Minggu Paska</w:t>
                            </w:r>
                            <w:r w:rsidR="00315170">
                              <w:rPr>
                                <w:b/>
                              </w:rPr>
                              <w:t>h</w:t>
                            </w:r>
                            <w:r w:rsidRPr="008B0A4A">
                              <w:rPr>
                                <w:b/>
                              </w:rPr>
                              <w:t xml:space="preserve"> Ket</w:t>
                            </w:r>
                            <w:r>
                              <w:rPr>
                                <w:b/>
                              </w:rPr>
                              <w:t>iga</w:t>
                            </w:r>
                          </w:p>
                          <w:p w14:paraId="0FFE536A" w14:textId="77777777" w:rsidR="00584ECC" w:rsidRPr="00F976DD" w:rsidRDefault="00584ECC" w:rsidP="00584ECC">
                            <w:pPr>
                              <w:rPr>
                                <w:rFonts w:cs="Calibri"/>
                                <w:bCs/>
                                <w:i/>
                                <w:iCs/>
                                <w:sz w:val="20"/>
                                <w:szCs w:val="20"/>
                              </w:rPr>
                            </w:pPr>
                            <w:r w:rsidRPr="008B0A4A">
                              <w:rPr>
                                <w:rFonts w:cs="Calibri"/>
                                <w:bCs/>
                                <w:i/>
                                <w:iCs/>
                                <w:sz w:val="20"/>
                                <w:szCs w:val="20"/>
                              </w:rPr>
                              <w:t xml:space="preserve">Minggu; </w:t>
                            </w:r>
                            <w:r>
                              <w:rPr>
                                <w:rFonts w:cs="Calibri"/>
                                <w:bCs/>
                                <w:i/>
                                <w:iCs/>
                                <w:sz w:val="20"/>
                                <w:szCs w:val="20"/>
                              </w:rPr>
                              <w:t>4</w:t>
                            </w:r>
                            <w:r w:rsidRPr="008B0A4A">
                              <w:rPr>
                                <w:rFonts w:cs="Calibri"/>
                                <w:bCs/>
                                <w:i/>
                                <w:iCs/>
                                <w:sz w:val="20"/>
                                <w:szCs w:val="20"/>
                              </w:rPr>
                              <w:t xml:space="preserve"> Mei  2025</w:t>
                            </w:r>
                          </w:p>
                          <w:p w14:paraId="2AD2D26A" w14:textId="77777777" w:rsidR="00584ECC" w:rsidRDefault="00584ECC" w:rsidP="00584ECC">
                            <w:pPr>
                              <w:pBdr>
                                <w:top w:val="single" w:sz="4" w:space="1" w:color="7F7F7F"/>
                              </w:pBdr>
                              <w:rPr>
                                <w:rFonts w:cs="Calibri"/>
                                <w:bCs/>
                                <w:sz w:val="20"/>
                                <w:szCs w:val="20"/>
                              </w:rPr>
                            </w:pPr>
                            <w:r>
                              <w:rPr>
                                <w:rFonts w:cs="Calibri"/>
                                <w:bCs/>
                                <w:sz w:val="20"/>
                                <w:szCs w:val="20"/>
                              </w:rPr>
                              <w:t>Keterangan:</w:t>
                            </w:r>
                          </w:p>
                          <w:p w14:paraId="74DEFC3B" w14:textId="787A7A2A" w:rsidR="00584ECC" w:rsidRDefault="00584ECC" w:rsidP="00584ECC">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sidR="00315170">
                              <w:rPr>
                                <w:rFonts w:cs="Calibri"/>
                                <w:bCs/>
                                <w:sz w:val="20"/>
                                <w:szCs w:val="20"/>
                              </w:rPr>
                              <w:t>layan Firman</w:t>
                            </w:r>
                          </w:p>
                          <w:p w14:paraId="297F4777" w14:textId="77777777" w:rsidR="00584ECC" w:rsidRDefault="00584ECC" w:rsidP="00584ECC">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12E56697" w14:textId="77777777" w:rsidR="00584ECC" w:rsidRDefault="00584ECC" w:rsidP="00584ECC">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059D77D7" w14:textId="77777777" w:rsidR="00584ECC" w:rsidRDefault="00584ECC" w:rsidP="00584ECC">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050B2370" w14:textId="77777777" w:rsidR="00584ECC" w:rsidRPr="00C76228" w:rsidRDefault="00584ECC" w:rsidP="00584ECC">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77F80E" id="_x0000_s1099" type="#_x0000_t202" style="position:absolute;margin-left:0;margin-top:0;width:175.55pt;height:105.1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" fillcolor="#d8d8d8 [2732]" stroked="f">
                <v:textbox>
                  <w:txbxContent>
                    <w:p w14:paraId="2D2DD36F" w14:textId="77777777" w:rsidR="00584ECC" w:rsidRPr="008B0A4A" w:rsidRDefault="00584ECC" w:rsidP="00584ECC">
                      <w:pPr>
                        <w:rPr>
                          <w:b/>
                        </w:rPr>
                      </w:pPr>
                      <w:r w:rsidRPr="008B0A4A">
                        <w:rPr>
                          <w:b/>
                        </w:rPr>
                        <w:t>BAHAN LITURGI</w:t>
                      </w:r>
                    </w:p>
                    <w:p w14:paraId="52152376" w14:textId="0A31619F" w:rsidR="00584ECC" w:rsidRPr="008B0A4A" w:rsidRDefault="00584ECC" w:rsidP="00584ECC">
                      <w:pPr>
                        <w:rPr>
                          <w:b/>
                        </w:rPr>
                      </w:pPr>
                      <w:r w:rsidRPr="008B0A4A">
                        <w:rPr>
                          <w:b/>
                        </w:rPr>
                        <w:t>Minggu Paska</w:t>
                      </w:r>
                      <w:r w:rsidR="00315170">
                        <w:rPr>
                          <w:b/>
                        </w:rPr>
                        <w:t>h</w:t>
                      </w:r>
                      <w:r w:rsidRPr="008B0A4A">
                        <w:rPr>
                          <w:b/>
                        </w:rPr>
                        <w:t xml:space="preserve"> Ket</w:t>
                      </w:r>
                      <w:r>
                        <w:rPr>
                          <w:b/>
                        </w:rPr>
                        <w:t>iga</w:t>
                      </w:r>
                    </w:p>
                    <w:p w14:paraId="0FFE536A" w14:textId="77777777" w:rsidR="00584ECC" w:rsidRPr="00F976DD" w:rsidRDefault="00584ECC" w:rsidP="00584ECC">
                      <w:pPr>
                        <w:rPr>
                          <w:rFonts w:cs="Calibri"/>
                          <w:bCs/>
                          <w:i/>
                          <w:iCs/>
                          <w:sz w:val="20"/>
                          <w:szCs w:val="20"/>
                        </w:rPr>
                      </w:pPr>
                      <w:r w:rsidRPr="008B0A4A">
                        <w:rPr>
                          <w:rFonts w:cs="Calibri"/>
                          <w:bCs/>
                          <w:i/>
                          <w:iCs/>
                          <w:sz w:val="20"/>
                          <w:szCs w:val="20"/>
                        </w:rPr>
                        <w:t xml:space="preserve">Minggu; </w:t>
                      </w:r>
                      <w:r>
                        <w:rPr>
                          <w:rFonts w:cs="Calibri"/>
                          <w:bCs/>
                          <w:i/>
                          <w:iCs/>
                          <w:sz w:val="20"/>
                          <w:szCs w:val="20"/>
                        </w:rPr>
                        <w:t>4</w:t>
                      </w:r>
                      <w:r w:rsidRPr="008B0A4A">
                        <w:rPr>
                          <w:rFonts w:cs="Calibri"/>
                          <w:bCs/>
                          <w:i/>
                          <w:iCs/>
                          <w:sz w:val="20"/>
                          <w:szCs w:val="20"/>
                        </w:rPr>
                        <w:t xml:space="preserve"> Mei  2025</w:t>
                      </w:r>
                    </w:p>
                    <w:p w14:paraId="2AD2D26A" w14:textId="77777777" w:rsidR="00584ECC" w:rsidRDefault="00584ECC" w:rsidP="00584ECC">
                      <w:pPr>
                        <w:pBdr>
                          <w:top w:val="single" w:sz="4" w:space="1" w:color="7F7F7F"/>
                        </w:pBdr>
                        <w:rPr>
                          <w:rFonts w:cs="Calibri"/>
                          <w:bCs/>
                          <w:sz w:val="20"/>
                          <w:szCs w:val="20"/>
                        </w:rPr>
                      </w:pPr>
                      <w:r>
                        <w:rPr>
                          <w:rFonts w:cs="Calibri"/>
                          <w:bCs/>
                          <w:sz w:val="20"/>
                          <w:szCs w:val="20"/>
                        </w:rPr>
                        <w:t>Keterangan:</w:t>
                      </w:r>
                    </w:p>
                    <w:p w14:paraId="74DEFC3B" w14:textId="787A7A2A" w:rsidR="00584ECC" w:rsidRDefault="00584ECC" w:rsidP="00584ECC">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w:t>
                      </w:r>
                      <w:r w:rsidR="00315170">
                        <w:rPr>
                          <w:rFonts w:cs="Calibri"/>
                          <w:bCs/>
                          <w:sz w:val="20"/>
                          <w:szCs w:val="20"/>
                        </w:rPr>
                        <w:t>layan Firman</w:t>
                      </w:r>
                    </w:p>
                    <w:p w14:paraId="297F4777" w14:textId="77777777" w:rsidR="00584ECC" w:rsidRDefault="00584ECC" w:rsidP="00584ECC">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12E56697" w14:textId="77777777" w:rsidR="00584ECC" w:rsidRDefault="00584ECC" w:rsidP="00584ECC">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059D77D7" w14:textId="77777777" w:rsidR="00584ECC" w:rsidRDefault="00584ECC" w:rsidP="00584ECC">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050B2370" w14:textId="77777777" w:rsidR="00584ECC" w:rsidRPr="00C76228" w:rsidRDefault="00584ECC" w:rsidP="00584ECC">
                      <w:pPr>
                        <w:ind w:left="1260" w:hanging="1260"/>
                        <w:rPr>
                          <w:rFonts w:cs="Calibri"/>
                          <w:bCs/>
                          <w:sz w:val="20"/>
                          <w:szCs w:val="20"/>
                        </w:rPr>
                      </w:pPr>
                    </w:p>
                  </w:txbxContent>
                </v:textbox>
                <w10:wrap type="through"/>
              </v:shape>
            </w:pict>
          </mc:Fallback>
        </mc:AlternateContent>
      </w:r>
    </w:p>
    <w:p w14:paraId="26901777" w14:textId="2250CCE3" w:rsidR="00584ECC" w:rsidRPr="00813992" w:rsidRDefault="00584ECC" w:rsidP="00584ECC">
      <w:pPr>
        <w:pStyle w:val="DaftarParagraf"/>
        <w:ind w:left="0"/>
        <w:rPr>
          <w:lang w:val="id-ID"/>
        </w:rPr>
      </w:pPr>
      <w:r w:rsidRPr="00813992">
        <w:rPr>
          <w:noProof/>
          <w:lang w:val="id-ID"/>
        </w:rPr>
        <mc:AlternateContent>
          <mc:Choice Requires="wps">
            <w:drawing>
              <wp:anchor distT="0" distB="0" distL="114300" distR="114300" simplePos="0" relativeHeight="251757056" behindDoc="1" locked="0" layoutInCell="1" allowOverlap="1" wp14:anchorId="6E7852ED" wp14:editId="1F6B9AE9">
                <wp:simplePos x="0" y="0"/>
                <wp:positionH relativeFrom="column">
                  <wp:posOffset>7620</wp:posOffset>
                </wp:positionH>
                <wp:positionV relativeFrom="paragraph">
                  <wp:posOffset>15875</wp:posOffset>
                </wp:positionV>
                <wp:extent cx="3983355" cy="1154430"/>
                <wp:effectExtent l="0" t="0" r="17145" b="26670"/>
                <wp:wrapNone/>
                <wp:docPr id="664187439"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21AF7975" w14:textId="77777777" w:rsidR="00584ECC" w:rsidRPr="007017F6" w:rsidRDefault="00584ECC" w:rsidP="00584ECC">
                            <w:pPr>
                              <w:rPr>
                                <w:b/>
                                <w:bCs/>
                                <w:lang w:val="id-ID"/>
                              </w:rPr>
                            </w:pPr>
                            <w:r w:rsidRPr="007017F6">
                              <w:rPr>
                                <w:b/>
                                <w:bCs/>
                                <w:lang w:val="id-ID"/>
                              </w:rPr>
                              <w:t>PERSIAPAN (menyesuaikan kebiasaan gereja masing-masing)</w:t>
                            </w:r>
                          </w:p>
                          <w:p w14:paraId="63D33BFE" w14:textId="77777777" w:rsidR="00584ECC" w:rsidRPr="007017F6" w:rsidRDefault="00584ECC" w:rsidP="00584ECC">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39B16BD8" w14:textId="77777777" w:rsidR="00584ECC" w:rsidRPr="007017F6" w:rsidRDefault="00584ECC" w:rsidP="00584ECC">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66831EE0" w14:textId="77777777" w:rsidR="00584ECC" w:rsidRPr="007017F6" w:rsidRDefault="00584ECC" w:rsidP="00584ECC">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4F44564F" w14:textId="77777777" w:rsidR="00584ECC" w:rsidRDefault="00584ECC" w:rsidP="00584EC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7852ED" id="_x0000_s1100" type="#_x0000_t202" style="position:absolute;left:0;text-align:left;margin-left:.6pt;margin-top:1.25pt;width:313.65pt;height:90.9pt;z-index:-25155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">
                <v:textbox>
                  <w:txbxContent>
                    <w:p w14:paraId="21AF7975" w14:textId="77777777" w:rsidR="00584ECC" w:rsidRPr="007017F6" w:rsidRDefault="00584ECC" w:rsidP="00584ECC">
                      <w:pPr>
                        <w:rPr>
                          <w:b/>
                          <w:bCs/>
                          <w:lang w:val="id-ID"/>
                        </w:rPr>
                      </w:pPr>
                      <w:r w:rsidRPr="007017F6">
                        <w:rPr>
                          <w:b/>
                          <w:bCs/>
                          <w:lang w:val="id-ID"/>
                        </w:rPr>
                        <w:t>PERSIAPAN (menyesuaikan kebiasaan gereja masing-masing)</w:t>
                      </w:r>
                    </w:p>
                    <w:p w14:paraId="63D33BFE" w14:textId="77777777" w:rsidR="00584ECC" w:rsidRPr="007017F6" w:rsidRDefault="00584ECC" w:rsidP="00584ECC">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39B16BD8" w14:textId="77777777" w:rsidR="00584ECC" w:rsidRPr="007017F6" w:rsidRDefault="00584ECC" w:rsidP="00584ECC">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66831EE0" w14:textId="77777777" w:rsidR="00584ECC" w:rsidRPr="007017F6" w:rsidRDefault="00584ECC" w:rsidP="00584ECC">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4F44564F" w14:textId="77777777" w:rsidR="00584ECC" w:rsidRDefault="00584ECC" w:rsidP="00584ECC"/>
                  </w:txbxContent>
                </v:textbox>
              </v:shape>
            </w:pict>
          </mc:Fallback>
        </mc:AlternateContent>
      </w:r>
    </w:p>
    <w:p w14:paraId="00E0F2B2" w14:textId="77777777" w:rsidR="00584ECC" w:rsidRPr="00813992" w:rsidRDefault="00584ECC" w:rsidP="00584ECC">
      <w:pPr>
        <w:pStyle w:val="DaftarParagraf"/>
        <w:ind w:left="0"/>
        <w:jc w:val="left"/>
        <w:rPr>
          <w:b/>
          <w:bCs/>
          <w:lang w:val="id-ID"/>
        </w:rPr>
      </w:pPr>
    </w:p>
    <w:p w14:paraId="744C53C9" w14:textId="77777777" w:rsidR="00584ECC" w:rsidRPr="00813992" w:rsidRDefault="00584ECC" w:rsidP="00584ECC">
      <w:pPr>
        <w:pStyle w:val="DaftarParagraf"/>
        <w:tabs>
          <w:tab w:val="right" w:pos="6210"/>
        </w:tabs>
        <w:ind w:left="0" w:firstLine="0"/>
        <w:jc w:val="left"/>
        <w:rPr>
          <w:b/>
          <w:bCs/>
          <w:lang w:val="id-ID"/>
        </w:rPr>
      </w:pPr>
    </w:p>
    <w:p w14:paraId="75BED3C3" w14:textId="77777777" w:rsidR="00584ECC" w:rsidRPr="00813992" w:rsidRDefault="00584ECC" w:rsidP="00584ECC">
      <w:pPr>
        <w:pStyle w:val="DaftarParagraf"/>
        <w:tabs>
          <w:tab w:val="right" w:pos="6210"/>
        </w:tabs>
        <w:ind w:left="0" w:firstLine="0"/>
        <w:jc w:val="left"/>
        <w:rPr>
          <w:b/>
          <w:bCs/>
          <w:lang w:val="id-ID"/>
        </w:rPr>
      </w:pPr>
    </w:p>
    <w:p w14:paraId="7EE8FE27" w14:textId="77777777" w:rsidR="00584ECC" w:rsidRPr="00813992" w:rsidRDefault="00584ECC" w:rsidP="00584ECC">
      <w:pPr>
        <w:pStyle w:val="DaftarParagraf"/>
        <w:tabs>
          <w:tab w:val="right" w:pos="6210"/>
        </w:tabs>
        <w:ind w:left="0" w:firstLine="0"/>
        <w:jc w:val="left"/>
        <w:rPr>
          <w:b/>
          <w:bCs/>
          <w:lang w:val="id-ID"/>
        </w:rPr>
      </w:pPr>
    </w:p>
    <w:p w14:paraId="6542ADCF" w14:textId="77777777" w:rsidR="00584ECC" w:rsidRPr="00813992" w:rsidRDefault="00584ECC" w:rsidP="00584ECC">
      <w:pPr>
        <w:pStyle w:val="DaftarParagraf"/>
        <w:tabs>
          <w:tab w:val="right" w:pos="6210"/>
        </w:tabs>
        <w:ind w:left="0" w:firstLine="0"/>
        <w:jc w:val="left"/>
        <w:rPr>
          <w:b/>
          <w:bCs/>
          <w:lang w:val="id-ID"/>
        </w:rPr>
      </w:pPr>
    </w:p>
    <w:p w14:paraId="4E1F274B" w14:textId="77777777" w:rsidR="00584ECC" w:rsidRPr="00813992" w:rsidRDefault="00584ECC" w:rsidP="00584ECC">
      <w:pPr>
        <w:pStyle w:val="DaftarParagraf"/>
        <w:tabs>
          <w:tab w:val="right" w:pos="6210"/>
        </w:tabs>
        <w:ind w:left="0" w:firstLine="0"/>
        <w:jc w:val="left"/>
        <w:rPr>
          <w:b/>
          <w:bCs/>
          <w:lang w:val="id-ID"/>
        </w:rPr>
      </w:pPr>
    </w:p>
    <w:p w14:paraId="73F7091F" w14:textId="77777777" w:rsidR="00584ECC" w:rsidRPr="00813992" w:rsidRDefault="00584ECC" w:rsidP="00584ECC">
      <w:pPr>
        <w:pStyle w:val="DaftarParagraf"/>
        <w:tabs>
          <w:tab w:val="right" w:pos="6210"/>
        </w:tabs>
        <w:ind w:left="0" w:firstLine="0"/>
        <w:jc w:val="left"/>
        <w:rPr>
          <w:b/>
          <w:bCs/>
          <w:lang w:val="id-ID"/>
        </w:rPr>
      </w:pPr>
    </w:p>
    <w:p w14:paraId="31B26ACF" w14:textId="77777777" w:rsidR="00584ECC" w:rsidRPr="00813992" w:rsidRDefault="00584ECC" w:rsidP="00584ECC">
      <w:pPr>
        <w:pStyle w:val="DaftarParagraf"/>
        <w:tabs>
          <w:tab w:val="right" w:pos="6210"/>
        </w:tabs>
        <w:ind w:left="0" w:firstLine="0"/>
        <w:jc w:val="left"/>
        <w:rPr>
          <w:b/>
          <w:bCs/>
          <w:lang w:val="id-ID"/>
        </w:rPr>
      </w:pPr>
    </w:p>
    <w:p w14:paraId="50CB4E8F" w14:textId="6725D6E8" w:rsidR="00584ECC" w:rsidRPr="00813992" w:rsidRDefault="00584ECC" w:rsidP="00584ECC">
      <w:pPr>
        <w:pStyle w:val="DaftarParagraf"/>
        <w:tabs>
          <w:tab w:val="right" w:pos="6520"/>
        </w:tabs>
        <w:ind w:left="0" w:firstLine="0"/>
        <w:jc w:val="left"/>
        <w:rPr>
          <w:b/>
          <w:bCs/>
          <w:lang w:val="id-ID"/>
        </w:rPr>
      </w:pPr>
      <w:r w:rsidRPr="00813992">
        <w:rPr>
          <w:b/>
          <w:bCs/>
          <w:lang w:val="id-ID"/>
        </w:rPr>
        <w:t>PANGGILAN BERIBADAH</w:t>
      </w:r>
      <w:r w:rsidRPr="00813992">
        <w:rPr>
          <w:b/>
          <w:bCs/>
          <w:lang w:val="id-ID"/>
        </w:rPr>
        <w:tab/>
      </w:r>
      <w:r w:rsidRPr="00813992">
        <w:rPr>
          <w:i/>
          <w:iCs/>
          <w:lang w:val="id-ID"/>
        </w:rPr>
        <w:t>(Berdiri)</w:t>
      </w:r>
    </w:p>
    <w:p w14:paraId="2291B11F" w14:textId="55D6D747" w:rsidR="00584ECC" w:rsidRPr="00813992" w:rsidRDefault="00584ECC" w:rsidP="00584ECC">
      <w:pPr>
        <w:pStyle w:val="DaftarParagraf"/>
        <w:ind w:left="567" w:hanging="567"/>
        <w:rPr>
          <w:lang w:val="id-ID"/>
        </w:rPr>
      </w:pPr>
      <w:r w:rsidRPr="00813992">
        <w:rPr>
          <w:lang w:val="id-ID"/>
        </w:rPr>
        <w:t>M1:</w:t>
      </w:r>
      <w:r w:rsidRPr="00813992">
        <w:rPr>
          <w:lang w:val="id-ID"/>
        </w:rPr>
        <w:tab/>
        <w:t>Jemaat yang dikasihi Tuhan, saat ini kita memasuki Minggu Paskah ketiga, mari kita merayakannya dengan penuh pengharapan bahwa</w:t>
      </w:r>
      <w:r w:rsidR="00422629">
        <w:rPr>
          <w:lang w:val="id-ID"/>
        </w:rPr>
        <w:t xml:space="preserve"> d</w:t>
      </w:r>
      <w:r w:rsidRPr="00813992">
        <w:rPr>
          <w:lang w:val="id-ID"/>
        </w:rPr>
        <w:t xml:space="preserve">engan </w:t>
      </w:r>
      <w:r w:rsidR="00422629">
        <w:rPr>
          <w:lang w:val="id-ID"/>
        </w:rPr>
        <w:t>i</w:t>
      </w:r>
      <w:r w:rsidRPr="00813992">
        <w:rPr>
          <w:lang w:val="id-ID"/>
        </w:rPr>
        <w:t xml:space="preserve">man kita percaya, dengan </w:t>
      </w:r>
      <w:r w:rsidR="00422629">
        <w:rPr>
          <w:lang w:val="id-ID"/>
        </w:rPr>
        <w:t>i</w:t>
      </w:r>
      <w:r w:rsidRPr="00813992">
        <w:rPr>
          <w:lang w:val="id-ID"/>
        </w:rPr>
        <w:t xml:space="preserve">man kita berjumpa Tuhan Yesus yang telah bangkit dari alam maut. Maka marilah kita bersorak memuji Tuhan melalui </w:t>
      </w:r>
      <w:r w:rsidR="00422629">
        <w:rPr>
          <w:lang w:val="id-ID"/>
        </w:rPr>
        <w:t>l</w:t>
      </w:r>
      <w:r w:rsidRPr="00813992">
        <w:rPr>
          <w:lang w:val="id-ID"/>
        </w:rPr>
        <w:t>itani Mazmur 13:2 - 6.</w:t>
      </w:r>
    </w:p>
    <w:p w14:paraId="4A44CA27" w14:textId="77777777" w:rsidR="00584ECC" w:rsidRPr="00813992" w:rsidRDefault="00584ECC" w:rsidP="00584ECC">
      <w:pPr>
        <w:pStyle w:val="DaftarParagraf"/>
        <w:ind w:left="567" w:hanging="567"/>
        <w:rPr>
          <w:lang w:val="id-ID"/>
        </w:rPr>
      </w:pPr>
      <w:r w:rsidRPr="00813992">
        <w:rPr>
          <w:lang w:val="id-ID"/>
        </w:rPr>
        <w:t>M1:</w:t>
      </w:r>
      <w:r w:rsidRPr="00813992">
        <w:rPr>
          <w:lang w:val="id-ID"/>
        </w:rPr>
        <w:tab/>
        <w:t xml:space="preserve">Berapa lama lagi, TUHAN, Kaulupakan aku terus-menerus? </w:t>
      </w:r>
    </w:p>
    <w:p w14:paraId="4C0C167B" w14:textId="77777777" w:rsidR="00584ECC" w:rsidRPr="00813992" w:rsidRDefault="00584ECC" w:rsidP="00584ECC">
      <w:pPr>
        <w:pStyle w:val="DaftarParagraf"/>
        <w:ind w:left="567" w:hanging="567"/>
        <w:rPr>
          <w:b/>
          <w:bCs/>
          <w:lang w:val="id-ID"/>
        </w:rPr>
      </w:pPr>
      <w:r w:rsidRPr="00813992">
        <w:rPr>
          <w:lang w:val="id-ID"/>
        </w:rPr>
        <w:t>U:</w:t>
      </w:r>
      <w:r w:rsidRPr="00813992">
        <w:rPr>
          <w:lang w:val="id-ID"/>
        </w:rPr>
        <w:tab/>
      </w:r>
      <w:r w:rsidRPr="00813992">
        <w:rPr>
          <w:b/>
          <w:bCs/>
          <w:lang w:val="id-ID"/>
        </w:rPr>
        <w:t>Berapa lama lagi Kausembunyikan wajah-Mu terhadap aku?</w:t>
      </w:r>
    </w:p>
    <w:p w14:paraId="06C73E22" w14:textId="7A9DF3CE" w:rsidR="00584ECC" w:rsidRPr="00813992" w:rsidRDefault="00584ECC" w:rsidP="00584ECC">
      <w:pPr>
        <w:pStyle w:val="DaftarParagraf"/>
        <w:ind w:left="567" w:hanging="567"/>
        <w:rPr>
          <w:lang w:val="id-ID"/>
        </w:rPr>
      </w:pPr>
      <w:r w:rsidRPr="00813992">
        <w:rPr>
          <w:lang w:val="id-ID"/>
        </w:rPr>
        <w:t xml:space="preserve">M1: </w:t>
      </w:r>
      <w:r w:rsidRPr="00813992">
        <w:rPr>
          <w:lang w:val="id-ID"/>
        </w:rPr>
        <w:tab/>
        <w:t>Berapa lama lagi aku harus menaruh kekuatiran dalam diriku,</w:t>
      </w:r>
    </w:p>
    <w:p w14:paraId="24A762D7" w14:textId="189F18EE" w:rsidR="00584ECC" w:rsidRPr="00813992" w:rsidRDefault="00584ECC" w:rsidP="00584ECC">
      <w:pPr>
        <w:pStyle w:val="DaftarParagraf"/>
        <w:ind w:left="567" w:hanging="567"/>
        <w:rPr>
          <w:lang w:val="id-ID"/>
        </w:rPr>
      </w:pPr>
      <w:r w:rsidRPr="00813992">
        <w:rPr>
          <w:lang w:val="id-ID"/>
        </w:rPr>
        <w:t xml:space="preserve">U: </w:t>
      </w:r>
      <w:r w:rsidRPr="00813992">
        <w:rPr>
          <w:lang w:val="id-ID"/>
        </w:rPr>
        <w:tab/>
      </w:r>
      <w:r w:rsidRPr="00813992">
        <w:rPr>
          <w:b/>
          <w:bCs/>
          <w:lang w:val="id-ID"/>
        </w:rPr>
        <w:t>dan bersedih hati sepanjang hari? Berapa lama lagi musuhku  meninggikan diri atasku?</w:t>
      </w:r>
    </w:p>
    <w:p w14:paraId="44878655" w14:textId="2A8C15F0" w:rsidR="00584ECC" w:rsidRPr="00813992" w:rsidRDefault="00584ECC" w:rsidP="00584ECC">
      <w:pPr>
        <w:pStyle w:val="DaftarParagraf"/>
        <w:ind w:left="567" w:hanging="567"/>
        <w:rPr>
          <w:lang w:val="id-ID"/>
        </w:rPr>
      </w:pPr>
      <w:r w:rsidRPr="00813992">
        <w:rPr>
          <w:lang w:val="id-ID"/>
        </w:rPr>
        <w:t xml:space="preserve">M1: </w:t>
      </w:r>
      <w:r w:rsidRPr="00813992">
        <w:rPr>
          <w:lang w:val="id-ID"/>
        </w:rPr>
        <w:tab/>
        <w:t>Pandanglah kiranya, jawablah aku, ya TUHAN, Allahku!</w:t>
      </w:r>
    </w:p>
    <w:p w14:paraId="1E393583" w14:textId="70DD2949" w:rsidR="00584ECC" w:rsidRPr="00813992" w:rsidRDefault="00584ECC" w:rsidP="00584ECC">
      <w:pPr>
        <w:pStyle w:val="DaftarParagraf"/>
        <w:ind w:left="567" w:hanging="567"/>
        <w:rPr>
          <w:lang w:val="id-ID"/>
        </w:rPr>
      </w:pPr>
      <w:r w:rsidRPr="00813992">
        <w:rPr>
          <w:lang w:val="id-ID"/>
        </w:rPr>
        <w:t xml:space="preserve">U: </w:t>
      </w:r>
      <w:r w:rsidRPr="00813992">
        <w:rPr>
          <w:lang w:val="id-ID"/>
        </w:rPr>
        <w:tab/>
      </w:r>
      <w:r w:rsidRPr="00813992">
        <w:rPr>
          <w:b/>
          <w:bCs/>
          <w:lang w:val="id-ID"/>
        </w:rPr>
        <w:t>Buatlah mataku bercahaya, supaya jangan aku tertidur dan mati,</w:t>
      </w:r>
    </w:p>
    <w:p w14:paraId="13C692C6" w14:textId="6F85C7A2" w:rsidR="00584ECC" w:rsidRPr="00813992" w:rsidRDefault="00584ECC" w:rsidP="00584ECC">
      <w:pPr>
        <w:ind w:left="567" w:hanging="567"/>
        <w:jc w:val="both"/>
        <w:rPr>
          <w:lang w:val="id-ID"/>
        </w:rPr>
      </w:pPr>
      <w:r w:rsidRPr="00813992">
        <w:rPr>
          <w:lang w:val="id-ID"/>
        </w:rPr>
        <w:t xml:space="preserve">M1: </w:t>
      </w:r>
      <w:r w:rsidRPr="00813992">
        <w:rPr>
          <w:lang w:val="id-ID"/>
        </w:rPr>
        <w:tab/>
      </w:r>
      <w:r w:rsidRPr="00FF08F8">
        <w:rPr>
          <w:spacing w:val="-6"/>
          <w:lang w:val="id-ID"/>
        </w:rPr>
        <w:t>supaya musuhku jangan berkata: "Aku telah mengalahkan dia,"</w:t>
      </w:r>
      <w:r w:rsidRPr="00813992">
        <w:rPr>
          <w:lang w:val="id-ID"/>
        </w:rPr>
        <w:t xml:space="preserve"> </w:t>
      </w:r>
    </w:p>
    <w:p w14:paraId="43F9618A" w14:textId="7A488444" w:rsidR="00584ECC" w:rsidRPr="00813992" w:rsidRDefault="00584ECC" w:rsidP="00584ECC">
      <w:pPr>
        <w:ind w:left="567" w:hanging="567"/>
        <w:jc w:val="both"/>
        <w:rPr>
          <w:lang w:val="id-ID"/>
        </w:rPr>
      </w:pPr>
      <w:r w:rsidRPr="00813992">
        <w:rPr>
          <w:lang w:val="id-ID"/>
        </w:rPr>
        <w:t xml:space="preserve">U:  </w:t>
      </w:r>
      <w:r w:rsidRPr="00813992">
        <w:rPr>
          <w:lang w:val="id-ID"/>
        </w:rPr>
        <w:tab/>
      </w:r>
      <w:r w:rsidRPr="00813992">
        <w:rPr>
          <w:b/>
          <w:bCs/>
          <w:lang w:val="id-ID"/>
        </w:rPr>
        <w:t>dan lawan-lawanku bersorak-sorak, apabila aku goyah.</w:t>
      </w:r>
    </w:p>
    <w:p w14:paraId="511FBA08" w14:textId="4B070CA1" w:rsidR="00584ECC" w:rsidRPr="00813992" w:rsidRDefault="00584ECC" w:rsidP="00584ECC">
      <w:pPr>
        <w:ind w:left="567" w:hanging="567"/>
        <w:jc w:val="both"/>
        <w:rPr>
          <w:lang w:val="id-ID"/>
        </w:rPr>
      </w:pPr>
      <w:r w:rsidRPr="00813992">
        <w:rPr>
          <w:lang w:val="id-ID"/>
        </w:rPr>
        <w:lastRenderedPageBreak/>
        <w:t xml:space="preserve">M1: </w:t>
      </w:r>
      <w:r w:rsidRPr="00813992">
        <w:rPr>
          <w:lang w:val="id-ID"/>
        </w:rPr>
        <w:tab/>
        <w:t>Tetapi aku, kepada kasih setia-Mu aku percaya,</w:t>
      </w:r>
    </w:p>
    <w:p w14:paraId="6AD0A557" w14:textId="3AE49BAA" w:rsidR="00584ECC" w:rsidRPr="00813992" w:rsidRDefault="00584ECC" w:rsidP="00584ECC">
      <w:pPr>
        <w:ind w:left="567" w:hanging="567"/>
        <w:jc w:val="both"/>
        <w:rPr>
          <w:b/>
          <w:bCs/>
          <w:lang w:val="id-ID"/>
        </w:rPr>
      </w:pPr>
      <w:r w:rsidRPr="00813992">
        <w:rPr>
          <w:lang w:val="id-ID"/>
        </w:rPr>
        <w:t xml:space="preserve">U: </w:t>
      </w:r>
      <w:r w:rsidRPr="00813992">
        <w:rPr>
          <w:lang w:val="id-ID"/>
        </w:rPr>
        <w:tab/>
      </w:r>
      <w:r w:rsidRPr="00813992">
        <w:rPr>
          <w:b/>
          <w:bCs/>
          <w:lang w:val="id-ID"/>
        </w:rPr>
        <w:t>hatiku bersorak-sorak karena penyelamatan-Mu. Aku mau menyanyi untuk TUHAN, karena Ia telah berbuat baik kepadaku.</w:t>
      </w:r>
    </w:p>
    <w:p w14:paraId="6163DEDC" w14:textId="77777777" w:rsidR="00584ECC" w:rsidRPr="00813992" w:rsidRDefault="00584ECC" w:rsidP="00584ECC">
      <w:pPr>
        <w:pStyle w:val="DaftarParagraf"/>
        <w:ind w:left="567" w:hanging="567"/>
        <w:rPr>
          <w:lang w:val="id-ID"/>
        </w:rPr>
      </w:pPr>
    </w:p>
    <w:p w14:paraId="4F697942" w14:textId="77777777" w:rsidR="00584ECC" w:rsidRPr="00813992" w:rsidRDefault="00584ECC" w:rsidP="00584ECC">
      <w:pPr>
        <w:pStyle w:val="DaftarParagraf"/>
        <w:ind w:left="567" w:hanging="567"/>
        <w:rPr>
          <w:b/>
          <w:bCs/>
          <w:lang w:val="id-ID"/>
        </w:rPr>
      </w:pPr>
      <w:r w:rsidRPr="00813992">
        <w:rPr>
          <w:lang w:val="id-ID"/>
        </w:rPr>
        <w:t>M1:</w:t>
      </w:r>
      <w:r w:rsidRPr="00813992">
        <w:rPr>
          <w:lang w:val="id-ID"/>
        </w:rPr>
        <w:tab/>
        <w:t xml:space="preserve">Kita memuji Tuhan dari </w:t>
      </w:r>
      <w:r w:rsidRPr="00813992">
        <w:rPr>
          <w:b/>
          <w:bCs/>
          <w:lang w:val="id-ID"/>
        </w:rPr>
        <w:t>KJ 9: 1 – 2 “Puji, Hai, Jiwaku, Puji Tuhan”</w:t>
      </w:r>
    </w:p>
    <w:p w14:paraId="1C5DC2ED" w14:textId="77777777" w:rsidR="00584ECC" w:rsidRPr="00813992" w:rsidRDefault="00584ECC" w:rsidP="00584ECC">
      <w:pPr>
        <w:pStyle w:val="DaftarParagraf"/>
        <w:ind w:left="567" w:hanging="567"/>
        <w:rPr>
          <w:rFonts w:cs="Cambria"/>
          <w:b/>
          <w:bCs/>
          <w:lang w:val="id-ID"/>
        </w:rPr>
      </w:pPr>
      <w:r w:rsidRPr="00813992">
        <w:rPr>
          <w:lang w:val="id-ID"/>
        </w:rPr>
        <w:t xml:space="preserve">U: </w:t>
      </w:r>
      <w:r w:rsidRPr="00813992">
        <w:rPr>
          <w:lang w:val="id-ID"/>
        </w:rPr>
        <w:tab/>
        <w:t xml:space="preserve">Menyanyikan </w:t>
      </w:r>
      <w:r w:rsidRPr="00813992">
        <w:rPr>
          <w:rFonts w:cs="Cambria"/>
          <w:b/>
          <w:bCs/>
          <w:lang w:val="id-ID"/>
        </w:rPr>
        <w:t>KJ 9 : 1, 2</w:t>
      </w:r>
    </w:p>
    <w:p w14:paraId="540BD1CB" w14:textId="77777777" w:rsidR="00584ECC" w:rsidRPr="00813992" w:rsidRDefault="00584ECC" w:rsidP="00584ECC">
      <w:pPr>
        <w:pStyle w:val="DaftarParagraf"/>
        <w:widowControl/>
        <w:numPr>
          <w:ilvl w:val="0"/>
          <w:numId w:val="88"/>
        </w:numPr>
        <w:autoSpaceDE/>
        <w:autoSpaceDN/>
        <w:ind w:left="993" w:hanging="426"/>
        <w:contextualSpacing/>
        <w:rPr>
          <w:rFonts w:cs="Cambria"/>
          <w:lang w:val="id-ID"/>
        </w:rPr>
      </w:pPr>
      <w:r w:rsidRPr="00813992">
        <w:rPr>
          <w:color w:val="000000"/>
          <w:lang w:val="id-ID"/>
        </w:rPr>
        <w:t>Puji, hai jiwaku, puji Tuhan selagi ada nafasmu!</w:t>
      </w:r>
    </w:p>
    <w:p w14:paraId="647C2E76" w14:textId="77777777" w:rsidR="00584ECC" w:rsidRPr="00813992" w:rsidRDefault="00584ECC" w:rsidP="00584ECC">
      <w:pPr>
        <w:pStyle w:val="DaftarParagraf"/>
        <w:ind w:left="993" w:firstLine="0"/>
        <w:rPr>
          <w:color w:val="000000"/>
          <w:lang w:val="id-ID"/>
        </w:rPr>
      </w:pPr>
      <w:r w:rsidRPr="00813992">
        <w:rPr>
          <w:color w:val="000000"/>
          <w:lang w:val="id-ID"/>
        </w:rPr>
        <w:t>Allahku patutlah ku agungkan sepanjang umur hidupku!</w:t>
      </w:r>
    </w:p>
    <w:p w14:paraId="0B0F5D48" w14:textId="77777777" w:rsidR="00584ECC" w:rsidRPr="00813992" w:rsidRDefault="00584ECC" w:rsidP="00584ECC">
      <w:pPr>
        <w:pStyle w:val="DaftarParagraf"/>
        <w:ind w:left="993" w:firstLine="0"/>
        <w:rPr>
          <w:color w:val="000000"/>
          <w:lang w:val="id-ID"/>
        </w:rPr>
      </w:pPr>
      <w:r w:rsidRPr="00813992">
        <w:rPr>
          <w:color w:val="000000"/>
          <w:lang w:val="id-ID"/>
        </w:rPr>
        <w:t>Hayatku Dia yang beri: Dia kupuji tak henti.</w:t>
      </w:r>
    </w:p>
    <w:p w14:paraId="677A42A9" w14:textId="77777777" w:rsidR="00584ECC" w:rsidRPr="00813992" w:rsidRDefault="00584ECC" w:rsidP="00584ECC">
      <w:pPr>
        <w:pStyle w:val="DaftarParagraf"/>
        <w:ind w:left="993" w:firstLine="0"/>
        <w:rPr>
          <w:color w:val="000000"/>
          <w:lang w:val="id-ID"/>
        </w:rPr>
      </w:pPr>
      <w:r w:rsidRPr="00813992">
        <w:rPr>
          <w:color w:val="000000"/>
          <w:lang w:val="id-ID"/>
        </w:rPr>
        <w:t>Haleluya, Haleluya</w:t>
      </w:r>
    </w:p>
    <w:p w14:paraId="585C2D60" w14:textId="77777777" w:rsidR="00584ECC" w:rsidRPr="00813992" w:rsidRDefault="00584ECC" w:rsidP="00584ECC">
      <w:pPr>
        <w:pStyle w:val="DaftarParagraf"/>
        <w:ind w:left="993" w:firstLine="0"/>
        <w:rPr>
          <w:rFonts w:cs="Cambria"/>
          <w:lang w:val="id-ID"/>
        </w:rPr>
      </w:pPr>
    </w:p>
    <w:p w14:paraId="6345AFDD" w14:textId="64A90B36" w:rsidR="00584ECC" w:rsidRPr="00813992" w:rsidRDefault="00584ECC" w:rsidP="00584ECC">
      <w:pPr>
        <w:pStyle w:val="DaftarParagraf"/>
        <w:ind w:left="993" w:firstLine="0"/>
        <w:rPr>
          <w:rFonts w:cs="Cambria"/>
          <w:i/>
          <w:iCs/>
          <w:lang w:val="id-ID"/>
        </w:rPr>
      </w:pPr>
      <w:r w:rsidRPr="00813992">
        <w:rPr>
          <w:rFonts w:cs="Cambria"/>
          <w:i/>
          <w:iCs/>
          <w:lang w:val="id-ID"/>
        </w:rPr>
        <w:t>(P</w:t>
      </w:r>
      <w:r w:rsidRPr="00813992">
        <w:rPr>
          <w:rFonts w:cs="Cambria"/>
          <w:i/>
          <w:iCs/>
          <w:spacing w:val="1"/>
          <w:lang w:val="id-ID"/>
        </w:rPr>
        <w:t>e</w:t>
      </w:r>
      <w:r w:rsidR="00422629">
        <w:rPr>
          <w:rFonts w:cs="Cambria"/>
          <w:i/>
          <w:iCs/>
          <w:spacing w:val="-2"/>
          <w:lang w:val="id-ID"/>
        </w:rPr>
        <w:t xml:space="preserve">layan Firman </w:t>
      </w:r>
      <w:r w:rsidRPr="00813992">
        <w:rPr>
          <w:rFonts w:cs="Cambria"/>
          <w:i/>
          <w:iCs/>
          <w:lang w:val="id-ID"/>
        </w:rPr>
        <w:t>d</w:t>
      </w:r>
      <w:r w:rsidRPr="00813992">
        <w:rPr>
          <w:rFonts w:cs="Cambria"/>
          <w:i/>
          <w:iCs/>
          <w:spacing w:val="4"/>
          <w:lang w:val="id-ID"/>
        </w:rPr>
        <w:t>a</w:t>
      </w:r>
      <w:r w:rsidRPr="00813992">
        <w:rPr>
          <w:rFonts w:cs="Cambria"/>
          <w:i/>
          <w:iCs/>
          <w:lang w:val="id-ID"/>
        </w:rPr>
        <w:t>n</w:t>
      </w:r>
      <w:r w:rsidRPr="00813992">
        <w:rPr>
          <w:rFonts w:cs="Cambria"/>
          <w:i/>
          <w:iCs/>
          <w:spacing w:val="1"/>
          <w:lang w:val="id-ID"/>
        </w:rPr>
        <w:t xml:space="preserve"> M</w:t>
      </w:r>
      <w:r w:rsidRPr="00813992">
        <w:rPr>
          <w:rFonts w:cs="Cambria"/>
          <w:i/>
          <w:iCs/>
          <w:lang w:val="id-ID"/>
        </w:rPr>
        <w:t>a</w:t>
      </w:r>
      <w:r w:rsidRPr="00813992">
        <w:rPr>
          <w:rFonts w:cs="Cambria"/>
          <w:i/>
          <w:iCs/>
          <w:spacing w:val="-1"/>
          <w:lang w:val="id-ID"/>
        </w:rPr>
        <w:t>j</w:t>
      </w:r>
      <w:r w:rsidRPr="00813992">
        <w:rPr>
          <w:rFonts w:cs="Cambria"/>
          <w:i/>
          <w:iCs/>
          <w:lang w:val="id-ID"/>
        </w:rPr>
        <w:t>e</w:t>
      </w:r>
      <w:r w:rsidRPr="00813992">
        <w:rPr>
          <w:rFonts w:cs="Cambria"/>
          <w:i/>
          <w:iCs/>
          <w:spacing w:val="-1"/>
          <w:lang w:val="id-ID"/>
        </w:rPr>
        <w:t>l</w:t>
      </w:r>
      <w:r w:rsidRPr="00813992">
        <w:rPr>
          <w:rFonts w:cs="Cambria"/>
          <w:i/>
          <w:iCs/>
          <w:lang w:val="id-ID"/>
        </w:rPr>
        <w:t>is</w:t>
      </w:r>
      <w:r w:rsidRPr="00813992">
        <w:rPr>
          <w:rFonts w:cs="Cambria"/>
          <w:i/>
          <w:iCs/>
          <w:spacing w:val="1"/>
          <w:lang w:val="id-ID"/>
        </w:rPr>
        <w:t xml:space="preserve"> </w:t>
      </w:r>
      <w:r w:rsidRPr="00813992">
        <w:rPr>
          <w:rFonts w:cs="Cambria"/>
          <w:i/>
          <w:iCs/>
          <w:spacing w:val="-2"/>
          <w:lang w:val="id-ID"/>
        </w:rPr>
        <w:t>m</w:t>
      </w:r>
      <w:r w:rsidRPr="00813992">
        <w:rPr>
          <w:rFonts w:cs="Cambria"/>
          <w:i/>
          <w:iCs/>
          <w:lang w:val="id-ID"/>
        </w:rPr>
        <w:t>e</w:t>
      </w:r>
      <w:r w:rsidRPr="00813992">
        <w:rPr>
          <w:rFonts w:cs="Cambria"/>
          <w:i/>
          <w:iCs/>
          <w:spacing w:val="3"/>
          <w:lang w:val="id-ID"/>
        </w:rPr>
        <w:t>m</w:t>
      </w:r>
      <w:r w:rsidRPr="00813992">
        <w:rPr>
          <w:rFonts w:cs="Cambria"/>
          <w:i/>
          <w:iCs/>
          <w:lang w:val="id-ID"/>
        </w:rPr>
        <w:t>a</w:t>
      </w:r>
      <w:r w:rsidRPr="00813992">
        <w:rPr>
          <w:rFonts w:cs="Cambria"/>
          <w:i/>
          <w:iCs/>
          <w:spacing w:val="1"/>
          <w:lang w:val="id-ID"/>
        </w:rPr>
        <w:t>s</w:t>
      </w:r>
      <w:r w:rsidRPr="00813992">
        <w:rPr>
          <w:rFonts w:cs="Cambria"/>
          <w:i/>
          <w:iCs/>
          <w:lang w:val="id-ID"/>
        </w:rPr>
        <w:t>u</w:t>
      </w:r>
      <w:r w:rsidRPr="00813992">
        <w:rPr>
          <w:rFonts w:cs="Cambria"/>
          <w:i/>
          <w:iCs/>
          <w:spacing w:val="2"/>
          <w:lang w:val="id-ID"/>
        </w:rPr>
        <w:t>k</w:t>
      </w:r>
      <w:r w:rsidRPr="00813992">
        <w:rPr>
          <w:rFonts w:cs="Cambria"/>
          <w:i/>
          <w:iCs/>
          <w:lang w:val="id-ID"/>
        </w:rPr>
        <w:t xml:space="preserve">i </w:t>
      </w:r>
      <w:r w:rsidRPr="00813992">
        <w:rPr>
          <w:rFonts w:cs="Cambria"/>
          <w:i/>
          <w:iCs/>
          <w:spacing w:val="1"/>
          <w:lang w:val="id-ID"/>
        </w:rPr>
        <w:t>r</w:t>
      </w:r>
      <w:r w:rsidRPr="00813992">
        <w:rPr>
          <w:rFonts w:cs="Cambria"/>
          <w:i/>
          <w:iCs/>
          <w:lang w:val="id-ID"/>
        </w:rPr>
        <w:t>uang</w:t>
      </w:r>
      <w:r w:rsidRPr="00813992">
        <w:rPr>
          <w:rFonts w:cs="Cambria"/>
          <w:i/>
          <w:iCs/>
          <w:spacing w:val="-2"/>
          <w:lang w:val="id-ID"/>
        </w:rPr>
        <w:t xml:space="preserve"> </w:t>
      </w:r>
      <w:r w:rsidRPr="00813992">
        <w:rPr>
          <w:rFonts w:cs="Cambria"/>
          <w:i/>
          <w:iCs/>
          <w:lang w:val="id-ID"/>
        </w:rPr>
        <w:t>i</w:t>
      </w:r>
      <w:r w:rsidRPr="00813992">
        <w:rPr>
          <w:rFonts w:cs="Cambria"/>
          <w:i/>
          <w:iCs/>
          <w:spacing w:val="-1"/>
          <w:lang w:val="id-ID"/>
        </w:rPr>
        <w:t>b</w:t>
      </w:r>
      <w:r w:rsidRPr="00813992">
        <w:rPr>
          <w:rFonts w:cs="Cambria"/>
          <w:i/>
          <w:iCs/>
          <w:lang w:val="id-ID"/>
        </w:rPr>
        <w:t>adah)</w:t>
      </w:r>
    </w:p>
    <w:p w14:paraId="03789206" w14:textId="77777777" w:rsidR="00584ECC" w:rsidRPr="00813992" w:rsidRDefault="00584ECC" w:rsidP="00584ECC">
      <w:pPr>
        <w:pStyle w:val="DaftarParagraf"/>
        <w:ind w:left="993" w:hanging="426"/>
        <w:rPr>
          <w:rFonts w:cs="Cambria"/>
          <w:lang w:val="id-ID"/>
        </w:rPr>
      </w:pPr>
    </w:p>
    <w:p w14:paraId="43869066" w14:textId="77777777" w:rsidR="00584ECC" w:rsidRPr="00813992" w:rsidRDefault="00584ECC" w:rsidP="00584ECC">
      <w:pPr>
        <w:pStyle w:val="DaftarParagraf"/>
        <w:widowControl/>
        <w:numPr>
          <w:ilvl w:val="0"/>
          <w:numId w:val="88"/>
        </w:numPr>
        <w:autoSpaceDE/>
        <w:autoSpaceDN/>
        <w:ind w:left="993" w:hanging="426"/>
        <w:contextualSpacing/>
        <w:rPr>
          <w:color w:val="000000"/>
          <w:lang w:val="id-ID"/>
        </w:rPr>
      </w:pPr>
      <w:r w:rsidRPr="00813992">
        <w:rPr>
          <w:color w:val="000000"/>
          <w:lang w:val="id-ID"/>
        </w:rPr>
        <w:t>Jangan engkau pertaruhkan nasib</w:t>
      </w:r>
    </w:p>
    <w:p w14:paraId="1C5E76F1" w14:textId="77777777" w:rsidR="00584ECC" w:rsidRPr="00813992" w:rsidRDefault="00584ECC" w:rsidP="00584ECC">
      <w:pPr>
        <w:pStyle w:val="DaftarParagraf"/>
        <w:ind w:left="993" w:firstLine="0"/>
        <w:rPr>
          <w:color w:val="000000"/>
          <w:lang w:val="id-ID"/>
        </w:rPr>
      </w:pPr>
      <w:r w:rsidRPr="00813992">
        <w:rPr>
          <w:color w:val="000000"/>
          <w:lang w:val="id-ID"/>
        </w:rPr>
        <w:t>kepada insan yang fana.</w:t>
      </w:r>
    </w:p>
    <w:p w14:paraId="6F05C5E1" w14:textId="77777777" w:rsidR="00584ECC" w:rsidRPr="00813992" w:rsidRDefault="00584ECC" w:rsidP="00584ECC">
      <w:pPr>
        <w:pStyle w:val="DaftarParagraf"/>
        <w:ind w:left="993" w:firstLine="0"/>
        <w:rPr>
          <w:color w:val="000000"/>
          <w:lang w:val="id-ID"/>
        </w:rPr>
      </w:pPr>
      <w:r w:rsidRPr="00813992">
        <w:rPr>
          <w:color w:val="000000"/>
          <w:lang w:val="id-ID"/>
        </w:rPr>
        <w:t>Juga bangsawan yang paling baik</w:t>
      </w:r>
    </w:p>
    <w:p w14:paraId="4B8529C5" w14:textId="77777777" w:rsidR="00584ECC" w:rsidRPr="00813992" w:rsidRDefault="00584ECC" w:rsidP="00584ECC">
      <w:pPr>
        <w:pStyle w:val="DaftarParagraf"/>
        <w:ind w:left="993" w:firstLine="0"/>
        <w:rPr>
          <w:color w:val="000000"/>
          <w:lang w:val="id-ID"/>
        </w:rPr>
      </w:pPr>
      <w:r w:rsidRPr="00813992">
        <w:rPr>
          <w:color w:val="000000"/>
          <w:lang w:val="id-ID"/>
        </w:rPr>
        <w:t>hilang bersama niatnya.</w:t>
      </w:r>
    </w:p>
    <w:p w14:paraId="4EA04D19" w14:textId="77777777" w:rsidR="00584ECC" w:rsidRPr="00813992" w:rsidRDefault="00584ECC" w:rsidP="00584ECC">
      <w:pPr>
        <w:pStyle w:val="DaftarParagraf"/>
        <w:ind w:left="993" w:firstLine="0"/>
        <w:rPr>
          <w:color w:val="000000"/>
          <w:lang w:val="id-ID"/>
        </w:rPr>
      </w:pPr>
      <w:r w:rsidRPr="00813992">
        <w:rPr>
          <w:color w:val="000000"/>
          <w:lang w:val="id-ID"/>
        </w:rPr>
        <w:t>Hidup manusia lenyap,</w:t>
      </w:r>
    </w:p>
    <w:p w14:paraId="76BA8C73" w14:textId="77777777" w:rsidR="00584ECC" w:rsidRPr="00813992" w:rsidRDefault="00584ECC" w:rsidP="00584ECC">
      <w:pPr>
        <w:pStyle w:val="DaftarParagraf"/>
        <w:ind w:left="993" w:firstLine="0"/>
        <w:rPr>
          <w:color w:val="000000"/>
          <w:lang w:val="id-ID"/>
        </w:rPr>
      </w:pPr>
      <w:r w:rsidRPr="00813992">
        <w:rPr>
          <w:color w:val="000000"/>
          <w:lang w:val="id-ID"/>
        </w:rPr>
        <w:t>Hanyalah Allah yang tetap.</w:t>
      </w:r>
    </w:p>
    <w:p w14:paraId="6DAB05D8" w14:textId="77777777" w:rsidR="00584ECC" w:rsidRPr="00813992" w:rsidRDefault="00584ECC" w:rsidP="00584ECC">
      <w:pPr>
        <w:pStyle w:val="DaftarParagraf"/>
        <w:ind w:left="993" w:firstLine="0"/>
        <w:rPr>
          <w:color w:val="000000"/>
          <w:lang w:val="id-ID"/>
        </w:rPr>
      </w:pPr>
      <w:r w:rsidRPr="00813992">
        <w:rPr>
          <w:color w:val="000000"/>
          <w:lang w:val="id-ID"/>
        </w:rPr>
        <w:t>Haleluya, Haleluya!</w:t>
      </w:r>
    </w:p>
    <w:p w14:paraId="550C293A" w14:textId="77777777" w:rsidR="00584ECC" w:rsidRPr="00813992" w:rsidRDefault="00584ECC" w:rsidP="00584ECC">
      <w:pPr>
        <w:pStyle w:val="DaftarParagraf"/>
        <w:ind w:left="840"/>
        <w:rPr>
          <w:b/>
          <w:bCs/>
          <w:lang w:val="id-ID"/>
        </w:rPr>
      </w:pPr>
    </w:p>
    <w:p w14:paraId="4E96765A" w14:textId="77777777" w:rsidR="00584ECC" w:rsidRPr="00813992" w:rsidRDefault="00584ECC" w:rsidP="00584ECC">
      <w:pPr>
        <w:pStyle w:val="DaftarParagraf"/>
        <w:ind w:left="0" w:firstLine="0"/>
        <w:rPr>
          <w:b/>
          <w:bCs/>
          <w:lang w:val="id-ID"/>
        </w:rPr>
      </w:pPr>
      <w:r w:rsidRPr="00813992">
        <w:rPr>
          <w:b/>
          <w:bCs/>
          <w:lang w:val="id-ID"/>
        </w:rPr>
        <w:t>VOTUM</w:t>
      </w:r>
    </w:p>
    <w:p w14:paraId="7D474431" w14:textId="1BE86670" w:rsidR="00584ECC" w:rsidRPr="00813992" w:rsidRDefault="00584ECC" w:rsidP="00584ECC">
      <w:pPr>
        <w:pStyle w:val="DaftarParagraf"/>
        <w:ind w:left="567" w:hanging="567"/>
        <w:rPr>
          <w:lang w:val="id-ID"/>
        </w:rPr>
      </w:pPr>
      <w:r w:rsidRPr="00813992">
        <w:rPr>
          <w:lang w:val="id-ID"/>
        </w:rPr>
        <w:t>PF:</w:t>
      </w:r>
      <w:r w:rsidRPr="00813992">
        <w:rPr>
          <w:lang w:val="id-ID"/>
        </w:rPr>
        <w:tab/>
        <w:t xml:space="preserve">Marilah kita masuki ibadah </w:t>
      </w:r>
      <w:r w:rsidR="00422629">
        <w:rPr>
          <w:lang w:val="id-ID"/>
        </w:rPr>
        <w:t xml:space="preserve">Minggu </w:t>
      </w:r>
      <w:r w:rsidRPr="00813992">
        <w:rPr>
          <w:lang w:val="id-ID"/>
        </w:rPr>
        <w:t xml:space="preserve">Paskah ketiga ini dengan pengakuan: Sumber pertolongan kita adalah Tuhan yang menciptakan langit, bumi dan segala isinya, yang tetap setia menepati janji keselamatan sampai selama-lamanya. Amin! </w:t>
      </w:r>
    </w:p>
    <w:p w14:paraId="3210026A" w14:textId="77777777" w:rsidR="00584ECC" w:rsidRPr="00813992" w:rsidRDefault="00584ECC" w:rsidP="00584ECC">
      <w:pPr>
        <w:pStyle w:val="DaftarParagraf"/>
        <w:ind w:left="567" w:hanging="567"/>
        <w:rPr>
          <w:lang w:val="id-ID"/>
        </w:rPr>
      </w:pPr>
      <w:r w:rsidRPr="00813992">
        <w:rPr>
          <w:lang w:val="id-ID"/>
        </w:rPr>
        <w:t>U:</w:t>
      </w:r>
      <w:r w:rsidRPr="00813992">
        <w:rPr>
          <w:lang w:val="id-ID"/>
        </w:rPr>
        <w:tab/>
      </w:r>
      <w:r w:rsidRPr="00813992">
        <w:rPr>
          <w:b/>
          <w:bCs/>
          <w:lang w:val="id-ID"/>
        </w:rPr>
        <w:t>(menyanyikan Amin, Amin, Amin)</w:t>
      </w:r>
    </w:p>
    <w:p w14:paraId="2B3964AA" w14:textId="77777777" w:rsidR="00584ECC" w:rsidRPr="00813992" w:rsidRDefault="00584ECC" w:rsidP="00584ECC">
      <w:pPr>
        <w:pStyle w:val="DaftarParagraf"/>
        <w:ind w:left="0"/>
        <w:rPr>
          <w:b/>
          <w:bCs/>
          <w:lang w:val="id-ID"/>
        </w:rPr>
      </w:pPr>
    </w:p>
    <w:p w14:paraId="53D7A486" w14:textId="77777777" w:rsidR="00584ECC" w:rsidRPr="00813992" w:rsidRDefault="00584ECC" w:rsidP="00584ECC">
      <w:pPr>
        <w:pStyle w:val="DaftarParagraf"/>
        <w:ind w:left="0" w:firstLine="0"/>
        <w:rPr>
          <w:b/>
          <w:bCs/>
          <w:lang w:val="id-ID"/>
        </w:rPr>
      </w:pPr>
      <w:r w:rsidRPr="00813992">
        <w:rPr>
          <w:b/>
          <w:bCs/>
          <w:lang w:val="id-ID"/>
        </w:rPr>
        <w:t>SALAM</w:t>
      </w:r>
    </w:p>
    <w:p w14:paraId="12CF8F8F" w14:textId="77777777" w:rsidR="00584ECC" w:rsidRPr="00813992" w:rsidRDefault="00584ECC" w:rsidP="00584ECC">
      <w:pPr>
        <w:pStyle w:val="DaftarParagraf"/>
        <w:ind w:left="567" w:hanging="567"/>
        <w:rPr>
          <w:lang w:val="id-ID"/>
        </w:rPr>
      </w:pPr>
      <w:r w:rsidRPr="00813992">
        <w:rPr>
          <w:lang w:val="id-ID"/>
        </w:rPr>
        <w:t>PF:</w:t>
      </w:r>
      <w:r w:rsidRPr="00813992">
        <w:rPr>
          <w:lang w:val="id-ID"/>
        </w:rPr>
        <w:tab/>
        <w:t>Kasih karunia dan damai sejahtera dari Allah Bapa kita, dan dari Tuhan Yesus Kristus menyertai Saudara sekalian.</w:t>
      </w:r>
    </w:p>
    <w:p w14:paraId="3FC3237C" w14:textId="77777777" w:rsidR="00584ECC" w:rsidRPr="00813992" w:rsidRDefault="00584ECC" w:rsidP="00584ECC">
      <w:pPr>
        <w:pStyle w:val="DaftarParagraf"/>
        <w:ind w:left="567" w:hanging="567"/>
        <w:rPr>
          <w:lang w:val="id-ID"/>
        </w:rPr>
      </w:pPr>
      <w:r w:rsidRPr="00813992">
        <w:rPr>
          <w:lang w:val="id-ID"/>
        </w:rPr>
        <w:t>U:</w:t>
      </w:r>
      <w:r w:rsidRPr="00813992">
        <w:rPr>
          <w:lang w:val="id-ID"/>
        </w:rPr>
        <w:tab/>
      </w:r>
      <w:r w:rsidRPr="00813992">
        <w:rPr>
          <w:b/>
          <w:bCs/>
          <w:lang w:val="id-ID"/>
        </w:rPr>
        <w:t>Menyertai Saudara juga</w:t>
      </w:r>
    </w:p>
    <w:p w14:paraId="3C353147" w14:textId="77777777" w:rsidR="00584ECC" w:rsidRPr="00813992" w:rsidRDefault="00584ECC" w:rsidP="00584ECC">
      <w:pPr>
        <w:pStyle w:val="DaftarParagraf"/>
        <w:tabs>
          <w:tab w:val="right" w:pos="6237"/>
        </w:tabs>
        <w:ind w:left="0"/>
        <w:rPr>
          <w:b/>
          <w:bCs/>
          <w:lang w:val="id-ID"/>
        </w:rPr>
      </w:pPr>
    </w:p>
    <w:p w14:paraId="5FB0337A" w14:textId="77272085" w:rsidR="00584ECC" w:rsidRPr="00813992" w:rsidRDefault="00584ECC" w:rsidP="00584ECC">
      <w:pPr>
        <w:pStyle w:val="DaftarParagraf"/>
        <w:tabs>
          <w:tab w:val="right" w:pos="6520"/>
        </w:tabs>
        <w:ind w:left="0" w:firstLine="0"/>
        <w:jc w:val="left"/>
        <w:rPr>
          <w:i/>
          <w:iCs/>
          <w:lang w:val="id-ID"/>
        </w:rPr>
      </w:pPr>
      <w:r w:rsidRPr="00813992">
        <w:rPr>
          <w:b/>
          <w:bCs/>
          <w:lang w:val="id-ID"/>
        </w:rPr>
        <w:t xml:space="preserve">KATA PEMBUKA </w:t>
      </w:r>
      <w:r w:rsidRPr="00813992">
        <w:rPr>
          <w:b/>
          <w:bCs/>
          <w:lang w:val="id-ID"/>
        </w:rPr>
        <w:tab/>
      </w:r>
      <w:r w:rsidRPr="00813992">
        <w:rPr>
          <w:i/>
          <w:iCs/>
          <w:lang w:val="id-ID"/>
        </w:rPr>
        <w:t>(Duduk)</w:t>
      </w:r>
    </w:p>
    <w:p w14:paraId="01D7F44A" w14:textId="77777777" w:rsidR="0026136E" w:rsidRDefault="00584ECC" w:rsidP="00584ECC">
      <w:pPr>
        <w:pStyle w:val="DaftarParagraf"/>
        <w:ind w:left="567" w:hanging="567"/>
        <w:rPr>
          <w:lang w:val="id-ID"/>
        </w:rPr>
      </w:pPr>
      <w:r w:rsidRPr="00813992">
        <w:rPr>
          <w:lang w:val="id-ID"/>
        </w:rPr>
        <w:t>M2:</w:t>
      </w:r>
      <w:r w:rsidRPr="00813992">
        <w:rPr>
          <w:lang w:val="id-ID"/>
        </w:rPr>
        <w:tab/>
        <w:t xml:space="preserve">Silih berganti perjumpaan dalam kehidupan telah kita lalui. Ratusan kilometer jalan kita tempuh dan ribuan orang pernah </w:t>
      </w:r>
      <w:r w:rsidRPr="00813992">
        <w:rPr>
          <w:lang w:val="id-ID"/>
        </w:rPr>
        <w:lastRenderedPageBreak/>
        <w:t xml:space="preserve">kita jumpai. Namun terkadang justru kekecewaan yang sering kita alami. Kecewa, marah, sakit hati, dan amarah berpadu satu mengguncang jiwa yang mendambakan </w:t>
      </w:r>
      <w:r w:rsidR="0026136E" w:rsidRPr="00813992">
        <w:rPr>
          <w:lang w:val="id-ID"/>
        </w:rPr>
        <w:t>ketenteraman</w:t>
      </w:r>
      <w:r w:rsidRPr="00813992">
        <w:rPr>
          <w:lang w:val="id-ID"/>
        </w:rPr>
        <w:t xml:space="preserve">. </w:t>
      </w:r>
    </w:p>
    <w:p w14:paraId="6545D56F" w14:textId="77777777" w:rsidR="0026136E" w:rsidRDefault="0026136E" w:rsidP="00584ECC">
      <w:pPr>
        <w:pStyle w:val="DaftarParagraf"/>
        <w:ind w:left="567" w:hanging="567"/>
        <w:rPr>
          <w:lang w:val="id-ID"/>
        </w:rPr>
      </w:pPr>
    </w:p>
    <w:p w14:paraId="127F36FB" w14:textId="77777777" w:rsidR="0026136E" w:rsidRDefault="00584ECC" w:rsidP="0026136E">
      <w:pPr>
        <w:pStyle w:val="DaftarParagraf"/>
        <w:ind w:left="567" w:firstLine="0"/>
        <w:rPr>
          <w:lang w:val="id-ID"/>
        </w:rPr>
      </w:pPr>
      <w:r w:rsidRPr="00813992">
        <w:rPr>
          <w:lang w:val="id-ID"/>
        </w:rPr>
        <w:t xml:space="preserve">Yaaa….. Jiwa berangsur menjadi </w:t>
      </w:r>
      <w:r w:rsidR="0026136E">
        <w:rPr>
          <w:lang w:val="id-ID"/>
        </w:rPr>
        <w:t>l</w:t>
      </w:r>
      <w:r w:rsidRPr="00813992">
        <w:rPr>
          <w:lang w:val="id-ID"/>
        </w:rPr>
        <w:t>elah, lemas</w:t>
      </w:r>
      <w:r w:rsidR="0026136E">
        <w:rPr>
          <w:lang w:val="id-ID"/>
        </w:rPr>
        <w:t>.</w:t>
      </w:r>
      <w:r w:rsidRPr="00813992">
        <w:rPr>
          <w:lang w:val="id-ID"/>
        </w:rPr>
        <w:t xml:space="preserve"> </w:t>
      </w:r>
      <w:r w:rsidR="0026136E">
        <w:rPr>
          <w:lang w:val="id-ID"/>
        </w:rPr>
        <w:t>K</w:t>
      </w:r>
      <w:r w:rsidRPr="00813992">
        <w:rPr>
          <w:lang w:val="id-ID"/>
        </w:rPr>
        <w:t>aki melangkah maju, cahaya harapan yang menuntun hidup</w:t>
      </w:r>
      <w:r w:rsidR="0026136E">
        <w:rPr>
          <w:lang w:val="id-ID"/>
        </w:rPr>
        <w:t xml:space="preserve"> tak kunjung didapat</w:t>
      </w:r>
      <w:r w:rsidRPr="00813992">
        <w:rPr>
          <w:lang w:val="id-ID"/>
        </w:rPr>
        <w:t>. Dalam krisis kehidupan yang terus mengancam, ingatan kita tertuju pada suatu masa di</w:t>
      </w:r>
      <w:r w:rsidR="0026136E">
        <w:rPr>
          <w:lang w:val="id-ID"/>
        </w:rPr>
        <w:t xml:space="preserve"> </w:t>
      </w:r>
      <w:r w:rsidRPr="00813992">
        <w:rPr>
          <w:lang w:val="id-ID"/>
        </w:rPr>
        <w:t>mana tiada beban dan kekecewaan.</w:t>
      </w:r>
      <w:r w:rsidR="0026136E">
        <w:rPr>
          <w:lang w:val="id-ID"/>
        </w:rPr>
        <w:t xml:space="preserve"> Itulah indahnya kenangan masa lalu.</w:t>
      </w:r>
      <w:r w:rsidRPr="00813992">
        <w:rPr>
          <w:lang w:val="id-ID"/>
        </w:rPr>
        <w:t xml:space="preserve"> Ingin rasanya </w:t>
      </w:r>
      <w:r w:rsidR="0026136E">
        <w:rPr>
          <w:lang w:val="id-ID"/>
        </w:rPr>
        <w:t>k</w:t>
      </w:r>
      <w:r w:rsidRPr="00813992">
        <w:rPr>
          <w:lang w:val="id-ID"/>
        </w:rPr>
        <w:t xml:space="preserve">embali tapi tak akan pernah bisa terulang. </w:t>
      </w:r>
    </w:p>
    <w:p w14:paraId="2D7FECEA" w14:textId="77777777" w:rsidR="0026136E" w:rsidRDefault="0026136E" w:rsidP="0026136E">
      <w:pPr>
        <w:pStyle w:val="DaftarParagraf"/>
        <w:ind w:left="567" w:firstLine="0"/>
        <w:rPr>
          <w:lang w:val="id-ID"/>
        </w:rPr>
      </w:pPr>
    </w:p>
    <w:p w14:paraId="443C2FAE" w14:textId="77777777" w:rsidR="0026136E" w:rsidRDefault="00584ECC" w:rsidP="0026136E">
      <w:pPr>
        <w:pStyle w:val="DaftarParagraf"/>
        <w:ind w:left="567" w:firstLine="0"/>
        <w:rPr>
          <w:lang w:val="id-ID"/>
        </w:rPr>
      </w:pPr>
      <w:r w:rsidRPr="00813992">
        <w:rPr>
          <w:lang w:val="id-ID"/>
        </w:rPr>
        <w:t>Sabda</w:t>
      </w:r>
      <w:r w:rsidR="0026136E">
        <w:rPr>
          <w:lang w:val="id-ID"/>
        </w:rPr>
        <w:t>-</w:t>
      </w:r>
      <w:r w:rsidRPr="00813992">
        <w:rPr>
          <w:lang w:val="id-ID"/>
        </w:rPr>
        <w:t>Nya kepada kita</w:t>
      </w:r>
      <w:r w:rsidR="0026136E">
        <w:rPr>
          <w:lang w:val="id-ID"/>
        </w:rPr>
        <w:t>,</w:t>
      </w:r>
      <w:r w:rsidRPr="00813992">
        <w:rPr>
          <w:lang w:val="id-ID"/>
        </w:rPr>
        <w:t xml:space="preserve"> </w:t>
      </w:r>
      <w:r w:rsidRPr="00813992">
        <w:rPr>
          <w:i/>
          <w:iCs/>
          <w:lang w:val="id-ID"/>
        </w:rPr>
        <w:t>“</w:t>
      </w:r>
      <w:r w:rsidR="0026136E">
        <w:rPr>
          <w:i/>
          <w:iCs/>
          <w:lang w:val="id-ID"/>
        </w:rPr>
        <w:t>D</w:t>
      </w:r>
      <w:r w:rsidRPr="00813992">
        <w:rPr>
          <w:i/>
          <w:iCs/>
          <w:lang w:val="id-ID"/>
        </w:rPr>
        <w:t>i</w:t>
      </w:r>
      <w:r w:rsidR="0026136E">
        <w:rPr>
          <w:i/>
          <w:iCs/>
          <w:lang w:val="id-ID"/>
        </w:rPr>
        <w:t xml:space="preserve"> </w:t>
      </w:r>
      <w:r w:rsidRPr="00813992">
        <w:rPr>
          <w:i/>
          <w:iCs/>
          <w:lang w:val="id-ID"/>
        </w:rPr>
        <w:t>dalam kelemahanmu</w:t>
      </w:r>
      <w:r w:rsidR="0026136E">
        <w:rPr>
          <w:i/>
          <w:iCs/>
          <w:lang w:val="id-ID"/>
        </w:rPr>
        <w:t>lah</w:t>
      </w:r>
      <w:r w:rsidRPr="00813992">
        <w:rPr>
          <w:i/>
          <w:iCs/>
          <w:lang w:val="id-ID"/>
        </w:rPr>
        <w:t xml:space="preserve"> kuasa</w:t>
      </w:r>
      <w:r w:rsidR="0026136E">
        <w:rPr>
          <w:i/>
          <w:iCs/>
          <w:lang w:val="id-ID"/>
        </w:rPr>
        <w:t>-</w:t>
      </w:r>
      <w:r w:rsidRPr="00813992">
        <w:rPr>
          <w:i/>
          <w:iCs/>
          <w:lang w:val="id-ID"/>
        </w:rPr>
        <w:t>Ku menjadi sempurna”</w:t>
      </w:r>
      <w:r w:rsidRPr="00813992">
        <w:rPr>
          <w:lang w:val="id-ID"/>
        </w:rPr>
        <w:t>. Sesungguhnya Tuhan selalu menggandeng kita. Tuhan senantiasa memberikan kuasa</w:t>
      </w:r>
      <w:r w:rsidR="0026136E">
        <w:rPr>
          <w:lang w:val="id-ID"/>
        </w:rPr>
        <w:t>-</w:t>
      </w:r>
      <w:r w:rsidRPr="00813992">
        <w:rPr>
          <w:lang w:val="id-ID"/>
        </w:rPr>
        <w:t xml:space="preserve">Nya dalam setiap kelemahan dan pergumulan kita. Berdamailah dengan masa lalu, berdamailah dengan dirimu sendiri, dan berdamailah dengan keadaan. </w:t>
      </w:r>
    </w:p>
    <w:p w14:paraId="500D3EA6" w14:textId="77777777" w:rsidR="0026136E" w:rsidRDefault="0026136E" w:rsidP="0026136E">
      <w:pPr>
        <w:pStyle w:val="DaftarParagraf"/>
        <w:ind w:left="567" w:firstLine="0"/>
        <w:rPr>
          <w:lang w:val="id-ID"/>
        </w:rPr>
      </w:pPr>
    </w:p>
    <w:p w14:paraId="5C38EFDA" w14:textId="53FDF0D7" w:rsidR="00584ECC" w:rsidRPr="00813992" w:rsidRDefault="00584ECC" w:rsidP="0026136E">
      <w:pPr>
        <w:pStyle w:val="DaftarParagraf"/>
        <w:ind w:left="567" w:firstLine="0"/>
        <w:rPr>
          <w:lang w:val="id-ID"/>
        </w:rPr>
      </w:pPr>
      <w:r w:rsidRPr="00813992">
        <w:rPr>
          <w:lang w:val="id-ID"/>
        </w:rPr>
        <w:t>Minggu Paskah ke III ini menghantarkan kita untuk bangkit dan menang dari pergumulan batin. Seperti Kristus yang menang dari sengsara dan alam maut.</w:t>
      </w:r>
    </w:p>
    <w:p w14:paraId="026475F1" w14:textId="74B03708" w:rsidR="00584ECC" w:rsidRPr="00813992" w:rsidRDefault="00584ECC" w:rsidP="00584ECC">
      <w:pPr>
        <w:pStyle w:val="DaftarParagraf"/>
        <w:ind w:left="567" w:firstLine="0"/>
        <w:rPr>
          <w:b/>
          <w:bCs/>
          <w:spacing w:val="-6"/>
          <w:lang w:val="id-ID"/>
        </w:rPr>
      </w:pPr>
      <w:r w:rsidRPr="00813992">
        <w:rPr>
          <w:spacing w:val="-6"/>
          <w:lang w:val="id-ID"/>
        </w:rPr>
        <w:t>Marilah kita memuji nama Tuhan dengan nyanyian</w:t>
      </w:r>
      <w:r w:rsidRPr="00813992">
        <w:rPr>
          <w:b/>
          <w:bCs/>
          <w:spacing w:val="-6"/>
          <w:lang w:val="id-ID"/>
        </w:rPr>
        <w:t xml:space="preserve"> </w:t>
      </w:r>
      <w:r w:rsidR="0026136E" w:rsidRPr="0026136E">
        <w:rPr>
          <w:b/>
          <w:bCs/>
          <w:spacing w:val="-6"/>
          <w:lang w:val="id-ID"/>
        </w:rPr>
        <w:t>KJ 247</w:t>
      </w:r>
      <w:r w:rsidR="0026136E">
        <w:rPr>
          <w:b/>
          <w:bCs/>
          <w:spacing w:val="-6"/>
          <w:lang w:val="id-ID"/>
        </w:rPr>
        <w:t>:1-3</w:t>
      </w:r>
    </w:p>
    <w:p w14:paraId="630D42E4" w14:textId="4BCD0DD1" w:rsidR="00584ECC" w:rsidRPr="00813992" w:rsidRDefault="00584ECC" w:rsidP="00584ECC">
      <w:pPr>
        <w:pStyle w:val="DaftarParagraf"/>
        <w:ind w:left="567" w:right="-141" w:hanging="567"/>
        <w:rPr>
          <w:b/>
          <w:bCs/>
          <w:lang w:val="id-ID"/>
        </w:rPr>
      </w:pPr>
      <w:r w:rsidRPr="00813992">
        <w:rPr>
          <w:lang w:val="id-ID"/>
        </w:rPr>
        <w:t>U:</w:t>
      </w:r>
      <w:r w:rsidRPr="00813992">
        <w:rPr>
          <w:lang w:val="id-ID"/>
        </w:rPr>
        <w:tab/>
      </w:r>
      <w:r w:rsidRPr="00813992">
        <w:rPr>
          <w:b/>
          <w:bCs/>
          <w:lang w:val="id-ID"/>
        </w:rPr>
        <w:t xml:space="preserve">(menyanyikan </w:t>
      </w:r>
      <w:r w:rsidR="0026136E" w:rsidRPr="0026136E">
        <w:rPr>
          <w:b/>
          <w:bCs/>
          <w:lang w:val="id-ID"/>
        </w:rPr>
        <w:t>KJ 247</w:t>
      </w:r>
      <w:r w:rsidR="0026136E">
        <w:rPr>
          <w:b/>
          <w:bCs/>
          <w:lang w:val="id-ID"/>
        </w:rPr>
        <w:t>:1-3</w:t>
      </w:r>
      <w:r w:rsidRPr="00813992">
        <w:rPr>
          <w:b/>
          <w:bCs/>
          <w:lang w:val="id-ID"/>
        </w:rPr>
        <w:t>)</w:t>
      </w:r>
    </w:p>
    <w:p w14:paraId="0ECC0258" w14:textId="447A343C" w:rsidR="00584ECC" w:rsidRPr="00813992" w:rsidRDefault="00584ECC" w:rsidP="00584ECC">
      <w:pPr>
        <w:ind w:firstLine="567"/>
        <w:rPr>
          <w:b/>
          <w:lang w:val="id-ID"/>
        </w:rPr>
      </w:pPr>
      <w:r w:rsidRPr="00813992">
        <w:rPr>
          <w:b/>
          <w:lang w:val="id-ID"/>
        </w:rPr>
        <w:t>“</w:t>
      </w:r>
      <w:r w:rsidR="0026136E" w:rsidRPr="0026136E">
        <w:rPr>
          <w:b/>
          <w:lang w:val="id-ID"/>
        </w:rPr>
        <w:t xml:space="preserve"> Sungguh, Kerajaan Allah di Bumi Tak Kalah</w:t>
      </w:r>
      <w:r w:rsidRPr="00813992">
        <w:rPr>
          <w:b/>
          <w:lang w:val="id-ID"/>
        </w:rPr>
        <w:t>”</w:t>
      </w:r>
    </w:p>
    <w:p w14:paraId="3088150E" w14:textId="51C2C127" w:rsidR="0026136E" w:rsidRPr="0026136E" w:rsidRDefault="0026136E" w:rsidP="0026136E">
      <w:pPr>
        <w:pStyle w:val="DaftarParagraf"/>
        <w:widowControl/>
        <w:numPr>
          <w:ilvl w:val="0"/>
          <w:numId w:val="89"/>
        </w:numPr>
        <w:autoSpaceDE/>
        <w:autoSpaceDN/>
        <w:ind w:left="993" w:hanging="426"/>
        <w:contextualSpacing/>
        <w:rPr>
          <w:color w:val="000000"/>
          <w:lang w:val="id-ID"/>
        </w:rPr>
      </w:pPr>
      <w:r w:rsidRPr="0026136E">
        <w:rPr>
          <w:color w:val="000000"/>
          <w:lang w:val="id-ID"/>
        </w:rPr>
        <w:t>Sungguh, Kerajaan Allah di bumi tak kalah.</w:t>
      </w:r>
    </w:p>
    <w:p w14:paraId="6F9C97D2" w14:textId="26EFD90E" w:rsidR="0026136E" w:rsidRPr="0026136E" w:rsidRDefault="0026136E" w:rsidP="0026136E">
      <w:pPr>
        <w:pStyle w:val="DaftarParagraf"/>
        <w:widowControl/>
        <w:autoSpaceDE/>
        <w:autoSpaceDN/>
        <w:spacing w:after="160" w:line="259" w:lineRule="auto"/>
        <w:ind w:left="840" w:firstLine="153"/>
        <w:contextualSpacing/>
        <w:rPr>
          <w:color w:val="000000"/>
          <w:lang w:val="id-ID"/>
        </w:rPr>
      </w:pPr>
      <w:r w:rsidRPr="0026136E">
        <w:rPr>
          <w:color w:val="000000"/>
          <w:lang w:val="id-ID"/>
        </w:rPr>
        <w:t>Yesus yang bangkit dilantik menjadi Kepala.</w:t>
      </w:r>
    </w:p>
    <w:p w14:paraId="6579360B" w14:textId="2C6C9518" w:rsidR="0026136E" w:rsidRPr="0026136E" w:rsidRDefault="0026136E" w:rsidP="0026136E">
      <w:pPr>
        <w:pStyle w:val="DaftarParagraf"/>
        <w:widowControl/>
        <w:autoSpaceDE/>
        <w:autoSpaceDN/>
        <w:spacing w:after="160" w:line="259" w:lineRule="auto"/>
        <w:ind w:left="840" w:firstLine="153"/>
        <w:contextualSpacing/>
        <w:rPr>
          <w:color w:val="000000"/>
          <w:lang w:val="id-ID"/>
        </w:rPr>
      </w:pPr>
      <w:r w:rsidRPr="0026136E">
        <w:rPr>
          <w:color w:val="000000"/>
          <w:lang w:val="id-ID"/>
        </w:rPr>
        <w:t xml:space="preserve"> Ia menang; g’lapmu menjadi terang:</w:t>
      </w:r>
    </w:p>
    <w:p w14:paraId="68DC3196" w14:textId="77777777" w:rsidR="0026136E" w:rsidRDefault="0026136E" w:rsidP="0026136E">
      <w:pPr>
        <w:pStyle w:val="DaftarParagraf"/>
        <w:widowControl/>
        <w:autoSpaceDE/>
        <w:autoSpaceDN/>
        <w:spacing w:after="160" w:line="259" w:lineRule="auto"/>
        <w:ind w:left="840" w:firstLine="153"/>
        <w:contextualSpacing/>
        <w:rPr>
          <w:color w:val="000000"/>
          <w:lang w:val="id-ID"/>
        </w:rPr>
      </w:pPr>
      <w:r w:rsidRPr="0026136E">
        <w:rPr>
          <w:color w:val="000000"/>
          <w:lang w:val="id-ID"/>
        </w:rPr>
        <w:t>lihatlah fajar menyala.</w:t>
      </w:r>
    </w:p>
    <w:p w14:paraId="0077DF00" w14:textId="77777777" w:rsidR="0026136E" w:rsidRDefault="0026136E" w:rsidP="0026136E">
      <w:pPr>
        <w:pStyle w:val="DaftarParagraf"/>
        <w:widowControl/>
        <w:numPr>
          <w:ilvl w:val="0"/>
          <w:numId w:val="147"/>
        </w:numPr>
        <w:autoSpaceDE/>
        <w:autoSpaceDN/>
        <w:spacing w:after="160" w:line="259" w:lineRule="auto"/>
        <w:ind w:left="993"/>
        <w:contextualSpacing/>
        <w:rPr>
          <w:color w:val="000000"/>
          <w:lang w:val="id-ID"/>
        </w:rPr>
      </w:pPr>
      <w:r w:rsidRPr="0026136E">
        <w:rPr>
          <w:color w:val="000000"/>
          <w:lang w:val="id-ID"/>
        </w:rPr>
        <w:t>Sambil menyangkal dirimu tetaplah percaya.</w:t>
      </w:r>
    </w:p>
    <w:p w14:paraId="6755A1C7" w14:textId="77777777" w:rsidR="0026136E" w:rsidRDefault="0026136E" w:rsidP="0026136E">
      <w:pPr>
        <w:pStyle w:val="DaftarParagraf"/>
        <w:widowControl/>
        <w:autoSpaceDE/>
        <w:autoSpaceDN/>
        <w:spacing w:after="160" w:line="259" w:lineRule="auto"/>
        <w:ind w:left="993" w:firstLine="0"/>
        <w:contextualSpacing/>
        <w:rPr>
          <w:color w:val="000000"/>
          <w:lang w:val="id-ID"/>
        </w:rPr>
      </w:pPr>
      <w:r w:rsidRPr="0026136E">
        <w:rPr>
          <w:color w:val="000000"/>
          <w:lang w:val="id-ID"/>
        </w:rPr>
        <w:t>Jangan pengharapan hilang di p’rang dan bahaya.</w:t>
      </w:r>
    </w:p>
    <w:p w14:paraId="07F9AF20" w14:textId="77777777" w:rsidR="0026136E" w:rsidRDefault="0026136E" w:rsidP="0026136E">
      <w:pPr>
        <w:pStyle w:val="DaftarParagraf"/>
        <w:widowControl/>
        <w:autoSpaceDE/>
        <w:autoSpaceDN/>
        <w:spacing w:after="160" w:line="259" w:lineRule="auto"/>
        <w:ind w:left="993" w:firstLine="0"/>
        <w:contextualSpacing/>
        <w:rPr>
          <w:color w:val="000000"/>
          <w:lang w:val="id-ID"/>
        </w:rPr>
      </w:pPr>
      <w:r w:rsidRPr="0026136E">
        <w:rPr>
          <w:color w:val="000000"/>
          <w:lang w:val="id-ID"/>
        </w:rPr>
        <w:t>Biar gentar, hatimu pun berdebar,</w:t>
      </w:r>
    </w:p>
    <w:p w14:paraId="6A7494F0" w14:textId="7649CAE5" w:rsidR="0026136E" w:rsidRPr="0026136E" w:rsidRDefault="0026136E" w:rsidP="0026136E">
      <w:pPr>
        <w:pStyle w:val="DaftarParagraf"/>
        <w:widowControl/>
        <w:autoSpaceDE/>
        <w:autoSpaceDN/>
        <w:spacing w:after="160" w:line="259" w:lineRule="auto"/>
        <w:ind w:left="993" w:firstLine="0"/>
        <w:contextualSpacing/>
        <w:rPr>
          <w:color w:val="000000"/>
          <w:lang w:val="id-ID"/>
        </w:rPr>
      </w:pPr>
      <w:r w:rsidRPr="0026136E">
        <w:rPr>
          <w:color w:val="000000"/>
          <w:lang w:val="id-ID"/>
        </w:rPr>
        <w:t>akhirnya kamu berjaya.</w:t>
      </w:r>
    </w:p>
    <w:p w14:paraId="6311233C" w14:textId="77777777" w:rsidR="0026136E" w:rsidRDefault="0026136E" w:rsidP="0026136E">
      <w:pPr>
        <w:pStyle w:val="DaftarParagraf"/>
        <w:widowControl/>
        <w:numPr>
          <w:ilvl w:val="0"/>
          <w:numId w:val="147"/>
        </w:numPr>
        <w:autoSpaceDE/>
        <w:autoSpaceDN/>
        <w:spacing w:after="160" w:line="259" w:lineRule="auto"/>
        <w:ind w:left="993"/>
        <w:contextualSpacing/>
        <w:rPr>
          <w:color w:val="000000"/>
          <w:lang w:val="id-ID"/>
        </w:rPr>
      </w:pPr>
      <w:r w:rsidRPr="0026136E">
        <w:rPr>
          <w:color w:val="000000"/>
          <w:lang w:val="id-ID"/>
        </w:rPr>
        <w:t>Akhirnya Yesus memulihkan orang terluka,</w:t>
      </w:r>
    </w:p>
    <w:p w14:paraId="54342B0D" w14:textId="77777777" w:rsidR="0026136E" w:rsidRDefault="0026136E" w:rsidP="0026136E">
      <w:pPr>
        <w:pStyle w:val="DaftarParagraf"/>
        <w:widowControl/>
        <w:autoSpaceDE/>
        <w:autoSpaceDN/>
        <w:spacing w:after="160" w:line="259" w:lineRule="auto"/>
        <w:ind w:left="993" w:firstLine="0"/>
        <w:contextualSpacing/>
        <w:rPr>
          <w:color w:val="000000"/>
          <w:lang w:val="id-ID"/>
        </w:rPr>
      </w:pPr>
      <w:r w:rsidRPr="0026136E">
        <w:rPr>
          <w:color w:val="000000"/>
          <w:lang w:val="id-ID"/>
        </w:rPr>
        <w:t>kaumnya lepas dari nista, sengsara dan duka.</w:t>
      </w:r>
    </w:p>
    <w:p w14:paraId="21E3ADA0" w14:textId="41CB15DD" w:rsidR="0026136E" w:rsidRDefault="0026136E" w:rsidP="0026136E">
      <w:pPr>
        <w:pStyle w:val="DaftarParagraf"/>
        <w:widowControl/>
        <w:autoSpaceDE/>
        <w:autoSpaceDN/>
        <w:spacing w:after="160" w:line="259" w:lineRule="auto"/>
        <w:ind w:left="993" w:firstLine="0"/>
        <w:contextualSpacing/>
        <w:rPr>
          <w:color w:val="000000"/>
          <w:lang w:val="id-ID"/>
        </w:rPr>
      </w:pPr>
      <w:r w:rsidRPr="0026136E">
        <w:rPr>
          <w:color w:val="000000"/>
          <w:lang w:val="id-ID"/>
        </w:rPr>
        <w:t>Nantikanlah hari kedatangan</w:t>
      </w:r>
      <w:r>
        <w:rPr>
          <w:color w:val="000000"/>
          <w:lang w:val="id-ID"/>
        </w:rPr>
        <w:t>-</w:t>
      </w:r>
      <w:r w:rsidRPr="0026136E">
        <w:rPr>
          <w:color w:val="000000"/>
          <w:lang w:val="id-ID"/>
        </w:rPr>
        <w:t>Nya:</w:t>
      </w:r>
    </w:p>
    <w:p w14:paraId="333B1E98" w14:textId="77777777" w:rsidR="0026136E" w:rsidRDefault="0026136E" w:rsidP="0026136E">
      <w:pPr>
        <w:pStyle w:val="DaftarParagraf"/>
        <w:widowControl/>
        <w:autoSpaceDE/>
        <w:autoSpaceDN/>
        <w:spacing w:after="160" w:line="259" w:lineRule="auto"/>
        <w:ind w:left="993" w:firstLine="0"/>
        <w:contextualSpacing/>
        <w:rPr>
          <w:color w:val="000000"/>
          <w:lang w:val="id-ID"/>
        </w:rPr>
      </w:pPr>
      <w:r w:rsidRPr="0026136E">
        <w:rPr>
          <w:color w:val="000000"/>
          <w:lang w:val="id-ID"/>
        </w:rPr>
        <w:t>langit gemilang terbuka!</w:t>
      </w:r>
    </w:p>
    <w:p w14:paraId="01269FBF" w14:textId="77777777" w:rsidR="0026136E" w:rsidRDefault="0026136E" w:rsidP="0026136E">
      <w:pPr>
        <w:pStyle w:val="DaftarParagraf"/>
        <w:widowControl/>
        <w:autoSpaceDE/>
        <w:autoSpaceDN/>
        <w:spacing w:after="160" w:line="259" w:lineRule="auto"/>
        <w:ind w:left="993" w:firstLine="0"/>
        <w:contextualSpacing/>
        <w:rPr>
          <w:color w:val="000000"/>
          <w:lang w:val="id-ID"/>
        </w:rPr>
      </w:pPr>
    </w:p>
    <w:p w14:paraId="0B51E46F" w14:textId="77777777" w:rsidR="00584ECC" w:rsidRPr="00813992" w:rsidRDefault="00584ECC" w:rsidP="00584ECC">
      <w:pPr>
        <w:pStyle w:val="DaftarParagraf"/>
        <w:ind w:left="0" w:firstLine="0"/>
        <w:rPr>
          <w:b/>
          <w:bCs/>
          <w:lang w:val="id-ID"/>
        </w:rPr>
      </w:pPr>
      <w:r w:rsidRPr="00813992">
        <w:rPr>
          <w:b/>
          <w:bCs/>
          <w:lang w:val="id-ID"/>
        </w:rPr>
        <w:lastRenderedPageBreak/>
        <w:t>PENGAKUAN DOSA</w:t>
      </w:r>
    </w:p>
    <w:p w14:paraId="5FB52A9F" w14:textId="77777777" w:rsidR="00584ECC" w:rsidRPr="00813992" w:rsidRDefault="00584ECC" w:rsidP="00584ECC">
      <w:pPr>
        <w:adjustRightInd w:val="0"/>
        <w:ind w:left="567" w:hanging="567"/>
        <w:rPr>
          <w:rFonts w:cs="Arial"/>
          <w:color w:val="000000"/>
          <w:shd w:val="clear" w:color="auto" w:fill="FFFFFF"/>
          <w:lang w:val="id-ID"/>
        </w:rPr>
      </w:pPr>
      <w:r w:rsidRPr="00813992">
        <w:rPr>
          <w:lang w:val="id-ID"/>
        </w:rPr>
        <w:t>PF:</w:t>
      </w:r>
      <w:r w:rsidRPr="00813992">
        <w:rPr>
          <w:lang w:val="id-ID"/>
        </w:rPr>
        <w:tab/>
        <w:t xml:space="preserve">Bersama-sama marilah kita dengan segala kerendahan hati mengakui dosa dan kelemahan kita. Dengan mendasarkan firmanya dari Mazmur 32:5 </w:t>
      </w:r>
      <w:r w:rsidRPr="00813992">
        <w:rPr>
          <w:i/>
          <w:iCs/>
          <w:lang w:val="id-ID"/>
        </w:rPr>
        <w:t>“</w:t>
      </w:r>
      <w:r w:rsidRPr="00813992">
        <w:rPr>
          <w:rFonts w:cs="Arial"/>
          <w:i/>
          <w:iCs/>
          <w:color w:val="000000"/>
          <w:shd w:val="clear" w:color="auto" w:fill="FFFFFF"/>
          <w:lang w:val="id-ID"/>
        </w:rPr>
        <w:t>Dosaku kuberitahukan kepada-Mu dan kesalahanku tidaklah kusembunyikan; aku berkata: "Aku akan mengaku kepada TUHAN pelanggaran-pelanggaranku," dan Engkau mengampuni kesalahan karena dosaku.</w:t>
      </w:r>
    </w:p>
    <w:p w14:paraId="44310DB9" w14:textId="7DFA3D28" w:rsidR="00584ECC" w:rsidRPr="00813992" w:rsidRDefault="00584ECC" w:rsidP="00584ECC">
      <w:pPr>
        <w:adjustRightInd w:val="0"/>
        <w:ind w:left="567"/>
        <w:rPr>
          <w:lang w:val="id-ID"/>
        </w:rPr>
      </w:pPr>
      <w:r w:rsidRPr="00813992">
        <w:rPr>
          <w:lang w:val="id-ID"/>
        </w:rPr>
        <w:t xml:space="preserve">Marilah Bersama kita menyanyikan penyesalan dari lagu </w:t>
      </w:r>
      <w:r w:rsidRPr="00813992">
        <w:rPr>
          <w:b/>
          <w:bCs/>
          <w:lang w:val="id-ID"/>
        </w:rPr>
        <w:t xml:space="preserve">KJ: </w:t>
      </w:r>
      <w:r w:rsidR="00112DD3" w:rsidRPr="00112DD3">
        <w:rPr>
          <w:b/>
          <w:bCs/>
          <w:lang w:val="id-ID"/>
        </w:rPr>
        <w:t>KJ 29 – Di Muka Tuhan Yesus</w:t>
      </w:r>
    </w:p>
    <w:p w14:paraId="28E844A1" w14:textId="613D2796" w:rsidR="00584ECC" w:rsidRPr="00813992" w:rsidRDefault="00584ECC" w:rsidP="00584ECC">
      <w:pPr>
        <w:pStyle w:val="DaftarParagraf"/>
        <w:ind w:left="567" w:hanging="567"/>
        <w:rPr>
          <w:b/>
          <w:bCs/>
          <w:lang w:val="id-ID"/>
        </w:rPr>
      </w:pPr>
      <w:r w:rsidRPr="00813992">
        <w:rPr>
          <w:lang w:val="id-ID"/>
        </w:rPr>
        <w:t>U:</w:t>
      </w:r>
      <w:r w:rsidRPr="00813992">
        <w:rPr>
          <w:lang w:val="id-ID"/>
        </w:rPr>
        <w:tab/>
      </w:r>
      <w:r w:rsidRPr="00813992">
        <w:rPr>
          <w:b/>
          <w:bCs/>
          <w:lang w:val="id-ID"/>
        </w:rPr>
        <w:t>(menyanyikan KJ 2</w:t>
      </w:r>
      <w:r w:rsidR="00112DD3">
        <w:rPr>
          <w:b/>
          <w:bCs/>
          <w:lang w:val="id-ID"/>
        </w:rPr>
        <w:t>9</w:t>
      </w:r>
      <w:r w:rsidRPr="00813992">
        <w:rPr>
          <w:b/>
          <w:bCs/>
          <w:lang w:val="id-ID"/>
        </w:rPr>
        <w:t>: 1</w:t>
      </w:r>
      <w:r w:rsidR="00112DD3">
        <w:rPr>
          <w:b/>
          <w:bCs/>
          <w:lang w:val="id-ID"/>
        </w:rPr>
        <w:t>-4</w:t>
      </w:r>
      <w:r w:rsidRPr="00813992">
        <w:rPr>
          <w:b/>
          <w:bCs/>
          <w:lang w:val="id-ID"/>
        </w:rPr>
        <w:t xml:space="preserve"> )</w:t>
      </w:r>
    </w:p>
    <w:p w14:paraId="645D0D2B" w14:textId="77777777" w:rsidR="00112DD3" w:rsidRDefault="00112DD3" w:rsidP="00112DD3">
      <w:pPr>
        <w:pStyle w:val="DaftarParagraf"/>
        <w:numPr>
          <w:ilvl w:val="3"/>
          <w:numId w:val="80"/>
        </w:numPr>
        <w:ind w:left="993"/>
        <w:rPr>
          <w:color w:val="000000"/>
          <w:lang w:val="id-ID"/>
        </w:rPr>
      </w:pPr>
      <w:r w:rsidRPr="00112DD3">
        <w:rPr>
          <w:color w:val="000000"/>
          <w:lang w:val="id-ID"/>
        </w:rPr>
        <w:t>Di muka Tuhan Yesus betapa hina diriku.</w:t>
      </w:r>
    </w:p>
    <w:p w14:paraId="3451F6F6" w14:textId="0BE82841" w:rsidR="00112DD3" w:rsidRPr="00112DD3" w:rsidRDefault="00112DD3" w:rsidP="00112DD3">
      <w:pPr>
        <w:pStyle w:val="DaftarParagraf"/>
        <w:ind w:left="993" w:firstLine="0"/>
        <w:rPr>
          <w:color w:val="000000"/>
          <w:lang w:val="id-ID"/>
        </w:rPr>
      </w:pPr>
      <w:r w:rsidRPr="00112DD3">
        <w:rPr>
          <w:color w:val="000000"/>
          <w:lang w:val="id-ID"/>
        </w:rPr>
        <w:t>Kubawa dosa-dosaku di muka Tuhan Yesus.</w:t>
      </w:r>
    </w:p>
    <w:p w14:paraId="4CC9463A" w14:textId="77777777" w:rsidR="00112DD3" w:rsidRDefault="00112DD3" w:rsidP="00112DD3">
      <w:pPr>
        <w:pStyle w:val="DaftarParagraf"/>
        <w:numPr>
          <w:ilvl w:val="3"/>
          <w:numId w:val="80"/>
        </w:numPr>
        <w:ind w:left="993"/>
        <w:rPr>
          <w:color w:val="000000"/>
          <w:lang w:val="id-ID"/>
        </w:rPr>
      </w:pPr>
      <w:r w:rsidRPr="00112DD3">
        <w:rPr>
          <w:color w:val="000000"/>
          <w:lang w:val="id-ID"/>
        </w:rPr>
        <w:t>Di muka Tuhan Yesus tersungkur kar’na dosaku,</w:t>
      </w:r>
    </w:p>
    <w:p w14:paraId="7B9A42B4" w14:textId="2E45F4B3" w:rsidR="00112DD3" w:rsidRPr="00112DD3" w:rsidRDefault="00112DD3" w:rsidP="00112DD3">
      <w:pPr>
        <w:pStyle w:val="DaftarParagraf"/>
        <w:ind w:left="993" w:firstLine="0"/>
        <w:rPr>
          <w:color w:val="000000"/>
          <w:lang w:val="id-ID"/>
        </w:rPr>
      </w:pPr>
      <w:r w:rsidRPr="00112DD3">
        <w:rPr>
          <w:color w:val="000000"/>
          <w:lang w:val="id-ID"/>
        </w:rPr>
        <w:t>kubuka kerinduanku di muka Tuhan Yesus.</w:t>
      </w:r>
    </w:p>
    <w:p w14:paraId="67FDE282" w14:textId="511A5823" w:rsidR="00112DD3" w:rsidRPr="00112DD3" w:rsidRDefault="00112DD3" w:rsidP="00112DD3">
      <w:pPr>
        <w:pStyle w:val="DaftarParagraf"/>
        <w:numPr>
          <w:ilvl w:val="0"/>
          <w:numId w:val="148"/>
        </w:numPr>
        <w:ind w:left="993"/>
        <w:rPr>
          <w:color w:val="000000"/>
          <w:lang w:val="id-ID"/>
        </w:rPr>
      </w:pPr>
      <w:r w:rsidRPr="00112DD3">
        <w:rPr>
          <w:color w:val="000000"/>
          <w:lang w:val="id-ID"/>
        </w:rPr>
        <w:t>Di muka Tuhan Yesus ‘ku insaf akan salahku;</w:t>
      </w:r>
    </w:p>
    <w:p w14:paraId="11E77D74" w14:textId="77777777" w:rsidR="00112DD3" w:rsidRPr="00112DD3" w:rsidRDefault="00112DD3" w:rsidP="00112DD3">
      <w:pPr>
        <w:pStyle w:val="DaftarParagraf"/>
        <w:ind w:left="1134" w:hanging="360"/>
        <w:rPr>
          <w:color w:val="000000"/>
          <w:lang w:val="id-ID"/>
        </w:rPr>
      </w:pPr>
      <w:r w:rsidRPr="00112DD3">
        <w:rPr>
          <w:color w:val="000000"/>
          <w:lang w:val="id-ID"/>
        </w:rPr>
        <w:t xml:space="preserve">    bertobat kini hatiku di muka Tuhan Yesus.</w:t>
      </w:r>
    </w:p>
    <w:p w14:paraId="78C49804" w14:textId="5776B412" w:rsidR="00112DD3" w:rsidRPr="00112DD3" w:rsidRDefault="00112DD3" w:rsidP="00112DD3">
      <w:pPr>
        <w:pStyle w:val="DaftarParagraf"/>
        <w:numPr>
          <w:ilvl w:val="0"/>
          <w:numId w:val="148"/>
        </w:numPr>
        <w:ind w:left="993"/>
        <w:rPr>
          <w:color w:val="000000"/>
          <w:lang w:val="id-ID"/>
        </w:rPr>
      </w:pPr>
      <w:r w:rsidRPr="00112DD3">
        <w:rPr>
          <w:color w:val="000000"/>
          <w:lang w:val="id-ID"/>
        </w:rPr>
        <w:t>Di muka Tuhan Yesus kudapat kasih sayang</w:t>
      </w:r>
      <w:r>
        <w:rPr>
          <w:color w:val="000000"/>
          <w:lang w:val="id-ID"/>
        </w:rPr>
        <w:t>-</w:t>
      </w:r>
      <w:r w:rsidRPr="00112DD3">
        <w:rPr>
          <w:color w:val="000000"/>
          <w:lang w:val="id-ID"/>
        </w:rPr>
        <w:t>Nya;</w:t>
      </w:r>
    </w:p>
    <w:p w14:paraId="13E5AEB5" w14:textId="2908B93B" w:rsidR="00584ECC" w:rsidRPr="00813992" w:rsidRDefault="00112DD3" w:rsidP="00112DD3">
      <w:pPr>
        <w:pStyle w:val="DaftarParagraf"/>
        <w:ind w:left="1134" w:hanging="360"/>
        <w:rPr>
          <w:b/>
          <w:bCs/>
          <w:lang w:val="id-ID"/>
        </w:rPr>
      </w:pPr>
      <w:r w:rsidRPr="00112DD3">
        <w:rPr>
          <w:color w:val="000000"/>
          <w:lang w:val="id-ID"/>
        </w:rPr>
        <w:t xml:space="preserve">    hatiku pasrah berserah di muka Tuhan Yesus.</w:t>
      </w:r>
    </w:p>
    <w:p w14:paraId="054231A2" w14:textId="77777777" w:rsidR="00112DD3" w:rsidRDefault="00112DD3" w:rsidP="00584ECC">
      <w:pPr>
        <w:pStyle w:val="DaftarParagraf"/>
        <w:tabs>
          <w:tab w:val="right" w:pos="6520"/>
        </w:tabs>
        <w:ind w:left="0" w:firstLine="0"/>
        <w:rPr>
          <w:b/>
          <w:bCs/>
          <w:lang w:val="id-ID"/>
        </w:rPr>
      </w:pPr>
    </w:p>
    <w:p w14:paraId="6D6C2028" w14:textId="04211C2A" w:rsidR="00584ECC" w:rsidRPr="00813992" w:rsidRDefault="00584ECC" w:rsidP="00584ECC">
      <w:pPr>
        <w:pStyle w:val="DaftarParagraf"/>
        <w:tabs>
          <w:tab w:val="right" w:pos="6520"/>
        </w:tabs>
        <w:ind w:left="0" w:firstLine="0"/>
        <w:rPr>
          <w:b/>
          <w:bCs/>
          <w:lang w:val="id-ID"/>
        </w:rPr>
      </w:pPr>
      <w:r w:rsidRPr="00813992">
        <w:rPr>
          <w:b/>
          <w:bCs/>
          <w:lang w:val="id-ID"/>
        </w:rPr>
        <w:t xml:space="preserve">BERITA ANUGERAH </w:t>
      </w:r>
      <w:r w:rsidRPr="00813992">
        <w:rPr>
          <w:b/>
          <w:bCs/>
          <w:lang w:val="id-ID"/>
        </w:rPr>
        <w:tab/>
      </w:r>
      <w:r w:rsidRPr="00813992">
        <w:rPr>
          <w:i/>
          <w:iCs/>
          <w:lang w:val="id-ID"/>
        </w:rPr>
        <w:t>(Berdiri)</w:t>
      </w:r>
    </w:p>
    <w:p w14:paraId="681A8688" w14:textId="77777777" w:rsidR="00584ECC" w:rsidRPr="00813992" w:rsidRDefault="00584ECC" w:rsidP="00584ECC">
      <w:pPr>
        <w:pStyle w:val="0e-9u"/>
        <w:spacing w:before="0" w:beforeAutospacing="0" w:after="0" w:afterAutospacing="0"/>
        <w:ind w:left="567" w:hanging="567"/>
        <w:jc w:val="both"/>
        <w:textAlignment w:val="baseline"/>
        <w:rPr>
          <w:rFonts w:ascii="Georgia" w:hAnsi="Georgia" w:cs="Arial"/>
          <w:i/>
          <w:iCs/>
          <w:color w:val="000000"/>
          <w:sz w:val="22"/>
          <w:szCs w:val="22"/>
          <w:lang w:val="id-ID"/>
        </w:rPr>
      </w:pPr>
      <w:r w:rsidRPr="00813992">
        <w:rPr>
          <w:rFonts w:ascii="Georgia" w:hAnsi="Georgia"/>
          <w:sz w:val="22"/>
          <w:szCs w:val="22"/>
          <w:lang w:val="id-ID"/>
        </w:rPr>
        <w:t>PF:</w:t>
      </w:r>
      <w:r w:rsidRPr="00813992">
        <w:rPr>
          <w:rFonts w:ascii="Georgia" w:hAnsi="Georgia"/>
          <w:sz w:val="22"/>
          <w:szCs w:val="22"/>
          <w:lang w:val="id-ID"/>
        </w:rPr>
        <w:tab/>
        <w:t>Karena belas kasih-Nya yang tidak terbatas, Ia berkenan menerima ungkapan penyesalan umat-Nya. Pertobatan yang dinyatakan secara tulus akan memberikan pemulihan. Saat ini terimalah Berita Anugrah melalui</w:t>
      </w:r>
      <w:r w:rsidRPr="00813992">
        <w:rPr>
          <w:rFonts w:ascii="Georgia" w:hAnsi="Georgia" w:cs="Arial"/>
          <w:color w:val="000000"/>
          <w:sz w:val="22"/>
          <w:szCs w:val="22"/>
          <w:bdr w:val="none" w:sz="0" w:space="0" w:color="auto" w:frame="1"/>
          <w:lang w:val="id-ID"/>
        </w:rPr>
        <w:t xml:space="preserve"> </w:t>
      </w:r>
      <w:r w:rsidRPr="00813992">
        <w:rPr>
          <w:rStyle w:val="Kuat"/>
          <w:rFonts w:ascii="Georgia" w:eastAsia="Calibri" w:hAnsi="Georgia" w:cs="Arial"/>
          <w:i/>
          <w:iCs/>
          <w:color w:val="000000"/>
          <w:sz w:val="22"/>
          <w:szCs w:val="22"/>
          <w:bdr w:val="none" w:sz="0" w:space="0" w:color="auto" w:frame="1"/>
          <w:lang w:val="id-ID"/>
        </w:rPr>
        <w:t xml:space="preserve">Roma 5:8-9 </w:t>
      </w:r>
    </w:p>
    <w:p w14:paraId="5CA7EDBD" w14:textId="7FE6F46C" w:rsidR="00584ECC" w:rsidRPr="00813992" w:rsidRDefault="00584ECC" w:rsidP="00584ECC">
      <w:pPr>
        <w:pStyle w:val="0e-9u"/>
        <w:spacing w:before="0" w:beforeAutospacing="0" w:after="0" w:afterAutospacing="0"/>
        <w:ind w:left="567"/>
        <w:jc w:val="both"/>
        <w:textAlignment w:val="baseline"/>
        <w:rPr>
          <w:rFonts w:ascii="Georgia" w:eastAsiaTheme="minorHAnsi" w:hAnsi="Georgia"/>
          <w:sz w:val="22"/>
          <w:szCs w:val="22"/>
          <w:lang w:val="id-ID"/>
        </w:rPr>
      </w:pPr>
      <w:r w:rsidRPr="00813992">
        <w:rPr>
          <w:rStyle w:val="eia1p"/>
          <w:rFonts w:ascii="Georgia" w:hAnsi="Georgia" w:cs="Arial"/>
          <w:i/>
          <w:iCs/>
          <w:color w:val="000000"/>
          <w:sz w:val="22"/>
          <w:szCs w:val="22"/>
          <w:bdr w:val="none" w:sz="0" w:space="0" w:color="auto" w:frame="1"/>
          <w:lang w:val="id-ID"/>
        </w:rPr>
        <w:t>“Akan tetapi Allah menunjukkan kasih-Nya kepada kita, oleh karena Kristus telah mati untuk kita, ketika kita masih berdosa. Lebih-lebih, karena kita sekarang telah dibenarkan oleh darah-Nya, kita pasti akan diselamatkan dari murka Allah.</w:t>
      </w:r>
      <w:r w:rsidRPr="00813992">
        <w:rPr>
          <w:rFonts w:ascii="Georgia" w:eastAsiaTheme="minorHAnsi" w:hAnsi="Georgia"/>
          <w:sz w:val="22"/>
          <w:szCs w:val="22"/>
          <w:lang w:val="id-ID"/>
        </w:rPr>
        <w:t>”</w:t>
      </w:r>
    </w:p>
    <w:p w14:paraId="31585FCD" w14:textId="77777777" w:rsidR="00584ECC" w:rsidRPr="00813992" w:rsidRDefault="00584ECC" w:rsidP="00584ECC">
      <w:pPr>
        <w:pStyle w:val="0e-9u"/>
        <w:spacing w:before="0" w:beforeAutospacing="0" w:after="0" w:afterAutospacing="0"/>
        <w:ind w:left="567" w:hanging="567"/>
        <w:jc w:val="both"/>
        <w:textAlignment w:val="baseline"/>
        <w:rPr>
          <w:rFonts w:ascii="Georgia" w:eastAsiaTheme="minorHAnsi" w:hAnsi="Georgia"/>
          <w:sz w:val="22"/>
          <w:szCs w:val="22"/>
          <w:lang w:val="id-ID"/>
        </w:rPr>
      </w:pPr>
    </w:p>
    <w:p w14:paraId="266003C8" w14:textId="625EE9EC" w:rsidR="00584ECC" w:rsidRPr="00813992" w:rsidRDefault="00584ECC" w:rsidP="00584ECC">
      <w:pPr>
        <w:pStyle w:val="0e-9u"/>
        <w:spacing w:before="0" w:beforeAutospacing="0" w:after="0" w:afterAutospacing="0"/>
        <w:ind w:left="567"/>
        <w:jc w:val="both"/>
        <w:textAlignment w:val="baseline"/>
        <w:rPr>
          <w:rFonts w:ascii="Georgia" w:eastAsiaTheme="minorHAnsi" w:hAnsi="Georgia"/>
          <w:lang w:val="id-ID"/>
        </w:rPr>
      </w:pPr>
      <w:r w:rsidRPr="00813992">
        <w:rPr>
          <w:rFonts w:ascii="Georgia" w:eastAsiaTheme="minorHAnsi" w:hAnsi="Georgia"/>
          <w:sz w:val="22"/>
          <w:szCs w:val="22"/>
          <w:lang w:val="id-ID"/>
        </w:rPr>
        <w:t>Melalui berita anug</w:t>
      </w:r>
      <w:r w:rsidR="00112DD3">
        <w:rPr>
          <w:rFonts w:ascii="Georgia" w:eastAsiaTheme="minorHAnsi" w:hAnsi="Georgia"/>
          <w:sz w:val="22"/>
          <w:szCs w:val="22"/>
          <w:lang w:val="id-ID"/>
        </w:rPr>
        <w:t>e</w:t>
      </w:r>
      <w:r w:rsidRPr="00813992">
        <w:rPr>
          <w:rFonts w:ascii="Georgia" w:eastAsiaTheme="minorHAnsi" w:hAnsi="Georgia"/>
          <w:sz w:val="22"/>
          <w:szCs w:val="22"/>
          <w:lang w:val="id-ID"/>
        </w:rPr>
        <w:t>rah ini kita menghayati peran gembala yang sejati dan siap untuk menjadi gembala yang memberikan pendampingan bagi</w:t>
      </w:r>
      <w:r w:rsidR="00112DD3">
        <w:rPr>
          <w:rFonts w:ascii="Georgia" w:eastAsiaTheme="minorHAnsi" w:hAnsi="Georgia"/>
          <w:sz w:val="22"/>
          <w:szCs w:val="22"/>
          <w:lang w:val="id-ID"/>
        </w:rPr>
        <w:t xml:space="preserve"> sesama kita</w:t>
      </w:r>
      <w:r w:rsidRPr="00813992">
        <w:rPr>
          <w:rFonts w:ascii="Georgia" w:eastAsiaTheme="minorHAnsi" w:hAnsi="Georgia"/>
          <w:sz w:val="22"/>
          <w:szCs w:val="22"/>
          <w:lang w:val="id-ID"/>
        </w:rPr>
        <w:t xml:space="preserve">. </w:t>
      </w:r>
      <w:r w:rsidRPr="00813992">
        <w:rPr>
          <w:rFonts w:ascii="Georgia" w:eastAsiaTheme="minorHAnsi" w:hAnsi="Georgia"/>
          <w:lang w:val="id-ID"/>
        </w:rPr>
        <w:t>Demikianlah berita anugerah dari Tuhan.</w:t>
      </w:r>
    </w:p>
    <w:p w14:paraId="4C7DCDFF" w14:textId="77777777" w:rsidR="00584ECC" w:rsidRPr="00813992" w:rsidRDefault="00584ECC" w:rsidP="00584ECC">
      <w:pPr>
        <w:ind w:left="567" w:hanging="567"/>
        <w:rPr>
          <w:b/>
          <w:bCs/>
          <w:lang w:val="id-ID"/>
        </w:rPr>
      </w:pPr>
      <w:r w:rsidRPr="00813992">
        <w:rPr>
          <w:b/>
          <w:bCs/>
          <w:lang w:val="id-ID"/>
        </w:rPr>
        <w:t>U:</w:t>
      </w:r>
      <w:r w:rsidRPr="00813992">
        <w:rPr>
          <w:b/>
          <w:bCs/>
          <w:lang w:val="id-ID"/>
        </w:rPr>
        <w:tab/>
        <w:t>Puji Syukur Kepada Allah!</w:t>
      </w:r>
    </w:p>
    <w:p w14:paraId="11548E46" w14:textId="178668CD" w:rsidR="00584ECC" w:rsidRPr="00813992" w:rsidRDefault="00584ECC" w:rsidP="00584ECC">
      <w:pPr>
        <w:ind w:left="567" w:hanging="567"/>
        <w:rPr>
          <w:b/>
          <w:bCs/>
          <w:lang w:val="id-ID"/>
        </w:rPr>
      </w:pPr>
      <w:r w:rsidRPr="00813992">
        <w:rPr>
          <w:b/>
          <w:bCs/>
          <w:lang w:val="id-ID"/>
        </w:rPr>
        <w:t xml:space="preserve">U: </w:t>
      </w:r>
      <w:r w:rsidRPr="00813992">
        <w:rPr>
          <w:b/>
          <w:bCs/>
          <w:lang w:val="id-ID"/>
        </w:rPr>
        <w:tab/>
        <w:t>Menyanyikan KJ 408 : 1 - 2</w:t>
      </w:r>
    </w:p>
    <w:p w14:paraId="1171964E" w14:textId="77777777" w:rsidR="00FF08F8" w:rsidRDefault="00FF08F8" w:rsidP="00584ECC">
      <w:pPr>
        <w:ind w:left="993" w:hanging="426"/>
        <w:rPr>
          <w:b/>
          <w:bCs/>
          <w:lang w:val="id-ID"/>
        </w:rPr>
      </w:pPr>
    </w:p>
    <w:p w14:paraId="73E2D6B6" w14:textId="576C6E38" w:rsidR="00584ECC" w:rsidRPr="00813992" w:rsidRDefault="00FF08F8" w:rsidP="00584ECC">
      <w:pPr>
        <w:ind w:left="993" w:hanging="426"/>
        <w:rPr>
          <w:b/>
          <w:bCs/>
          <w:lang w:val="id-ID"/>
        </w:rPr>
      </w:pPr>
      <w:r w:rsidRPr="00FF08F8">
        <w:rPr>
          <w:b/>
          <w:bCs/>
          <w:lang w:val="id-ID"/>
        </w:rPr>
        <w:lastRenderedPageBreak/>
        <w:t xml:space="preserve">KJ 408 : 1 </w:t>
      </w:r>
      <w:r>
        <w:rPr>
          <w:b/>
          <w:bCs/>
          <w:lang w:val="id-ID"/>
        </w:rPr>
        <w:t>–</w:t>
      </w:r>
      <w:r w:rsidRPr="00FF08F8">
        <w:rPr>
          <w:b/>
          <w:bCs/>
          <w:lang w:val="id-ID"/>
        </w:rPr>
        <w:t xml:space="preserve"> 2</w:t>
      </w:r>
      <w:r>
        <w:rPr>
          <w:b/>
          <w:bCs/>
          <w:lang w:val="id-ID"/>
        </w:rPr>
        <w:t xml:space="preserve"> </w:t>
      </w:r>
      <w:r w:rsidR="00584ECC" w:rsidRPr="00813992">
        <w:rPr>
          <w:b/>
          <w:bCs/>
          <w:lang w:val="id-ID"/>
        </w:rPr>
        <w:t>Di</w:t>
      </w:r>
      <w:r w:rsidR="00112DD3">
        <w:rPr>
          <w:b/>
          <w:bCs/>
          <w:lang w:val="id-ID"/>
        </w:rPr>
        <w:t xml:space="preserve"> J</w:t>
      </w:r>
      <w:r w:rsidR="00584ECC" w:rsidRPr="00813992">
        <w:rPr>
          <w:b/>
          <w:bCs/>
          <w:lang w:val="id-ID"/>
        </w:rPr>
        <w:t xml:space="preserve">alanku </w:t>
      </w:r>
      <w:r w:rsidR="00112DD3">
        <w:rPr>
          <w:b/>
          <w:bCs/>
          <w:lang w:val="id-ID"/>
        </w:rPr>
        <w:t>‘</w:t>
      </w:r>
      <w:r w:rsidR="00584ECC" w:rsidRPr="00813992">
        <w:rPr>
          <w:b/>
          <w:bCs/>
          <w:lang w:val="id-ID"/>
        </w:rPr>
        <w:t>Ku Diiring</w:t>
      </w:r>
    </w:p>
    <w:p w14:paraId="605408AA" w14:textId="130BCBCB" w:rsidR="00584ECC" w:rsidRPr="00813992" w:rsidRDefault="00584ECC" w:rsidP="00584ECC">
      <w:pPr>
        <w:pStyle w:val="DaftarParagraf"/>
        <w:widowControl/>
        <w:numPr>
          <w:ilvl w:val="0"/>
          <w:numId w:val="87"/>
        </w:numPr>
        <w:autoSpaceDE/>
        <w:autoSpaceDN/>
        <w:spacing w:after="160"/>
        <w:ind w:left="993" w:hanging="426"/>
        <w:contextualSpacing/>
        <w:jc w:val="left"/>
        <w:rPr>
          <w:lang w:val="id-ID"/>
        </w:rPr>
      </w:pPr>
      <w:r w:rsidRPr="00813992">
        <w:rPr>
          <w:color w:val="000000"/>
          <w:lang w:val="id-ID"/>
        </w:rPr>
        <w:t>Di jalanku 'ku diiring oleh Yesus Tuhanku.</w:t>
      </w:r>
      <w:r w:rsidRPr="00813992">
        <w:rPr>
          <w:color w:val="000000"/>
          <w:lang w:val="id-ID"/>
        </w:rPr>
        <w:br/>
        <w:t>Apakah yang kurang lagi, jika Dia Panduku?</w:t>
      </w:r>
      <w:r w:rsidRPr="00813992">
        <w:rPr>
          <w:color w:val="000000"/>
          <w:lang w:val="id-ID"/>
        </w:rPr>
        <w:br/>
        <w:t>Diberi damai sorgawi, asal imanku teguh.</w:t>
      </w:r>
      <w:r w:rsidRPr="00813992">
        <w:rPr>
          <w:color w:val="000000"/>
          <w:lang w:val="id-ID"/>
        </w:rPr>
        <w:br/>
        <w:t>Suka-duka dipakai</w:t>
      </w:r>
      <w:r w:rsidR="00112DD3">
        <w:rPr>
          <w:color w:val="000000"/>
          <w:lang w:val="id-ID"/>
        </w:rPr>
        <w:t>-</w:t>
      </w:r>
      <w:r w:rsidRPr="00813992">
        <w:rPr>
          <w:color w:val="000000"/>
          <w:lang w:val="id-ID"/>
        </w:rPr>
        <w:t>Nya untuk kebaikanku;</w:t>
      </w:r>
      <w:r w:rsidRPr="00813992">
        <w:rPr>
          <w:color w:val="000000"/>
          <w:lang w:val="id-ID"/>
        </w:rPr>
        <w:br/>
        <w:t>Suka-duka dipakai</w:t>
      </w:r>
      <w:r w:rsidR="00112DD3">
        <w:rPr>
          <w:color w:val="000000"/>
          <w:lang w:val="id-ID"/>
        </w:rPr>
        <w:t>-</w:t>
      </w:r>
      <w:r w:rsidRPr="00813992">
        <w:rPr>
          <w:color w:val="000000"/>
          <w:lang w:val="id-ID"/>
        </w:rPr>
        <w:t>Nya untuk kebaikanku.</w:t>
      </w:r>
    </w:p>
    <w:p w14:paraId="4E2158C9" w14:textId="12D2559F" w:rsidR="00584ECC" w:rsidRPr="00813992" w:rsidRDefault="00584ECC" w:rsidP="00584ECC">
      <w:pPr>
        <w:pStyle w:val="DaftarParagraf"/>
        <w:widowControl/>
        <w:numPr>
          <w:ilvl w:val="0"/>
          <w:numId w:val="87"/>
        </w:numPr>
        <w:autoSpaceDE/>
        <w:autoSpaceDN/>
        <w:spacing w:after="160"/>
        <w:ind w:left="993" w:hanging="426"/>
        <w:contextualSpacing/>
        <w:jc w:val="left"/>
        <w:rPr>
          <w:lang w:val="id-ID"/>
        </w:rPr>
      </w:pPr>
      <w:r w:rsidRPr="00813992">
        <w:rPr>
          <w:color w:val="000000"/>
          <w:lang w:val="id-ID"/>
        </w:rPr>
        <w:t>Di jalanku yang berliku dihibur</w:t>
      </w:r>
      <w:r w:rsidR="00112DD3">
        <w:rPr>
          <w:color w:val="000000"/>
          <w:lang w:val="id-ID"/>
        </w:rPr>
        <w:t>-</w:t>
      </w:r>
      <w:r w:rsidRPr="00813992">
        <w:rPr>
          <w:color w:val="000000"/>
          <w:lang w:val="id-ID"/>
        </w:rPr>
        <w:t>Nya hatiku;</w:t>
      </w:r>
      <w:r w:rsidRPr="00813992">
        <w:rPr>
          <w:color w:val="000000"/>
          <w:lang w:val="id-ID"/>
        </w:rPr>
        <w:br/>
        <w:t>bila tiba pencobaan dikuatkan imanku.</w:t>
      </w:r>
      <w:r w:rsidRPr="00813992">
        <w:rPr>
          <w:color w:val="000000"/>
          <w:lang w:val="id-ID"/>
        </w:rPr>
        <w:br/>
        <w:t>Jika aku kehausan dan langkahku tak tetap,</w:t>
      </w:r>
      <w:r w:rsidRPr="00813992">
        <w:rPr>
          <w:color w:val="000000"/>
          <w:lang w:val="id-ID"/>
        </w:rPr>
        <w:br/>
        <w:t>dari cadas di</w:t>
      </w:r>
      <w:r w:rsidR="00112DD3">
        <w:rPr>
          <w:color w:val="000000"/>
          <w:lang w:val="id-ID"/>
        </w:rPr>
        <w:t xml:space="preserve"> </w:t>
      </w:r>
      <w:r w:rsidRPr="00813992">
        <w:rPr>
          <w:color w:val="000000"/>
          <w:lang w:val="id-ID"/>
        </w:rPr>
        <w:t>depanku datang air yang sedap;</w:t>
      </w:r>
      <w:r w:rsidRPr="00813992">
        <w:rPr>
          <w:color w:val="000000"/>
          <w:lang w:val="id-ID"/>
        </w:rPr>
        <w:br/>
        <w:t>dari cadas di</w:t>
      </w:r>
      <w:r w:rsidR="00112DD3">
        <w:rPr>
          <w:color w:val="000000"/>
          <w:lang w:val="id-ID"/>
        </w:rPr>
        <w:t xml:space="preserve"> </w:t>
      </w:r>
      <w:r w:rsidRPr="00813992">
        <w:rPr>
          <w:color w:val="000000"/>
          <w:lang w:val="id-ID"/>
        </w:rPr>
        <w:t>depanku datang air yang sedap.</w:t>
      </w:r>
    </w:p>
    <w:p w14:paraId="7057F6DA" w14:textId="77777777" w:rsidR="00584ECC" w:rsidRPr="00813992" w:rsidRDefault="00584ECC" w:rsidP="00584ECC">
      <w:pPr>
        <w:pStyle w:val="DaftarParagraf"/>
        <w:ind w:left="567" w:hanging="567"/>
        <w:rPr>
          <w:b/>
          <w:bCs/>
          <w:lang w:val="id-ID"/>
        </w:rPr>
      </w:pPr>
    </w:p>
    <w:p w14:paraId="79A5EF3F" w14:textId="5D7BC724" w:rsidR="00584ECC" w:rsidRPr="00813992" w:rsidRDefault="00584ECC" w:rsidP="00584ECC">
      <w:pPr>
        <w:pStyle w:val="DaftarParagraf"/>
        <w:tabs>
          <w:tab w:val="right" w:pos="6520"/>
        </w:tabs>
        <w:ind w:left="0" w:firstLine="0"/>
        <w:rPr>
          <w:i/>
          <w:iCs/>
          <w:lang w:val="id-ID"/>
        </w:rPr>
      </w:pPr>
      <w:r w:rsidRPr="00813992">
        <w:rPr>
          <w:b/>
          <w:bCs/>
          <w:lang w:val="id-ID"/>
        </w:rPr>
        <w:t>DOA SYAFAAT &amp; Doa Epik</w:t>
      </w:r>
      <w:r w:rsidR="00112DD3">
        <w:rPr>
          <w:b/>
          <w:bCs/>
          <w:lang w:val="id-ID"/>
        </w:rPr>
        <w:t>l</w:t>
      </w:r>
      <w:r w:rsidRPr="00813992">
        <w:rPr>
          <w:b/>
          <w:bCs/>
          <w:lang w:val="id-ID"/>
        </w:rPr>
        <w:t>ese</w:t>
      </w:r>
      <w:r w:rsidRPr="00813992">
        <w:rPr>
          <w:lang w:val="id-ID"/>
        </w:rPr>
        <w:tab/>
      </w:r>
      <w:r w:rsidRPr="00813992">
        <w:rPr>
          <w:i/>
          <w:iCs/>
          <w:lang w:val="id-ID"/>
        </w:rPr>
        <w:t>(Duduk)</w:t>
      </w:r>
    </w:p>
    <w:p w14:paraId="6DD82D02" w14:textId="6B465E31" w:rsidR="00584ECC" w:rsidRPr="00813992" w:rsidRDefault="00584ECC" w:rsidP="00584ECC">
      <w:pPr>
        <w:pStyle w:val="DaftarParagraf"/>
        <w:ind w:left="567" w:hanging="567"/>
        <w:rPr>
          <w:lang w:val="id-ID"/>
        </w:rPr>
      </w:pPr>
      <w:r w:rsidRPr="00813992">
        <w:rPr>
          <w:lang w:val="id-ID"/>
        </w:rPr>
        <w:t>PF:</w:t>
      </w:r>
      <w:r w:rsidRPr="00813992">
        <w:rPr>
          <w:lang w:val="id-ID"/>
        </w:rPr>
        <w:tab/>
        <w:t>(Menaikkan doa syafaat dan doa epik</w:t>
      </w:r>
      <w:r w:rsidR="00112DD3">
        <w:rPr>
          <w:lang w:val="id-ID"/>
        </w:rPr>
        <w:t>l</w:t>
      </w:r>
      <w:r w:rsidRPr="00813992">
        <w:rPr>
          <w:lang w:val="id-ID"/>
        </w:rPr>
        <w:t>ese)</w:t>
      </w:r>
    </w:p>
    <w:p w14:paraId="19439FF0" w14:textId="77777777" w:rsidR="00584ECC" w:rsidRPr="00813992" w:rsidRDefault="00584ECC" w:rsidP="00584ECC">
      <w:pPr>
        <w:pStyle w:val="DaftarParagraf"/>
        <w:tabs>
          <w:tab w:val="right" w:pos="6237"/>
        </w:tabs>
        <w:ind w:left="0" w:firstLine="0"/>
        <w:rPr>
          <w:b/>
          <w:bCs/>
          <w:lang w:val="id-ID"/>
        </w:rPr>
      </w:pPr>
    </w:p>
    <w:p w14:paraId="525B778E" w14:textId="77777777" w:rsidR="00584ECC" w:rsidRPr="00813992" w:rsidRDefault="00584ECC" w:rsidP="00584ECC">
      <w:pPr>
        <w:pStyle w:val="DaftarParagraf"/>
        <w:tabs>
          <w:tab w:val="right" w:pos="6237"/>
        </w:tabs>
        <w:ind w:left="0" w:firstLine="0"/>
        <w:rPr>
          <w:b/>
          <w:bCs/>
          <w:lang w:val="id-ID"/>
        </w:rPr>
      </w:pPr>
      <w:r w:rsidRPr="00813992">
        <w:rPr>
          <w:b/>
          <w:bCs/>
          <w:lang w:val="id-ID"/>
        </w:rPr>
        <w:t>PELAYANAN FIRMAN</w:t>
      </w:r>
    </w:p>
    <w:p w14:paraId="1A06535C" w14:textId="77777777" w:rsidR="00584ECC" w:rsidRPr="00813992" w:rsidRDefault="00584ECC" w:rsidP="00584ECC">
      <w:pPr>
        <w:pStyle w:val="DaftarParagraf"/>
        <w:ind w:left="567" w:hanging="567"/>
        <w:rPr>
          <w:u w:val="single"/>
          <w:lang w:val="id-ID"/>
        </w:rPr>
      </w:pPr>
      <w:r w:rsidRPr="00813992">
        <w:rPr>
          <w:u w:val="single"/>
          <w:lang w:val="id-ID"/>
        </w:rPr>
        <w:t>Bacaan Pertama</w:t>
      </w:r>
    </w:p>
    <w:p w14:paraId="7FB8C2EA" w14:textId="77777777" w:rsidR="00584ECC" w:rsidRPr="00813992" w:rsidRDefault="00584ECC" w:rsidP="00584ECC">
      <w:pPr>
        <w:ind w:left="567" w:hanging="567"/>
        <w:rPr>
          <w:b/>
          <w:lang w:val="id-ID"/>
        </w:rPr>
      </w:pPr>
      <w:r w:rsidRPr="00813992">
        <w:rPr>
          <w:lang w:val="id-ID"/>
        </w:rPr>
        <w:t>L1:</w:t>
      </w:r>
      <w:r w:rsidRPr="00813992">
        <w:rPr>
          <w:lang w:val="id-ID"/>
        </w:rPr>
        <w:tab/>
        <w:t xml:space="preserve">Bacaan pertama dari </w:t>
      </w:r>
      <w:r w:rsidRPr="00813992">
        <w:rPr>
          <w:rFonts w:eastAsia="Candara" w:cs="Candara"/>
          <w:b/>
          <w:lang w:val="id-ID"/>
        </w:rPr>
        <w:t>Kisah Para Rasul 9 : 1 - 20</w:t>
      </w:r>
    </w:p>
    <w:p w14:paraId="6E1A8AAF" w14:textId="77777777" w:rsidR="00584ECC" w:rsidRPr="00813992" w:rsidRDefault="00584ECC" w:rsidP="00584ECC">
      <w:pPr>
        <w:ind w:left="567" w:hanging="567"/>
        <w:rPr>
          <w:lang w:val="id-ID"/>
        </w:rPr>
      </w:pPr>
      <w:r w:rsidRPr="00813992">
        <w:rPr>
          <w:lang w:val="id-ID"/>
        </w:rPr>
        <w:tab/>
        <w:t>Demikianlah Sabda Tuhan</w:t>
      </w:r>
    </w:p>
    <w:p w14:paraId="0B474933" w14:textId="77777777" w:rsidR="00584ECC" w:rsidRPr="00813992" w:rsidRDefault="00584ECC" w:rsidP="00584ECC">
      <w:pPr>
        <w:ind w:left="567" w:hanging="567"/>
        <w:rPr>
          <w:lang w:val="id-ID"/>
        </w:rPr>
      </w:pPr>
      <w:r w:rsidRPr="00813992">
        <w:rPr>
          <w:lang w:val="id-ID"/>
        </w:rPr>
        <w:t>U:</w:t>
      </w:r>
      <w:r w:rsidRPr="00813992">
        <w:rPr>
          <w:lang w:val="id-ID"/>
        </w:rPr>
        <w:tab/>
      </w:r>
      <w:r w:rsidRPr="00813992">
        <w:rPr>
          <w:b/>
          <w:bCs/>
          <w:lang w:val="id-ID"/>
        </w:rPr>
        <w:t>Syukur kepada Allah</w:t>
      </w:r>
    </w:p>
    <w:p w14:paraId="48CFD31D" w14:textId="77777777" w:rsidR="00584ECC" w:rsidRPr="00813992" w:rsidRDefault="00584ECC" w:rsidP="00584ECC">
      <w:pPr>
        <w:pStyle w:val="DaftarParagraf"/>
        <w:ind w:left="0"/>
        <w:rPr>
          <w:lang w:val="id-ID"/>
        </w:rPr>
      </w:pPr>
    </w:p>
    <w:p w14:paraId="67E2D21B" w14:textId="77777777" w:rsidR="00584ECC" w:rsidRPr="00813992" w:rsidRDefault="00584ECC" w:rsidP="00584ECC">
      <w:pPr>
        <w:pStyle w:val="DaftarParagraf"/>
        <w:ind w:left="567" w:hanging="567"/>
        <w:rPr>
          <w:u w:val="single"/>
          <w:lang w:val="id-ID"/>
        </w:rPr>
      </w:pPr>
      <w:r w:rsidRPr="00813992">
        <w:rPr>
          <w:u w:val="single"/>
          <w:lang w:val="id-ID"/>
        </w:rPr>
        <w:t>Mazmur Tanggapan</w:t>
      </w:r>
    </w:p>
    <w:p w14:paraId="03A33618" w14:textId="059860EF" w:rsidR="00584ECC" w:rsidRPr="00813992" w:rsidRDefault="00584ECC" w:rsidP="00584ECC">
      <w:pPr>
        <w:pStyle w:val="DaftarParagraf"/>
        <w:ind w:left="567" w:hanging="567"/>
        <w:rPr>
          <w:lang w:val="id-ID"/>
        </w:rPr>
      </w:pPr>
      <w:r w:rsidRPr="00813992">
        <w:rPr>
          <w:lang w:val="id-ID"/>
        </w:rPr>
        <w:t>L2:</w:t>
      </w:r>
      <w:r w:rsidRPr="00813992">
        <w:rPr>
          <w:lang w:val="id-ID"/>
        </w:rPr>
        <w:tab/>
        <w:t xml:space="preserve">Mari kita menanggapi Sabda Tuhan dengan membaca </w:t>
      </w:r>
      <w:r w:rsidRPr="00813992">
        <w:rPr>
          <w:rFonts w:eastAsia="Candara" w:cs="Candara"/>
          <w:b/>
          <w:lang w:val="id-ID"/>
        </w:rPr>
        <w:t>Mazmur 30 : 1 - 13</w:t>
      </w:r>
      <w:r w:rsidRPr="00813992">
        <w:rPr>
          <w:rFonts w:eastAsia="Candara" w:cs="Candara"/>
          <w:lang w:val="id-ID"/>
        </w:rPr>
        <w:t xml:space="preserve"> </w:t>
      </w:r>
      <w:r w:rsidRPr="00813992">
        <w:rPr>
          <w:lang w:val="id-ID"/>
        </w:rPr>
        <w:t>secara bersa</w:t>
      </w:r>
      <w:r w:rsidR="00112DD3">
        <w:rPr>
          <w:lang w:val="id-ID"/>
        </w:rPr>
        <w:t>h</w:t>
      </w:r>
      <w:r w:rsidRPr="00813992">
        <w:rPr>
          <w:lang w:val="id-ID"/>
        </w:rPr>
        <w:t>utan (litani)</w:t>
      </w:r>
    </w:p>
    <w:p w14:paraId="275EF9DB" w14:textId="77777777" w:rsidR="00584ECC" w:rsidRPr="00813992" w:rsidRDefault="00584ECC" w:rsidP="00584ECC">
      <w:pPr>
        <w:pStyle w:val="DaftarParagraf"/>
        <w:ind w:left="567" w:hanging="567"/>
        <w:rPr>
          <w:lang w:val="id-ID"/>
        </w:rPr>
      </w:pPr>
    </w:p>
    <w:p w14:paraId="01A416D0" w14:textId="77777777" w:rsidR="00584ECC" w:rsidRPr="00813992" w:rsidRDefault="00584ECC" w:rsidP="00584ECC">
      <w:pPr>
        <w:pStyle w:val="DaftarParagraf"/>
        <w:ind w:left="567" w:hanging="567"/>
        <w:rPr>
          <w:u w:val="single"/>
          <w:lang w:val="id-ID"/>
        </w:rPr>
      </w:pPr>
      <w:r w:rsidRPr="00813992">
        <w:rPr>
          <w:u w:val="single"/>
          <w:lang w:val="id-ID"/>
        </w:rPr>
        <w:t>Bacaan Kedua</w:t>
      </w:r>
    </w:p>
    <w:p w14:paraId="0F0BCB49" w14:textId="77777777" w:rsidR="00584ECC" w:rsidRPr="00813992" w:rsidRDefault="00584ECC" w:rsidP="00584ECC">
      <w:pPr>
        <w:pStyle w:val="DaftarParagraf"/>
        <w:ind w:left="567" w:hanging="567"/>
        <w:rPr>
          <w:lang w:val="id-ID"/>
        </w:rPr>
      </w:pPr>
      <w:r w:rsidRPr="00813992">
        <w:rPr>
          <w:lang w:val="id-ID"/>
        </w:rPr>
        <w:t>L3:</w:t>
      </w:r>
      <w:r w:rsidRPr="00813992">
        <w:rPr>
          <w:lang w:val="id-ID"/>
        </w:rPr>
        <w:tab/>
        <w:t xml:space="preserve">Bacaan kedua dari </w:t>
      </w:r>
      <w:r w:rsidRPr="00813992">
        <w:rPr>
          <w:rFonts w:eastAsia="Candara" w:cs="Candara"/>
          <w:b/>
          <w:lang w:val="id-ID"/>
        </w:rPr>
        <w:t>Wahyu 5 : 11 - 14</w:t>
      </w:r>
    </w:p>
    <w:p w14:paraId="528258F5" w14:textId="77777777" w:rsidR="00584ECC" w:rsidRPr="00813992" w:rsidRDefault="00584ECC" w:rsidP="00584ECC">
      <w:pPr>
        <w:pStyle w:val="DaftarParagraf"/>
        <w:ind w:left="567" w:hanging="567"/>
        <w:rPr>
          <w:lang w:val="id-ID"/>
        </w:rPr>
      </w:pPr>
      <w:r w:rsidRPr="00813992">
        <w:rPr>
          <w:lang w:val="id-ID"/>
        </w:rPr>
        <w:tab/>
        <w:t>Demikianlah Sabda Tuhan</w:t>
      </w:r>
    </w:p>
    <w:p w14:paraId="6D9B7F23" w14:textId="77777777" w:rsidR="00584ECC" w:rsidRPr="00813992" w:rsidRDefault="00584ECC" w:rsidP="00584ECC">
      <w:pPr>
        <w:pStyle w:val="DaftarParagraf"/>
        <w:ind w:left="567" w:hanging="567"/>
        <w:rPr>
          <w:lang w:val="id-ID"/>
        </w:rPr>
      </w:pPr>
      <w:r w:rsidRPr="00813992">
        <w:rPr>
          <w:lang w:val="id-ID"/>
        </w:rPr>
        <w:t>U:</w:t>
      </w:r>
      <w:r w:rsidRPr="00813992">
        <w:rPr>
          <w:lang w:val="id-ID"/>
        </w:rPr>
        <w:tab/>
      </w:r>
      <w:r w:rsidRPr="00813992">
        <w:rPr>
          <w:b/>
          <w:bCs/>
          <w:lang w:val="id-ID"/>
        </w:rPr>
        <w:t>Syukur kepada Allah</w:t>
      </w:r>
    </w:p>
    <w:p w14:paraId="016958DB" w14:textId="77777777" w:rsidR="00584ECC" w:rsidRPr="00813992" w:rsidRDefault="00584ECC" w:rsidP="00584ECC">
      <w:pPr>
        <w:pStyle w:val="DaftarParagraf"/>
        <w:ind w:left="567" w:hanging="567"/>
        <w:rPr>
          <w:lang w:val="id-ID"/>
        </w:rPr>
      </w:pPr>
    </w:p>
    <w:p w14:paraId="418275D7" w14:textId="77777777" w:rsidR="00584ECC" w:rsidRPr="00813992" w:rsidRDefault="00584ECC" w:rsidP="00584ECC">
      <w:pPr>
        <w:pStyle w:val="DaftarParagraf"/>
        <w:ind w:left="567" w:hanging="567"/>
        <w:rPr>
          <w:u w:val="single"/>
          <w:lang w:val="id-ID"/>
        </w:rPr>
      </w:pPr>
      <w:r w:rsidRPr="00813992">
        <w:rPr>
          <w:u w:val="single"/>
          <w:lang w:val="id-ID"/>
        </w:rPr>
        <w:t>Pembacaan Injil</w:t>
      </w:r>
    </w:p>
    <w:p w14:paraId="44EFA05C" w14:textId="77777777" w:rsidR="00584ECC" w:rsidRPr="00813992" w:rsidRDefault="00584ECC" w:rsidP="00584ECC">
      <w:pPr>
        <w:pStyle w:val="DaftarParagraf"/>
        <w:ind w:left="567" w:hanging="567"/>
        <w:rPr>
          <w:lang w:val="id-ID"/>
        </w:rPr>
      </w:pPr>
      <w:r w:rsidRPr="00813992">
        <w:rPr>
          <w:lang w:val="id-ID"/>
        </w:rPr>
        <w:t>PF:</w:t>
      </w:r>
      <w:r w:rsidRPr="00813992">
        <w:rPr>
          <w:lang w:val="id-ID"/>
        </w:rPr>
        <w:tab/>
        <w:t xml:space="preserve">Pembacaan Injil, dari </w:t>
      </w:r>
      <w:r w:rsidRPr="00813992">
        <w:rPr>
          <w:rFonts w:eastAsia="Candara" w:cs="Candara"/>
          <w:b/>
          <w:lang w:val="id-ID"/>
        </w:rPr>
        <w:t>Yohanes 21 :1 - 19</w:t>
      </w:r>
    </w:p>
    <w:p w14:paraId="37E7B3E7" w14:textId="77777777" w:rsidR="00584ECC" w:rsidRPr="00813992" w:rsidRDefault="00584ECC" w:rsidP="00584ECC">
      <w:pPr>
        <w:pStyle w:val="DaftarParagraf"/>
        <w:ind w:left="567" w:hanging="567"/>
        <w:rPr>
          <w:lang w:val="id-ID"/>
        </w:rPr>
      </w:pPr>
      <w:r w:rsidRPr="00813992">
        <w:rPr>
          <w:lang w:val="id-ID"/>
        </w:rPr>
        <w:tab/>
        <w:t>Demikian Injil Yesus Kristus, yang berbahagia ialah mereka yang mendengarkan Firman Tuhan, dan yang memeliharanya, serta melakukannya dengan setia dalam kehidupan sehari-hari. HALELUYA.</w:t>
      </w:r>
    </w:p>
    <w:p w14:paraId="4EED6D86" w14:textId="77777777" w:rsidR="00584ECC" w:rsidRPr="00813992" w:rsidRDefault="00584ECC" w:rsidP="00584ECC">
      <w:pPr>
        <w:pStyle w:val="DaftarParagraf"/>
        <w:ind w:left="567" w:hanging="567"/>
        <w:rPr>
          <w:lang w:val="id-ID"/>
        </w:rPr>
      </w:pPr>
      <w:r w:rsidRPr="00813992">
        <w:rPr>
          <w:lang w:val="id-ID"/>
        </w:rPr>
        <w:t xml:space="preserve">U: </w:t>
      </w:r>
      <w:r w:rsidRPr="00813992">
        <w:rPr>
          <w:lang w:val="id-ID"/>
        </w:rPr>
        <w:tab/>
      </w:r>
      <w:r w:rsidRPr="00813992">
        <w:rPr>
          <w:b/>
          <w:bCs/>
          <w:lang w:val="id-ID"/>
        </w:rPr>
        <w:t>(</w:t>
      </w:r>
      <w:r w:rsidRPr="00813992">
        <w:rPr>
          <w:b/>
          <w:bCs/>
          <w:i/>
          <w:iCs/>
          <w:lang w:val="id-ID"/>
        </w:rPr>
        <w:t>menyanyikan HALELUYA</w:t>
      </w:r>
      <w:r w:rsidRPr="00813992">
        <w:rPr>
          <w:b/>
          <w:bCs/>
          <w:lang w:val="id-ID"/>
        </w:rPr>
        <w:t>)</w:t>
      </w:r>
    </w:p>
    <w:p w14:paraId="058F87E6" w14:textId="77777777" w:rsidR="00584ECC" w:rsidRPr="00813992" w:rsidRDefault="00584ECC" w:rsidP="00584ECC">
      <w:pPr>
        <w:pStyle w:val="DaftarParagraf"/>
        <w:ind w:left="0"/>
        <w:rPr>
          <w:lang w:val="id-ID"/>
        </w:rPr>
      </w:pPr>
    </w:p>
    <w:p w14:paraId="072E36C2" w14:textId="71D1E0A1" w:rsidR="00584ECC" w:rsidRPr="00813992" w:rsidRDefault="00584ECC" w:rsidP="00584ECC">
      <w:pPr>
        <w:pStyle w:val="DaftarParagraf"/>
        <w:ind w:left="0" w:firstLine="0"/>
        <w:rPr>
          <w:b/>
          <w:bCs/>
          <w:lang w:val="id-ID"/>
        </w:rPr>
      </w:pPr>
      <w:r w:rsidRPr="00813992">
        <w:rPr>
          <w:b/>
          <w:bCs/>
          <w:lang w:val="id-ID"/>
        </w:rPr>
        <w:lastRenderedPageBreak/>
        <w:t xml:space="preserve">Khotbah </w:t>
      </w:r>
      <w:r w:rsidRPr="00813992">
        <w:rPr>
          <w:rFonts w:cs="Calibri Light"/>
          <w:b/>
          <w:bCs/>
          <w:lang w:val="id-ID"/>
        </w:rPr>
        <w:t>“</w:t>
      </w:r>
      <w:r w:rsidR="00422629" w:rsidRPr="00422629">
        <w:rPr>
          <w:rFonts w:cs="Calibri Light"/>
          <w:b/>
          <w:bCs/>
          <w:lang w:val="id-ID"/>
        </w:rPr>
        <w:t>Mengalami Pemulihan dalam Perjumpaan</w:t>
      </w:r>
      <w:r w:rsidRPr="00813992">
        <w:rPr>
          <w:rFonts w:cs="Calibri Light"/>
          <w:b/>
          <w:bCs/>
          <w:lang w:val="id-ID"/>
        </w:rPr>
        <w:t>”</w:t>
      </w:r>
    </w:p>
    <w:p w14:paraId="349F9AF4" w14:textId="77777777" w:rsidR="00112DD3" w:rsidRDefault="00112DD3" w:rsidP="00584ECC">
      <w:pPr>
        <w:pStyle w:val="DaftarParagraf"/>
        <w:ind w:left="0" w:firstLine="0"/>
        <w:rPr>
          <w:b/>
          <w:bCs/>
          <w:lang w:val="id-ID"/>
        </w:rPr>
      </w:pPr>
    </w:p>
    <w:p w14:paraId="12F75A5D" w14:textId="41CB704A" w:rsidR="00584ECC" w:rsidRPr="00813992" w:rsidRDefault="00584ECC" w:rsidP="00584ECC">
      <w:pPr>
        <w:pStyle w:val="DaftarParagraf"/>
        <w:ind w:left="0" w:firstLine="0"/>
        <w:rPr>
          <w:lang w:val="id-ID"/>
        </w:rPr>
      </w:pPr>
      <w:r w:rsidRPr="00813992">
        <w:rPr>
          <w:b/>
          <w:bCs/>
          <w:lang w:val="id-ID"/>
        </w:rPr>
        <w:t>Saat Teduh</w:t>
      </w:r>
    </w:p>
    <w:p w14:paraId="365269DE" w14:textId="77777777" w:rsidR="00584ECC" w:rsidRPr="00813992" w:rsidRDefault="00584ECC" w:rsidP="00584ECC">
      <w:pPr>
        <w:pStyle w:val="DaftarParagraf"/>
        <w:tabs>
          <w:tab w:val="right" w:pos="6210"/>
        </w:tabs>
        <w:ind w:left="0"/>
        <w:rPr>
          <w:b/>
          <w:bCs/>
          <w:lang w:val="id-ID"/>
        </w:rPr>
      </w:pPr>
    </w:p>
    <w:p w14:paraId="12B43973" w14:textId="77777777" w:rsidR="00584ECC" w:rsidRPr="00813992" w:rsidRDefault="00584ECC" w:rsidP="00584ECC">
      <w:pPr>
        <w:pStyle w:val="DaftarParagraf"/>
        <w:tabs>
          <w:tab w:val="right" w:pos="6210"/>
        </w:tabs>
        <w:ind w:left="0" w:firstLine="0"/>
        <w:rPr>
          <w:lang w:val="id-ID"/>
        </w:rPr>
      </w:pPr>
      <w:r w:rsidRPr="00813992">
        <w:rPr>
          <w:b/>
          <w:bCs/>
          <w:lang w:val="id-ID"/>
        </w:rPr>
        <w:t xml:space="preserve">PENGAKUAN IMAN RASULI </w:t>
      </w:r>
      <w:r w:rsidRPr="00813992">
        <w:rPr>
          <w:b/>
          <w:bCs/>
          <w:lang w:val="id-ID"/>
        </w:rPr>
        <w:tab/>
      </w:r>
      <w:r w:rsidRPr="00813992">
        <w:rPr>
          <w:i/>
          <w:iCs/>
          <w:lang w:val="id-ID"/>
        </w:rPr>
        <w:t>(Berdiri)</w:t>
      </w:r>
    </w:p>
    <w:p w14:paraId="270CB56A" w14:textId="77777777" w:rsidR="00584ECC" w:rsidRPr="00813992" w:rsidRDefault="00584ECC" w:rsidP="00584ECC">
      <w:pPr>
        <w:pStyle w:val="DaftarParagraf"/>
        <w:ind w:left="567" w:hanging="567"/>
        <w:rPr>
          <w:lang w:val="id-ID"/>
        </w:rPr>
      </w:pPr>
      <w:r w:rsidRPr="00813992">
        <w:rPr>
          <w:lang w:val="id-ID"/>
        </w:rPr>
        <w:t>M3:</w:t>
      </w:r>
      <w:r w:rsidRPr="00813992">
        <w:rPr>
          <w:lang w:val="id-ID"/>
        </w:rPr>
        <w:tab/>
        <w:t xml:space="preserve">Bersama dengan umat Allah di sepanjang masa, mari kita </w:t>
      </w:r>
      <w:r w:rsidRPr="00813992">
        <w:rPr>
          <w:spacing w:val="-6"/>
          <w:lang w:val="id-ID"/>
        </w:rPr>
        <w:t>ikrarkan dan kita teguhkan kembali akan apa yang kita imani</w:t>
      </w:r>
      <w:r w:rsidRPr="00813992">
        <w:rPr>
          <w:lang w:val="id-ID"/>
        </w:rPr>
        <w:t xml:space="preserve"> dengan bersama mengucapkan Pengakuan Iman Rasuli.</w:t>
      </w:r>
    </w:p>
    <w:p w14:paraId="2D9865AC" w14:textId="77777777" w:rsidR="00584ECC" w:rsidRPr="00813992" w:rsidRDefault="00584ECC" w:rsidP="00584ECC">
      <w:pPr>
        <w:pStyle w:val="DaftarParagraf"/>
        <w:ind w:left="567" w:hanging="567"/>
        <w:rPr>
          <w:lang w:val="id-ID"/>
        </w:rPr>
      </w:pPr>
      <w:r w:rsidRPr="00813992">
        <w:rPr>
          <w:lang w:val="id-ID"/>
        </w:rPr>
        <w:t>U:</w:t>
      </w:r>
      <w:r w:rsidRPr="00813992">
        <w:rPr>
          <w:lang w:val="id-ID"/>
        </w:rPr>
        <w:tab/>
      </w:r>
      <w:r w:rsidRPr="00813992">
        <w:rPr>
          <w:b/>
          <w:bCs/>
          <w:lang w:val="id-ID"/>
        </w:rPr>
        <w:t>(Bersama-sama mengucapkan Pengakuan Iman Rasuli)</w:t>
      </w:r>
    </w:p>
    <w:p w14:paraId="4A8139DF" w14:textId="77777777" w:rsidR="00584ECC" w:rsidRPr="00813992" w:rsidRDefault="00584ECC" w:rsidP="00584ECC">
      <w:pPr>
        <w:rPr>
          <w:lang w:val="id-ID"/>
        </w:rPr>
      </w:pPr>
    </w:p>
    <w:p w14:paraId="5A95F74D" w14:textId="77777777" w:rsidR="00584ECC" w:rsidRPr="00813992" w:rsidRDefault="00584ECC" w:rsidP="00584ECC">
      <w:pPr>
        <w:pStyle w:val="DaftarParagraf"/>
        <w:tabs>
          <w:tab w:val="right" w:pos="6237"/>
        </w:tabs>
        <w:ind w:left="0" w:firstLine="0"/>
        <w:rPr>
          <w:lang w:val="id-ID"/>
        </w:rPr>
      </w:pPr>
      <w:r w:rsidRPr="00813992">
        <w:rPr>
          <w:b/>
          <w:bCs/>
          <w:lang w:val="id-ID"/>
        </w:rPr>
        <w:t>PERSEMBAHAN</w:t>
      </w:r>
      <w:r w:rsidRPr="00813992">
        <w:rPr>
          <w:b/>
          <w:bCs/>
          <w:lang w:val="id-ID"/>
        </w:rPr>
        <w:tab/>
      </w:r>
      <w:r w:rsidRPr="00813992">
        <w:rPr>
          <w:i/>
          <w:iCs/>
          <w:lang w:val="id-ID"/>
        </w:rPr>
        <w:t>(Duduk)</w:t>
      </w:r>
    </w:p>
    <w:p w14:paraId="463D3644" w14:textId="77777777" w:rsidR="00584ECC" w:rsidRPr="00813992" w:rsidRDefault="00584ECC" w:rsidP="00584ECC">
      <w:pPr>
        <w:ind w:left="567" w:hanging="567"/>
        <w:jc w:val="both"/>
        <w:rPr>
          <w:lang w:val="id-ID"/>
        </w:rPr>
      </w:pPr>
      <w:r w:rsidRPr="00813992">
        <w:rPr>
          <w:lang w:val="id-ID"/>
        </w:rPr>
        <w:t>M4:</w:t>
      </w:r>
      <w:r w:rsidRPr="00813992">
        <w:rPr>
          <w:lang w:val="id-ID"/>
        </w:rPr>
        <w:tab/>
        <w:t xml:space="preserve">Mari kita mengungkapkan rasa syukur kita dengan persembahan. Persembahan yang kita kumpulkan akan kita dasarkan dengan  firman Tuhan dalam  </w:t>
      </w:r>
      <w:r w:rsidRPr="00813992">
        <w:rPr>
          <w:shd w:val="clear" w:color="auto" w:fill="FFFFFF"/>
          <w:lang w:val="id-ID"/>
        </w:rPr>
        <w:t>Matius 5:23-24 “ </w:t>
      </w:r>
      <w:r w:rsidRPr="00813992">
        <w:rPr>
          <w:i/>
          <w:iCs/>
          <w:shd w:val="clear" w:color="auto" w:fill="FFFFFF"/>
          <w:lang w:val="id-ID"/>
        </w:rPr>
        <w:t>Sebab itu, jika engkau mempersembahkan persembahanmu di atas mezbah dan engkau teringat akan sesuatu yang ada dalam hati saudaramu terhadap engkau, tinggalkanlah persembahanmu di depan mezbah itu dan pergilah berdamai dahulu dengan saudaramu, lalu kembali untuk mempersembahkan persembahanmu itu</w:t>
      </w:r>
      <w:r w:rsidRPr="00813992">
        <w:rPr>
          <w:rStyle w:val="Penekanan"/>
          <w:shd w:val="clear" w:color="auto" w:fill="FFFFFF"/>
          <w:lang w:val="id-ID"/>
        </w:rPr>
        <w:t>.”</w:t>
      </w:r>
    </w:p>
    <w:p w14:paraId="35579AC2" w14:textId="44A14924" w:rsidR="00584ECC" w:rsidRPr="00813992" w:rsidRDefault="00584ECC" w:rsidP="00584ECC">
      <w:pPr>
        <w:pStyle w:val="DaftarParagraf"/>
        <w:ind w:left="567" w:hanging="567"/>
        <w:rPr>
          <w:b/>
          <w:bCs/>
          <w:lang w:val="id-ID"/>
        </w:rPr>
      </w:pPr>
      <w:r w:rsidRPr="00813992">
        <w:rPr>
          <w:lang w:val="id-ID"/>
        </w:rPr>
        <w:t>U:</w:t>
      </w:r>
      <w:r w:rsidRPr="00813992">
        <w:rPr>
          <w:lang w:val="id-ID"/>
        </w:rPr>
        <w:tab/>
      </w:r>
      <w:r w:rsidRPr="00813992">
        <w:rPr>
          <w:b/>
          <w:bCs/>
          <w:lang w:val="id-ID"/>
        </w:rPr>
        <w:t xml:space="preserve">(menyanyikan KJ </w:t>
      </w:r>
      <w:r w:rsidR="00BC30B9" w:rsidRPr="00BC30B9">
        <w:rPr>
          <w:b/>
          <w:bCs/>
          <w:lang w:val="id-ID"/>
        </w:rPr>
        <w:t>KJ 392</w:t>
      </w:r>
      <w:r w:rsidRPr="00813992">
        <w:rPr>
          <w:b/>
          <w:bCs/>
          <w:lang w:val="id-ID"/>
        </w:rPr>
        <w:t>:1 dst)</w:t>
      </w:r>
    </w:p>
    <w:p w14:paraId="7CD8C5F6" w14:textId="2F4A0434" w:rsidR="00584ECC" w:rsidRPr="00813992" w:rsidRDefault="00584ECC" w:rsidP="00584ECC">
      <w:pPr>
        <w:pStyle w:val="DaftarParagraf"/>
        <w:ind w:left="567" w:hanging="567"/>
        <w:rPr>
          <w:b/>
          <w:bCs/>
          <w:lang w:val="id-ID"/>
        </w:rPr>
      </w:pPr>
      <w:r w:rsidRPr="00813992">
        <w:rPr>
          <w:b/>
          <w:lang w:val="id-ID"/>
        </w:rPr>
        <w:tab/>
      </w:r>
      <w:r w:rsidRPr="00813992">
        <w:rPr>
          <w:b/>
          <w:bCs/>
          <w:lang w:val="id-ID"/>
        </w:rPr>
        <w:t xml:space="preserve"> “</w:t>
      </w:r>
      <w:r w:rsidR="00BC30B9" w:rsidRPr="00BC30B9">
        <w:rPr>
          <w:b/>
          <w:bCs/>
          <w:lang w:val="id-ID"/>
        </w:rPr>
        <w:t xml:space="preserve">'Ku Berbahagia </w:t>
      </w:r>
      <w:r w:rsidRPr="00813992">
        <w:rPr>
          <w:b/>
          <w:bCs/>
          <w:lang w:val="id-ID"/>
        </w:rPr>
        <w:t>“</w:t>
      </w:r>
    </w:p>
    <w:p w14:paraId="35118A98" w14:textId="41B97A72" w:rsidR="00BC30B9" w:rsidRPr="00BC30B9" w:rsidRDefault="00BC30B9" w:rsidP="00BC30B9">
      <w:pPr>
        <w:pStyle w:val="DaftarParagraf"/>
        <w:numPr>
          <w:ilvl w:val="3"/>
          <w:numId w:val="148"/>
        </w:numPr>
        <w:adjustRightInd w:val="0"/>
        <w:ind w:left="993" w:hanging="426"/>
        <w:rPr>
          <w:color w:val="000000"/>
          <w:lang w:val="id-ID"/>
        </w:rPr>
      </w:pPr>
      <w:r w:rsidRPr="00BC30B9">
        <w:rPr>
          <w:color w:val="000000"/>
          <w:lang w:val="id-ID"/>
        </w:rPr>
        <w:t>'Ku berbahagia, yakin teguh:</w:t>
      </w:r>
    </w:p>
    <w:p w14:paraId="7CFECA06" w14:textId="77777777" w:rsidR="00BC30B9" w:rsidRPr="00BC30B9" w:rsidRDefault="00BC30B9" w:rsidP="00BC30B9">
      <w:pPr>
        <w:adjustRightInd w:val="0"/>
        <w:ind w:left="993"/>
        <w:rPr>
          <w:color w:val="000000"/>
          <w:lang w:val="id-ID"/>
        </w:rPr>
      </w:pPr>
      <w:r w:rsidRPr="00BC30B9">
        <w:rPr>
          <w:color w:val="000000"/>
          <w:lang w:val="id-ID"/>
        </w:rPr>
        <w:t>Yesus abadi kepunyaanku!</w:t>
      </w:r>
    </w:p>
    <w:p w14:paraId="55993C18" w14:textId="4F47D670" w:rsidR="00BC30B9" w:rsidRPr="00BC30B9" w:rsidRDefault="00BC30B9" w:rsidP="00BC30B9">
      <w:pPr>
        <w:adjustRightInd w:val="0"/>
        <w:ind w:left="993"/>
        <w:rPr>
          <w:color w:val="000000"/>
          <w:lang w:val="id-ID"/>
        </w:rPr>
      </w:pPr>
      <w:r w:rsidRPr="00BC30B9">
        <w:rPr>
          <w:color w:val="000000"/>
          <w:lang w:val="id-ID"/>
        </w:rPr>
        <w:t>Aku waris</w:t>
      </w:r>
      <w:r>
        <w:rPr>
          <w:color w:val="000000"/>
          <w:lang w:val="id-ID"/>
        </w:rPr>
        <w:t>-</w:t>
      </w:r>
      <w:r w:rsidRPr="00BC30B9">
        <w:rPr>
          <w:color w:val="000000"/>
          <w:lang w:val="id-ID"/>
        </w:rPr>
        <w:t>Nya, 'ku ditebus,</w:t>
      </w:r>
    </w:p>
    <w:p w14:paraId="72A33E8E" w14:textId="77777777" w:rsidR="00BC30B9" w:rsidRPr="00BC30B9" w:rsidRDefault="00BC30B9" w:rsidP="00BC30B9">
      <w:pPr>
        <w:adjustRightInd w:val="0"/>
        <w:ind w:left="993"/>
        <w:rPr>
          <w:color w:val="000000"/>
          <w:lang w:val="id-ID"/>
        </w:rPr>
      </w:pPr>
      <w:r w:rsidRPr="00BC30B9">
        <w:rPr>
          <w:color w:val="000000"/>
          <w:lang w:val="id-ID"/>
        </w:rPr>
        <w:t>ciptaan baru Rohul kudus.</w:t>
      </w:r>
    </w:p>
    <w:p w14:paraId="7BA3C59E" w14:textId="544B4AF2" w:rsidR="00BC30B9" w:rsidRPr="00BC30B9" w:rsidRDefault="00BC30B9" w:rsidP="00BC30B9">
      <w:pPr>
        <w:tabs>
          <w:tab w:val="left" w:pos="1701"/>
        </w:tabs>
        <w:adjustRightInd w:val="0"/>
        <w:ind w:left="993"/>
        <w:rPr>
          <w:color w:val="000000"/>
          <w:lang w:val="id-ID"/>
        </w:rPr>
      </w:pPr>
      <w:r>
        <w:rPr>
          <w:color w:val="000000"/>
          <w:lang w:val="id-ID"/>
        </w:rPr>
        <w:t xml:space="preserve">Refr.: </w:t>
      </w:r>
      <w:r>
        <w:rPr>
          <w:color w:val="000000"/>
          <w:lang w:val="id-ID"/>
        </w:rPr>
        <w:tab/>
      </w:r>
      <w:r w:rsidRPr="00BC30B9">
        <w:rPr>
          <w:color w:val="000000"/>
          <w:lang w:val="id-ID"/>
        </w:rPr>
        <w:t>Aku bernyanyi bahagia memuji Yesus selamanya.</w:t>
      </w:r>
    </w:p>
    <w:p w14:paraId="54E13E4D" w14:textId="77777777" w:rsidR="00BC30B9" w:rsidRPr="00BC30B9" w:rsidRDefault="00BC30B9" w:rsidP="00BC30B9">
      <w:pPr>
        <w:adjustRightInd w:val="0"/>
        <w:ind w:left="1713"/>
        <w:rPr>
          <w:color w:val="000000"/>
          <w:lang w:val="id-ID"/>
        </w:rPr>
      </w:pPr>
      <w:r w:rsidRPr="00BC30B9">
        <w:rPr>
          <w:color w:val="000000"/>
          <w:lang w:val="id-ID"/>
        </w:rPr>
        <w:t>Aku bernyanyi bahagia memuji Yesus selamanya.</w:t>
      </w:r>
    </w:p>
    <w:p w14:paraId="0FA5CF9D" w14:textId="77777777" w:rsidR="0017539D" w:rsidRDefault="00BC30B9" w:rsidP="00BC30B9">
      <w:pPr>
        <w:pStyle w:val="DaftarParagraf"/>
        <w:numPr>
          <w:ilvl w:val="3"/>
          <w:numId w:val="148"/>
        </w:numPr>
        <w:adjustRightInd w:val="0"/>
        <w:ind w:left="993" w:hanging="426"/>
        <w:rPr>
          <w:color w:val="000000"/>
          <w:lang w:val="id-ID"/>
        </w:rPr>
      </w:pPr>
      <w:r w:rsidRPr="0017539D">
        <w:rPr>
          <w:color w:val="000000"/>
          <w:lang w:val="id-ID"/>
        </w:rPr>
        <w:t>Pasrah sempurna, nikmat penuh;</w:t>
      </w:r>
      <w:r w:rsidR="0017539D" w:rsidRPr="0017539D">
        <w:rPr>
          <w:color w:val="000000"/>
          <w:lang w:val="id-ID"/>
        </w:rPr>
        <w:t xml:space="preserve"> </w:t>
      </w:r>
    </w:p>
    <w:p w14:paraId="05715328" w14:textId="7DBC972E" w:rsidR="00BC30B9" w:rsidRPr="00BC30B9" w:rsidRDefault="00BC30B9" w:rsidP="0017539D">
      <w:pPr>
        <w:pStyle w:val="DaftarParagraf"/>
        <w:adjustRightInd w:val="0"/>
        <w:ind w:left="993" w:firstLine="0"/>
        <w:rPr>
          <w:color w:val="000000"/>
          <w:lang w:val="id-ID"/>
        </w:rPr>
      </w:pPr>
      <w:r w:rsidRPr="0017539D">
        <w:rPr>
          <w:color w:val="000000"/>
          <w:lang w:val="id-ID"/>
        </w:rPr>
        <w:t>suka sorgawi melimpahiku.</w:t>
      </w:r>
      <w:r w:rsidR="0017539D">
        <w:rPr>
          <w:color w:val="000000"/>
          <w:lang w:val="id-ID"/>
        </w:rPr>
        <w:t xml:space="preserve"> </w:t>
      </w:r>
      <w:r w:rsidRPr="00BC30B9">
        <w:rPr>
          <w:color w:val="000000"/>
          <w:lang w:val="id-ID"/>
        </w:rPr>
        <w:t>Lagu malaikat amat merdu;</w:t>
      </w:r>
    </w:p>
    <w:p w14:paraId="678FCD51" w14:textId="2039F31F" w:rsidR="00BC30B9" w:rsidRPr="00BC30B9" w:rsidRDefault="00BC30B9" w:rsidP="00BC30B9">
      <w:pPr>
        <w:adjustRightInd w:val="0"/>
        <w:ind w:left="993"/>
        <w:rPr>
          <w:color w:val="000000"/>
          <w:lang w:val="id-ID"/>
        </w:rPr>
      </w:pPr>
      <w:r w:rsidRPr="00BC30B9">
        <w:rPr>
          <w:color w:val="000000"/>
          <w:lang w:val="id-ID"/>
        </w:rPr>
        <w:t>kasih dan rahmat besertaku.</w:t>
      </w:r>
      <w:r>
        <w:rPr>
          <w:color w:val="000000"/>
          <w:lang w:val="id-ID"/>
        </w:rPr>
        <w:t xml:space="preserve"> Refr.:</w:t>
      </w:r>
    </w:p>
    <w:p w14:paraId="2FAB2902" w14:textId="2688B078" w:rsidR="00BC30B9" w:rsidRPr="0017539D" w:rsidRDefault="00BC30B9" w:rsidP="00BC30B9">
      <w:pPr>
        <w:pStyle w:val="DaftarParagraf"/>
        <w:numPr>
          <w:ilvl w:val="3"/>
          <w:numId w:val="148"/>
        </w:numPr>
        <w:adjustRightInd w:val="0"/>
        <w:ind w:left="993" w:hanging="426"/>
        <w:rPr>
          <w:color w:val="000000"/>
          <w:lang w:val="id-ID"/>
        </w:rPr>
      </w:pPr>
      <w:r w:rsidRPr="0017539D">
        <w:rPr>
          <w:color w:val="000000"/>
          <w:lang w:val="id-ID"/>
        </w:rPr>
        <w:t>Aku serahkan diri penuh,</w:t>
      </w:r>
      <w:r w:rsidR="0017539D" w:rsidRPr="0017539D">
        <w:rPr>
          <w:color w:val="000000"/>
          <w:lang w:val="id-ID"/>
        </w:rPr>
        <w:t xml:space="preserve"> </w:t>
      </w:r>
      <w:r w:rsidRPr="0017539D">
        <w:rPr>
          <w:color w:val="000000"/>
          <w:lang w:val="id-ID"/>
        </w:rPr>
        <w:t>dalam Tuhanku hatiku teduh.</w:t>
      </w:r>
    </w:p>
    <w:p w14:paraId="64F64582" w14:textId="77777777" w:rsidR="0017539D" w:rsidRDefault="00BC30B9" w:rsidP="00BC30B9">
      <w:pPr>
        <w:adjustRightInd w:val="0"/>
        <w:ind w:left="993"/>
        <w:rPr>
          <w:color w:val="000000"/>
          <w:lang w:val="id-ID"/>
        </w:rPr>
      </w:pPr>
      <w:r w:rsidRPr="00BC30B9">
        <w:rPr>
          <w:color w:val="000000"/>
          <w:lang w:val="id-ID"/>
        </w:rPr>
        <w:t>Sambil menyongsong kembali</w:t>
      </w:r>
      <w:r>
        <w:rPr>
          <w:color w:val="000000"/>
          <w:lang w:val="id-ID"/>
        </w:rPr>
        <w:t>-</w:t>
      </w:r>
      <w:r w:rsidRPr="00BC30B9">
        <w:rPr>
          <w:color w:val="000000"/>
          <w:lang w:val="id-ID"/>
        </w:rPr>
        <w:t>Nya,</w:t>
      </w:r>
      <w:r w:rsidR="0017539D">
        <w:rPr>
          <w:color w:val="000000"/>
          <w:lang w:val="id-ID"/>
        </w:rPr>
        <w:t xml:space="preserve"> </w:t>
      </w:r>
    </w:p>
    <w:p w14:paraId="1453D119" w14:textId="04662530" w:rsidR="00584ECC" w:rsidRDefault="00BC30B9" w:rsidP="00BC30B9">
      <w:pPr>
        <w:adjustRightInd w:val="0"/>
        <w:ind w:left="993"/>
        <w:rPr>
          <w:color w:val="000000"/>
          <w:lang w:val="id-ID"/>
        </w:rPr>
      </w:pPr>
      <w:r w:rsidRPr="00BC30B9">
        <w:rPr>
          <w:color w:val="000000"/>
          <w:lang w:val="id-ID"/>
        </w:rPr>
        <w:t>'ku diliputi anugerah.</w:t>
      </w:r>
      <w:r w:rsidR="0017539D">
        <w:rPr>
          <w:color w:val="000000"/>
          <w:lang w:val="id-ID"/>
        </w:rPr>
        <w:t xml:space="preserve"> Refr.:</w:t>
      </w:r>
    </w:p>
    <w:p w14:paraId="708AFD20" w14:textId="77777777" w:rsidR="00BC30B9" w:rsidRPr="00813992" w:rsidRDefault="00BC30B9" w:rsidP="00BC30B9">
      <w:pPr>
        <w:adjustRightInd w:val="0"/>
        <w:ind w:left="993"/>
        <w:rPr>
          <w:color w:val="000000"/>
          <w:lang w:val="id-ID"/>
        </w:rPr>
      </w:pPr>
    </w:p>
    <w:p w14:paraId="2B2E9411" w14:textId="77777777" w:rsidR="00584ECC" w:rsidRPr="00813992" w:rsidRDefault="00584ECC" w:rsidP="00584ECC">
      <w:pPr>
        <w:pStyle w:val="DaftarParagraf"/>
        <w:ind w:left="567" w:hanging="567"/>
        <w:rPr>
          <w:lang w:val="id-ID"/>
        </w:rPr>
      </w:pPr>
      <w:r w:rsidRPr="00813992">
        <w:rPr>
          <w:lang w:val="id-ID"/>
        </w:rPr>
        <w:t>M4:</w:t>
      </w:r>
      <w:r w:rsidRPr="00813992">
        <w:rPr>
          <w:lang w:val="id-ID"/>
        </w:rPr>
        <w:tab/>
      </w:r>
      <w:r w:rsidRPr="00813992">
        <w:rPr>
          <w:spacing w:val="-2"/>
          <w:lang w:val="id-ID"/>
        </w:rPr>
        <w:t>(Memimpin doa persembahan, akhir ibadah dan Doa Bapa</w:t>
      </w:r>
      <w:r w:rsidRPr="00813992">
        <w:rPr>
          <w:lang w:val="id-ID"/>
        </w:rPr>
        <w:t xml:space="preserve"> Kami)</w:t>
      </w:r>
    </w:p>
    <w:p w14:paraId="4E3EC23D" w14:textId="77777777" w:rsidR="00BC30B9" w:rsidRDefault="00BC30B9" w:rsidP="00584ECC">
      <w:pPr>
        <w:pStyle w:val="DaftarParagraf"/>
        <w:tabs>
          <w:tab w:val="right" w:pos="6520"/>
        </w:tabs>
        <w:ind w:left="0" w:firstLine="0"/>
        <w:rPr>
          <w:b/>
          <w:bCs/>
          <w:lang w:val="id-ID"/>
        </w:rPr>
      </w:pPr>
    </w:p>
    <w:p w14:paraId="6BB75A21" w14:textId="11FA6699" w:rsidR="00584ECC" w:rsidRPr="00813992" w:rsidRDefault="00584ECC" w:rsidP="00584ECC">
      <w:pPr>
        <w:pStyle w:val="DaftarParagraf"/>
        <w:tabs>
          <w:tab w:val="right" w:pos="6520"/>
        </w:tabs>
        <w:ind w:left="0" w:firstLine="0"/>
        <w:rPr>
          <w:b/>
          <w:bCs/>
          <w:lang w:val="id-ID"/>
        </w:rPr>
      </w:pPr>
      <w:r w:rsidRPr="00813992">
        <w:rPr>
          <w:b/>
          <w:bCs/>
          <w:lang w:val="id-ID"/>
        </w:rPr>
        <w:t>NYANYIAN PENGUTUSAN</w:t>
      </w:r>
      <w:r w:rsidRPr="00813992">
        <w:rPr>
          <w:b/>
          <w:bCs/>
          <w:lang w:val="id-ID"/>
        </w:rPr>
        <w:tab/>
      </w:r>
      <w:r w:rsidRPr="00813992">
        <w:rPr>
          <w:lang w:val="id-ID"/>
        </w:rPr>
        <w:t>(</w:t>
      </w:r>
      <w:r w:rsidRPr="00813992">
        <w:rPr>
          <w:bCs/>
          <w:i/>
          <w:lang w:val="id-ID"/>
        </w:rPr>
        <w:t>berdiri)</w:t>
      </w:r>
    </w:p>
    <w:p w14:paraId="2D4F2731" w14:textId="2753A0F1" w:rsidR="00584ECC" w:rsidRPr="00813992" w:rsidRDefault="00584ECC" w:rsidP="00BC30B9">
      <w:pPr>
        <w:pStyle w:val="TidakAdaSpasi"/>
        <w:ind w:left="567" w:hanging="567"/>
        <w:jc w:val="both"/>
        <w:rPr>
          <w:b/>
          <w:bCs/>
          <w:lang w:val="id-ID"/>
        </w:rPr>
      </w:pPr>
      <w:r w:rsidRPr="00813992">
        <w:rPr>
          <w:rFonts w:ascii="Georgia" w:hAnsi="Georgia"/>
          <w:lang w:val="id-ID"/>
        </w:rPr>
        <w:t>U:</w:t>
      </w:r>
      <w:r w:rsidR="006C5E3F" w:rsidRPr="00813992">
        <w:rPr>
          <w:rFonts w:ascii="Georgia" w:hAnsi="Georgia"/>
          <w:lang w:val="id-ID"/>
        </w:rPr>
        <w:tab/>
      </w:r>
      <w:r w:rsidRPr="00813992">
        <w:rPr>
          <w:rFonts w:ascii="Georgia" w:hAnsi="Georgia"/>
          <w:b/>
          <w:bCs/>
          <w:lang w:val="id-ID"/>
        </w:rPr>
        <w:t xml:space="preserve">Menyanyikan </w:t>
      </w:r>
      <w:r w:rsidR="00BC30B9" w:rsidRPr="00BC30B9">
        <w:rPr>
          <w:rFonts w:ascii="Georgia" w:hAnsi="Georgia" w:cs="Cambria"/>
          <w:b/>
          <w:bCs/>
          <w:spacing w:val="3"/>
          <w:lang w:val="id-ID"/>
        </w:rPr>
        <w:t>KJ 416</w:t>
      </w:r>
      <w:r w:rsidR="00BC30B9">
        <w:rPr>
          <w:rFonts w:ascii="Georgia" w:hAnsi="Georgia" w:cs="Cambria"/>
          <w:b/>
          <w:bCs/>
          <w:spacing w:val="3"/>
          <w:lang w:val="id-ID"/>
        </w:rPr>
        <w:t>:1-2 ‘</w:t>
      </w:r>
      <w:r w:rsidR="00BC30B9" w:rsidRPr="00BC30B9">
        <w:rPr>
          <w:rFonts w:ascii="Georgia" w:hAnsi="Georgia" w:cs="Cambria"/>
          <w:b/>
          <w:bCs/>
          <w:spacing w:val="3"/>
          <w:lang w:val="id-ID"/>
        </w:rPr>
        <w:t>Tersembunyi Ujung Jalan</w:t>
      </w:r>
      <w:r w:rsidR="00BC30B9">
        <w:rPr>
          <w:rFonts w:ascii="Georgia" w:hAnsi="Georgia" w:cs="Cambria"/>
          <w:b/>
          <w:bCs/>
          <w:spacing w:val="3"/>
          <w:lang w:val="id-ID"/>
        </w:rPr>
        <w:t>”</w:t>
      </w:r>
    </w:p>
    <w:p w14:paraId="59593CA9" w14:textId="65D85EBE" w:rsidR="00BC30B9" w:rsidRPr="00BC30B9" w:rsidRDefault="00BC30B9" w:rsidP="00BC30B9">
      <w:pPr>
        <w:pStyle w:val="DaftarParagraf"/>
        <w:numPr>
          <w:ilvl w:val="6"/>
          <w:numId w:val="148"/>
        </w:numPr>
        <w:ind w:left="851" w:hanging="284"/>
        <w:rPr>
          <w:rFonts w:cs="Arial"/>
          <w:color w:val="000000"/>
          <w:lang w:val="id-ID"/>
        </w:rPr>
      </w:pPr>
      <w:r w:rsidRPr="00BC30B9">
        <w:rPr>
          <w:rFonts w:cs="Arial"/>
          <w:color w:val="000000"/>
          <w:lang w:val="id-ID"/>
        </w:rPr>
        <w:t>Tersembunyi ujung jalan, hampir atau masih jauh;</w:t>
      </w:r>
    </w:p>
    <w:p w14:paraId="4F78F4D0" w14:textId="77777777" w:rsidR="00BC30B9" w:rsidRPr="00BC30B9" w:rsidRDefault="00BC30B9" w:rsidP="00BC30B9">
      <w:pPr>
        <w:pStyle w:val="DaftarParagraf"/>
        <w:ind w:left="698" w:firstLine="153"/>
        <w:rPr>
          <w:rFonts w:cs="Arial"/>
          <w:color w:val="000000"/>
          <w:lang w:val="id-ID"/>
        </w:rPr>
      </w:pPr>
      <w:r w:rsidRPr="00BC30B9">
        <w:rPr>
          <w:rFonts w:cs="Arial"/>
          <w:color w:val="000000"/>
          <w:lang w:val="id-ID"/>
        </w:rPr>
        <w:t>'ku dibimbing tangan Tuhan ke neg'ri yang tak 'ku tahu.</w:t>
      </w:r>
    </w:p>
    <w:p w14:paraId="6E54AC19" w14:textId="2B053BA7" w:rsidR="00BC30B9" w:rsidRPr="00BC30B9" w:rsidRDefault="00BC30B9" w:rsidP="00BC30B9">
      <w:pPr>
        <w:pStyle w:val="DaftarParagraf"/>
        <w:ind w:left="698" w:firstLine="153"/>
        <w:rPr>
          <w:rFonts w:cs="Arial"/>
          <w:color w:val="000000"/>
          <w:lang w:val="id-ID"/>
        </w:rPr>
      </w:pPr>
      <w:r w:rsidRPr="00BC30B9">
        <w:rPr>
          <w:rFonts w:cs="Arial"/>
          <w:color w:val="000000"/>
          <w:lang w:val="id-ID"/>
        </w:rPr>
        <w:t>Bapa, ajar aku ikut, apa juga maksud</w:t>
      </w:r>
      <w:r>
        <w:rPr>
          <w:rFonts w:cs="Arial"/>
          <w:color w:val="000000"/>
          <w:lang w:val="id-ID"/>
        </w:rPr>
        <w:t>-</w:t>
      </w:r>
      <w:r w:rsidRPr="00BC30B9">
        <w:rPr>
          <w:rFonts w:cs="Arial"/>
          <w:color w:val="000000"/>
          <w:lang w:val="id-ID"/>
        </w:rPr>
        <w:t>Mu,</w:t>
      </w:r>
    </w:p>
    <w:p w14:paraId="0DDF956F" w14:textId="77777777" w:rsidR="00BC30B9" w:rsidRDefault="00BC30B9" w:rsidP="00BC30B9">
      <w:pPr>
        <w:pStyle w:val="DaftarParagraf"/>
        <w:ind w:left="698" w:firstLine="153"/>
        <w:rPr>
          <w:rFonts w:cs="Arial"/>
          <w:color w:val="000000"/>
          <w:lang w:val="id-ID"/>
        </w:rPr>
      </w:pPr>
      <w:r w:rsidRPr="00BC30B9">
        <w:rPr>
          <w:rFonts w:cs="Arial"/>
          <w:color w:val="000000"/>
          <w:lang w:val="id-ID"/>
        </w:rPr>
        <w:t>tak bersangsi atau takut, beriman tetap teguh.</w:t>
      </w:r>
    </w:p>
    <w:p w14:paraId="0CD309A8" w14:textId="2FA24B41" w:rsidR="00BC30B9" w:rsidRPr="00BC30B9" w:rsidRDefault="00BC30B9" w:rsidP="00BC30B9">
      <w:pPr>
        <w:pStyle w:val="DaftarParagraf"/>
        <w:numPr>
          <w:ilvl w:val="6"/>
          <w:numId w:val="148"/>
        </w:numPr>
        <w:ind w:left="851" w:hanging="284"/>
        <w:rPr>
          <w:rFonts w:cs="Arial"/>
          <w:color w:val="000000"/>
          <w:lang w:val="id-ID"/>
        </w:rPr>
      </w:pPr>
      <w:r w:rsidRPr="00BC30B9">
        <w:rPr>
          <w:rFonts w:cs="Arial"/>
          <w:color w:val="000000"/>
          <w:lang w:val="id-ID"/>
        </w:rPr>
        <w:t>Meski langkah</w:t>
      </w:r>
      <w:r>
        <w:rPr>
          <w:rFonts w:cs="Arial"/>
          <w:color w:val="000000"/>
          <w:lang w:val="id-ID"/>
        </w:rPr>
        <w:t>-</w:t>
      </w:r>
      <w:r w:rsidRPr="00BC30B9">
        <w:rPr>
          <w:rFonts w:cs="Arial"/>
          <w:color w:val="000000"/>
          <w:lang w:val="id-ID"/>
        </w:rPr>
        <w:t>Mu semua tersembunyi bagiku,</w:t>
      </w:r>
    </w:p>
    <w:p w14:paraId="172629DB" w14:textId="002DC6B9" w:rsidR="00BC30B9" w:rsidRPr="00BC30B9" w:rsidRDefault="00BC30B9" w:rsidP="00BC30B9">
      <w:pPr>
        <w:pStyle w:val="DaftarParagraf"/>
        <w:ind w:left="698" w:firstLine="153"/>
        <w:rPr>
          <w:rFonts w:cs="Arial"/>
          <w:color w:val="000000"/>
          <w:lang w:val="id-ID"/>
        </w:rPr>
      </w:pPr>
      <w:r w:rsidRPr="00BC30B9">
        <w:rPr>
          <w:rFonts w:cs="Arial"/>
          <w:color w:val="000000"/>
          <w:lang w:val="id-ID"/>
        </w:rPr>
        <w:t>hatiku menurut jua dan memuji kasih</w:t>
      </w:r>
      <w:r>
        <w:rPr>
          <w:rFonts w:cs="Arial"/>
          <w:color w:val="000000"/>
          <w:lang w:val="id-ID"/>
        </w:rPr>
        <w:t>-</w:t>
      </w:r>
      <w:r w:rsidRPr="00BC30B9">
        <w:rPr>
          <w:rFonts w:cs="Arial"/>
          <w:color w:val="000000"/>
          <w:lang w:val="id-ID"/>
        </w:rPr>
        <w:t>Mu.</w:t>
      </w:r>
    </w:p>
    <w:p w14:paraId="2E207666" w14:textId="77777777" w:rsidR="00BC30B9" w:rsidRPr="00BC30B9" w:rsidRDefault="00BC30B9" w:rsidP="00BC30B9">
      <w:pPr>
        <w:pStyle w:val="DaftarParagraf"/>
        <w:ind w:left="698" w:firstLine="153"/>
        <w:rPr>
          <w:rFonts w:cs="Arial"/>
          <w:color w:val="000000"/>
          <w:lang w:val="id-ID"/>
        </w:rPr>
      </w:pPr>
      <w:r w:rsidRPr="00BC30B9">
        <w:rPr>
          <w:rFonts w:cs="Arial"/>
          <w:color w:val="000000"/>
          <w:lang w:val="id-ID"/>
        </w:rPr>
        <w:t>Meski kini tak 'ku nampak, nanti 'ku berbahagia,</w:t>
      </w:r>
    </w:p>
    <w:p w14:paraId="2E6AF79B" w14:textId="772D4CF8" w:rsidR="00BC30B9" w:rsidRPr="00BC30B9" w:rsidRDefault="00BC30B9" w:rsidP="00BC30B9">
      <w:pPr>
        <w:pStyle w:val="DaftarParagraf"/>
        <w:ind w:left="698" w:firstLine="153"/>
        <w:rPr>
          <w:rFonts w:cs="Arial"/>
          <w:color w:val="000000"/>
          <w:lang w:val="id-ID"/>
        </w:rPr>
      </w:pPr>
      <w:r w:rsidRPr="00BC30B9">
        <w:rPr>
          <w:rFonts w:cs="Arial"/>
          <w:color w:val="000000"/>
          <w:lang w:val="id-ID"/>
        </w:rPr>
        <w:t>apabila t'rang</w:t>
      </w:r>
      <w:r>
        <w:rPr>
          <w:rFonts w:cs="Arial"/>
          <w:color w:val="000000"/>
          <w:lang w:val="id-ID"/>
        </w:rPr>
        <w:t>-</w:t>
      </w:r>
      <w:r w:rsidRPr="00BC30B9">
        <w:rPr>
          <w:rFonts w:cs="Arial"/>
          <w:color w:val="000000"/>
          <w:lang w:val="id-ID"/>
        </w:rPr>
        <w:t>Mu tampak dengan kemuliaannya.</w:t>
      </w:r>
    </w:p>
    <w:p w14:paraId="239F4FBF" w14:textId="77777777" w:rsidR="00BC30B9" w:rsidRDefault="00BC30B9" w:rsidP="00584ECC">
      <w:pPr>
        <w:pStyle w:val="DaftarParagraf"/>
        <w:ind w:left="0" w:firstLine="0"/>
        <w:rPr>
          <w:b/>
          <w:bCs/>
          <w:lang w:val="id-ID"/>
        </w:rPr>
      </w:pPr>
    </w:p>
    <w:p w14:paraId="2FF8C16B" w14:textId="1FEEB4EB" w:rsidR="00584ECC" w:rsidRPr="00813992" w:rsidRDefault="00584ECC" w:rsidP="00584ECC">
      <w:pPr>
        <w:pStyle w:val="DaftarParagraf"/>
        <w:ind w:left="0" w:firstLine="0"/>
        <w:rPr>
          <w:bCs/>
          <w:lang w:val="id-ID"/>
        </w:rPr>
      </w:pPr>
      <w:r w:rsidRPr="00813992">
        <w:rPr>
          <w:b/>
          <w:bCs/>
          <w:lang w:val="id-ID"/>
        </w:rPr>
        <w:t>PENGUTUSAN</w:t>
      </w:r>
    </w:p>
    <w:p w14:paraId="7520FA3D" w14:textId="77777777" w:rsidR="00584ECC" w:rsidRPr="00813992" w:rsidRDefault="00584ECC" w:rsidP="00584ECC">
      <w:pPr>
        <w:pStyle w:val="DaftarParagraf"/>
        <w:ind w:left="567" w:hanging="567"/>
        <w:rPr>
          <w:lang w:val="id-ID"/>
        </w:rPr>
      </w:pPr>
      <w:r w:rsidRPr="00813992">
        <w:rPr>
          <w:lang w:val="id-ID"/>
        </w:rPr>
        <w:t>PF:</w:t>
      </w:r>
      <w:r w:rsidRPr="00813992">
        <w:rPr>
          <w:lang w:val="id-ID"/>
        </w:rPr>
        <w:tab/>
        <w:t>Arahkanlah hatimu kepada Tuhan</w:t>
      </w:r>
    </w:p>
    <w:p w14:paraId="0D2CE43C" w14:textId="77777777" w:rsidR="00584ECC" w:rsidRPr="00813992" w:rsidRDefault="00584ECC" w:rsidP="00584ECC">
      <w:pPr>
        <w:pStyle w:val="DaftarParagraf"/>
        <w:ind w:left="567" w:hanging="567"/>
        <w:rPr>
          <w:lang w:val="id-ID"/>
        </w:rPr>
      </w:pPr>
      <w:r w:rsidRPr="00813992">
        <w:rPr>
          <w:lang w:val="id-ID"/>
        </w:rPr>
        <w:t>U:</w:t>
      </w:r>
      <w:r w:rsidRPr="00813992">
        <w:rPr>
          <w:lang w:val="id-ID"/>
        </w:rPr>
        <w:tab/>
      </w:r>
      <w:r w:rsidRPr="00813992">
        <w:rPr>
          <w:b/>
          <w:bCs/>
          <w:lang w:val="id-ID"/>
        </w:rPr>
        <w:t>Kami mengarahkan hati kepada Tuhan</w:t>
      </w:r>
    </w:p>
    <w:p w14:paraId="0E3C7ED5" w14:textId="77777777" w:rsidR="00584ECC" w:rsidRPr="00813992" w:rsidRDefault="00584ECC" w:rsidP="00584ECC">
      <w:pPr>
        <w:pStyle w:val="DaftarParagraf"/>
        <w:ind w:left="567" w:hanging="567"/>
        <w:rPr>
          <w:lang w:val="id-ID"/>
        </w:rPr>
      </w:pPr>
      <w:r w:rsidRPr="00813992">
        <w:rPr>
          <w:lang w:val="id-ID"/>
        </w:rPr>
        <w:t>PF:</w:t>
      </w:r>
      <w:r w:rsidRPr="00813992">
        <w:rPr>
          <w:lang w:val="id-ID"/>
        </w:rPr>
        <w:tab/>
        <w:t>Jadilah saksi bagi Kristus</w:t>
      </w:r>
    </w:p>
    <w:p w14:paraId="41DA6B39" w14:textId="77777777" w:rsidR="00584ECC" w:rsidRPr="00813992" w:rsidRDefault="00584ECC" w:rsidP="00584ECC">
      <w:pPr>
        <w:pStyle w:val="DaftarParagraf"/>
        <w:ind w:left="567" w:hanging="567"/>
        <w:rPr>
          <w:lang w:val="id-ID"/>
        </w:rPr>
      </w:pPr>
      <w:r w:rsidRPr="00813992">
        <w:rPr>
          <w:lang w:val="id-ID"/>
        </w:rPr>
        <w:t>U:</w:t>
      </w:r>
      <w:r w:rsidRPr="00813992">
        <w:rPr>
          <w:lang w:val="id-ID"/>
        </w:rPr>
        <w:tab/>
      </w:r>
      <w:r w:rsidRPr="00813992">
        <w:rPr>
          <w:b/>
          <w:bCs/>
          <w:lang w:val="id-ID"/>
        </w:rPr>
        <w:t>kami siap menjadi saksi bagi Kristus</w:t>
      </w:r>
    </w:p>
    <w:p w14:paraId="73504C3C" w14:textId="77777777" w:rsidR="00584ECC" w:rsidRPr="00813992" w:rsidRDefault="00584ECC" w:rsidP="00584ECC">
      <w:pPr>
        <w:pStyle w:val="DaftarParagraf"/>
        <w:ind w:left="567" w:hanging="567"/>
        <w:rPr>
          <w:lang w:val="id-ID"/>
        </w:rPr>
      </w:pPr>
      <w:r w:rsidRPr="00813992">
        <w:rPr>
          <w:lang w:val="id-ID"/>
        </w:rPr>
        <w:t>PF:</w:t>
      </w:r>
      <w:r w:rsidRPr="00813992">
        <w:rPr>
          <w:lang w:val="id-ID"/>
        </w:rPr>
        <w:tab/>
        <w:t>Terpujilah Tuhan Allah kita</w:t>
      </w:r>
    </w:p>
    <w:p w14:paraId="6A899487" w14:textId="77777777" w:rsidR="00584ECC" w:rsidRPr="00813992" w:rsidRDefault="00584ECC" w:rsidP="00584ECC">
      <w:pPr>
        <w:pStyle w:val="DaftarParagraf"/>
        <w:ind w:left="567" w:hanging="567"/>
        <w:rPr>
          <w:lang w:val="id-ID"/>
        </w:rPr>
      </w:pPr>
      <w:r w:rsidRPr="00813992">
        <w:rPr>
          <w:lang w:val="id-ID"/>
        </w:rPr>
        <w:t>U:</w:t>
      </w:r>
      <w:r w:rsidRPr="00813992">
        <w:rPr>
          <w:lang w:val="id-ID"/>
        </w:rPr>
        <w:tab/>
      </w:r>
      <w:r w:rsidRPr="00813992">
        <w:rPr>
          <w:b/>
          <w:bCs/>
          <w:lang w:val="id-ID"/>
        </w:rPr>
        <w:t>Kini dan selamanya</w:t>
      </w:r>
    </w:p>
    <w:p w14:paraId="3B13ED43" w14:textId="77777777" w:rsidR="00584ECC" w:rsidRPr="00813992" w:rsidRDefault="00584ECC" w:rsidP="00584ECC">
      <w:pPr>
        <w:pStyle w:val="DaftarParagraf"/>
        <w:ind w:left="567" w:hanging="567"/>
        <w:rPr>
          <w:lang w:val="id-ID"/>
        </w:rPr>
      </w:pPr>
      <w:r w:rsidRPr="00813992">
        <w:rPr>
          <w:lang w:val="id-ID"/>
        </w:rPr>
        <w:t>PF:</w:t>
      </w:r>
      <w:r w:rsidRPr="00813992">
        <w:rPr>
          <w:lang w:val="id-ID"/>
        </w:rPr>
        <w:tab/>
        <w:t xml:space="preserve">Pergilah dalam sukacita, ingatlah sabda Tuhan, bahwa Ia terus berkarya dalam hidup Saudara. Jalanilah hidup dalam rasa syukur dan setialah melakukan panggilan-Nya. Tuhan mengiringi hidup saudara dengan berkat-Nya </w:t>
      </w:r>
    </w:p>
    <w:p w14:paraId="44F73294" w14:textId="77777777" w:rsidR="00584ECC" w:rsidRPr="00813992" w:rsidRDefault="00584ECC" w:rsidP="00584ECC">
      <w:pPr>
        <w:pStyle w:val="DaftarParagraf"/>
        <w:ind w:left="0" w:firstLine="0"/>
        <w:rPr>
          <w:b/>
          <w:bCs/>
          <w:lang w:val="id-ID"/>
        </w:rPr>
      </w:pPr>
      <w:r w:rsidRPr="00813992">
        <w:rPr>
          <w:b/>
          <w:bCs/>
          <w:lang w:val="id-ID"/>
        </w:rPr>
        <w:t>BERKAT</w:t>
      </w:r>
    </w:p>
    <w:p w14:paraId="5A5C3F2A" w14:textId="77777777" w:rsidR="00584ECC" w:rsidRPr="00813992" w:rsidRDefault="00584ECC" w:rsidP="00584ECC">
      <w:pPr>
        <w:pStyle w:val="DaftarParagraf"/>
        <w:ind w:left="567" w:hanging="567"/>
        <w:rPr>
          <w:lang w:val="id-ID"/>
        </w:rPr>
      </w:pPr>
      <w:r w:rsidRPr="00813992">
        <w:rPr>
          <w:lang w:val="id-ID"/>
        </w:rPr>
        <w:t>PF:</w:t>
      </w:r>
      <w:r w:rsidRPr="00813992">
        <w:rPr>
          <w:lang w:val="id-ID"/>
        </w:rPr>
        <w:tab/>
      </w:r>
      <w:r w:rsidRPr="00813992">
        <w:rPr>
          <w:spacing w:val="-4"/>
          <w:lang w:val="id-ID"/>
        </w:rPr>
        <w:t>Tuhan memberkati saudara dan melindungi saudara, Tuhan</w:t>
      </w:r>
      <w:r w:rsidRPr="00813992">
        <w:rPr>
          <w:lang w:val="id-ID"/>
        </w:rPr>
        <w:t xml:space="preserve"> menyinari saudara dengan wajah-Nya dan memberi saudara kasih karunia. </w:t>
      </w:r>
      <w:r w:rsidRPr="00813992">
        <w:rPr>
          <w:lang w:val="id-ID"/>
        </w:rPr>
        <w:tab/>
        <w:t>Tuhan menghadapkan wajah-Nya kepada saudara dan memberi saudara damai sejahtera. Dalam nama Bapa, Putra dan Roh Kudus. Amin.</w:t>
      </w:r>
    </w:p>
    <w:p w14:paraId="1FF02193" w14:textId="77777777" w:rsidR="00584ECC" w:rsidRPr="00813992" w:rsidRDefault="00584ECC" w:rsidP="00584ECC">
      <w:pPr>
        <w:pStyle w:val="DaftarParagraf"/>
        <w:ind w:left="567" w:hanging="567"/>
        <w:rPr>
          <w:lang w:val="id-ID"/>
        </w:rPr>
      </w:pPr>
      <w:r w:rsidRPr="00813992">
        <w:rPr>
          <w:lang w:val="id-ID"/>
        </w:rPr>
        <w:t>U:</w:t>
      </w:r>
      <w:r w:rsidRPr="00813992">
        <w:rPr>
          <w:lang w:val="id-ID"/>
        </w:rPr>
        <w:tab/>
      </w:r>
      <w:r w:rsidRPr="00813992">
        <w:rPr>
          <w:b/>
          <w:bCs/>
          <w:lang w:val="id-ID"/>
        </w:rPr>
        <w:t>(menyanyikan NKB 225“ Haleluya! Amin!“)</w:t>
      </w:r>
    </w:p>
    <w:p w14:paraId="5A44CCC8" w14:textId="77777777" w:rsidR="00584ECC" w:rsidRPr="00813992" w:rsidRDefault="00584ECC" w:rsidP="00584ECC">
      <w:pPr>
        <w:pStyle w:val="DaftarParagraf"/>
        <w:ind w:left="567"/>
        <w:jc w:val="center"/>
        <w:rPr>
          <w:lang w:val="id-ID"/>
        </w:rPr>
      </w:pPr>
    </w:p>
    <w:p w14:paraId="1C710055" w14:textId="21B3DB0D" w:rsidR="00584ECC" w:rsidRPr="00813992" w:rsidRDefault="00584ECC" w:rsidP="00584ECC">
      <w:pPr>
        <w:jc w:val="right"/>
        <w:rPr>
          <w:rFonts w:cs="Calibri Light"/>
          <w:b/>
          <w:bCs/>
          <w:lang w:val="id-ID"/>
        </w:rPr>
      </w:pPr>
      <w:r w:rsidRPr="00813992">
        <w:rPr>
          <w:rFonts w:cs="Calibri Light"/>
          <w:lang w:val="id-ID"/>
        </w:rPr>
        <w:t>(</w:t>
      </w:r>
      <w:r w:rsidR="006C5E3F" w:rsidRPr="00813992">
        <w:rPr>
          <w:rFonts w:cs="Calibri Light"/>
          <w:lang w:val="id-ID"/>
        </w:rPr>
        <w:t>vts</w:t>
      </w:r>
      <w:r w:rsidRPr="00813992">
        <w:rPr>
          <w:rFonts w:cs="Calibri Light"/>
          <w:lang w:val="id-ID"/>
        </w:rPr>
        <w:t>)</w:t>
      </w:r>
    </w:p>
    <w:p w14:paraId="78FCD705" w14:textId="77777777" w:rsidR="006C5E3F" w:rsidRDefault="006C5E3F" w:rsidP="006C5E3F">
      <w:pPr>
        <w:jc w:val="both"/>
        <w:rPr>
          <w:lang w:val="id-ID"/>
        </w:rPr>
      </w:pPr>
    </w:p>
    <w:p w14:paraId="48A7263F" w14:textId="77777777" w:rsidR="00FF08F8" w:rsidRDefault="00FF08F8" w:rsidP="006C5E3F">
      <w:pPr>
        <w:jc w:val="both"/>
        <w:rPr>
          <w:lang w:val="id-ID"/>
        </w:rPr>
      </w:pPr>
    </w:p>
    <w:p w14:paraId="1014EBE3" w14:textId="77777777" w:rsidR="00FF08F8" w:rsidRDefault="00FF08F8" w:rsidP="006C5E3F">
      <w:pPr>
        <w:jc w:val="both"/>
        <w:rPr>
          <w:lang w:val="id-ID"/>
        </w:rPr>
      </w:pPr>
    </w:p>
    <w:p w14:paraId="54B72543" w14:textId="77777777" w:rsidR="00FF08F8" w:rsidRDefault="00FF08F8" w:rsidP="006C5E3F">
      <w:pPr>
        <w:jc w:val="both"/>
        <w:rPr>
          <w:lang w:val="id-ID"/>
        </w:rPr>
      </w:pPr>
    </w:p>
    <w:p w14:paraId="2C2BC4F7" w14:textId="77777777" w:rsidR="00FF08F8" w:rsidRDefault="00FF08F8" w:rsidP="006C5E3F">
      <w:pPr>
        <w:jc w:val="both"/>
        <w:rPr>
          <w:lang w:val="id-ID"/>
        </w:rPr>
      </w:pPr>
    </w:p>
    <w:p w14:paraId="18E8F036" w14:textId="77777777" w:rsidR="00FF08F8" w:rsidRDefault="00FF08F8" w:rsidP="006C5E3F">
      <w:pPr>
        <w:jc w:val="both"/>
        <w:rPr>
          <w:lang w:val="id-ID"/>
        </w:rPr>
      </w:pPr>
    </w:p>
    <w:p w14:paraId="2164276B" w14:textId="77777777" w:rsidR="00FF08F8" w:rsidRDefault="00FF08F8" w:rsidP="006C5E3F">
      <w:pPr>
        <w:jc w:val="both"/>
        <w:rPr>
          <w:lang w:val="id-ID"/>
        </w:rPr>
      </w:pPr>
    </w:p>
    <w:p w14:paraId="7A336F40" w14:textId="77777777" w:rsidR="00FF08F8" w:rsidRDefault="00FF08F8" w:rsidP="006C5E3F">
      <w:pPr>
        <w:jc w:val="both"/>
        <w:rPr>
          <w:lang w:val="id-ID"/>
        </w:rPr>
      </w:pPr>
    </w:p>
    <w:p w14:paraId="08575E5F" w14:textId="77777777" w:rsidR="00FF08F8" w:rsidRDefault="00FF08F8" w:rsidP="006C5E3F">
      <w:pPr>
        <w:jc w:val="both"/>
        <w:rPr>
          <w:lang w:val="id-ID"/>
        </w:rPr>
      </w:pPr>
    </w:p>
    <w:p w14:paraId="245FE678" w14:textId="77777777" w:rsidR="00FF08F8" w:rsidRDefault="00FF08F8" w:rsidP="006C5E3F">
      <w:pPr>
        <w:jc w:val="both"/>
        <w:rPr>
          <w:lang w:val="id-ID"/>
        </w:rPr>
      </w:pPr>
    </w:p>
    <w:p w14:paraId="7CD7E436" w14:textId="77777777" w:rsidR="00FF08F8" w:rsidRDefault="00FF08F8" w:rsidP="006C5E3F">
      <w:pPr>
        <w:jc w:val="both"/>
        <w:rPr>
          <w:lang w:val="id-ID"/>
        </w:rPr>
      </w:pPr>
    </w:p>
    <w:p w14:paraId="17B6CD62" w14:textId="77777777" w:rsidR="00FF08F8" w:rsidRDefault="00FF08F8" w:rsidP="006C5E3F">
      <w:pPr>
        <w:jc w:val="both"/>
        <w:rPr>
          <w:lang w:val="id-ID"/>
        </w:rPr>
      </w:pPr>
    </w:p>
    <w:p w14:paraId="0AFC6F4C" w14:textId="77777777" w:rsidR="00FF08F8" w:rsidRDefault="00FF08F8" w:rsidP="006C5E3F">
      <w:pPr>
        <w:jc w:val="both"/>
        <w:rPr>
          <w:lang w:val="id-ID"/>
        </w:rPr>
      </w:pPr>
    </w:p>
    <w:p w14:paraId="55BF7B65" w14:textId="77777777" w:rsidR="00FF08F8" w:rsidRDefault="00FF08F8" w:rsidP="006C5E3F">
      <w:pPr>
        <w:jc w:val="both"/>
        <w:rPr>
          <w:lang w:val="id-ID"/>
        </w:rPr>
      </w:pPr>
    </w:p>
    <w:p w14:paraId="1466D4B9" w14:textId="77777777" w:rsidR="00FF08F8" w:rsidRDefault="00FF08F8" w:rsidP="006C5E3F">
      <w:pPr>
        <w:jc w:val="both"/>
        <w:rPr>
          <w:lang w:val="id-ID"/>
        </w:rPr>
      </w:pPr>
    </w:p>
    <w:p w14:paraId="1796F34A" w14:textId="77777777" w:rsidR="00FF08F8" w:rsidRDefault="00FF08F8" w:rsidP="006C5E3F">
      <w:pPr>
        <w:jc w:val="both"/>
        <w:rPr>
          <w:lang w:val="id-ID"/>
        </w:rPr>
      </w:pPr>
    </w:p>
    <w:p w14:paraId="3D78F5AC" w14:textId="77777777" w:rsidR="00FF08F8" w:rsidRDefault="00FF08F8" w:rsidP="006C5E3F">
      <w:pPr>
        <w:jc w:val="both"/>
        <w:rPr>
          <w:lang w:val="id-ID"/>
        </w:rPr>
      </w:pPr>
    </w:p>
    <w:p w14:paraId="11448D1C" w14:textId="77777777" w:rsidR="00FF08F8" w:rsidRDefault="00FF08F8" w:rsidP="006C5E3F">
      <w:pPr>
        <w:jc w:val="both"/>
        <w:rPr>
          <w:lang w:val="id-ID"/>
        </w:rPr>
      </w:pPr>
    </w:p>
    <w:p w14:paraId="51C22600" w14:textId="77777777" w:rsidR="00FF08F8" w:rsidRDefault="00FF08F8" w:rsidP="006C5E3F">
      <w:pPr>
        <w:jc w:val="both"/>
        <w:rPr>
          <w:lang w:val="id-ID"/>
        </w:rPr>
      </w:pPr>
    </w:p>
    <w:p w14:paraId="38DF1107" w14:textId="77777777" w:rsidR="00FF08F8" w:rsidRDefault="00FF08F8" w:rsidP="006C5E3F">
      <w:pPr>
        <w:jc w:val="both"/>
        <w:rPr>
          <w:lang w:val="id-ID"/>
        </w:rPr>
      </w:pPr>
    </w:p>
    <w:p w14:paraId="044290AF" w14:textId="77777777" w:rsidR="00FF08F8" w:rsidRDefault="00FF08F8" w:rsidP="006C5E3F">
      <w:pPr>
        <w:jc w:val="both"/>
        <w:rPr>
          <w:lang w:val="id-ID"/>
        </w:rPr>
      </w:pPr>
    </w:p>
    <w:p w14:paraId="2BC8CF56" w14:textId="77777777" w:rsidR="00FF08F8" w:rsidRPr="00813992" w:rsidRDefault="00FF08F8" w:rsidP="006C5E3F">
      <w:pPr>
        <w:jc w:val="both"/>
        <w:rPr>
          <w:lang w:val="id-ID"/>
        </w:rPr>
      </w:pPr>
    </w:p>
    <w:p w14:paraId="0AF76A23" w14:textId="789C4E0C" w:rsidR="006C5E3F" w:rsidRPr="00813992" w:rsidRDefault="006C5E3F">
      <w:pPr>
        <w:rPr>
          <w:lang w:val="id-ID"/>
        </w:rPr>
      </w:pPr>
      <w:r w:rsidRPr="00813992">
        <w:rPr>
          <w:lang w:val="id-ID"/>
        </w:rPr>
        <w:br w:type="page"/>
      </w:r>
    </w:p>
    <w:p w14:paraId="6651096A" w14:textId="21685E01" w:rsidR="006C5E3F" w:rsidRPr="00813992" w:rsidRDefault="006C5E3F" w:rsidP="006C5E3F">
      <w:pPr>
        <w:rPr>
          <w:b/>
          <w:bCs/>
          <w:lang w:val="id-ID"/>
        </w:rPr>
      </w:pPr>
      <w:r w:rsidRPr="00813992">
        <w:rPr>
          <w:noProof/>
          <w:lang w:val="id-ID"/>
        </w:rPr>
        <w:lastRenderedPageBreak/>
        <mc:AlternateContent>
          <mc:Choice Requires="wps">
            <w:drawing>
              <wp:anchor distT="45720" distB="45720" distL="114300" distR="114300" simplePos="0" relativeHeight="251759104" behindDoc="1" locked="0" layoutInCell="1" allowOverlap="1" wp14:anchorId="5B26B2BA" wp14:editId="4528A174">
                <wp:simplePos x="0" y="0"/>
                <wp:positionH relativeFrom="margin">
                  <wp:posOffset>2383155</wp:posOffset>
                </wp:positionH>
                <wp:positionV relativeFrom="paragraph">
                  <wp:posOffset>4445</wp:posOffset>
                </wp:positionV>
                <wp:extent cx="1590675" cy="1295400"/>
                <wp:effectExtent l="0" t="0" r="9525" b="0"/>
                <wp:wrapThrough wrapText="bothSides">
                  <wp:wrapPolygon edited="0">
                    <wp:start x="0" y="0"/>
                    <wp:lineTo x="0" y="21282"/>
                    <wp:lineTo x="21471" y="21282"/>
                    <wp:lineTo x="21471" y="0"/>
                    <wp:lineTo x="0" y="0"/>
                  </wp:wrapPolygon>
                </wp:wrapThrough>
                <wp:docPr id="2062211421"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418783" w14:textId="77777777" w:rsidR="006C5E3F" w:rsidRPr="00B67DCA" w:rsidRDefault="006C5E3F" w:rsidP="006C5E3F">
                            <w:pPr>
                              <w:jc w:val="center"/>
                              <w:rPr>
                                <w:rFonts w:ascii="Cooper Black" w:eastAsia="SimSun" w:hAnsi="Cooper Black" w:cs="SimSun"/>
                                <w:sz w:val="28"/>
                                <w:szCs w:val="36"/>
                              </w:rPr>
                            </w:pPr>
                            <w:r w:rsidRPr="00B67DCA">
                              <w:rPr>
                                <w:rFonts w:ascii="Cooper Black" w:eastAsia="SimSun" w:hAnsi="Cooper Black" w:cs="SimSun"/>
                                <w:sz w:val="28"/>
                                <w:szCs w:val="36"/>
                              </w:rPr>
                              <w:t>Menjadi Gembala Yang Siap Mendampingi</w:t>
                            </w:r>
                          </w:p>
                          <w:p w14:paraId="11F891D2" w14:textId="77777777" w:rsidR="006C5E3F" w:rsidRPr="00C76228" w:rsidRDefault="006C5E3F" w:rsidP="006C5E3F">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7FEE7FB" w14:textId="77777777" w:rsidR="006C5E3F" w:rsidRPr="00C76228" w:rsidRDefault="006C5E3F" w:rsidP="006C5E3F">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26B2BA" id="_x0000_s1101" type="#_x0000_t202" style="position:absolute;margin-left:187.65pt;margin-top:.35pt;width:125.25pt;height:102pt;z-index:-251557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" stroked="f">
                <v:textbox>
                  <w:txbxContent>
                    <w:p w14:paraId="69418783" w14:textId="77777777" w:rsidR="006C5E3F" w:rsidRPr="00B67DCA" w:rsidRDefault="006C5E3F" w:rsidP="006C5E3F">
                      <w:pPr>
                        <w:jc w:val="center"/>
                        <w:rPr>
                          <w:rFonts w:ascii="Cooper Black" w:eastAsia="SimSun" w:hAnsi="Cooper Black" w:cs="SimSun"/>
                          <w:sz w:val="28"/>
                          <w:szCs w:val="36"/>
                        </w:rPr>
                      </w:pPr>
                      <w:r w:rsidRPr="00B67DCA">
                        <w:rPr>
                          <w:rFonts w:ascii="Cooper Black" w:eastAsia="SimSun" w:hAnsi="Cooper Black" w:cs="SimSun"/>
                          <w:sz w:val="28"/>
                          <w:szCs w:val="36"/>
                        </w:rPr>
                        <w:t>Menjadi Gembala Yang Siap Mendampingi</w:t>
                      </w:r>
                    </w:p>
                    <w:p w14:paraId="11F891D2" w14:textId="77777777" w:rsidR="006C5E3F" w:rsidRPr="00C76228" w:rsidRDefault="006C5E3F" w:rsidP="006C5E3F">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7FEE7FB" w14:textId="77777777" w:rsidR="006C5E3F" w:rsidRPr="00C76228" w:rsidRDefault="006C5E3F" w:rsidP="006C5E3F">
                      <w:pPr>
                        <w:jc w:val="center"/>
                        <w:rPr>
                          <w:rFonts w:ascii="Cooper Black" w:eastAsia="SimSun" w:hAnsi="Cooper Black" w:cs="SimSun"/>
                          <w:sz w:val="36"/>
                          <w:szCs w:val="36"/>
                          <w:lang w:val="id-ID"/>
                        </w:rPr>
                      </w:pPr>
                    </w:p>
                  </w:txbxContent>
                </v:textbox>
                <w10:wrap type="through" anchorx="margin"/>
              </v:shape>
            </w:pict>
          </mc:Fallback>
        </mc:AlternateContent>
      </w:r>
      <w:r w:rsidRPr="00813992">
        <w:rPr>
          <w:noProof/>
          <w:lang w:val="id-ID"/>
        </w:rPr>
        <mc:AlternateContent>
          <mc:Choice Requires="wps">
            <w:drawing>
              <wp:anchor distT="0" distB="0" distL="114300" distR="114300" simplePos="0" relativeHeight="251760128" behindDoc="0" locked="0" layoutInCell="1" allowOverlap="1" wp14:anchorId="7609BABA" wp14:editId="372163DF">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67409205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43076A92" w14:textId="77777777" w:rsidR="006C5E3F" w:rsidRPr="008B0A4A" w:rsidRDefault="006C5E3F" w:rsidP="006C5E3F">
                            <w:pPr>
                              <w:rPr>
                                <w:b/>
                              </w:rPr>
                            </w:pPr>
                            <w:r w:rsidRPr="008B0A4A">
                              <w:rPr>
                                <w:b/>
                              </w:rPr>
                              <w:t>BAHAN LITURGI</w:t>
                            </w:r>
                          </w:p>
                          <w:p w14:paraId="0E903098" w14:textId="5DAD42F4" w:rsidR="006C5E3F" w:rsidRPr="008B0A4A" w:rsidRDefault="006C5E3F" w:rsidP="006C5E3F">
                            <w:pPr>
                              <w:rPr>
                                <w:b/>
                              </w:rPr>
                            </w:pPr>
                            <w:r w:rsidRPr="008B0A4A">
                              <w:rPr>
                                <w:b/>
                              </w:rPr>
                              <w:t>Minggu Paska</w:t>
                            </w:r>
                            <w:r w:rsidR="0017539D">
                              <w:rPr>
                                <w:b/>
                              </w:rPr>
                              <w:t>h</w:t>
                            </w:r>
                            <w:r w:rsidRPr="008B0A4A">
                              <w:rPr>
                                <w:b/>
                              </w:rPr>
                              <w:t xml:space="preserve"> Keempat</w:t>
                            </w:r>
                          </w:p>
                          <w:p w14:paraId="4CA4EA9E" w14:textId="77777777" w:rsidR="006C5E3F" w:rsidRPr="00F976DD" w:rsidRDefault="006C5E3F" w:rsidP="006C5E3F">
                            <w:pPr>
                              <w:rPr>
                                <w:rFonts w:cs="Calibri"/>
                                <w:bCs/>
                                <w:i/>
                                <w:iCs/>
                                <w:sz w:val="20"/>
                                <w:szCs w:val="20"/>
                              </w:rPr>
                            </w:pPr>
                            <w:r w:rsidRPr="008B0A4A">
                              <w:rPr>
                                <w:rFonts w:cs="Calibri"/>
                                <w:bCs/>
                                <w:i/>
                                <w:iCs/>
                                <w:sz w:val="20"/>
                                <w:szCs w:val="20"/>
                              </w:rPr>
                              <w:t>Minggu; 11 Mei  2025</w:t>
                            </w:r>
                          </w:p>
                          <w:p w14:paraId="6DC9A076" w14:textId="77777777" w:rsidR="006C5E3F" w:rsidRDefault="006C5E3F" w:rsidP="006C5E3F">
                            <w:pPr>
                              <w:pBdr>
                                <w:top w:val="single" w:sz="4" w:space="1" w:color="7F7F7F"/>
                              </w:pBdr>
                              <w:rPr>
                                <w:rFonts w:cs="Calibri"/>
                                <w:bCs/>
                                <w:sz w:val="20"/>
                                <w:szCs w:val="20"/>
                              </w:rPr>
                            </w:pPr>
                            <w:r>
                              <w:rPr>
                                <w:rFonts w:cs="Calibri"/>
                                <w:bCs/>
                                <w:sz w:val="20"/>
                                <w:szCs w:val="20"/>
                              </w:rPr>
                              <w:t>Keterangan:</w:t>
                            </w:r>
                          </w:p>
                          <w:p w14:paraId="6B1DD2BD" w14:textId="77777777" w:rsidR="006C5E3F" w:rsidRDefault="006C5E3F" w:rsidP="006C5E3F">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ndeta</w:t>
                            </w:r>
                          </w:p>
                          <w:p w14:paraId="722A90DF" w14:textId="77777777" w:rsidR="006C5E3F" w:rsidRDefault="006C5E3F" w:rsidP="006C5E3F">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6604B0B9" w14:textId="77777777" w:rsidR="006C5E3F" w:rsidRDefault="006C5E3F" w:rsidP="006C5E3F">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5CFC90D5" w14:textId="77777777" w:rsidR="006C5E3F" w:rsidRDefault="006C5E3F" w:rsidP="006C5E3F">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604D1D3C" w14:textId="77777777" w:rsidR="006C5E3F" w:rsidRPr="00C76228" w:rsidRDefault="006C5E3F" w:rsidP="006C5E3F">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09BABA" id="_x0000_s1102" type="#_x0000_t202" style="position:absolute;margin-left:0;margin-top:0;width:175.55pt;height:105.1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" fillcolor="#d8d8d8 [2732]" stroked="f">
                <v:textbox>
                  <w:txbxContent>
                    <w:p w14:paraId="43076A92" w14:textId="77777777" w:rsidR="006C5E3F" w:rsidRPr="008B0A4A" w:rsidRDefault="006C5E3F" w:rsidP="006C5E3F">
                      <w:pPr>
                        <w:rPr>
                          <w:b/>
                        </w:rPr>
                      </w:pPr>
                      <w:r w:rsidRPr="008B0A4A">
                        <w:rPr>
                          <w:b/>
                        </w:rPr>
                        <w:t>BAHAN LITURGI</w:t>
                      </w:r>
                    </w:p>
                    <w:p w14:paraId="0E903098" w14:textId="5DAD42F4" w:rsidR="006C5E3F" w:rsidRPr="008B0A4A" w:rsidRDefault="006C5E3F" w:rsidP="006C5E3F">
                      <w:pPr>
                        <w:rPr>
                          <w:b/>
                        </w:rPr>
                      </w:pPr>
                      <w:r w:rsidRPr="008B0A4A">
                        <w:rPr>
                          <w:b/>
                        </w:rPr>
                        <w:t>Minggu Paska</w:t>
                      </w:r>
                      <w:r w:rsidR="0017539D">
                        <w:rPr>
                          <w:b/>
                        </w:rPr>
                        <w:t>h</w:t>
                      </w:r>
                      <w:r w:rsidRPr="008B0A4A">
                        <w:rPr>
                          <w:b/>
                        </w:rPr>
                        <w:t xml:space="preserve"> Keempat</w:t>
                      </w:r>
                    </w:p>
                    <w:p w14:paraId="4CA4EA9E" w14:textId="77777777" w:rsidR="006C5E3F" w:rsidRPr="00F976DD" w:rsidRDefault="006C5E3F" w:rsidP="006C5E3F">
                      <w:pPr>
                        <w:rPr>
                          <w:rFonts w:cs="Calibri"/>
                          <w:bCs/>
                          <w:i/>
                          <w:iCs/>
                          <w:sz w:val="20"/>
                          <w:szCs w:val="20"/>
                        </w:rPr>
                      </w:pPr>
                      <w:r w:rsidRPr="008B0A4A">
                        <w:rPr>
                          <w:rFonts w:cs="Calibri"/>
                          <w:bCs/>
                          <w:i/>
                          <w:iCs/>
                          <w:sz w:val="20"/>
                          <w:szCs w:val="20"/>
                        </w:rPr>
                        <w:t>Minggu; 11 Mei  2025</w:t>
                      </w:r>
                    </w:p>
                    <w:p w14:paraId="6DC9A076" w14:textId="77777777" w:rsidR="006C5E3F" w:rsidRDefault="006C5E3F" w:rsidP="006C5E3F">
                      <w:pPr>
                        <w:pBdr>
                          <w:top w:val="single" w:sz="4" w:space="1" w:color="7F7F7F"/>
                        </w:pBdr>
                        <w:rPr>
                          <w:rFonts w:cs="Calibri"/>
                          <w:bCs/>
                          <w:sz w:val="20"/>
                          <w:szCs w:val="20"/>
                        </w:rPr>
                      </w:pPr>
                      <w:r>
                        <w:rPr>
                          <w:rFonts w:cs="Calibri"/>
                          <w:bCs/>
                          <w:sz w:val="20"/>
                          <w:szCs w:val="20"/>
                        </w:rPr>
                        <w:t>Keterangan:</w:t>
                      </w:r>
                    </w:p>
                    <w:p w14:paraId="6B1DD2BD" w14:textId="77777777" w:rsidR="006C5E3F" w:rsidRDefault="006C5E3F" w:rsidP="006C5E3F">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ndeta</w:t>
                      </w:r>
                    </w:p>
                    <w:p w14:paraId="722A90DF" w14:textId="77777777" w:rsidR="006C5E3F" w:rsidRDefault="006C5E3F" w:rsidP="006C5E3F">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6604B0B9" w14:textId="77777777" w:rsidR="006C5E3F" w:rsidRDefault="006C5E3F" w:rsidP="006C5E3F">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5CFC90D5" w14:textId="77777777" w:rsidR="006C5E3F" w:rsidRDefault="006C5E3F" w:rsidP="006C5E3F">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604D1D3C" w14:textId="77777777" w:rsidR="006C5E3F" w:rsidRPr="00C76228" w:rsidRDefault="006C5E3F" w:rsidP="006C5E3F">
                      <w:pPr>
                        <w:ind w:left="1260" w:hanging="1260"/>
                        <w:rPr>
                          <w:rFonts w:cs="Calibri"/>
                          <w:bCs/>
                          <w:sz w:val="20"/>
                          <w:szCs w:val="20"/>
                        </w:rPr>
                      </w:pPr>
                    </w:p>
                  </w:txbxContent>
                </v:textbox>
                <w10:wrap type="through"/>
              </v:shape>
            </w:pict>
          </mc:Fallback>
        </mc:AlternateContent>
      </w:r>
    </w:p>
    <w:p w14:paraId="4DE316A0" w14:textId="3BEB18F1" w:rsidR="006C5E3F" w:rsidRPr="00813992" w:rsidRDefault="006C5E3F" w:rsidP="006C5E3F">
      <w:pPr>
        <w:pStyle w:val="DaftarParagraf"/>
        <w:ind w:left="0"/>
        <w:rPr>
          <w:lang w:val="id-ID"/>
        </w:rPr>
      </w:pPr>
      <w:r w:rsidRPr="00813992">
        <w:rPr>
          <w:noProof/>
          <w:lang w:val="id-ID"/>
        </w:rPr>
        <mc:AlternateContent>
          <mc:Choice Requires="wps">
            <w:drawing>
              <wp:anchor distT="0" distB="0" distL="114300" distR="114300" simplePos="0" relativeHeight="251761152" behindDoc="1" locked="0" layoutInCell="1" allowOverlap="1" wp14:anchorId="29D3A48B" wp14:editId="447F27FC">
                <wp:simplePos x="0" y="0"/>
                <wp:positionH relativeFrom="column">
                  <wp:posOffset>7620</wp:posOffset>
                </wp:positionH>
                <wp:positionV relativeFrom="paragraph">
                  <wp:posOffset>15875</wp:posOffset>
                </wp:positionV>
                <wp:extent cx="3983355" cy="1154430"/>
                <wp:effectExtent l="0" t="0" r="17145" b="26670"/>
                <wp:wrapNone/>
                <wp:docPr id="343477973"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5F3AD024" w14:textId="77777777" w:rsidR="006C5E3F" w:rsidRPr="007017F6" w:rsidRDefault="006C5E3F" w:rsidP="006C5E3F">
                            <w:pPr>
                              <w:rPr>
                                <w:b/>
                                <w:bCs/>
                                <w:lang w:val="id-ID"/>
                              </w:rPr>
                            </w:pPr>
                            <w:r w:rsidRPr="007017F6">
                              <w:rPr>
                                <w:b/>
                                <w:bCs/>
                                <w:lang w:val="id-ID"/>
                              </w:rPr>
                              <w:t>PERSIAPAN (menyesuaikan kebiasaan gereja masing-masing)</w:t>
                            </w:r>
                          </w:p>
                          <w:p w14:paraId="6E4FEB63" w14:textId="77777777" w:rsidR="006C5E3F" w:rsidRPr="007017F6" w:rsidRDefault="006C5E3F" w:rsidP="006C5E3F">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0B062DE7" w14:textId="77777777" w:rsidR="006C5E3F" w:rsidRPr="007017F6" w:rsidRDefault="006C5E3F" w:rsidP="006C5E3F">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071BB0FE" w14:textId="77777777" w:rsidR="006C5E3F" w:rsidRPr="007017F6" w:rsidRDefault="006C5E3F" w:rsidP="006C5E3F">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4C61AAFB" w14:textId="77777777" w:rsidR="006C5E3F" w:rsidRDefault="006C5E3F" w:rsidP="006C5E3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D3A48B" id="_x0000_s1103" type="#_x0000_t202" style="position:absolute;left:0;text-align:left;margin-left:.6pt;margin-top:1.25pt;width:313.65pt;height:90.9pt;z-index:-25155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">
                <v:textbox>
                  <w:txbxContent>
                    <w:p w14:paraId="5F3AD024" w14:textId="77777777" w:rsidR="006C5E3F" w:rsidRPr="007017F6" w:rsidRDefault="006C5E3F" w:rsidP="006C5E3F">
                      <w:pPr>
                        <w:rPr>
                          <w:b/>
                          <w:bCs/>
                          <w:lang w:val="id-ID"/>
                        </w:rPr>
                      </w:pPr>
                      <w:r w:rsidRPr="007017F6">
                        <w:rPr>
                          <w:b/>
                          <w:bCs/>
                          <w:lang w:val="id-ID"/>
                        </w:rPr>
                        <w:t>PERSIAPAN (menyesuaikan kebiasaan gereja masing-masing)</w:t>
                      </w:r>
                    </w:p>
                    <w:p w14:paraId="6E4FEB63" w14:textId="77777777" w:rsidR="006C5E3F" w:rsidRPr="007017F6" w:rsidRDefault="006C5E3F" w:rsidP="006C5E3F">
                      <w:pPr>
                        <w:pStyle w:val="DaftarParagraf"/>
                        <w:widowControl/>
                        <w:numPr>
                          <w:ilvl w:val="0"/>
                          <w:numId w:val="24"/>
                        </w:numPr>
                        <w:autoSpaceDE/>
                        <w:autoSpaceDN/>
                        <w:ind w:left="284" w:hanging="284"/>
                        <w:contextualSpacing/>
                        <w:jc w:val="left"/>
                        <w:rPr>
                          <w:lang w:val="id-ID"/>
                        </w:rPr>
                      </w:pPr>
                      <w:r w:rsidRPr="007017F6">
                        <w:rPr>
                          <w:lang w:val="id-ID"/>
                        </w:rPr>
                        <w:t>Organis/pianis memainkan lagu-lagu yang membawa jemaat menghayati ibadah yang akan dilakukan</w:t>
                      </w:r>
                    </w:p>
                    <w:p w14:paraId="0B062DE7" w14:textId="77777777" w:rsidR="006C5E3F" w:rsidRPr="007017F6" w:rsidRDefault="006C5E3F" w:rsidP="006C5E3F">
                      <w:pPr>
                        <w:pStyle w:val="DaftarParagraf"/>
                        <w:widowControl/>
                        <w:numPr>
                          <w:ilvl w:val="0"/>
                          <w:numId w:val="24"/>
                        </w:numPr>
                        <w:autoSpaceDE/>
                        <w:autoSpaceDN/>
                        <w:ind w:left="284" w:hanging="284"/>
                        <w:contextualSpacing/>
                        <w:jc w:val="left"/>
                        <w:rPr>
                          <w:lang w:val="id-ID"/>
                        </w:rPr>
                      </w:pPr>
                      <w:r w:rsidRPr="007017F6">
                        <w:rPr>
                          <w:lang w:val="id-ID"/>
                        </w:rPr>
                        <w:t>Jemaat menciptakan saat teduh sebagai persiapan pribadi</w:t>
                      </w:r>
                    </w:p>
                    <w:p w14:paraId="071BB0FE" w14:textId="77777777" w:rsidR="006C5E3F" w:rsidRPr="007017F6" w:rsidRDefault="006C5E3F" w:rsidP="006C5E3F">
                      <w:pPr>
                        <w:pStyle w:val="DaftarParagraf"/>
                        <w:widowControl/>
                        <w:numPr>
                          <w:ilvl w:val="0"/>
                          <w:numId w:val="24"/>
                        </w:numPr>
                        <w:autoSpaceDE/>
                        <w:autoSpaceDN/>
                        <w:ind w:left="284" w:hanging="284"/>
                        <w:contextualSpacing/>
                        <w:jc w:val="left"/>
                        <w:rPr>
                          <w:lang w:val="id-ID"/>
                        </w:rPr>
                      </w:pPr>
                      <w:r w:rsidRPr="007017F6">
                        <w:rPr>
                          <w:lang w:val="id-ID"/>
                        </w:rPr>
                        <w:t>Warta Jemaat dibacakan.</w:t>
                      </w:r>
                    </w:p>
                    <w:p w14:paraId="4C61AAFB" w14:textId="77777777" w:rsidR="006C5E3F" w:rsidRDefault="006C5E3F" w:rsidP="006C5E3F"/>
                  </w:txbxContent>
                </v:textbox>
              </v:shape>
            </w:pict>
          </mc:Fallback>
        </mc:AlternateContent>
      </w:r>
    </w:p>
    <w:p w14:paraId="1BE7E047" w14:textId="77777777" w:rsidR="006C5E3F" w:rsidRPr="00813992" w:rsidRDefault="006C5E3F" w:rsidP="006C5E3F">
      <w:pPr>
        <w:pStyle w:val="DaftarParagraf"/>
        <w:ind w:left="0"/>
        <w:jc w:val="left"/>
        <w:rPr>
          <w:b/>
          <w:bCs/>
          <w:sz w:val="16"/>
          <w:szCs w:val="16"/>
          <w:lang w:val="id-ID"/>
        </w:rPr>
      </w:pPr>
    </w:p>
    <w:p w14:paraId="5714268A" w14:textId="77777777" w:rsidR="006C5E3F" w:rsidRPr="00813992" w:rsidRDefault="006C5E3F" w:rsidP="006C5E3F">
      <w:pPr>
        <w:pStyle w:val="DaftarParagraf"/>
        <w:tabs>
          <w:tab w:val="right" w:pos="6210"/>
        </w:tabs>
        <w:ind w:left="0" w:firstLine="0"/>
        <w:jc w:val="left"/>
        <w:rPr>
          <w:b/>
          <w:bCs/>
          <w:lang w:val="id-ID"/>
        </w:rPr>
      </w:pPr>
    </w:p>
    <w:p w14:paraId="0C2FA1C4" w14:textId="77777777" w:rsidR="006C5E3F" w:rsidRPr="00813992" w:rsidRDefault="006C5E3F" w:rsidP="006C5E3F">
      <w:pPr>
        <w:pStyle w:val="DaftarParagraf"/>
        <w:tabs>
          <w:tab w:val="right" w:pos="6210"/>
        </w:tabs>
        <w:ind w:left="0" w:firstLine="0"/>
        <w:jc w:val="left"/>
        <w:rPr>
          <w:b/>
          <w:bCs/>
          <w:lang w:val="id-ID"/>
        </w:rPr>
      </w:pPr>
    </w:p>
    <w:p w14:paraId="13F045C8" w14:textId="77777777" w:rsidR="006C5E3F" w:rsidRPr="00813992" w:rsidRDefault="006C5E3F" w:rsidP="006C5E3F">
      <w:pPr>
        <w:pStyle w:val="DaftarParagraf"/>
        <w:tabs>
          <w:tab w:val="right" w:pos="6210"/>
        </w:tabs>
        <w:ind w:left="0" w:firstLine="0"/>
        <w:jc w:val="left"/>
        <w:rPr>
          <w:b/>
          <w:bCs/>
          <w:lang w:val="id-ID"/>
        </w:rPr>
      </w:pPr>
    </w:p>
    <w:p w14:paraId="5466D663" w14:textId="77777777" w:rsidR="006C5E3F" w:rsidRPr="00813992" w:rsidRDefault="006C5E3F" w:rsidP="006C5E3F">
      <w:pPr>
        <w:pStyle w:val="DaftarParagraf"/>
        <w:tabs>
          <w:tab w:val="right" w:pos="6210"/>
        </w:tabs>
        <w:ind w:left="0" w:firstLine="0"/>
        <w:jc w:val="left"/>
        <w:rPr>
          <w:b/>
          <w:bCs/>
          <w:lang w:val="id-ID"/>
        </w:rPr>
      </w:pPr>
    </w:p>
    <w:p w14:paraId="69AE57FD" w14:textId="77777777" w:rsidR="006C5E3F" w:rsidRPr="00813992" w:rsidRDefault="006C5E3F" w:rsidP="006C5E3F">
      <w:pPr>
        <w:pStyle w:val="DaftarParagraf"/>
        <w:tabs>
          <w:tab w:val="right" w:pos="6210"/>
        </w:tabs>
        <w:ind w:left="0" w:firstLine="0"/>
        <w:jc w:val="left"/>
        <w:rPr>
          <w:b/>
          <w:bCs/>
          <w:lang w:val="id-ID"/>
        </w:rPr>
      </w:pPr>
    </w:p>
    <w:p w14:paraId="248639EA" w14:textId="77777777" w:rsidR="006C5E3F" w:rsidRPr="00813992" w:rsidRDefault="006C5E3F" w:rsidP="006C5E3F">
      <w:pPr>
        <w:pStyle w:val="DaftarParagraf"/>
        <w:tabs>
          <w:tab w:val="right" w:pos="6210"/>
        </w:tabs>
        <w:ind w:left="0" w:firstLine="0"/>
        <w:jc w:val="left"/>
        <w:rPr>
          <w:b/>
          <w:bCs/>
          <w:lang w:val="id-ID"/>
        </w:rPr>
      </w:pPr>
    </w:p>
    <w:p w14:paraId="644A9F31" w14:textId="77777777" w:rsidR="006C5E3F" w:rsidRPr="00813992" w:rsidRDefault="006C5E3F" w:rsidP="006C5E3F">
      <w:pPr>
        <w:pStyle w:val="DaftarParagraf"/>
        <w:tabs>
          <w:tab w:val="right" w:pos="6210"/>
        </w:tabs>
        <w:ind w:left="0" w:firstLine="0"/>
        <w:jc w:val="left"/>
        <w:rPr>
          <w:b/>
          <w:bCs/>
          <w:lang w:val="id-ID"/>
        </w:rPr>
      </w:pPr>
    </w:p>
    <w:p w14:paraId="2993C9B4" w14:textId="4C689C8D" w:rsidR="006C5E3F" w:rsidRPr="00813992" w:rsidRDefault="006C5E3F" w:rsidP="006C5E3F">
      <w:pPr>
        <w:pStyle w:val="DaftarParagraf"/>
        <w:tabs>
          <w:tab w:val="right" w:pos="6520"/>
        </w:tabs>
        <w:ind w:left="0" w:firstLine="0"/>
        <w:jc w:val="left"/>
        <w:rPr>
          <w:b/>
          <w:bCs/>
          <w:lang w:val="id-ID"/>
        </w:rPr>
      </w:pPr>
      <w:r w:rsidRPr="00813992">
        <w:rPr>
          <w:b/>
          <w:bCs/>
          <w:lang w:val="id-ID"/>
        </w:rPr>
        <w:t>PANGGILAN BERIBADAH</w:t>
      </w:r>
      <w:r w:rsidRPr="00813992">
        <w:rPr>
          <w:b/>
          <w:bCs/>
          <w:lang w:val="id-ID"/>
        </w:rPr>
        <w:tab/>
      </w:r>
      <w:r w:rsidRPr="00813992">
        <w:rPr>
          <w:i/>
          <w:iCs/>
          <w:lang w:val="id-ID"/>
        </w:rPr>
        <w:t>(Berdiri)</w:t>
      </w:r>
    </w:p>
    <w:p w14:paraId="25ADC3ED" w14:textId="472B167C" w:rsidR="006C5E3F" w:rsidRPr="00813992" w:rsidRDefault="006C5E3F" w:rsidP="006C5E3F">
      <w:pPr>
        <w:pStyle w:val="DaftarParagraf"/>
        <w:ind w:left="567" w:hanging="567"/>
        <w:rPr>
          <w:lang w:val="id-ID"/>
        </w:rPr>
      </w:pPr>
      <w:r w:rsidRPr="00813992">
        <w:rPr>
          <w:lang w:val="id-ID"/>
        </w:rPr>
        <w:t>M1:</w:t>
      </w:r>
      <w:r w:rsidRPr="00813992">
        <w:rPr>
          <w:lang w:val="id-ID"/>
        </w:rPr>
        <w:tab/>
        <w:t xml:space="preserve">Jemaat yang dikasihi Tuhan, </w:t>
      </w:r>
      <w:r w:rsidR="00CC46E5" w:rsidRPr="00813992">
        <w:rPr>
          <w:lang w:val="id-ID"/>
        </w:rPr>
        <w:t>anugerah</w:t>
      </w:r>
      <w:r w:rsidRPr="00813992">
        <w:rPr>
          <w:lang w:val="id-ID"/>
        </w:rPr>
        <w:t xml:space="preserve"> Allah tidak terbatas</w:t>
      </w:r>
      <w:r w:rsidR="00CC46E5">
        <w:rPr>
          <w:lang w:val="id-ID"/>
        </w:rPr>
        <w:t xml:space="preserve"> bagi kita</w:t>
      </w:r>
      <w:r w:rsidRPr="00813992">
        <w:rPr>
          <w:lang w:val="id-ID"/>
        </w:rPr>
        <w:t xml:space="preserve">. Melalui ibadah Minggu Paskah keempat ini, mari kita </w:t>
      </w:r>
      <w:r w:rsidR="00CC46E5">
        <w:rPr>
          <w:lang w:val="id-ID"/>
        </w:rPr>
        <w:t>menghayati</w:t>
      </w:r>
      <w:r w:rsidRPr="00813992">
        <w:rPr>
          <w:lang w:val="id-ID"/>
        </w:rPr>
        <w:t xml:space="preserve"> bahwa Tuhan </w:t>
      </w:r>
      <w:r w:rsidR="00CC46E5">
        <w:rPr>
          <w:lang w:val="id-ID"/>
        </w:rPr>
        <w:t xml:space="preserve">adalah Sang </w:t>
      </w:r>
      <w:r w:rsidRPr="00813992">
        <w:rPr>
          <w:lang w:val="id-ID"/>
        </w:rPr>
        <w:t>Gembala yang senantiasa</w:t>
      </w:r>
      <w:r w:rsidR="00CC46E5">
        <w:rPr>
          <w:lang w:val="id-ID"/>
        </w:rPr>
        <w:t>. Ia</w:t>
      </w:r>
      <w:r w:rsidRPr="00813992">
        <w:rPr>
          <w:lang w:val="id-ID"/>
        </w:rPr>
        <w:t xml:space="preserve"> memelihara</w:t>
      </w:r>
      <w:r w:rsidR="00CC46E5">
        <w:rPr>
          <w:lang w:val="id-ID"/>
        </w:rPr>
        <w:t xml:space="preserve">, </w:t>
      </w:r>
      <w:r w:rsidRPr="00813992">
        <w:rPr>
          <w:lang w:val="id-ID"/>
        </w:rPr>
        <w:t xml:space="preserve">memulihkan </w:t>
      </w:r>
      <w:r w:rsidR="00CC46E5">
        <w:rPr>
          <w:lang w:val="id-ID"/>
        </w:rPr>
        <w:t xml:space="preserve">dan menyelamatkan </w:t>
      </w:r>
      <w:r w:rsidRPr="00813992">
        <w:rPr>
          <w:lang w:val="id-ID"/>
        </w:rPr>
        <w:t>kehidupan kita. Maka mari bersama kita memuji Tuhan dengan Mazmur 28 : 7 - 9.</w:t>
      </w:r>
    </w:p>
    <w:p w14:paraId="16422428" w14:textId="77777777" w:rsidR="006C5E3F" w:rsidRPr="00813992" w:rsidRDefault="006C5E3F" w:rsidP="006C5E3F">
      <w:pPr>
        <w:pStyle w:val="DaftarParagraf"/>
        <w:ind w:left="567" w:hanging="567"/>
        <w:rPr>
          <w:lang w:val="id-ID"/>
        </w:rPr>
      </w:pPr>
      <w:r w:rsidRPr="00813992">
        <w:rPr>
          <w:lang w:val="id-ID"/>
        </w:rPr>
        <w:t>M1:</w:t>
      </w:r>
      <w:r w:rsidRPr="00813992">
        <w:rPr>
          <w:lang w:val="id-ID"/>
        </w:rPr>
        <w:tab/>
        <w:t>Tuhan adalah kekuatanku dan perisaiku;</w:t>
      </w:r>
    </w:p>
    <w:p w14:paraId="0271C9D5"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r>
      <w:r w:rsidRPr="00813992">
        <w:rPr>
          <w:b/>
          <w:bCs/>
          <w:lang w:val="id-ID"/>
        </w:rPr>
        <w:t>kepada-Nya hatiku percaya.</w:t>
      </w:r>
    </w:p>
    <w:p w14:paraId="6258A5CD" w14:textId="77777777" w:rsidR="006C5E3F" w:rsidRPr="00813992" w:rsidRDefault="006C5E3F" w:rsidP="006C5E3F">
      <w:pPr>
        <w:pStyle w:val="DaftarParagraf"/>
        <w:ind w:left="567" w:hanging="567"/>
        <w:rPr>
          <w:lang w:val="id-ID"/>
        </w:rPr>
      </w:pPr>
      <w:r w:rsidRPr="00813992">
        <w:rPr>
          <w:lang w:val="id-ID"/>
        </w:rPr>
        <w:t>M1:</w:t>
      </w:r>
      <w:r w:rsidRPr="00813992">
        <w:rPr>
          <w:lang w:val="id-ID"/>
        </w:rPr>
        <w:tab/>
        <w:t>aku tertolong sebab itu aku beria-ria hatiku,</w:t>
      </w:r>
    </w:p>
    <w:p w14:paraId="7DDD96DE"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t>dan dengan nyanyianku aku bersyukur kepada-Nya.</w:t>
      </w:r>
    </w:p>
    <w:p w14:paraId="38F1BAFC" w14:textId="77777777" w:rsidR="006C5E3F" w:rsidRPr="00813992" w:rsidRDefault="006C5E3F" w:rsidP="006C5E3F">
      <w:pPr>
        <w:pStyle w:val="DaftarParagraf"/>
        <w:ind w:left="567" w:hanging="567"/>
        <w:rPr>
          <w:lang w:val="id-ID"/>
        </w:rPr>
      </w:pPr>
      <w:r w:rsidRPr="00813992">
        <w:rPr>
          <w:lang w:val="id-ID"/>
        </w:rPr>
        <w:t>M1:</w:t>
      </w:r>
      <w:r w:rsidRPr="00813992">
        <w:rPr>
          <w:lang w:val="id-ID"/>
        </w:rPr>
        <w:tab/>
        <w:t>Tuhan adalah kekuatan umat-Nya</w:t>
      </w:r>
    </w:p>
    <w:p w14:paraId="2C9F2499"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r>
      <w:r w:rsidRPr="00813992">
        <w:rPr>
          <w:b/>
          <w:bCs/>
          <w:lang w:val="id-ID"/>
        </w:rPr>
        <w:t>dan benteng keselamatan bagi orang yang diurapi-Nya!</w:t>
      </w:r>
    </w:p>
    <w:p w14:paraId="704BCD42" w14:textId="77777777" w:rsidR="006C5E3F" w:rsidRPr="00813992" w:rsidRDefault="006C5E3F" w:rsidP="006C5E3F">
      <w:pPr>
        <w:pStyle w:val="DaftarParagraf"/>
        <w:ind w:left="567" w:hanging="567"/>
        <w:rPr>
          <w:lang w:val="id-ID"/>
        </w:rPr>
      </w:pPr>
      <w:r w:rsidRPr="00813992">
        <w:rPr>
          <w:lang w:val="id-ID"/>
        </w:rPr>
        <w:t>M1:</w:t>
      </w:r>
      <w:r w:rsidRPr="00813992">
        <w:rPr>
          <w:lang w:val="id-ID"/>
        </w:rPr>
        <w:tab/>
        <w:t>selamatkan kiranya umat-Mu</w:t>
      </w:r>
    </w:p>
    <w:p w14:paraId="270E485A" w14:textId="77777777" w:rsidR="006C5E3F" w:rsidRPr="00813992" w:rsidRDefault="006C5E3F" w:rsidP="006C5E3F">
      <w:pPr>
        <w:pStyle w:val="DaftarParagraf"/>
        <w:ind w:left="567" w:hanging="567"/>
        <w:rPr>
          <w:b/>
          <w:bCs/>
          <w:lang w:val="id-ID"/>
        </w:rPr>
      </w:pPr>
      <w:r w:rsidRPr="00813992">
        <w:rPr>
          <w:lang w:val="id-ID"/>
        </w:rPr>
        <w:t>U:</w:t>
      </w:r>
      <w:r w:rsidRPr="00813992">
        <w:rPr>
          <w:lang w:val="id-ID"/>
        </w:rPr>
        <w:tab/>
      </w:r>
      <w:r w:rsidRPr="00813992">
        <w:rPr>
          <w:b/>
          <w:bCs/>
          <w:lang w:val="id-ID"/>
        </w:rPr>
        <w:t>dan berkatilah milik-Mu sendiri</w:t>
      </w:r>
    </w:p>
    <w:p w14:paraId="69FA6368" w14:textId="77777777" w:rsidR="006C5E3F" w:rsidRPr="00813992" w:rsidRDefault="006C5E3F" w:rsidP="006C5E3F">
      <w:pPr>
        <w:pStyle w:val="DaftarParagraf"/>
        <w:ind w:left="567" w:hanging="567"/>
        <w:rPr>
          <w:lang w:val="id-ID"/>
        </w:rPr>
      </w:pPr>
      <w:r w:rsidRPr="00813992">
        <w:rPr>
          <w:lang w:val="id-ID"/>
        </w:rPr>
        <w:t>M1:</w:t>
      </w:r>
      <w:r w:rsidRPr="00813992">
        <w:rPr>
          <w:lang w:val="id-ID"/>
        </w:rPr>
        <w:tab/>
        <w:t>gembalakanlah mereka dan dukunglah mereka untuk selama-lamanya.</w:t>
      </w:r>
    </w:p>
    <w:p w14:paraId="45C48E42"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r>
      <w:r w:rsidRPr="00813992">
        <w:rPr>
          <w:b/>
          <w:bCs/>
          <w:lang w:val="id-ID"/>
        </w:rPr>
        <w:t>Haleluya</w:t>
      </w:r>
    </w:p>
    <w:p w14:paraId="20924F06" w14:textId="77777777" w:rsidR="006C5E3F" w:rsidRPr="00813992" w:rsidRDefault="006C5E3F" w:rsidP="006C5E3F">
      <w:pPr>
        <w:pStyle w:val="DaftarParagraf"/>
        <w:ind w:left="567" w:hanging="567"/>
        <w:rPr>
          <w:lang w:val="id-ID"/>
        </w:rPr>
      </w:pPr>
      <w:r w:rsidRPr="00813992">
        <w:rPr>
          <w:lang w:val="id-ID"/>
        </w:rPr>
        <w:lastRenderedPageBreak/>
        <w:t>M1:</w:t>
      </w:r>
      <w:r w:rsidRPr="00813992">
        <w:rPr>
          <w:lang w:val="id-ID"/>
        </w:rPr>
        <w:tab/>
        <w:t>Kita naikkan Pujian syukur dengan memuji Tuhan dengan Nyanyian Rohani 3: 1 – 2 “Hormat Bagi Allah Bapa”</w:t>
      </w:r>
    </w:p>
    <w:p w14:paraId="27EE52E0" w14:textId="77777777" w:rsidR="006C5E3F" w:rsidRPr="00813992" w:rsidRDefault="006C5E3F" w:rsidP="006C5E3F">
      <w:pPr>
        <w:pStyle w:val="DaftarParagraf"/>
        <w:ind w:left="567" w:hanging="567"/>
        <w:rPr>
          <w:rFonts w:cs="Cambria"/>
          <w:b/>
          <w:bCs/>
          <w:lang w:val="id-ID"/>
        </w:rPr>
      </w:pPr>
      <w:r w:rsidRPr="00813992">
        <w:rPr>
          <w:lang w:val="id-ID"/>
        </w:rPr>
        <w:t xml:space="preserve">U: </w:t>
      </w:r>
      <w:r w:rsidRPr="00813992">
        <w:rPr>
          <w:lang w:val="id-ID"/>
        </w:rPr>
        <w:tab/>
      </w:r>
      <w:r w:rsidRPr="00813992">
        <w:rPr>
          <w:b/>
          <w:bCs/>
          <w:lang w:val="id-ID"/>
        </w:rPr>
        <w:t xml:space="preserve">Menyanyikan </w:t>
      </w:r>
      <w:r w:rsidRPr="00813992">
        <w:rPr>
          <w:rFonts w:cs="Cambria"/>
          <w:b/>
          <w:bCs/>
          <w:lang w:val="id-ID"/>
        </w:rPr>
        <w:t>Nyanyian Rohani 3 : 1, 2</w:t>
      </w:r>
    </w:p>
    <w:p w14:paraId="7CEE2FF7" w14:textId="77777777" w:rsidR="006C5E3F" w:rsidRPr="00813992" w:rsidRDefault="006C5E3F" w:rsidP="006C5E3F">
      <w:pPr>
        <w:pStyle w:val="DaftarParagraf"/>
        <w:ind w:left="567" w:hanging="11"/>
        <w:rPr>
          <w:bCs/>
          <w:lang w:val="id-ID"/>
        </w:rPr>
      </w:pPr>
      <w:r w:rsidRPr="00813992">
        <w:rPr>
          <w:rFonts w:cs="Cambria"/>
          <w:bCs/>
          <w:lang w:val="id-ID"/>
        </w:rPr>
        <w:t>Hormat Bagi Allah Bapa</w:t>
      </w:r>
    </w:p>
    <w:p w14:paraId="58B319B4" w14:textId="5B0A5F53" w:rsidR="006C5E3F" w:rsidRPr="00813992" w:rsidRDefault="006C5E3F" w:rsidP="006C5E3F">
      <w:pPr>
        <w:pStyle w:val="DaftarParagraf"/>
        <w:widowControl/>
        <w:numPr>
          <w:ilvl w:val="0"/>
          <w:numId w:val="93"/>
        </w:numPr>
        <w:autoSpaceDE/>
        <w:autoSpaceDN/>
        <w:ind w:left="993" w:hanging="426"/>
        <w:contextualSpacing/>
        <w:rPr>
          <w:rFonts w:cs="Cambria"/>
          <w:lang w:val="id-ID"/>
        </w:rPr>
      </w:pPr>
      <w:r w:rsidRPr="00813992">
        <w:rPr>
          <w:rFonts w:cs="Cambria"/>
          <w:lang w:val="id-ID"/>
        </w:rPr>
        <w:t>Hormat bagi Allah Bapa, hormat bagi Anak</w:t>
      </w:r>
      <w:r w:rsidR="00CC46E5">
        <w:rPr>
          <w:rFonts w:cs="Cambria"/>
          <w:lang w:val="id-ID"/>
        </w:rPr>
        <w:t>-</w:t>
      </w:r>
      <w:r w:rsidRPr="00813992">
        <w:rPr>
          <w:rFonts w:cs="Cambria"/>
          <w:lang w:val="id-ID"/>
        </w:rPr>
        <w:t>Nya,</w:t>
      </w:r>
    </w:p>
    <w:p w14:paraId="69EDFBB5" w14:textId="77777777" w:rsidR="006C5E3F" w:rsidRPr="00813992" w:rsidRDefault="006C5E3F" w:rsidP="006C5E3F">
      <w:pPr>
        <w:ind w:left="993"/>
        <w:rPr>
          <w:rFonts w:cs="Cambria"/>
          <w:lang w:val="id-ID"/>
        </w:rPr>
      </w:pPr>
      <w:r w:rsidRPr="00813992">
        <w:rPr>
          <w:rFonts w:cs="Cambria"/>
          <w:lang w:val="id-ID"/>
        </w:rPr>
        <w:t>hormat bagi Roh Penghibur, Ketiganya yang Esa.</w:t>
      </w:r>
    </w:p>
    <w:p w14:paraId="69DE4F7A" w14:textId="77777777" w:rsidR="006C5E3F" w:rsidRPr="00813992" w:rsidRDefault="006C5E3F" w:rsidP="006C5E3F">
      <w:pPr>
        <w:ind w:left="993"/>
        <w:rPr>
          <w:rFonts w:cs="Cambria"/>
          <w:lang w:val="id-ID"/>
        </w:rPr>
      </w:pPr>
      <w:r w:rsidRPr="00813992">
        <w:rPr>
          <w:lang w:val="id-ID"/>
        </w:rPr>
        <w:t xml:space="preserve">Haleluya, haleluya, </w:t>
      </w:r>
      <w:r w:rsidRPr="00813992">
        <w:rPr>
          <w:rFonts w:cs="Cambria"/>
          <w:lang w:val="id-ID"/>
        </w:rPr>
        <w:t>Ketiganya yang Esa.</w:t>
      </w:r>
    </w:p>
    <w:p w14:paraId="109BFDC6" w14:textId="77777777" w:rsidR="006C5E3F" w:rsidRPr="00813992" w:rsidRDefault="006C5E3F" w:rsidP="006C5E3F">
      <w:pPr>
        <w:jc w:val="center"/>
        <w:rPr>
          <w:rFonts w:cs="Cambria"/>
          <w:i/>
          <w:iCs/>
          <w:lang w:val="id-ID"/>
        </w:rPr>
      </w:pPr>
      <w:r w:rsidRPr="00813992">
        <w:rPr>
          <w:rFonts w:cs="Cambria"/>
          <w:b/>
          <w:bCs/>
          <w:i/>
          <w:iCs/>
          <w:lang w:val="id-ID"/>
        </w:rPr>
        <w:t>(P</w:t>
      </w:r>
      <w:r w:rsidRPr="00813992">
        <w:rPr>
          <w:rFonts w:cs="Cambria"/>
          <w:b/>
          <w:bCs/>
          <w:i/>
          <w:iCs/>
          <w:spacing w:val="1"/>
          <w:lang w:val="id-ID"/>
        </w:rPr>
        <w:t>e</w:t>
      </w:r>
      <w:r w:rsidRPr="00813992">
        <w:rPr>
          <w:rFonts w:cs="Cambria"/>
          <w:b/>
          <w:bCs/>
          <w:i/>
          <w:iCs/>
          <w:spacing w:val="-2"/>
          <w:lang w:val="id-ID"/>
        </w:rPr>
        <w:t>l</w:t>
      </w:r>
      <w:r w:rsidRPr="00813992">
        <w:rPr>
          <w:rFonts w:cs="Cambria"/>
          <w:b/>
          <w:bCs/>
          <w:i/>
          <w:iCs/>
          <w:lang w:val="id-ID"/>
        </w:rPr>
        <w:t>ayan</w:t>
      </w:r>
      <w:r w:rsidRPr="00813992">
        <w:rPr>
          <w:rFonts w:cs="Cambria"/>
          <w:b/>
          <w:bCs/>
          <w:i/>
          <w:iCs/>
          <w:spacing w:val="-2"/>
          <w:lang w:val="id-ID"/>
        </w:rPr>
        <w:t xml:space="preserve"> </w:t>
      </w:r>
      <w:r w:rsidRPr="00813992">
        <w:rPr>
          <w:rFonts w:cs="Cambria"/>
          <w:b/>
          <w:bCs/>
          <w:i/>
          <w:iCs/>
          <w:spacing w:val="1"/>
          <w:lang w:val="id-ID"/>
        </w:rPr>
        <w:t>f</w:t>
      </w:r>
      <w:r w:rsidRPr="00813992">
        <w:rPr>
          <w:rFonts w:cs="Cambria"/>
          <w:b/>
          <w:bCs/>
          <w:i/>
          <w:iCs/>
          <w:lang w:val="id-ID"/>
        </w:rPr>
        <w:t>i</w:t>
      </w:r>
      <w:r w:rsidRPr="00813992">
        <w:rPr>
          <w:rFonts w:cs="Cambria"/>
          <w:b/>
          <w:bCs/>
          <w:i/>
          <w:iCs/>
          <w:spacing w:val="1"/>
          <w:lang w:val="id-ID"/>
        </w:rPr>
        <w:t>r</w:t>
      </w:r>
      <w:r w:rsidRPr="00813992">
        <w:rPr>
          <w:rFonts w:cs="Cambria"/>
          <w:b/>
          <w:bCs/>
          <w:i/>
          <w:iCs/>
          <w:spacing w:val="-2"/>
          <w:lang w:val="id-ID"/>
        </w:rPr>
        <w:t>m</w:t>
      </w:r>
      <w:r w:rsidRPr="00813992">
        <w:rPr>
          <w:rFonts w:cs="Cambria"/>
          <w:b/>
          <w:bCs/>
          <w:i/>
          <w:iCs/>
          <w:lang w:val="id-ID"/>
        </w:rPr>
        <w:t>an</w:t>
      </w:r>
      <w:r w:rsidRPr="00813992">
        <w:rPr>
          <w:rFonts w:cs="Cambria"/>
          <w:b/>
          <w:bCs/>
          <w:i/>
          <w:iCs/>
          <w:spacing w:val="-2"/>
          <w:lang w:val="id-ID"/>
        </w:rPr>
        <w:t xml:space="preserve"> </w:t>
      </w:r>
      <w:r w:rsidRPr="00813992">
        <w:rPr>
          <w:rFonts w:cs="Cambria"/>
          <w:b/>
          <w:bCs/>
          <w:i/>
          <w:iCs/>
          <w:lang w:val="id-ID"/>
        </w:rPr>
        <w:t>d</w:t>
      </w:r>
      <w:r w:rsidRPr="00813992">
        <w:rPr>
          <w:rFonts w:cs="Cambria"/>
          <w:b/>
          <w:bCs/>
          <w:i/>
          <w:iCs/>
          <w:spacing w:val="4"/>
          <w:lang w:val="id-ID"/>
        </w:rPr>
        <w:t>a</w:t>
      </w:r>
      <w:r w:rsidRPr="00813992">
        <w:rPr>
          <w:rFonts w:cs="Cambria"/>
          <w:b/>
          <w:bCs/>
          <w:i/>
          <w:iCs/>
          <w:lang w:val="id-ID"/>
        </w:rPr>
        <w:t>n</w:t>
      </w:r>
      <w:r w:rsidRPr="00813992">
        <w:rPr>
          <w:rFonts w:cs="Cambria"/>
          <w:b/>
          <w:bCs/>
          <w:i/>
          <w:iCs/>
          <w:spacing w:val="1"/>
          <w:lang w:val="id-ID"/>
        </w:rPr>
        <w:t xml:space="preserve"> M</w:t>
      </w:r>
      <w:r w:rsidRPr="00813992">
        <w:rPr>
          <w:rFonts w:cs="Cambria"/>
          <w:b/>
          <w:bCs/>
          <w:i/>
          <w:iCs/>
          <w:lang w:val="id-ID"/>
        </w:rPr>
        <w:t>a</w:t>
      </w:r>
      <w:r w:rsidRPr="00813992">
        <w:rPr>
          <w:rFonts w:cs="Cambria"/>
          <w:b/>
          <w:bCs/>
          <w:i/>
          <w:iCs/>
          <w:spacing w:val="-1"/>
          <w:lang w:val="id-ID"/>
        </w:rPr>
        <w:t>j</w:t>
      </w:r>
      <w:r w:rsidRPr="00813992">
        <w:rPr>
          <w:rFonts w:cs="Cambria"/>
          <w:b/>
          <w:bCs/>
          <w:i/>
          <w:iCs/>
          <w:lang w:val="id-ID"/>
        </w:rPr>
        <w:t>e</w:t>
      </w:r>
      <w:r w:rsidRPr="00813992">
        <w:rPr>
          <w:rFonts w:cs="Cambria"/>
          <w:b/>
          <w:bCs/>
          <w:i/>
          <w:iCs/>
          <w:spacing w:val="-1"/>
          <w:lang w:val="id-ID"/>
        </w:rPr>
        <w:t>l</w:t>
      </w:r>
      <w:r w:rsidRPr="00813992">
        <w:rPr>
          <w:rFonts w:cs="Cambria"/>
          <w:b/>
          <w:bCs/>
          <w:i/>
          <w:iCs/>
          <w:lang w:val="id-ID"/>
        </w:rPr>
        <w:t>is</w:t>
      </w:r>
      <w:r w:rsidRPr="00813992">
        <w:rPr>
          <w:rFonts w:cs="Cambria"/>
          <w:b/>
          <w:bCs/>
          <w:i/>
          <w:iCs/>
          <w:spacing w:val="1"/>
          <w:lang w:val="id-ID"/>
        </w:rPr>
        <w:t xml:space="preserve"> </w:t>
      </w:r>
      <w:r w:rsidRPr="00813992">
        <w:rPr>
          <w:rFonts w:cs="Cambria"/>
          <w:b/>
          <w:bCs/>
          <w:i/>
          <w:iCs/>
          <w:spacing w:val="-2"/>
          <w:lang w:val="id-ID"/>
        </w:rPr>
        <w:t>m</w:t>
      </w:r>
      <w:r w:rsidRPr="00813992">
        <w:rPr>
          <w:rFonts w:cs="Cambria"/>
          <w:b/>
          <w:bCs/>
          <w:i/>
          <w:iCs/>
          <w:lang w:val="id-ID"/>
        </w:rPr>
        <w:t>e</w:t>
      </w:r>
      <w:r w:rsidRPr="00813992">
        <w:rPr>
          <w:rFonts w:cs="Cambria"/>
          <w:b/>
          <w:bCs/>
          <w:i/>
          <w:iCs/>
          <w:spacing w:val="3"/>
          <w:lang w:val="id-ID"/>
        </w:rPr>
        <w:t>m</w:t>
      </w:r>
      <w:r w:rsidRPr="00813992">
        <w:rPr>
          <w:rFonts w:cs="Cambria"/>
          <w:b/>
          <w:bCs/>
          <w:i/>
          <w:iCs/>
          <w:lang w:val="id-ID"/>
        </w:rPr>
        <w:t>a</w:t>
      </w:r>
      <w:r w:rsidRPr="00813992">
        <w:rPr>
          <w:rFonts w:cs="Cambria"/>
          <w:b/>
          <w:bCs/>
          <w:i/>
          <w:iCs/>
          <w:spacing w:val="1"/>
          <w:lang w:val="id-ID"/>
        </w:rPr>
        <w:t>s</w:t>
      </w:r>
      <w:r w:rsidRPr="00813992">
        <w:rPr>
          <w:rFonts w:cs="Cambria"/>
          <w:b/>
          <w:bCs/>
          <w:i/>
          <w:iCs/>
          <w:lang w:val="id-ID"/>
        </w:rPr>
        <w:t>u</w:t>
      </w:r>
      <w:r w:rsidRPr="00813992">
        <w:rPr>
          <w:rFonts w:cs="Cambria"/>
          <w:b/>
          <w:bCs/>
          <w:i/>
          <w:iCs/>
          <w:spacing w:val="2"/>
          <w:lang w:val="id-ID"/>
        </w:rPr>
        <w:t>k</w:t>
      </w:r>
      <w:r w:rsidRPr="00813992">
        <w:rPr>
          <w:rFonts w:cs="Cambria"/>
          <w:b/>
          <w:bCs/>
          <w:i/>
          <w:iCs/>
          <w:lang w:val="id-ID"/>
        </w:rPr>
        <w:t xml:space="preserve">i </w:t>
      </w:r>
      <w:r w:rsidRPr="00813992">
        <w:rPr>
          <w:rFonts w:cs="Cambria"/>
          <w:b/>
          <w:bCs/>
          <w:i/>
          <w:iCs/>
          <w:spacing w:val="1"/>
          <w:lang w:val="id-ID"/>
        </w:rPr>
        <w:t>r</w:t>
      </w:r>
      <w:r w:rsidRPr="00813992">
        <w:rPr>
          <w:rFonts w:cs="Cambria"/>
          <w:b/>
          <w:bCs/>
          <w:i/>
          <w:iCs/>
          <w:lang w:val="id-ID"/>
        </w:rPr>
        <w:t>uang</w:t>
      </w:r>
      <w:r w:rsidRPr="00813992">
        <w:rPr>
          <w:rFonts w:cs="Cambria"/>
          <w:b/>
          <w:bCs/>
          <w:i/>
          <w:iCs/>
          <w:spacing w:val="-2"/>
          <w:lang w:val="id-ID"/>
        </w:rPr>
        <w:t xml:space="preserve"> </w:t>
      </w:r>
      <w:r w:rsidRPr="00813992">
        <w:rPr>
          <w:rFonts w:cs="Cambria"/>
          <w:b/>
          <w:bCs/>
          <w:i/>
          <w:iCs/>
          <w:lang w:val="id-ID"/>
        </w:rPr>
        <w:t>i</w:t>
      </w:r>
      <w:r w:rsidRPr="00813992">
        <w:rPr>
          <w:rFonts w:cs="Cambria"/>
          <w:b/>
          <w:bCs/>
          <w:i/>
          <w:iCs/>
          <w:spacing w:val="-1"/>
          <w:lang w:val="id-ID"/>
        </w:rPr>
        <w:t>b</w:t>
      </w:r>
      <w:r w:rsidRPr="00813992">
        <w:rPr>
          <w:rFonts w:cs="Cambria"/>
          <w:b/>
          <w:bCs/>
          <w:i/>
          <w:iCs/>
          <w:lang w:val="id-ID"/>
        </w:rPr>
        <w:t>adah)</w:t>
      </w:r>
    </w:p>
    <w:p w14:paraId="4B635179" w14:textId="77777777" w:rsidR="006C5E3F" w:rsidRPr="00813992" w:rsidRDefault="006C5E3F" w:rsidP="006C5E3F">
      <w:pPr>
        <w:pStyle w:val="DaftarParagraf"/>
        <w:widowControl/>
        <w:numPr>
          <w:ilvl w:val="0"/>
          <w:numId w:val="93"/>
        </w:numPr>
        <w:autoSpaceDE/>
        <w:autoSpaceDN/>
        <w:ind w:left="993" w:hanging="426"/>
        <w:contextualSpacing/>
        <w:rPr>
          <w:lang w:val="id-ID"/>
        </w:rPr>
      </w:pPr>
      <w:r w:rsidRPr="00813992">
        <w:rPr>
          <w:lang w:val="id-ID"/>
        </w:rPr>
        <w:t>Hormat bagi Raja sorga, Tuhan kaum manusia.</w:t>
      </w:r>
    </w:p>
    <w:p w14:paraId="3C395FCE" w14:textId="77777777" w:rsidR="006C5E3F" w:rsidRPr="00813992" w:rsidRDefault="006C5E3F" w:rsidP="006C5E3F">
      <w:pPr>
        <w:ind w:left="993"/>
        <w:rPr>
          <w:lang w:val="id-ID"/>
        </w:rPr>
      </w:pPr>
      <w:r w:rsidRPr="00813992">
        <w:rPr>
          <w:lang w:val="id-ID"/>
        </w:rPr>
        <w:t>Hormat bagi Raja G'reja, di seluruh dunia.</w:t>
      </w:r>
    </w:p>
    <w:p w14:paraId="001D3B4E" w14:textId="77777777" w:rsidR="006C5E3F" w:rsidRPr="00813992" w:rsidRDefault="006C5E3F" w:rsidP="006C5E3F">
      <w:pPr>
        <w:ind w:left="993"/>
        <w:rPr>
          <w:lang w:val="id-ID"/>
        </w:rPr>
      </w:pPr>
      <w:r w:rsidRPr="00813992">
        <w:rPr>
          <w:lang w:val="id-ID"/>
        </w:rPr>
        <w:t>Haleluya, haleluya, di seluruh dunia.</w:t>
      </w:r>
    </w:p>
    <w:p w14:paraId="7C78CE2A" w14:textId="77777777" w:rsidR="006C5E3F" w:rsidRPr="00813992" w:rsidRDefault="006C5E3F" w:rsidP="006C5E3F">
      <w:pPr>
        <w:ind w:left="567" w:hanging="567"/>
        <w:rPr>
          <w:b/>
          <w:bCs/>
          <w:lang w:val="id-ID"/>
        </w:rPr>
      </w:pPr>
      <w:r w:rsidRPr="00813992">
        <w:rPr>
          <w:b/>
          <w:bCs/>
          <w:lang w:val="id-ID"/>
        </w:rPr>
        <w:tab/>
      </w:r>
      <w:r w:rsidRPr="00813992">
        <w:rPr>
          <w:b/>
          <w:bCs/>
          <w:lang w:val="id-ID"/>
        </w:rPr>
        <w:tab/>
      </w:r>
    </w:p>
    <w:p w14:paraId="418A0F41" w14:textId="77777777" w:rsidR="006C5E3F" w:rsidRPr="00813992" w:rsidRDefault="006C5E3F" w:rsidP="006C5E3F">
      <w:pPr>
        <w:pStyle w:val="DaftarParagraf"/>
        <w:ind w:left="0" w:firstLine="0"/>
        <w:rPr>
          <w:b/>
          <w:bCs/>
          <w:lang w:val="id-ID"/>
        </w:rPr>
      </w:pPr>
      <w:r w:rsidRPr="00813992">
        <w:rPr>
          <w:b/>
          <w:bCs/>
          <w:lang w:val="id-ID"/>
        </w:rPr>
        <w:t>VOTUM</w:t>
      </w:r>
    </w:p>
    <w:p w14:paraId="68780B59" w14:textId="43CFE5F2" w:rsidR="006C5E3F" w:rsidRPr="00813992" w:rsidRDefault="006C5E3F" w:rsidP="006C5E3F">
      <w:pPr>
        <w:pStyle w:val="DaftarParagraf"/>
        <w:ind w:left="567" w:hanging="567"/>
        <w:rPr>
          <w:lang w:val="id-ID"/>
        </w:rPr>
      </w:pPr>
      <w:r w:rsidRPr="00813992">
        <w:rPr>
          <w:lang w:val="id-ID"/>
        </w:rPr>
        <w:t>PF:</w:t>
      </w:r>
      <w:r w:rsidRPr="00813992">
        <w:rPr>
          <w:lang w:val="id-ID"/>
        </w:rPr>
        <w:tab/>
        <w:t xml:space="preserve">Marilah kita masuki ibadah </w:t>
      </w:r>
      <w:r w:rsidR="00CC46E5">
        <w:rPr>
          <w:lang w:val="id-ID"/>
        </w:rPr>
        <w:t xml:space="preserve">Minggu </w:t>
      </w:r>
      <w:r w:rsidRPr="00813992">
        <w:rPr>
          <w:lang w:val="id-ID"/>
        </w:rPr>
        <w:t>Paskah keempat ini dengan pengakuan: Penolong kita yang sejati adalah Tuhan yang menciptakan langit, bumi dan segala isinya, dan yang setia menepati janji keselamatan yang telah dinyatakan-Nya.</w:t>
      </w:r>
    </w:p>
    <w:p w14:paraId="60585442"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r>
      <w:r w:rsidRPr="00813992">
        <w:rPr>
          <w:b/>
          <w:bCs/>
          <w:sz w:val="20"/>
          <w:szCs w:val="20"/>
          <w:lang w:val="id-ID"/>
        </w:rPr>
        <w:t>(menyanyikan Amin, Amin, Amin)</w:t>
      </w:r>
    </w:p>
    <w:p w14:paraId="37A55CA4" w14:textId="77777777" w:rsidR="006C5E3F" w:rsidRPr="00813992" w:rsidRDefault="006C5E3F" w:rsidP="006C5E3F">
      <w:pPr>
        <w:pStyle w:val="DaftarParagraf"/>
        <w:ind w:left="0"/>
        <w:rPr>
          <w:b/>
          <w:bCs/>
          <w:lang w:val="id-ID"/>
        </w:rPr>
      </w:pPr>
    </w:p>
    <w:p w14:paraId="5DDFD24C" w14:textId="77777777" w:rsidR="006C5E3F" w:rsidRPr="00813992" w:rsidRDefault="006C5E3F" w:rsidP="006C5E3F">
      <w:pPr>
        <w:pStyle w:val="DaftarParagraf"/>
        <w:ind w:left="0" w:firstLine="0"/>
        <w:rPr>
          <w:b/>
          <w:bCs/>
          <w:lang w:val="id-ID"/>
        </w:rPr>
      </w:pPr>
      <w:r w:rsidRPr="00813992">
        <w:rPr>
          <w:b/>
          <w:bCs/>
          <w:lang w:val="id-ID"/>
        </w:rPr>
        <w:t>SALAM</w:t>
      </w:r>
    </w:p>
    <w:p w14:paraId="6E939BD4" w14:textId="77777777" w:rsidR="006C5E3F" w:rsidRPr="00813992" w:rsidRDefault="006C5E3F" w:rsidP="006C5E3F">
      <w:pPr>
        <w:pStyle w:val="DaftarParagraf"/>
        <w:ind w:left="567" w:hanging="567"/>
        <w:rPr>
          <w:lang w:val="id-ID"/>
        </w:rPr>
      </w:pPr>
      <w:r w:rsidRPr="00813992">
        <w:rPr>
          <w:lang w:val="id-ID"/>
        </w:rPr>
        <w:t>PF:</w:t>
      </w:r>
      <w:r w:rsidRPr="00813992">
        <w:rPr>
          <w:lang w:val="id-ID"/>
        </w:rPr>
        <w:tab/>
        <w:t>Kasih karunia dan damai sejahtera dari Allah Bapa kita, dan dari Tuhan Yesus Kristus menyertai Saudara sekalian.</w:t>
      </w:r>
    </w:p>
    <w:p w14:paraId="2FCDF546"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r>
      <w:r w:rsidRPr="00813992">
        <w:rPr>
          <w:b/>
          <w:bCs/>
          <w:sz w:val="20"/>
          <w:szCs w:val="20"/>
          <w:lang w:val="id-ID"/>
        </w:rPr>
        <w:t>Menyertai Saudara juga</w:t>
      </w:r>
    </w:p>
    <w:p w14:paraId="0B474F95" w14:textId="77777777" w:rsidR="006C5E3F" w:rsidRPr="00813992" w:rsidRDefault="006C5E3F" w:rsidP="006C5E3F">
      <w:pPr>
        <w:pStyle w:val="DaftarParagraf"/>
        <w:tabs>
          <w:tab w:val="right" w:pos="6237"/>
        </w:tabs>
        <w:ind w:left="0"/>
        <w:rPr>
          <w:b/>
          <w:bCs/>
          <w:lang w:val="id-ID"/>
        </w:rPr>
      </w:pPr>
    </w:p>
    <w:p w14:paraId="49C4AFBD" w14:textId="77777777" w:rsidR="006C5E3F" w:rsidRPr="00813992" w:rsidRDefault="006C5E3F" w:rsidP="00317540">
      <w:pPr>
        <w:pStyle w:val="DaftarParagraf"/>
        <w:tabs>
          <w:tab w:val="right" w:pos="6520"/>
        </w:tabs>
        <w:ind w:left="0" w:firstLine="0"/>
        <w:jc w:val="left"/>
        <w:rPr>
          <w:lang w:val="id-ID"/>
        </w:rPr>
      </w:pPr>
      <w:r w:rsidRPr="00813992">
        <w:rPr>
          <w:b/>
          <w:bCs/>
          <w:lang w:val="id-ID"/>
        </w:rPr>
        <w:t xml:space="preserve">KATA PEMBUKA </w:t>
      </w:r>
      <w:r w:rsidRPr="00813992">
        <w:rPr>
          <w:b/>
          <w:bCs/>
          <w:lang w:val="id-ID"/>
        </w:rPr>
        <w:tab/>
      </w:r>
      <w:r w:rsidRPr="00813992">
        <w:rPr>
          <w:i/>
          <w:iCs/>
          <w:lang w:val="id-ID"/>
        </w:rPr>
        <w:t>(Duduk)</w:t>
      </w:r>
    </w:p>
    <w:p w14:paraId="1996D0BC" w14:textId="220D8582" w:rsidR="006C5E3F" w:rsidRPr="00813992" w:rsidRDefault="006C5E3F" w:rsidP="006C5E3F">
      <w:pPr>
        <w:pStyle w:val="DaftarParagraf"/>
        <w:ind w:left="567" w:hanging="567"/>
        <w:rPr>
          <w:lang w:val="id-ID"/>
        </w:rPr>
      </w:pPr>
      <w:r w:rsidRPr="00813992">
        <w:rPr>
          <w:lang w:val="id-ID"/>
        </w:rPr>
        <w:t>M2:</w:t>
      </w:r>
      <w:r w:rsidRPr="00813992">
        <w:rPr>
          <w:lang w:val="id-ID"/>
        </w:rPr>
        <w:tab/>
      </w:r>
      <w:r w:rsidRPr="00813992">
        <w:rPr>
          <w:rFonts w:cs="Calibri Light"/>
          <w:spacing w:val="-2"/>
          <w:lang w:val="id-ID"/>
        </w:rPr>
        <w:t>Dalam kehidupan sekarang ini, banyak sekali pergumulan yang dihadapi</w:t>
      </w:r>
      <w:r w:rsidR="00CC46E5">
        <w:rPr>
          <w:rFonts w:cs="Calibri Light"/>
          <w:spacing w:val="-2"/>
          <w:lang w:val="id-ID"/>
        </w:rPr>
        <w:t xml:space="preserve"> manusia</w:t>
      </w:r>
      <w:r w:rsidRPr="00813992">
        <w:rPr>
          <w:rFonts w:cs="Calibri Light"/>
          <w:spacing w:val="-2"/>
          <w:lang w:val="id-ID"/>
        </w:rPr>
        <w:t>. Mulai dari permasalahan ekonomi</w:t>
      </w:r>
      <w:r w:rsidR="00CC46E5">
        <w:rPr>
          <w:rFonts w:cs="Calibri Light"/>
          <w:spacing w:val="-2"/>
          <w:lang w:val="id-ID"/>
        </w:rPr>
        <w:t xml:space="preserve">, </w:t>
      </w:r>
      <w:r w:rsidRPr="00813992">
        <w:rPr>
          <w:rFonts w:cs="Calibri Light"/>
          <w:spacing w:val="-2"/>
          <w:lang w:val="id-ID"/>
        </w:rPr>
        <w:t>keluarga</w:t>
      </w:r>
      <w:r w:rsidR="00CC46E5">
        <w:rPr>
          <w:rFonts w:cs="Calibri Light"/>
          <w:spacing w:val="-2"/>
          <w:lang w:val="id-ID"/>
        </w:rPr>
        <w:t xml:space="preserve">, </w:t>
      </w:r>
      <w:r w:rsidRPr="00813992">
        <w:rPr>
          <w:rFonts w:cs="Calibri Light"/>
          <w:spacing w:val="-2"/>
          <w:lang w:val="id-ID"/>
        </w:rPr>
        <w:t>stud</w:t>
      </w:r>
      <w:r w:rsidR="00CC46E5">
        <w:rPr>
          <w:rFonts w:cs="Calibri Light"/>
          <w:spacing w:val="-2"/>
          <w:lang w:val="id-ID"/>
        </w:rPr>
        <w:t xml:space="preserve">i, </w:t>
      </w:r>
      <w:r w:rsidRPr="00813992">
        <w:rPr>
          <w:rFonts w:cs="Calibri Light"/>
          <w:spacing w:val="-2"/>
          <w:lang w:val="id-ID"/>
        </w:rPr>
        <w:t>pelayanan</w:t>
      </w:r>
      <w:r w:rsidR="00CC46E5">
        <w:rPr>
          <w:rFonts w:cs="Calibri Light"/>
          <w:spacing w:val="-2"/>
          <w:lang w:val="id-ID"/>
        </w:rPr>
        <w:t>,</w:t>
      </w:r>
      <w:r w:rsidRPr="00813992">
        <w:rPr>
          <w:rFonts w:cs="Calibri Light"/>
          <w:spacing w:val="-2"/>
          <w:lang w:val="id-ID"/>
        </w:rPr>
        <w:t xml:space="preserve">  serta masalah-masalah yang lainnya. </w:t>
      </w:r>
      <w:r w:rsidR="00CC46E5">
        <w:rPr>
          <w:rFonts w:cs="Calibri Light"/>
          <w:spacing w:val="-2"/>
          <w:lang w:val="id-ID"/>
        </w:rPr>
        <w:t xml:space="preserve">Pergumulan </w:t>
      </w:r>
      <w:r w:rsidRPr="00813992">
        <w:rPr>
          <w:rFonts w:cs="Calibri Light"/>
          <w:spacing w:val="-2"/>
          <w:lang w:val="id-ID"/>
        </w:rPr>
        <w:t xml:space="preserve">tersebut membuat seseorang </w:t>
      </w:r>
      <w:r w:rsidR="00CC46E5">
        <w:rPr>
          <w:rFonts w:cs="Calibri Light"/>
          <w:spacing w:val="-2"/>
          <w:lang w:val="id-ID"/>
        </w:rPr>
        <w:t>merasa tertekan</w:t>
      </w:r>
      <w:r w:rsidRPr="00813992">
        <w:rPr>
          <w:rFonts w:cs="Calibri Light"/>
          <w:spacing w:val="-2"/>
          <w:lang w:val="id-ID"/>
        </w:rPr>
        <w:t>. Jika hal tersebut tidak mendapatkan penanganan khusus maka seseorang akan menjadi</w:t>
      </w:r>
      <w:r w:rsidR="00CC46E5">
        <w:rPr>
          <w:rFonts w:cs="Calibri Light"/>
          <w:spacing w:val="-2"/>
          <w:lang w:val="id-ID"/>
        </w:rPr>
        <w:t xml:space="preserve"> lelah dan sakit.</w:t>
      </w:r>
      <w:r w:rsidRPr="00813992">
        <w:rPr>
          <w:rFonts w:cs="Calibri Light"/>
          <w:spacing w:val="-2"/>
          <w:lang w:val="id-ID"/>
        </w:rPr>
        <w:t xml:space="preserve"> </w:t>
      </w:r>
      <w:r w:rsidR="00CC46E5">
        <w:rPr>
          <w:rFonts w:cs="Calibri Light"/>
          <w:spacing w:val="-2"/>
          <w:lang w:val="id-ID"/>
        </w:rPr>
        <w:t>O</w:t>
      </w:r>
      <w:r w:rsidRPr="00813992">
        <w:rPr>
          <w:rFonts w:cs="Calibri Light"/>
          <w:spacing w:val="-2"/>
          <w:lang w:val="id-ID"/>
        </w:rPr>
        <w:t>leh karena itu dibutuhkan pendamping yang dapat membantu meringankan beban orang lain</w:t>
      </w:r>
      <w:r w:rsidR="00CC46E5">
        <w:rPr>
          <w:lang w:val="id-ID"/>
        </w:rPr>
        <w:t>. Tindakan mendampingi sesama diteladankan oleh Sang</w:t>
      </w:r>
      <w:r w:rsidRPr="00813992">
        <w:rPr>
          <w:lang w:val="id-ID"/>
        </w:rPr>
        <w:t xml:space="preserve"> Gembala </w:t>
      </w:r>
      <w:r w:rsidR="00CC46E5">
        <w:rPr>
          <w:lang w:val="id-ID"/>
        </w:rPr>
        <w:t>Sejati, Gembala y</w:t>
      </w:r>
      <w:r w:rsidRPr="00813992">
        <w:rPr>
          <w:lang w:val="id-ID"/>
        </w:rPr>
        <w:t xml:space="preserve">ang </w:t>
      </w:r>
      <w:r w:rsidR="00CC46E5">
        <w:rPr>
          <w:lang w:val="id-ID"/>
        </w:rPr>
        <w:t>s</w:t>
      </w:r>
      <w:r w:rsidRPr="00813992">
        <w:rPr>
          <w:lang w:val="id-ID"/>
        </w:rPr>
        <w:t xml:space="preserve">iap </w:t>
      </w:r>
      <w:r w:rsidR="00CC46E5">
        <w:rPr>
          <w:lang w:val="id-ID"/>
        </w:rPr>
        <w:t>m</w:t>
      </w:r>
      <w:r w:rsidRPr="00813992">
        <w:rPr>
          <w:lang w:val="id-ID"/>
        </w:rPr>
        <w:t xml:space="preserve">endampingi. </w:t>
      </w:r>
      <w:r w:rsidR="00CC46E5">
        <w:rPr>
          <w:lang w:val="id-ID"/>
        </w:rPr>
        <w:t>M</w:t>
      </w:r>
      <w:r w:rsidRPr="00813992">
        <w:rPr>
          <w:lang w:val="id-ID"/>
        </w:rPr>
        <w:t xml:space="preserve">arilah kita </w:t>
      </w:r>
      <w:r w:rsidR="00CC46E5">
        <w:rPr>
          <w:lang w:val="id-ID"/>
        </w:rPr>
        <w:t xml:space="preserve">menghayati kasih-Nya dengan </w:t>
      </w:r>
      <w:r w:rsidRPr="00813992">
        <w:rPr>
          <w:lang w:val="id-ID"/>
        </w:rPr>
        <w:t xml:space="preserve">memuji nama Tuhan </w:t>
      </w:r>
      <w:r w:rsidR="00CC46E5">
        <w:rPr>
          <w:lang w:val="id-ID"/>
        </w:rPr>
        <w:t xml:space="preserve">melalui </w:t>
      </w:r>
      <w:r w:rsidRPr="00813992">
        <w:rPr>
          <w:lang w:val="id-ID"/>
        </w:rPr>
        <w:t>nyanyian</w:t>
      </w:r>
      <w:r w:rsidR="00CC46E5">
        <w:rPr>
          <w:lang w:val="id-ID"/>
        </w:rPr>
        <w:t xml:space="preserve"> </w:t>
      </w:r>
      <w:r w:rsidRPr="00813992">
        <w:rPr>
          <w:lang w:val="id-ID"/>
        </w:rPr>
        <w:t>KJ 415:1-3</w:t>
      </w:r>
      <w:r w:rsidR="00CC46E5">
        <w:rPr>
          <w:lang w:val="id-ID"/>
        </w:rPr>
        <w:t xml:space="preserve">, </w:t>
      </w:r>
      <w:r w:rsidR="00CC46E5" w:rsidRPr="00CC46E5">
        <w:rPr>
          <w:lang w:val="id-ID"/>
        </w:rPr>
        <w:t>Gembala Baik Bersuling nan Merdu</w:t>
      </w:r>
      <w:r w:rsidR="00CC46E5">
        <w:rPr>
          <w:lang w:val="id-ID"/>
        </w:rPr>
        <w:t>.</w:t>
      </w:r>
    </w:p>
    <w:p w14:paraId="49D2856D" w14:textId="77777777" w:rsidR="006C5E3F" w:rsidRPr="00813992" w:rsidRDefault="006C5E3F" w:rsidP="006C5E3F">
      <w:pPr>
        <w:pStyle w:val="DaftarParagraf"/>
        <w:ind w:left="567" w:right="-141" w:hanging="567"/>
        <w:rPr>
          <w:b/>
          <w:bCs/>
          <w:lang w:val="id-ID"/>
        </w:rPr>
      </w:pPr>
      <w:r w:rsidRPr="00813992">
        <w:rPr>
          <w:lang w:val="id-ID"/>
        </w:rPr>
        <w:t>U:</w:t>
      </w:r>
      <w:r w:rsidRPr="00813992">
        <w:rPr>
          <w:lang w:val="id-ID"/>
        </w:rPr>
        <w:tab/>
      </w:r>
      <w:r w:rsidRPr="00813992">
        <w:rPr>
          <w:b/>
          <w:bCs/>
          <w:lang w:val="id-ID"/>
        </w:rPr>
        <w:t>(menyanyikan KJ 415 : 1-3)</w:t>
      </w:r>
    </w:p>
    <w:p w14:paraId="2C558B3A" w14:textId="0FCE5CDE" w:rsidR="006C5E3F" w:rsidRPr="00813992" w:rsidRDefault="006C5E3F" w:rsidP="00B8103A">
      <w:pPr>
        <w:ind w:left="567"/>
        <w:rPr>
          <w:bCs/>
          <w:lang w:val="id-ID"/>
        </w:rPr>
      </w:pPr>
      <w:r w:rsidRPr="00813992">
        <w:rPr>
          <w:bCs/>
          <w:lang w:val="id-ID"/>
        </w:rPr>
        <w:lastRenderedPageBreak/>
        <w:t>“</w:t>
      </w:r>
      <w:r w:rsidR="00CC46E5" w:rsidRPr="00813992">
        <w:rPr>
          <w:bCs/>
          <w:lang w:val="id-ID"/>
        </w:rPr>
        <w:t>GEMBALA BAIK BERSULING NAN MERDU</w:t>
      </w:r>
      <w:r w:rsidRPr="00813992">
        <w:rPr>
          <w:bCs/>
          <w:lang w:val="id-ID"/>
        </w:rPr>
        <w:t>”</w:t>
      </w:r>
    </w:p>
    <w:p w14:paraId="68CB07BC" w14:textId="77777777" w:rsidR="006C5E3F" w:rsidRPr="00813992" w:rsidRDefault="006C5E3F" w:rsidP="00B8103A">
      <w:pPr>
        <w:pStyle w:val="DaftarParagraf"/>
        <w:widowControl/>
        <w:numPr>
          <w:ilvl w:val="0"/>
          <w:numId w:val="94"/>
        </w:numPr>
        <w:autoSpaceDE/>
        <w:autoSpaceDN/>
        <w:spacing w:line="259" w:lineRule="auto"/>
        <w:ind w:left="993" w:hanging="426"/>
        <w:contextualSpacing/>
        <w:jc w:val="left"/>
        <w:rPr>
          <w:lang w:val="id-ID"/>
        </w:rPr>
      </w:pPr>
      <w:r w:rsidRPr="00813992">
        <w:rPr>
          <w:lang w:val="id-ID"/>
        </w:rPr>
        <w:t>Gembala baik, bersuling nan merdu,</w:t>
      </w:r>
    </w:p>
    <w:p w14:paraId="4FF4A511" w14:textId="77777777" w:rsidR="006C5E3F" w:rsidRPr="00813992" w:rsidRDefault="006C5E3F" w:rsidP="00B8103A">
      <w:pPr>
        <w:pStyle w:val="DaftarParagraf"/>
        <w:spacing w:line="259" w:lineRule="auto"/>
        <w:ind w:left="993" w:firstLine="0"/>
        <w:jc w:val="left"/>
        <w:rPr>
          <w:lang w:val="id-ID"/>
        </w:rPr>
      </w:pPr>
      <w:r w:rsidRPr="00813992">
        <w:rPr>
          <w:lang w:val="id-ID"/>
        </w:rPr>
        <w:t xml:space="preserve">membimbing aku pada air tenang </w:t>
      </w:r>
    </w:p>
    <w:p w14:paraId="776D5AFC" w14:textId="77777777" w:rsidR="006C5E3F" w:rsidRPr="00813992" w:rsidRDefault="006C5E3F" w:rsidP="00B8103A">
      <w:pPr>
        <w:pStyle w:val="DaftarParagraf"/>
        <w:ind w:left="993" w:firstLine="0"/>
        <w:rPr>
          <w:lang w:val="id-ID"/>
        </w:rPr>
      </w:pPr>
      <w:r w:rsidRPr="00813992">
        <w:rPr>
          <w:lang w:val="id-ID"/>
        </w:rPr>
        <w:t>dan membaringkan aku berteduh</w:t>
      </w:r>
    </w:p>
    <w:p w14:paraId="39485F45" w14:textId="77777777" w:rsidR="006C5E3F" w:rsidRPr="00813992" w:rsidRDefault="006C5E3F" w:rsidP="00B8103A">
      <w:pPr>
        <w:pStyle w:val="DaftarParagraf"/>
        <w:ind w:left="993" w:firstLine="0"/>
        <w:rPr>
          <w:lang w:val="id-ID"/>
        </w:rPr>
      </w:pPr>
      <w:r w:rsidRPr="00813992">
        <w:rPr>
          <w:lang w:val="id-ID"/>
        </w:rPr>
        <w:t>di padang rumput hijau berkenan.</w:t>
      </w:r>
    </w:p>
    <w:p w14:paraId="287BBF4C" w14:textId="15CE8844" w:rsidR="006C5E3F" w:rsidRPr="00813992" w:rsidRDefault="006C5E3F" w:rsidP="00B8103A">
      <w:pPr>
        <w:pStyle w:val="DaftarParagraf"/>
        <w:tabs>
          <w:tab w:val="left" w:pos="1701"/>
        </w:tabs>
        <w:ind w:left="993" w:firstLine="0"/>
        <w:rPr>
          <w:lang w:val="id-ID"/>
        </w:rPr>
      </w:pPr>
      <w:r w:rsidRPr="00813992">
        <w:rPr>
          <w:lang w:val="id-ID"/>
        </w:rPr>
        <w:t>Ref</w:t>
      </w:r>
      <w:r w:rsidR="00CC46E5">
        <w:rPr>
          <w:lang w:val="id-ID"/>
        </w:rPr>
        <w:t>r.</w:t>
      </w:r>
      <w:r w:rsidRPr="00813992">
        <w:rPr>
          <w:lang w:val="id-ID"/>
        </w:rPr>
        <w:t>:</w:t>
      </w:r>
      <w:r w:rsidRPr="00813992">
        <w:rPr>
          <w:lang w:val="id-ID"/>
        </w:rPr>
        <w:tab/>
        <w:t>O, Gembala</w:t>
      </w:r>
      <w:r w:rsidR="00CC46E5">
        <w:rPr>
          <w:lang w:val="id-ID"/>
        </w:rPr>
        <w:t>ku</w:t>
      </w:r>
      <w:r w:rsidRPr="00813992">
        <w:rPr>
          <w:lang w:val="id-ID"/>
        </w:rPr>
        <w:t xml:space="preserve"> itu Tuhanku,</w:t>
      </w:r>
    </w:p>
    <w:p w14:paraId="2E66894C" w14:textId="207CA1B9" w:rsidR="006C5E3F" w:rsidRPr="00813992" w:rsidRDefault="00B8103A" w:rsidP="00B8103A">
      <w:pPr>
        <w:pStyle w:val="DaftarParagraf"/>
        <w:tabs>
          <w:tab w:val="left" w:pos="1701"/>
        </w:tabs>
        <w:ind w:left="993" w:firstLine="0"/>
        <w:rPr>
          <w:lang w:val="id-ID"/>
        </w:rPr>
      </w:pPr>
      <w:r w:rsidRPr="00813992">
        <w:rPr>
          <w:lang w:val="id-ID"/>
        </w:rPr>
        <w:tab/>
      </w:r>
      <w:r w:rsidR="006C5E3F" w:rsidRPr="00813992">
        <w:rPr>
          <w:lang w:val="id-ID"/>
        </w:rPr>
        <w:t>membuat aku tent'ram hening.</w:t>
      </w:r>
    </w:p>
    <w:p w14:paraId="2EADF56A" w14:textId="6854FB24" w:rsidR="006C5E3F" w:rsidRPr="00813992" w:rsidRDefault="00B8103A" w:rsidP="00B8103A">
      <w:pPr>
        <w:pStyle w:val="DaftarParagraf"/>
        <w:tabs>
          <w:tab w:val="left" w:pos="1701"/>
        </w:tabs>
        <w:ind w:left="993" w:firstLine="0"/>
        <w:rPr>
          <w:lang w:val="id-ID"/>
        </w:rPr>
      </w:pPr>
      <w:r w:rsidRPr="00813992">
        <w:rPr>
          <w:lang w:val="id-ID"/>
        </w:rPr>
        <w:tab/>
      </w:r>
      <w:r w:rsidR="006C5E3F" w:rsidRPr="00813992">
        <w:rPr>
          <w:lang w:val="id-ID"/>
        </w:rPr>
        <w:t>Mengalir dalam sungai kasihku</w:t>
      </w:r>
    </w:p>
    <w:p w14:paraId="62AC9DF3" w14:textId="1F33721E" w:rsidR="006C5E3F" w:rsidRPr="00813992" w:rsidRDefault="00B8103A" w:rsidP="00B8103A">
      <w:pPr>
        <w:pStyle w:val="DaftarParagraf"/>
        <w:tabs>
          <w:tab w:val="left" w:pos="1701"/>
        </w:tabs>
        <w:ind w:left="993" w:firstLine="0"/>
        <w:rPr>
          <w:lang w:val="id-ID"/>
        </w:rPr>
      </w:pPr>
      <w:r w:rsidRPr="00813992">
        <w:rPr>
          <w:lang w:val="id-ID"/>
        </w:rPr>
        <w:tab/>
      </w:r>
      <w:r w:rsidR="006C5E3F" w:rsidRPr="00813992">
        <w:rPr>
          <w:lang w:val="id-ID"/>
        </w:rPr>
        <w:t>kuasa damai cerlang, bening.</w:t>
      </w:r>
    </w:p>
    <w:p w14:paraId="13346732" w14:textId="77777777" w:rsidR="006C5E3F" w:rsidRPr="00813992" w:rsidRDefault="006C5E3F" w:rsidP="00B8103A">
      <w:pPr>
        <w:pStyle w:val="DaftarParagraf"/>
        <w:widowControl/>
        <w:numPr>
          <w:ilvl w:val="0"/>
          <w:numId w:val="94"/>
        </w:numPr>
        <w:autoSpaceDE/>
        <w:autoSpaceDN/>
        <w:spacing w:line="259" w:lineRule="auto"/>
        <w:ind w:left="993" w:hanging="426"/>
        <w:contextualSpacing/>
        <w:jc w:val="left"/>
        <w:rPr>
          <w:lang w:val="id-ID"/>
        </w:rPr>
      </w:pPr>
      <w:r w:rsidRPr="00813992">
        <w:rPr>
          <w:lang w:val="id-ID"/>
        </w:rPr>
        <w:t>Kepada domba haus dan lesu</w:t>
      </w:r>
    </w:p>
    <w:p w14:paraId="5C679C90" w14:textId="77777777" w:rsidR="006C5E3F" w:rsidRPr="00813992" w:rsidRDefault="006C5E3F" w:rsidP="00B8103A">
      <w:pPr>
        <w:pStyle w:val="DaftarParagraf"/>
        <w:spacing w:line="259" w:lineRule="auto"/>
        <w:ind w:left="993" w:firstLine="0"/>
        <w:jc w:val="left"/>
        <w:rPr>
          <w:lang w:val="id-ID"/>
        </w:rPr>
      </w:pPr>
      <w:r w:rsidRPr="00813992">
        <w:rPr>
          <w:lang w:val="id-ID"/>
        </w:rPr>
        <w:t>Gembala baik memb'rikan air segar;</w:t>
      </w:r>
    </w:p>
    <w:p w14:paraId="0DEE3162" w14:textId="77777777" w:rsidR="006C5E3F" w:rsidRPr="00813992" w:rsidRDefault="006C5E3F" w:rsidP="00B8103A">
      <w:pPr>
        <w:pStyle w:val="DaftarParagraf"/>
        <w:ind w:left="993" w:firstLine="0"/>
        <w:rPr>
          <w:lang w:val="id-ID"/>
        </w:rPr>
      </w:pPr>
      <w:r w:rsidRPr="00813992">
        <w:rPr>
          <w:lang w:val="id-ID"/>
        </w:rPr>
        <w:t>ke dalam hati haus dan sendu</w:t>
      </w:r>
    </w:p>
    <w:p w14:paraId="5E731A99" w14:textId="07BBBAF8" w:rsidR="006C5E3F" w:rsidRPr="00515123" w:rsidRDefault="006C5E3F" w:rsidP="00515123">
      <w:pPr>
        <w:pStyle w:val="DaftarParagraf"/>
        <w:ind w:left="993" w:firstLine="0"/>
        <w:rPr>
          <w:lang w:val="id-ID"/>
        </w:rPr>
      </w:pPr>
      <w:r w:rsidRPr="00813992">
        <w:rPr>
          <w:lang w:val="id-ID"/>
        </w:rPr>
        <w:t>dib'ri</w:t>
      </w:r>
      <w:r w:rsidR="00515123">
        <w:rPr>
          <w:lang w:val="id-ID"/>
        </w:rPr>
        <w:t>-</w:t>
      </w:r>
      <w:r w:rsidRPr="00813992">
        <w:rPr>
          <w:lang w:val="id-ID"/>
        </w:rPr>
        <w:t>Nya air hidup yang benar</w:t>
      </w:r>
      <w:r w:rsidR="00515123">
        <w:rPr>
          <w:lang w:val="id-ID"/>
        </w:rPr>
        <w:t xml:space="preserve">. </w:t>
      </w:r>
      <w:r w:rsidRPr="00515123">
        <w:rPr>
          <w:lang w:val="id-ID"/>
        </w:rPr>
        <w:t>Ref</w:t>
      </w:r>
      <w:r w:rsidR="00515123">
        <w:rPr>
          <w:lang w:val="id-ID"/>
        </w:rPr>
        <w:t>r.</w:t>
      </w:r>
      <w:r w:rsidRPr="00515123">
        <w:rPr>
          <w:lang w:val="id-ID"/>
        </w:rPr>
        <w:t>:</w:t>
      </w:r>
      <w:r w:rsidR="00B8103A" w:rsidRPr="00515123">
        <w:rPr>
          <w:lang w:val="id-ID"/>
        </w:rPr>
        <w:t xml:space="preserve"> ...</w:t>
      </w:r>
      <w:r w:rsidRPr="00515123">
        <w:rPr>
          <w:lang w:val="id-ID"/>
        </w:rPr>
        <w:tab/>
      </w:r>
    </w:p>
    <w:p w14:paraId="00D05539" w14:textId="77777777" w:rsidR="006C5E3F" w:rsidRPr="00813992" w:rsidRDefault="006C5E3F" w:rsidP="00B8103A">
      <w:pPr>
        <w:pStyle w:val="DaftarParagraf"/>
        <w:widowControl/>
        <w:numPr>
          <w:ilvl w:val="0"/>
          <w:numId w:val="94"/>
        </w:numPr>
        <w:autoSpaceDE/>
        <w:autoSpaceDN/>
        <w:spacing w:line="259" w:lineRule="auto"/>
        <w:ind w:left="993" w:hanging="426"/>
        <w:contextualSpacing/>
        <w:jc w:val="left"/>
        <w:rPr>
          <w:lang w:val="id-ID"/>
        </w:rPr>
      </w:pPr>
      <w:r w:rsidRPr="00813992">
        <w:rPr>
          <w:lang w:val="id-ID"/>
        </w:rPr>
        <w:t>Di jalan maut kelam sekalipun</w:t>
      </w:r>
    </w:p>
    <w:p w14:paraId="536225ED" w14:textId="77777777" w:rsidR="006C5E3F" w:rsidRPr="00813992" w:rsidRDefault="006C5E3F" w:rsidP="00B8103A">
      <w:pPr>
        <w:pStyle w:val="DaftarParagraf"/>
        <w:spacing w:line="259" w:lineRule="auto"/>
        <w:ind w:left="993" w:firstLine="0"/>
        <w:jc w:val="left"/>
        <w:rPr>
          <w:lang w:val="id-ID"/>
        </w:rPr>
      </w:pPr>
      <w:r w:rsidRPr="00813992">
        <w:rPr>
          <w:lang w:val="id-ID"/>
        </w:rPr>
        <w:t>'ku tidak takut pada seteru,</w:t>
      </w:r>
      <w:r w:rsidRPr="00813992">
        <w:rPr>
          <w:lang w:val="id-ID"/>
        </w:rPr>
        <w:br/>
        <w:t>sebab Gembala adalah Teman</w:t>
      </w:r>
    </w:p>
    <w:p w14:paraId="32B70167" w14:textId="31B63AB0" w:rsidR="006C5E3F" w:rsidRPr="00515123" w:rsidRDefault="006C5E3F" w:rsidP="00515123">
      <w:pPr>
        <w:pStyle w:val="DaftarParagraf"/>
        <w:spacing w:line="259" w:lineRule="auto"/>
        <w:ind w:left="993" w:firstLine="0"/>
        <w:jc w:val="left"/>
        <w:rPr>
          <w:lang w:val="id-ID"/>
        </w:rPr>
      </w:pPr>
      <w:r w:rsidRPr="00813992">
        <w:rPr>
          <w:lang w:val="id-ID"/>
        </w:rPr>
        <w:t>dan Jurus'lamat bagi diriku.</w:t>
      </w:r>
      <w:r w:rsidR="00515123">
        <w:rPr>
          <w:lang w:val="id-ID"/>
        </w:rPr>
        <w:t xml:space="preserve"> </w:t>
      </w:r>
      <w:r w:rsidRPr="00515123">
        <w:rPr>
          <w:lang w:val="id-ID"/>
        </w:rPr>
        <w:t>Ref</w:t>
      </w:r>
      <w:r w:rsidR="00515123">
        <w:rPr>
          <w:lang w:val="id-ID"/>
        </w:rPr>
        <w:t>r.</w:t>
      </w:r>
      <w:r w:rsidRPr="00515123">
        <w:rPr>
          <w:lang w:val="id-ID"/>
        </w:rPr>
        <w:t>:</w:t>
      </w:r>
      <w:r w:rsidR="00B8103A" w:rsidRPr="00515123">
        <w:rPr>
          <w:lang w:val="id-ID"/>
        </w:rPr>
        <w:t xml:space="preserve"> ...</w:t>
      </w:r>
    </w:p>
    <w:p w14:paraId="31BD8DFB" w14:textId="77777777" w:rsidR="006C5E3F" w:rsidRPr="00813992" w:rsidRDefault="006C5E3F" w:rsidP="006C5E3F">
      <w:pPr>
        <w:pStyle w:val="DaftarParagraf"/>
        <w:ind w:left="1440" w:hanging="720"/>
        <w:rPr>
          <w:lang w:val="id-ID"/>
        </w:rPr>
      </w:pPr>
    </w:p>
    <w:p w14:paraId="4FFCAD8D" w14:textId="77777777" w:rsidR="006C5E3F" w:rsidRPr="00813992" w:rsidRDefault="006C5E3F" w:rsidP="006C5E3F">
      <w:pPr>
        <w:pStyle w:val="DaftarParagraf"/>
        <w:ind w:left="0" w:firstLine="0"/>
        <w:rPr>
          <w:b/>
          <w:bCs/>
          <w:lang w:val="id-ID"/>
        </w:rPr>
      </w:pPr>
      <w:r w:rsidRPr="00813992">
        <w:rPr>
          <w:b/>
          <w:bCs/>
          <w:lang w:val="id-ID"/>
        </w:rPr>
        <w:t>PENGAKUAN DOSA</w:t>
      </w:r>
    </w:p>
    <w:p w14:paraId="2B9ACC1F" w14:textId="7C6FB2C4" w:rsidR="006C5E3F" w:rsidRPr="00813992" w:rsidRDefault="006C5E3F" w:rsidP="006C5E3F">
      <w:pPr>
        <w:adjustRightInd w:val="0"/>
        <w:ind w:left="567" w:hanging="567"/>
        <w:jc w:val="both"/>
        <w:rPr>
          <w:lang w:val="id-ID"/>
        </w:rPr>
      </w:pPr>
      <w:r w:rsidRPr="00813992">
        <w:rPr>
          <w:lang w:val="id-ID"/>
        </w:rPr>
        <w:t>PF:</w:t>
      </w:r>
      <w:r w:rsidRPr="00813992">
        <w:rPr>
          <w:lang w:val="id-ID"/>
        </w:rPr>
        <w:tab/>
        <w:t>Dalam ibadah minggu Paskah ke empat ini, kita diajak untuk melihat kembali keberadaan diri kita dengan mendasarkan firman</w:t>
      </w:r>
      <w:r w:rsidR="00515123">
        <w:rPr>
          <w:lang w:val="id-ID"/>
        </w:rPr>
        <w:t>-N</w:t>
      </w:r>
      <w:r w:rsidRPr="00813992">
        <w:rPr>
          <w:lang w:val="id-ID"/>
        </w:rPr>
        <w:t xml:space="preserve">ya dari Matius </w:t>
      </w:r>
      <w:r w:rsidRPr="00813992">
        <w:rPr>
          <w:rFonts w:eastAsiaTheme="minorHAnsi"/>
          <w:szCs w:val="20"/>
          <w:lang w:val="id-ID"/>
        </w:rPr>
        <w:t>7:21 demikian</w:t>
      </w:r>
      <w:r w:rsidRPr="00813992">
        <w:rPr>
          <w:rFonts w:eastAsiaTheme="minorHAnsi"/>
          <w:i/>
          <w:szCs w:val="20"/>
          <w:lang w:val="id-ID"/>
        </w:rPr>
        <w:t>: “Bukan setiap orang yang berseru kepada-Ku: Tuhan, Tuhan! akan masuk ke dalam Kerajaan S</w:t>
      </w:r>
      <w:r w:rsidR="00515123">
        <w:rPr>
          <w:rFonts w:eastAsiaTheme="minorHAnsi"/>
          <w:i/>
          <w:szCs w:val="20"/>
          <w:lang w:val="id-ID"/>
        </w:rPr>
        <w:t>u</w:t>
      </w:r>
      <w:r w:rsidRPr="00813992">
        <w:rPr>
          <w:rFonts w:eastAsiaTheme="minorHAnsi"/>
          <w:i/>
          <w:szCs w:val="20"/>
          <w:lang w:val="id-ID"/>
        </w:rPr>
        <w:t>rga, melainkan dia yang melakukan kehendak Bapa-Ku yang di s</w:t>
      </w:r>
      <w:r w:rsidR="00515123">
        <w:rPr>
          <w:rFonts w:eastAsiaTheme="minorHAnsi"/>
          <w:i/>
          <w:szCs w:val="20"/>
          <w:lang w:val="id-ID"/>
        </w:rPr>
        <w:t>u</w:t>
      </w:r>
      <w:r w:rsidRPr="00813992">
        <w:rPr>
          <w:rFonts w:eastAsiaTheme="minorHAnsi"/>
          <w:i/>
          <w:szCs w:val="20"/>
          <w:lang w:val="id-ID"/>
        </w:rPr>
        <w:t>rga”</w:t>
      </w:r>
      <w:r w:rsidR="00515123">
        <w:rPr>
          <w:lang w:val="id-ID"/>
        </w:rPr>
        <w:t>. K</w:t>
      </w:r>
      <w:r w:rsidRPr="00813992">
        <w:rPr>
          <w:lang w:val="id-ID"/>
        </w:rPr>
        <w:t>ita sadar tidak ada seorang pun di antara kita yang sanggup memenuhi perintah ini secara utuh. Hal itu disebabkan karena keinginan manusiawi yang begitu tinggi, sehingga apa yang kita lakukan hanya untuk mementingkan diri sendiri</w:t>
      </w:r>
      <w:r w:rsidR="00515123">
        <w:rPr>
          <w:lang w:val="id-ID"/>
        </w:rPr>
        <w:t xml:space="preserve"> dan abai pada perintah Tuhan</w:t>
      </w:r>
      <w:r w:rsidRPr="00813992">
        <w:rPr>
          <w:lang w:val="id-ID"/>
        </w:rPr>
        <w:t xml:space="preserve">. Maka dari itu marilah dengan tulus dan dengan sepenuh hati </w:t>
      </w:r>
      <w:r w:rsidR="00515123" w:rsidRPr="00813992">
        <w:rPr>
          <w:lang w:val="id-ID"/>
        </w:rPr>
        <w:t xml:space="preserve">kita </w:t>
      </w:r>
      <w:r w:rsidRPr="00813992">
        <w:rPr>
          <w:lang w:val="id-ID"/>
        </w:rPr>
        <w:t>nyatakan penyesalan dan pertobatan di hadapan Tuhan dan sesama</w:t>
      </w:r>
      <w:r w:rsidR="00D671CC">
        <w:rPr>
          <w:lang w:val="id-ID"/>
        </w:rPr>
        <w:t>.</w:t>
      </w:r>
    </w:p>
    <w:p w14:paraId="245F1C62" w14:textId="3FC10DE1" w:rsidR="00B8103A" w:rsidRPr="00813992" w:rsidRDefault="006C5E3F" w:rsidP="00B8103A">
      <w:pPr>
        <w:pStyle w:val="DaftarParagraf"/>
        <w:ind w:left="567" w:hanging="567"/>
        <w:rPr>
          <w:b/>
          <w:bCs/>
          <w:lang w:val="id-ID"/>
        </w:rPr>
      </w:pPr>
      <w:r w:rsidRPr="00813992">
        <w:rPr>
          <w:lang w:val="id-ID"/>
        </w:rPr>
        <w:t>U:</w:t>
      </w:r>
      <w:r w:rsidRPr="00813992">
        <w:rPr>
          <w:lang w:val="id-ID"/>
        </w:rPr>
        <w:tab/>
      </w:r>
      <w:r w:rsidRPr="00813992">
        <w:rPr>
          <w:b/>
          <w:bCs/>
          <w:lang w:val="id-ID"/>
        </w:rPr>
        <w:t xml:space="preserve">(menyanyikan KJ </w:t>
      </w:r>
      <w:r w:rsidR="00515123">
        <w:rPr>
          <w:b/>
          <w:bCs/>
          <w:lang w:val="id-ID"/>
        </w:rPr>
        <w:t>33</w:t>
      </w:r>
      <w:r w:rsidRPr="00813992">
        <w:rPr>
          <w:b/>
          <w:bCs/>
          <w:lang w:val="id-ID"/>
        </w:rPr>
        <w:t>:1 - 3)</w:t>
      </w:r>
    </w:p>
    <w:p w14:paraId="3FBD0507" w14:textId="6C3E5644" w:rsidR="006C5E3F" w:rsidRPr="00813992" w:rsidRDefault="00515123" w:rsidP="00B8103A">
      <w:pPr>
        <w:pStyle w:val="DaftarParagraf"/>
        <w:ind w:left="567" w:firstLine="0"/>
        <w:rPr>
          <w:bCs/>
          <w:lang w:val="id-ID"/>
        </w:rPr>
      </w:pPr>
      <w:r w:rsidRPr="00515123">
        <w:rPr>
          <w:rFonts w:cs="Cambria"/>
          <w:bCs/>
          <w:spacing w:val="-1"/>
          <w:lang w:val="id-ID"/>
        </w:rPr>
        <w:t>Suara</w:t>
      </w:r>
      <w:r>
        <w:rPr>
          <w:rFonts w:cs="Cambria"/>
          <w:bCs/>
          <w:spacing w:val="-1"/>
          <w:lang w:val="id-ID"/>
        </w:rPr>
        <w:t>-</w:t>
      </w:r>
      <w:r w:rsidRPr="00515123">
        <w:rPr>
          <w:rFonts w:cs="Cambria"/>
          <w:bCs/>
          <w:spacing w:val="-1"/>
          <w:lang w:val="id-ID"/>
        </w:rPr>
        <w:t>Mu Kudengar</w:t>
      </w:r>
    </w:p>
    <w:p w14:paraId="63B2273C" w14:textId="1E1E28E7" w:rsidR="00515123" w:rsidRPr="00515123" w:rsidRDefault="00515123" w:rsidP="00515123">
      <w:pPr>
        <w:pStyle w:val="DaftarParagraf"/>
        <w:widowControl/>
        <w:numPr>
          <w:ilvl w:val="0"/>
          <w:numId w:val="95"/>
        </w:numPr>
        <w:autoSpaceDE/>
        <w:autoSpaceDN/>
        <w:spacing w:before="120"/>
        <w:contextualSpacing/>
        <w:rPr>
          <w:rFonts w:cs="Cambria"/>
          <w:spacing w:val="-1"/>
          <w:lang w:val="id-ID"/>
        </w:rPr>
      </w:pPr>
      <w:r w:rsidRPr="00515123">
        <w:rPr>
          <w:rFonts w:cs="Cambria"/>
          <w:spacing w:val="-1"/>
          <w:lang w:val="id-ID"/>
        </w:rPr>
        <w:t>Suara</w:t>
      </w:r>
      <w:r>
        <w:rPr>
          <w:rFonts w:cs="Cambria"/>
          <w:spacing w:val="-1"/>
          <w:lang w:val="id-ID"/>
        </w:rPr>
        <w:t>-</w:t>
      </w:r>
      <w:r w:rsidRPr="00515123">
        <w:rPr>
          <w:rFonts w:cs="Cambria"/>
          <w:spacing w:val="-1"/>
          <w:lang w:val="id-ID"/>
        </w:rPr>
        <w:t>Mu kudengar memanggil diriku,</w:t>
      </w:r>
    </w:p>
    <w:p w14:paraId="44982195" w14:textId="0613D86C" w:rsidR="00515123" w:rsidRPr="00515123" w:rsidRDefault="00515123" w:rsidP="00515123">
      <w:pPr>
        <w:pStyle w:val="DaftarParagraf"/>
        <w:widowControl/>
        <w:autoSpaceDE/>
        <w:autoSpaceDN/>
        <w:spacing w:before="120"/>
        <w:ind w:left="720" w:firstLine="0"/>
        <w:contextualSpacing/>
        <w:rPr>
          <w:rFonts w:cs="Cambria"/>
          <w:spacing w:val="-1"/>
          <w:lang w:val="id-ID"/>
        </w:rPr>
      </w:pPr>
      <w:r w:rsidRPr="00515123">
        <w:rPr>
          <w:rFonts w:cs="Cambria"/>
          <w:spacing w:val="-1"/>
          <w:lang w:val="id-ID"/>
        </w:rPr>
        <w:t>supaya 'ku di Golgota dibasuh darah</w:t>
      </w:r>
      <w:r>
        <w:rPr>
          <w:rFonts w:cs="Cambria"/>
          <w:spacing w:val="-1"/>
          <w:lang w:val="id-ID"/>
        </w:rPr>
        <w:t>-</w:t>
      </w:r>
      <w:r w:rsidRPr="00515123">
        <w:rPr>
          <w:rFonts w:cs="Cambria"/>
          <w:spacing w:val="-1"/>
          <w:lang w:val="id-ID"/>
        </w:rPr>
        <w:t>Mu!</w:t>
      </w:r>
    </w:p>
    <w:p w14:paraId="4B3D8F0D" w14:textId="49DD0525" w:rsidR="00515123" w:rsidRDefault="00515123" w:rsidP="00515123">
      <w:pPr>
        <w:pStyle w:val="DaftarParagraf"/>
        <w:widowControl/>
        <w:autoSpaceDE/>
        <w:autoSpaceDN/>
        <w:spacing w:before="120"/>
        <w:ind w:left="720" w:firstLine="0"/>
        <w:contextualSpacing/>
        <w:rPr>
          <w:rFonts w:cs="Cambria"/>
          <w:spacing w:val="-1"/>
          <w:lang w:val="id-ID"/>
        </w:rPr>
      </w:pPr>
      <w:r>
        <w:rPr>
          <w:rFonts w:cs="Cambria"/>
          <w:spacing w:val="-1"/>
          <w:lang w:val="id-ID"/>
        </w:rPr>
        <w:t>Refr.:</w:t>
      </w:r>
      <w:r>
        <w:rPr>
          <w:rFonts w:cs="Cambria"/>
          <w:spacing w:val="-1"/>
          <w:lang w:val="id-ID"/>
        </w:rPr>
        <w:tab/>
      </w:r>
      <w:r w:rsidRPr="00515123">
        <w:rPr>
          <w:rFonts w:cs="Cambria"/>
          <w:spacing w:val="-1"/>
          <w:lang w:val="id-ID"/>
        </w:rPr>
        <w:t>Aku datanglah, Tuhan, pada</w:t>
      </w:r>
      <w:r w:rsidR="00D671CC">
        <w:rPr>
          <w:rFonts w:cs="Cambria"/>
          <w:spacing w:val="-1"/>
          <w:lang w:val="id-ID"/>
        </w:rPr>
        <w:t>-</w:t>
      </w:r>
      <w:r w:rsidRPr="00515123">
        <w:rPr>
          <w:rFonts w:cs="Cambria"/>
          <w:spacing w:val="-1"/>
          <w:lang w:val="id-ID"/>
        </w:rPr>
        <w:t>Mu;</w:t>
      </w:r>
    </w:p>
    <w:p w14:paraId="7956CAB2" w14:textId="3F1B4AE3" w:rsidR="00515123" w:rsidRPr="00515123" w:rsidRDefault="00515123" w:rsidP="00515123">
      <w:pPr>
        <w:pStyle w:val="DaftarParagraf"/>
        <w:widowControl/>
        <w:autoSpaceDE/>
        <w:autoSpaceDN/>
        <w:spacing w:before="120"/>
        <w:ind w:left="720" w:firstLine="720"/>
        <w:contextualSpacing/>
        <w:rPr>
          <w:rFonts w:cs="Cambria"/>
          <w:spacing w:val="-1"/>
          <w:lang w:val="id-ID"/>
        </w:rPr>
      </w:pPr>
      <w:r w:rsidRPr="00515123">
        <w:rPr>
          <w:rFonts w:cs="Cambria"/>
          <w:spacing w:val="-1"/>
          <w:lang w:val="id-ID"/>
        </w:rPr>
        <w:t>Dalam darah</w:t>
      </w:r>
      <w:r w:rsidR="00D671CC">
        <w:rPr>
          <w:rFonts w:cs="Cambria"/>
          <w:spacing w:val="-1"/>
          <w:lang w:val="id-ID"/>
        </w:rPr>
        <w:t>-</w:t>
      </w:r>
      <w:r w:rsidRPr="00515123">
        <w:rPr>
          <w:rFonts w:cs="Cambria"/>
          <w:spacing w:val="-1"/>
          <w:lang w:val="id-ID"/>
        </w:rPr>
        <w:t>Mu kudus sucikan diriku.</w:t>
      </w:r>
    </w:p>
    <w:p w14:paraId="68D97E3D" w14:textId="77777777" w:rsidR="00515123" w:rsidRPr="00515123" w:rsidRDefault="00515123" w:rsidP="00515123">
      <w:pPr>
        <w:pStyle w:val="DaftarParagraf"/>
        <w:widowControl/>
        <w:numPr>
          <w:ilvl w:val="0"/>
          <w:numId w:val="95"/>
        </w:numPr>
        <w:autoSpaceDE/>
        <w:autoSpaceDN/>
        <w:spacing w:before="120"/>
        <w:contextualSpacing/>
        <w:rPr>
          <w:rFonts w:cs="Cambria"/>
          <w:spacing w:val="-1"/>
          <w:lang w:val="id-ID"/>
        </w:rPr>
      </w:pPr>
      <w:r w:rsidRPr="00515123">
        <w:rPr>
          <w:rFonts w:cs="Cambria"/>
          <w:spacing w:val="-1"/>
          <w:lang w:val="id-ID"/>
        </w:rPr>
        <w:lastRenderedPageBreak/>
        <w:t>Kendati 'ku lemah, tenaga Kauberi;</w:t>
      </w:r>
    </w:p>
    <w:p w14:paraId="223F23D9" w14:textId="6A022A15" w:rsidR="00515123" w:rsidRDefault="00515123" w:rsidP="00515123">
      <w:pPr>
        <w:pStyle w:val="DaftarParagraf"/>
        <w:widowControl/>
        <w:autoSpaceDE/>
        <w:autoSpaceDN/>
        <w:spacing w:before="120"/>
        <w:ind w:left="720" w:firstLine="0"/>
        <w:contextualSpacing/>
        <w:rPr>
          <w:rFonts w:cs="Cambria"/>
          <w:spacing w:val="-1"/>
          <w:lang w:val="id-ID"/>
        </w:rPr>
      </w:pPr>
      <w:r w:rsidRPr="00515123">
        <w:rPr>
          <w:rFonts w:cs="Cambria"/>
          <w:spacing w:val="-1"/>
          <w:lang w:val="id-ID"/>
        </w:rPr>
        <w:t>Kau hapus aib dosaku, hidupku pun bersih.</w:t>
      </w:r>
      <w:r>
        <w:rPr>
          <w:rFonts w:cs="Cambria"/>
          <w:spacing w:val="-1"/>
          <w:lang w:val="id-ID"/>
        </w:rPr>
        <w:t xml:space="preserve"> Refr.:</w:t>
      </w:r>
    </w:p>
    <w:p w14:paraId="6B4EFB4B" w14:textId="77777777" w:rsidR="00515123" w:rsidRPr="00515123" w:rsidRDefault="00515123" w:rsidP="00515123">
      <w:pPr>
        <w:pStyle w:val="DaftarParagraf"/>
        <w:widowControl/>
        <w:numPr>
          <w:ilvl w:val="0"/>
          <w:numId w:val="95"/>
        </w:numPr>
        <w:autoSpaceDE/>
        <w:autoSpaceDN/>
        <w:spacing w:before="120"/>
        <w:contextualSpacing/>
        <w:rPr>
          <w:rFonts w:cs="Cambria"/>
          <w:spacing w:val="-1"/>
          <w:lang w:val="id-ID"/>
        </w:rPr>
      </w:pPr>
      <w:r w:rsidRPr="00515123">
        <w:rPr>
          <w:rFonts w:cs="Cambria"/>
          <w:spacing w:val="-1"/>
          <w:lang w:val="id-ID"/>
        </w:rPr>
        <w:t>Kau panggil diriku, supaya kukenal;</w:t>
      </w:r>
    </w:p>
    <w:p w14:paraId="3F37C03D" w14:textId="1B132E1E" w:rsidR="006C5E3F" w:rsidRPr="00813992" w:rsidRDefault="00515123" w:rsidP="00D671CC">
      <w:pPr>
        <w:pStyle w:val="DaftarParagraf"/>
        <w:widowControl/>
        <w:autoSpaceDE/>
        <w:autoSpaceDN/>
        <w:spacing w:before="120"/>
        <w:ind w:left="720" w:firstLine="0"/>
        <w:contextualSpacing/>
        <w:rPr>
          <w:rFonts w:cs="Cambria"/>
          <w:spacing w:val="-1"/>
          <w:lang w:val="id-ID"/>
        </w:rPr>
      </w:pPr>
      <w:r w:rsidRPr="00515123">
        <w:rPr>
          <w:rFonts w:cs="Cambria"/>
          <w:spacing w:val="-1"/>
          <w:lang w:val="id-ID"/>
        </w:rPr>
        <w:t>iman, harapan yang teguh dan kasih</w:t>
      </w:r>
      <w:r w:rsidR="00D671CC">
        <w:rPr>
          <w:rFonts w:cs="Cambria"/>
          <w:spacing w:val="-1"/>
          <w:lang w:val="id-ID"/>
        </w:rPr>
        <w:t>-</w:t>
      </w:r>
      <w:r w:rsidRPr="00515123">
        <w:rPr>
          <w:rFonts w:cs="Cambria"/>
          <w:spacing w:val="-1"/>
          <w:lang w:val="id-ID"/>
        </w:rPr>
        <w:t>Mu kekal</w:t>
      </w:r>
      <w:r w:rsidR="00D671CC">
        <w:rPr>
          <w:rFonts w:cs="Cambria"/>
          <w:spacing w:val="-1"/>
          <w:lang w:val="id-ID"/>
        </w:rPr>
        <w:t>. Refr.:</w:t>
      </w:r>
    </w:p>
    <w:p w14:paraId="58D6BED2" w14:textId="77777777" w:rsidR="006C5E3F" w:rsidRPr="00813992" w:rsidRDefault="006C5E3F" w:rsidP="006C5E3F">
      <w:pPr>
        <w:pStyle w:val="DaftarParagraf"/>
        <w:ind w:left="900" w:hanging="360"/>
        <w:rPr>
          <w:b/>
          <w:bCs/>
          <w:lang w:val="id-ID"/>
        </w:rPr>
      </w:pPr>
    </w:p>
    <w:p w14:paraId="41637640" w14:textId="77777777" w:rsidR="006C5E3F" w:rsidRPr="00813992" w:rsidRDefault="006C5E3F" w:rsidP="00317540">
      <w:pPr>
        <w:pStyle w:val="DaftarParagraf"/>
        <w:tabs>
          <w:tab w:val="right" w:pos="6520"/>
        </w:tabs>
        <w:ind w:left="0" w:firstLine="0"/>
        <w:rPr>
          <w:b/>
          <w:bCs/>
          <w:lang w:val="id-ID"/>
        </w:rPr>
      </w:pPr>
      <w:r w:rsidRPr="00813992">
        <w:rPr>
          <w:b/>
          <w:bCs/>
          <w:lang w:val="id-ID"/>
        </w:rPr>
        <w:t xml:space="preserve">BERITA ANUGERAH </w:t>
      </w:r>
      <w:r w:rsidRPr="00813992">
        <w:rPr>
          <w:b/>
          <w:bCs/>
          <w:lang w:val="id-ID"/>
        </w:rPr>
        <w:tab/>
      </w:r>
      <w:r w:rsidRPr="00813992">
        <w:rPr>
          <w:i/>
          <w:iCs/>
          <w:lang w:val="id-ID"/>
        </w:rPr>
        <w:t>(Berdiri)</w:t>
      </w:r>
    </w:p>
    <w:p w14:paraId="1FBC47AC" w14:textId="730808DE" w:rsidR="006C5E3F" w:rsidRPr="00813992" w:rsidRDefault="006C5E3F" w:rsidP="00317540">
      <w:pPr>
        <w:adjustRightInd w:val="0"/>
        <w:ind w:left="567" w:hanging="567"/>
        <w:jc w:val="both"/>
        <w:rPr>
          <w:rFonts w:eastAsiaTheme="minorHAnsi"/>
          <w:szCs w:val="20"/>
          <w:lang w:val="id-ID"/>
        </w:rPr>
      </w:pPr>
      <w:r w:rsidRPr="00813992">
        <w:rPr>
          <w:lang w:val="id-ID"/>
        </w:rPr>
        <w:t>PF:</w:t>
      </w:r>
      <w:r w:rsidRPr="00813992">
        <w:rPr>
          <w:lang w:val="id-ID"/>
        </w:rPr>
        <w:tab/>
        <w:t>Karena belas kasih-Nya yang tidak terbatas, Ia berkenan menerima ungkapan penyesalan umat-Nya. Pertobatan yang dinyatakan secara tulus akan memberikan pemulihan. Saat ini terimalah Anug</w:t>
      </w:r>
      <w:r w:rsidR="00D671CC">
        <w:rPr>
          <w:lang w:val="id-ID"/>
        </w:rPr>
        <w:t>e</w:t>
      </w:r>
      <w:r w:rsidRPr="00813992">
        <w:rPr>
          <w:lang w:val="id-ID"/>
        </w:rPr>
        <w:t>rah</w:t>
      </w:r>
      <w:r w:rsidR="00D671CC">
        <w:rPr>
          <w:lang w:val="id-ID"/>
        </w:rPr>
        <w:t>-N</w:t>
      </w:r>
      <w:r w:rsidRPr="00813992">
        <w:rPr>
          <w:lang w:val="id-ID"/>
        </w:rPr>
        <w:t xml:space="preserve">ya melalui </w:t>
      </w:r>
      <w:r w:rsidRPr="00813992">
        <w:rPr>
          <w:rFonts w:eastAsiaTheme="minorHAnsi"/>
          <w:szCs w:val="20"/>
          <w:lang w:val="id-ID"/>
        </w:rPr>
        <w:t>Injil Yohanes 10:27-28 “Domba-domba-Ku mendengarkan suara-Ku dan Aku mengenal mereka dan mereka mengikut Aku, dan Aku memberikan hidup yang kekal kepada mereka dan mereka pasti tidak akan binasa sampai selama-lamanya dan seorang pun tidak akan merebut mereka dari tangan-Ku”. Oleh karena itu melalui berita anug</w:t>
      </w:r>
      <w:r w:rsidR="00D671CC">
        <w:rPr>
          <w:rFonts w:eastAsiaTheme="minorHAnsi"/>
          <w:szCs w:val="20"/>
          <w:lang w:val="id-ID"/>
        </w:rPr>
        <w:t>e</w:t>
      </w:r>
      <w:r w:rsidRPr="00813992">
        <w:rPr>
          <w:rFonts w:eastAsiaTheme="minorHAnsi"/>
          <w:szCs w:val="20"/>
          <w:lang w:val="id-ID"/>
        </w:rPr>
        <w:t>rah ini kita menghayati peran gembala yang sejati dan siap untuk menjadi gembala yang memberikan pendampingan bagi orang lain.</w:t>
      </w:r>
    </w:p>
    <w:p w14:paraId="151663D5" w14:textId="77777777" w:rsidR="006C5E3F" w:rsidRPr="00813992" w:rsidRDefault="006C5E3F" w:rsidP="00317540">
      <w:pPr>
        <w:adjustRightInd w:val="0"/>
        <w:ind w:left="567"/>
        <w:jc w:val="both"/>
        <w:rPr>
          <w:rFonts w:eastAsiaTheme="minorHAnsi"/>
          <w:szCs w:val="20"/>
          <w:lang w:val="id-ID"/>
        </w:rPr>
      </w:pPr>
      <w:r w:rsidRPr="00813992">
        <w:rPr>
          <w:rFonts w:eastAsiaTheme="minorHAnsi"/>
          <w:szCs w:val="20"/>
          <w:lang w:val="id-ID"/>
        </w:rPr>
        <w:t>Demikianlah berita anugerah dari Tuhan.</w:t>
      </w:r>
    </w:p>
    <w:p w14:paraId="1700ADC2" w14:textId="77777777" w:rsidR="006C5E3F" w:rsidRPr="00813992" w:rsidRDefault="006C5E3F" w:rsidP="006C5E3F">
      <w:pPr>
        <w:ind w:left="567" w:hanging="567"/>
        <w:rPr>
          <w:b/>
          <w:bCs/>
          <w:lang w:val="id-ID"/>
        </w:rPr>
      </w:pPr>
      <w:r w:rsidRPr="00813992">
        <w:rPr>
          <w:b/>
          <w:bCs/>
          <w:lang w:val="id-ID"/>
        </w:rPr>
        <w:t>U:</w:t>
      </w:r>
      <w:r w:rsidRPr="00813992">
        <w:rPr>
          <w:b/>
          <w:bCs/>
          <w:lang w:val="id-ID"/>
        </w:rPr>
        <w:tab/>
        <w:t>(Menyanyikan KJ 407 : 1 - 2)</w:t>
      </w:r>
    </w:p>
    <w:p w14:paraId="1016BAFB" w14:textId="77777777" w:rsidR="006C5E3F" w:rsidRPr="00813992" w:rsidRDefault="006C5E3F" w:rsidP="00317540">
      <w:pPr>
        <w:ind w:left="567"/>
        <w:rPr>
          <w:b/>
          <w:bCs/>
          <w:lang w:val="id-ID"/>
        </w:rPr>
      </w:pPr>
      <w:r w:rsidRPr="00813992">
        <w:rPr>
          <w:b/>
          <w:bCs/>
          <w:lang w:val="id-ID"/>
        </w:rPr>
        <w:t>Tuhan, Kau Gembala kami</w:t>
      </w:r>
    </w:p>
    <w:p w14:paraId="530FD7F2" w14:textId="1B199324" w:rsidR="006C5E3F" w:rsidRPr="00813992" w:rsidRDefault="006C5E3F" w:rsidP="00D671CC">
      <w:pPr>
        <w:pStyle w:val="DaftarParagraf"/>
        <w:widowControl/>
        <w:numPr>
          <w:ilvl w:val="0"/>
          <w:numId w:val="149"/>
        </w:numPr>
        <w:autoSpaceDE/>
        <w:autoSpaceDN/>
        <w:spacing w:after="160" w:line="259" w:lineRule="auto"/>
        <w:contextualSpacing/>
        <w:jc w:val="left"/>
        <w:rPr>
          <w:lang w:val="id-ID"/>
        </w:rPr>
      </w:pPr>
      <w:r w:rsidRPr="00813992">
        <w:rPr>
          <w:lang w:val="id-ID"/>
        </w:rPr>
        <w:t>Tuhan, Kau Gembala kami, tuntun kami domba</w:t>
      </w:r>
      <w:r w:rsidR="00D671CC">
        <w:rPr>
          <w:lang w:val="id-ID"/>
        </w:rPr>
        <w:t>-</w:t>
      </w:r>
      <w:r w:rsidRPr="00813992">
        <w:rPr>
          <w:lang w:val="id-ID"/>
        </w:rPr>
        <w:t>Mu;</w:t>
      </w:r>
      <w:r w:rsidRPr="00813992">
        <w:rPr>
          <w:lang w:val="id-ID"/>
        </w:rPr>
        <w:br/>
        <w:t>b'rilah kami menikmati hikmat pengorbanan</w:t>
      </w:r>
      <w:r w:rsidR="00D671CC">
        <w:rPr>
          <w:lang w:val="id-ID"/>
        </w:rPr>
        <w:t>-</w:t>
      </w:r>
      <w:r w:rsidRPr="00813992">
        <w:rPr>
          <w:lang w:val="id-ID"/>
        </w:rPr>
        <w:t>Mu.</w:t>
      </w:r>
      <w:r w:rsidRPr="00813992">
        <w:rPr>
          <w:lang w:val="id-ID"/>
        </w:rPr>
        <w:br/>
        <w:t>Tuhan Yesus, Jurus'lamat, kami ini milik</w:t>
      </w:r>
      <w:r w:rsidR="00D671CC">
        <w:rPr>
          <w:lang w:val="id-ID"/>
        </w:rPr>
        <w:t>-</w:t>
      </w:r>
      <w:r w:rsidRPr="00813992">
        <w:rPr>
          <w:lang w:val="id-ID"/>
        </w:rPr>
        <w:t>Mu,</w:t>
      </w:r>
      <w:r w:rsidRPr="00813992">
        <w:rPr>
          <w:lang w:val="id-ID"/>
        </w:rPr>
        <w:br/>
        <w:t>Tuhan Yesus, Jurus'lamat, kami ini milik</w:t>
      </w:r>
      <w:r w:rsidR="00D671CC">
        <w:rPr>
          <w:lang w:val="id-ID"/>
        </w:rPr>
        <w:t>-</w:t>
      </w:r>
      <w:r w:rsidRPr="00813992">
        <w:rPr>
          <w:lang w:val="id-ID"/>
        </w:rPr>
        <w:t>Mu.</w:t>
      </w:r>
    </w:p>
    <w:p w14:paraId="21DC3190" w14:textId="77777777" w:rsidR="006C5E3F" w:rsidRPr="00813992" w:rsidRDefault="006C5E3F" w:rsidP="00D671CC">
      <w:pPr>
        <w:pStyle w:val="DaftarParagraf"/>
        <w:widowControl/>
        <w:numPr>
          <w:ilvl w:val="0"/>
          <w:numId w:val="149"/>
        </w:numPr>
        <w:autoSpaceDE/>
        <w:autoSpaceDN/>
        <w:spacing w:after="160" w:line="259" w:lineRule="auto"/>
        <w:ind w:left="709" w:hanging="283"/>
        <w:contextualSpacing/>
        <w:jc w:val="left"/>
        <w:rPr>
          <w:lang w:val="id-ID"/>
        </w:rPr>
      </w:pPr>
      <w:r w:rsidRPr="00813992">
        <w:rPr>
          <w:lang w:val="id-ID"/>
        </w:rPr>
        <w:t>Kau Pengawal yang setia, Kawan hidup terdekat.</w:t>
      </w:r>
      <w:r w:rsidRPr="00813992">
        <w:rPr>
          <w:lang w:val="id-ID"/>
        </w:rPr>
        <w:br/>
        <w:t>Jauhkan kami dari dosa, panggil pulang yang sesat.</w:t>
      </w:r>
      <w:r w:rsidRPr="00813992">
        <w:rPr>
          <w:lang w:val="id-ID"/>
        </w:rPr>
        <w:br/>
        <w:t>Tuhan Yesus, Jurus'lamat, kami mohon b'ri berkat.</w:t>
      </w:r>
      <w:r w:rsidRPr="00813992">
        <w:rPr>
          <w:lang w:val="id-ID"/>
        </w:rPr>
        <w:br/>
        <w:t>Tuhan Yesus, Jurus'lamat, kami mohon, b'ri berkat.</w:t>
      </w:r>
    </w:p>
    <w:p w14:paraId="17662234" w14:textId="77777777" w:rsidR="006C5E3F" w:rsidRPr="00813992" w:rsidRDefault="006C5E3F" w:rsidP="006C5E3F">
      <w:pPr>
        <w:pStyle w:val="DaftarParagraf"/>
        <w:ind w:left="567" w:hanging="567"/>
        <w:rPr>
          <w:b/>
          <w:bCs/>
          <w:lang w:val="id-ID"/>
        </w:rPr>
      </w:pPr>
    </w:p>
    <w:p w14:paraId="443AE3E8" w14:textId="77777777" w:rsidR="006C5E3F" w:rsidRPr="00813992" w:rsidRDefault="006C5E3F" w:rsidP="00317540">
      <w:pPr>
        <w:pStyle w:val="DaftarParagraf"/>
        <w:tabs>
          <w:tab w:val="right" w:pos="6520"/>
        </w:tabs>
        <w:ind w:left="0" w:firstLine="0"/>
        <w:rPr>
          <w:i/>
          <w:iCs/>
          <w:lang w:val="id-ID"/>
        </w:rPr>
      </w:pPr>
      <w:r w:rsidRPr="00813992">
        <w:rPr>
          <w:b/>
          <w:bCs/>
          <w:lang w:val="id-ID"/>
        </w:rPr>
        <w:t>DOA SYAFAAT</w:t>
      </w:r>
      <w:r w:rsidRPr="00813992">
        <w:rPr>
          <w:lang w:val="id-ID"/>
        </w:rPr>
        <w:tab/>
      </w:r>
      <w:r w:rsidRPr="00813992">
        <w:rPr>
          <w:i/>
          <w:iCs/>
          <w:lang w:val="id-ID"/>
        </w:rPr>
        <w:t>(Duduk)</w:t>
      </w:r>
    </w:p>
    <w:p w14:paraId="22460BE8" w14:textId="77777777" w:rsidR="006C5E3F" w:rsidRPr="00813992" w:rsidRDefault="006C5E3F" w:rsidP="006C5E3F">
      <w:pPr>
        <w:pStyle w:val="DaftarParagraf"/>
        <w:ind w:left="567" w:hanging="567"/>
        <w:rPr>
          <w:lang w:val="id-ID"/>
        </w:rPr>
      </w:pPr>
      <w:r w:rsidRPr="00813992">
        <w:rPr>
          <w:lang w:val="id-ID"/>
        </w:rPr>
        <w:t>PF:</w:t>
      </w:r>
      <w:r w:rsidRPr="00813992">
        <w:rPr>
          <w:lang w:val="id-ID"/>
        </w:rPr>
        <w:tab/>
        <w:t>(Menaikkan doa syafaat dan doa eplikese)</w:t>
      </w:r>
    </w:p>
    <w:p w14:paraId="744387D6" w14:textId="77777777" w:rsidR="006C5E3F" w:rsidRPr="00813992" w:rsidRDefault="006C5E3F" w:rsidP="006C5E3F">
      <w:pPr>
        <w:pStyle w:val="DaftarParagraf"/>
        <w:tabs>
          <w:tab w:val="right" w:pos="6237"/>
        </w:tabs>
        <w:ind w:left="0"/>
        <w:rPr>
          <w:b/>
          <w:bCs/>
          <w:lang w:val="id-ID"/>
        </w:rPr>
      </w:pPr>
    </w:p>
    <w:p w14:paraId="5DBF24A9" w14:textId="77777777" w:rsidR="006C5E3F" w:rsidRPr="00813992" w:rsidRDefault="006C5E3F" w:rsidP="006C5E3F">
      <w:pPr>
        <w:pStyle w:val="DaftarParagraf"/>
        <w:tabs>
          <w:tab w:val="right" w:pos="6237"/>
        </w:tabs>
        <w:ind w:left="0" w:firstLine="0"/>
        <w:rPr>
          <w:b/>
          <w:bCs/>
          <w:lang w:val="id-ID"/>
        </w:rPr>
      </w:pPr>
      <w:r w:rsidRPr="00813992">
        <w:rPr>
          <w:b/>
          <w:bCs/>
          <w:lang w:val="id-ID"/>
        </w:rPr>
        <w:t>PELAYANAN FIRMAN</w:t>
      </w:r>
    </w:p>
    <w:p w14:paraId="08EE546B" w14:textId="77777777" w:rsidR="006C5E3F" w:rsidRPr="00813992" w:rsidRDefault="006C5E3F" w:rsidP="006C5E3F">
      <w:pPr>
        <w:pStyle w:val="DaftarParagraf"/>
        <w:ind w:left="567" w:hanging="567"/>
        <w:rPr>
          <w:u w:val="single"/>
          <w:lang w:val="id-ID"/>
        </w:rPr>
      </w:pPr>
      <w:r w:rsidRPr="00813992">
        <w:rPr>
          <w:u w:val="single"/>
          <w:lang w:val="id-ID"/>
        </w:rPr>
        <w:t>Bacaan Pertama</w:t>
      </w:r>
    </w:p>
    <w:p w14:paraId="3A294B5D" w14:textId="77777777" w:rsidR="006C5E3F" w:rsidRPr="00813992" w:rsidRDefault="006C5E3F" w:rsidP="006C5E3F">
      <w:pPr>
        <w:ind w:left="567" w:hanging="567"/>
        <w:rPr>
          <w:b/>
          <w:lang w:val="id-ID"/>
        </w:rPr>
      </w:pPr>
      <w:r w:rsidRPr="00813992">
        <w:rPr>
          <w:lang w:val="id-ID"/>
        </w:rPr>
        <w:t>L1:</w:t>
      </w:r>
      <w:r w:rsidRPr="00813992">
        <w:rPr>
          <w:lang w:val="id-ID"/>
        </w:rPr>
        <w:tab/>
        <w:t xml:space="preserve">Bacaan pertama dari </w:t>
      </w:r>
      <w:r w:rsidRPr="00813992">
        <w:rPr>
          <w:rFonts w:eastAsia="Candara" w:cs="Candara"/>
          <w:b/>
          <w:lang w:val="id-ID"/>
        </w:rPr>
        <w:t>Kisah Para Rasul 9 : 36 - 43</w:t>
      </w:r>
    </w:p>
    <w:p w14:paraId="5D3CF4FE" w14:textId="77777777" w:rsidR="006C5E3F" w:rsidRPr="00813992" w:rsidRDefault="006C5E3F" w:rsidP="006C5E3F">
      <w:pPr>
        <w:ind w:left="567" w:hanging="567"/>
        <w:rPr>
          <w:lang w:val="id-ID"/>
        </w:rPr>
      </w:pPr>
      <w:r w:rsidRPr="00813992">
        <w:rPr>
          <w:lang w:val="id-ID"/>
        </w:rPr>
        <w:tab/>
        <w:t>Demikianlah Sabda Tuhan</w:t>
      </w:r>
    </w:p>
    <w:p w14:paraId="068F95AF" w14:textId="77777777" w:rsidR="006C5E3F" w:rsidRPr="00813992" w:rsidRDefault="006C5E3F" w:rsidP="006C5E3F">
      <w:pPr>
        <w:ind w:left="567" w:hanging="567"/>
        <w:rPr>
          <w:lang w:val="id-ID"/>
        </w:rPr>
      </w:pPr>
      <w:r w:rsidRPr="00813992">
        <w:rPr>
          <w:lang w:val="id-ID"/>
        </w:rPr>
        <w:t>U:</w:t>
      </w:r>
      <w:r w:rsidRPr="00813992">
        <w:rPr>
          <w:lang w:val="id-ID"/>
        </w:rPr>
        <w:tab/>
      </w:r>
      <w:r w:rsidRPr="00813992">
        <w:rPr>
          <w:b/>
          <w:bCs/>
          <w:sz w:val="20"/>
          <w:szCs w:val="20"/>
          <w:lang w:val="id-ID"/>
        </w:rPr>
        <w:t>Syukur kepada Allah</w:t>
      </w:r>
    </w:p>
    <w:p w14:paraId="4D6E1325" w14:textId="77777777" w:rsidR="006C5E3F" w:rsidRPr="00813992" w:rsidRDefault="006C5E3F" w:rsidP="006C5E3F">
      <w:pPr>
        <w:pStyle w:val="DaftarParagraf"/>
        <w:ind w:left="0"/>
        <w:rPr>
          <w:sz w:val="16"/>
          <w:szCs w:val="16"/>
          <w:lang w:val="id-ID"/>
        </w:rPr>
      </w:pPr>
    </w:p>
    <w:p w14:paraId="12E1519A" w14:textId="77777777" w:rsidR="006C5E3F" w:rsidRPr="00813992" w:rsidRDefault="006C5E3F" w:rsidP="006C5E3F">
      <w:pPr>
        <w:pStyle w:val="DaftarParagraf"/>
        <w:ind w:left="567" w:hanging="567"/>
        <w:rPr>
          <w:u w:val="single"/>
          <w:lang w:val="id-ID"/>
        </w:rPr>
      </w:pPr>
      <w:r w:rsidRPr="00813992">
        <w:rPr>
          <w:u w:val="single"/>
          <w:lang w:val="id-ID"/>
        </w:rPr>
        <w:t>Mazmur Tanggapan</w:t>
      </w:r>
    </w:p>
    <w:p w14:paraId="69044EA5" w14:textId="3F2E8660" w:rsidR="006C5E3F" w:rsidRPr="00813992" w:rsidRDefault="006C5E3F" w:rsidP="006C5E3F">
      <w:pPr>
        <w:pStyle w:val="DaftarParagraf"/>
        <w:ind w:left="567" w:hanging="567"/>
        <w:rPr>
          <w:lang w:val="id-ID"/>
        </w:rPr>
      </w:pPr>
      <w:r w:rsidRPr="00813992">
        <w:rPr>
          <w:lang w:val="id-ID"/>
        </w:rPr>
        <w:t>L2:</w:t>
      </w:r>
      <w:r w:rsidRPr="00813992">
        <w:rPr>
          <w:lang w:val="id-ID"/>
        </w:rPr>
        <w:tab/>
        <w:t xml:space="preserve">Mari kita menanggapi Sabda Tuhan dengan membaca </w:t>
      </w:r>
      <w:r w:rsidRPr="00813992">
        <w:rPr>
          <w:rFonts w:eastAsia="Candara" w:cs="Candara"/>
          <w:b/>
          <w:lang w:val="id-ID"/>
        </w:rPr>
        <w:t>Mazmur 23 : 1 - 6</w:t>
      </w:r>
      <w:r w:rsidRPr="00813992">
        <w:rPr>
          <w:rFonts w:eastAsia="Candara" w:cs="Candara"/>
          <w:lang w:val="id-ID"/>
        </w:rPr>
        <w:t xml:space="preserve"> </w:t>
      </w:r>
      <w:r w:rsidRPr="00813992">
        <w:rPr>
          <w:lang w:val="id-ID"/>
        </w:rPr>
        <w:t>secara bersa</w:t>
      </w:r>
      <w:r w:rsidR="00D671CC">
        <w:rPr>
          <w:lang w:val="id-ID"/>
        </w:rPr>
        <w:t>h</w:t>
      </w:r>
      <w:r w:rsidRPr="00813992">
        <w:rPr>
          <w:lang w:val="id-ID"/>
        </w:rPr>
        <w:t>utan (litani)</w:t>
      </w:r>
    </w:p>
    <w:p w14:paraId="6549F7A4" w14:textId="77777777" w:rsidR="006C5E3F" w:rsidRPr="00813992" w:rsidRDefault="006C5E3F" w:rsidP="006C5E3F">
      <w:pPr>
        <w:pStyle w:val="DaftarParagraf"/>
        <w:ind w:left="567" w:hanging="567"/>
        <w:rPr>
          <w:sz w:val="16"/>
          <w:szCs w:val="16"/>
          <w:lang w:val="id-ID"/>
        </w:rPr>
      </w:pPr>
    </w:p>
    <w:p w14:paraId="61AE3767" w14:textId="77777777" w:rsidR="006C5E3F" w:rsidRPr="00813992" w:rsidRDefault="006C5E3F" w:rsidP="006C5E3F">
      <w:pPr>
        <w:pStyle w:val="DaftarParagraf"/>
        <w:ind w:left="567" w:hanging="567"/>
        <w:rPr>
          <w:u w:val="single"/>
          <w:lang w:val="id-ID"/>
        </w:rPr>
      </w:pPr>
      <w:r w:rsidRPr="00813992">
        <w:rPr>
          <w:u w:val="single"/>
          <w:lang w:val="id-ID"/>
        </w:rPr>
        <w:t>Bacaan Kedua</w:t>
      </w:r>
    </w:p>
    <w:p w14:paraId="739048AD" w14:textId="77777777" w:rsidR="006C5E3F" w:rsidRPr="00813992" w:rsidRDefault="006C5E3F" w:rsidP="006C5E3F">
      <w:pPr>
        <w:pStyle w:val="DaftarParagraf"/>
        <w:ind w:left="567" w:hanging="567"/>
        <w:rPr>
          <w:lang w:val="id-ID"/>
        </w:rPr>
      </w:pPr>
      <w:r w:rsidRPr="00813992">
        <w:rPr>
          <w:lang w:val="id-ID"/>
        </w:rPr>
        <w:t>L3:</w:t>
      </w:r>
      <w:r w:rsidRPr="00813992">
        <w:rPr>
          <w:lang w:val="id-ID"/>
        </w:rPr>
        <w:tab/>
        <w:t xml:space="preserve">Bacaan kedua dari </w:t>
      </w:r>
      <w:r w:rsidRPr="00813992">
        <w:rPr>
          <w:rFonts w:eastAsia="Candara" w:cs="Candara"/>
          <w:b/>
          <w:lang w:val="id-ID"/>
        </w:rPr>
        <w:t>Wahyu 7 : 9 - 17</w:t>
      </w:r>
    </w:p>
    <w:p w14:paraId="01410206" w14:textId="77777777" w:rsidR="006C5E3F" w:rsidRPr="00813992" w:rsidRDefault="006C5E3F" w:rsidP="006C5E3F">
      <w:pPr>
        <w:pStyle w:val="DaftarParagraf"/>
        <w:ind w:left="567" w:hanging="567"/>
        <w:rPr>
          <w:lang w:val="id-ID"/>
        </w:rPr>
      </w:pPr>
      <w:r w:rsidRPr="00813992">
        <w:rPr>
          <w:lang w:val="id-ID"/>
        </w:rPr>
        <w:tab/>
        <w:t>Demikianlah Sabda Tuhan</w:t>
      </w:r>
    </w:p>
    <w:p w14:paraId="35F74652"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r>
      <w:r w:rsidRPr="00813992">
        <w:rPr>
          <w:b/>
          <w:bCs/>
          <w:sz w:val="20"/>
          <w:szCs w:val="20"/>
          <w:lang w:val="id-ID"/>
        </w:rPr>
        <w:t>Syukur kepada Allah</w:t>
      </w:r>
    </w:p>
    <w:p w14:paraId="6A517CB9" w14:textId="77777777" w:rsidR="006C5E3F" w:rsidRPr="00813992" w:rsidRDefault="006C5E3F" w:rsidP="006C5E3F">
      <w:pPr>
        <w:pStyle w:val="DaftarParagraf"/>
        <w:ind w:left="567" w:hanging="567"/>
        <w:rPr>
          <w:sz w:val="16"/>
          <w:szCs w:val="16"/>
          <w:lang w:val="id-ID"/>
        </w:rPr>
      </w:pPr>
    </w:p>
    <w:p w14:paraId="532AAEB5" w14:textId="77777777" w:rsidR="006C5E3F" w:rsidRPr="00813992" w:rsidRDefault="006C5E3F" w:rsidP="006C5E3F">
      <w:pPr>
        <w:pStyle w:val="DaftarParagraf"/>
        <w:ind w:left="567" w:hanging="567"/>
        <w:rPr>
          <w:u w:val="single"/>
          <w:lang w:val="id-ID"/>
        </w:rPr>
      </w:pPr>
      <w:r w:rsidRPr="00813992">
        <w:rPr>
          <w:u w:val="single"/>
          <w:lang w:val="id-ID"/>
        </w:rPr>
        <w:t>Pembacaan Injil</w:t>
      </w:r>
    </w:p>
    <w:p w14:paraId="277D2601" w14:textId="77777777" w:rsidR="006C5E3F" w:rsidRPr="00813992" w:rsidRDefault="006C5E3F" w:rsidP="006C5E3F">
      <w:pPr>
        <w:pStyle w:val="DaftarParagraf"/>
        <w:ind w:left="567" w:hanging="567"/>
        <w:rPr>
          <w:lang w:val="id-ID"/>
        </w:rPr>
      </w:pPr>
      <w:r w:rsidRPr="00813992">
        <w:rPr>
          <w:lang w:val="id-ID"/>
        </w:rPr>
        <w:t>PF:</w:t>
      </w:r>
      <w:r w:rsidRPr="00813992">
        <w:rPr>
          <w:lang w:val="id-ID"/>
        </w:rPr>
        <w:tab/>
        <w:t xml:space="preserve">Pembacaan Injil, dari </w:t>
      </w:r>
      <w:r w:rsidRPr="00813992">
        <w:rPr>
          <w:rFonts w:eastAsia="Candara" w:cs="Candara"/>
          <w:b/>
          <w:lang w:val="id-ID"/>
        </w:rPr>
        <w:t>Yohanes 10 : 22 - 30</w:t>
      </w:r>
    </w:p>
    <w:p w14:paraId="0727BC73" w14:textId="6CADD8EB" w:rsidR="006C5E3F" w:rsidRPr="00813992" w:rsidRDefault="006C5E3F" w:rsidP="006C5E3F">
      <w:pPr>
        <w:pStyle w:val="DaftarParagraf"/>
        <w:ind w:left="567" w:hanging="567"/>
        <w:rPr>
          <w:lang w:val="id-ID"/>
        </w:rPr>
      </w:pPr>
      <w:r w:rsidRPr="00813992">
        <w:rPr>
          <w:lang w:val="id-ID"/>
        </w:rPr>
        <w:tab/>
        <w:t>Demikian Injil Yesus Kristus, yang berbahagia ialah mereka yang mendengarkan Firman Tuhan dan yang memeliharanya serta melakukannya dengan setia dalam kehidupan sehari-hari.</w:t>
      </w:r>
      <w:r w:rsidR="00D671CC">
        <w:rPr>
          <w:lang w:val="id-ID"/>
        </w:rPr>
        <w:t xml:space="preserve"> HALELUYA</w:t>
      </w:r>
      <w:r w:rsidRPr="00813992">
        <w:rPr>
          <w:lang w:val="id-ID"/>
        </w:rPr>
        <w:t>.</w:t>
      </w:r>
    </w:p>
    <w:p w14:paraId="1A753137" w14:textId="656B4C1D" w:rsidR="006C5E3F" w:rsidRPr="00813992" w:rsidRDefault="006C5E3F" w:rsidP="006C5E3F">
      <w:pPr>
        <w:pStyle w:val="DaftarParagraf"/>
        <w:ind w:left="567" w:hanging="567"/>
        <w:rPr>
          <w:lang w:val="id-ID"/>
        </w:rPr>
      </w:pPr>
      <w:r w:rsidRPr="00813992">
        <w:rPr>
          <w:lang w:val="id-ID"/>
        </w:rPr>
        <w:t xml:space="preserve">U: </w:t>
      </w:r>
      <w:r w:rsidRPr="00813992">
        <w:rPr>
          <w:lang w:val="id-ID"/>
        </w:rPr>
        <w:tab/>
      </w:r>
      <w:r w:rsidRPr="00813992">
        <w:rPr>
          <w:b/>
          <w:bCs/>
          <w:lang w:val="id-ID"/>
        </w:rPr>
        <w:t>(</w:t>
      </w:r>
      <w:r w:rsidRPr="00813992">
        <w:rPr>
          <w:b/>
          <w:bCs/>
          <w:i/>
          <w:iCs/>
          <w:lang w:val="id-ID"/>
        </w:rPr>
        <w:t>menyanyikan NKB 223b: H</w:t>
      </w:r>
      <w:r w:rsidR="00D671CC">
        <w:rPr>
          <w:b/>
          <w:bCs/>
          <w:i/>
          <w:iCs/>
          <w:lang w:val="id-ID"/>
        </w:rPr>
        <w:t>ALELUYA</w:t>
      </w:r>
      <w:r w:rsidRPr="00813992">
        <w:rPr>
          <w:b/>
          <w:bCs/>
          <w:lang w:val="id-ID"/>
        </w:rPr>
        <w:t>)</w:t>
      </w:r>
    </w:p>
    <w:p w14:paraId="1CEDCF9E" w14:textId="77777777" w:rsidR="006C5E3F" w:rsidRPr="00813992" w:rsidRDefault="006C5E3F" w:rsidP="006C5E3F">
      <w:pPr>
        <w:pStyle w:val="DaftarParagraf"/>
        <w:ind w:left="0"/>
        <w:rPr>
          <w:sz w:val="16"/>
          <w:szCs w:val="16"/>
          <w:lang w:val="id-ID"/>
        </w:rPr>
      </w:pPr>
    </w:p>
    <w:p w14:paraId="6A42A28F" w14:textId="77777777" w:rsidR="006C5E3F" w:rsidRPr="00813992" w:rsidRDefault="006C5E3F" w:rsidP="006C5E3F">
      <w:pPr>
        <w:pStyle w:val="DaftarParagraf"/>
        <w:ind w:left="0" w:firstLine="0"/>
        <w:rPr>
          <w:b/>
          <w:bCs/>
          <w:lang w:val="id-ID"/>
        </w:rPr>
      </w:pPr>
      <w:r w:rsidRPr="00813992">
        <w:rPr>
          <w:b/>
          <w:bCs/>
          <w:lang w:val="id-ID"/>
        </w:rPr>
        <w:t xml:space="preserve">Khotbah </w:t>
      </w:r>
      <w:r w:rsidRPr="00813992">
        <w:rPr>
          <w:rFonts w:cs="Calibri Light"/>
          <w:b/>
          <w:bCs/>
          <w:lang w:val="id-ID"/>
        </w:rPr>
        <w:t>“Menjadi Gembala Yang Siap Mendampingi”</w:t>
      </w:r>
    </w:p>
    <w:p w14:paraId="196330B4" w14:textId="77777777" w:rsidR="006C5E3F" w:rsidRPr="00813992" w:rsidRDefault="006C5E3F" w:rsidP="006C5E3F">
      <w:pPr>
        <w:pStyle w:val="DaftarParagraf"/>
        <w:ind w:left="0" w:firstLine="0"/>
        <w:rPr>
          <w:sz w:val="16"/>
          <w:szCs w:val="16"/>
          <w:lang w:val="id-ID"/>
        </w:rPr>
      </w:pPr>
    </w:p>
    <w:p w14:paraId="0D501A52" w14:textId="77777777" w:rsidR="006C5E3F" w:rsidRPr="00813992" w:rsidRDefault="006C5E3F" w:rsidP="006C5E3F">
      <w:pPr>
        <w:pStyle w:val="DaftarParagraf"/>
        <w:ind w:left="0" w:firstLine="0"/>
        <w:rPr>
          <w:lang w:val="id-ID"/>
        </w:rPr>
      </w:pPr>
      <w:r w:rsidRPr="00813992">
        <w:rPr>
          <w:b/>
          <w:bCs/>
          <w:lang w:val="id-ID"/>
        </w:rPr>
        <w:t>Saat Teduh</w:t>
      </w:r>
    </w:p>
    <w:p w14:paraId="550E86B7" w14:textId="77777777" w:rsidR="006C5E3F" w:rsidRPr="00813992" w:rsidRDefault="006C5E3F" w:rsidP="006C5E3F">
      <w:pPr>
        <w:pStyle w:val="DaftarParagraf"/>
        <w:tabs>
          <w:tab w:val="right" w:pos="6210"/>
        </w:tabs>
        <w:ind w:left="0"/>
        <w:rPr>
          <w:b/>
          <w:bCs/>
          <w:lang w:val="id-ID"/>
        </w:rPr>
      </w:pPr>
    </w:p>
    <w:p w14:paraId="29530CE6" w14:textId="77777777" w:rsidR="006C5E3F" w:rsidRPr="00813992" w:rsidRDefault="006C5E3F" w:rsidP="00317540">
      <w:pPr>
        <w:pStyle w:val="DaftarParagraf"/>
        <w:tabs>
          <w:tab w:val="right" w:pos="6520"/>
        </w:tabs>
        <w:ind w:left="0" w:firstLine="0"/>
        <w:rPr>
          <w:lang w:val="id-ID"/>
        </w:rPr>
      </w:pPr>
      <w:r w:rsidRPr="00813992">
        <w:rPr>
          <w:b/>
          <w:bCs/>
          <w:lang w:val="id-ID"/>
        </w:rPr>
        <w:t xml:space="preserve">PENGAKUAN IMAN RASULI </w:t>
      </w:r>
      <w:r w:rsidRPr="00813992">
        <w:rPr>
          <w:b/>
          <w:bCs/>
          <w:lang w:val="id-ID"/>
        </w:rPr>
        <w:tab/>
      </w:r>
      <w:r w:rsidRPr="00813992">
        <w:rPr>
          <w:i/>
          <w:iCs/>
          <w:lang w:val="id-ID"/>
        </w:rPr>
        <w:t>(Berdiri)</w:t>
      </w:r>
    </w:p>
    <w:p w14:paraId="7222950A" w14:textId="77777777" w:rsidR="006C5E3F" w:rsidRPr="00813992" w:rsidRDefault="006C5E3F" w:rsidP="006C5E3F">
      <w:pPr>
        <w:pStyle w:val="DaftarParagraf"/>
        <w:ind w:left="567" w:hanging="567"/>
        <w:rPr>
          <w:lang w:val="id-ID"/>
        </w:rPr>
      </w:pPr>
      <w:r w:rsidRPr="00813992">
        <w:rPr>
          <w:lang w:val="id-ID"/>
        </w:rPr>
        <w:t>M3:</w:t>
      </w:r>
      <w:r w:rsidRPr="00813992">
        <w:rPr>
          <w:lang w:val="id-ID"/>
        </w:rPr>
        <w:tab/>
        <w:t xml:space="preserve">Bersama dengan umat Allah di sepanjang masa, mari kita </w:t>
      </w:r>
      <w:r w:rsidRPr="00813992">
        <w:rPr>
          <w:spacing w:val="-6"/>
          <w:lang w:val="id-ID"/>
        </w:rPr>
        <w:t>ikrarkan dan kita teguhkan kembali akan apa yang kita imani</w:t>
      </w:r>
      <w:r w:rsidRPr="00813992">
        <w:rPr>
          <w:lang w:val="id-ID"/>
        </w:rPr>
        <w:t xml:space="preserve"> dengan bersama mengucapkan Pengakuan Iman Rasuli.</w:t>
      </w:r>
    </w:p>
    <w:p w14:paraId="33BC9765"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r>
      <w:r w:rsidRPr="00813992">
        <w:rPr>
          <w:b/>
          <w:bCs/>
          <w:lang w:val="id-ID"/>
        </w:rPr>
        <w:t>(Bersama-sama mengucapkan Pengakuan Iman Rasuli)</w:t>
      </w:r>
    </w:p>
    <w:p w14:paraId="6508D3C8" w14:textId="77777777" w:rsidR="006C5E3F" w:rsidRPr="00813992" w:rsidRDefault="006C5E3F" w:rsidP="006C5E3F">
      <w:pPr>
        <w:rPr>
          <w:lang w:val="id-ID"/>
        </w:rPr>
      </w:pPr>
    </w:p>
    <w:p w14:paraId="1EB1948C" w14:textId="77777777" w:rsidR="006C5E3F" w:rsidRPr="00813992" w:rsidRDefault="006C5E3F" w:rsidP="00317540">
      <w:pPr>
        <w:pStyle w:val="DaftarParagraf"/>
        <w:tabs>
          <w:tab w:val="right" w:pos="6520"/>
        </w:tabs>
        <w:ind w:left="0" w:firstLine="0"/>
        <w:rPr>
          <w:lang w:val="id-ID"/>
        </w:rPr>
      </w:pPr>
      <w:r w:rsidRPr="00813992">
        <w:rPr>
          <w:b/>
          <w:bCs/>
          <w:lang w:val="id-ID"/>
        </w:rPr>
        <w:t>PERSEMBAHAN</w:t>
      </w:r>
      <w:r w:rsidRPr="00813992">
        <w:rPr>
          <w:b/>
          <w:bCs/>
          <w:lang w:val="id-ID"/>
        </w:rPr>
        <w:tab/>
      </w:r>
      <w:r w:rsidRPr="00813992">
        <w:rPr>
          <w:i/>
          <w:iCs/>
          <w:lang w:val="id-ID"/>
        </w:rPr>
        <w:t>(Duduk)</w:t>
      </w:r>
    </w:p>
    <w:p w14:paraId="1D9C8020" w14:textId="6053DD82" w:rsidR="006C5E3F" w:rsidRPr="00813992" w:rsidRDefault="006C5E3F" w:rsidP="006C5E3F">
      <w:pPr>
        <w:ind w:left="567" w:hanging="567"/>
        <w:rPr>
          <w:lang w:val="id-ID"/>
        </w:rPr>
      </w:pPr>
      <w:r w:rsidRPr="00813992">
        <w:rPr>
          <w:lang w:val="id-ID"/>
        </w:rPr>
        <w:t>M4:</w:t>
      </w:r>
      <w:r w:rsidRPr="00813992">
        <w:rPr>
          <w:lang w:val="id-ID"/>
        </w:rPr>
        <w:tab/>
        <w:t xml:space="preserve">Mari kita mengungkapkan rasa syukur kita dengan persembahan. Persembahan yang kita kumpulkan akan kita dasarkan dengan  firman Tuhan dalam  </w:t>
      </w:r>
      <w:r w:rsidRPr="00813992">
        <w:rPr>
          <w:color w:val="2C2C2C"/>
          <w:shd w:val="clear" w:color="auto" w:fill="FFFFFF"/>
          <w:lang w:val="id-ID"/>
        </w:rPr>
        <w:t>1 Tawarikh 29:14 “</w:t>
      </w:r>
      <w:r w:rsidRPr="00813992">
        <w:rPr>
          <w:rStyle w:val="Penekanan"/>
          <w:color w:val="2C2C2C"/>
          <w:shd w:val="clear" w:color="auto" w:fill="FFFFFF"/>
          <w:lang w:val="id-ID"/>
        </w:rPr>
        <w:t>Sebab siapakah aku ini dan siapakah bangsaku, sehingga kami mampu memberikan persembahan sukarela seperti ini? Sebab dari pada-Mulah segala-galanya dan dari tangan-Mu sendirilah persembahan yang kami berikan kepada-Mu.”</w:t>
      </w:r>
    </w:p>
    <w:p w14:paraId="17EC071F" w14:textId="667674DB" w:rsidR="006C5E3F" w:rsidRPr="00813992" w:rsidRDefault="006C5E3F" w:rsidP="006C5E3F">
      <w:pPr>
        <w:pStyle w:val="DaftarParagraf"/>
        <w:ind w:left="567" w:hanging="567"/>
        <w:rPr>
          <w:b/>
          <w:bCs/>
          <w:lang w:val="id-ID"/>
        </w:rPr>
      </w:pPr>
      <w:r w:rsidRPr="00813992">
        <w:rPr>
          <w:lang w:val="id-ID"/>
        </w:rPr>
        <w:t>U:</w:t>
      </w:r>
      <w:r w:rsidRPr="00813992">
        <w:rPr>
          <w:lang w:val="id-ID"/>
        </w:rPr>
        <w:tab/>
      </w:r>
      <w:r w:rsidRPr="00813992">
        <w:rPr>
          <w:b/>
          <w:bCs/>
          <w:lang w:val="id-ID"/>
        </w:rPr>
        <w:t>(menyanyikan PKJ 14</w:t>
      </w:r>
      <w:r w:rsidR="00D671CC">
        <w:rPr>
          <w:b/>
          <w:bCs/>
          <w:lang w:val="id-ID"/>
        </w:rPr>
        <w:t>7</w:t>
      </w:r>
      <w:r w:rsidRPr="00813992">
        <w:rPr>
          <w:b/>
          <w:bCs/>
          <w:lang w:val="id-ID"/>
        </w:rPr>
        <w:t>:1-</w:t>
      </w:r>
      <w:r w:rsidR="00D671CC">
        <w:rPr>
          <w:b/>
          <w:bCs/>
          <w:lang w:val="id-ID"/>
        </w:rPr>
        <w:t>3</w:t>
      </w:r>
      <w:r w:rsidRPr="00813992">
        <w:rPr>
          <w:b/>
          <w:bCs/>
          <w:lang w:val="id-ID"/>
        </w:rPr>
        <w:t>)</w:t>
      </w:r>
    </w:p>
    <w:p w14:paraId="54D9EC47" w14:textId="563697BA" w:rsidR="006C5E3F" w:rsidRPr="00813992" w:rsidRDefault="006C5E3F" w:rsidP="006C5E3F">
      <w:pPr>
        <w:pStyle w:val="DaftarParagraf"/>
        <w:ind w:left="567" w:hanging="567"/>
        <w:rPr>
          <w:b/>
          <w:bCs/>
          <w:lang w:val="id-ID"/>
        </w:rPr>
      </w:pPr>
      <w:r w:rsidRPr="00813992">
        <w:rPr>
          <w:b/>
          <w:lang w:val="id-ID"/>
        </w:rPr>
        <w:tab/>
        <w:t>PKJ 14</w:t>
      </w:r>
      <w:r w:rsidR="00D671CC">
        <w:rPr>
          <w:b/>
          <w:lang w:val="id-ID"/>
        </w:rPr>
        <w:t>7</w:t>
      </w:r>
      <w:r w:rsidRPr="00813992">
        <w:rPr>
          <w:b/>
          <w:lang w:val="id-ID"/>
        </w:rPr>
        <w:t>:</w:t>
      </w:r>
      <w:r w:rsidRPr="00813992">
        <w:rPr>
          <w:b/>
          <w:bCs/>
          <w:lang w:val="id-ID"/>
        </w:rPr>
        <w:t xml:space="preserve"> 1 – </w:t>
      </w:r>
      <w:r w:rsidR="00D671CC">
        <w:rPr>
          <w:b/>
          <w:bCs/>
          <w:lang w:val="id-ID"/>
        </w:rPr>
        <w:t>3</w:t>
      </w:r>
      <w:r w:rsidRPr="00813992">
        <w:rPr>
          <w:b/>
          <w:bCs/>
          <w:lang w:val="id-ID"/>
        </w:rPr>
        <w:t xml:space="preserve"> “</w:t>
      </w:r>
      <w:r w:rsidR="00D671CC" w:rsidRPr="00D671CC">
        <w:rPr>
          <w:b/>
          <w:bCs/>
          <w:lang w:val="id-ID"/>
        </w:rPr>
        <w:t xml:space="preserve">Di Sini Aku Bawa </w:t>
      </w:r>
      <w:r w:rsidRPr="00813992">
        <w:rPr>
          <w:b/>
          <w:bCs/>
          <w:lang w:val="id-ID"/>
        </w:rPr>
        <w:t>“</w:t>
      </w:r>
    </w:p>
    <w:p w14:paraId="37997116" w14:textId="0CFBE519" w:rsidR="00D671CC" w:rsidRPr="00D671CC" w:rsidRDefault="006C5E3F" w:rsidP="00D671CC">
      <w:pPr>
        <w:adjustRightInd w:val="0"/>
        <w:ind w:left="993" w:hanging="426"/>
        <w:rPr>
          <w:rFonts w:cs="Courier New"/>
          <w:lang w:val="id-ID"/>
        </w:rPr>
      </w:pPr>
      <w:r w:rsidRPr="00813992">
        <w:rPr>
          <w:rFonts w:cs="Courier New"/>
          <w:lang w:val="id-ID"/>
        </w:rPr>
        <w:lastRenderedPageBreak/>
        <w:t>1.</w:t>
      </w:r>
      <w:r w:rsidR="00D671CC">
        <w:rPr>
          <w:rFonts w:cs="Courier New"/>
          <w:lang w:val="id-ID"/>
        </w:rPr>
        <w:tab/>
      </w:r>
      <w:r w:rsidR="00D671CC" w:rsidRPr="00D671CC">
        <w:rPr>
          <w:rFonts w:cs="Courier New"/>
          <w:lang w:val="id-ID"/>
        </w:rPr>
        <w:t>Di sini aku bawa, Tuhan,</w:t>
      </w:r>
    </w:p>
    <w:p w14:paraId="14942A71" w14:textId="3DF5FFE3" w:rsidR="00D671CC" w:rsidRP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persembahan hidupku, semoga berkenan.</w:t>
      </w:r>
    </w:p>
    <w:p w14:paraId="132CF58A" w14:textId="21668B0C" w:rsidR="00D671CC" w:rsidRP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Berapalah nilainya, Tuhan, dibandingkan</w:t>
      </w:r>
    </w:p>
    <w:p w14:paraId="3ED4635C" w14:textId="217A7F38" w:rsidR="00D671CC" w:rsidRP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Berkat</w:t>
      </w:r>
      <w:r>
        <w:rPr>
          <w:rFonts w:cs="Courier New"/>
          <w:lang w:val="id-ID"/>
        </w:rPr>
        <w:t>-</w:t>
      </w:r>
      <w:r w:rsidRPr="00D671CC">
        <w:rPr>
          <w:rFonts w:cs="Courier New"/>
          <w:lang w:val="id-ID"/>
        </w:rPr>
        <w:t>Mu yang t’lah Kau limpahkan.</w:t>
      </w:r>
    </w:p>
    <w:p w14:paraId="74F48B0C" w14:textId="736F5617" w:rsidR="00D671CC" w:rsidRP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T’rimalah, Tuhan, O t’rimalah, Tuhan!</w:t>
      </w:r>
    </w:p>
    <w:p w14:paraId="64874843" w14:textId="7D0500AA" w:rsidR="00D671CC" w:rsidRPr="00D671CC" w:rsidRDefault="00D671CC" w:rsidP="00D671CC">
      <w:pPr>
        <w:pStyle w:val="DaftarParagraf"/>
        <w:numPr>
          <w:ilvl w:val="6"/>
          <w:numId w:val="150"/>
        </w:numPr>
        <w:adjustRightInd w:val="0"/>
        <w:ind w:left="993" w:hanging="426"/>
        <w:rPr>
          <w:rFonts w:cs="Courier New"/>
          <w:lang w:val="id-ID"/>
        </w:rPr>
      </w:pPr>
      <w:r w:rsidRPr="00D671CC">
        <w:rPr>
          <w:rFonts w:cs="Courier New"/>
          <w:lang w:val="id-ID"/>
        </w:rPr>
        <w:t>Tanganku yang kecil, ya Tuhan,</w:t>
      </w:r>
    </w:p>
    <w:p w14:paraId="34EC2AC0" w14:textId="4CB4BEC9" w:rsidR="00D671CC" w:rsidRP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belum mencari makan sendiri, ya Tuhan.</w:t>
      </w:r>
    </w:p>
    <w:p w14:paraId="6330DD9E" w14:textId="4D0801A1" w:rsidR="00D671CC" w:rsidRP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Terimalah hatiku, Tuhan, menjadi</w:t>
      </w:r>
    </w:p>
    <w:p w14:paraId="64B2D661" w14:textId="47336ACF" w:rsidR="00D671CC" w:rsidRP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persembahan yang Tuhan perkenan.</w:t>
      </w:r>
    </w:p>
    <w:p w14:paraId="2681F79C" w14:textId="77777777" w:rsid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T’rimalah, Tuhan, O t’rimalah, Tuhan!</w:t>
      </w:r>
    </w:p>
    <w:p w14:paraId="4B0800CD" w14:textId="27F94D23" w:rsidR="00D671CC" w:rsidRPr="00D671CC" w:rsidRDefault="00D671CC" w:rsidP="00D671CC">
      <w:pPr>
        <w:pStyle w:val="DaftarParagraf"/>
        <w:numPr>
          <w:ilvl w:val="6"/>
          <w:numId w:val="150"/>
        </w:numPr>
        <w:adjustRightInd w:val="0"/>
        <w:ind w:left="993"/>
        <w:rPr>
          <w:rFonts w:cs="Courier New"/>
          <w:lang w:val="id-ID"/>
        </w:rPr>
      </w:pPr>
      <w:r w:rsidRPr="00D671CC">
        <w:rPr>
          <w:rFonts w:cs="Courier New"/>
          <w:lang w:val="id-ID"/>
        </w:rPr>
        <w:t>Kuingat firman</w:t>
      </w:r>
      <w:r>
        <w:rPr>
          <w:rFonts w:cs="Courier New"/>
          <w:lang w:val="id-ID"/>
        </w:rPr>
        <w:t>-</w:t>
      </w:r>
      <w:r w:rsidRPr="00D671CC">
        <w:rPr>
          <w:rFonts w:cs="Courier New"/>
          <w:lang w:val="id-ID"/>
        </w:rPr>
        <w:t>Mu, ya Tuhan,</w:t>
      </w:r>
    </w:p>
    <w:p w14:paraId="0D13A56C" w14:textId="025A784E" w:rsidR="00D671CC" w:rsidRP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yang mengajarkan kami mengingat yang kecil:</w:t>
      </w:r>
    </w:p>
    <w:p w14:paraId="45BDD7C2" w14:textId="63C5FB23" w:rsidR="00D671CC" w:rsidRP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Berkati semuanya, Tuhan, supaya</w:t>
      </w:r>
    </w:p>
    <w:p w14:paraId="1F0AF7CF" w14:textId="3D404D67" w:rsidR="00D671CC" w:rsidRPr="00D671CC"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persembahan tetap mengalir t’rus.</w:t>
      </w:r>
    </w:p>
    <w:p w14:paraId="3DC99E98" w14:textId="66E6312C" w:rsidR="00317540" w:rsidRDefault="00D671CC" w:rsidP="00D671CC">
      <w:pPr>
        <w:adjustRightInd w:val="0"/>
        <w:ind w:left="993" w:hanging="426"/>
        <w:rPr>
          <w:rFonts w:cs="Courier New"/>
          <w:lang w:val="id-ID"/>
        </w:rPr>
      </w:pPr>
      <w:r w:rsidRPr="00D671CC">
        <w:rPr>
          <w:rFonts w:cs="Courier New"/>
          <w:lang w:val="id-ID"/>
        </w:rPr>
        <w:t xml:space="preserve">    </w:t>
      </w:r>
      <w:r>
        <w:rPr>
          <w:rFonts w:cs="Courier New"/>
          <w:lang w:val="id-ID"/>
        </w:rPr>
        <w:tab/>
      </w:r>
      <w:r w:rsidRPr="00D671CC">
        <w:rPr>
          <w:rFonts w:cs="Courier New"/>
          <w:lang w:val="id-ID"/>
        </w:rPr>
        <w:t>T’rimalah, Tuhan, O t’rimalah, Tuhan!</w:t>
      </w:r>
    </w:p>
    <w:p w14:paraId="00DEA8AA" w14:textId="77777777" w:rsidR="00D671CC" w:rsidRPr="00813992" w:rsidRDefault="00D671CC" w:rsidP="00D671CC">
      <w:pPr>
        <w:adjustRightInd w:val="0"/>
        <w:ind w:left="993" w:hanging="426"/>
        <w:rPr>
          <w:lang w:val="id-ID"/>
        </w:rPr>
      </w:pPr>
    </w:p>
    <w:p w14:paraId="48900D42" w14:textId="191E6306" w:rsidR="006C5E3F" w:rsidRPr="00813992" w:rsidRDefault="006C5E3F" w:rsidP="006C5E3F">
      <w:pPr>
        <w:pStyle w:val="DaftarParagraf"/>
        <w:ind w:left="567" w:hanging="567"/>
        <w:rPr>
          <w:lang w:val="id-ID"/>
        </w:rPr>
      </w:pPr>
      <w:r w:rsidRPr="00813992">
        <w:rPr>
          <w:lang w:val="id-ID"/>
        </w:rPr>
        <w:t>M4:</w:t>
      </w:r>
      <w:r w:rsidRPr="00813992">
        <w:rPr>
          <w:lang w:val="id-ID"/>
        </w:rPr>
        <w:tab/>
      </w:r>
      <w:r w:rsidRPr="00813992">
        <w:rPr>
          <w:spacing w:val="-2"/>
          <w:lang w:val="id-ID"/>
        </w:rPr>
        <w:t>(Memimpin doa persembahan, akhir ibadah dan Doa Bapa</w:t>
      </w:r>
      <w:r w:rsidRPr="00813992">
        <w:rPr>
          <w:lang w:val="id-ID"/>
        </w:rPr>
        <w:t xml:space="preserve"> Kami)</w:t>
      </w:r>
    </w:p>
    <w:p w14:paraId="59598234" w14:textId="77777777" w:rsidR="006C5E3F" w:rsidRPr="00813992" w:rsidRDefault="006C5E3F" w:rsidP="006C5E3F">
      <w:pPr>
        <w:pStyle w:val="DaftarParagraf"/>
        <w:ind w:left="567" w:hanging="567"/>
        <w:rPr>
          <w:lang w:val="id-ID"/>
        </w:rPr>
      </w:pPr>
    </w:p>
    <w:p w14:paraId="59E4EDF0" w14:textId="20C6A65D" w:rsidR="006C5E3F" w:rsidRPr="00813992" w:rsidRDefault="006C5E3F" w:rsidP="00317540">
      <w:pPr>
        <w:pStyle w:val="DaftarParagraf"/>
        <w:tabs>
          <w:tab w:val="right" w:pos="6520"/>
        </w:tabs>
        <w:ind w:left="0" w:firstLine="0"/>
        <w:rPr>
          <w:b/>
          <w:bCs/>
          <w:lang w:val="id-ID"/>
        </w:rPr>
      </w:pPr>
      <w:r w:rsidRPr="00813992">
        <w:rPr>
          <w:b/>
          <w:bCs/>
          <w:lang w:val="id-ID"/>
        </w:rPr>
        <w:t>NYANYIAN PENGUTUSAN</w:t>
      </w:r>
      <w:r w:rsidRPr="00813992">
        <w:rPr>
          <w:b/>
          <w:bCs/>
          <w:lang w:val="id-ID"/>
        </w:rPr>
        <w:tab/>
      </w:r>
      <w:r w:rsidRPr="00813992">
        <w:rPr>
          <w:lang w:val="id-ID"/>
        </w:rPr>
        <w:t>(</w:t>
      </w:r>
      <w:r w:rsidRPr="00813992">
        <w:rPr>
          <w:bCs/>
          <w:i/>
          <w:lang w:val="id-ID"/>
        </w:rPr>
        <w:t>berdiri)</w:t>
      </w:r>
    </w:p>
    <w:p w14:paraId="3E89035A" w14:textId="77777777" w:rsidR="006C5E3F" w:rsidRPr="00813992" w:rsidRDefault="006C5E3F" w:rsidP="00317540">
      <w:pPr>
        <w:pStyle w:val="TidakAdaSpasi"/>
        <w:ind w:left="567" w:hanging="567"/>
        <w:jc w:val="both"/>
        <w:rPr>
          <w:rFonts w:ascii="Georgia" w:hAnsi="Georgia" w:cs="Cambria"/>
          <w:lang w:val="id-ID"/>
        </w:rPr>
      </w:pPr>
      <w:r w:rsidRPr="00813992">
        <w:rPr>
          <w:rFonts w:ascii="Georgia" w:hAnsi="Georgia"/>
          <w:lang w:val="id-ID"/>
        </w:rPr>
        <w:t>U:</w:t>
      </w:r>
      <w:r w:rsidRPr="00813992">
        <w:rPr>
          <w:rFonts w:ascii="Georgia" w:hAnsi="Georgia"/>
          <w:lang w:val="id-ID"/>
        </w:rPr>
        <w:tab/>
        <w:t xml:space="preserve">(Menyanyikan </w:t>
      </w:r>
      <w:r w:rsidRPr="00813992">
        <w:rPr>
          <w:rFonts w:ascii="Georgia" w:hAnsi="Georgia" w:cs="Cambria"/>
          <w:spacing w:val="3"/>
          <w:lang w:val="id-ID"/>
        </w:rPr>
        <w:t>P</w:t>
      </w:r>
      <w:r w:rsidRPr="00813992">
        <w:rPr>
          <w:rFonts w:ascii="Georgia" w:hAnsi="Georgia" w:cs="Cambria"/>
          <w:lang w:val="id-ID"/>
        </w:rPr>
        <w:t>KJ 258 : 1, 2</w:t>
      </w:r>
      <w:r w:rsidRPr="00813992">
        <w:rPr>
          <w:rFonts w:ascii="Georgia" w:hAnsi="Georgia"/>
          <w:lang w:val="id-ID"/>
        </w:rPr>
        <w:t>)</w:t>
      </w:r>
    </w:p>
    <w:p w14:paraId="29527481" w14:textId="1254050F" w:rsidR="006C5E3F" w:rsidRPr="00813992" w:rsidRDefault="006C5E3F" w:rsidP="00317540">
      <w:pPr>
        <w:ind w:left="567"/>
        <w:rPr>
          <w:b/>
          <w:bCs/>
          <w:lang w:val="id-ID"/>
        </w:rPr>
      </w:pPr>
      <w:r w:rsidRPr="00813992">
        <w:rPr>
          <w:b/>
          <w:bCs/>
          <w:lang w:val="id-ID"/>
        </w:rPr>
        <w:t>Ku Ingin Selalu Dekat Pada</w:t>
      </w:r>
      <w:r w:rsidR="00D671CC">
        <w:rPr>
          <w:b/>
          <w:bCs/>
          <w:lang w:val="id-ID"/>
        </w:rPr>
        <w:t>-</w:t>
      </w:r>
      <w:r w:rsidRPr="00813992">
        <w:rPr>
          <w:b/>
          <w:bCs/>
          <w:lang w:val="id-ID"/>
        </w:rPr>
        <w:t>Mu</w:t>
      </w:r>
    </w:p>
    <w:p w14:paraId="5B4C466A" w14:textId="3C52DBE7" w:rsidR="006C5E3F" w:rsidRPr="00813992" w:rsidRDefault="006C5E3F" w:rsidP="00317540">
      <w:pPr>
        <w:pStyle w:val="DaftarParagraf"/>
        <w:widowControl/>
        <w:numPr>
          <w:ilvl w:val="0"/>
          <w:numId w:val="96"/>
        </w:numPr>
        <w:autoSpaceDE/>
        <w:autoSpaceDN/>
        <w:spacing w:line="259" w:lineRule="auto"/>
        <w:ind w:left="993" w:hanging="426"/>
        <w:contextualSpacing/>
        <w:jc w:val="left"/>
        <w:rPr>
          <w:lang w:val="id-ID"/>
        </w:rPr>
      </w:pPr>
      <w:r w:rsidRPr="00813992">
        <w:rPr>
          <w:lang w:val="id-ID"/>
        </w:rPr>
        <w:t>‘Ku ingin selalu dekat pada</w:t>
      </w:r>
      <w:r w:rsidR="00D671CC">
        <w:rPr>
          <w:lang w:val="id-ID"/>
        </w:rPr>
        <w:t>-</w:t>
      </w:r>
      <w:r w:rsidRPr="00813992">
        <w:rPr>
          <w:lang w:val="id-ID"/>
        </w:rPr>
        <w:t>Mu,</w:t>
      </w:r>
      <w:r w:rsidRPr="00813992">
        <w:rPr>
          <w:lang w:val="id-ID"/>
        </w:rPr>
        <w:br/>
        <w:t>mengiring Tuhan tiada jemu.</w:t>
      </w:r>
      <w:r w:rsidRPr="00813992">
        <w:rPr>
          <w:lang w:val="id-ID"/>
        </w:rPr>
        <w:br/>
        <w:t>Bila Kaupimpin jalan hidupku,</w:t>
      </w:r>
      <w:r w:rsidRPr="00813992">
        <w:rPr>
          <w:lang w:val="id-ID"/>
        </w:rPr>
        <w:br/>
        <w:t>tidak ‘ku takut ‘kan s’gala set’ru.</w:t>
      </w:r>
    </w:p>
    <w:p w14:paraId="18362A46" w14:textId="40AEEBDF" w:rsidR="006C5E3F" w:rsidRPr="00813992" w:rsidRDefault="006C5E3F" w:rsidP="00317540">
      <w:pPr>
        <w:ind w:left="1560" w:hanging="567"/>
        <w:rPr>
          <w:lang w:val="id-ID"/>
        </w:rPr>
      </w:pPr>
      <w:r w:rsidRPr="00813992">
        <w:rPr>
          <w:lang w:val="id-ID"/>
        </w:rPr>
        <w:t>Ref</w:t>
      </w:r>
      <w:r w:rsidR="008B0E97">
        <w:rPr>
          <w:lang w:val="id-ID"/>
        </w:rPr>
        <w:t>r.</w:t>
      </w:r>
      <w:r w:rsidRPr="00813992">
        <w:rPr>
          <w:lang w:val="id-ID"/>
        </w:rPr>
        <w:t>:</w:t>
      </w:r>
      <w:r w:rsidR="00317540" w:rsidRPr="00813992">
        <w:rPr>
          <w:lang w:val="id-ID"/>
        </w:rPr>
        <w:tab/>
      </w:r>
      <w:r w:rsidRPr="00813992">
        <w:rPr>
          <w:lang w:val="id-ID"/>
        </w:rPr>
        <w:t>O Jurus’lamat, pegang tanganku:</w:t>
      </w:r>
    </w:p>
    <w:p w14:paraId="71008A21" w14:textId="4BC7C444" w:rsidR="006C5E3F" w:rsidRPr="00813992" w:rsidRDefault="008B0E97" w:rsidP="00317540">
      <w:pPr>
        <w:ind w:left="1560"/>
        <w:rPr>
          <w:lang w:val="id-ID"/>
        </w:rPr>
      </w:pPr>
      <w:r w:rsidRPr="00813992">
        <w:rPr>
          <w:lang w:val="id-ID"/>
        </w:rPr>
        <w:t>B</w:t>
      </w:r>
      <w:r w:rsidR="006C5E3F" w:rsidRPr="00813992">
        <w:rPr>
          <w:lang w:val="id-ID"/>
        </w:rPr>
        <w:t>imbingan</w:t>
      </w:r>
      <w:r>
        <w:rPr>
          <w:lang w:val="id-ID"/>
        </w:rPr>
        <w:t>-</w:t>
      </w:r>
      <w:r w:rsidR="006C5E3F" w:rsidRPr="00813992">
        <w:rPr>
          <w:lang w:val="id-ID"/>
        </w:rPr>
        <w:t>Mu itu ‘ku perlu.</w:t>
      </w:r>
    </w:p>
    <w:p w14:paraId="3CC017DD" w14:textId="49C1328E" w:rsidR="006C5E3F" w:rsidRPr="00813992" w:rsidRDefault="006C5E3F" w:rsidP="00317540">
      <w:pPr>
        <w:ind w:left="1560"/>
        <w:rPr>
          <w:lang w:val="id-ID"/>
        </w:rPr>
      </w:pPr>
      <w:r w:rsidRPr="00813992">
        <w:rPr>
          <w:lang w:val="id-ID"/>
        </w:rPr>
        <w:t>B’ri pertolongan kuat kuasa</w:t>
      </w:r>
      <w:r w:rsidR="008B0E97">
        <w:rPr>
          <w:lang w:val="id-ID"/>
        </w:rPr>
        <w:t>-</w:t>
      </w:r>
      <w:r w:rsidRPr="00813992">
        <w:rPr>
          <w:lang w:val="id-ID"/>
        </w:rPr>
        <w:t>Mu.</w:t>
      </w:r>
    </w:p>
    <w:p w14:paraId="30604723" w14:textId="77777777" w:rsidR="006C5E3F" w:rsidRPr="00813992" w:rsidRDefault="006C5E3F" w:rsidP="00317540">
      <w:pPr>
        <w:ind w:left="1560"/>
        <w:rPr>
          <w:lang w:val="id-ID"/>
        </w:rPr>
      </w:pPr>
      <w:r w:rsidRPr="00813992">
        <w:rPr>
          <w:lang w:val="id-ID"/>
        </w:rPr>
        <w:t>O Tuhan Yesus, pegang tanganku!</w:t>
      </w:r>
    </w:p>
    <w:p w14:paraId="27B2427F" w14:textId="6E100D4C" w:rsidR="006C5E3F" w:rsidRPr="008B0E97" w:rsidRDefault="006C5E3F" w:rsidP="00317540">
      <w:pPr>
        <w:pStyle w:val="DaftarParagraf"/>
        <w:widowControl/>
        <w:numPr>
          <w:ilvl w:val="0"/>
          <w:numId w:val="96"/>
        </w:numPr>
        <w:autoSpaceDE/>
        <w:autoSpaceDN/>
        <w:spacing w:line="259" w:lineRule="auto"/>
        <w:ind w:left="993" w:hanging="426"/>
        <w:contextualSpacing/>
        <w:jc w:val="left"/>
        <w:rPr>
          <w:rFonts w:ascii="Cambria" w:hAnsi="Cambria"/>
          <w:lang w:val="id-ID"/>
        </w:rPr>
      </w:pPr>
      <w:r w:rsidRPr="008B0E97">
        <w:rPr>
          <w:lang w:val="id-ID"/>
        </w:rPr>
        <w:t>Gelap perjalanan yang aku tempuh,</w:t>
      </w:r>
      <w:r w:rsidRPr="008B0E97">
        <w:rPr>
          <w:lang w:val="id-ID"/>
        </w:rPr>
        <w:br/>
        <w:t>namun teranglah dalam jiwaku.</w:t>
      </w:r>
      <w:r w:rsidRPr="008B0E97">
        <w:rPr>
          <w:lang w:val="id-ID"/>
        </w:rPr>
        <w:br/>
        <w:t>Susah sengsara kini kud’rita;</w:t>
      </w:r>
      <w:r w:rsidRPr="008B0E97">
        <w:rPr>
          <w:lang w:val="id-ID"/>
        </w:rPr>
        <w:br/>
        <w:t>damai menanti di sorga baka.</w:t>
      </w:r>
      <w:r w:rsidR="008B0E97">
        <w:rPr>
          <w:lang w:val="id-ID"/>
        </w:rPr>
        <w:t xml:space="preserve"> </w:t>
      </w:r>
      <w:r w:rsidRPr="008B0E97">
        <w:rPr>
          <w:lang w:val="id-ID"/>
        </w:rPr>
        <w:t>Ref</w:t>
      </w:r>
      <w:r w:rsidR="008B0E97">
        <w:rPr>
          <w:lang w:val="id-ID"/>
        </w:rPr>
        <w:t>r.</w:t>
      </w:r>
      <w:r w:rsidRPr="008B0E97">
        <w:rPr>
          <w:rFonts w:ascii="Cambria" w:hAnsi="Cambria"/>
          <w:lang w:val="id-ID"/>
        </w:rPr>
        <w:t>:</w:t>
      </w:r>
      <w:r w:rsidR="00317540" w:rsidRPr="008B0E97">
        <w:rPr>
          <w:rFonts w:ascii="Cambria" w:hAnsi="Cambria"/>
          <w:lang w:val="id-ID"/>
        </w:rPr>
        <w:t xml:space="preserve"> ...</w:t>
      </w:r>
    </w:p>
    <w:p w14:paraId="7CADBADB" w14:textId="77777777" w:rsidR="006C5E3F" w:rsidRPr="00813992" w:rsidRDefault="006C5E3F" w:rsidP="006C5E3F">
      <w:pPr>
        <w:pStyle w:val="DaftarParagraf"/>
        <w:ind w:left="567" w:hanging="567"/>
        <w:rPr>
          <w:sz w:val="16"/>
          <w:szCs w:val="16"/>
          <w:lang w:val="id-ID"/>
        </w:rPr>
      </w:pPr>
      <w:r w:rsidRPr="00813992">
        <w:rPr>
          <w:lang w:val="id-ID"/>
        </w:rPr>
        <w:tab/>
      </w:r>
    </w:p>
    <w:p w14:paraId="480E46C0" w14:textId="77777777" w:rsidR="00317540" w:rsidRPr="00813992" w:rsidRDefault="00317540" w:rsidP="006C5E3F">
      <w:pPr>
        <w:pStyle w:val="DaftarParagraf"/>
        <w:ind w:left="0" w:firstLine="0"/>
        <w:rPr>
          <w:b/>
          <w:bCs/>
          <w:lang w:val="id-ID"/>
        </w:rPr>
      </w:pPr>
    </w:p>
    <w:p w14:paraId="7C15BEAA" w14:textId="77777777" w:rsidR="00317540" w:rsidRPr="00813992" w:rsidRDefault="00317540" w:rsidP="006C5E3F">
      <w:pPr>
        <w:pStyle w:val="DaftarParagraf"/>
        <w:ind w:left="0" w:firstLine="0"/>
        <w:rPr>
          <w:b/>
          <w:bCs/>
          <w:lang w:val="id-ID"/>
        </w:rPr>
      </w:pPr>
    </w:p>
    <w:p w14:paraId="04AE9A33" w14:textId="77777777" w:rsidR="008B0E97" w:rsidRDefault="008B0E97" w:rsidP="006C5E3F">
      <w:pPr>
        <w:pStyle w:val="DaftarParagraf"/>
        <w:ind w:left="0" w:firstLine="0"/>
        <w:rPr>
          <w:b/>
          <w:bCs/>
          <w:lang w:val="id-ID"/>
        </w:rPr>
      </w:pPr>
    </w:p>
    <w:p w14:paraId="2FE650A8" w14:textId="78DB007C" w:rsidR="006C5E3F" w:rsidRPr="00813992" w:rsidRDefault="006C5E3F" w:rsidP="006C5E3F">
      <w:pPr>
        <w:pStyle w:val="DaftarParagraf"/>
        <w:ind w:left="0" w:firstLine="0"/>
        <w:rPr>
          <w:bCs/>
          <w:lang w:val="id-ID"/>
        </w:rPr>
      </w:pPr>
      <w:r w:rsidRPr="00813992">
        <w:rPr>
          <w:b/>
          <w:bCs/>
          <w:lang w:val="id-ID"/>
        </w:rPr>
        <w:lastRenderedPageBreak/>
        <w:t>PENGUTUSAN</w:t>
      </w:r>
    </w:p>
    <w:p w14:paraId="31B1027E" w14:textId="5063EE85" w:rsidR="006C5E3F" w:rsidRPr="00813992" w:rsidRDefault="006C5E3F" w:rsidP="006C5E3F">
      <w:pPr>
        <w:pStyle w:val="DaftarParagraf"/>
        <w:ind w:left="567" w:hanging="567"/>
        <w:rPr>
          <w:lang w:val="id-ID"/>
        </w:rPr>
      </w:pPr>
      <w:r w:rsidRPr="00813992">
        <w:rPr>
          <w:lang w:val="id-ID"/>
        </w:rPr>
        <w:t>PF:</w:t>
      </w:r>
      <w:r w:rsidRPr="00813992">
        <w:rPr>
          <w:lang w:val="id-ID"/>
        </w:rPr>
        <w:tab/>
        <w:t xml:space="preserve">Siapkan hatimu untuk menjadi gembala </w:t>
      </w:r>
      <w:r w:rsidR="008B0E97">
        <w:rPr>
          <w:lang w:val="id-ID"/>
        </w:rPr>
        <w:t xml:space="preserve">yang </w:t>
      </w:r>
      <w:r w:rsidRPr="00813992">
        <w:rPr>
          <w:lang w:val="id-ID"/>
        </w:rPr>
        <w:t xml:space="preserve">mendampingi </w:t>
      </w:r>
      <w:r w:rsidR="008B0E97">
        <w:rPr>
          <w:lang w:val="id-ID"/>
        </w:rPr>
        <w:t xml:space="preserve">sesama </w:t>
      </w:r>
      <w:r w:rsidRPr="00813992">
        <w:rPr>
          <w:lang w:val="id-ID"/>
        </w:rPr>
        <w:t>dan arahkanlah hatimu kepada Tuhan</w:t>
      </w:r>
    </w:p>
    <w:p w14:paraId="6EB95DDC"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t>Kami mengarahkan hati kepada Tuhan</w:t>
      </w:r>
    </w:p>
    <w:p w14:paraId="5852A2B4" w14:textId="77777777" w:rsidR="006C5E3F" w:rsidRPr="00813992" w:rsidRDefault="006C5E3F" w:rsidP="006C5E3F">
      <w:pPr>
        <w:pStyle w:val="DaftarParagraf"/>
        <w:ind w:left="567" w:hanging="567"/>
        <w:rPr>
          <w:lang w:val="id-ID"/>
        </w:rPr>
      </w:pPr>
      <w:r w:rsidRPr="00813992">
        <w:rPr>
          <w:lang w:val="id-ID"/>
        </w:rPr>
        <w:t>PF:</w:t>
      </w:r>
      <w:r w:rsidRPr="00813992">
        <w:rPr>
          <w:lang w:val="id-ID"/>
        </w:rPr>
        <w:tab/>
        <w:t>Jadilah saksi bagi Kristus</w:t>
      </w:r>
    </w:p>
    <w:p w14:paraId="7538AEE0"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t>kami siap menjadi saksi bagi Kristus</w:t>
      </w:r>
    </w:p>
    <w:p w14:paraId="1A99BF43" w14:textId="77777777" w:rsidR="006C5E3F" w:rsidRPr="00813992" w:rsidRDefault="006C5E3F" w:rsidP="006C5E3F">
      <w:pPr>
        <w:pStyle w:val="DaftarParagraf"/>
        <w:ind w:left="567" w:hanging="567"/>
        <w:rPr>
          <w:lang w:val="id-ID"/>
        </w:rPr>
      </w:pPr>
      <w:r w:rsidRPr="00813992">
        <w:rPr>
          <w:lang w:val="id-ID"/>
        </w:rPr>
        <w:t>PF:</w:t>
      </w:r>
      <w:r w:rsidRPr="00813992">
        <w:rPr>
          <w:lang w:val="id-ID"/>
        </w:rPr>
        <w:tab/>
        <w:t>Terpujilah Tuhan Allah kita</w:t>
      </w:r>
    </w:p>
    <w:p w14:paraId="174B38CC" w14:textId="77777777" w:rsidR="006C5E3F" w:rsidRPr="00813992" w:rsidRDefault="006C5E3F" w:rsidP="006C5E3F">
      <w:pPr>
        <w:pStyle w:val="DaftarParagraf"/>
        <w:ind w:left="567" w:hanging="567"/>
        <w:rPr>
          <w:lang w:val="id-ID"/>
        </w:rPr>
      </w:pPr>
      <w:r w:rsidRPr="00813992">
        <w:rPr>
          <w:lang w:val="id-ID"/>
        </w:rPr>
        <w:t>U:</w:t>
      </w:r>
      <w:r w:rsidRPr="00813992">
        <w:rPr>
          <w:lang w:val="id-ID"/>
        </w:rPr>
        <w:tab/>
        <w:t>Kini dan selamanya</w:t>
      </w:r>
    </w:p>
    <w:p w14:paraId="3BCE9A37" w14:textId="77777777" w:rsidR="006C5E3F" w:rsidRPr="00813992" w:rsidRDefault="006C5E3F" w:rsidP="006C5E3F">
      <w:pPr>
        <w:pStyle w:val="DaftarParagraf"/>
        <w:ind w:left="567" w:hanging="567"/>
        <w:rPr>
          <w:lang w:val="id-ID"/>
        </w:rPr>
      </w:pPr>
      <w:r w:rsidRPr="00813992">
        <w:rPr>
          <w:lang w:val="id-ID"/>
        </w:rPr>
        <w:t>PF:</w:t>
      </w:r>
      <w:r w:rsidRPr="00813992">
        <w:rPr>
          <w:lang w:val="id-ID"/>
        </w:rPr>
        <w:tab/>
        <w:t xml:space="preserve">Pergilah dalam sukacita, ingatlah sabda Tuhan, bahwa Ia terus berkarya dalam hidup Saudara. Jalanilah hidup dalam rasa syukur dan setialah melakukan panggilan-Nya. Tuhan mengiringi hidup saudara dengan berkat-Nya </w:t>
      </w:r>
    </w:p>
    <w:p w14:paraId="7FFEFAFB" w14:textId="77777777" w:rsidR="006C5E3F" w:rsidRPr="00813992" w:rsidRDefault="006C5E3F" w:rsidP="006C5E3F">
      <w:pPr>
        <w:pStyle w:val="DaftarParagraf"/>
        <w:ind w:left="0"/>
        <w:rPr>
          <w:lang w:val="id-ID"/>
        </w:rPr>
      </w:pPr>
    </w:p>
    <w:p w14:paraId="73EF6891" w14:textId="77777777" w:rsidR="006C5E3F" w:rsidRPr="00813992" w:rsidRDefault="006C5E3F" w:rsidP="006C5E3F">
      <w:pPr>
        <w:pStyle w:val="DaftarParagraf"/>
        <w:ind w:left="0" w:firstLine="0"/>
        <w:rPr>
          <w:b/>
          <w:bCs/>
          <w:lang w:val="id-ID"/>
        </w:rPr>
      </w:pPr>
      <w:r w:rsidRPr="00813992">
        <w:rPr>
          <w:b/>
          <w:bCs/>
          <w:lang w:val="id-ID"/>
        </w:rPr>
        <w:t>BERKAT</w:t>
      </w:r>
    </w:p>
    <w:p w14:paraId="25A32804" w14:textId="6716E2A3" w:rsidR="008B0E97" w:rsidRPr="008B0E97" w:rsidRDefault="006C5E3F" w:rsidP="008B0E97">
      <w:pPr>
        <w:pStyle w:val="DaftarParagraf"/>
        <w:ind w:left="567" w:hanging="567"/>
        <w:rPr>
          <w:spacing w:val="-4"/>
          <w:lang w:val="id-ID"/>
        </w:rPr>
      </w:pPr>
      <w:r w:rsidRPr="00813992">
        <w:rPr>
          <w:lang w:val="id-ID"/>
        </w:rPr>
        <w:t>PF:</w:t>
      </w:r>
      <w:r w:rsidRPr="00813992">
        <w:rPr>
          <w:lang w:val="id-ID"/>
        </w:rPr>
        <w:tab/>
      </w:r>
      <w:r w:rsidR="008B0E97" w:rsidRPr="008B0E97">
        <w:rPr>
          <w:spacing w:val="-4"/>
          <w:lang w:val="id-ID"/>
        </w:rPr>
        <w:t>Janganlah takut, sebab Aku menyertai engkau, janganlah bimbang, sebab Aku ini Allahmu; Aku akan meneguhkan, bahkan akan menolong engkau; Aku akan memegang engkau dengan tangan kanan-Ku yang membawa kemenangan</w:t>
      </w:r>
      <w:r w:rsidR="008B0E97">
        <w:rPr>
          <w:spacing w:val="-4"/>
          <w:lang w:val="id-ID"/>
        </w:rPr>
        <w:t>, demikianlah janji Tuhan. Bersama Allah, engkau diberkati oleh Sang Persekutuan Kekal, Bapa, Anak dan Roh Kudus yang kasihnya tidak pernah meninggalkan kita sekarang sampai selama-lamanya.</w:t>
      </w:r>
    </w:p>
    <w:p w14:paraId="7F42DEAA" w14:textId="77777777" w:rsidR="008B0E97" w:rsidRPr="008B0E97" w:rsidRDefault="008B0E97" w:rsidP="008B0E97">
      <w:pPr>
        <w:pStyle w:val="DaftarParagraf"/>
        <w:ind w:left="567" w:hanging="567"/>
        <w:rPr>
          <w:spacing w:val="-4"/>
          <w:lang w:val="id-ID"/>
        </w:rPr>
      </w:pPr>
    </w:p>
    <w:p w14:paraId="43652F52" w14:textId="77777777" w:rsidR="008B0E97" w:rsidRPr="008B0E97" w:rsidRDefault="008B0E97" w:rsidP="008B0E97">
      <w:pPr>
        <w:pStyle w:val="DaftarParagraf"/>
        <w:ind w:left="567" w:hanging="567"/>
        <w:rPr>
          <w:spacing w:val="-4"/>
          <w:lang w:val="id-ID"/>
        </w:rPr>
      </w:pPr>
    </w:p>
    <w:p w14:paraId="78E474A0" w14:textId="4EF0718C" w:rsidR="006C5E3F" w:rsidRPr="00813992" w:rsidRDefault="006C5E3F" w:rsidP="006C5E3F">
      <w:pPr>
        <w:pStyle w:val="DaftarParagraf"/>
        <w:ind w:left="567" w:hanging="567"/>
        <w:rPr>
          <w:lang w:val="id-ID"/>
        </w:rPr>
      </w:pPr>
      <w:r w:rsidRPr="00813992">
        <w:rPr>
          <w:lang w:val="id-ID"/>
        </w:rPr>
        <w:t>U:</w:t>
      </w:r>
      <w:r w:rsidRPr="00813992">
        <w:rPr>
          <w:lang w:val="id-ID"/>
        </w:rPr>
        <w:tab/>
        <w:t>(menyanyikan NKB 225“ H</w:t>
      </w:r>
      <w:r w:rsidR="008B0E97">
        <w:rPr>
          <w:lang w:val="id-ID"/>
        </w:rPr>
        <w:t>aleluta</w:t>
      </w:r>
      <w:r w:rsidRPr="00813992">
        <w:rPr>
          <w:lang w:val="id-ID"/>
        </w:rPr>
        <w:t>! AMIN!“)</w:t>
      </w:r>
    </w:p>
    <w:p w14:paraId="6F5B1DF3" w14:textId="77777777" w:rsidR="006C5E3F" w:rsidRPr="00813992" w:rsidRDefault="006C5E3F" w:rsidP="006C5E3F">
      <w:pPr>
        <w:pStyle w:val="DaftarParagraf"/>
        <w:ind w:left="567"/>
        <w:jc w:val="center"/>
        <w:rPr>
          <w:lang w:val="id-ID"/>
        </w:rPr>
      </w:pPr>
    </w:p>
    <w:p w14:paraId="1598EEFD" w14:textId="1B2ADC91" w:rsidR="006C5E3F" w:rsidRPr="0095414C" w:rsidRDefault="006C5E3F" w:rsidP="006C5E3F">
      <w:pPr>
        <w:jc w:val="right"/>
        <w:rPr>
          <w:rFonts w:cs="Calibri Light"/>
          <w:b/>
          <w:bCs/>
          <w:lang w:val="id-ID"/>
        </w:rPr>
      </w:pPr>
      <w:r w:rsidRPr="0095414C">
        <w:rPr>
          <w:rFonts w:cs="Calibri Light"/>
          <w:lang w:val="id-ID"/>
        </w:rPr>
        <w:t>(</w:t>
      </w:r>
      <w:r w:rsidR="0095414C">
        <w:rPr>
          <w:rFonts w:cs="Calibri Light"/>
          <w:lang w:val="id-ID"/>
        </w:rPr>
        <w:t>hk</w:t>
      </w:r>
      <w:r w:rsidRPr="0095414C">
        <w:rPr>
          <w:rFonts w:cs="Calibri Light"/>
          <w:lang w:val="id-ID"/>
        </w:rPr>
        <w:t>)</w:t>
      </w:r>
    </w:p>
    <w:p w14:paraId="27150F31" w14:textId="77777777" w:rsidR="006C5E3F" w:rsidRPr="00813992" w:rsidRDefault="006C5E3F" w:rsidP="006C5E3F">
      <w:pPr>
        <w:jc w:val="right"/>
        <w:rPr>
          <w:lang w:val="id-ID"/>
        </w:rPr>
      </w:pPr>
    </w:p>
    <w:p w14:paraId="6DF495E0" w14:textId="77777777" w:rsidR="006C5E3F" w:rsidRPr="00813992" w:rsidRDefault="006C5E3F" w:rsidP="006C5E3F">
      <w:pPr>
        <w:pStyle w:val="DaftarParagraf"/>
        <w:ind w:left="0"/>
        <w:jc w:val="center"/>
        <w:rPr>
          <w:rFonts w:ascii="Wingdings" w:hAnsi="Wingdings"/>
          <w:lang w:val="id-ID"/>
        </w:rPr>
      </w:pPr>
      <w:r w:rsidRPr="00813992">
        <w:rPr>
          <w:rFonts w:ascii="Wingdings" w:hAnsi="Wingdings"/>
          <w:lang w:val="id-ID"/>
        </w:rPr>
        <w:t></w:t>
      </w:r>
    </w:p>
    <w:p w14:paraId="1F6B1706" w14:textId="77777777" w:rsidR="006C5E3F" w:rsidRPr="00813992" w:rsidRDefault="006C5E3F" w:rsidP="006C5E3F">
      <w:pPr>
        <w:jc w:val="both"/>
        <w:rPr>
          <w:lang w:val="id-ID"/>
        </w:rPr>
      </w:pPr>
    </w:p>
    <w:p w14:paraId="76B8A595" w14:textId="77777777" w:rsidR="006C5E3F" w:rsidRPr="00813992" w:rsidRDefault="006C5E3F" w:rsidP="006C5E3F">
      <w:pPr>
        <w:jc w:val="both"/>
        <w:rPr>
          <w:lang w:val="id-ID"/>
        </w:rPr>
      </w:pPr>
    </w:p>
    <w:p w14:paraId="55F2E513" w14:textId="77777777" w:rsidR="006C5E3F" w:rsidRPr="00813992" w:rsidRDefault="006C5E3F" w:rsidP="006C5E3F">
      <w:pPr>
        <w:jc w:val="both"/>
        <w:rPr>
          <w:lang w:val="id-ID"/>
        </w:rPr>
      </w:pPr>
    </w:p>
    <w:p w14:paraId="70574771" w14:textId="77777777" w:rsidR="006C5E3F" w:rsidRPr="00813992" w:rsidRDefault="006C5E3F" w:rsidP="006C5E3F">
      <w:pPr>
        <w:jc w:val="both"/>
        <w:rPr>
          <w:lang w:val="id-ID"/>
        </w:rPr>
      </w:pPr>
    </w:p>
    <w:p w14:paraId="7EADB778" w14:textId="77777777" w:rsidR="006C5E3F" w:rsidRPr="00813992" w:rsidRDefault="006C5E3F" w:rsidP="006C5E3F">
      <w:pPr>
        <w:jc w:val="both"/>
        <w:rPr>
          <w:lang w:val="id-ID"/>
        </w:rPr>
      </w:pPr>
    </w:p>
    <w:p w14:paraId="4E2B620F" w14:textId="77777777" w:rsidR="006C5E3F" w:rsidRPr="00813992" w:rsidRDefault="006C5E3F" w:rsidP="006C5E3F">
      <w:pPr>
        <w:jc w:val="both"/>
        <w:rPr>
          <w:lang w:val="id-ID"/>
        </w:rPr>
      </w:pPr>
    </w:p>
    <w:p w14:paraId="3557712A" w14:textId="77777777" w:rsidR="006C5E3F" w:rsidRPr="00813992" w:rsidRDefault="006C5E3F" w:rsidP="006C5E3F">
      <w:pPr>
        <w:jc w:val="both"/>
        <w:rPr>
          <w:lang w:val="id-ID"/>
        </w:rPr>
      </w:pPr>
    </w:p>
    <w:p w14:paraId="06220B92" w14:textId="77777777" w:rsidR="006C5E3F" w:rsidRPr="00813992" w:rsidRDefault="006C5E3F" w:rsidP="006C5E3F">
      <w:pPr>
        <w:jc w:val="both"/>
        <w:rPr>
          <w:lang w:val="id-ID"/>
        </w:rPr>
      </w:pPr>
    </w:p>
    <w:p w14:paraId="403D03BB" w14:textId="77777777" w:rsidR="006C5E3F" w:rsidRPr="00813992" w:rsidRDefault="006C5E3F" w:rsidP="006C5E3F">
      <w:pPr>
        <w:jc w:val="both"/>
        <w:rPr>
          <w:lang w:val="id-ID"/>
        </w:rPr>
      </w:pPr>
    </w:p>
    <w:p w14:paraId="3FBDB850" w14:textId="77777777" w:rsidR="006C5E3F" w:rsidRPr="00813992" w:rsidRDefault="006C5E3F" w:rsidP="006C5E3F">
      <w:pPr>
        <w:jc w:val="both"/>
        <w:rPr>
          <w:lang w:val="id-ID"/>
        </w:rPr>
      </w:pPr>
    </w:p>
    <w:p w14:paraId="06D53075" w14:textId="77777777" w:rsidR="006C5E3F" w:rsidRPr="00813992" w:rsidRDefault="006C5E3F" w:rsidP="006C5E3F">
      <w:pPr>
        <w:jc w:val="both"/>
        <w:rPr>
          <w:lang w:val="id-ID"/>
        </w:rPr>
      </w:pPr>
    </w:p>
    <w:p w14:paraId="03D98CD3" w14:textId="77777777" w:rsidR="006C5E3F" w:rsidRPr="00813992" w:rsidRDefault="006C5E3F" w:rsidP="006C5E3F">
      <w:pPr>
        <w:jc w:val="both"/>
        <w:rPr>
          <w:lang w:val="id-ID"/>
        </w:rPr>
      </w:pPr>
    </w:p>
    <w:p w14:paraId="25403120" w14:textId="77777777" w:rsidR="006C5E3F" w:rsidRPr="00813992" w:rsidRDefault="006C5E3F" w:rsidP="006C5E3F">
      <w:pPr>
        <w:jc w:val="both"/>
        <w:rPr>
          <w:lang w:val="id-ID"/>
        </w:rPr>
      </w:pPr>
    </w:p>
    <w:p w14:paraId="410397A1" w14:textId="77777777" w:rsidR="006C5E3F" w:rsidRPr="00813992" w:rsidRDefault="006C5E3F" w:rsidP="006C5E3F">
      <w:pPr>
        <w:jc w:val="both"/>
        <w:rPr>
          <w:lang w:val="id-ID"/>
        </w:rPr>
      </w:pPr>
    </w:p>
    <w:p w14:paraId="4D7E2561" w14:textId="77777777" w:rsidR="006C5E3F" w:rsidRPr="00813992" w:rsidRDefault="006C5E3F" w:rsidP="006C5E3F">
      <w:pPr>
        <w:jc w:val="both"/>
        <w:rPr>
          <w:lang w:val="id-ID"/>
        </w:rPr>
      </w:pPr>
    </w:p>
    <w:p w14:paraId="1B66BA0A" w14:textId="77777777" w:rsidR="006C5E3F" w:rsidRPr="00813992" w:rsidRDefault="006C5E3F" w:rsidP="006C5E3F">
      <w:pPr>
        <w:jc w:val="both"/>
        <w:rPr>
          <w:lang w:val="id-ID"/>
        </w:rPr>
      </w:pPr>
    </w:p>
    <w:p w14:paraId="2F7FE9E9" w14:textId="77777777" w:rsidR="006C5E3F" w:rsidRPr="00813992" w:rsidRDefault="006C5E3F" w:rsidP="006C5E3F">
      <w:pPr>
        <w:jc w:val="both"/>
        <w:rPr>
          <w:lang w:val="id-ID"/>
        </w:rPr>
      </w:pPr>
    </w:p>
    <w:p w14:paraId="2021F878" w14:textId="77777777" w:rsidR="006C5E3F" w:rsidRPr="00813992" w:rsidRDefault="006C5E3F" w:rsidP="006C5E3F">
      <w:pPr>
        <w:jc w:val="both"/>
        <w:rPr>
          <w:lang w:val="id-ID"/>
        </w:rPr>
      </w:pPr>
    </w:p>
    <w:p w14:paraId="5AD8C4DD" w14:textId="77777777" w:rsidR="006C5E3F" w:rsidRPr="00813992" w:rsidRDefault="006C5E3F" w:rsidP="006C5E3F">
      <w:pPr>
        <w:jc w:val="both"/>
        <w:rPr>
          <w:lang w:val="id-ID"/>
        </w:rPr>
      </w:pPr>
    </w:p>
    <w:p w14:paraId="68BF3F2C" w14:textId="77777777" w:rsidR="006C5E3F" w:rsidRPr="00813992" w:rsidRDefault="006C5E3F" w:rsidP="006C5E3F">
      <w:pPr>
        <w:jc w:val="both"/>
        <w:rPr>
          <w:lang w:val="id-ID"/>
        </w:rPr>
      </w:pPr>
    </w:p>
    <w:p w14:paraId="4657612F" w14:textId="77777777" w:rsidR="006C5E3F" w:rsidRPr="00813992" w:rsidRDefault="006C5E3F" w:rsidP="006C5E3F">
      <w:pPr>
        <w:jc w:val="both"/>
        <w:rPr>
          <w:lang w:val="id-ID"/>
        </w:rPr>
      </w:pPr>
    </w:p>
    <w:p w14:paraId="01FE19BC" w14:textId="77777777" w:rsidR="006C5E3F" w:rsidRPr="00813992" w:rsidRDefault="006C5E3F" w:rsidP="006C5E3F">
      <w:pPr>
        <w:jc w:val="both"/>
        <w:rPr>
          <w:lang w:val="id-ID"/>
        </w:rPr>
      </w:pPr>
    </w:p>
    <w:p w14:paraId="5A591E80" w14:textId="77777777" w:rsidR="006C5E3F" w:rsidRPr="00813992" w:rsidRDefault="006C5E3F" w:rsidP="006C5E3F">
      <w:pPr>
        <w:jc w:val="both"/>
        <w:rPr>
          <w:lang w:val="id-ID"/>
        </w:rPr>
      </w:pPr>
    </w:p>
    <w:p w14:paraId="5419549E" w14:textId="77777777" w:rsidR="006C5E3F" w:rsidRPr="00813992" w:rsidRDefault="006C5E3F" w:rsidP="006C5E3F">
      <w:pPr>
        <w:jc w:val="both"/>
        <w:rPr>
          <w:lang w:val="id-ID"/>
        </w:rPr>
      </w:pPr>
    </w:p>
    <w:p w14:paraId="4C937A94" w14:textId="77777777" w:rsidR="006C5E3F" w:rsidRPr="00813992" w:rsidRDefault="006C5E3F" w:rsidP="006C5E3F">
      <w:pPr>
        <w:jc w:val="both"/>
        <w:rPr>
          <w:lang w:val="id-ID"/>
        </w:rPr>
      </w:pPr>
    </w:p>
    <w:p w14:paraId="31D294D3" w14:textId="77777777" w:rsidR="006C5E3F" w:rsidRPr="00813992" w:rsidRDefault="006C5E3F" w:rsidP="006C5E3F">
      <w:pPr>
        <w:jc w:val="both"/>
        <w:rPr>
          <w:lang w:val="id-ID"/>
        </w:rPr>
      </w:pPr>
    </w:p>
    <w:p w14:paraId="151086B1" w14:textId="77777777" w:rsidR="006C5E3F" w:rsidRPr="00813992" w:rsidRDefault="006C5E3F" w:rsidP="006C5E3F">
      <w:pPr>
        <w:jc w:val="both"/>
        <w:rPr>
          <w:lang w:val="id-ID"/>
        </w:rPr>
      </w:pPr>
    </w:p>
    <w:p w14:paraId="01D30E74" w14:textId="77777777" w:rsidR="006C5E3F" w:rsidRPr="00813992" w:rsidRDefault="006C5E3F" w:rsidP="006C5E3F">
      <w:pPr>
        <w:jc w:val="both"/>
        <w:rPr>
          <w:lang w:val="id-ID"/>
        </w:rPr>
      </w:pPr>
    </w:p>
    <w:p w14:paraId="1BB27B4E" w14:textId="77777777" w:rsidR="006C5E3F" w:rsidRPr="00813992" w:rsidRDefault="006C5E3F" w:rsidP="006C5E3F">
      <w:pPr>
        <w:jc w:val="both"/>
        <w:rPr>
          <w:lang w:val="id-ID"/>
        </w:rPr>
      </w:pPr>
    </w:p>
    <w:p w14:paraId="59E53028" w14:textId="77777777" w:rsidR="006C5E3F" w:rsidRPr="00813992" w:rsidRDefault="006C5E3F" w:rsidP="006C5E3F">
      <w:pPr>
        <w:jc w:val="both"/>
        <w:rPr>
          <w:lang w:val="id-ID"/>
        </w:rPr>
      </w:pPr>
    </w:p>
    <w:p w14:paraId="58B37BAC" w14:textId="77777777" w:rsidR="006C5E3F" w:rsidRPr="00813992" w:rsidRDefault="006C5E3F" w:rsidP="006C5E3F">
      <w:pPr>
        <w:jc w:val="both"/>
        <w:rPr>
          <w:lang w:val="id-ID"/>
        </w:rPr>
      </w:pPr>
    </w:p>
    <w:p w14:paraId="101581C3" w14:textId="487557BB" w:rsidR="00584ECC" w:rsidRPr="00813992" w:rsidRDefault="00584ECC" w:rsidP="006C5E3F">
      <w:pPr>
        <w:jc w:val="both"/>
        <w:rPr>
          <w:lang w:val="id-ID"/>
        </w:rPr>
      </w:pPr>
      <w:r w:rsidRPr="00813992">
        <w:rPr>
          <w:lang w:val="id-ID"/>
        </w:rPr>
        <w:br w:type="page"/>
      </w:r>
    </w:p>
    <w:p w14:paraId="732D3214" w14:textId="4AF5C3E2" w:rsidR="00BA3115" w:rsidRPr="00813992" w:rsidRDefault="00B63627" w:rsidP="00BA3115">
      <w:pPr>
        <w:jc w:val="both"/>
        <w:rPr>
          <w:lang w:val="id-ID"/>
        </w:rPr>
      </w:pPr>
      <w:r w:rsidRPr="00813992">
        <w:rPr>
          <w:noProof/>
          <w:lang w:val="id-ID"/>
        </w:rPr>
        <w:lastRenderedPageBreak/>
        <mc:AlternateContent>
          <mc:Choice Requires="wps">
            <w:drawing>
              <wp:anchor distT="45720" distB="45720" distL="114300" distR="114300" simplePos="0" relativeHeight="251763200" behindDoc="1" locked="0" layoutInCell="1" allowOverlap="1" wp14:anchorId="7BE7A261" wp14:editId="23F9283D">
                <wp:simplePos x="0" y="0"/>
                <wp:positionH relativeFrom="margin">
                  <wp:posOffset>2381250</wp:posOffset>
                </wp:positionH>
                <wp:positionV relativeFrom="paragraph">
                  <wp:posOffset>92710</wp:posOffset>
                </wp:positionV>
                <wp:extent cx="1590675" cy="1295400"/>
                <wp:effectExtent l="0" t="0" r="9525" b="0"/>
                <wp:wrapThrough wrapText="bothSides">
                  <wp:wrapPolygon edited="0">
                    <wp:start x="0" y="0"/>
                    <wp:lineTo x="0" y="21282"/>
                    <wp:lineTo x="21471" y="21282"/>
                    <wp:lineTo x="21471" y="0"/>
                    <wp:lineTo x="0" y="0"/>
                  </wp:wrapPolygon>
                </wp:wrapThrough>
                <wp:docPr id="65525021"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54F942" w14:textId="6F7DCBE3" w:rsidR="00B63627" w:rsidRPr="00B63627" w:rsidRDefault="00B63627" w:rsidP="00B63627">
                            <w:pPr>
                              <w:jc w:val="center"/>
                              <w:rPr>
                                <w:rFonts w:ascii="Cooper Black" w:eastAsia="SimSun" w:hAnsi="Cooper Black" w:cs="SimSun"/>
                                <w:sz w:val="28"/>
                                <w:szCs w:val="36"/>
                              </w:rPr>
                            </w:pPr>
                            <w:r w:rsidRPr="00772C5F">
                              <w:rPr>
                                <w:rFonts w:ascii="Cooper Black" w:eastAsia="SimSun" w:hAnsi="Cooper Black" w:cs="SimSun"/>
                                <w:sz w:val="28"/>
                                <w:szCs w:val="36"/>
                              </w:rPr>
                              <w:t xml:space="preserve">Menjadi </w:t>
                            </w:r>
                            <w:r w:rsidR="00772C5F">
                              <w:rPr>
                                <w:rFonts w:ascii="Cooper Black" w:eastAsia="SimSun" w:hAnsi="Cooper Black" w:cs="SimSun"/>
                                <w:sz w:val="28"/>
                                <w:szCs w:val="36"/>
                              </w:rPr>
                              <w:t>Saksi Kemuliaan-Nya</w:t>
                            </w:r>
                          </w:p>
                          <w:p w14:paraId="42EB4BB1" w14:textId="77777777" w:rsidR="00B63627" w:rsidRPr="00C76228" w:rsidRDefault="00B63627" w:rsidP="00B63627">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7C3A2A9" w14:textId="77777777" w:rsidR="00B63627" w:rsidRPr="00C76228" w:rsidRDefault="00B63627" w:rsidP="00B63627">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BE7A261" id="_x0000_s1104" type="#_x0000_t202" style="position:absolute;left:0;text-align:left;margin-left:187.5pt;margin-top:7.3pt;width:125.25pt;height:102pt;z-index:-251553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" stroked="f">
                <v:textbox>
                  <w:txbxContent>
                    <w:p w14:paraId="5C54F942" w14:textId="6F7DCBE3" w:rsidR="00B63627" w:rsidRPr="00B63627" w:rsidRDefault="00B63627" w:rsidP="00B63627">
                      <w:pPr>
                        <w:jc w:val="center"/>
                        <w:rPr>
                          <w:rFonts w:ascii="Cooper Black" w:eastAsia="SimSun" w:hAnsi="Cooper Black" w:cs="SimSun"/>
                          <w:sz w:val="28"/>
                          <w:szCs w:val="36"/>
                        </w:rPr>
                      </w:pPr>
                      <w:r w:rsidRPr="00772C5F">
                        <w:rPr>
                          <w:rFonts w:ascii="Cooper Black" w:eastAsia="SimSun" w:hAnsi="Cooper Black" w:cs="SimSun"/>
                          <w:sz w:val="28"/>
                          <w:szCs w:val="36"/>
                        </w:rPr>
                        <w:t xml:space="preserve">Menjadi </w:t>
                      </w:r>
                      <w:r w:rsidR="00772C5F">
                        <w:rPr>
                          <w:rFonts w:ascii="Cooper Black" w:eastAsia="SimSun" w:hAnsi="Cooper Black" w:cs="SimSun"/>
                          <w:sz w:val="28"/>
                          <w:szCs w:val="36"/>
                        </w:rPr>
                        <w:t>Saksi Kemuliaan-Nya</w:t>
                      </w:r>
                    </w:p>
                    <w:p w14:paraId="42EB4BB1" w14:textId="77777777" w:rsidR="00B63627" w:rsidRPr="00C76228" w:rsidRDefault="00B63627" w:rsidP="00B63627">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7C3A2A9" w14:textId="77777777" w:rsidR="00B63627" w:rsidRPr="00C76228" w:rsidRDefault="00B63627" w:rsidP="00B63627">
                      <w:pPr>
                        <w:jc w:val="center"/>
                        <w:rPr>
                          <w:rFonts w:ascii="Cooper Black" w:eastAsia="SimSun" w:hAnsi="Cooper Black" w:cs="SimSun"/>
                          <w:sz w:val="36"/>
                          <w:szCs w:val="36"/>
                          <w:lang w:val="id-ID"/>
                        </w:rPr>
                      </w:pPr>
                    </w:p>
                  </w:txbxContent>
                </v:textbox>
                <w10:wrap type="through" anchorx="margin"/>
              </v:shape>
            </w:pict>
          </mc:Fallback>
        </mc:AlternateContent>
      </w:r>
      <w:r w:rsidRPr="00813992">
        <w:rPr>
          <w:noProof/>
          <w:lang w:val="id-ID"/>
        </w:rPr>
        <mc:AlternateContent>
          <mc:Choice Requires="wps">
            <w:drawing>
              <wp:anchor distT="0" distB="0" distL="114300" distR="114300" simplePos="0" relativeHeight="251764224" behindDoc="0" locked="0" layoutInCell="1" allowOverlap="1" wp14:anchorId="32EFC32E" wp14:editId="4E0EAC69">
                <wp:simplePos x="0" y="0"/>
                <wp:positionH relativeFrom="column">
                  <wp:posOffset>0</wp:posOffset>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21257834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chemeClr val="bg1">
                            <a:lumMod val="85000"/>
                          </a:schemeClr>
                        </a:solidFill>
                        <a:ln w="9525">
                          <a:noFill/>
                          <a:miter lim="800000"/>
                          <a:headEnd/>
                          <a:tailEnd/>
                        </a:ln>
                      </wps:spPr>
                      <wps:txbx>
                        <w:txbxContent>
                          <w:p w14:paraId="59B38500" w14:textId="77777777" w:rsidR="00B63627" w:rsidRPr="00772C5F" w:rsidRDefault="00B63627" w:rsidP="00B63627">
                            <w:pPr>
                              <w:rPr>
                                <w:b/>
                              </w:rPr>
                            </w:pPr>
                            <w:r w:rsidRPr="00772C5F">
                              <w:rPr>
                                <w:b/>
                              </w:rPr>
                              <w:t>BAHAN LITURGI</w:t>
                            </w:r>
                          </w:p>
                          <w:p w14:paraId="570230D5" w14:textId="48124A84" w:rsidR="00B63627" w:rsidRPr="00772C5F" w:rsidRDefault="00B63627" w:rsidP="00B63627">
                            <w:pPr>
                              <w:rPr>
                                <w:b/>
                              </w:rPr>
                            </w:pPr>
                            <w:r w:rsidRPr="00772C5F">
                              <w:rPr>
                                <w:b/>
                              </w:rPr>
                              <w:t>Minggu Paska Kelima</w:t>
                            </w:r>
                          </w:p>
                          <w:p w14:paraId="0A18416F" w14:textId="3D3E4DDE" w:rsidR="00B63627" w:rsidRPr="00F976DD" w:rsidRDefault="00B63627" w:rsidP="00B63627">
                            <w:pPr>
                              <w:rPr>
                                <w:rFonts w:cs="Calibri"/>
                                <w:bCs/>
                                <w:i/>
                                <w:iCs/>
                                <w:sz w:val="20"/>
                                <w:szCs w:val="20"/>
                              </w:rPr>
                            </w:pPr>
                            <w:r w:rsidRPr="00772C5F">
                              <w:rPr>
                                <w:rFonts w:cs="Calibri"/>
                                <w:bCs/>
                                <w:i/>
                                <w:iCs/>
                                <w:sz w:val="20"/>
                                <w:szCs w:val="20"/>
                              </w:rPr>
                              <w:t>Minggu; 18 Mei  2025</w:t>
                            </w:r>
                          </w:p>
                          <w:p w14:paraId="5F9301EF" w14:textId="77777777" w:rsidR="00B63627" w:rsidRDefault="00B63627" w:rsidP="00B63627">
                            <w:pPr>
                              <w:pBdr>
                                <w:top w:val="single" w:sz="4" w:space="1" w:color="7F7F7F"/>
                              </w:pBdr>
                              <w:rPr>
                                <w:rFonts w:cs="Calibri"/>
                                <w:bCs/>
                                <w:sz w:val="20"/>
                                <w:szCs w:val="20"/>
                              </w:rPr>
                            </w:pPr>
                            <w:r>
                              <w:rPr>
                                <w:rFonts w:cs="Calibri"/>
                                <w:bCs/>
                                <w:sz w:val="20"/>
                                <w:szCs w:val="20"/>
                              </w:rPr>
                              <w:t>Keterangan:</w:t>
                            </w:r>
                          </w:p>
                          <w:p w14:paraId="25BE1A06" w14:textId="77777777" w:rsidR="00B63627" w:rsidRDefault="00B63627" w:rsidP="00B63627">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ndeta</w:t>
                            </w:r>
                          </w:p>
                          <w:p w14:paraId="08F916C0" w14:textId="77777777" w:rsidR="00B63627" w:rsidRDefault="00B63627" w:rsidP="00B63627">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56EA6A90" w14:textId="77777777" w:rsidR="00B63627" w:rsidRDefault="00B63627" w:rsidP="00B63627">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7A06F398" w14:textId="77777777" w:rsidR="00B63627" w:rsidRDefault="00B63627" w:rsidP="00B63627">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77BC13E3" w14:textId="77777777" w:rsidR="00B63627" w:rsidRPr="00C76228" w:rsidRDefault="00B63627" w:rsidP="00B63627">
                            <w:pPr>
                              <w:ind w:left="1260" w:hanging="1260"/>
                              <w:rPr>
                                <w:rFonts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EFC32E" id="_x0000_s1105" type="#_x0000_t202" style="position:absolute;left:0;text-align:left;margin-left:0;margin-top:0;width:175.55pt;height:105.1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" fillcolor="#d8d8d8 [2732]" stroked="f">
                <v:textbox>
                  <w:txbxContent>
                    <w:p w14:paraId="59B38500" w14:textId="77777777" w:rsidR="00B63627" w:rsidRPr="00772C5F" w:rsidRDefault="00B63627" w:rsidP="00B63627">
                      <w:pPr>
                        <w:rPr>
                          <w:b/>
                        </w:rPr>
                      </w:pPr>
                      <w:r w:rsidRPr="00772C5F">
                        <w:rPr>
                          <w:b/>
                        </w:rPr>
                        <w:t>BAHAN LITURGI</w:t>
                      </w:r>
                    </w:p>
                    <w:p w14:paraId="570230D5" w14:textId="48124A84" w:rsidR="00B63627" w:rsidRPr="00772C5F" w:rsidRDefault="00B63627" w:rsidP="00B63627">
                      <w:pPr>
                        <w:rPr>
                          <w:b/>
                        </w:rPr>
                      </w:pPr>
                      <w:r w:rsidRPr="00772C5F">
                        <w:rPr>
                          <w:b/>
                        </w:rPr>
                        <w:t>Minggu Paska Kelima</w:t>
                      </w:r>
                    </w:p>
                    <w:p w14:paraId="0A18416F" w14:textId="3D3E4DDE" w:rsidR="00B63627" w:rsidRPr="00F976DD" w:rsidRDefault="00B63627" w:rsidP="00B63627">
                      <w:pPr>
                        <w:rPr>
                          <w:rFonts w:cs="Calibri"/>
                          <w:bCs/>
                          <w:i/>
                          <w:iCs/>
                          <w:sz w:val="20"/>
                          <w:szCs w:val="20"/>
                        </w:rPr>
                      </w:pPr>
                      <w:r w:rsidRPr="00772C5F">
                        <w:rPr>
                          <w:rFonts w:cs="Calibri"/>
                          <w:bCs/>
                          <w:i/>
                          <w:iCs/>
                          <w:sz w:val="20"/>
                          <w:szCs w:val="20"/>
                        </w:rPr>
                        <w:t>Minggu; 18 Mei  2025</w:t>
                      </w:r>
                    </w:p>
                    <w:p w14:paraId="5F9301EF" w14:textId="77777777" w:rsidR="00B63627" w:rsidRDefault="00B63627" w:rsidP="00B63627">
                      <w:pPr>
                        <w:pBdr>
                          <w:top w:val="single" w:sz="4" w:space="1" w:color="7F7F7F"/>
                        </w:pBdr>
                        <w:rPr>
                          <w:rFonts w:cs="Calibri"/>
                          <w:bCs/>
                          <w:sz w:val="20"/>
                          <w:szCs w:val="20"/>
                        </w:rPr>
                      </w:pPr>
                      <w:r>
                        <w:rPr>
                          <w:rFonts w:cs="Calibri"/>
                          <w:bCs/>
                          <w:sz w:val="20"/>
                          <w:szCs w:val="20"/>
                        </w:rPr>
                        <w:t>Keterangan:</w:t>
                      </w:r>
                    </w:p>
                    <w:p w14:paraId="25BE1A06" w14:textId="77777777" w:rsidR="00B63627" w:rsidRDefault="00B63627" w:rsidP="00B63627">
                      <w:pPr>
                        <w:pBdr>
                          <w:top w:val="single" w:sz="4" w:space="1" w:color="7F7F7F"/>
                        </w:pBdr>
                        <w:ind w:left="720" w:hanging="720"/>
                        <w:rPr>
                          <w:rFonts w:cs="Calibri"/>
                          <w:bCs/>
                          <w:sz w:val="20"/>
                          <w:szCs w:val="20"/>
                        </w:rPr>
                      </w:pPr>
                      <w:r>
                        <w:rPr>
                          <w:rFonts w:cs="Calibri"/>
                          <w:bCs/>
                          <w:sz w:val="20"/>
                          <w:szCs w:val="20"/>
                        </w:rPr>
                        <w:t>P</w:t>
                      </w:r>
                      <w:r>
                        <w:rPr>
                          <w:rFonts w:cs="Calibri"/>
                          <w:bCs/>
                          <w:sz w:val="20"/>
                          <w:szCs w:val="20"/>
                          <w:lang w:val="id-ID"/>
                        </w:rPr>
                        <w:t>F</w:t>
                      </w:r>
                      <w:r>
                        <w:rPr>
                          <w:rFonts w:cs="Calibri"/>
                          <w:bCs/>
                          <w:sz w:val="20"/>
                          <w:szCs w:val="20"/>
                        </w:rPr>
                        <w:t>.:</w:t>
                      </w:r>
                      <w:r>
                        <w:rPr>
                          <w:rFonts w:cs="Calibri"/>
                          <w:bCs/>
                          <w:sz w:val="20"/>
                          <w:szCs w:val="20"/>
                        </w:rPr>
                        <w:tab/>
                        <w:t>Pendeta</w:t>
                      </w:r>
                    </w:p>
                    <w:p w14:paraId="08F916C0" w14:textId="77777777" w:rsidR="00B63627" w:rsidRDefault="00B63627" w:rsidP="00B63627">
                      <w:pPr>
                        <w:pBdr>
                          <w:top w:val="single" w:sz="4" w:space="1" w:color="7F7F7F"/>
                        </w:pBdr>
                        <w:ind w:left="720" w:hanging="720"/>
                        <w:rPr>
                          <w:rFonts w:cs="Calibri"/>
                          <w:bCs/>
                          <w:sz w:val="20"/>
                          <w:szCs w:val="20"/>
                        </w:rPr>
                      </w:pPr>
                      <w:r>
                        <w:rPr>
                          <w:rFonts w:cs="Calibri"/>
                          <w:bCs/>
                          <w:sz w:val="20"/>
                          <w:szCs w:val="20"/>
                        </w:rPr>
                        <w:t>M:</w:t>
                      </w:r>
                      <w:r>
                        <w:rPr>
                          <w:rFonts w:cs="Calibri"/>
                          <w:bCs/>
                          <w:sz w:val="20"/>
                          <w:szCs w:val="20"/>
                        </w:rPr>
                        <w:tab/>
                        <w:t>Majelis</w:t>
                      </w:r>
                    </w:p>
                    <w:p w14:paraId="56EA6A90" w14:textId="77777777" w:rsidR="00B63627" w:rsidRDefault="00B63627" w:rsidP="00B63627">
                      <w:pPr>
                        <w:pBdr>
                          <w:top w:val="single" w:sz="4" w:space="1" w:color="7F7F7F"/>
                        </w:pBdr>
                        <w:ind w:left="720" w:hanging="720"/>
                        <w:rPr>
                          <w:rFonts w:cs="Calibri"/>
                          <w:bCs/>
                          <w:sz w:val="20"/>
                          <w:szCs w:val="20"/>
                        </w:rPr>
                      </w:pPr>
                      <w:r>
                        <w:rPr>
                          <w:rFonts w:cs="Calibri"/>
                          <w:bCs/>
                          <w:sz w:val="20"/>
                          <w:szCs w:val="20"/>
                        </w:rPr>
                        <w:t>U:</w:t>
                      </w:r>
                      <w:r>
                        <w:rPr>
                          <w:rFonts w:cs="Calibri"/>
                          <w:bCs/>
                          <w:sz w:val="20"/>
                          <w:szCs w:val="20"/>
                        </w:rPr>
                        <w:tab/>
                        <w:t>Umat</w:t>
                      </w:r>
                    </w:p>
                    <w:p w14:paraId="7A06F398" w14:textId="77777777" w:rsidR="00B63627" w:rsidRDefault="00B63627" w:rsidP="00B63627">
                      <w:pPr>
                        <w:pBdr>
                          <w:top w:val="single" w:sz="4" w:space="1" w:color="7F7F7F"/>
                        </w:pBdr>
                        <w:ind w:left="720" w:hanging="720"/>
                        <w:rPr>
                          <w:rFonts w:cs="Calibri"/>
                          <w:bCs/>
                          <w:sz w:val="20"/>
                          <w:szCs w:val="20"/>
                        </w:rPr>
                      </w:pPr>
                      <w:r>
                        <w:rPr>
                          <w:rFonts w:cs="Calibri"/>
                          <w:bCs/>
                          <w:sz w:val="20"/>
                          <w:szCs w:val="20"/>
                        </w:rPr>
                        <w:t>L:</w:t>
                      </w:r>
                      <w:r>
                        <w:rPr>
                          <w:rFonts w:cs="Calibri"/>
                          <w:bCs/>
                          <w:sz w:val="20"/>
                          <w:szCs w:val="20"/>
                        </w:rPr>
                        <w:tab/>
                        <w:t>Lektor</w:t>
                      </w:r>
                    </w:p>
                    <w:p w14:paraId="77BC13E3" w14:textId="77777777" w:rsidR="00B63627" w:rsidRPr="00C76228" w:rsidRDefault="00B63627" w:rsidP="00B63627">
                      <w:pPr>
                        <w:ind w:left="1260" w:hanging="1260"/>
                        <w:rPr>
                          <w:rFonts w:cs="Calibri"/>
                          <w:bCs/>
                          <w:sz w:val="20"/>
                          <w:szCs w:val="20"/>
                        </w:rPr>
                      </w:pPr>
                    </w:p>
                  </w:txbxContent>
                </v:textbox>
                <w10:wrap type="through"/>
              </v:shape>
            </w:pict>
          </mc:Fallback>
        </mc:AlternateContent>
      </w:r>
    </w:p>
    <w:p w14:paraId="0319B1F6" w14:textId="56305B64" w:rsidR="00BA3115" w:rsidRPr="00813992" w:rsidRDefault="00BA3115" w:rsidP="00BA3115">
      <w:pPr>
        <w:jc w:val="both"/>
        <w:rPr>
          <w:lang w:val="id-ID"/>
        </w:rPr>
      </w:pPr>
    </w:p>
    <w:p w14:paraId="0E37A312" w14:textId="77777777" w:rsidR="00772C5F" w:rsidRPr="00772C5F" w:rsidRDefault="00772C5F" w:rsidP="00772C5F">
      <w:pPr>
        <w:widowControl/>
        <w:autoSpaceDE/>
        <w:autoSpaceDN/>
        <w:jc w:val="both"/>
        <w:rPr>
          <w:rFonts w:eastAsia="Calibri" w:cs="Times New Roman"/>
          <w:b/>
          <w:bCs/>
          <w:lang w:val="id-ID"/>
        </w:rPr>
      </w:pPr>
    </w:p>
    <w:p w14:paraId="0777A2B7" w14:textId="77777777" w:rsidR="00772C5F" w:rsidRPr="00772C5F" w:rsidRDefault="00772C5F" w:rsidP="00772C5F">
      <w:pPr>
        <w:widowControl/>
        <w:autoSpaceDE/>
        <w:autoSpaceDN/>
        <w:contextualSpacing/>
        <w:jc w:val="both"/>
        <w:rPr>
          <w:rFonts w:eastAsia="Calibri" w:cs="Times New Roman"/>
          <w:lang w:val="id-ID"/>
        </w:rPr>
      </w:pPr>
      <w:r w:rsidRPr="00772C5F">
        <w:rPr>
          <w:rFonts w:eastAsia="Calibri" w:cs="Times New Roman"/>
          <w:noProof/>
          <w:lang w:val="id-ID"/>
        </w:rPr>
        <mc:AlternateContent>
          <mc:Choice Requires="wps">
            <w:drawing>
              <wp:inline distT="0" distB="0" distL="0" distR="0" wp14:anchorId="6A559FD3" wp14:editId="71E14B86">
                <wp:extent cx="3983355" cy="1154430"/>
                <wp:effectExtent l="7620" t="12700" r="9525" b="13970"/>
                <wp:docPr id="656134182"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154430"/>
                        </a:xfrm>
                        <a:prstGeom prst="rect">
                          <a:avLst/>
                        </a:prstGeom>
                        <a:solidFill>
                          <a:srgbClr val="FFFFFF"/>
                        </a:solidFill>
                        <a:ln w="9525">
                          <a:solidFill>
                            <a:srgbClr val="000000"/>
                          </a:solidFill>
                          <a:miter lim="800000"/>
                          <a:headEnd/>
                          <a:tailEnd/>
                        </a:ln>
                      </wps:spPr>
                      <wps:txbx>
                        <w:txbxContent>
                          <w:p w14:paraId="55076247" w14:textId="77777777" w:rsidR="00772C5F" w:rsidRPr="00F50163" w:rsidRDefault="00772C5F" w:rsidP="00772C5F">
                            <w:pPr>
                              <w:rPr>
                                <w:b/>
                                <w:bCs/>
                                <w:lang w:val="id-ID"/>
                              </w:rPr>
                            </w:pPr>
                            <w:r w:rsidRPr="00F50163">
                              <w:rPr>
                                <w:b/>
                                <w:bCs/>
                                <w:lang w:val="id-ID"/>
                              </w:rPr>
                              <w:t>PERSIAPAN (menyesuaikan kebiasaan gereja masing-masing)</w:t>
                            </w:r>
                          </w:p>
                          <w:p w14:paraId="17521191" w14:textId="77777777" w:rsidR="00772C5F" w:rsidRPr="00F50163" w:rsidRDefault="00772C5F" w:rsidP="00772C5F">
                            <w:pPr>
                              <w:pStyle w:val="DaftarParagraf"/>
                              <w:widowControl/>
                              <w:numPr>
                                <w:ilvl w:val="0"/>
                                <w:numId w:val="24"/>
                              </w:numPr>
                              <w:autoSpaceDE/>
                              <w:autoSpaceDN/>
                              <w:ind w:left="284" w:hanging="284"/>
                              <w:contextualSpacing/>
                              <w:jc w:val="left"/>
                              <w:rPr>
                                <w:lang w:val="id-ID"/>
                              </w:rPr>
                            </w:pPr>
                            <w:r w:rsidRPr="00F50163">
                              <w:rPr>
                                <w:lang w:val="id-ID"/>
                              </w:rPr>
                              <w:t>Organis/pianis memainkan lagu-lagu yang membawa jemaat menghayati ibadah yang akan dilakukan</w:t>
                            </w:r>
                          </w:p>
                          <w:p w14:paraId="42789E00" w14:textId="77777777" w:rsidR="00772C5F" w:rsidRPr="00F50163" w:rsidRDefault="00772C5F" w:rsidP="00772C5F">
                            <w:pPr>
                              <w:pStyle w:val="DaftarParagraf"/>
                              <w:widowControl/>
                              <w:numPr>
                                <w:ilvl w:val="0"/>
                                <w:numId w:val="24"/>
                              </w:numPr>
                              <w:autoSpaceDE/>
                              <w:autoSpaceDN/>
                              <w:ind w:left="284" w:hanging="284"/>
                              <w:contextualSpacing/>
                              <w:jc w:val="left"/>
                              <w:rPr>
                                <w:lang w:val="id-ID"/>
                              </w:rPr>
                            </w:pPr>
                            <w:r w:rsidRPr="00F50163">
                              <w:rPr>
                                <w:lang w:val="id-ID"/>
                              </w:rPr>
                              <w:t>Jemaat menciptakan saat teduh sebagai persiapan pribadi</w:t>
                            </w:r>
                          </w:p>
                          <w:p w14:paraId="285233ED" w14:textId="77777777" w:rsidR="00772C5F" w:rsidRPr="00F50163" w:rsidRDefault="00772C5F" w:rsidP="00772C5F">
                            <w:pPr>
                              <w:pStyle w:val="DaftarParagraf"/>
                              <w:widowControl/>
                              <w:numPr>
                                <w:ilvl w:val="0"/>
                                <w:numId w:val="24"/>
                              </w:numPr>
                              <w:autoSpaceDE/>
                              <w:autoSpaceDN/>
                              <w:ind w:left="284" w:hanging="284"/>
                              <w:contextualSpacing/>
                              <w:jc w:val="left"/>
                              <w:rPr>
                                <w:lang w:val="id-ID"/>
                              </w:rPr>
                            </w:pPr>
                            <w:r w:rsidRPr="00F50163">
                              <w:rPr>
                                <w:lang w:val="id-ID"/>
                              </w:rPr>
                              <w:t>Warta Jemaat dibacakan.</w:t>
                            </w:r>
                          </w:p>
                          <w:p w14:paraId="749EE156" w14:textId="77777777" w:rsidR="00772C5F" w:rsidRDefault="00772C5F" w:rsidP="00772C5F"/>
                        </w:txbxContent>
                      </wps:txbx>
                      <wps:bodyPr rot="0" vert="horz" wrap="square" lIns="91440" tIns="45720" rIns="91440" bIns="45720" anchor="t" anchorCtr="0" upright="1">
                        <a:noAutofit/>
                      </wps:bodyPr>
                    </wps:wsp>
                  </a:graphicData>
                </a:graphic>
              </wp:inline>
            </w:drawing>
          </mc:Choice>
          <mc:Fallback>
            <w:pict>
              <v:shape w14:anchorId="6A559FD3" id="_x0000_s1106" type="#_x0000_t202" style="width:313.65pt;height: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">
                <v:textbox>
                  <w:txbxContent>
                    <w:p w14:paraId="55076247" w14:textId="77777777" w:rsidR="00772C5F" w:rsidRPr="00F50163" w:rsidRDefault="00772C5F" w:rsidP="00772C5F">
                      <w:pPr>
                        <w:rPr>
                          <w:b/>
                          <w:bCs/>
                          <w:lang w:val="id-ID"/>
                        </w:rPr>
                      </w:pPr>
                      <w:r w:rsidRPr="00F50163">
                        <w:rPr>
                          <w:b/>
                          <w:bCs/>
                          <w:lang w:val="id-ID"/>
                        </w:rPr>
                        <w:t>PERSIAPAN (menyesuaikan kebiasaan gereja masing-masing)</w:t>
                      </w:r>
                    </w:p>
                    <w:p w14:paraId="17521191" w14:textId="77777777" w:rsidR="00772C5F" w:rsidRPr="00F50163" w:rsidRDefault="00772C5F" w:rsidP="00772C5F">
                      <w:pPr>
                        <w:pStyle w:val="DaftarParagraf"/>
                        <w:widowControl/>
                        <w:numPr>
                          <w:ilvl w:val="0"/>
                          <w:numId w:val="24"/>
                        </w:numPr>
                        <w:autoSpaceDE/>
                        <w:autoSpaceDN/>
                        <w:ind w:left="284" w:hanging="284"/>
                        <w:contextualSpacing/>
                        <w:jc w:val="left"/>
                        <w:rPr>
                          <w:lang w:val="id-ID"/>
                        </w:rPr>
                      </w:pPr>
                      <w:r w:rsidRPr="00F50163">
                        <w:rPr>
                          <w:lang w:val="id-ID"/>
                        </w:rPr>
                        <w:t>Organis/pianis memainkan lagu-lagu yang membawa jemaat menghayati ibadah yang akan dilakukan</w:t>
                      </w:r>
                    </w:p>
                    <w:p w14:paraId="42789E00" w14:textId="77777777" w:rsidR="00772C5F" w:rsidRPr="00F50163" w:rsidRDefault="00772C5F" w:rsidP="00772C5F">
                      <w:pPr>
                        <w:pStyle w:val="DaftarParagraf"/>
                        <w:widowControl/>
                        <w:numPr>
                          <w:ilvl w:val="0"/>
                          <w:numId w:val="24"/>
                        </w:numPr>
                        <w:autoSpaceDE/>
                        <w:autoSpaceDN/>
                        <w:ind w:left="284" w:hanging="284"/>
                        <w:contextualSpacing/>
                        <w:jc w:val="left"/>
                        <w:rPr>
                          <w:lang w:val="id-ID"/>
                        </w:rPr>
                      </w:pPr>
                      <w:r w:rsidRPr="00F50163">
                        <w:rPr>
                          <w:lang w:val="id-ID"/>
                        </w:rPr>
                        <w:t>Jemaat menciptakan saat teduh sebagai persiapan pribadi</w:t>
                      </w:r>
                    </w:p>
                    <w:p w14:paraId="285233ED" w14:textId="77777777" w:rsidR="00772C5F" w:rsidRPr="00F50163" w:rsidRDefault="00772C5F" w:rsidP="00772C5F">
                      <w:pPr>
                        <w:pStyle w:val="DaftarParagraf"/>
                        <w:widowControl/>
                        <w:numPr>
                          <w:ilvl w:val="0"/>
                          <w:numId w:val="24"/>
                        </w:numPr>
                        <w:autoSpaceDE/>
                        <w:autoSpaceDN/>
                        <w:ind w:left="284" w:hanging="284"/>
                        <w:contextualSpacing/>
                        <w:jc w:val="left"/>
                        <w:rPr>
                          <w:lang w:val="id-ID"/>
                        </w:rPr>
                      </w:pPr>
                      <w:r w:rsidRPr="00F50163">
                        <w:rPr>
                          <w:lang w:val="id-ID"/>
                        </w:rPr>
                        <w:t>Warta Jemaat dibacakan.</w:t>
                      </w:r>
                    </w:p>
                    <w:p w14:paraId="749EE156" w14:textId="77777777" w:rsidR="00772C5F" w:rsidRDefault="00772C5F" w:rsidP="00772C5F"/>
                  </w:txbxContent>
                </v:textbox>
                <w10:anchorlock/>
              </v:shape>
            </w:pict>
          </mc:Fallback>
        </mc:AlternateContent>
      </w:r>
    </w:p>
    <w:p w14:paraId="13A9EA4D" w14:textId="77777777" w:rsidR="00772C5F" w:rsidRPr="00772C5F" w:rsidRDefault="00772C5F" w:rsidP="00772C5F">
      <w:pPr>
        <w:widowControl/>
        <w:autoSpaceDE/>
        <w:autoSpaceDN/>
        <w:contextualSpacing/>
        <w:rPr>
          <w:rFonts w:eastAsia="Calibri" w:cs="Times New Roman"/>
          <w:b/>
          <w:bCs/>
          <w:lang w:val="id-ID"/>
        </w:rPr>
      </w:pPr>
    </w:p>
    <w:p w14:paraId="788E38B4" w14:textId="77777777" w:rsidR="00772C5F" w:rsidRPr="00772C5F" w:rsidRDefault="00772C5F" w:rsidP="00772C5F">
      <w:pPr>
        <w:widowControl/>
        <w:autoSpaceDE/>
        <w:autoSpaceDN/>
        <w:contextualSpacing/>
        <w:rPr>
          <w:rFonts w:eastAsia="Calibri" w:cs="Times New Roman"/>
          <w:b/>
          <w:bCs/>
          <w:lang w:val="id-ID"/>
        </w:rPr>
      </w:pPr>
    </w:p>
    <w:p w14:paraId="03223C18" w14:textId="77777777" w:rsidR="00772C5F" w:rsidRPr="00772C5F" w:rsidRDefault="00772C5F" w:rsidP="00772C5F">
      <w:pPr>
        <w:widowControl/>
        <w:tabs>
          <w:tab w:val="right" w:pos="6520"/>
        </w:tabs>
        <w:autoSpaceDE/>
        <w:autoSpaceDN/>
        <w:contextualSpacing/>
        <w:rPr>
          <w:rFonts w:eastAsia="Calibri" w:cs="Times New Roman"/>
          <w:b/>
          <w:bCs/>
          <w:lang w:val="id-ID"/>
        </w:rPr>
      </w:pPr>
      <w:r w:rsidRPr="00772C5F">
        <w:rPr>
          <w:rFonts w:eastAsia="Calibri" w:cs="Times New Roman"/>
          <w:b/>
          <w:bCs/>
          <w:lang w:val="id-ID"/>
        </w:rPr>
        <w:t>PANGGILAN BERIBADAH</w:t>
      </w:r>
      <w:r w:rsidRPr="00772C5F">
        <w:rPr>
          <w:rFonts w:eastAsia="Calibri" w:cs="Times New Roman"/>
          <w:b/>
          <w:bCs/>
          <w:lang w:val="id-ID"/>
        </w:rPr>
        <w:tab/>
      </w:r>
      <w:r w:rsidRPr="00772C5F">
        <w:rPr>
          <w:rFonts w:eastAsia="Calibri" w:cs="Times New Roman"/>
          <w:i/>
          <w:iCs/>
          <w:lang w:val="id-ID"/>
        </w:rPr>
        <w:t>(Berdiri)</w:t>
      </w:r>
    </w:p>
    <w:p w14:paraId="53680B02"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M1:</w:t>
      </w:r>
      <w:r w:rsidRPr="00772C5F">
        <w:rPr>
          <w:rFonts w:eastAsia="Calibri" w:cs="Times New Roman"/>
          <w:lang w:val="id-ID"/>
        </w:rPr>
        <w:tab/>
        <w:t>Umat Tuhan, marilah kita mengungkapkan pujian kita kepada Tuhan, bersama-sama dengan Rasul Petrus dalam 1 Petrus 1:3-4 yang berseru demikian:</w:t>
      </w:r>
    </w:p>
    <w:p w14:paraId="597B1E99"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M1:</w:t>
      </w:r>
      <w:r w:rsidRPr="00772C5F">
        <w:rPr>
          <w:rFonts w:eastAsia="Calibri" w:cs="Times New Roman"/>
          <w:lang w:val="id-ID"/>
        </w:rPr>
        <w:tab/>
        <w:t xml:space="preserve">Terpujilah Allah dan Bapa Tuhan kita Yesus Kristus,  yang karena rahmat-Nya yang besar telah melahirkan kita kembali </w:t>
      </w:r>
    </w:p>
    <w:p w14:paraId="6351C060"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oleh kebangkitan Yesus Kristus dari antara orang mati,</w:t>
      </w:r>
      <w:r w:rsidRPr="00772C5F">
        <w:rPr>
          <w:rFonts w:eastAsia="Calibri" w:cs="Times New Roman"/>
          <w:lang w:val="id-ID"/>
        </w:rPr>
        <w:t xml:space="preserve"> </w:t>
      </w:r>
    </w:p>
    <w:p w14:paraId="524E1930"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M1:</w:t>
      </w:r>
      <w:r w:rsidRPr="00772C5F">
        <w:rPr>
          <w:rFonts w:eastAsia="Calibri" w:cs="Times New Roman"/>
          <w:lang w:val="id-ID"/>
        </w:rPr>
        <w:tab/>
        <w:t xml:space="preserve">kepada suatu hidup yang penuh pengharapan, </w:t>
      </w:r>
    </w:p>
    <w:p w14:paraId="19291903" w14:textId="77777777" w:rsidR="00772C5F" w:rsidRPr="00772C5F" w:rsidRDefault="00772C5F" w:rsidP="00772C5F">
      <w:pPr>
        <w:widowControl/>
        <w:autoSpaceDE/>
        <w:autoSpaceDN/>
        <w:ind w:left="567" w:hanging="567"/>
        <w:contextualSpacing/>
        <w:jc w:val="both"/>
        <w:rPr>
          <w:rFonts w:eastAsia="Calibri" w:cs="Times New Roman"/>
          <w:b/>
          <w:bCs/>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 xml:space="preserve">untuk menerima suatu bagian yang tidak dapat binasa, </w:t>
      </w:r>
    </w:p>
    <w:p w14:paraId="58B14202"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M1:</w:t>
      </w:r>
      <w:r w:rsidRPr="00772C5F">
        <w:rPr>
          <w:rFonts w:eastAsia="Calibri" w:cs="Times New Roman"/>
          <w:lang w:val="id-ID"/>
        </w:rPr>
        <w:tab/>
        <w:t xml:space="preserve">yang tidak dapat cemar dan yang tidak dapat layu, </w:t>
      </w:r>
    </w:p>
    <w:p w14:paraId="233E303A" w14:textId="77777777" w:rsidR="00772C5F" w:rsidRPr="00772C5F" w:rsidRDefault="00772C5F" w:rsidP="00772C5F">
      <w:pPr>
        <w:widowControl/>
        <w:autoSpaceDE/>
        <w:autoSpaceDN/>
        <w:ind w:left="567" w:hanging="567"/>
        <w:contextualSpacing/>
        <w:jc w:val="both"/>
        <w:rPr>
          <w:rFonts w:eastAsia="Calibri" w:cs="Times New Roman"/>
          <w:b/>
          <w:bCs/>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yang tersimpan di surga bagi kamu.</w:t>
      </w:r>
    </w:p>
    <w:p w14:paraId="23CCF152" w14:textId="77777777" w:rsidR="00772C5F" w:rsidRPr="00772C5F" w:rsidRDefault="00772C5F" w:rsidP="00772C5F">
      <w:pPr>
        <w:widowControl/>
        <w:autoSpaceDE/>
        <w:autoSpaceDN/>
        <w:ind w:left="567" w:hanging="567"/>
        <w:jc w:val="both"/>
        <w:rPr>
          <w:rFonts w:eastAsia="Calibri" w:cs="Times New Roman"/>
          <w:b/>
          <w:bCs/>
          <w:lang w:val="id-ID"/>
        </w:rPr>
      </w:pPr>
      <w:r w:rsidRPr="00772C5F">
        <w:rPr>
          <w:rFonts w:eastAsia="Calibri" w:cs="Times New Roman"/>
          <w:lang w:val="id-ID"/>
        </w:rPr>
        <w:t>M1:</w:t>
      </w:r>
      <w:r w:rsidRPr="00772C5F">
        <w:rPr>
          <w:rFonts w:eastAsia="Calibri" w:cs="Times New Roman"/>
          <w:lang w:val="id-ID"/>
        </w:rPr>
        <w:tab/>
        <w:t xml:space="preserve">Kita naikkan Pujian syukur </w:t>
      </w:r>
      <w:r w:rsidRPr="00772C5F">
        <w:rPr>
          <w:rFonts w:eastAsia="Calibri" w:cs="Times New Roman"/>
          <w:b/>
          <w:bCs/>
          <w:lang w:val="id-ID"/>
        </w:rPr>
        <w:t>KJ. 397 Terpuji Engkau,  Allah Maha Besar : 1,2,3</w:t>
      </w:r>
    </w:p>
    <w:p w14:paraId="08529EE0" w14:textId="77777777" w:rsidR="00772C5F" w:rsidRPr="00772C5F" w:rsidRDefault="00772C5F" w:rsidP="00772C5F">
      <w:pPr>
        <w:widowControl/>
        <w:autoSpaceDE/>
        <w:autoSpaceDN/>
        <w:ind w:left="567" w:hanging="567"/>
        <w:jc w:val="both"/>
        <w:rPr>
          <w:rFonts w:eastAsia="Calibri" w:cs="Times New Roman"/>
          <w:b/>
          <w:bCs/>
          <w:lang w:val="id-ID"/>
        </w:rPr>
      </w:pPr>
      <w:r w:rsidRPr="00772C5F">
        <w:rPr>
          <w:rFonts w:eastAsia="Calibri" w:cs="Times New Roman"/>
          <w:lang w:val="id-ID"/>
        </w:rPr>
        <w:t xml:space="preserve">U: </w:t>
      </w:r>
      <w:r w:rsidRPr="00772C5F">
        <w:rPr>
          <w:rFonts w:eastAsia="Calibri" w:cs="Times New Roman"/>
          <w:lang w:val="id-ID"/>
        </w:rPr>
        <w:tab/>
      </w:r>
      <w:r w:rsidRPr="00772C5F">
        <w:rPr>
          <w:rFonts w:eastAsia="Calibri" w:cs="Times New Roman"/>
          <w:b/>
          <w:bCs/>
          <w:i/>
          <w:iCs/>
          <w:lang w:val="id-ID"/>
        </w:rPr>
        <w:t>(Menyanyikan KJ. 397:1-3)</w:t>
      </w:r>
    </w:p>
    <w:p w14:paraId="64A5A0CF" w14:textId="77777777" w:rsidR="00772C5F" w:rsidRPr="00772C5F" w:rsidRDefault="00772C5F" w:rsidP="00772C5F">
      <w:pPr>
        <w:widowControl/>
        <w:autoSpaceDE/>
        <w:autoSpaceDN/>
        <w:ind w:left="567"/>
        <w:jc w:val="both"/>
        <w:rPr>
          <w:rFonts w:eastAsia="Calibri" w:cs="Times New Roman"/>
          <w:b/>
          <w:bCs/>
          <w:lang w:val="id-ID"/>
        </w:rPr>
      </w:pPr>
      <w:r w:rsidRPr="00772C5F">
        <w:rPr>
          <w:rFonts w:eastAsia="Calibri" w:cs="Times New Roman"/>
          <w:b/>
          <w:bCs/>
          <w:lang w:val="id-ID"/>
        </w:rPr>
        <w:t>KJ. 397 Terpuji Engkau, Allah Maha Besar</w:t>
      </w:r>
    </w:p>
    <w:p w14:paraId="41171032" w14:textId="77777777" w:rsidR="00772C5F" w:rsidRPr="00772C5F" w:rsidRDefault="00772C5F" w:rsidP="00772C5F">
      <w:pPr>
        <w:widowControl/>
        <w:numPr>
          <w:ilvl w:val="0"/>
          <w:numId w:val="163"/>
        </w:numPr>
        <w:autoSpaceDE/>
        <w:autoSpaceDN/>
        <w:ind w:left="993" w:hanging="426"/>
        <w:contextualSpacing/>
        <w:jc w:val="both"/>
        <w:rPr>
          <w:rFonts w:eastAsia="Calibri" w:cs="Times New Roman"/>
          <w:lang w:val="id-ID"/>
        </w:rPr>
      </w:pPr>
      <w:r w:rsidRPr="00772C5F">
        <w:rPr>
          <w:rFonts w:eastAsia="Calibri" w:cs="Times New Roman"/>
          <w:lang w:val="id-ID"/>
        </w:rPr>
        <w:lastRenderedPageBreak/>
        <w:t xml:space="preserve">Terpuji Engkau, Allah Maha besar, </w:t>
      </w:r>
    </w:p>
    <w:p w14:paraId="2CD536B1" w14:textId="77777777" w:rsidR="00772C5F" w:rsidRPr="00772C5F" w:rsidRDefault="00772C5F" w:rsidP="00772C5F">
      <w:pPr>
        <w:widowControl/>
        <w:autoSpaceDE/>
        <w:autoSpaceDN/>
        <w:ind w:left="993" w:right="-425"/>
        <w:contextualSpacing/>
        <w:rPr>
          <w:rFonts w:eastAsia="Calibri" w:cs="Times New Roman"/>
          <w:lang w:val="id-ID"/>
        </w:rPr>
      </w:pPr>
      <w:r w:rsidRPr="00772C5F">
        <w:rPr>
          <w:rFonts w:eastAsia="Calibri" w:cs="Times New Roman"/>
          <w:lang w:val="id-ID"/>
        </w:rPr>
        <w:t>kar'na Yesus t'lah bangkit dan hidup kekal.</w:t>
      </w:r>
    </w:p>
    <w:p w14:paraId="0A9FE6B1" w14:textId="77777777" w:rsidR="00772C5F" w:rsidRPr="00772C5F" w:rsidRDefault="00772C5F" w:rsidP="00772C5F">
      <w:pPr>
        <w:widowControl/>
        <w:autoSpaceDE/>
        <w:autoSpaceDN/>
        <w:ind w:left="993" w:right="-425"/>
        <w:contextualSpacing/>
        <w:rPr>
          <w:rFonts w:eastAsia="Calibri" w:cs="Times New Roman"/>
          <w:lang w:val="id-ID"/>
        </w:rPr>
      </w:pPr>
      <w:r w:rsidRPr="00772C5F">
        <w:rPr>
          <w:rFonts w:eastAsia="Calibri" w:cs="Times New Roman"/>
          <w:lang w:val="id-ID"/>
        </w:rPr>
        <w:t>Ref.:</w:t>
      </w:r>
    </w:p>
    <w:p w14:paraId="3361C53B" w14:textId="77777777" w:rsidR="00772C5F" w:rsidRPr="00772C5F" w:rsidRDefault="00772C5F" w:rsidP="00772C5F">
      <w:pPr>
        <w:widowControl/>
        <w:autoSpaceDE/>
        <w:autoSpaceDN/>
        <w:ind w:left="993" w:right="-425"/>
        <w:contextualSpacing/>
        <w:rPr>
          <w:rFonts w:eastAsia="Calibri" w:cs="Times New Roman"/>
          <w:lang w:val="id-ID"/>
        </w:rPr>
      </w:pPr>
      <w:r w:rsidRPr="00772C5F">
        <w:rPr>
          <w:rFonts w:eastAsia="Calibri" w:cs="Times New Roman"/>
          <w:lang w:val="id-ID"/>
        </w:rPr>
        <w:t>Haleluya, puji Tuhan! Haleluya! Amin!</w:t>
      </w:r>
    </w:p>
    <w:p w14:paraId="48D8335D" w14:textId="77777777" w:rsidR="00772C5F" w:rsidRPr="00772C5F" w:rsidRDefault="00772C5F" w:rsidP="00772C5F">
      <w:pPr>
        <w:widowControl/>
        <w:numPr>
          <w:ilvl w:val="0"/>
          <w:numId w:val="163"/>
        </w:numPr>
        <w:autoSpaceDE/>
        <w:autoSpaceDN/>
        <w:ind w:left="993" w:right="-425" w:hanging="426"/>
        <w:contextualSpacing/>
        <w:jc w:val="both"/>
        <w:rPr>
          <w:rFonts w:eastAsia="Calibri" w:cs="Times New Roman"/>
          <w:lang w:val="id-ID"/>
        </w:rPr>
      </w:pPr>
      <w:r w:rsidRPr="00772C5F">
        <w:rPr>
          <w:rFonts w:eastAsia="Calibri" w:cs="Times New Roman"/>
          <w:lang w:val="id-ID"/>
        </w:rPr>
        <w:t>Terpuji Engkau yang telah memberi</w:t>
      </w:r>
    </w:p>
    <w:p w14:paraId="293742D7" w14:textId="77777777" w:rsidR="00772C5F" w:rsidRPr="00772C5F" w:rsidRDefault="00772C5F" w:rsidP="00772C5F">
      <w:pPr>
        <w:widowControl/>
        <w:autoSpaceDE/>
        <w:autoSpaceDN/>
        <w:ind w:left="993" w:right="-425"/>
        <w:contextualSpacing/>
        <w:rPr>
          <w:rFonts w:eastAsia="Calibri" w:cs="Times New Roman"/>
          <w:lang w:val="id-ID"/>
        </w:rPr>
      </w:pPr>
      <w:r w:rsidRPr="00772C5F">
        <w:rPr>
          <w:rFonts w:eastAsia="Calibri" w:cs="Times New Roman"/>
          <w:lang w:val="id-ID"/>
        </w:rPr>
        <w:t>Jurus'lamat manusia, Terang Ilahi. Ref.: ...</w:t>
      </w:r>
    </w:p>
    <w:p w14:paraId="480BF398" w14:textId="77777777" w:rsidR="00772C5F" w:rsidRPr="00772C5F" w:rsidRDefault="00772C5F" w:rsidP="00772C5F">
      <w:pPr>
        <w:widowControl/>
        <w:numPr>
          <w:ilvl w:val="0"/>
          <w:numId w:val="163"/>
        </w:numPr>
        <w:autoSpaceDE/>
        <w:autoSpaceDN/>
        <w:ind w:left="993" w:right="-425" w:hanging="426"/>
        <w:contextualSpacing/>
        <w:jc w:val="both"/>
        <w:rPr>
          <w:rFonts w:eastAsia="Calibri" w:cs="Times New Roman"/>
          <w:lang w:val="id-ID"/>
        </w:rPr>
      </w:pPr>
      <w:r w:rsidRPr="00772C5F">
        <w:rPr>
          <w:rFonts w:eastAsia="Calibri" w:cs="Times New Roman"/>
          <w:lang w:val="id-ID"/>
        </w:rPr>
        <w:t>Dimuliakanlah Anak domba kudus yang</w:t>
      </w:r>
    </w:p>
    <w:p w14:paraId="0D8CDE9F" w14:textId="77777777" w:rsidR="00772C5F" w:rsidRPr="00772C5F" w:rsidRDefault="00772C5F" w:rsidP="00772C5F">
      <w:pPr>
        <w:widowControl/>
        <w:autoSpaceDE/>
        <w:autoSpaceDN/>
        <w:ind w:left="993" w:right="-425"/>
        <w:contextualSpacing/>
        <w:rPr>
          <w:rFonts w:eastAsia="Calibri" w:cs="Times New Roman"/>
          <w:lang w:val="id-ID"/>
        </w:rPr>
      </w:pPr>
      <w:r w:rsidRPr="00772C5F">
        <w:rPr>
          <w:rFonts w:eastAsia="Calibri" w:cs="Times New Roman"/>
          <w:lang w:val="id-ID"/>
        </w:rPr>
        <w:t>mengurbankan diri, jadi Penebus. Ref.: ...</w:t>
      </w:r>
    </w:p>
    <w:p w14:paraId="7045296A" w14:textId="77777777" w:rsidR="00772C5F" w:rsidRPr="00772C5F" w:rsidRDefault="00772C5F" w:rsidP="00772C5F">
      <w:pPr>
        <w:widowControl/>
        <w:autoSpaceDE/>
        <w:autoSpaceDN/>
        <w:contextualSpacing/>
        <w:jc w:val="both"/>
        <w:rPr>
          <w:rFonts w:eastAsia="Calibri" w:cs="Times New Roman"/>
          <w:b/>
          <w:bCs/>
          <w:lang w:val="id-ID"/>
        </w:rPr>
      </w:pPr>
      <w:r w:rsidRPr="00772C5F">
        <w:rPr>
          <w:rFonts w:eastAsia="Calibri" w:cs="Times New Roman"/>
          <w:b/>
          <w:bCs/>
          <w:lang w:val="id-ID"/>
        </w:rPr>
        <w:tab/>
      </w:r>
      <w:r w:rsidRPr="00772C5F">
        <w:rPr>
          <w:rFonts w:eastAsia="Calibri" w:cs="Times New Roman"/>
          <w:b/>
          <w:bCs/>
          <w:lang w:val="id-ID"/>
        </w:rPr>
        <w:tab/>
      </w:r>
    </w:p>
    <w:p w14:paraId="2852B56E" w14:textId="77777777" w:rsidR="00772C5F" w:rsidRPr="00772C5F" w:rsidRDefault="00772C5F" w:rsidP="00772C5F">
      <w:pPr>
        <w:widowControl/>
        <w:autoSpaceDE/>
        <w:autoSpaceDN/>
        <w:contextualSpacing/>
        <w:jc w:val="both"/>
        <w:rPr>
          <w:rFonts w:eastAsia="Calibri" w:cs="Times New Roman"/>
          <w:b/>
          <w:bCs/>
          <w:lang w:val="id-ID"/>
        </w:rPr>
      </w:pPr>
      <w:r w:rsidRPr="00772C5F">
        <w:rPr>
          <w:rFonts w:eastAsia="Calibri" w:cs="Times New Roman"/>
          <w:b/>
          <w:bCs/>
          <w:lang w:val="id-ID"/>
        </w:rPr>
        <w:t>VOTUM</w:t>
      </w:r>
    </w:p>
    <w:p w14:paraId="0807026C"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t>Ibadah Minggu Paskah ke lima ini berlangsung dalam nama Bapa, Putera dan Roh Kudus.</w:t>
      </w:r>
    </w:p>
    <w:p w14:paraId="0FF4AB53"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sz w:val="20"/>
          <w:szCs w:val="20"/>
          <w:lang w:val="id-ID"/>
        </w:rPr>
        <w:t>(menyanyikan Amin, Amin, Amin)</w:t>
      </w:r>
    </w:p>
    <w:p w14:paraId="385D4A92" w14:textId="77777777" w:rsidR="00772C5F" w:rsidRPr="00772C5F" w:rsidRDefault="00772C5F" w:rsidP="00772C5F">
      <w:pPr>
        <w:widowControl/>
        <w:autoSpaceDE/>
        <w:autoSpaceDN/>
        <w:contextualSpacing/>
        <w:jc w:val="both"/>
        <w:rPr>
          <w:rFonts w:eastAsia="Calibri" w:cs="Times New Roman"/>
          <w:b/>
          <w:bCs/>
          <w:lang w:val="id-ID"/>
        </w:rPr>
      </w:pPr>
    </w:p>
    <w:p w14:paraId="6E029E73" w14:textId="77777777" w:rsidR="00772C5F" w:rsidRPr="00772C5F" w:rsidRDefault="00772C5F" w:rsidP="00772C5F">
      <w:pPr>
        <w:widowControl/>
        <w:autoSpaceDE/>
        <w:autoSpaceDN/>
        <w:contextualSpacing/>
        <w:jc w:val="both"/>
        <w:rPr>
          <w:rFonts w:eastAsia="Calibri" w:cs="Times New Roman"/>
          <w:b/>
          <w:bCs/>
          <w:lang w:val="id-ID"/>
        </w:rPr>
      </w:pPr>
      <w:r w:rsidRPr="00772C5F">
        <w:rPr>
          <w:rFonts w:eastAsia="Calibri" w:cs="Times New Roman"/>
          <w:b/>
          <w:bCs/>
          <w:lang w:val="id-ID"/>
        </w:rPr>
        <w:t>SALAM</w:t>
      </w:r>
    </w:p>
    <w:p w14:paraId="758592B1"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t>Tuhan beserta Saudara.</w:t>
      </w:r>
    </w:p>
    <w:p w14:paraId="20598651"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sz w:val="20"/>
          <w:szCs w:val="20"/>
          <w:lang w:val="id-ID"/>
        </w:rPr>
        <w:t>Dan Beserta Saudara juga</w:t>
      </w:r>
    </w:p>
    <w:p w14:paraId="25828833" w14:textId="77777777" w:rsidR="00772C5F" w:rsidRPr="00772C5F" w:rsidRDefault="00772C5F" w:rsidP="00772C5F">
      <w:pPr>
        <w:widowControl/>
        <w:tabs>
          <w:tab w:val="right" w:pos="6237"/>
        </w:tabs>
        <w:autoSpaceDE/>
        <w:autoSpaceDN/>
        <w:contextualSpacing/>
        <w:jc w:val="both"/>
        <w:rPr>
          <w:rFonts w:eastAsia="Calibri" w:cs="Times New Roman"/>
          <w:b/>
          <w:bCs/>
          <w:lang w:val="id-ID"/>
        </w:rPr>
      </w:pPr>
    </w:p>
    <w:p w14:paraId="1BAFDDE7" w14:textId="77777777" w:rsidR="00772C5F" w:rsidRPr="00772C5F" w:rsidRDefault="00772C5F" w:rsidP="00772C5F">
      <w:pPr>
        <w:widowControl/>
        <w:tabs>
          <w:tab w:val="right" w:pos="6520"/>
        </w:tabs>
        <w:autoSpaceDE/>
        <w:autoSpaceDN/>
        <w:contextualSpacing/>
        <w:rPr>
          <w:rFonts w:eastAsia="Calibri" w:cs="Times New Roman"/>
          <w:lang w:val="id-ID"/>
        </w:rPr>
      </w:pPr>
      <w:r w:rsidRPr="00772C5F">
        <w:rPr>
          <w:rFonts w:eastAsia="Calibri" w:cs="Times New Roman"/>
          <w:b/>
          <w:bCs/>
          <w:lang w:val="id-ID"/>
        </w:rPr>
        <w:t xml:space="preserve">KATA PEMBUKA </w:t>
      </w:r>
      <w:r w:rsidRPr="00772C5F">
        <w:rPr>
          <w:rFonts w:eastAsia="Calibri" w:cs="Times New Roman"/>
          <w:b/>
          <w:bCs/>
          <w:lang w:val="id-ID"/>
        </w:rPr>
        <w:tab/>
      </w:r>
      <w:r w:rsidRPr="00772C5F">
        <w:rPr>
          <w:rFonts w:eastAsia="Calibri" w:cs="Times New Roman"/>
          <w:i/>
          <w:iCs/>
          <w:lang w:val="id-ID"/>
        </w:rPr>
        <w:t>(Duduk)</w:t>
      </w:r>
    </w:p>
    <w:p w14:paraId="44E0A46F"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M2:</w:t>
      </w:r>
      <w:r w:rsidRPr="00772C5F">
        <w:rPr>
          <w:rFonts w:eastAsia="Calibri" w:cs="Times New Roman"/>
          <w:lang w:val="id-ID"/>
        </w:rPr>
        <w:tab/>
        <w:t xml:space="preserve">Semua orang mendambakan kemuliaan. Banyak orang memberikan nama kepada anak-anaknya dengan unsur kata mulia seperti: Mulyatno, Mulyanti, Mulyanto, Mulyono, Mulyati, dan lain sebagainya. </w:t>
      </w:r>
    </w:p>
    <w:p w14:paraId="79111508" w14:textId="77777777" w:rsidR="00772C5F" w:rsidRPr="00772C5F" w:rsidRDefault="00772C5F" w:rsidP="00772C5F">
      <w:pPr>
        <w:widowControl/>
        <w:autoSpaceDE/>
        <w:autoSpaceDN/>
        <w:ind w:left="567"/>
        <w:contextualSpacing/>
        <w:jc w:val="both"/>
        <w:rPr>
          <w:rFonts w:eastAsia="Calibri" w:cs="Times New Roman"/>
          <w:lang w:val="id-ID"/>
        </w:rPr>
      </w:pPr>
    </w:p>
    <w:p w14:paraId="1F60C487" w14:textId="77777777" w:rsidR="00772C5F" w:rsidRPr="00772C5F" w:rsidRDefault="00772C5F" w:rsidP="00772C5F">
      <w:pPr>
        <w:widowControl/>
        <w:autoSpaceDE/>
        <w:autoSpaceDN/>
        <w:ind w:left="567"/>
        <w:contextualSpacing/>
        <w:jc w:val="both"/>
        <w:rPr>
          <w:rFonts w:eastAsia="Calibri" w:cs="Times New Roman"/>
          <w:lang w:val="id-ID"/>
        </w:rPr>
      </w:pPr>
      <w:r w:rsidRPr="00772C5F">
        <w:rPr>
          <w:rFonts w:eastAsia="Calibri" w:cs="Times New Roman"/>
          <w:lang w:val="id-ID"/>
        </w:rPr>
        <w:t>Kemuliaan menurut dunia sering kali dipahami sebagai prestasi, kekayaan, ketenaran, atau status sosial yang dihargai oleh masyarakat. Ini lebih berfokus pada pengakuan dan penghormatan dari orang lain, serta pencapaian yang bersifat sementara dan bersifat pribadi.</w:t>
      </w:r>
    </w:p>
    <w:p w14:paraId="5E6022D1" w14:textId="77777777" w:rsidR="00772C5F" w:rsidRPr="00772C5F" w:rsidRDefault="00772C5F" w:rsidP="00772C5F">
      <w:pPr>
        <w:widowControl/>
        <w:autoSpaceDE/>
        <w:autoSpaceDN/>
        <w:ind w:left="567"/>
        <w:contextualSpacing/>
        <w:jc w:val="both"/>
        <w:rPr>
          <w:rFonts w:eastAsia="Calibri" w:cs="Times New Roman"/>
          <w:lang w:val="id-ID"/>
        </w:rPr>
      </w:pPr>
    </w:p>
    <w:p w14:paraId="29249979" w14:textId="77777777" w:rsidR="00772C5F" w:rsidRPr="00772C5F" w:rsidRDefault="00772C5F" w:rsidP="00772C5F">
      <w:pPr>
        <w:widowControl/>
        <w:autoSpaceDE/>
        <w:autoSpaceDN/>
        <w:ind w:left="567"/>
        <w:contextualSpacing/>
        <w:jc w:val="both"/>
        <w:rPr>
          <w:rFonts w:eastAsia="Calibri" w:cs="Times New Roman"/>
          <w:lang w:val="id-ID"/>
        </w:rPr>
      </w:pPr>
      <w:r w:rsidRPr="00772C5F">
        <w:rPr>
          <w:rFonts w:eastAsia="Calibri" w:cs="Times New Roman"/>
          <w:lang w:val="id-ID"/>
        </w:rPr>
        <w:t>Kemuliaan menurut Alkitab, terutama dari bacaan Injil hari ini tampaknya berbeda dengan kemuliaan menurut dunia. Hari ini, dengan tema Menjadi Saksi Kemuliaan-Nya, kita akan bersama-sama belajar tentang kemuliaan Kristus dan bagaimana caranya kita menjadi saksi kemuliaan Kristus di Tengah dunia. Mari kita muliakan Kristus Tuhan kita dengan menyanyikan pujian Mulia, Mulia Nama-Nya PKJ 2:1</w:t>
      </w:r>
    </w:p>
    <w:p w14:paraId="7C207FDC" w14:textId="77777777" w:rsidR="00772C5F" w:rsidRPr="00772C5F" w:rsidRDefault="00772C5F" w:rsidP="00772C5F">
      <w:pPr>
        <w:widowControl/>
        <w:autoSpaceDE/>
        <w:autoSpaceDN/>
        <w:ind w:left="567" w:right="-141" w:hanging="567"/>
        <w:contextualSpacing/>
        <w:jc w:val="both"/>
        <w:rPr>
          <w:rFonts w:eastAsia="Calibri" w:cs="Times New Roman"/>
          <w:b/>
          <w:bCs/>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menyanyikan PKJ 2:1)</w:t>
      </w:r>
    </w:p>
    <w:p w14:paraId="05D61103" w14:textId="77777777" w:rsidR="00772C5F" w:rsidRPr="00772C5F" w:rsidRDefault="00772C5F" w:rsidP="00772C5F">
      <w:pPr>
        <w:widowControl/>
        <w:autoSpaceDE/>
        <w:autoSpaceDN/>
        <w:ind w:left="567"/>
        <w:contextualSpacing/>
        <w:jc w:val="both"/>
        <w:rPr>
          <w:rFonts w:eastAsia="Calibri" w:cs="Times New Roman"/>
          <w:b/>
          <w:lang w:val="id-ID"/>
        </w:rPr>
      </w:pPr>
      <w:r w:rsidRPr="00772C5F">
        <w:rPr>
          <w:rFonts w:eastAsia="Calibri" w:cs="Times New Roman"/>
          <w:b/>
          <w:bCs/>
          <w:lang w:val="id-ID"/>
        </w:rPr>
        <w:lastRenderedPageBreak/>
        <w:t xml:space="preserve">PKJ 2:1 </w:t>
      </w:r>
      <w:r w:rsidRPr="00772C5F">
        <w:rPr>
          <w:rFonts w:eastAsia="Calibri" w:cs="Times New Roman"/>
          <w:b/>
          <w:lang w:val="id-ID"/>
        </w:rPr>
        <w:t>“Mulia, Mulia Nama-Nya”</w:t>
      </w:r>
    </w:p>
    <w:p w14:paraId="00575DC3"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Mulia, mulia nama-Nya.</w:t>
      </w:r>
    </w:p>
    <w:p w14:paraId="32B4A1C3"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Bagi Yesus kemuliaan, puji, sembah!</w:t>
      </w:r>
    </w:p>
    <w:p w14:paraId="56AE77DA"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Mulia, kekuasaan-Nya</w:t>
      </w:r>
    </w:p>
    <w:p w14:paraId="7E38CF64"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Memb’ri berkat bagi jemaat,</w:t>
      </w:r>
    </w:p>
    <w:p w14:paraId="6479306D"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Bersyukurlah!</w:t>
      </w:r>
    </w:p>
    <w:p w14:paraId="1843C49B"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Pujilah, tinggikanlah Rajamu Yesus.</w:t>
      </w:r>
    </w:p>
    <w:p w14:paraId="7ADA1D36"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Dialah selamanya Sang Raja benar!</w:t>
      </w:r>
    </w:p>
    <w:p w14:paraId="1C9F9595"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Mulia, mulia nama-Nya!</w:t>
      </w:r>
    </w:p>
    <w:p w14:paraId="313A3D70" w14:textId="77777777" w:rsidR="00772C5F" w:rsidRPr="00772C5F" w:rsidRDefault="00772C5F" w:rsidP="00772C5F">
      <w:pPr>
        <w:widowControl/>
        <w:autoSpaceDE/>
        <w:autoSpaceDN/>
        <w:ind w:left="567"/>
        <w:contextualSpacing/>
        <w:jc w:val="both"/>
        <w:rPr>
          <w:rFonts w:eastAsia="Calibri" w:cs="Times New Roman"/>
          <w:sz w:val="16"/>
          <w:szCs w:val="16"/>
          <w:lang w:val="id-ID"/>
        </w:rPr>
      </w:pPr>
      <w:r w:rsidRPr="00772C5F">
        <w:rPr>
          <w:rFonts w:eastAsia="Calibri" w:cs="Courier New"/>
          <w:lang w:val="id-ID"/>
        </w:rPr>
        <w:t>Sang Penebus, Mahakudus, Mahabesar.</w:t>
      </w:r>
    </w:p>
    <w:p w14:paraId="2253B008" w14:textId="77777777" w:rsidR="00772C5F" w:rsidRPr="00772C5F" w:rsidRDefault="00772C5F" w:rsidP="00772C5F">
      <w:pPr>
        <w:widowControl/>
        <w:autoSpaceDE/>
        <w:autoSpaceDN/>
        <w:contextualSpacing/>
        <w:jc w:val="both"/>
        <w:rPr>
          <w:rFonts w:eastAsia="Calibri" w:cs="Times New Roman"/>
          <w:b/>
          <w:bCs/>
          <w:lang w:val="id-ID"/>
        </w:rPr>
      </w:pPr>
    </w:p>
    <w:p w14:paraId="7F94DB2D" w14:textId="77777777" w:rsidR="00772C5F" w:rsidRPr="00772C5F" w:rsidRDefault="00772C5F" w:rsidP="00772C5F">
      <w:pPr>
        <w:widowControl/>
        <w:autoSpaceDE/>
        <w:autoSpaceDN/>
        <w:contextualSpacing/>
        <w:jc w:val="both"/>
        <w:rPr>
          <w:rFonts w:eastAsia="Calibri" w:cs="Times New Roman"/>
          <w:b/>
          <w:bCs/>
          <w:lang w:val="id-ID"/>
        </w:rPr>
      </w:pPr>
      <w:r w:rsidRPr="00772C5F">
        <w:rPr>
          <w:rFonts w:eastAsia="Calibri" w:cs="Times New Roman"/>
          <w:b/>
          <w:bCs/>
          <w:lang w:val="id-ID"/>
        </w:rPr>
        <w:t>PENGAKUAN DOSA</w:t>
      </w:r>
    </w:p>
    <w:p w14:paraId="0CA93700" w14:textId="77777777" w:rsidR="00772C5F" w:rsidRPr="00772C5F" w:rsidRDefault="00772C5F" w:rsidP="00772C5F">
      <w:pPr>
        <w:widowControl/>
        <w:adjustRightInd w:val="0"/>
        <w:ind w:left="567" w:hanging="567"/>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t>Firman Tuhan dalam 1 Yohanes 1:8  mengingatkan kita: Jika kita berkata, bahwa kita tidak berdosa, maka kita menipu diri kita sendiri dan kebenaran tidak ada di dalam kita. Oleh karena itu marilah tenang di hadapan Tuhan, masing-masing berdoa dalam hati mengaku dosa kepada Tuhan secara pribadi.</w:t>
      </w:r>
    </w:p>
    <w:p w14:paraId="52AFB2F8" w14:textId="77777777" w:rsidR="00772C5F" w:rsidRPr="00772C5F" w:rsidRDefault="00772C5F" w:rsidP="00772C5F">
      <w:pPr>
        <w:widowControl/>
        <w:adjustRightInd w:val="0"/>
        <w:ind w:left="567" w:hanging="567"/>
        <w:jc w:val="both"/>
        <w:rPr>
          <w:rFonts w:eastAsia="Calibri" w:cs="Times New Roman"/>
          <w:lang w:val="id-ID"/>
        </w:rPr>
      </w:pPr>
    </w:p>
    <w:p w14:paraId="3971C83C" w14:textId="77777777" w:rsidR="00772C5F" w:rsidRPr="00772C5F" w:rsidRDefault="00772C5F" w:rsidP="00772C5F">
      <w:pPr>
        <w:widowControl/>
        <w:adjustRightInd w:val="0"/>
        <w:ind w:left="567" w:hanging="567"/>
        <w:jc w:val="both"/>
        <w:rPr>
          <w:rFonts w:eastAsia="Calibri" w:cs="Times New Roman"/>
          <w:i/>
          <w:iCs/>
          <w:lang w:val="id-ID"/>
        </w:rPr>
      </w:pPr>
      <w:r w:rsidRPr="00772C5F">
        <w:rPr>
          <w:rFonts w:eastAsia="Calibri" w:cs="Times New Roman"/>
          <w:i/>
          <w:iCs/>
          <w:lang w:val="id-ID"/>
        </w:rPr>
        <w:tab/>
        <w:t>Hening…</w:t>
      </w:r>
    </w:p>
    <w:p w14:paraId="5D1B6E1A" w14:textId="77777777" w:rsidR="00772C5F" w:rsidRPr="00772C5F" w:rsidRDefault="00772C5F" w:rsidP="00772C5F">
      <w:pPr>
        <w:widowControl/>
        <w:adjustRightInd w:val="0"/>
        <w:ind w:left="567" w:hanging="567"/>
        <w:jc w:val="both"/>
        <w:rPr>
          <w:rFonts w:eastAsia="Calibri" w:cs="Times New Roman"/>
          <w:lang w:val="id-ID"/>
        </w:rPr>
      </w:pPr>
    </w:p>
    <w:p w14:paraId="005BC027" w14:textId="77777777" w:rsidR="00772C5F" w:rsidRPr="00772C5F" w:rsidRDefault="00772C5F" w:rsidP="00772C5F">
      <w:pPr>
        <w:widowControl/>
        <w:adjustRightInd w:val="0"/>
        <w:ind w:left="567" w:hanging="567"/>
        <w:jc w:val="both"/>
        <w:rPr>
          <w:rFonts w:eastAsia="Calibri" w:cs="Times New Roman"/>
          <w:i/>
          <w:iCs/>
          <w:lang w:val="id-ID"/>
        </w:rPr>
      </w:pPr>
      <w:r w:rsidRPr="00772C5F">
        <w:rPr>
          <w:rFonts w:eastAsia="Calibri" w:cs="Times New Roman"/>
          <w:i/>
          <w:iCs/>
          <w:lang w:val="id-ID"/>
        </w:rPr>
        <w:tab/>
        <w:t>PF memimpin doa pengakuan dosa bersama secara spontan.</w:t>
      </w:r>
    </w:p>
    <w:p w14:paraId="5AE75070" w14:textId="77777777" w:rsidR="00772C5F" w:rsidRPr="00772C5F" w:rsidRDefault="00772C5F" w:rsidP="00772C5F">
      <w:pPr>
        <w:widowControl/>
        <w:adjustRightInd w:val="0"/>
        <w:ind w:left="567" w:hanging="567"/>
        <w:jc w:val="both"/>
        <w:rPr>
          <w:rFonts w:eastAsia="Calibri" w:cs="Times New Roman"/>
          <w:lang w:val="id-ID"/>
        </w:rPr>
      </w:pPr>
    </w:p>
    <w:p w14:paraId="7705C256" w14:textId="77777777" w:rsidR="00772C5F" w:rsidRPr="00772C5F" w:rsidRDefault="00772C5F" w:rsidP="00772C5F">
      <w:pPr>
        <w:widowControl/>
        <w:adjustRightInd w:val="0"/>
        <w:ind w:left="567"/>
        <w:jc w:val="both"/>
        <w:rPr>
          <w:rFonts w:eastAsia="Calibri" w:cs="Times New Roman"/>
          <w:lang w:val="id-ID"/>
        </w:rPr>
      </w:pPr>
      <w:r w:rsidRPr="00772C5F">
        <w:rPr>
          <w:rFonts w:eastAsia="Calibri" w:cs="Times New Roman"/>
          <w:lang w:val="id-ID"/>
        </w:rPr>
        <w:t xml:space="preserve">Marilah kita ungkapkan pengakuan dosa kita kepada Tuhan dalam pujian: </w:t>
      </w:r>
      <w:bookmarkStart w:id="20" w:name="_Hlk184361660"/>
      <w:r w:rsidRPr="00772C5F">
        <w:rPr>
          <w:rFonts w:eastAsia="Calibri" w:cs="Times New Roman"/>
          <w:lang w:val="id-ID"/>
        </w:rPr>
        <w:t xml:space="preserve">NKB 10:1,2 </w:t>
      </w:r>
      <w:bookmarkEnd w:id="20"/>
    </w:p>
    <w:p w14:paraId="32FD49D0" w14:textId="77777777" w:rsidR="00772C5F" w:rsidRPr="00772C5F" w:rsidRDefault="00772C5F" w:rsidP="00772C5F">
      <w:pPr>
        <w:widowControl/>
        <w:adjustRightInd w:val="0"/>
        <w:jc w:val="both"/>
        <w:rPr>
          <w:rFonts w:eastAsia="Calibri" w:cs="Times New Roman"/>
          <w:lang w:val="id-ID"/>
        </w:rPr>
      </w:pPr>
    </w:p>
    <w:p w14:paraId="3A05920B" w14:textId="77777777" w:rsidR="00772C5F" w:rsidRPr="00772C5F" w:rsidRDefault="00772C5F" w:rsidP="00772C5F">
      <w:pPr>
        <w:widowControl/>
        <w:autoSpaceDE/>
        <w:autoSpaceDN/>
        <w:ind w:left="567" w:hanging="567"/>
        <w:contextualSpacing/>
        <w:jc w:val="both"/>
        <w:rPr>
          <w:rFonts w:eastAsia="Calibri" w:cs="Times New Roman"/>
          <w:bCs/>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menyanyikan NKB 10:1-2)</w:t>
      </w:r>
    </w:p>
    <w:p w14:paraId="02C095E7" w14:textId="77777777" w:rsidR="00772C5F" w:rsidRPr="00772C5F" w:rsidRDefault="00772C5F" w:rsidP="00772C5F">
      <w:pPr>
        <w:widowControl/>
        <w:autoSpaceDE/>
        <w:autoSpaceDN/>
        <w:ind w:left="567"/>
        <w:contextualSpacing/>
        <w:jc w:val="both"/>
        <w:rPr>
          <w:rFonts w:eastAsia="Calibri" w:cs="Times New Roman"/>
          <w:bCs/>
          <w:lang w:val="id-ID"/>
        </w:rPr>
      </w:pPr>
      <w:r w:rsidRPr="00772C5F">
        <w:rPr>
          <w:rFonts w:eastAsia="Calibri" w:cs="Times New Roman"/>
          <w:b/>
          <w:lang w:val="id-ID"/>
        </w:rPr>
        <w:t>NKB 10: 1-2 Dari Kungkungan Malam Gelap</w:t>
      </w:r>
    </w:p>
    <w:p w14:paraId="31437398" w14:textId="77777777" w:rsidR="00772C5F" w:rsidRPr="00772C5F" w:rsidRDefault="00772C5F" w:rsidP="00772C5F">
      <w:pPr>
        <w:widowControl/>
        <w:numPr>
          <w:ilvl w:val="0"/>
          <w:numId w:val="164"/>
        </w:numPr>
        <w:autoSpaceDE/>
        <w:autoSpaceDN/>
        <w:adjustRightInd w:val="0"/>
        <w:ind w:left="993" w:hanging="426"/>
        <w:contextualSpacing/>
        <w:jc w:val="both"/>
        <w:rPr>
          <w:rFonts w:eastAsia="Calibri" w:cs="Courier New"/>
          <w:lang w:val="id-ID"/>
        </w:rPr>
      </w:pPr>
      <w:r w:rsidRPr="00772C5F">
        <w:rPr>
          <w:rFonts w:eastAsia="Calibri" w:cs="Courier New"/>
          <w:lang w:val="id-ID"/>
        </w:rPr>
        <w:t xml:space="preserve">Dari kungkungan malam gelap, </w:t>
      </w:r>
    </w:p>
    <w:p w14:paraId="03B65C4D"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Yesus, Tuhan, ‘ku datanglah;</w:t>
      </w:r>
    </w:p>
    <w:p w14:paraId="05FFA46F"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 xml:space="preserve">masuk ke dalam t’rang-Mu tetap; </w:t>
      </w:r>
    </w:p>
    <w:p w14:paraId="3B53DB1D"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Yesus, ‘ku datanglah.</w:t>
      </w:r>
    </w:p>
    <w:p w14:paraId="1B09C87F"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 xml:space="preserve">Dari sengsara, sakit dan aib, </w:t>
      </w:r>
    </w:p>
    <w:p w14:paraId="615D6542"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masuk dalam kasih ajaib.</w:t>
      </w:r>
    </w:p>
    <w:p w14:paraId="57028CDC"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Dan kurindukan dosaku raib,</w:t>
      </w:r>
    </w:p>
    <w:p w14:paraId="17E2C5BE"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Yesus, ‘ku datanglah.</w:t>
      </w:r>
    </w:p>
    <w:p w14:paraId="71C8BA20" w14:textId="77777777" w:rsidR="00772C5F" w:rsidRPr="00772C5F" w:rsidRDefault="00772C5F" w:rsidP="00772C5F">
      <w:pPr>
        <w:widowControl/>
        <w:numPr>
          <w:ilvl w:val="0"/>
          <w:numId w:val="164"/>
        </w:numPr>
        <w:autoSpaceDE/>
        <w:autoSpaceDN/>
        <w:adjustRightInd w:val="0"/>
        <w:ind w:left="993" w:hanging="426"/>
        <w:contextualSpacing/>
        <w:jc w:val="both"/>
        <w:rPr>
          <w:rFonts w:eastAsia="Calibri" w:cs="Courier New"/>
          <w:lang w:val="id-ID"/>
        </w:rPr>
      </w:pPr>
      <w:r w:rsidRPr="00772C5F">
        <w:rPr>
          <w:rFonts w:eastAsia="Calibri" w:cs="Courier New"/>
          <w:lang w:val="id-ID"/>
        </w:rPr>
        <w:t xml:space="preserve">Dari hidupku yang bercela, </w:t>
      </w:r>
    </w:p>
    <w:p w14:paraId="3C994EFE" w14:textId="77777777" w:rsidR="00772C5F" w:rsidRPr="00772C5F" w:rsidRDefault="00772C5F" w:rsidP="00772C5F">
      <w:pPr>
        <w:widowControl/>
        <w:adjustRightInd w:val="0"/>
        <w:ind w:left="993"/>
        <w:contextualSpacing/>
        <w:jc w:val="both"/>
        <w:rPr>
          <w:rFonts w:eastAsia="Calibri" w:cs="Courier New"/>
          <w:lang w:val="id-ID"/>
        </w:rPr>
      </w:pPr>
      <w:r w:rsidRPr="00772C5F">
        <w:rPr>
          <w:rFonts w:eastAsia="Calibri" w:cs="Courier New"/>
          <w:lang w:val="id-ID"/>
        </w:rPr>
        <w:t>Yesus, Tuhan, ‘ku datanglah;</w:t>
      </w:r>
    </w:p>
    <w:p w14:paraId="6078395E"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lastRenderedPageBreak/>
        <w:t>masuk ke dalam t’rang mulia,</w:t>
      </w:r>
    </w:p>
    <w:p w14:paraId="7F3DB5D8"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Yesus, ‘ku datanglah.</w:t>
      </w:r>
    </w:p>
    <w:p w14:paraId="7D76127B"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 xml:space="preserve">Dari gelombang bah menderu, </w:t>
      </w:r>
    </w:p>
    <w:p w14:paraId="35AFF1FE"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masuk ke dalam kasih teduh</w:t>
      </w:r>
    </w:p>
    <w:p w14:paraId="39E37A1C"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 xml:space="preserve">dan ‘ku tinggalkan susah, keluh, </w:t>
      </w:r>
    </w:p>
    <w:p w14:paraId="66D06008" w14:textId="77777777" w:rsidR="00772C5F" w:rsidRPr="00772C5F" w:rsidRDefault="00772C5F" w:rsidP="00772C5F">
      <w:pPr>
        <w:widowControl/>
        <w:adjustRightInd w:val="0"/>
        <w:ind w:left="993"/>
        <w:jc w:val="both"/>
        <w:rPr>
          <w:rFonts w:eastAsia="Calibri" w:cs="Courier New"/>
          <w:lang w:val="id-ID"/>
        </w:rPr>
      </w:pPr>
      <w:r w:rsidRPr="00772C5F">
        <w:rPr>
          <w:rFonts w:eastAsia="Calibri" w:cs="Courier New"/>
          <w:lang w:val="id-ID"/>
        </w:rPr>
        <w:t>Yesus, ‘ku datanglah.</w:t>
      </w:r>
      <w:r w:rsidRPr="00772C5F">
        <w:rPr>
          <w:rFonts w:eastAsia="Calibri" w:cs="Courier New"/>
          <w:lang w:val="id-ID"/>
        </w:rPr>
        <w:tab/>
      </w:r>
    </w:p>
    <w:p w14:paraId="63010745" w14:textId="77777777" w:rsidR="00772C5F" w:rsidRPr="00772C5F" w:rsidRDefault="00772C5F" w:rsidP="00772C5F">
      <w:pPr>
        <w:widowControl/>
        <w:autoSpaceDE/>
        <w:autoSpaceDN/>
        <w:ind w:left="900" w:hanging="360"/>
        <w:contextualSpacing/>
        <w:jc w:val="both"/>
        <w:rPr>
          <w:rFonts w:eastAsia="Calibri" w:cs="Times New Roman"/>
          <w:b/>
          <w:bCs/>
          <w:lang w:val="id-ID"/>
        </w:rPr>
      </w:pPr>
    </w:p>
    <w:p w14:paraId="3980BF47" w14:textId="77777777" w:rsidR="00772C5F" w:rsidRPr="00772C5F" w:rsidRDefault="00772C5F" w:rsidP="00772C5F">
      <w:pPr>
        <w:widowControl/>
        <w:tabs>
          <w:tab w:val="right" w:pos="6520"/>
        </w:tabs>
        <w:autoSpaceDE/>
        <w:autoSpaceDN/>
        <w:contextualSpacing/>
        <w:jc w:val="both"/>
        <w:rPr>
          <w:rFonts w:eastAsia="Calibri" w:cs="Times New Roman"/>
          <w:b/>
          <w:bCs/>
          <w:lang w:val="id-ID"/>
        </w:rPr>
      </w:pPr>
      <w:r w:rsidRPr="00772C5F">
        <w:rPr>
          <w:rFonts w:eastAsia="Calibri" w:cs="Times New Roman"/>
          <w:b/>
          <w:bCs/>
          <w:lang w:val="id-ID"/>
        </w:rPr>
        <w:t xml:space="preserve">BERITA ANUGERAH </w:t>
      </w:r>
      <w:r w:rsidRPr="00772C5F">
        <w:rPr>
          <w:rFonts w:eastAsia="Calibri" w:cs="Times New Roman"/>
          <w:b/>
          <w:bCs/>
          <w:lang w:val="id-ID"/>
        </w:rPr>
        <w:tab/>
      </w:r>
      <w:r w:rsidRPr="00772C5F">
        <w:rPr>
          <w:rFonts w:eastAsia="Calibri" w:cs="Times New Roman"/>
          <w:i/>
          <w:iCs/>
          <w:lang w:val="id-ID"/>
        </w:rPr>
        <w:t>(Berdiri)</w:t>
      </w:r>
    </w:p>
    <w:p w14:paraId="1B36DF23" w14:textId="77777777" w:rsidR="00772C5F" w:rsidRPr="00772C5F" w:rsidRDefault="00772C5F" w:rsidP="00772C5F">
      <w:pPr>
        <w:widowControl/>
        <w:adjustRightInd w:val="0"/>
        <w:ind w:left="567" w:hanging="567"/>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t>Bagi kita yang sudah mengaku dosa dengan hati yang tulus, Allah memberikan anugerah pengampunan-Nya seperti yang tertulis dalam 1 Yohanes 1:9-10  “Jika kita mengaku dosa kita, maka Ia adalah setia dan adil, sehingga Ia akan mengampuni segala dosa kita dan menyucikan kita dari segala kejahatan. Jika kita berkata, bahwa kita tidak ada berbuat dosa, maka kita membuat Dia menjadi pendusta dan firman-Nya tidak ada di dalam kita.</w:t>
      </w:r>
    </w:p>
    <w:p w14:paraId="231AFB1D" w14:textId="77777777" w:rsidR="00772C5F" w:rsidRPr="00772C5F" w:rsidRDefault="00772C5F" w:rsidP="00772C5F">
      <w:pPr>
        <w:widowControl/>
        <w:adjustRightInd w:val="0"/>
        <w:ind w:left="567"/>
        <w:jc w:val="both"/>
        <w:rPr>
          <w:rFonts w:eastAsia="Calibri" w:cs="Times New Roman"/>
          <w:szCs w:val="20"/>
          <w:lang w:val="id-ID"/>
        </w:rPr>
      </w:pPr>
      <w:r w:rsidRPr="00772C5F">
        <w:rPr>
          <w:rFonts w:eastAsia="Calibri" w:cs="Times New Roman"/>
          <w:szCs w:val="20"/>
          <w:lang w:val="id-ID"/>
        </w:rPr>
        <w:t>Demikianlah berita anugerah dari Tuhan.</w:t>
      </w:r>
    </w:p>
    <w:p w14:paraId="5D204041"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Syukur kepada Allah</w:t>
      </w:r>
    </w:p>
    <w:p w14:paraId="394DEAB6" w14:textId="77777777" w:rsidR="00772C5F" w:rsidRPr="00772C5F" w:rsidRDefault="00772C5F" w:rsidP="00772C5F">
      <w:pPr>
        <w:widowControl/>
        <w:autoSpaceDE/>
        <w:autoSpaceDN/>
        <w:ind w:left="567" w:hanging="567"/>
        <w:jc w:val="both"/>
        <w:rPr>
          <w:rFonts w:eastAsia="Calibri" w:cs="Times New Roman"/>
          <w:b/>
          <w:bCs/>
          <w:lang w:val="id-ID"/>
        </w:rPr>
      </w:pPr>
      <w:r w:rsidRPr="00772C5F">
        <w:rPr>
          <w:rFonts w:eastAsia="Calibri" w:cs="Times New Roman"/>
          <w:lang w:val="id-ID"/>
        </w:rPr>
        <w:t>U:</w:t>
      </w:r>
      <w:r w:rsidRPr="00772C5F">
        <w:rPr>
          <w:rFonts w:eastAsia="Calibri" w:cs="Times New Roman"/>
          <w:b/>
          <w:bCs/>
          <w:lang w:val="id-ID"/>
        </w:rPr>
        <w:tab/>
        <w:t>(Menyanyikan PKJ 239:1 - 3)</w:t>
      </w:r>
    </w:p>
    <w:p w14:paraId="7D320D93"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ab/>
        <w:t>PKJ 239 : 1 – 3 “Perubahan Besar”</w:t>
      </w:r>
    </w:p>
    <w:p w14:paraId="043FA8DB" w14:textId="77777777" w:rsidR="00772C5F" w:rsidRPr="00772C5F" w:rsidRDefault="00772C5F" w:rsidP="00772C5F">
      <w:pPr>
        <w:widowControl/>
        <w:numPr>
          <w:ilvl w:val="0"/>
          <w:numId w:val="165"/>
        </w:numPr>
        <w:autoSpaceDE/>
        <w:autoSpaceDN/>
        <w:ind w:left="993" w:hanging="426"/>
        <w:contextualSpacing/>
        <w:jc w:val="both"/>
        <w:rPr>
          <w:rFonts w:eastAsia="Calibri" w:cs="Times New Roman"/>
          <w:lang w:val="id-ID"/>
        </w:rPr>
      </w:pPr>
      <w:r w:rsidRPr="00772C5F">
        <w:rPr>
          <w:rFonts w:eastAsia="Calibri" w:cs="Times New Roman"/>
          <w:lang w:val="id-ID"/>
        </w:rPr>
        <w:t xml:space="preserve">Perubahan besar di kehidupanku </w:t>
      </w:r>
    </w:p>
    <w:p w14:paraId="193D9521"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sejak Yesus di hatiku;</w:t>
      </w:r>
    </w:p>
    <w:p w14:paraId="6A8ED5F9"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di jiwaku bersinar terang yang cerlang</w:t>
      </w:r>
    </w:p>
    <w:p w14:paraId="04B39A23"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sejak Yesus di hatiku.</w:t>
      </w:r>
    </w:p>
    <w:p w14:paraId="792CDAAC"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Refr.:</w:t>
      </w:r>
    </w:p>
    <w:p w14:paraId="48CDEDE6"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Sejak Yesus di hatiku, sejak Yesus di hatiku,</w:t>
      </w:r>
    </w:p>
    <w:p w14:paraId="1F2C5C4F"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jiwaku bergemar bagai ombak besar</w:t>
      </w:r>
    </w:p>
    <w:p w14:paraId="03DE0EAE"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sejak Yesus di hatiku.</w:t>
      </w:r>
    </w:p>
    <w:p w14:paraId="78E5E3BA" w14:textId="77777777" w:rsidR="00772C5F" w:rsidRPr="00772C5F" w:rsidRDefault="00772C5F" w:rsidP="00772C5F">
      <w:pPr>
        <w:widowControl/>
        <w:numPr>
          <w:ilvl w:val="0"/>
          <w:numId w:val="165"/>
        </w:numPr>
        <w:autoSpaceDE/>
        <w:autoSpaceDN/>
        <w:ind w:left="993" w:hanging="426"/>
        <w:contextualSpacing/>
        <w:jc w:val="both"/>
        <w:rPr>
          <w:rFonts w:eastAsia="Calibri" w:cs="Times New Roman"/>
          <w:lang w:val="id-ID"/>
        </w:rPr>
      </w:pPr>
      <w:r w:rsidRPr="00772C5F">
        <w:rPr>
          <w:rFonts w:eastAsia="Calibri" w:cs="Times New Roman"/>
          <w:lang w:val="id-ID"/>
        </w:rPr>
        <w:t>Aku tobat, kembali ke jalan benar</w:t>
      </w:r>
    </w:p>
    <w:p w14:paraId="265E5174"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sejak Yesus di hatiku;</w:t>
      </w:r>
    </w:p>
    <w:p w14:paraId="0B67A4CA"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dan dosaku dihapus, jiwaku segar</w:t>
      </w:r>
    </w:p>
    <w:p w14:paraId="22297E1A"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sejak Yesus di hatiku. Refr.: ...</w:t>
      </w:r>
    </w:p>
    <w:p w14:paraId="2CD75F13" w14:textId="77777777" w:rsidR="00772C5F" w:rsidRPr="00772C5F" w:rsidRDefault="00772C5F" w:rsidP="00772C5F">
      <w:pPr>
        <w:widowControl/>
        <w:autoSpaceDE/>
        <w:autoSpaceDN/>
        <w:ind w:left="993" w:hanging="426"/>
        <w:jc w:val="both"/>
        <w:rPr>
          <w:rFonts w:eastAsia="Calibri" w:cs="Times New Roman"/>
          <w:lang w:val="id-ID"/>
        </w:rPr>
      </w:pPr>
    </w:p>
    <w:p w14:paraId="5D671525" w14:textId="77777777" w:rsidR="00772C5F" w:rsidRPr="00772C5F" w:rsidRDefault="00772C5F" w:rsidP="00772C5F">
      <w:pPr>
        <w:widowControl/>
        <w:numPr>
          <w:ilvl w:val="0"/>
          <w:numId w:val="165"/>
        </w:numPr>
        <w:autoSpaceDE/>
        <w:autoSpaceDN/>
        <w:ind w:left="993" w:hanging="426"/>
        <w:contextualSpacing/>
        <w:jc w:val="both"/>
        <w:rPr>
          <w:rFonts w:eastAsia="Calibri" w:cs="Times New Roman"/>
          <w:lang w:val="id-ID"/>
        </w:rPr>
      </w:pPr>
      <w:r w:rsidRPr="00772C5F">
        <w:rPr>
          <w:rFonts w:eastAsia="Calibri" w:cs="Times New Roman"/>
          <w:lang w:val="id-ID"/>
        </w:rPr>
        <w:t>Aku rindu pergi ke tempat Tuhanku,</w:t>
      </w:r>
    </w:p>
    <w:p w14:paraId="56A323F3"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sejak Yesus di hatiku;</w:t>
      </w:r>
    </w:p>
    <w:p w14:paraId="4BA7169D"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aku riang gembira berjalan terus</w:t>
      </w:r>
    </w:p>
    <w:p w14:paraId="641B701B" w14:textId="77777777" w:rsidR="00772C5F" w:rsidRPr="00772C5F" w:rsidRDefault="00772C5F" w:rsidP="00772C5F">
      <w:pPr>
        <w:widowControl/>
        <w:autoSpaceDE/>
        <w:autoSpaceDN/>
        <w:ind w:left="993"/>
        <w:contextualSpacing/>
        <w:jc w:val="both"/>
        <w:rPr>
          <w:rFonts w:eastAsia="Calibri" w:cs="Times New Roman"/>
          <w:lang w:val="id-ID"/>
        </w:rPr>
      </w:pPr>
      <w:r w:rsidRPr="00772C5F">
        <w:rPr>
          <w:rFonts w:eastAsia="Calibri" w:cs="Times New Roman"/>
          <w:lang w:val="id-ID"/>
        </w:rPr>
        <w:t>sejak Yesus di hatiku. Refr.: ...</w:t>
      </w:r>
    </w:p>
    <w:p w14:paraId="0BA8AB4E" w14:textId="77777777" w:rsidR="00772C5F" w:rsidRPr="00772C5F" w:rsidRDefault="00772C5F" w:rsidP="00772C5F">
      <w:pPr>
        <w:widowControl/>
        <w:autoSpaceDE/>
        <w:autoSpaceDN/>
        <w:ind w:left="993" w:hanging="426"/>
        <w:contextualSpacing/>
        <w:jc w:val="both"/>
        <w:rPr>
          <w:rFonts w:eastAsia="Calibri" w:cs="Times New Roman"/>
          <w:lang w:val="id-ID"/>
        </w:rPr>
      </w:pPr>
    </w:p>
    <w:p w14:paraId="60C08D9A" w14:textId="77777777" w:rsidR="00772C5F" w:rsidRPr="00772C5F" w:rsidRDefault="00772C5F" w:rsidP="00772C5F">
      <w:pPr>
        <w:widowControl/>
        <w:tabs>
          <w:tab w:val="right" w:pos="6520"/>
        </w:tabs>
        <w:autoSpaceDE/>
        <w:autoSpaceDN/>
        <w:contextualSpacing/>
        <w:jc w:val="both"/>
        <w:rPr>
          <w:rFonts w:eastAsia="Calibri" w:cs="Times New Roman"/>
          <w:b/>
          <w:bCs/>
          <w:lang w:val="id-ID"/>
        </w:rPr>
      </w:pPr>
      <w:r w:rsidRPr="00772C5F">
        <w:rPr>
          <w:rFonts w:eastAsia="Calibri" w:cs="Times New Roman"/>
          <w:b/>
          <w:bCs/>
          <w:lang w:val="id-ID"/>
        </w:rPr>
        <w:lastRenderedPageBreak/>
        <w:t>PELAYANAN FIRMAN</w:t>
      </w:r>
      <w:r w:rsidRPr="00772C5F">
        <w:rPr>
          <w:rFonts w:eastAsia="Calibri" w:cs="Times New Roman"/>
          <w:lang w:val="id-ID"/>
        </w:rPr>
        <w:tab/>
      </w:r>
      <w:r w:rsidRPr="00772C5F">
        <w:rPr>
          <w:rFonts w:eastAsia="Calibri" w:cs="Times New Roman"/>
          <w:i/>
          <w:iCs/>
          <w:lang w:val="id-ID"/>
        </w:rPr>
        <w:t>(Duduk)</w:t>
      </w:r>
    </w:p>
    <w:p w14:paraId="5605249C"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t>(Doa Epiklese)</w:t>
      </w:r>
    </w:p>
    <w:p w14:paraId="1E5A6272" w14:textId="77777777" w:rsidR="00772C5F" w:rsidRPr="00772C5F" w:rsidRDefault="00772C5F" w:rsidP="00772C5F">
      <w:pPr>
        <w:widowControl/>
        <w:autoSpaceDE/>
        <w:autoSpaceDN/>
        <w:ind w:left="567" w:hanging="567"/>
        <w:contextualSpacing/>
        <w:jc w:val="both"/>
        <w:rPr>
          <w:rFonts w:eastAsia="Calibri" w:cs="Times New Roman"/>
          <w:sz w:val="16"/>
          <w:szCs w:val="16"/>
          <w:lang w:val="id-ID"/>
        </w:rPr>
      </w:pPr>
    </w:p>
    <w:p w14:paraId="0C7F66DD" w14:textId="77777777" w:rsidR="00772C5F" w:rsidRPr="00772C5F" w:rsidRDefault="00772C5F" w:rsidP="00772C5F">
      <w:pPr>
        <w:widowControl/>
        <w:autoSpaceDE/>
        <w:autoSpaceDN/>
        <w:ind w:left="567" w:hanging="567"/>
        <w:contextualSpacing/>
        <w:jc w:val="both"/>
        <w:rPr>
          <w:rFonts w:eastAsia="Calibri" w:cs="Times New Roman"/>
          <w:u w:val="single"/>
          <w:lang w:val="id-ID"/>
        </w:rPr>
      </w:pPr>
      <w:r w:rsidRPr="00772C5F">
        <w:rPr>
          <w:rFonts w:eastAsia="Calibri" w:cs="Times New Roman"/>
          <w:u w:val="single"/>
          <w:lang w:val="id-ID"/>
        </w:rPr>
        <w:t>Bacaan Pertama</w:t>
      </w:r>
    </w:p>
    <w:p w14:paraId="0E99EFA6" w14:textId="77777777" w:rsidR="00772C5F" w:rsidRPr="00772C5F" w:rsidRDefault="00772C5F" w:rsidP="00772C5F">
      <w:pPr>
        <w:widowControl/>
        <w:autoSpaceDE/>
        <w:autoSpaceDN/>
        <w:ind w:left="567" w:hanging="567"/>
        <w:jc w:val="both"/>
        <w:rPr>
          <w:rFonts w:eastAsia="Candara" w:cs="Candara"/>
          <w:b/>
          <w:lang w:val="id-ID"/>
        </w:rPr>
      </w:pPr>
      <w:r w:rsidRPr="00772C5F">
        <w:rPr>
          <w:rFonts w:eastAsia="Calibri" w:cs="Times New Roman"/>
          <w:lang w:val="id-ID"/>
        </w:rPr>
        <w:t>L1:</w:t>
      </w:r>
      <w:r w:rsidRPr="00772C5F">
        <w:rPr>
          <w:rFonts w:eastAsia="Calibri" w:cs="Times New Roman"/>
          <w:lang w:val="id-ID"/>
        </w:rPr>
        <w:tab/>
        <w:t xml:space="preserve">Bacaan pertama dari </w:t>
      </w:r>
      <w:r w:rsidRPr="00772C5F">
        <w:rPr>
          <w:rFonts w:eastAsia="Candara" w:cs="Candara"/>
          <w:b/>
          <w:lang w:val="id-ID"/>
        </w:rPr>
        <w:t>Kisah Para Rasul 11:1-18</w:t>
      </w:r>
    </w:p>
    <w:p w14:paraId="428B7218" w14:textId="77777777" w:rsidR="00772C5F" w:rsidRPr="00772C5F" w:rsidRDefault="00772C5F" w:rsidP="00772C5F">
      <w:pPr>
        <w:widowControl/>
        <w:autoSpaceDE/>
        <w:autoSpaceDN/>
        <w:ind w:left="567" w:hanging="567"/>
        <w:jc w:val="both"/>
        <w:rPr>
          <w:rFonts w:eastAsia="Calibri" w:cs="Times New Roman"/>
          <w:lang w:val="id-ID"/>
        </w:rPr>
      </w:pPr>
      <w:r w:rsidRPr="00772C5F">
        <w:rPr>
          <w:rFonts w:eastAsia="Calibri" w:cs="Times New Roman"/>
          <w:lang w:val="id-ID"/>
        </w:rPr>
        <w:tab/>
        <w:t>Demikianlah Sabda Tuhan</w:t>
      </w:r>
    </w:p>
    <w:p w14:paraId="7AA4E4CC" w14:textId="77777777" w:rsidR="00772C5F" w:rsidRPr="00772C5F" w:rsidRDefault="00772C5F" w:rsidP="00772C5F">
      <w:pPr>
        <w:widowControl/>
        <w:autoSpaceDE/>
        <w:autoSpaceDN/>
        <w:ind w:left="567" w:hanging="567"/>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sz w:val="20"/>
          <w:szCs w:val="20"/>
          <w:lang w:val="id-ID"/>
        </w:rPr>
        <w:t>Syukur kepada Allah</w:t>
      </w:r>
    </w:p>
    <w:p w14:paraId="22EA5D66" w14:textId="77777777" w:rsidR="00772C5F" w:rsidRPr="00772C5F" w:rsidRDefault="00772C5F" w:rsidP="00772C5F">
      <w:pPr>
        <w:widowControl/>
        <w:autoSpaceDE/>
        <w:autoSpaceDN/>
        <w:contextualSpacing/>
        <w:jc w:val="both"/>
        <w:rPr>
          <w:rFonts w:eastAsia="Calibri" w:cs="Times New Roman"/>
          <w:sz w:val="16"/>
          <w:szCs w:val="16"/>
          <w:lang w:val="id-ID"/>
        </w:rPr>
      </w:pPr>
    </w:p>
    <w:p w14:paraId="140DCC21" w14:textId="77777777" w:rsidR="00772C5F" w:rsidRPr="00772C5F" w:rsidRDefault="00772C5F" w:rsidP="00772C5F">
      <w:pPr>
        <w:widowControl/>
        <w:autoSpaceDE/>
        <w:autoSpaceDN/>
        <w:ind w:left="567" w:hanging="567"/>
        <w:contextualSpacing/>
        <w:jc w:val="both"/>
        <w:rPr>
          <w:rFonts w:eastAsia="Calibri" w:cs="Times New Roman"/>
          <w:u w:val="single"/>
          <w:lang w:val="id-ID"/>
        </w:rPr>
      </w:pPr>
      <w:r w:rsidRPr="00772C5F">
        <w:rPr>
          <w:rFonts w:eastAsia="Calibri" w:cs="Times New Roman"/>
          <w:u w:val="single"/>
          <w:lang w:val="id-ID"/>
        </w:rPr>
        <w:t>Mazmur Tanggapan</w:t>
      </w:r>
    </w:p>
    <w:p w14:paraId="705CB8B2" w14:textId="77777777" w:rsidR="00772C5F" w:rsidRPr="00772C5F" w:rsidRDefault="00772C5F" w:rsidP="00772C5F">
      <w:pPr>
        <w:widowControl/>
        <w:autoSpaceDE/>
        <w:autoSpaceDN/>
        <w:ind w:left="567" w:hanging="567"/>
        <w:jc w:val="both"/>
        <w:rPr>
          <w:rFonts w:eastAsia="Candara" w:cs="Candara"/>
          <w:b/>
          <w:lang w:val="id-ID"/>
        </w:rPr>
      </w:pPr>
      <w:r w:rsidRPr="00772C5F">
        <w:rPr>
          <w:rFonts w:eastAsia="Calibri" w:cs="Times New Roman"/>
          <w:lang w:val="id-ID"/>
        </w:rPr>
        <w:t>L2:</w:t>
      </w:r>
      <w:r w:rsidRPr="00772C5F">
        <w:rPr>
          <w:rFonts w:eastAsia="Calibri" w:cs="Times New Roman"/>
          <w:lang w:val="id-ID"/>
        </w:rPr>
        <w:tab/>
        <w:t xml:space="preserve">Mari kita menanggapi Sabda Tuhan dengan membaca </w:t>
      </w:r>
      <w:r w:rsidRPr="00772C5F">
        <w:rPr>
          <w:rFonts w:eastAsia="Candara" w:cs="Candara"/>
          <w:b/>
          <w:lang w:val="id-ID"/>
        </w:rPr>
        <w:t xml:space="preserve">Mazmur 148 </w:t>
      </w:r>
      <w:r w:rsidRPr="00772C5F">
        <w:rPr>
          <w:rFonts w:eastAsia="Calibri" w:cs="Times New Roman"/>
          <w:lang w:val="id-ID"/>
        </w:rPr>
        <w:t>secara bersahutan (atau didaraskan)</w:t>
      </w:r>
    </w:p>
    <w:p w14:paraId="30267309" w14:textId="77777777" w:rsidR="00772C5F" w:rsidRPr="00772C5F" w:rsidRDefault="00772C5F" w:rsidP="00772C5F">
      <w:pPr>
        <w:widowControl/>
        <w:autoSpaceDE/>
        <w:autoSpaceDN/>
        <w:ind w:left="567" w:hanging="567"/>
        <w:contextualSpacing/>
        <w:jc w:val="both"/>
        <w:rPr>
          <w:rFonts w:eastAsia="Calibri" w:cs="Times New Roman"/>
          <w:sz w:val="16"/>
          <w:szCs w:val="16"/>
          <w:lang w:val="id-ID"/>
        </w:rPr>
      </w:pPr>
    </w:p>
    <w:p w14:paraId="4E17E92D" w14:textId="77777777" w:rsidR="00772C5F" w:rsidRPr="00772C5F" w:rsidRDefault="00772C5F" w:rsidP="00772C5F">
      <w:pPr>
        <w:widowControl/>
        <w:autoSpaceDE/>
        <w:autoSpaceDN/>
        <w:ind w:left="567" w:hanging="567"/>
        <w:contextualSpacing/>
        <w:jc w:val="both"/>
        <w:rPr>
          <w:rFonts w:eastAsia="Calibri" w:cs="Times New Roman"/>
          <w:u w:val="single"/>
          <w:lang w:val="id-ID"/>
        </w:rPr>
      </w:pPr>
      <w:r w:rsidRPr="00772C5F">
        <w:rPr>
          <w:rFonts w:eastAsia="Calibri" w:cs="Times New Roman"/>
          <w:u w:val="single"/>
          <w:lang w:val="id-ID"/>
        </w:rPr>
        <w:t>Bacaan Kedua</w:t>
      </w:r>
    </w:p>
    <w:p w14:paraId="06593313" w14:textId="77777777" w:rsidR="00772C5F" w:rsidRPr="00772C5F" w:rsidRDefault="00772C5F" w:rsidP="00772C5F">
      <w:pPr>
        <w:widowControl/>
        <w:autoSpaceDE/>
        <w:autoSpaceDN/>
        <w:ind w:left="567" w:hanging="567"/>
        <w:jc w:val="both"/>
        <w:rPr>
          <w:rFonts w:eastAsia="Candara" w:cs="Candara"/>
          <w:b/>
          <w:lang w:val="id-ID"/>
        </w:rPr>
      </w:pPr>
      <w:r w:rsidRPr="00772C5F">
        <w:rPr>
          <w:rFonts w:eastAsia="Calibri" w:cs="Times New Roman"/>
          <w:lang w:val="id-ID"/>
        </w:rPr>
        <w:t>L3:</w:t>
      </w:r>
      <w:r w:rsidRPr="00772C5F">
        <w:rPr>
          <w:rFonts w:eastAsia="Calibri" w:cs="Times New Roman"/>
          <w:lang w:val="id-ID"/>
        </w:rPr>
        <w:tab/>
        <w:t xml:space="preserve">Bacaan kedua dari </w:t>
      </w:r>
      <w:r w:rsidRPr="00772C5F">
        <w:rPr>
          <w:rFonts w:eastAsia="Candara" w:cs="Candara"/>
          <w:b/>
          <w:lang w:val="id-ID"/>
        </w:rPr>
        <w:t xml:space="preserve">Wahyu 21:1-6, </w:t>
      </w:r>
    </w:p>
    <w:p w14:paraId="27091D92"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ab/>
        <w:t>Demikianlah Sabda Tuhan</w:t>
      </w:r>
    </w:p>
    <w:p w14:paraId="23C03053"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sz w:val="20"/>
          <w:szCs w:val="20"/>
          <w:lang w:val="id-ID"/>
        </w:rPr>
        <w:t>Syukur kepada Allah</w:t>
      </w:r>
    </w:p>
    <w:p w14:paraId="1F0AA22B" w14:textId="77777777" w:rsidR="00772C5F" w:rsidRPr="00772C5F" w:rsidRDefault="00772C5F" w:rsidP="00772C5F">
      <w:pPr>
        <w:widowControl/>
        <w:autoSpaceDE/>
        <w:autoSpaceDN/>
        <w:ind w:left="567" w:hanging="567"/>
        <w:contextualSpacing/>
        <w:jc w:val="both"/>
        <w:rPr>
          <w:rFonts w:eastAsia="Calibri" w:cs="Times New Roman"/>
          <w:sz w:val="16"/>
          <w:szCs w:val="16"/>
          <w:lang w:val="id-ID"/>
        </w:rPr>
      </w:pPr>
    </w:p>
    <w:p w14:paraId="75FC0011" w14:textId="77777777" w:rsidR="00772C5F" w:rsidRPr="00772C5F" w:rsidRDefault="00772C5F" w:rsidP="00772C5F">
      <w:pPr>
        <w:widowControl/>
        <w:autoSpaceDE/>
        <w:autoSpaceDN/>
        <w:ind w:left="567" w:hanging="567"/>
        <w:contextualSpacing/>
        <w:jc w:val="both"/>
        <w:rPr>
          <w:rFonts w:eastAsia="Calibri" w:cs="Times New Roman"/>
          <w:u w:val="single"/>
          <w:lang w:val="id-ID"/>
        </w:rPr>
      </w:pPr>
      <w:r w:rsidRPr="00772C5F">
        <w:rPr>
          <w:rFonts w:eastAsia="Calibri" w:cs="Times New Roman"/>
          <w:u w:val="single"/>
          <w:lang w:val="id-ID"/>
        </w:rPr>
        <w:t>Pembacaan Injil</w:t>
      </w:r>
    </w:p>
    <w:p w14:paraId="5F9B9212" w14:textId="77777777" w:rsidR="00772C5F" w:rsidRPr="00772C5F" w:rsidRDefault="00772C5F" w:rsidP="00772C5F">
      <w:pPr>
        <w:widowControl/>
        <w:autoSpaceDE/>
        <w:autoSpaceDN/>
        <w:ind w:left="567" w:hanging="567"/>
        <w:jc w:val="both"/>
        <w:rPr>
          <w:rFonts w:eastAsia="Calibri" w:cs="Times New Roman"/>
          <w:b/>
          <w:lang w:val="id-ID"/>
        </w:rPr>
      </w:pPr>
      <w:r w:rsidRPr="00772C5F">
        <w:rPr>
          <w:rFonts w:eastAsia="Calibri" w:cs="Times New Roman"/>
          <w:lang w:val="id-ID"/>
        </w:rPr>
        <w:t>PF:</w:t>
      </w:r>
      <w:r w:rsidRPr="00772C5F">
        <w:rPr>
          <w:rFonts w:eastAsia="Calibri" w:cs="Times New Roman"/>
          <w:lang w:val="id-ID"/>
        </w:rPr>
        <w:tab/>
        <w:t xml:space="preserve">Pembacaan Injil, dari </w:t>
      </w:r>
      <w:r w:rsidRPr="00772C5F">
        <w:rPr>
          <w:rFonts w:eastAsia="Candara" w:cs="Candara"/>
          <w:b/>
          <w:lang w:val="id-ID"/>
        </w:rPr>
        <w:t>Yohanes 13:31-35</w:t>
      </w:r>
    </w:p>
    <w:p w14:paraId="6E3FAD27"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ab/>
        <w:t>Demikian Injil Yesus Kristus, yang berbahagia ialah mereka yang mendengarkan Firman Tuhan dan yang memeliharanya serta melakukannya dengan setia dalam kehidupan sehari-hari. HALELUYA.</w:t>
      </w:r>
    </w:p>
    <w:p w14:paraId="1BE2B199"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 xml:space="preserve">U: </w:t>
      </w:r>
      <w:r w:rsidRPr="00772C5F">
        <w:rPr>
          <w:rFonts w:eastAsia="Calibri" w:cs="Times New Roman"/>
          <w:lang w:val="id-ID"/>
        </w:rPr>
        <w:tab/>
      </w:r>
      <w:r w:rsidRPr="00772C5F">
        <w:rPr>
          <w:rFonts w:eastAsia="Calibri" w:cs="Times New Roman"/>
          <w:b/>
          <w:bCs/>
          <w:lang w:val="id-ID"/>
        </w:rPr>
        <w:t>(</w:t>
      </w:r>
      <w:r w:rsidRPr="00772C5F">
        <w:rPr>
          <w:rFonts w:eastAsia="Calibri" w:cs="Times New Roman"/>
          <w:b/>
          <w:bCs/>
          <w:i/>
          <w:iCs/>
          <w:lang w:val="id-ID"/>
        </w:rPr>
        <w:t>menyanyikan Haleluya, Haleluya Haleluya</w:t>
      </w:r>
      <w:r w:rsidRPr="00772C5F">
        <w:rPr>
          <w:rFonts w:eastAsia="Calibri" w:cs="Times New Roman"/>
          <w:b/>
          <w:bCs/>
          <w:lang w:val="id-ID"/>
        </w:rPr>
        <w:t>)</w:t>
      </w:r>
    </w:p>
    <w:p w14:paraId="62C3FAF2" w14:textId="77777777" w:rsidR="00772C5F" w:rsidRPr="00772C5F" w:rsidRDefault="00772C5F" w:rsidP="00772C5F">
      <w:pPr>
        <w:widowControl/>
        <w:autoSpaceDE/>
        <w:autoSpaceDN/>
        <w:contextualSpacing/>
        <w:jc w:val="both"/>
        <w:rPr>
          <w:rFonts w:eastAsia="Calibri" w:cs="Times New Roman"/>
          <w:sz w:val="16"/>
          <w:szCs w:val="16"/>
          <w:lang w:val="id-ID"/>
        </w:rPr>
      </w:pPr>
    </w:p>
    <w:p w14:paraId="137EF0E1" w14:textId="77777777" w:rsidR="00772C5F" w:rsidRPr="00772C5F" w:rsidRDefault="00772C5F" w:rsidP="00772C5F">
      <w:pPr>
        <w:widowControl/>
        <w:autoSpaceDE/>
        <w:autoSpaceDN/>
        <w:contextualSpacing/>
        <w:jc w:val="both"/>
        <w:rPr>
          <w:rFonts w:eastAsia="Calibri" w:cs="Times New Roman"/>
          <w:b/>
          <w:bCs/>
          <w:lang w:val="id-ID"/>
        </w:rPr>
      </w:pPr>
      <w:r w:rsidRPr="00772C5F">
        <w:rPr>
          <w:rFonts w:eastAsia="Calibri" w:cs="Times New Roman"/>
          <w:b/>
          <w:bCs/>
          <w:lang w:val="id-ID"/>
        </w:rPr>
        <w:t xml:space="preserve">Khotbah </w:t>
      </w:r>
      <w:r w:rsidRPr="00772C5F">
        <w:rPr>
          <w:rFonts w:eastAsia="Calibri" w:cs="Calibri Light"/>
          <w:b/>
          <w:bCs/>
          <w:lang w:val="id-ID"/>
        </w:rPr>
        <w:t>“Menjadi Saksi Kemulian-Nya”</w:t>
      </w:r>
    </w:p>
    <w:p w14:paraId="07EBAED9" w14:textId="77777777" w:rsidR="00772C5F" w:rsidRPr="00772C5F" w:rsidRDefault="00772C5F" w:rsidP="00772C5F">
      <w:pPr>
        <w:widowControl/>
        <w:autoSpaceDE/>
        <w:autoSpaceDN/>
        <w:contextualSpacing/>
        <w:jc w:val="both"/>
        <w:rPr>
          <w:rFonts w:eastAsia="Calibri" w:cs="Times New Roman"/>
          <w:sz w:val="16"/>
          <w:szCs w:val="16"/>
          <w:lang w:val="id-ID"/>
        </w:rPr>
      </w:pPr>
    </w:p>
    <w:p w14:paraId="779F7CC4" w14:textId="77777777" w:rsidR="00772C5F" w:rsidRPr="00772C5F" w:rsidRDefault="00772C5F" w:rsidP="00772C5F">
      <w:pPr>
        <w:widowControl/>
        <w:autoSpaceDE/>
        <w:autoSpaceDN/>
        <w:contextualSpacing/>
        <w:jc w:val="both"/>
        <w:rPr>
          <w:rFonts w:eastAsia="Calibri" w:cs="Times New Roman"/>
          <w:lang w:val="id-ID"/>
        </w:rPr>
      </w:pPr>
      <w:r w:rsidRPr="00772C5F">
        <w:rPr>
          <w:rFonts w:eastAsia="Calibri" w:cs="Times New Roman"/>
          <w:b/>
          <w:bCs/>
          <w:lang w:val="id-ID"/>
        </w:rPr>
        <w:t>Saat Teduh</w:t>
      </w:r>
    </w:p>
    <w:p w14:paraId="3C826569" w14:textId="77777777" w:rsidR="00772C5F" w:rsidRPr="00772C5F" w:rsidRDefault="00772C5F" w:rsidP="00772C5F">
      <w:pPr>
        <w:widowControl/>
        <w:tabs>
          <w:tab w:val="right" w:pos="6210"/>
        </w:tabs>
        <w:autoSpaceDE/>
        <w:autoSpaceDN/>
        <w:contextualSpacing/>
        <w:jc w:val="both"/>
        <w:rPr>
          <w:rFonts w:eastAsia="Calibri" w:cs="Times New Roman"/>
          <w:b/>
          <w:bCs/>
          <w:lang w:val="id-ID"/>
        </w:rPr>
      </w:pPr>
    </w:p>
    <w:p w14:paraId="717950DF" w14:textId="77777777" w:rsidR="00772C5F" w:rsidRPr="00772C5F" w:rsidRDefault="00772C5F" w:rsidP="00772C5F">
      <w:pPr>
        <w:widowControl/>
        <w:tabs>
          <w:tab w:val="right" w:pos="6520"/>
        </w:tabs>
        <w:autoSpaceDE/>
        <w:autoSpaceDN/>
        <w:contextualSpacing/>
        <w:jc w:val="both"/>
        <w:rPr>
          <w:rFonts w:eastAsia="Calibri" w:cs="Times New Roman"/>
          <w:lang w:val="id-ID"/>
        </w:rPr>
      </w:pPr>
      <w:r w:rsidRPr="00772C5F">
        <w:rPr>
          <w:rFonts w:eastAsia="Calibri" w:cs="Times New Roman"/>
          <w:b/>
          <w:bCs/>
          <w:lang w:val="id-ID"/>
        </w:rPr>
        <w:t xml:space="preserve">Pengakuan Iman </w:t>
      </w:r>
      <w:r w:rsidRPr="00772C5F">
        <w:rPr>
          <w:rFonts w:eastAsia="Calibri" w:cs="Times New Roman"/>
          <w:b/>
          <w:bCs/>
          <w:lang w:val="id-ID"/>
        </w:rPr>
        <w:tab/>
      </w:r>
      <w:r w:rsidRPr="00772C5F">
        <w:rPr>
          <w:rFonts w:eastAsia="Calibri" w:cs="Times New Roman"/>
          <w:i/>
          <w:iCs/>
          <w:lang w:val="id-ID"/>
        </w:rPr>
        <w:t>(Berdiri)</w:t>
      </w:r>
    </w:p>
    <w:p w14:paraId="56207226"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M3:</w:t>
      </w:r>
      <w:r w:rsidRPr="00772C5F">
        <w:rPr>
          <w:rFonts w:eastAsia="Calibri" w:cs="Times New Roman"/>
          <w:lang w:val="id-ID"/>
        </w:rPr>
        <w:tab/>
        <w:t xml:space="preserve">Bersama dengan umat Allah di sepanjang masa, mari kita </w:t>
      </w:r>
      <w:r w:rsidRPr="00772C5F">
        <w:rPr>
          <w:rFonts w:eastAsia="Calibri" w:cs="Times New Roman"/>
          <w:spacing w:val="-6"/>
          <w:lang w:val="id-ID"/>
        </w:rPr>
        <w:t>ikrarkan dan kita teguhkan kembali akan apa yang kita imani</w:t>
      </w:r>
      <w:r w:rsidRPr="00772C5F">
        <w:rPr>
          <w:rFonts w:eastAsia="Calibri" w:cs="Times New Roman"/>
          <w:lang w:val="id-ID"/>
        </w:rPr>
        <w:t xml:space="preserve"> dengan bersama mengucapkan Pengakuan Iman Rasuli.</w:t>
      </w:r>
    </w:p>
    <w:p w14:paraId="35C7EE74"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Bersama-sama mengucapkan Pengakuan Iman Rasuli)</w:t>
      </w:r>
    </w:p>
    <w:p w14:paraId="52139907" w14:textId="77777777" w:rsidR="00772C5F" w:rsidRPr="00772C5F" w:rsidRDefault="00772C5F" w:rsidP="00772C5F">
      <w:pPr>
        <w:widowControl/>
        <w:tabs>
          <w:tab w:val="right" w:pos="6237"/>
        </w:tabs>
        <w:autoSpaceDE/>
        <w:autoSpaceDN/>
        <w:contextualSpacing/>
        <w:jc w:val="right"/>
        <w:rPr>
          <w:rFonts w:eastAsia="Calibri" w:cs="Times New Roman"/>
          <w:i/>
          <w:iCs/>
          <w:lang w:val="id-ID"/>
        </w:rPr>
      </w:pPr>
    </w:p>
    <w:p w14:paraId="54E286EC" w14:textId="77777777" w:rsidR="00772C5F" w:rsidRPr="00772C5F" w:rsidRDefault="00772C5F" w:rsidP="00772C5F">
      <w:pPr>
        <w:widowControl/>
        <w:tabs>
          <w:tab w:val="right" w:pos="6520"/>
        </w:tabs>
        <w:autoSpaceDE/>
        <w:autoSpaceDN/>
        <w:contextualSpacing/>
        <w:jc w:val="both"/>
        <w:rPr>
          <w:rFonts w:eastAsia="Calibri" w:cs="Times New Roman"/>
          <w:i/>
          <w:iCs/>
          <w:lang w:val="id-ID"/>
        </w:rPr>
      </w:pPr>
      <w:r w:rsidRPr="00772C5F">
        <w:rPr>
          <w:rFonts w:eastAsia="Calibri" w:cs="Times New Roman"/>
          <w:b/>
          <w:bCs/>
          <w:lang w:val="id-ID"/>
        </w:rPr>
        <w:t>Doa Syafaat</w:t>
      </w:r>
      <w:r w:rsidRPr="00772C5F">
        <w:rPr>
          <w:rFonts w:eastAsia="Calibri" w:cs="Times New Roman"/>
          <w:lang w:val="id-ID"/>
        </w:rPr>
        <w:tab/>
      </w:r>
      <w:r w:rsidRPr="00772C5F">
        <w:rPr>
          <w:rFonts w:eastAsia="Calibri" w:cs="Times New Roman"/>
          <w:i/>
          <w:iCs/>
          <w:lang w:val="id-ID"/>
        </w:rPr>
        <w:t>(Duduk)</w:t>
      </w:r>
    </w:p>
    <w:p w14:paraId="115EDC5C"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t>(Menaikkan doa syafaat, diakhiri doa Bapa Kami)</w:t>
      </w:r>
    </w:p>
    <w:p w14:paraId="7F3879FA" w14:textId="77777777" w:rsidR="00772C5F" w:rsidRPr="00772C5F" w:rsidRDefault="00772C5F" w:rsidP="00772C5F">
      <w:pPr>
        <w:widowControl/>
        <w:autoSpaceDE/>
        <w:autoSpaceDN/>
        <w:ind w:left="567" w:hanging="567"/>
        <w:contextualSpacing/>
        <w:jc w:val="both"/>
        <w:rPr>
          <w:rFonts w:eastAsia="Calibri" w:cs="Times New Roman"/>
          <w:lang w:val="id-ID"/>
        </w:rPr>
      </w:pPr>
    </w:p>
    <w:p w14:paraId="34AC73BE" w14:textId="77777777" w:rsidR="00772C5F" w:rsidRPr="00772C5F" w:rsidRDefault="00772C5F" w:rsidP="00772C5F">
      <w:pPr>
        <w:widowControl/>
        <w:tabs>
          <w:tab w:val="right" w:pos="6237"/>
        </w:tabs>
        <w:autoSpaceDE/>
        <w:autoSpaceDN/>
        <w:contextualSpacing/>
        <w:jc w:val="both"/>
        <w:rPr>
          <w:rFonts w:eastAsia="Calibri" w:cs="Times New Roman"/>
          <w:lang w:val="id-ID"/>
        </w:rPr>
      </w:pPr>
      <w:r w:rsidRPr="00772C5F">
        <w:rPr>
          <w:rFonts w:eastAsia="Calibri" w:cs="Times New Roman"/>
          <w:b/>
          <w:bCs/>
          <w:lang w:val="id-ID"/>
        </w:rPr>
        <w:t>PERSEMBAHAN</w:t>
      </w:r>
      <w:r w:rsidRPr="00772C5F">
        <w:rPr>
          <w:rFonts w:eastAsia="Calibri" w:cs="Times New Roman"/>
          <w:lang w:val="id-ID"/>
        </w:rPr>
        <w:tab/>
      </w:r>
    </w:p>
    <w:p w14:paraId="56E106AE"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lastRenderedPageBreak/>
        <w:t>M4:</w:t>
      </w:r>
      <w:r w:rsidRPr="00772C5F">
        <w:rPr>
          <w:rFonts w:eastAsia="Calibri" w:cs="Times New Roman"/>
          <w:lang w:val="id-ID"/>
        </w:rPr>
        <w:tab/>
        <w:t>Marilah kita bersyukur atas segala kebaikan Tuhan dalam hidup kita.  Sebagaimana yang dinyatakan dalam Mazmur 52:11 Aku hendak bersyukur kepada-Mu selama-lamanya, sebab Engkaulah yang bertindak; karena nama-Mu baik, aku hendak memasyhurkannya di depan orang-orang yang Kaukasihi!</w:t>
      </w:r>
    </w:p>
    <w:p w14:paraId="11CA2611" w14:textId="77777777" w:rsidR="00772C5F" w:rsidRPr="00772C5F" w:rsidRDefault="00772C5F" w:rsidP="00772C5F">
      <w:pPr>
        <w:widowControl/>
        <w:autoSpaceDE/>
        <w:autoSpaceDN/>
        <w:ind w:left="567" w:hanging="567"/>
        <w:contextualSpacing/>
        <w:jc w:val="both"/>
        <w:rPr>
          <w:rFonts w:eastAsia="Calibri" w:cs="Times New Roman"/>
          <w:b/>
          <w:bCs/>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menyanyikan KJ 302 Kub’ri Persembahan)</w:t>
      </w:r>
    </w:p>
    <w:p w14:paraId="13232063" w14:textId="77777777" w:rsidR="00772C5F" w:rsidRPr="00772C5F" w:rsidRDefault="00772C5F" w:rsidP="00772C5F">
      <w:pPr>
        <w:widowControl/>
        <w:autoSpaceDE/>
        <w:autoSpaceDN/>
        <w:ind w:left="567" w:hanging="567"/>
        <w:contextualSpacing/>
        <w:jc w:val="both"/>
        <w:rPr>
          <w:rFonts w:eastAsia="Calibri" w:cs="Times New Roman"/>
          <w:b/>
          <w:lang w:val="id-ID"/>
        </w:rPr>
      </w:pPr>
      <w:r w:rsidRPr="00772C5F">
        <w:rPr>
          <w:rFonts w:eastAsia="Calibri" w:cs="Times New Roman"/>
          <w:b/>
          <w:lang w:val="id-ID"/>
        </w:rPr>
        <w:tab/>
        <w:t>KJ 302: 1,2,3 Kub’ri Persembahan</w:t>
      </w:r>
    </w:p>
    <w:p w14:paraId="459E3102" w14:textId="77777777" w:rsidR="00772C5F" w:rsidRPr="00772C5F" w:rsidRDefault="00772C5F" w:rsidP="00772C5F">
      <w:pPr>
        <w:widowControl/>
        <w:numPr>
          <w:ilvl w:val="0"/>
          <w:numId w:val="166"/>
        </w:numPr>
        <w:autoSpaceDE/>
        <w:autoSpaceDN/>
        <w:ind w:left="1134" w:hanging="425"/>
        <w:contextualSpacing/>
        <w:jc w:val="both"/>
        <w:rPr>
          <w:rFonts w:eastAsia="Calibri" w:cs="Courier New"/>
          <w:lang w:val="id-ID"/>
        </w:rPr>
      </w:pPr>
      <w:r w:rsidRPr="00772C5F">
        <w:rPr>
          <w:rFonts w:eastAsia="Calibri" w:cs="Courier New"/>
          <w:lang w:val="id-ID"/>
        </w:rPr>
        <w:t>Kub’ri persembahan pada Tuhanku</w:t>
      </w:r>
    </w:p>
    <w:p w14:paraId="60CAF8A9" w14:textId="77777777" w:rsidR="00772C5F" w:rsidRPr="00772C5F" w:rsidRDefault="00772C5F" w:rsidP="00772C5F">
      <w:pPr>
        <w:widowControl/>
        <w:autoSpaceDE/>
        <w:autoSpaceDN/>
        <w:ind w:left="1134"/>
        <w:contextualSpacing/>
        <w:jc w:val="both"/>
        <w:rPr>
          <w:rFonts w:eastAsia="Calibri" w:cs="Courier New"/>
          <w:lang w:val="id-ID"/>
        </w:rPr>
      </w:pPr>
      <w:r w:rsidRPr="00772C5F">
        <w:rPr>
          <w:rFonts w:eastAsia="Calibri" w:cs="Courier New"/>
          <w:lang w:val="id-ID"/>
        </w:rPr>
        <w:t>sambil puji Yesus, Jurus’lamatku.</w:t>
      </w:r>
    </w:p>
    <w:p w14:paraId="65B24A8D" w14:textId="77777777" w:rsidR="00772C5F" w:rsidRPr="00772C5F" w:rsidRDefault="00772C5F" w:rsidP="00772C5F">
      <w:pPr>
        <w:widowControl/>
        <w:numPr>
          <w:ilvl w:val="0"/>
          <w:numId w:val="166"/>
        </w:numPr>
        <w:autoSpaceDE/>
        <w:autoSpaceDN/>
        <w:ind w:left="1134" w:hanging="425"/>
        <w:contextualSpacing/>
        <w:jc w:val="both"/>
        <w:rPr>
          <w:rFonts w:eastAsia="Calibri" w:cs="Courier New"/>
          <w:lang w:val="id-ID"/>
        </w:rPr>
      </w:pPr>
      <w:r w:rsidRPr="00772C5F">
        <w:rPr>
          <w:rFonts w:eastAsia="Calibri" w:cs="Courier New"/>
          <w:lang w:val="id-ID"/>
        </w:rPr>
        <w:t>Dengan sukaria kub’ri pada-Mu</w:t>
      </w:r>
    </w:p>
    <w:p w14:paraId="03E2F74A" w14:textId="77777777" w:rsidR="00772C5F" w:rsidRPr="00772C5F" w:rsidRDefault="00772C5F" w:rsidP="00772C5F">
      <w:pPr>
        <w:widowControl/>
        <w:autoSpaceDE/>
        <w:autoSpaceDN/>
        <w:ind w:left="1134"/>
        <w:contextualSpacing/>
        <w:jc w:val="both"/>
        <w:rPr>
          <w:rFonts w:eastAsia="Calibri" w:cs="Courier New"/>
          <w:lang w:val="id-ID"/>
        </w:rPr>
      </w:pPr>
      <w:r w:rsidRPr="00772C5F">
        <w:rPr>
          <w:rFonts w:eastAsia="Calibri" w:cs="Courier New"/>
          <w:lang w:val="id-ID"/>
        </w:rPr>
        <w:t>dan merasa kaya dalam Tuhanku.</w:t>
      </w:r>
    </w:p>
    <w:p w14:paraId="35359339" w14:textId="77777777" w:rsidR="00772C5F" w:rsidRPr="00772C5F" w:rsidRDefault="00772C5F" w:rsidP="00772C5F">
      <w:pPr>
        <w:widowControl/>
        <w:numPr>
          <w:ilvl w:val="0"/>
          <w:numId w:val="166"/>
        </w:numPr>
        <w:autoSpaceDE/>
        <w:autoSpaceDN/>
        <w:ind w:left="1134" w:hanging="425"/>
        <w:contextualSpacing/>
        <w:jc w:val="both"/>
        <w:rPr>
          <w:rFonts w:eastAsia="Calibri" w:cs="Courier New"/>
          <w:lang w:val="id-ID"/>
        </w:rPr>
      </w:pPr>
      <w:r w:rsidRPr="00772C5F">
        <w:rPr>
          <w:rFonts w:eastAsia="Calibri" w:cs="Courier New"/>
          <w:lang w:val="id-ID"/>
        </w:rPr>
        <w:t>Mari kawan-kawan, rela hatilah</w:t>
      </w:r>
    </w:p>
    <w:p w14:paraId="635DB42B" w14:textId="77777777" w:rsidR="00772C5F" w:rsidRPr="00772C5F" w:rsidRDefault="00772C5F" w:rsidP="00772C5F">
      <w:pPr>
        <w:widowControl/>
        <w:autoSpaceDE/>
        <w:autoSpaceDN/>
        <w:ind w:left="1134"/>
        <w:contextualSpacing/>
        <w:jc w:val="both"/>
        <w:rPr>
          <w:rFonts w:eastAsia="Calibri" w:cs="Courier New"/>
          <w:lang w:val="id-ID"/>
        </w:rPr>
      </w:pPr>
      <w:r w:rsidRPr="00772C5F">
        <w:rPr>
          <w:rFonts w:eastAsia="Calibri" w:cs="Courier New"/>
          <w:lang w:val="id-ID"/>
        </w:rPr>
        <w:t>bawa persembahan; datanglah seg’ra.</w:t>
      </w:r>
    </w:p>
    <w:p w14:paraId="1CD5B3E2" w14:textId="77777777" w:rsidR="00772C5F" w:rsidRPr="00772C5F" w:rsidRDefault="00772C5F" w:rsidP="00772C5F">
      <w:pPr>
        <w:widowControl/>
        <w:tabs>
          <w:tab w:val="right" w:pos="6237"/>
        </w:tabs>
        <w:autoSpaceDE/>
        <w:autoSpaceDN/>
        <w:contextualSpacing/>
        <w:jc w:val="both"/>
        <w:rPr>
          <w:rFonts w:eastAsia="Calibri" w:cs="Times New Roman"/>
          <w:b/>
          <w:bCs/>
          <w:lang w:val="id-ID"/>
        </w:rPr>
      </w:pPr>
    </w:p>
    <w:p w14:paraId="4D62ABE9" w14:textId="77777777" w:rsidR="00772C5F" w:rsidRPr="00772C5F" w:rsidRDefault="00772C5F" w:rsidP="00772C5F">
      <w:pPr>
        <w:widowControl/>
        <w:tabs>
          <w:tab w:val="right" w:pos="6520"/>
        </w:tabs>
        <w:autoSpaceDE/>
        <w:autoSpaceDN/>
        <w:contextualSpacing/>
        <w:jc w:val="both"/>
        <w:rPr>
          <w:rFonts w:eastAsia="Calibri" w:cs="Times New Roman"/>
          <w:i/>
          <w:iCs/>
          <w:lang w:val="id-ID"/>
        </w:rPr>
      </w:pPr>
      <w:r w:rsidRPr="00772C5F">
        <w:rPr>
          <w:rFonts w:eastAsia="Calibri" w:cs="Times New Roman"/>
          <w:b/>
          <w:bCs/>
          <w:lang w:val="id-ID"/>
        </w:rPr>
        <w:t>Doa Persembahan</w:t>
      </w:r>
      <w:r w:rsidRPr="00772C5F">
        <w:rPr>
          <w:rFonts w:eastAsia="Calibri" w:cs="Times New Roman"/>
          <w:b/>
          <w:bCs/>
          <w:lang w:val="id-ID"/>
        </w:rPr>
        <w:tab/>
      </w:r>
      <w:r w:rsidRPr="00772C5F">
        <w:rPr>
          <w:rFonts w:eastAsia="Calibri" w:cs="Times New Roman"/>
          <w:i/>
          <w:iCs/>
          <w:lang w:val="id-ID"/>
        </w:rPr>
        <w:t>(berdiri)</w:t>
      </w:r>
    </w:p>
    <w:p w14:paraId="5D69D612"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M4:</w:t>
      </w:r>
      <w:r w:rsidRPr="00772C5F">
        <w:rPr>
          <w:rFonts w:eastAsia="Calibri" w:cs="Times New Roman"/>
          <w:lang w:val="id-ID"/>
        </w:rPr>
        <w:tab/>
      </w:r>
      <w:r w:rsidRPr="00772C5F">
        <w:rPr>
          <w:rFonts w:eastAsia="Calibri" w:cs="Times New Roman"/>
          <w:spacing w:val="-2"/>
          <w:lang w:val="id-ID"/>
        </w:rPr>
        <w:t>(Memimpin doa persembahan</w:t>
      </w:r>
      <w:r w:rsidRPr="00772C5F">
        <w:rPr>
          <w:rFonts w:eastAsia="Calibri" w:cs="Times New Roman"/>
          <w:lang w:val="id-ID"/>
        </w:rPr>
        <w:t>)</w:t>
      </w:r>
    </w:p>
    <w:p w14:paraId="404654DE" w14:textId="77777777" w:rsidR="00772C5F" w:rsidRPr="00772C5F" w:rsidRDefault="00772C5F" w:rsidP="00772C5F">
      <w:pPr>
        <w:widowControl/>
        <w:autoSpaceDE/>
        <w:autoSpaceDN/>
        <w:contextualSpacing/>
        <w:jc w:val="both"/>
        <w:rPr>
          <w:rFonts w:eastAsia="Calibri" w:cs="Times New Roman"/>
          <w:lang w:val="id-ID"/>
        </w:rPr>
      </w:pPr>
    </w:p>
    <w:p w14:paraId="6532AACD" w14:textId="77777777" w:rsidR="00772C5F" w:rsidRPr="00772C5F" w:rsidRDefault="00772C5F" w:rsidP="00772C5F">
      <w:pPr>
        <w:widowControl/>
        <w:tabs>
          <w:tab w:val="right" w:pos="6520"/>
        </w:tabs>
        <w:autoSpaceDE/>
        <w:autoSpaceDN/>
        <w:contextualSpacing/>
        <w:jc w:val="both"/>
        <w:rPr>
          <w:rFonts w:eastAsia="Calibri" w:cs="Times New Roman"/>
          <w:b/>
          <w:bCs/>
          <w:lang w:val="id-ID"/>
        </w:rPr>
      </w:pPr>
      <w:r w:rsidRPr="00772C5F">
        <w:rPr>
          <w:rFonts w:eastAsia="Calibri" w:cs="Times New Roman"/>
          <w:b/>
          <w:bCs/>
          <w:lang w:val="id-ID"/>
        </w:rPr>
        <w:t>Nyanyian Pengutusan</w:t>
      </w:r>
      <w:r w:rsidRPr="00772C5F">
        <w:rPr>
          <w:rFonts w:eastAsia="Calibri" w:cs="Times New Roman"/>
          <w:b/>
          <w:bCs/>
          <w:lang w:val="id-ID"/>
        </w:rPr>
        <w:tab/>
      </w:r>
      <w:r w:rsidRPr="00772C5F">
        <w:rPr>
          <w:rFonts w:eastAsia="Calibri" w:cs="Times New Roman"/>
          <w:lang w:val="id-ID"/>
        </w:rPr>
        <w:t>(</w:t>
      </w:r>
      <w:r w:rsidRPr="00772C5F">
        <w:rPr>
          <w:rFonts w:eastAsia="Calibri" w:cs="Times New Roman"/>
          <w:bCs/>
          <w:i/>
          <w:lang w:val="id-ID"/>
        </w:rPr>
        <w:t>berdiri)</w:t>
      </w:r>
    </w:p>
    <w:p w14:paraId="63CF78BA"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t xml:space="preserve">(Menyanyikan </w:t>
      </w:r>
      <w:r w:rsidRPr="00772C5F">
        <w:rPr>
          <w:rFonts w:eastAsia="Calibri" w:cs="Times New Roman"/>
          <w:b/>
          <w:lang w:val="id-ID"/>
        </w:rPr>
        <w:t>PKJ 275 Perintah Baru</w:t>
      </w:r>
      <w:r w:rsidRPr="00772C5F">
        <w:rPr>
          <w:rFonts w:eastAsia="Calibri" w:cs="Times New Roman"/>
          <w:lang w:val="id-ID"/>
        </w:rPr>
        <w:t>)</w:t>
      </w:r>
    </w:p>
    <w:p w14:paraId="295753E2" w14:textId="77777777" w:rsidR="00772C5F" w:rsidRPr="00772C5F" w:rsidRDefault="00772C5F" w:rsidP="00772C5F">
      <w:pPr>
        <w:widowControl/>
        <w:autoSpaceDE/>
        <w:autoSpaceDN/>
        <w:ind w:left="567" w:hanging="567"/>
        <w:contextualSpacing/>
        <w:jc w:val="both"/>
        <w:rPr>
          <w:rFonts w:eastAsia="Calibri" w:cs="Times New Roman"/>
          <w:bCs/>
          <w:lang w:val="id-ID"/>
        </w:rPr>
      </w:pPr>
      <w:r w:rsidRPr="00772C5F">
        <w:rPr>
          <w:rFonts w:eastAsia="Calibri" w:cs="Times New Roman"/>
          <w:bCs/>
          <w:lang w:val="id-ID"/>
        </w:rPr>
        <w:tab/>
        <w:t>PKJ 275 Perintah Baru</w:t>
      </w:r>
    </w:p>
    <w:p w14:paraId="1639D68D"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Perintah baru kuberi padamu, agar di antara kamu</w:t>
      </w:r>
    </w:p>
    <w:p w14:paraId="43E8A3B5"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saling mengasihi sama seperti Aku mengasihimu,</w:t>
      </w:r>
    </w:p>
    <w:p w14:paraId="4EDD3157"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 xml:space="preserve">sehingga orang akan tahu engkau murid-Ku, </w:t>
      </w:r>
    </w:p>
    <w:p w14:paraId="16BAC79A"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jikalau saling mengasihi.</w:t>
      </w:r>
    </w:p>
    <w:p w14:paraId="16880F21" w14:textId="77777777" w:rsidR="00772C5F" w:rsidRPr="00772C5F" w:rsidRDefault="00772C5F" w:rsidP="00772C5F">
      <w:pPr>
        <w:widowControl/>
        <w:autoSpaceDE/>
        <w:autoSpaceDN/>
        <w:ind w:left="567"/>
        <w:contextualSpacing/>
        <w:jc w:val="both"/>
        <w:rPr>
          <w:rFonts w:eastAsia="Calibri" w:cs="Courier New"/>
          <w:lang w:val="id-ID"/>
        </w:rPr>
      </w:pPr>
      <w:r w:rsidRPr="00772C5F">
        <w:rPr>
          <w:rFonts w:eastAsia="Calibri" w:cs="Courier New"/>
          <w:lang w:val="id-ID"/>
        </w:rPr>
        <w:t xml:space="preserve">Sehingga orang akan tahu engkau murid-Ku, </w:t>
      </w:r>
    </w:p>
    <w:p w14:paraId="7CB91098" w14:textId="77777777" w:rsidR="00772C5F" w:rsidRPr="00772C5F" w:rsidRDefault="00772C5F" w:rsidP="00772C5F">
      <w:pPr>
        <w:widowControl/>
        <w:autoSpaceDE/>
        <w:autoSpaceDN/>
        <w:ind w:left="567"/>
        <w:contextualSpacing/>
        <w:jc w:val="both"/>
        <w:rPr>
          <w:rFonts w:eastAsia="Calibri" w:cs="Times New Roman"/>
          <w:lang w:val="id-ID"/>
        </w:rPr>
      </w:pPr>
      <w:r w:rsidRPr="00772C5F">
        <w:rPr>
          <w:rFonts w:eastAsia="Calibri" w:cs="Courier New"/>
          <w:lang w:val="id-ID"/>
        </w:rPr>
        <w:t>jikalau saling mengasihi.</w:t>
      </w:r>
      <w:r w:rsidRPr="00772C5F">
        <w:rPr>
          <w:rFonts w:eastAsia="Calibri" w:cs="Times New Roman"/>
          <w:lang w:val="id-ID"/>
        </w:rPr>
        <w:tab/>
      </w:r>
    </w:p>
    <w:p w14:paraId="62BE8C7B" w14:textId="77777777" w:rsidR="00772C5F" w:rsidRPr="00772C5F" w:rsidRDefault="00772C5F" w:rsidP="00772C5F">
      <w:pPr>
        <w:widowControl/>
        <w:autoSpaceDE/>
        <w:autoSpaceDN/>
        <w:ind w:left="567"/>
        <w:contextualSpacing/>
        <w:jc w:val="both"/>
        <w:rPr>
          <w:rFonts w:eastAsia="Calibri" w:cs="Times New Roman"/>
          <w:sz w:val="16"/>
          <w:szCs w:val="16"/>
          <w:lang w:val="id-ID"/>
        </w:rPr>
      </w:pPr>
    </w:p>
    <w:p w14:paraId="43202EDD" w14:textId="77777777" w:rsidR="00772C5F" w:rsidRPr="00772C5F" w:rsidRDefault="00772C5F" w:rsidP="00772C5F">
      <w:pPr>
        <w:widowControl/>
        <w:autoSpaceDE/>
        <w:autoSpaceDN/>
        <w:spacing w:after="160" w:line="259" w:lineRule="auto"/>
        <w:rPr>
          <w:rFonts w:eastAsia="Calibri" w:cs="Times New Roman"/>
          <w:b/>
          <w:bCs/>
          <w:lang w:val="id-ID"/>
        </w:rPr>
      </w:pPr>
      <w:r w:rsidRPr="00772C5F">
        <w:rPr>
          <w:rFonts w:eastAsia="Calibri" w:cs="Times New Roman"/>
          <w:b/>
          <w:bCs/>
          <w:lang w:val="id-ID"/>
        </w:rPr>
        <w:br w:type="page"/>
      </w:r>
    </w:p>
    <w:p w14:paraId="44B2A881" w14:textId="77777777" w:rsidR="00772C5F" w:rsidRPr="00772C5F" w:rsidRDefault="00772C5F" w:rsidP="00772C5F">
      <w:pPr>
        <w:widowControl/>
        <w:tabs>
          <w:tab w:val="right" w:pos="6520"/>
        </w:tabs>
        <w:autoSpaceDE/>
        <w:autoSpaceDN/>
        <w:contextualSpacing/>
        <w:jc w:val="both"/>
        <w:rPr>
          <w:rFonts w:eastAsia="Calibri" w:cs="Times New Roman"/>
          <w:bCs/>
          <w:lang w:val="id-ID"/>
        </w:rPr>
      </w:pPr>
      <w:r w:rsidRPr="00772C5F">
        <w:rPr>
          <w:rFonts w:eastAsia="Calibri" w:cs="Times New Roman"/>
          <w:b/>
          <w:bCs/>
          <w:lang w:val="id-ID"/>
        </w:rPr>
        <w:lastRenderedPageBreak/>
        <w:t>PENGUTUSAN</w:t>
      </w:r>
      <w:r w:rsidRPr="00772C5F">
        <w:rPr>
          <w:rFonts w:eastAsia="Calibri" w:cs="Times New Roman"/>
          <w:b/>
          <w:bCs/>
          <w:lang w:val="id-ID"/>
        </w:rPr>
        <w:tab/>
      </w:r>
      <w:r w:rsidRPr="00772C5F">
        <w:rPr>
          <w:rFonts w:eastAsia="Calibri" w:cs="Times New Roman"/>
          <w:lang w:val="id-ID"/>
        </w:rPr>
        <w:t>(</w:t>
      </w:r>
      <w:r w:rsidRPr="00772C5F">
        <w:rPr>
          <w:rFonts w:eastAsia="Calibri" w:cs="Times New Roman"/>
          <w:bCs/>
          <w:i/>
          <w:lang w:val="id-ID"/>
        </w:rPr>
        <w:t>berdiri)</w:t>
      </w:r>
    </w:p>
    <w:p w14:paraId="14F73D00"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t>Arahkanlah hatimu kepada Allah Yang Maha Mulia</w:t>
      </w:r>
    </w:p>
    <w:p w14:paraId="6BEBDE32"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Kami mengarahkan hati kepada Allah Yang Maha Mulia</w:t>
      </w:r>
    </w:p>
    <w:p w14:paraId="52B82304"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t xml:space="preserve">Jadilah saksi kemuliaan Allah dengan mengasihi sesama </w:t>
      </w:r>
    </w:p>
    <w:p w14:paraId="7D243E38"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kami siap menjadi saksi kemuliaan Kristus</w:t>
      </w:r>
    </w:p>
    <w:p w14:paraId="7273EE84" w14:textId="77777777" w:rsidR="00772C5F" w:rsidRPr="00772C5F" w:rsidRDefault="00772C5F" w:rsidP="00772C5F">
      <w:pPr>
        <w:widowControl/>
        <w:autoSpaceDE/>
        <w:autoSpaceDN/>
        <w:ind w:left="567" w:hanging="567"/>
        <w:contextualSpacing/>
        <w:jc w:val="both"/>
        <w:rPr>
          <w:rFonts w:eastAsia="Calibri" w:cs="Times New Roman"/>
          <w:b/>
          <w:bCs/>
          <w:lang w:val="id-ID"/>
        </w:rPr>
      </w:pPr>
      <w:r w:rsidRPr="00772C5F">
        <w:rPr>
          <w:rFonts w:eastAsia="Calibri" w:cs="Times New Roman"/>
          <w:lang w:val="id-ID"/>
        </w:rPr>
        <w:tab/>
      </w:r>
      <w:r w:rsidRPr="00772C5F">
        <w:rPr>
          <w:rFonts w:eastAsia="Calibri" w:cs="Times New Roman"/>
          <w:b/>
          <w:bCs/>
          <w:lang w:val="id-ID"/>
        </w:rPr>
        <w:t>Kami siap mengasihi sesama</w:t>
      </w:r>
    </w:p>
    <w:p w14:paraId="649227AD"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t xml:space="preserve">Terpujilah Tuhan </w:t>
      </w:r>
    </w:p>
    <w:p w14:paraId="5608FD13"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Kini dan selamanya</w:t>
      </w:r>
    </w:p>
    <w:p w14:paraId="31E1AAF4"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t xml:space="preserve">Mari mohon berkat Tuhan </w:t>
      </w:r>
    </w:p>
    <w:p w14:paraId="39681F71" w14:textId="77777777" w:rsidR="00772C5F" w:rsidRPr="00772C5F" w:rsidRDefault="00772C5F" w:rsidP="00772C5F">
      <w:pPr>
        <w:widowControl/>
        <w:autoSpaceDE/>
        <w:autoSpaceDN/>
        <w:contextualSpacing/>
        <w:jc w:val="both"/>
        <w:rPr>
          <w:rFonts w:eastAsia="Calibri" w:cs="Times New Roman"/>
          <w:lang w:val="id-ID"/>
        </w:rPr>
      </w:pPr>
    </w:p>
    <w:p w14:paraId="6A8B12DB" w14:textId="77777777" w:rsidR="00772C5F" w:rsidRPr="00772C5F" w:rsidRDefault="00772C5F" w:rsidP="00772C5F">
      <w:pPr>
        <w:widowControl/>
        <w:autoSpaceDE/>
        <w:autoSpaceDN/>
        <w:contextualSpacing/>
        <w:jc w:val="both"/>
        <w:rPr>
          <w:rFonts w:eastAsia="Calibri" w:cs="Times New Roman"/>
          <w:b/>
          <w:bCs/>
          <w:lang w:val="id-ID"/>
        </w:rPr>
      </w:pPr>
      <w:r w:rsidRPr="00772C5F">
        <w:rPr>
          <w:rFonts w:eastAsia="Calibri" w:cs="Times New Roman"/>
          <w:b/>
          <w:bCs/>
          <w:lang w:val="id-ID"/>
        </w:rPr>
        <w:t>BERKAT</w:t>
      </w:r>
    </w:p>
    <w:p w14:paraId="745F4F78"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PF:</w:t>
      </w:r>
      <w:r w:rsidRPr="00772C5F">
        <w:rPr>
          <w:rFonts w:eastAsia="Calibri" w:cs="Times New Roman"/>
          <w:lang w:val="id-ID"/>
        </w:rPr>
        <w:tab/>
      </w:r>
      <w:r w:rsidRPr="00772C5F">
        <w:rPr>
          <w:rFonts w:eastAsia="Calibri" w:cs="Times New Roman"/>
          <w:spacing w:val="-4"/>
          <w:lang w:val="id-ID"/>
        </w:rPr>
        <w:t>Tuhan memberkati saudara dan melindungi saudara, Tuhan</w:t>
      </w:r>
      <w:r w:rsidRPr="00772C5F">
        <w:rPr>
          <w:rFonts w:eastAsia="Calibri" w:cs="Times New Roman"/>
          <w:lang w:val="id-ID"/>
        </w:rPr>
        <w:t xml:space="preserve"> menyinari saudara dengan wajah-Nya dan memberi saudara kasih karunia. </w:t>
      </w:r>
      <w:r w:rsidRPr="00772C5F">
        <w:rPr>
          <w:rFonts w:eastAsia="Calibri" w:cs="Times New Roman"/>
          <w:lang w:val="id-ID"/>
        </w:rPr>
        <w:tab/>
        <w:t>Tuhan menghadapkan wajah-Nya kepada saudara dan memberi saudara damai sejahtera, Amin.</w:t>
      </w:r>
    </w:p>
    <w:p w14:paraId="0778AEBA" w14:textId="77777777" w:rsidR="00772C5F" w:rsidRPr="00772C5F" w:rsidRDefault="00772C5F" w:rsidP="00772C5F">
      <w:pPr>
        <w:widowControl/>
        <w:autoSpaceDE/>
        <w:autoSpaceDN/>
        <w:ind w:left="567" w:hanging="567"/>
        <w:contextualSpacing/>
        <w:jc w:val="both"/>
        <w:rPr>
          <w:rFonts w:eastAsia="Calibri" w:cs="Times New Roman"/>
          <w:lang w:val="id-ID"/>
        </w:rPr>
      </w:pPr>
      <w:r w:rsidRPr="00772C5F">
        <w:rPr>
          <w:rFonts w:eastAsia="Calibri" w:cs="Times New Roman"/>
          <w:lang w:val="id-ID"/>
        </w:rPr>
        <w:t>U:</w:t>
      </w:r>
      <w:r w:rsidRPr="00772C5F">
        <w:rPr>
          <w:rFonts w:eastAsia="Calibri" w:cs="Times New Roman"/>
          <w:lang w:val="id-ID"/>
        </w:rPr>
        <w:tab/>
      </w:r>
      <w:r w:rsidRPr="00772C5F">
        <w:rPr>
          <w:rFonts w:eastAsia="Calibri" w:cs="Times New Roman"/>
          <w:b/>
          <w:bCs/>
          <w:lang w:val="id-ID"/>
        </w:rPr>
        <w:t>(menyanyikan NKB 225 “HALELUYA! AMIN!”)</w:t>
      </w:r>
    </w:p>
    <w:p w14:paraId="3BD3BA10" w14:textId="77777777" w:rsidR="00772C5F" w:rsidRPr="00772C5F" w:rsidRDefault="00772C5F" w:rsidP="00772C5F">
      <w:pPr>
        <w:widowControl/>
        <w:autoSpaceDE/>
        <w:autoSpaceDN/>
        <w:ind w:left="567"/>
        <w:contextualSpacing/>
        <w:jc w:val="center"/>
        <w:rPr>
          <w:rFonts w:eastAsia="Calibri" w:cs="Times New Roman"/>
          <w:lang w:val="id-ID"/>
        </w:rPr>
      </w:pPr>
    </w:p>
    <w:p w14:paraId="4495BCE5" w14:textId="77777777" w:rsidR="00772C5F" w:rsidRPr="00772C5F" w:rsidRDefault="00772C5F" w:rsidP="00772C5F">
      <w:pPr>
        <w:widowControl/>
        <w:autoSpaceDE/>
        <w:autoSpaceDN/>
        <w:jc w:val="right"/>
        <w:rPr>
          <w:rFonts w:eastAsia="Calibri" w:cs="Times New Roman"/>
          <w:lang w:val="id-ID"/>
        </w:rPr>
      </w:pPr>
    </w:p>
    <w:p w14:paraId="3F7C892A" w14:textId="77777777" w:rsidR="00772C5F" w:rsidRPr="00772C5F" w:rsidRDefault="00772C5F" w:rsidP="00772C5F">
      <w:pPr>
        <w:widowControl/>
        <w:autoSpaceDE/>
        <w:autoSpaceDN/>
        <w:jc w:val="right"/>
        <w:rPr>
          <w:rFonts w:eastAsia="Calibri" w:cs="Times New Roman"/>
          <w:lang w:val="id-ID"/>
        </w:rPr>
      </w:pPr>
      <w:r w:rsidRPr="00772C5F">
        <w:rPr>
          <w:rFonts w:eastAsia="Calibri" w:cs="Times New Roman"/>
          <w:lang w:val="id-ID"/>
        </w:rPr>
        <w:t>(ap)</w:t>
      </w:r>
    </w:p>
    <w:p w14:paraId="27A6E048" w14:textId="77777777" w:rsidR="00772C5F" w:rsidRPr="00772C5F" w:rsidRDefault="00772C5F" w:rsidP="00772C5F">
      <w:pPr>
        <w:widowControl/>
        <w:autoSpaceDE/>
        <w:autoSpaceDN/>
        <w:jc w:val="right"/>
        <w:rPr>
          <w:rFonts w:eastAsia="Calibri" w:cs="Times New Roman"/>
          <w:lang w:val="id-ID"/>
        </w:rPr>
      </w:pPr>
    </w:p>
    <w:p w14:paraId="47F703B2" w14:textId="77777777" w:rsidR="00772C5F" w:rsidRPr="00772C5F" w:rsidRDefault="00772C5F" w:rsidP="00772C5F">
      <w:pPr>
        <w:widowControl/>
        <w:autoSpaceDE/>
        <w:autoSpaceDN/>
        <w:contextualSpacing/>
        <w:jc w:val="center"/>
        <w:rPr>
          <w:rFonts w:ascii="Wingdings" w:eastAsia="Calibri" w:hAnsi="Wingdings" w:cs="Times New Roman"/>
          <w:lang w:val="id-ID"/>
        </w:rPr>
      </w:pPr>
      <w:r w:rsidRPr="00772C5F">
        <w:rPr>
          <w:rFonts w:ascii="Wingdings" w:eastAsia="Calibri" w:hAnsi="Wingdings" w:cs="Times New Roman"/>
          <w:lang w:val="id-ID"/>
        </w:rPr>
        <w:t></w:t>
      </w:r>
    </w:p>
    <w:p w14:paraId="4B62106C" w14:textId="54B96940" w:rsidR="008431C3" w:rsidRPr="00813992" w:rsidRDefault="008431C3">
      <w:pPr>
        <w:rPr>
          <w:lang w:val="id-ID"/>
        </w:rPr>
      </w:pPr>
      <w:r w:rsidRPr="00813992">
        <w:rPr>
          <w:lang w:val="id-ID"/>
        </w:rPr>
        <w:br w:type="page"/>
      </w:r>
    </w:p>
    <w:p w14:paraId="6807ABE4" w14:textId="77777777" w:rsidR="00BA3115" w:rsidRPr="00813992" w:rsidRDefault="00BA3115" w:rsidP="00BA3115">
      <w:pPr>
        <w:jc w:val="both"/>
        <w:rPr>
          <w:lang w:val="id-ID"/>
        </w:rPr>
      </w:pPr>
    </w:p>
    <w:p w14:paraId="4950089B" w14:textId="4C942040" w:rsidR="00BA3115" w:rsidRPr="00813992" w:rsidRDefault="00BA3115" w:rsidP="00BA3115">
      <w:pPr>
        <w:jc w:val="both"/>
        <w:rPr>
          <w:lang w:val="id-ID"/>
        </w:rPr>
      </w:pPr>
    </w:p>
    <w:p w14:paraId="70992754" w14:textId="0E3E1591" w:rsidR="00BA3115" w:rsidRPr="00813992" w:rsidRDefault="00BA3115" w:rsidP="00BA3115">
      <w:pPr>
        <w:jc w:val="both"/>
        <w:rPr>
          <w:lang w:val="id-ID"/>
        </w:rPr>
      </w:pPr>
    </w:p>
    <w:p w14:paraId="4E47951E" w14:textId="1AC69FEF" w:rsidR="00BA3115" w:rsidRPr="00813992" w:rsidRDefault="00BA3115" w:rsidP="00BA3115">
      <w:pPr>
        <w:jc w:val="both"/>
        <w:rPr>
          <w:lang w:val="id-ID"/>
        </w:rPr>
      </w:pPr>
    </w:p>
    <w:p w14:paraId="7CDDC349" w14:textId="3A4748B0" w:rsidR="00BA3115" w:rsidRPr="00813992" w:rsidRDefault="00BA3115" w:rsidP="00BA3115">
      <w:pPr>
        <w:jc w:val="both"/>
        <w:rPr>
          <w:lang w:val="id-ID"/>
        </w:rPr>
      </w:pPr>
    </w:p>
    <w:p w14:paraId="420E24AE" w14:textId="69FEE26B" w:rsidR="00BA3115" w:rsidRPr="00813992" w:rsidRDefault="00BA3115" w:rsidP="00BA3115">
      <w:pPr>
        <w:jc w:val="both"/>
        <w:rPr>
          <w:lang w:val="id-ID"/>
        </w:rPr>
      </w:pPr>
    </w:p>
    <w:p w14:paraId="6757552E" w14:textId="186F9313" w:rsidR="00BA3115" w:rsidRPr="00813992" w:rsidRDefault="00BA3115" w:rsidP="00BA3115">
      <w:pPr>
        <w:jc w:val="both"/>
        <w:rPr>
          <w:lang w:val="id-ID"/>
        </w:rPr>
      </w:pPr>
    </w:p>
    <w:p w14:paraId="6A4479D4" w14:textId="4ED8C1A7" w:rsidR="00BA3115" w:rsidRPr="00813992" w:rsidRDefault="00BA3115" w:rsidP="00BA3115">
      <w:pPr>
        <w:jc w:val="both"/>
        <w:rPr>
          <w:lang w:val="id-ID"/>
        </w:rPr>
      </w:pPr>
    </w:p>
    <w:p w14:paraId="61D47D5A" w14:textId="77777777" w:rsidR="00BA3115" w:rsidRPr="00813992" w:rsidRDefault="00BA3115" w:rsidP="00BA3115">
      <w:pPr>
        <w:jc w:val="both"/>
        <w:rPr>
          <w:lang w:val="id-ID"/>
        </w:rPr>
      </w:pPr>
    </w:p>
    <w:p w14:paraId="53AEED3D" w14:textId="77777777" w:rsidR="00BA3115" w:rsidRPr="00813992" w:rsidRDefault="00BA3115" w:rsidP="00BA3115">
      <w:pPr>
        <w:jc w:val="both"/>
        <w:rPr>
          <w:lang w:val="id-ID"/>
        </w:rPr>
      </w:pPr>
    </w:p>
    <w:p w14:paraId="3D040AE4" w14:textId="77777777" w:rsidR="00BA3115" w:rsidRPr="00813992" w:rsidRDefault="00BA3115" w:rsidP="00BA3115">
      <w:pPr>
        <w:jc w:val="both"/>
        <w:rPr>
          <w:lang w:val="id-ID"/>
        </w:rPr>
      </w:pPr>
    </w:p>
    <w:p w14:paraId="20A284D8" w14:textId="77777777" w:rsidR="004F6755" w:rsidRPr="00813992" w:rsidRDefault="004F6755" w:rsidP="00F5497E">
      <w:pPr>
        <w:pStyle w:val="TeksIsi"/>
        <w:ind w:left="0" w:right="-1"/>
        <w:rPr>
          <w:lang w:val="id-ID"/>
        </w:rPr>
      </w:pPr>
    </w:p>
    <w:p w14:paraId="019D21EF" w14:textId="77777777" w:rsidR="004F6755" w:rsidRPr="00813992" w:rsidRDefault="004F6755" w:rsidP="00F5497E">
      <w:pPr>
        <w:pStyle w:val="TeksIsi"/>
        <w:ind w:left="0" w:right="-1"/>
        <w:rPr>
          <w:lang w:val="id-ID"/>
        </w:rPr>
      </w:pPr>
    </w:p>
    <w:p w14:paraId="135FC069" w14:textId="77777777" w:rsidR="004F6755" w:rsidRPr="00813992" w:rsidRDefault="004F6755" w:rsidP="00F5497E">
      <w:pPr>
        <w:pStyle w:val="TeksIsi"/>
        <w:ind w:left="0" w:right="-1"/>
        <w:rPr>
          <w:lang w:val="id-ID"/>
        </w:rPr>
      </w:pPr>
    </w:p>
    <w:p w14:paraId="04B7F666" w14:textId="0C952EAD" w:rsidR="004F6755" w:rsidRPr="00813992" w:rsidRDefault="004F6755" w:rsidP="00F5497E">
      <w:pPr>
        <w:pStyle w:val="TeksIsi"/>
        <w:ind w:left="0" w:right="-1"/>
        <w:rPr>
          <w:lang w:val="id-ID"/>
        </w:rPr>
        <w:sectPr w:rsidR="004F6755" w:rsidRPr="00813992" w:rsidSect="008B7CBB">
          <w:pgSz w:w="8400" w:h="11910"/>
          <w:pgMar w:top="1320" w:right="920" w:bottom="920" w:left="960" w:header="717" w:footer="728" w:gutter="0"/>
          <w:cols w:space="720"/>
        </w:sectPr>
      </w:pPr>
    </w:p>
    <w:p w14:paraId="6235E3A7" w14:textId="71A985FC" w:rsidR="00C312C9" w:rsidRPr="00813992" w:rsidRDefault="00252FE4">
      <w:pPr>
        <w:rPr>
          <w:lang w:val="id-ID"/>
        </w:rPr>
      </w:pPr>
      <w:r w:rsidRPr="00813992">
        <w:rPr>
          <w:noProof/>
          <w:lang w:val="id-ID"/>
        </w:rPr>
        <w:lastRenderedPageBreak/>
        <mc:AlternateContent>
          <mc:Choice Requires="wps">
            <w:drawing>
              <wp:anchor distT="0" distB="0" distL="114300" distR="114300" simplePos="0" relativeHeight="251846144" behindDoc="0" locked="0" layoutInCell="1" allowOverlap="1" wp14:anchorId="0F861846" wp14:editId="1665EE0F">
                <wp:simplePos x="0" y="0"/>
                <wp:positionH relativeFrom="margin">
                  <wp:posOffset>25400</wp:posOffset>
                </wp:positionH>
                <wp:positionV relativeFrom="paragraph">
                  <wp:posOffset>1917065</wp:posOffset>
                </wp:positionV>
                <wp:extent cx="4127500" cy="1574800"/>
                <wp:effectExtent l="0" t="0" r="0" b="6350"/>
                <wp:wrapNone/>
                <wp:docPr id="2143499293" name="Text Box 171"/>
                <wp:cNvGraphicFramePr/>
                <a:graphic xmlns:a="http://schemas.openxmlformats.org/drawingml/2006/main">
                  <a:graphicData uri="http://schemas.microsoft.com/office/word/2010/wordprocessingShape">
                    <wps:wsp>
                      <wps:cNvSpPr txBox="1"/>
                      <wps:spPr>
                        <a:xfrm>
                          <a:off x="0" y="0"/>
                          <a:ext cx="4127500" cy="1574800"/>
                        </a:xfrm>
                        <a:prstGeom prst="rect">
                          <a:avLst/>
                        </a:prstGeom>
                        <a:noFill/>
                        <a:ln w="6350">
                          <a:noFill/>
                        </a:ln>
                      </wps:spPr>
                      <wps:txbx>
                        <w:txbxContent>
                          <w:p w14:paraId="674DBDB6" w14:textId="77777777" w:rsidR="00252FE4" w:rsidRDefault="00252FE4" w:rsidP="00252FE4">
                            <w:pPr>
                              <w:jc w:val="center"/>
                              <w:rPr>
                                <w:rFonts w:ascii="Cambria" w:hAnsi="Cambria"/>
                                <w:b/>
                                <w:sz w:val="32"/>
                              </w:rPr>
                            </w:pPr>
                            <w:r w:rsidRPr="008B1E44">
                              <w:rPr>
                                <w:rFonts w:ascii="Cambria" w:hAnsi="Cambria"/>
                                <w:b/>
                                <w:sz w:val="32"/>
                              </w:rPr>
                              <w:t xml:space="preserve">“BAHAN </w:t>
                            </w:r>
                            <w:r>
                              <w:rPr>
                                <w:rFonts w:ascii="Cambria" w:hAnsi="Cambria"/>
                                <w:b/>
                                <w:sz w:val="32"/>
                              </w:rPr>
                              <w:t xml:space="preserve">PASKAH </w:t>
                            </w:r>
                          </w:p>
                          <w:p w14:paraId="6C06713F" w14:textId="2C73D4B9" w:rsidR="00252FE4" w:rsidRPr="008B1E44" w:rsidRDefault="00252FE4" w:rsidP="00252FE4">
                            <w:pPr>
                              <w:jc w:val="center"/>
                              <w:rPr>
                                <w:rFonts w:ascii="Cambria" w:hAnsi="Cambria"/>
                                <w:b/>
                                <w:sz w:val="32"/>
                              </w:rPr>
                            </w:pPr>
                            <w:r>
                              <w:rPr>
                                <w:rFonts w:ascii="Cambria" w:hAnsi="Cambria"/>
                                <w:b/>
                                <w:sz w:val="32"/>
                              </w:rPr>
                              <w:t>ANAK, REMAJA, DAN ADIYUSWA</w:t>
                            </w:r>
                            <w:r w:rsidRPr="008B1E44">
                              <w:rPr>
                                <w:rFonts w:ascii="Cambria" w:hAnsi="Cambria"/>
                                <w:b/>
                                <w:sz w:val="32"/>
                              </w:rPr>
                              <w:t>”</w:t>
                            </w:r>
                          </w:p>
                          <w:p w14:paraId="4E335F11" w14:textId="77777777" w:rsidR="00252FE4" w:rsidRPr="008B1E44" w:rsidRDefault="00252FE4" w:rsidP="00252FE4">
                            <w:pPr>
                              <w:jc w:val="center"/>
                              <w:rPr>
                                <w:rFonts w:ascii="Cambria" w:hAnsi="Cambria"/>
                                <w:b/>
                                <w:sz w:val="24"/>
                              </w:rPr>
                            </w:pPr>
                            <w:r w:rsidRPr="008B1E44">
                              <w:rPr>
                                <w:rFonts w:ascii="Cambria" w:hAnsi="Cambria"/>
                                <w:b/>
                                <w:sz w:val="24"/>
                              </w:rPr>
                              <w:t>Bahan yang tersaji dalam buku ini</w:t>
                            </w:r>
                          </w:p>
                          <w:p w14:paraId="23D2FFA5" w14:textId="77777777" w:rsidR="00252FE4" w:rsidRPr="008B1E44" w:rsidRDefault="00252FE4" w:rsidP="00252FE4">
                            <w:pPr>
                              <w:jc w:val="center"/>
                              <w:rPr>
                                <w:rFonts w:ascii="Cambria" w:hAnsi="Cambria"/>
                                <w:b/>
                                <w:sz w:val="24"/>
                              </w:rPr>
                            </w:pPr>
                            <w:r w:rsidRPr="008B1E44">
                              <w:rPr>
                                <w:rFonts w:ascii="Cambria" w:hAnsi="Cambria"/>
                                <w:b/>
                                <w:sz w:val="24"/>
                              </w:rPr>
                              <w:t>dapat diolah disesuaikan dengan kondisi dan kebutuhan gereja</w:t>
                            </w:r>
                          </w:p>
                          <w:p w14:paraId="70A62911" w14:textId="77777777" w:rsidR="00252FE4" w:rsidRPr="008B1E44" w:rsidRDefault="00252FE4" w:rsidP="00252FE4">
                            <w:pPr>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61846" id="_x0000_s1107" type="#_x0000_t202" style="position:absolute;margin-left:2pt;margin-top:150.95pt;width:325pt;height:124pt;z-index:251846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" filled="f" stroked="f" strokeweight=".5pt">
                <v:textbox>
                  <w:txbxContent>
                    <w:p w14:paraId="674DBDB6" w14:textId="77777777" w:rsidR="00252FE4" w:rsidRDefault="00252FE4" w:rsidP="00252FE4">
                      <w:pPr>
                        <w:jc w:val="center"/>
                        <w:rPr>
                          <w:rFonts w:ascii="Cambria" w:hAnsi="Cambria"/>
                          <w:b/>
                          <w:sz w:val="32"/>
                        </w:rPr>
                      </w:pPr>
                      <w:r w:rsidRPr="008B1E44">
                        <w:rPr>
                          <w:rFonts w:ascii="Cambria" w:hAnsi="Cambria"/>
                          <w:b/>
                          <w:sz w:val="32"/>
                        </w:rPr>
                        <w:t xml:space="preserve">“BAHAN </w:t>
                      </w:r>
                      <w:r>
                        <w:rPr>
                          <w:rFonts w:ascii="Cambria" w:hAnsi="Cambria"/>
                          <w:b/>
                          <w:sz w:val="32"/>
                        </w:rPr>
                        <w:t xml:space="preserve">PASKAH </w:t>
                      </w:r>
                    </w:p>
                    <w:p w14:paraId="6C06713F" w14:textId="2C73D4B9" w:rsidR="00252FE4" w:rsidRPr="008B1E44" w:rsidRDefault="00252FE4" w:rsidP="00252FE4">
                      <w:pPr>
                        <w:jc w:val="center"/>
                        <w:rPr>
                          <w:rFonts w:ascii="Cambria" w:hAnsi="Cambria"/>
                          <w:b/>
                          <w:sz w:val="32"/>
                        </w:rPr>
                      </w:pPr>
                      <w:r>
                        <w:rPr>
                          <w:rFonts w:ascii="Cambria" w:hAnsi="Cambria"/>
                          <w:b/>
                          <w:sz w:val="32"/>
                        </w:rPr>
                        <w:t>ANAK, REMAJA, DAN ADIYUSWA</w:t>
                      </w:r>
                      <w:r w:rsidRPr="008B1E44">
                        <w:rPr>
                          <w:rFonts w:ascii="Cambria" w:hAnsi="Cambria"/>
                          <w:b/>
                          <w:sz w:val="32"/>
                        </w:rPr>
                        <w:t>”</w:t>
                      </w:r>
                    </w:p>
                    <w:p w14:paraId="4E335F11" w14:textId="77777777" w:rsidR="00252FE4" w:rsidRPr="008B1E44" w:rsidRDefault="00252FE4" w:rsidP="00252FE4">
                      <w:pPr>
                        <w:jc w:val="center"/>
                        <w:rPr>
                          <w:rFonts w:ascii="Cambria" w:hAnsi="Cambria"/>
                          <w:b/>
                          <w:sz w:val="24"/>
                        </w:rPr>
                      </w:pPr>
                      <w:r w:rsidRPr="008B1E44">
                        <w:rPr>
                          <w:rFonts w:ascii="Cambria" w:hAnsi="Cambria"/>
                          <w:b/>
                          <w:sz w:val="24"/>
                        </w:rPr>
                        <w:t>Bahan yang tersaji dalam buku ini</w:t>
                      </w:r>
                    </w:p>
                    <w:p w14:paraId="23D2FFA5" w14:textId="77777777" w:rsidR="00252FE4" w:rsidRPr="008B1E44" w:rsidRDefault="00252FE4" w:rsidP="00252FE4">
                      <w:pPr>
                        <w:jc w:val="center"/>
                        <w:rPr>
                          <w:rFonts w:ascii="Cambria" w:hAnsi="Cambria"/>
                          <w:b/>
                          <w:sz w:val="24"/>
                        </w:rPr>
                      </w:pPr>
                      <w:r w:rsidRPr="008B1E44">
                        <w:rPr>
                          <w:rFonts w:ascii="Cambria" w:hAnsi="Cambria"/>
                          <w:b/>
                          <w:sz w:val="24"/>
                        </w:rPr>
                        <w:t>dapat diolah disesuaikan dengan kondisi dan kebutuhan gereja</w:t>
                      </w:r>
                    </w:p>
                    <w:p w14:paraId="70A62911" w14:textId="77777777" w:rsidR="00252FE4" w:rsidRPr="008B1E44" w:rsidRDefault="00252FE4" w:rsidP="00252FE4">
                      <w:pPr>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sidR="00C312C9" w:rsidRPr="00813992">
        <w:rPr>
          <w:lang w:val="id-ID"/>
        </w:rPr>
        <w:br w:type="page"/>
      </w:r>
    </w:p>
    <w:p w14:paraId="58F8D24C" w14:textId="095A3C66" w:rsidR="008431C3" w:rsidRPr="00813992" w:rsidRDefault="008431C3">
      <w:pPr>
        <w:rPr>
          <w:lang w:val="id-ID"/>
        </w:rPr>
      </w:pPr>
      <w:r w:rsidRPr="00813992">
        <w:rPr>
          <w:lang w:val="id-ID"/>
        </w:rPr>
        <w:lastRenderedPageBreak/>
        <w:br w:type="page"/>
      </w:r>
    </w:p>
    <w:p w14:paraId="657ADA12" w14:textId="77777777" w:rsidR="008431C3" w:rsidRPr="00813992" w:rsidRDefault="008431C3">
      <w:pPr>
        <w:rPr>
          <w:lang w:val="id-ID"/>
        </w:rPr>
        <w:sectPr w:rsidR="008431C3" w:rsidRPr="00813992" w:rsidSect="003179FC">
          <w:headerReference w:type="even" r:id="rId52"/>
          <w:headerReference w:type="default" r:id="rId53"/>
          <w:footerReference w:type="even" r:id="rId54"/>
          <w:footerReference w:type="default" r:id="rId55"/>
          <w:pgSz w:w="8420" w:h="11907"/>
          <w:pgMar w:top="1338" w:right="958" w:bottom="919" w:left="981" w:header="714" w:footer="731" w:gutter="0"/>
          <w:pgNumType w:start="119"/>
          <w:cols w:space="720"/>
        </w:sectPr>
      </w:pPr>
    </w:p>
    <w:p w14:paraId="021742B2" w14:textId="73DCBF64" w:rsidR="00A25B88" w:rsidRPr="008B7EE6" w:rsidRDefault="00A25B88" w:rsidP="00A25B88">
      <w:pPr>
        <w:rPr>
          <w:rFonts w:cs="Georgia Regular"/>
          <w:lang w:val="id-ID"/>
        </w:rPr>
      </w:pPr>
      <w:r w:rsidRPr="008B7EE6">
        <w:rPr>
          <w:noProof/>
          <w:lang w:val="id-ID"/>
        </w:rPr>
        <w:lastRenderedPageBreak/>
        <mc:AlternateContent>
          <mc:Choice Requires="wps">
            <w:drawing>
              <wp:anchor distT="45720" distB="45720" distL="114300" distR="114300" simplePos="0" relativeHeight="251860480" behindDoc="1" locked="0" layoutInCell="1" allowOverlap="1" wp14:anchorId="1D504256" wp14:editId="329A3115">
                <wp:simplePos x="0" y="0"/>
                <wp:positionH relativeFrom="margin">
                  <wp:posOffset>2343785</wp:posOffset>
                </wp:positionH>
                <wp:positionV relativeFrom="paragraph">
                  <wp:posOffset>13970</wp:posOffset>
                </wp:positionV>
                <wp:extent cx="1765300" cy="1066800"/>
                <wp:effectExtent l="0" t="0" r="6350" b="0"/>
                <wp:wrapThrough wrapText="bothSides">
                  <wp:wrapPolygon edited="0">
                    <wp:start x="0" y="0"/>
                    <wp:lineTo x="0" y="21214"/>
                    <wp:lineTo x="21445" y="21214"/>
                    <wp:lineTo x="21445" y="0"/>
                    <wp:lineTo x="0" y="0"/>
                  </wp:wrapPolygon>
                </wp:wrapThrough>
                <wp:docPr id="1740572774"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61B1D8" w14:textId="77777777" w:rsidR="00A25B88" w:rsidRDefault="00A25B88" w:rsidP="00A25B88">
                            <w:pPr>
                              <w:jc w:val="center"/>
                              <w:rPr>
                                <w:rFonts w:ascii="Cooper Black" w:eastAsia="SimSun" w:hAnsi="Cooper Black" w:cs="SimSun"/>
                                <w:sz w:val="28"/>
                                <w:szCs w:val="36"/>
                              </w:rPr>
                            </w:pPr>
                          </w:p>
                          <w:p w14:paraId="08F08875" w14:textId="77777777" w:rsidR="00A25B88" w:rsidRPr="007F1030" w:rsidRDefault="00A25B88" w:rsidP="00A25B88">
                            <w:pPr>
                              <w:jc w:val="center"/>
                              <w:rPr>
                                <w:rFonts w:ascii="Cooper Black" w:eastAsia="SimSun" w:hAnsi="Cooper Black" w:cs="SimSun"/>
                                <w:sz w:val="28"/>
                                <w:szCs w:val="36"/>
                              </w:rPr>
                            </w:pPr>
                            <w:r w:rsidRPr="007F1030">
                              <w:rPr>
                                <w:rFonts w:ascii="Cooper Black" w:eastAsia="SimSun" w:hAnsi="Cooper Black" w:cs="SimSun"/>
                                <w:sz w:val="28"/>
                                <w:szCs w:val="36"/>
                              </w:rPr>
                              <w:t>Berubah! (Transformer)</w:t>
                            </w:r>
                          </w:p>
                          <w:p w14:paraId="0EAFB3F1" w14:textId="77777777" w:rsidR="00A25B88" w:rsidRPr="00C76228" w:rsidRDefault="00A25B88" w:rsidP="00A25B8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596EA50" w14:textId="77777777" w:rsidR="00A25B88" w:rsidRPr="00C76228" w:rsidRDefault="00A25B88" w:rsidP="00A25B88">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504256" id="_x0000_s1108" type="#_x0000_t202" style="position:absolute;margin-left:184.55pt;margin-top:1.1pt;width:139pt;height:84pt;z-index:-251456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" stroked="f">
                <v:textbox>
                  <w:txbxContent>
                    <w:p w14:paraId="5261B1D8" w14:textId="77777777" w:rsidR="00A25B88" w:rsidRDefault="00A25B88" w:rsidP="00A25B88">
                      <w:pPr>
                        <w:jc w:val="center"/>
                        <w:rPr>
                          <w:rFonts w:ascii="Cooper Black" w:eastAsia="SimSun" w:hAnsi="Cooper Black" w:cs="SimSun"/>
                          <w:sz w:val="28"/>
                          <w:szCs w:val="36"/>
                        </w:rPr>
                      </w:pPr>
                    </w:p>
                    <w:p w14:paraId="08F08875" w14:textId="77777777" w:rsidR="00A25B88" w:rsidRPr="007F1030" w:rsidRDefault="00A25B88" w:rsidP="00A25B88">
                      <w:pPr>
                        <w:jc w:val="center"/>
                        <w:rPr>
                          <w:rFonts w:ascii="Cooper Black" w:eastAsia="SimSun" w:hAnsi="Cooper Black" w:cs="SimSun"/>
                          <w:sz w:val="28"/>
                          <w:szCs w:val="36"/>
                        </w:rPr>
                      </w:pPr>
                      <w:r w:rsidRPr="007F1030">
                        <w:rPr>
                          <w:rFonts w:ascii="Cooper Black" w:eastAsia="SimSun" w:hAnsi="Cooper Black" w:cs="SimSun"/>
                          <w:sz w:val="28"/>
                          <w:szCs w:val="36"/>
                        </w:rPr>
                        <w:t>Berubah! (Transformer)</w:t>
                      </w:r>
                    </w:p>
                    <w:p w14:paraId="0EAFB3F1" w14:textId="77777777" w:rsidR="00A25B88" w:rsidRPr="00C76228" w:rsidRDefault="00A25B88" w:rsidP="00A25B8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596EA50" w14:textId="77777777" w:rsidR="00A25B88" w:rsidRPr="00C76228" w:rsidRDefault="00A25B88" w:rsidP="00A25B88">
                      <w:pPr>
                        <w:jc w:val="center"/>
                        <w:rPr>
                          <w:rFonts w:ascii="Cooper Black" w:eastAsia="SimSun" w:hAnsi="Cooper Black" w:cs="SimSun"/>
                          <w:sz w:val="36"/>
                          <w:szCs w:val="36"/>
                          <w:lang w:val="id-ID"/>
                        </w:rPr>
                      </w:pPr>
                    </w:p>
                  </w:txbxContent>
                </v:textbox>
                <w10:wrap type="through" anchorx="margin"/>
              </v:shape>
            </w:pict>
          </mc:Fallback>
        </mc:AlternateContent>
      </w:r>
      <w:r w:rsidRPr="008B7EE6">
        <w:rPr>
          <w:noProof/>
          <w:lang w:val="id-ID"/>
        </w:rPr>
        <mc:AlternateContent>
          <mc:Choice Requires="wps">
            <w:drawing>
              <wp:anchor distT="0" distB="0" distL="114300" distR="114300" simplePos="0" relativeHeight="251861504" behindDoc="0" locked="0" layoutInCell="1" allowOverlap="1" wp14:anchorId="4CA0DCA5" wp14:editId="360E5DDF">
                <wp:simplePos x="0" y="0"/>
                <wp:positionH relativeFrom="column">
                  <wp:posOffset>-4445</wp:posOffset>
                </wp:positionH>
                <wp:positionV relativeFrom="paragraph">
                  <wp:posOffset>11430</wp:posOffset>
                </wp:positionV>
                <wp:extent cx="2229485" cy="1028700"/>
                <wp:effectExtent l="0" t="0" r="0" b="0"/>
                <wp:wrapThrough wrapText="bothSides">
                  <wp:wrapPolygon edited="0">
                    <wp:start x="0" y="0"/>
                    <wp:lineTo x="0" y="21200"/>
                    <wp:lineTo x="21409" y="21200"/>
                    <wp:lineTo x="21409" y="0"/>
                    <wp:lineTo x="0" y="0"/>
                  </wp:wrapPolygon>
                </wp:wrapThrough>
                <wp:docPr id="107227135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028700"/>
                        </a:xfrm>
                        <a:prstGeom prst="rect">
                          <a:avLst/>
                        </a:prstGeom>
                        <a:solidFill>
                          <a:schemeClr val="bg1">
                            <a:lumMod val="85000"/>
                          </a:schemeClr>
                        </a:solidFill>
                        <a:ln w="9525">
                          <a:noFill/>
                          <a:miter lim="800000"/>
                          <a:headEnd/>
                          <a:tailEnd/>
                        </a:ln>
                      </wps:spPr>
                      <wps:txbx>
                        <w:txbxContent>
                          <w:p w14:paraId="1EF7CAC4" w14:textId="77777777" w:rsidR="00A25B88" w:rsidRPr="007F1030" w:rsidRDefault="00A25B88" w:rsidP="00A25B88">
                            <w:pPr>
                              <w:rPr>
                                <w:b/>
                              </w:rPr>
                            </w:pPr>
                            <w:r w:rsidRPr="007F1030">
                              <w:rPr>
                                <w:b/>
                              </w:rPr>
                              <w:t xml:space="preserve">BAHAN </w:t>
                            </w:r>
                            <w:r>
                              <w:rPr>
                                <w:b/>
                              </w:rPr>
                              <w:t>PASKAH ANAK</w:t>
                            </w:r>
                          </w:p>
                          <w:p w14:paraId="232A8670" w14:textId="77777777" w:rsidR="00A25B88" w:rsidRPr="007F1030" w:rsidRDefault="00A25B88" w:rsidP="00A25B88">
                            <w:pPr>
                              <w:rPr>
                                <w:rFonts w:cs="Calibri"/>
                                <w:bCs/>
                                <w:i/>
                                <w:iCs/>
                              </w:rPr>
                            </w:pPr>
                            <w:r>
                              <w:rPr>
                                <w:rFonts w:cs="Calibri"/>
                                <w:bCs/>
                                <w:i/>
                                <w:iCs/>
                              </w:rPr>
                              <w:t xml:space="preserve"> </w:t>
                            </w:r>
                          </w:p>
                          <w:p w14:paraId="31744A3C" w14:textId="77777777" w:rsidR="00A25B88" w:rsidRDefault="00A25B88" w:rsidP="00A25B88">
                            <w:pPr>
                              <w:pBdr>
                                <w:top w:val="single" w:sz="4" w:space="1" w:color="7F7F7F"/>
                              </w:pBdr>
                              <w:rPr>
                                <w:rFonts w:cs="Calibri"/>
                                <w:bCs/>
                              </w:rPr>
                            </w:pPr>
                          </w:p>
                          <w:p w14:paraId="5550A794" w14:textId="77777777" w:rsidR="00A25B88" w:rsidRDefault="00A25B88" w:rsidP="00A25B88">
                            <w:pPr>
                              <w:pBdr>
                                <w:top w:val="single" w:sz="4" w:space="1" w:color="7F7F7F"/>
                              </w:pBdr>
                              <w:rPr>
                                <w:rFonts w:cs="Calibri"/>
                                <w:bCs/>
                              </w:rPr>
                            </w:pPr>
                            <w:r>
                              <w:rPr>
                                <w:rFonts w:cs="Calibri"/>
                                <w:bCs/>
                              </w:rPr>
                              <w:t xml:space="preserve">Bacaan: </w:t>
                            </w:r>
                          </w:p>
                          <w:p w14:paraId="1239B30F" w14:textId="77777777" w:rsidR="00A25B88" w:rsidRPr="007F1030" w:rsidRDefault="00A25B88" w:rsidP="00A25B88">
                            <w:pPr>
                              <w:pBdr>
                                <w:top w:val="single" w:sz="4" w:space="1" w:color="7F7F7F"/>
                              </w:pBdr>
                              <w:ind w:left="720" w:hanging="720"/>
                              <w:rPr>
                                <w:rFonts w:cs="Calibri"/>
                                <w:b/>
                              </w:rPr>
                            </w:pPr>
                            <w:r w:rsidRPr="007F1030">
                              <w:rPr>
                                <w:rFonts w:cs="Calibri"/>
                                <w:b/>
                              </w:rPr>
                              <w:t>Lukas 24:1-12</w:t>
                            </w:r>
                          </w:p>
                          <w:p w14:paraId="4A96F534" w14:textId="77777777" w:rsidR="00A25B88" w:rsidRPr="00C76228" w:rsidRDefault="00A25B88" w:rsidP="00A25B88">
                            <w:pPr>
                              <w:ind w:left="1260" w:hanging="1260"/>
                              <w:rPr>
                                <w:rFonts w:cs="Calibri"/>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A0DCA5" id="_x0000_s1109" type="#_x0000_t202" style="position:absolute;margin-left:-.35pt;margin-top:.9pt;width:175.55pt;height:81pt;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" fillcolor="#d8d8d8 [2732]" stroked="f">
                <v:textbox>
                  <w:txbxContent>
                    <w:p w14:paraId="1EF7CAC4" w14:textId="77777777" w:rsidR="00A25B88" w:rsidRPr="007F1030" w:rsidRDefault="00A25B88" w:rsidP="00A25B88">
                      <w:pPr>
                        <w:rPr>
                          <w:b/>
                        </w:rPr>
                      </w:pPr>
                      <w:r w:rsidRPr="007F1030">
                        <w:rPr>
                          <w:b/>
                        </w:rPr>
                        <w:t xml:space="preserve">BAHAN </w:t>
                      </w:r>
                      <w:r>
                        <w:rPr>
                          <w:b/>
                        </w:rPr>
                        <w:t>PASKAH ANAK</w:t>
                      </w:r>
                    </w:p>
                    <w:p w14:paraId="232A8670" w14:textId="77777777" w:rsidR="00A25B88" w:rsidRPr="007F1030" w:rsidRDefault="00A25B88" w:rsidP="00A25B88">
                      <w:pPr>
                        <w:rPr>
                          <w:rFonts w:cs="Calibri"/>
                          <w:bCs/>
                          <w:i/>
                          <w:iCs/>
                        </w:rPr>
                      </w:pPr>
                      <w:r>
                        <w:rPr>
                          <w:rFonts w:cs="Calibri"/>
                          <w:bCs/>
                          <w:i/>
                          <w:iCs/>
                        </w:rPr>
                        <w:t xml:space="preserve"> </w:t>
                      </w:r>
                    </w:p>
                    <w:p w14:paraId="31744A3C" w14:textId="77777777" w:rsidR="00A25B88" w:rsidRDefault="00A25B88" w:rsidP="00A25B88">
                      <w:pPr>
                        <w:pBdr>
                          <w:top w:val="single" w:sz="4" w:space="1" w:color="7F7F7F"/>
                        </w:pBdr>
                        <w:rPr>
                          <w:rFonts w:cs="Calibri"/>
                          <w:bCs/>
                        </w:rPr>
                      </w:pPr>
                    </w:p>
                    <w:p w14:paraId="5550A794" w14:textId="77777777" w:rsidR="00A25B88" w:rsidRDefault="00A25B88" w:rsidP="00A25B88">
                      <w:pPr>
                        <w:pBdr>
                          <w:top w:val="single" w:sz="4" w:space="1" w:color="7F7F7F"/>
                        </w:pBdr>
                        <w:rPr>
                          <w:rFonts w:cs="Calibri"/>
                          <w:bCs/>
                        </w:rPr>
                      </w:pPr>
                      <w:r>
                        <w:rPr>
                          <w:rFonts w:cs="Calibri"/>
                          <w:bCs/>
                        </w:rPr>
                        <w:t xml:space="preserve">Bacaan: </w:t>
                      </w:r>
                    </w:p>
                    <w:p w14:paraId="1239B30F" w14:textId="77777777" w:rsidR="00A25B88" w:rsidRPr="007F1030" w:rsidRDefault="00A25B88" w:rsidP="00A25B88">
                      <w:pPr>
                        <w:pBdr>
                          <w:top w:val="single" w:sz="4" w:space="1" w:color="7F7F7F"/>
                        </w:pBdr>
                        <w:ind w:left="720" w:hanging="720"/>
                        <w:rPr>
                          <w:rFonts w:cs="Calibri"/>
                          <w:b/>
                        </w:rPr>
                      </w:pPr>
                      <w:r w:rsidRPr="007F1030">
                        <w:rPr>
                          <w:rFonts w:cs="Calibri"/>
                          <w:b/>
                        </w:rPr>
                        <w:t>Lukas 24:1-12</w:t>
                      </w:r>
                    </w:p>
                    <w:p w14:paraId="4A96F534" w14:textId="77777777" w:rsidR="00A25B88" w:rsidRPr="00C76228" w:rsidRDefault="00A25B88" w:rsidP="00A25B88">
                      <w:pPr>
                        <w:ind w:left="1260" w:hanging="1260"/>
                        <w:rPr>
                          <w:rFonts w:cs="Calibri"/>
                          <w:bCs/>
                        </w:rPr>
                      </w:pPr>
                    </w:p>
                  </w:txbxContent>
                </v:textbox>
                <w10:wrap type="through"/>
              </v:shape>
            </w:pict>
          </mc:Fallback>
        </mc:AlternateContent>
      </w:r>
    </w:p>
    <w:p w14:paraId="5F12C373" w14:textId="77777777" w:rsidR="00A25B88" w:rsidRPr="008B7EE6" w:rsidRDefault="00A25B88" w:rsidP="00A25B88">
      <w:pPr>
        <w:rPr>
          <w:rFonts w:cs="Georgia Regular"/>
          <w:lang w:val="id-ID"/>
        </w:rPr>
      </w:pPr>
    </w:p>
    <w:p w14:paraId="6DE0F3A8" w14:textId="77777777" w:rsidR="00A25B88" w:rsidRPr="008B7EE6" w:rsidRDefault="00A25B88" w:rsidP="00A25B88">
      <w:pPr>
        <w:rPr>
          <w:rFonts w:cs="Georgia Regular"/>
          <w:b/>
          <w:bCs/>
          <w:lang w:val="id-ID"/>
        </w:rPr>
      </w:pPr>
      <w:r w:rsidRPr="008B7EE6">
        <w:rPr>
          <w:rFonts w:cs="Georgia Regular"/>
          <w:b/>
          <w:bCs/>
          <w:lang w:val="id-ID"/>
        </w:rPr>
        <w:t>Pendahuluan</w:t>
      </w:r>
    </w:p>
    <w:p w14:paraId="69F06EE9" w14:textId="77777777" w:rsidR="00A25B88" w:rsidRPr="008B7EE6" w:rsidRDefault="00A25B88" w:rsidP="00A25B88">
      <w:pPr>
        <w:pStyle w:val="NormalWeb"/>
        <w:spacing w:before="0" w:beforeAutospacing="0" w:after="0" w:afterAutospacing="0"/>
        <w:ind w:firstLine="567"/>
        <w:jc w:val="both"/>
        <w:rPr>
          <w:rFonts w:ascii="Georgia" w:eastAsia="Georgia" w:hAnsi="Georgia" w:cs="Georgia Regular"/>
          <w:color w:val="000000"/>
          <w:sz w:val="22"/>
          <w:szCs w:val="22"/>
          <w:lang w:val="id-ID"/>
        </w:rPr>
      </w:pPr>
      <w:r w:rsidRPr="008B7EE6">
        <w:rPr>
          <w:rFonts w:ascii="Georgia" w:eastAsia="Georgia" w:hAnsi="Georgia" w:cs="Georgia Regular"/>
          <w:color w:val="000000"/>
          <w:sz w:val="22"/>
          <w:szCs w:val="22"/>
          <w:lang w:val="id-ID"/>
        </w:rPr>
        <w:t>Apa yang kita pelajari dari kebangkitan Yesus? Kisah “Kebangkitan Yesus mengubah kehidupan para murid.” Dengan kata lain, tanpa kebangkitan Yesus sulit sekali kita berubah ke arah yang lebih baik. Hal-hal sederhana yang dapat kita alami sebagai pengikut Yesus, dari tidak percaya menjadi percaya, dari malas jadi penuh semangat, dari tidak berpengharapan menjadi hidup dalam pengharapan dan sukacita. Hal-hal seperti ini tidak akan terjadi jika kita sebagai orang percaya tidak pernah mengalami bagaimana kuasa kebangkitan Kristus menguasai pikiran dan perasaan kita.</w:t>
      </w:r>
    </w:p>
    <w:p w14:paraId="47DBDCA7" w14:textId="77777777" w:rsidR="00A25B88" w:rsidRPr="008B7EE6" w:rsidRDefault="00A25B88" w:rsidP="00A25B88">
      <w:pPr>
        <w:pStyle w:val="NormalWeb"/>
        <w:spacing w:before="0" w:beforeAutospacing="0" w:after="0" w:afterAutospacing="0"/>
        <w:ind w:firstLine="567"/>
        <w:jc w:val="both"/>
        <w:rPr>
          <w:rFonts w:ascii="Georgia" w:eastAsia="Georgia" w:hAnsi="Georgia" w:cs="Georgia Regular"/>
          <w:color w:val="000000"/>
          <w:sz w:val="22"/>
          <w:szCs w:val="22"/>
          <w:lang w:val="id-ID"/>
        </w:rPr>
      </w:pPr>
    </w:p>
    <w:p w14:paraId="58ACBDBF" w14:textId="77777777" w:rsidR="00A25B88" w:rsidRPr="008B7EE6" w:rsidRDefault="00A25B88" w:rsidP="00A25B88">
      <w:pPr>
        <w:pStyle w:val="NormalWeb"/>
        <w:spacing w:before="0" w:beforeAutospacing="0" w:after="0" w:afterAutospacing="0"/>
        <w:jc w:val="both"/>
        <w:rPr>
          <w:rFonts w:ascii="Georgia" w:eastAsia="Georgia" w:hAnsi="Georgia" w:cs="Georgia Bold"/>
          <w:b/>
          <w:bCs/>
          <w:color w:val="000000"/>
          <w:sz w:val="22"/>
          <w:szCs w:val="22"/>
          <w:lang w:val="id-ID"/>
        </w:rPr>
      </w:pPr>
      <w:r w:rsidRPr="008B7EE6">
        <w:rPr>
          <w:rFonts w:ascii="Georgia" w:eastAsia="Georgia" w:hAnsi="Georgia" w:cs="Georgia Bold"/>
          <w:b/>
          <w:bCs/>
          <w:color w:val="000000"/>
          <w:sz w:val="22"/>
          <w:szCs w:val="22"/>
          <w:lang w:val="id-ID"/>
        </w:rPr>
        <w:t>Tafsiran Lukas 24:1-12</w:t>
      </w:r>
    </w:p>
    <w:p w14:paraId="75F8225F" w14:textId="77777777" w:rsidR="00A25B88" w:rsidRPr="008B7EE6" w:rsidRDefault="00A25B88" w:rsidP="00A25B88">
      <w:pPr>
        <w:pStyle w:val="NormalWeb"/>
        <w:spacing w:before="0" w:beforeAutospacing="0" w:after="0" w:afterAutospacing="0"/>
        <w:ind w:firstLine="567"/>
        <w:jc w:val="both"/>
        <w:rPr>
          <w:rFonts w:ascii="Georgia" w:hAnsi="Georgia" w:cs="Georgia Regular"/>
          <w:color w:val="000000"/>
          <w:sz w:val="22"/>
          <w:szCs w:val="22"/>
          <w:lang w:val="id-ID"/>
        </w:rPr>
      </w:pPr>
      <w:r w:rsidRPr="008B7EE6">
        <w:rPr>
          <w:rFonts w:ascii="Georgia" w:eastAsia="Georgia" w:hAnsi="Georgia" w:cs="Georgia Regular"/>
          <w:color w:val="000000"/>
          <w:sz w:val="22"/>
          <w:szCs w:val="22"/>
          <w:lang w:val="id-ID"/>
        </w:rPr>
        <w:t xml:space="preserve">Kisah di Galilea, menceritakan tentang Yesus yang bangkit. Bagaimana para murid tahu bahwa Yesus sudah bangkit? Sementara tidak ada saksi mata pada waktu Yesus keluar dari kubur-Nya. Bahkan para perempuan yang pergi membawa rempah-rempah untuk mengunjungi mayat Yesus, seperti kebiasaan orang Yahudi saat itu, juga tidak melihat proses Tuhan Yesus keluar dari kubur-Nya. Mereka hanya berjumpa dengan malaikat yang mengatakan kepada mereka, </w:t>
      </w:r>
      <w:r w:rsidRPr="008B7EE6">
        <w:rPr>
          <w:rFonts w:ascii="Georgia" w:hAnsi="Georgia" w:cs="Georgia Regular"/>
          <w:color w:val="000000"/>
          <w:sz w:val="22"/>
          <w:szCs w:val="22"/>
          <w:lang w:val="id-ID"/>
        </w:rPr>
        <w:t xml:space="preserve">”Mengapa kamu mencari Dia yang hidup, di antara orang mati? Ia tidak ada di sini, Ia telah bangkit!” (ay.5-6). </w:t>
      </w:r>
    </w:p>
    <w:p w14:paraId="4B4B9C7C" w14:textId="77777777" w:rsidR="00A25B88" w:rsidRPr="008B7EE6" w:rsidRDefault="00A25B88" w:rsidP="00A25B88">
      <w:pPr>
        <w:pStyle w:val="NormalWeb"/>
        <w:spacing w:before="0" w:beforeAutospacing="0" w:after="0" w:afterAutospacing="0"/>
        <w:ind w:firstLine="567"/>
        <w:jc w:val="both"/>
        <w:rPr>
          <w:rFonts w:ascii="Georgia" w:hAnsi="Georgia" w:cs="Georgia Regular"/>
          <w:color w:val="000000"/>
          <w:sz w:val="22"/>
          <w:szCs w:val="22"/>
          <w:lang w:val="id-ID"/>
        </w:rPr>
      </w:pPr>
      <w:r w:rsidRPr="008B7EE6">
        <w:rPr>
          <w:rFonts w:ascii="Georgia" w:hAnsi="Georgia" w:cs="Georgia Regular"/>
          <w:color w:val="000000"/>
          <w:sz w:val="22"/>
          <w:szCs w:val="22"/>
          <w:lang w:val="id-ID"/>
        </w:rPr>
        <w:t xml:space="preserve">Itu sebabnya, berita kebangkitan Yesus tidak bisa menjadi berita baik bagi orang yang tidak mau percaya kepada Yesus. Sebaliknya, mukjizat Yesus hanya berdampak bagi mereka yang terbuka untuk percaya dan mempercayakan hidupnya kepada Yesus yang bangkit itu. Sebab inti dari pemberitaan malaikat adalah kubur kosong. Buat mereka yang tidak percaya, kubur  kosong hanyalah bukti bahwa mayat Yesus hilang. Dia bisa diambil </w:t>
      </w:r>
      <w:r w:rsidRPr="008B7EE6">
        <w:rPr>
          <w:rFonts w:ascii="Georgia" w:hAnsi="Georgia" w:cs="Georgia Regular"/>
          <w:color w:val="000000"/>
          <w:sz w:val="22"/>
          <w:szCs w:val="22"/>
          <w:lang w:val="id-ID"/>
        </w:rPr>
        <w:lastRenderedPageBreak/>
        <w:t>oleh orang-orang yang ingin membuat berita sensasi tentang kebangkitan-Nya, atau juga karena dicuri oleh orang-orang tertentu dengan maksud tertentu.</w:t>
      </w:r>
    </w:p>
    <w:p w14:paraId="2EBF1232" w14:textId="77777777" w:rsidR="00A25B88" w:rsidRPr="008B7EE6" w:rsidRDefault="00A25B88" w:rsidP="00A25B88">
      <w:pPr>
        <w:pStyle w:val="NormalWeb"/>
        <w:spacing w:before="0" w:beforeAutospacing="0" w:after="0" w:afterAutospacing="0"/>
        <w:ind w:firstLine="567"/>
        <w:jc w:val="both"/>
        <w:rPr>
          <w:rFonts w:ascii="Georgia" w:hAnsi="Georgia" w:cs="Georgia Regular"/>
          <w:color w:val="000000"/>
          <w:sz w:val="22"/>
          <w:szCs w:val="22"/>
          <w:lang w:val="id-ID"/>
        </w:rPr>
      </w:pPr>
      <w:r w:rsidRPr="008B7EE6">
        <w:rPr>
          <w:rFonts w:ascii="Georgia" w:hAnsi="Georgia" w:cs="Georgia Regular"/>
          <w:color w:val="000000"/>
          <w:sz w:val="22"/>
          <w:szCs w:val="22"/>
          <w:lang w:val="id-ID"/>
        </w:rPr>
        <w:t>Pertanyaannya, bagaimana kita dapat menjelaskan kepada anak-anak bahwa Tuhan Yesus sudah bangkit? Pertama, kita tidak bisa menceritakan dengan penjelasan kebangkitan Yesus secara logis, karena memang tidak ada saksi mata waktu Yesus keluar dari kubur. Tapi kita memiliki data dari apa yang Alkitab katakan tentang itu. Kedua, percayanya para Guru Sekolah Minggu sangat berguna buat anak-anak yang mendengarkan kisah ini. Itu sebabnya penting sekali Guru-guru Sekolah Minggu memiliki pengalaman iman, menghayati kebangkitan Yesus sebagai pengalaman iman yang menakjubkan buat diri sendiri terlebih dahulu. Ketiga, melalui Lukas 24:1-3, respon</w:t>
      </w:r>
      <w:r>
        <w:rPr>
          <w:rFonts w:ascii="Georgia" w:hAnsi="Georgia" w:cs="Georgia Regular"/>
          <w:color w:val="000000"/>
          <w:sz w:val="22"/>
          <w:szCs w:val="22"/>
          <w:lang w:val="id-ID"/>
        </w:rPr>
        <w:t>s</w:t>
      </w:r>
      <w:r w:rsidRPr="008B7EE6">
        <w:rPr>
          <w:rFonts w:ascii="Georgia" w:hAnsi="Georgia" w:cs="Georgia Regular"/>
          <w:color w:val="000000"/>
          <w:sz w:val="22"/>
          <w:szCs w:val="22"/>
          <w:lang w:val="id-ID"/>
        </w:rPr>
        <w:t xml:space="preserve"> iman Maria dari Magdala, Yohana dan Maria Ibu Yakobus yang tidak menemukan mayat Yesus di kubur, tapi akhirnya percaya pada perkataan malaikat, bisa juga kita gunakan sebagai kesaksian yang hidup buat anak-anak Sekolah Minggu. </w:t>
      </w:r>
    </w:p>
    <w:p w14:paraId="7329D723" w14:textId="77777777" w:rsidR="00A25B88" w:rsidRPr="008B7EE6" w:rsidRDefault="00A25B88" w:rsidP="00A25B88">
      <w:pPr>
        <w:ind w:firstLine="567"/>
        <w:jc w:val="both"/>
        <w:rPr>
          <w:rFonts w:eastAsia="Arial" w:cs="Georgia Regular"/>
          <w:color w:val="111111"/>
          <w:shd w:val="clear" w:color="auto" w:fill="FFFFFF"/>
          <w:lang w:val="id-ID" w:bidi="ar"/>
        </w:rPr>
      </w:pPr>
      <w:r w:rsidRPr="008B7EE6">
        <w:rPr>
          <w:rFonts w:cs="Georgia Regular"/>
          <w:color w:val="000000"/>
          <w:lang w:val="id-ID"/>
        </w:rPr>
        <w:t>Apa yang dapat anak-anak pelajari dari kisah kubur kosong ini? Kematian dan alam maut tidak bisa menahan Yesus yang penuh kuasa. Hal ini penting buat anak-anak Sekolah Minggu seperti yang Paulus katakan, “</w:t>
      </w:r>
      <w:r w:rsidRPr="008B7EE6">
        <w:rPr>
          <w:rFonts w:eastAsia="Arial" w:cs="Georgia Regular"/>
          <w:color w:val="111111"/>
          <w:shd w:val="clear" w:color="auto" w:fill="FFFFFF"/>
          <w:lang w:val="id-ID" w:bidi="ar"/>
        </w:rPr>
        <w:t>Hai maut di manakah kemenanganmu? Hai maut, di manakah sengatmu?” (1 Kor. 15:54b-55). Jadi anak-anak perlu menyaksikan bagaimana kuasa Yesus itu, bukan hanya sekadar menunjukkan mu</w:t>
      </w:r>
      <w:r>
        <w:rPr>
          <w:rFonts w:eastAsia="Arial" w:cs="Georgia Regular"/>
          <w:color w:val="111111"/>
          <w:shd w:val="clear" w:color="auto" w:fill="FFFFFF"/>
          <w:lang w:val="id-ID" w:bidi="ar"/>
        </w:rPr>
        <w:t>k</w:t>
      </w:r>
      <w:r w:rsidRPr="008B7EE6">
        <w:rPr>
          <w:rFonts w:eastAsia="Arial" w:cs="Georgia Regular"/>
          <w:color w:val="111111"/>
          <w:shd w:val="clear" w:color="auto" w:fill="FFFFFF"/>
          <w:lang w:val="id-ID" w:bidi="ar"/>
        </w:rPr>
        <w:t>jizat-mu</w:t>
      </w:r>
      <w:r>
        <w:rPr>
          <w:rFonts w:eastAsia="Arial" w:cs="Georgia Regular"/>
          <w:color w:val="111111"/>
          <w:shd w:val="clear" w:color="auto" w:fill="FFFFFF"/>
          <w:lang w:val="id-ID" w:bidi="ar"/>
        </w:rPr>
        <w:t>k</w:t>
      </w:r>
      <w:r w:rsidRPr="008B7EE6">
        <w:rPr>
          <w:rFonts w:eastAsia="Arial" w:cs="Georgia Regular"/>
          <w:color w:val="111111"/>
          <w:shd w:val="clear" w:color="auto" w:fill="FFFFFF"/>
          <w:lang w:val="id-ID" w:bidi="ar"/>
        </w:rPr>
        <w:t>jizat yang selama ini mereka dengar dan baca di dalam Alkitab. Namun kuasa Yesus begitu dahsyatnya sampai mengalahkan maut dan dosa, sehingga kita yang percaya kepada-Nya tidak binasa melainkan beroleh hidup yang kekal (Yohanes 3:16).</w:t>
      </w:r>
    </w:p>
    <w:p w14:paraId="272F44CA" w14:textId="77777777" w:rsidR="00A25B88" w:rsidRPr="008B7EE6" w:rsidRDefault="00A25B88" w:rsidP="00A25B88">
      <w:pPr>
        <w:ind w:firstLine="567"/>
        <w:jc w:val="both"/>
        <w:rPr>
          <w:rFonts w:eastAsia="Arial" w:cs="Georgia Regular"/>
          <w:color w:val="111111"/>
          <w:shd w:val="clear" w:color="auto" w:fill="FFFFFF"/>
          <w:lang w:val="id-ID" w:bidi="ar"/>
        </w:rPr>
      </w:pPr>
    </w:p>
    <w:p w14:paraId="5B6EC296" w14:textId="77777777" w:rsidR="00A25B88" w:rsidRDefault="00A25B88" w:rsidP="00A25B88">
      <w:pPr>
        <w:rPr>
          <w:rFonts w:eastAsia="Arial" w:cs="Georgia Bold"/>
          <w:b/>
          <w:bCs/>
          <w:color w:val="111111"/>
          <w:shd w:val="clear" w:color="auto" w:fill="FFFFFF"/>
          <w:lang w:val="id-ID" w:bidi="ar"/>
        </w:rPr>
      </w:pPr>
      <w:r>
        <w:rPr>
          <w:rFonts w:eastAsia="Arial" w:cs="Georgia Bold"/>
          <w:b/>
          <w:bCs/>
          <w:color w:val="111111"/>
          <w:shd w:val="clear" w:color="auto" w:fill="FFFFFF"/>
          <w:lang w:val="id-ID" w:bidi="ar"/>
        </w:rPr>
        <w:br w:type="page"/>
      </w:r>
    </w:p>
    <w:p w14:paraId="432BE017" w14:textId="77777777" w:rsidR="00A25B88" w:rsidRDefault="00A25B88" w:rsidP="00A25B88">
      <w:pPr>
        <w:jc w:val="both"/>
        <w:rPr>
          <w:rFonts w:eastAsia="Arial" w:cs="Georgia Bold"/>
          <w:b/>
          <w:bCs/>
          <w:color w:val="111111"/>
          <w:shd w:val="clear" w:color="auto" w:fill="FFFFFF"/>
          <w:lang w:val="id-ID" w:bidi="ar"/>
        </w:rPr>
      </w:pPr>
      <w:r w:rsidRPr="008B7EE6">
        <w:rPr>
          <w:rFonts w:eastAsia="Arial" w:cs="Georgia Bold"/>
          <w:b/>
          <w:bCs/>
          <w:color w:val="111111"/>
          <w:shd w:val="clear" w:color="auto" w:fill="FFFFFF"/>
          <w:lang w:val="id-ID" w:bidi="ar"/>
        </w:rPr>
        <w:lastRenderedPageBreak/>
        <w:t xml:space="preserve">Cerita Paskah </w:t>
      </w:r>
    </w:p>
    <w:p w14:paraId="0540A5E8" w14:textId="77777777" w:rsidR="00A25B88" w:rsidRDefault="00A25B88" w:rsidP="00A25B88">
      <w:pPr>
        <w:jc w:val="both"/>
        <w:rPr>
          <w:rFonts w:eastAsia="Arial" w:cs="Georgia Bold"/>
          <w:b/>
          <w:bCs/>
          <w:color w:val="111111"/>
          <w:shd w:val="clear" w:color="auto" w:fill="FFFFFF"/>
          <w:lang w:val="id-ID" w:bidi="ar"/>
        </w:rPr>
      </w:pPr>
      <w:r>
        <w:rPr>
          <w:rFonts w:eastAsia="Arial" w:cs="Georgia Bold"/>
          <w:b/>
          <w:bCs/>
          <w:color w:val="111111"/>
          <w:shd w:val="clear" w:color="auto" w:fill="FFFFFF"/>
          <w:lang w:val="id-ID" w:bidi="ar"/>
        </w:rPr>
        <w:t>(Untuk Anak Semua Kelas)</w:t>
      </w:r>
    </w:p>
    <w:p w14:paraId="1C2956B4" w14:textId="77777777" w:rsidR="00A25B88" w:rsidRPr="008B7EE6" w:rsidRDefault="00A25B88" w:rsidP="00A25B88">
      <w:pPr>
        <w:jc w:val="both"/>
        <w:rPr>
          <w:lang w:val="id-ID"/>
        </w:rPr>
      </w:pPr>
    </w:p>
    <w:p w14:paraId="78EFEB50" w14:textId="77777777" w:rsidR="00A25B88" w:rsidRDefault="00A25B88" w:rsidP="00A25B88">
      <w:pPr>
        <w:jc w:val="both"/>
        <w:rPr>
          <w:rFonts w:cs="Georgia Regular"/>
          <w:lang w:val="id-ID"/>
        </w:rPr>
      </w:pPr>
      <w:r>
        <w:rPr>
          <w:rFonts w:cs="Georgia Regular"/>
          <w:lang w:val="id-ID"/>
        </w:rPr>
        <w:t xml:space="preserve">Selamat pagi adik-adik, senang sekali hari ini bertemu dengan kalian untuk merayakan Paskah. </w:t>
      </w:r>
      <w:r>
        <w:rPr>
          <w:rFonts w:cs="Georgia Regular"/>
          <w:i/>
          <w:iCs/>
          <w:lang w:val="id-ID"/>
        </w:rPr>
        <w:t xml:space="preserve">Tanyakan pada anak, apakah mereka mengetahui makna paskah? Berikan kesempatan pada anak untuk memberikan jawaban sesuai dengan yang mereka pahami. </w:t>
      </w:r>
    </w:p>
    <w:p w14:paraId="2723578C" w14:textId="77777777" w:rsidR="00A25B88" w:rsidRDefault="00A25B88" w:rsidP="00A25B88">
      <w:pPr>
        <w:jc w:val="both"/>
        <w:rPr>
          <w:rFonts w:cs="Georgia Regular"/>
          <w:lang w:val="id-ID"/>
        </w:rPr>
      </w:pPr>
    </w:p>
    <w:p w14:paraId="11E25687" w14:textId="77777777" w:rsidR="00A25B88" w:rsidRDefault="00A25B88" w:rsidP="00A25B88">
      <w:pPr>
        <w:jc w:val="both"/>
        <w:rPr>
          <w:rFonts w:cs="Georgia Regular"/>
          <w:lang w:val="id-ID"/>
        </w:rPr>
      </w:pPr>
      <w:r>
        <w:rPr>
          <w:rFonts w:cs="Georgia Regular"/>
          <w:lang w:val="id-ID"/>
        </w:rPr>
        <w:t xml:space="preserve">Paskah, adalah kebangkitan Tuhan Yesus. Wow... luar biasa....  Adik-adik mau tahu ceritanya?  Oke, kita akan berpetualang bersama murid-murid Tuhan Yesus yang bernama ibu Maria dari Magdala, ibu Yohana, ibu Maria ibu Yakobus dan beberapa murid perempuan lainnya..... </w:t>
      </w:r>
    </w:p>
    <w:p w14:paraId="331E2327" w14:textId="77777777" w:rsidR="00A25B88" w:rsidRDefault="00A25B88" w:rsidP="00A25B88">
      <w:pPr>
        <w:jc w:val="both"/>
        <w:rPr>
          <w:rFonts w:cs="Georgia Regular"/>
          <w:lang w:val="id-ID"/>
        </w:rPr>
      </w:pPr>
    </w:p>
    <w:p w14:paraId="26376C28" w14:textId="77777777" w:rsidR="00A25B88" w:rsidRDefault="00A25B88" w:rsidP="00A25B88">
      <w:pPr>
        <w:jc w:val="both"/>
        <w:rPr>
          <w:rFonts w:cs="Georgia Regular"/>
          <w:lang w:val="id-ID"/>
        </w:rPr>
      </w:pPr>
      <w:r>
        <w:rPr>
          <w:rFonts w:cs="Georgia Regular"/>
          <w:lang w:val="id-ID"/>
        </w:rPr>
        <w:t xml:space="preserve">Pagi itu, mereka pergi ke kubur Yesus untuk melihat kubur itu. Ketika mereka berada di depan pintu makam, mereka kaget... Ternyata, batu penutup pintu sudah terguling. Padalah batu itu sangat besar. Siapa yang membuka pintu itu ya? Karena mereka terburu-buru, mereka tidak sempat bertanya siapa yang membuka pintu makam itu. Mereka langsung masuk dan di sana sudah tidak ada lagi jenazah Yesus. </w:t>
      </w:r>
    </w:p>
    <w:p w14:paraId="373CFDF8" w14:textId="77777777" w:rsidR="00A25B88" w:rsidRDefault="00A25B88" w:rsidP="00A25B88">
      <w:pPr>
        <w:jc w:val="both"/>
        <w:rPr>
          <w:rFonts w:cs="Georgia Regular"/>
          <w:lang w:val="id-ID"/>
        </w:rPr>
      </w:pPr>
    </w:p>
    <w:p w14:paraId="39E7D8DA" w14:textId="77777777" w:rsidR="00A25B88" w:rsidRDefault="00A25B88" w:rsidP="00A25B88">
      <w:pPr>
        <w:jc w:val="both"/>
        <w:rPr>
          <w:rFonts w:cs="Georgia Regular"/>
          <w:lang w:val="id-ID"/>
        </w:rPr>
      </w:pPr>
      <w:r>
        <w:rPr>
          <w:rFonts w:cs="Georgia Regular"/>
          <w:lang w:val="id-ID"/>
        </w:rPr>
        <w:t xml:space="preserve"> </w:t>
      </w:r>
      <w:r>
        <w:rPr>
          <w:rFonts w:cs="Georgia Regular"/>
          <w:i/>
          <w:iCs/>
          <w:lang w:val="id-ID"/>
        </w:rPr>
        <w:t>Ajak anak menyanyi Maria berjalan ke kubur Yesus...</w:t>
      </w:r>
    </w:p>
    <w:p w14:paraId="0E770129" w14:textId="77777777" w:rsidR="00A25B88" w:rsidRDefault="00A25B88" w:rsidP="00A25B88">
      <w:pPr>
        <w:jc w:val="both"/>
        <w:rPr>
          <w:rFonts w:cs="Georgia Regular"/>
          <w:lang w:val="id-ID"/>
        </w:rPr>
      </w:pPr>
    </w:p>
    <w:p w14:paraId="06742CD5" w14:textId="77777777" w:rsidR="00A25B88" w:rsidRDefault="00A25B88" w:rsidP="00A25B88">
      <w:pPr>
        <w:jc w:val="both"/>
        <w:rPr>
          <w:rFonts w:cs="Georgia Regular"/>
          <w:lang w:val="id-ID"/>
        </w:rPr>
      </w:pPr>
      <w:r w:rsidRPr="00FB6363">
        <w:rPr>
          <w:rFonts w:cs="Georgia Regular"/>
          <w:lang w:val="id-ID"/>
        </w:rPr>
        <w:t xml:space="preserve">Maria Magdalena pergi ke kubur Yesus </w:t>
      </w:r>
    </w:p>
    <w:p w14:paraId="31E89DEE" w14:textId="77777777" w:rsidR="00A25B88" w:rsidRDefault="00A25B88" w:rsidP="00A25B88">
      <w:pPr>
        <w:jc w:val="both"/>
        <w:rPr>
          <w:rFonts w:cs="Georgia Regular"/>
          <w:lang w:val="id-ID"/>
        </w:rPr>
      </w:pPr>
      <w:r w:rsidRPr="00FB6363">
        <w:rPr>
          <w:rFonts w:cs="Georgia Regular"/>
          <w:lang w:val="id-ID"/>
        </w:rPr>
        <w:t xml:space="preserve">pada waktu pagi-pagi sekali </w:t>
      </w:r>
    </w:p>
    <w:p w14:paraId="43FF6FEE" w14:textId="77777777" w:rsidR="00A25B88" w:rsidRDefault="00A25B88" w:rsidP="00A25B88">
      <w:pPr>
        <w:jc w:val="both"/>
        <w:rPr>
          <w:rFonts w:cs="Georgia Regular"/>
          <w:lang w:val="id-ID"/>
        </w:rPr>
      </w:pPr>
      <w:r w:rsidRPr="00FB6363">
        <w:rPr>
          <w:rFonts w:cs="Georgia Regular"/>
          <w:lang w:val="id-ID"/>
        </w:rPr>
        <w:t xml:space="preserve">Kubur kosong (4x) </w:t>
      </w:r>
    </w:p>
    <w:p w14:paraId="3975C757" w14:textId="77777777" w:rsidR="00A25B88" w:rsidRDefault="00A25B88" w:rsidP="00A25B88">
      <w:pPr>
        <w:jc w:val="both"/>
        <w:rPr>
          <w:rFonts w:cs="Georgia Regular"/>
          <w:lang w:val="id-ID"/>
        </w:rPr>
      </w:pPr>
      <w:r w:rsidRPr="00FB6363">
        <w:rPr>
          <w:rFonts w:cs="Georgia Regular"/>
          <w:lang w:val="id-ID"/>
        </w:rPr>
        <w:t>Dia bangkit membuktikan Yesus hidup</w:t>
      </w:r>
    </w:p>
    <w:p w14:paraId="766D3230" w14:textId="77777777" w:rsidR="00A25B88" w:rsidRDefault="00A25B88" w:rsidP="00A25B88">
      <w:pPr>
        <w:jc w:val="both"/>
        <w:rPr>
          <w:rFonts w:cs="Georgia Regular"/>
          <w:lang w:val="id-ID"/>
        </w:rPr>
      </w:pPr>
    </w:p>
    <w:p w14:paraId="562B569E" w14:textId="77777777" w:rsidR="00A25B88" w:rsidRDefault="00A25B88" w:rsidP="00A25B88">
      <w:pPr>
        <w:jc w:val="both"/>
        <w:rPr>
          <w:rFonts w:cs="Georgia Regular"/>
          <w:lang w:val="id-ID"/>
        </w:rPr>
      </w:pPr>
      <w:r>
        <w:rPr>
          <w:rFonts w:cs="Georgia Regular"/>
          <w:lang w:val="id-ID"/>
        </w:rPr>
        <w:t>Kubur sudah kosong....  Yesus ada di mana ya? Mereka tidak tahu apa yang terjadi. Karena itu, mereka hanya berdiri termangu-mangu... eh.. berdiri termangu-mangu itu seperti apa ya? Ada yang tahu? Berdiri termangu itu artinya berdiri dengan kebingungan. Mereka tidak tahu apa yang harus dilakukan. Tujuan mereka melihat jenazah Tuhan Yesus gagal karena Ia sudah tidak ada di makam-Nya.</w:t>
      </w:r>
    </w:p>
    <w:p w14:paraId="57A6DCEA" w14:textId="77777777" w:rsidR="00A25B88" w:rsidRDefault="00A25B88" w:rsidP="00A25B88">
      <w:pPr>
        <w:jc w:val="both"/>
        <w:rPr>
          <w:rFonts w:cs="Georgia Regular"/>
          <w:lang w:val="id-ID"/>
        </w:rPr>
      </w:pPr>
    </w:p>
    <w:p w14:paraId="3775DDF7" w14:textId="77777777" w:rsidR="00A25B88" w:rsidRDefault="00A25B88" w:rsidP="00A25B88">
      <w:pPr>
        <w:jc w:val="both"/>
        <w:rPr>
          <w:rFonts w:cs="Georgia Regular"/>
          <w:lang w:val="id-ID"/>
        </w:rPr>
      </w:pPr>
      <w:r>
        <w:rPr>
          <w:rFonts w:cs="Georgia Regular"/>
          <w:lang w:val="id-ID"/>
        </w:rPr>
        <w:lastRenderedPageBreak/>
        <w:t>Sesaat mereka berdiri di dalam makam. Tiba-tiba datanglah dua orang berdiri di dekat mereka. Pakaiannya berkilau-kilauan. Wow.... Siapa mereka? Para ibu tadi jarang melihat ada orang mengenakan pakaian berkilau-kilauan seperti itu. Mereka tidak mengenal dua orang itu. Ada apa mereka di sini? Karena itu mereka sangat ketakutan. Mereka tidak berani menatap dua orang itu, kepala mereka ditundukkan. Sungguh mereka tidak tahu apa yang harus dilakukan.</w:t>
      </w:r>
    </w:p>
    <w:p w14:paraId="3FD12838" w14:textId="77777777" w:rsidR="00A25B88" w:rsidRDefault="00A25B88" w:rsidP="00A25B88">
      <w:pPr>
        <w:jc w:val="both"/>
        <w:rPr>
          <w:rFonts w:cs="Georgia Regular"/>
          <w:lang w:val="id-ID"/>
        </w:rPr>
      </w:pPr>
    </w:p>
    <w:p w14:paraId="5600BDDD" w14:textId="77777777" w:rsidR="00A25B88" w:rsidRDefault="00A25B88" w:rsidP="00A25B88">
      <w:pPr>
        <w:jc w:val="both"/>
        <w:rPr>
          <w:rFonts w:cs="Georgia Regular"/>
          <w:lang w:val="id-ID"/>
        </w:rPr>
      </w:pPr>
      <w:r>
        <w:rPr>
          <w:rFonts w:cs="Georgia Regular"/>
          <w:lang w:val="id-ID"/>
        </w:rPr>
        <w:t xml:space="preserve">“Mengapa kamu mencari Dia? Dia tidak di sini. Dia sudah bangkit. Dia hidup. Cobalah kalian mengingat apa yang pernah dikatakan pada saat kalian bersama-sama Tuhan Yesus di Galilea? Ya.... Yesus pernah berkata bahwa Ia akan diserahkan ke tangan orang-orang berdosa, lalu disalibkan. Coba ingat.... Ia berkata begitu bukan? Ingatlah juga bahwa Ia akan bangkit pada hari ketiga. Sekarang, ingatlah yang dikatakan Tuhan Yesus. </w:t>
      </w:r>
    </w:p>
    <w:p w14:paraId="7580B919" w14:textId="77777777" w:rsidR="00A25B88" w:rsidRDefault="00A25B88" w:rsidP="00A25B88">
      <w:pPr>
        <w:jc w:val="both"/>
        <w:rPr>
          <w:rFonts w:cs="Georgia Regular"/>
          <w:lang w:val="id-ID"/>
        </w:rPr>
      </w:pPr>
    </w:p>
    <w:p w14:paraId="6649F0E9" w14:textId="77777777" w:rsidR="00A25B88" w:rsidRDefault="00A25B88" w:rsidP="00A25B88">
      <w:pPr>
        <w:jc w:val="both"/>
        <w:rPr>
          <w:rFonts w:cs="Georgia Regular"/>
          <w:lang w:val="id-ID"/>
        </w:rPr>
      </w:pPr>
      <w:r>
        <w:rPr>
          <w:rFonts w:cs="Georgia Regular"/>
          <w:lang w:val="id-ID"/>
        </w:rPr>
        <w:t xml:space="preserve">Sesaat kemudian, ibu-ibu itu teringat pada perkataan Tuhan Yesus saat mereka masih di Galilea. Ya... kami ingat.... kami ingat perkataan-perkataan Tuhan Yesus. </w:t>
      </w:r>
    </w:p>
    <w:p w14:paraId="3DAC0C29" w14:textId="77777777" w:rsidR="00A25B88" w:rsidRDefault="00A25B88" w:rsidP="00A25B88">
      <w:pPr>
        <w:jc w:val="both"/>
        <w:rPr>
          <w:rFonts w:cs="Georgia Regular"/>
          <w:lang w:val="id-ID"/>
        </w:rPr>
      </w:pPr>
    </w:p>
    <w:p w14:paraId="0C5B61DB" w14:textId="77777777" w:rsidR="00A25B88" w:rsidRDefault="00A25B88" w:rsidP="00A25B88">
      <w:pPr>
        <w:jc w:val="both"/>
        <w:rPr>
          <w:rFonts w:cs="Georgia Regular"/>
          <w:lang w:val="id-ID"/>
        </w:rPr>
      </w:pPr>
      <w:r>
        <w:rPr>
          <w:rFonts w:cs="Georgia Regular"/>
          <w:lang w:val="id-ID"/>
        </w:rPr>
        <w:t xml:space="preserve">Anak-anak, para ibu yang tadinya tegang, takut dan tidak tahu harus berbuat apa, sekarang berubah. Mereka tidak lagi merasa sedih. Apa yang terjadi? Ya.... Tuhan Yesus bangkit. Ia tidak mati. Ia menang atas kematian. </w:t>
      </w:r>
    </w:p>
    <w:p w14:paraId="28C5C3AF" w14:textId="77777777" w:rsidR="00A25B88" w:rsidRDefault="00A25B88" w:rsidP="00A25B88">
      <w:pPr>
        <w:jc w:val="both"/>
        <w:rPr>
          <w:rFonts w:cs="Georgia Regular"/>
          <w:lang w:val="id-ID"/>
        </w:rPr>
      </w:pPr>
    </w:p>
    <w:p w14:paraId="45F0E219" w14:textId="77777777" w:rsidR="00A25B88" w:rsidRDefault="00A25B88" w:rsidP="00A25B88">
      <w:pPr>
        <w:jc w:val="both"/>
        <w:rPr>
          <w:rFonts w:cs="Georgia Regular"/>
          <w:lang w:val="id-ID"/>
        </w:rPr>
      </w:pPr>
      <w:r>
        <w:rPr>
          <w:rFonts w:cs="Georgia Regular"/>
          <w:i/>
          <w:iCs/>
          <w:lang w:val="id-ID"/>
        </w:rPr>
        <w:t>Ajak anak menyanyi “S’bab Dia Hidup”</w:t>
      </w:r>
    </w:p>
    <w:p w14:paraId="451EA489" w14:textId="77777777" w:rsidR="00A25B88" w:rsidRDefault="00A25B88" w:rsidP="00A25B88">
      <w:pPr>
        <w:jc w:val="both"/>
        <w:rPr>
          <w:rFonts w:cs="Georgia Regular"/>
          <w:lang w:val="id-ID"/>
        </w:rPr>
      </w:pPr>
    </w:p>
    <w:p w14:paraId="439AF23D" w14:textId="77777777" w:rsidR="00A25B88" w:rsidRPr="00D64191" w:rsidRDefault="00A25B88" w:rsidP="00A25B88">
      <w:pPr>
        <w:jc w:val="both"/>
        <w:rPr>
          <w:rFonts w:cs="Georgia Regular"/>
          <w:lang w:val="id-ID"/>
        </w:rPr>
      </w:pPr>
      <w:r w:rsidRPr="00D64191">
        <w:rPr>
          <w:rFonts w:cs="Georgia Regular"/>
          <w:lang w:val="id-ID"/>
        </w:rPr>
        <w:t>Anak Allah Yesus nama-Nya</w:t>
      </w:r>
    </w:p>
    <w:p w14:paraId="2A4BD92A" w14:textId="77777777" w:rsidR="00A25B88" w:rsidRPr="00D64191" w:rsidRDefault="00A25B88" w:rsidP="00A25B88">
      <w:pPr>
        <w:jc w:val="both"/>
        <w:rPr>
          <w:rFonts w:cs="Georgia Regular"/>
          <w:lang w:val="id-ID"/>
        </w:rPr>
      </w:pPr>
      <w:r w:rsidRPr="00D64191">
        <w:rPr>
          <w:rFonts w:cs="Georgia Regular"/>
          <w:lang w:val="id-ID"/>
        </w:rPr>
        <w:t>Menyembuhkan, menyucikan</w:t>
      </w:r>
    </w:p>
    <w:p w14:paraId="3AD6F347" w14:textId="77777777" w:rsidR="00A25B88" w:rsidRPr="00D64191" w:rsidRDefault="00A25B88" w:rsidP="00A25B88">
      <w:pPr>
        <w:jc w:val="both"/>
        <w:rPr>
          <w:rFonts w:cs="Georgia Regular"/>
          <w:lang w:val="id-ID"/>
        </w:rPr>
      </w:pPr>
      <w:r w:rsidRPr="00D64191">
        <w:rPr>
          <w:rFonts w:cs="Georgia Regular"/>
          <w:lang w:val="id-ID"/>
        </w:rPr>
        <w:t>Bahkan mati tebus dosaku</w:t>
      </w:r>
    </w:p>
    <w:p w14:paraId="633FCE85" w14:textId="77777777" w:rsidR="00A25B88" w:rsidRPr="00D64191" w:rsidRDefault="00A25B88" w:rsidP="00A25B88">
      <w:pPr>
        <w:jc w:val="both"/>
        <w:rPr>
          <w:rFonts w:cs="Georgia Regular"/>
          <w:lang w:val="id-ID"/>
        </w:rPr>
      </w:pPr>
      <w:r w:rsidRPr="00D64191">
        <w:rPr>
          <w:rFonts w:cs="Georgia Regular"/>
          <w:lang w:val="id-ID"/>
        </w:rPr>
        <w:t>Kubur kosong membuktikan Dia hidup</w:t>
      </w:r>
    </w:p>
    <w:p w14:paraId="21E2BB74" w14:textId="77777777" w:rsidR="00A25B88" w:rsidRDefault="00A25B88" w:rsidP="00A25B88">
      <w:pPr>
        <w:jc w:val="both"/>
        <w:rPr>
          <w:rFonts w:cs="Georgia Regular"/>
          <w:lang w:val="id-ID"/>
        </w:rPr>
      </w:pPr>
    </w:p>
    <w:p w14:paraId="123E23A4" w14:textId="77777777" w:rsidR="00A25B88" w:rsidRPr="00D64191" w:rsidRDefault="00A25B88" w:rsidP="00A25B88">
      <w:pPr>
        <w:jc w:val="both"/>
        <w:rPr>
          <w:rFonts w:cs="Georgia Regular"/>
          <w:lang w:val="id-ID"/>
        </w:rPr>
      </w:pPr>
      <w:r w:rsidRPr="00D64191">
        <w:rPr>
          <w:rFonts w:cs="Georgia Regular"/>
          <w:lang w:val="id-ID"/>
        </w:rPr>
        <w:t>[Verse 2]</w:t>
      </w:r>
    </w:p>
    <w:p w14:paraId="74E9FD87" w14:textId="77777777" w:rsidR="00A25B88" w:rsidRPr="00D64191" w:rsidRDefault="00A25B88" w:rsidP="00A25B88">
      <w:pPr>
        <w:jc w:val="both"/>
        <w:rPr>
          <w:rFonts w:cs="Georgia Regular"/>
          <w:lang w:val="id-ID"/>
        </w:rPr>
      </w:pPr>
      <w:r w:rsidRPr="00D64191">
        <w:rPr>
          <w:rFonts w:cs="Georgia Regular"/>
          <w:lang w:val="id-ID"/>
        </w:rPr>
        <w:t>Yesus Kristus Jurus</w:t>
      </w:r>
      <w:r>
        <w:rPr>
          <w:rFonts w:cs="Georgia Regular"/>
          <w:lang w:val="id-ID"/>
        </w:rPr>
        <w:t>’</w:t>
      </w:r>
      <w:r w:rsidRPr="00D64191">
        <w:rPr>
          <w:rFonts w:cs="Georgia Regular"/>
          <w:lang w:val="id-ID"/>
        </w:rPr>
        <w:t>lamatku</w:t>
      </w:r>
    </w:p>
    <w:p w14:paraId="4FB011AA" w14:textId="77777777" w:rsidR="00A25B88" w:rsidRPr="00D64191" w:rsidRDefault="00A25B88" w:rsidP="00A25B88">
      <w:pPr>
        <w:jc w:val="both"/>
        <w:rPr>
          <w:rFonts w:eastAsia="Arial" w:cs="Georgia Bold"/>
          <w:color w:val="111111"/>
          <w:shd w:val="clear" w:color="auto" w:fill="FFFFFF"/>
          <w:lang w:val="id-ID" w:bidi="ar"/>
        </w:rPr>
      </w:pPr>
      <w:r w:rsidRPr="00D64191">
        <w:rPr>
          <w:rFonts w:eastAsia="Arial" w:cs="Georgia Bold"/>
          <w:color w:val="111111"/>
          <w:shd w:val="clear" w:color="auto" w:fill="FFFFFF"/>
          <w:lang w:val="id-ID" w:bidi="ar"/>
        </w:rPr>
        <w:t>Kau Rajaku, Kau Tuhanku</w:t>
      </w:r>
    </w:p>
    <w:p w14:paraId="30A276B5" w14:textId="77777777" w:rsidR="00A25B88" w:rsidRPr="00D64191" w:rsidRDefault="00A25B88" w:rsidP="00A25B88">
      <w:pPr>
        <w:jc w:val="both"/>
        <w:rPr>
          <w:rFonts w:eastAsia="Arial" w:cs="Georgia Bold"/>
          <w:color w:val="111111"/>
          <w:shd w:val="clear" w:color="auto" w:fill="FFFFFF"/>
          <w:lang w:val="id-ID" w:bidi="ar"/>
        </w:rPr>
      </w:pPr>
      <w:r w:rsidRPr="00D64191">
        <w:rPr>
          <w:rFonts w:eastAsia="Arial" w:cs="Georgia Bold"/>
          <w:color w:val="111111"/>
          <w:shd w:val="clear" w:color="auto" w:fill="FFFFFF"/>
          <w:lang w:val="id-ID" w:bidi="ar"/>
        </w:rPr>
        <w:t>Kau telah bangkit hidup selamanya</w:t>
      </w:r>
    </w:p>
    <w:p w14:paraId="63B0D053" w14:textId="77777777" w:rsidR="00A25B88" w:rsidRPr="00D64191" w:rsidRDefault="00A25B88" w:rsidP="00A25B88">
      <w:pPr>
        <w:jc w:val="both"/>
        <w:rPr>
          <w:rFonts w:eastAsia="Arial" w:cs="Georgia Bold"/>
          <w:color w:val="111111"/>
          <w:shd w:val="clear" w:color="auto" w:fill="FFFFFF"/>
          <w:lang w:val="id-ID" w:bidi="ar"/>
        </w:rPr>
      </w:pPr>
      <w:r w:rsidRPr="00D64191">
        <w:rPr>
          <w:rFonts w:eastAsia="Arial" w:cs="Georgia Bold"/>
          <w:color w:val="111111"/>
          <w:shd w:val="clear" w:color="auto" w:fill="FFFFFF"/>
          <w:lang w:val="id-ID" w:bidi="ar"/>
        </w:rPr>
        <w:t>Dan memerintah atas bumi</w:t>
      </w:r>
      <w:r>
        <w:rPr>
          <w:rFonts w:eastAsia="Arial" w:cs="Georgia Bold"/>
          <w:color w:val="111111"/>
          <w:shd w:val="clear" w:color="auto" w:fill="FFFFFF"/>
          <w:lang w:val="id-ID" w:bidi="ar"/>
        </w:rPr>
        <w:t xml:space="preserve"> s</w:t>
      </w:r>
      <w:r w:rsidRPr="00D64191">
        <w:rPr>
          <w:rFonts w:eastAsia="Arial" w:cs="Georgia Bold"/>
          <w:color w:val="111111"/>
          <w:shd w:val="clear" w:color="auto" w:fill="FFFFFF"/>
          <w:lang w:val="id-ID" w:bidi="ar"/>
        </w:rPr>
        <w:t>ebagai Raja</w:t>
      </w:r>
    </w:p>
    <w:p w14:paraId="1134E070" w14:textId="77777777" w:rsidR="00A25B88" w:rsidRPr="00D64191" w:rsidRDefault="00A25B88" w:rsidP="00A25B88">
      <w:pPr>
        <w:jc w:val="both"/>
        <w:rPr>
          <w:rFonts w:eastAsia="Arial" w:cs="Georgia Bold"/>
          <w:color w:val="111111"/>
          <w:shd w:val="clear" w:color="auto" w:fill="FFFFFF"/>
          <w:lang w:val="id-ID" w:bidi="ar"/>
        </w:rPr>
      </w:pPr>
      <w:r w:rsidRPr="00D64191">
        <w:rPr>
          <w:rFonts w:eastAsia="Arial" w:cs="Georgia Bold"/>
          <w:color w:val="111111"/>
          <w:shd w:val="clear" w:color="auto" w:fill="FFFFFF"/>
          <w:lang w:val="id-ID" w:bidi="ar"/>
        </w:rPr>
        <w:lastRenderedPageBreak/>
        <w:t>[Chorus]</w:t>
      </w:r>
    </w:p>
    <w:p w14:paraId="3492EBD3" w14:textId="77777777" w:rsidR="00A25B88" w:rsidRPr="00D64191" w:rsidRDefault="00A25B88" w:rsidP="00A25B88">
      <w:pPr>
        <w:jc w:val="both"/>
        <w:rPr>
          <w:rFonts w:eastAsia="Arial" w:cs="Georgia Bold"/>
          <w:color w:val="111111"/>
          <w:shd w:val="clear" w:color="auto" w:fill="FFFFFF"/>
          <w:lang w:val="id-ID" w:bidi="ar"/>
        </w:rPr>
      </w:pPr>
      <w:r w:rsidRPr="00D64191">
        <w:rPr>
          <w:rFonts w:eastAsia="Arial" w:cs="Georgia Bold"/>
          <w:color w:val="111111"/>
          <w:shd w:val="clear" w:color="auto" w:fill="FFFFFF"/>
          <w:lang w:val="id-ID" w:bidi="ar"/>
        </w:rPr>
        <w:t>S</w:t>
      </w:r>
      <w:r>
        <w:rPr>
          <w:rFonts w:eastAsia="Arial" w:cs="Georgia Bold"/>
          <w:color w:val="111111"/>
          <w:shd w:val="clear" w:color="auto" w:fill="FFFFFF"/>
          <w:lang w:val="id-ID" w:bidi="ar"/>
        </w:rPr>
        <w:t>’</w:t>
      </w:r>
      <w:r w:rsidRPr="00D64191">
        <w:rPr>
          <w:rFonts w:eastAsia="Arial" w:cs="Georgia Bold"/>
          <w:color w:val="111111"/>
          <w:shd w:val="clear" w:color="auto" w:fill="FFFFFF"/>
          <w:lang w:val="id-ID" w:bidi="ar"/>
        </w:rPr>
        <w:t>bab Dia hidup, ada hari esok</w:t>
      </w:r>
    </w:p>
    <w:p w14:paraId="036DCDE8" w14:textId="77777777" w:rsidR="00A25B88" w:rsidRPr="00D64191" w:rsidRDefault="00A25B88" w:rsidP="00A25B88">
      <w:pPr>
        <w:jc w:val="both"/>
        <w:rPr>
          <w:rFonts w:eastAsia="Arial" w:cs="Georgia Bold"/>
          <w:color w:val="111111"/>
          <w:shd w:val="clear" w:color="auto" w:fill="FFFFFF"/>
          <w:lang w:val="id-ID" w:bidi="ar"/>
        </w:rPr>
      </w:pPr>
      <w:r w:rsidRPr="00D64191">
        <w:rPr>
          <w:rFonts w:eastAsia="Arial" w:cs="Georgia Bold"/>
          <w:color w:val="111111"/>
          <w:shd w:val="clear" w:color="auto" w:fill="FFFFFF"/>
          <w:lang w:val="id-ID" w:bidi="ar"/>
        </w:rPr>
        <w:t>S</w:t>
      </w:r>
      <w:r>
        <w:rPr>
          <w:rFonts w:eastAsia="Arial" w:cs="Georgia Bold"/>
          <w:color w:val="111111"/>
          <w:shd w:val="clear" w:color="auto" w:fill="FFFFFF"/>
          <w:lang w:val="id-ID" w:bidi="ar"/>
        </w:rPr>
        <w:t>’</w:t>
      </w:r>
      <w:r w:rsidRPr="00D64191">
        <w:rPr>
          <w:rFonts w:eastAsia="Arial" w:cs="Georgia Bold"/>
          <w:color w:val="111111"/>
          <w:shd w:val="clear" w:color="auto" w:fill="FFFFFF"/>
          <w:lang w:val="id-ID" w:bidi="ar"/>
        </w:rPr>
        <w:t>bab Dia hidup, ku tak gentar</w:t>
      </w:r>
    </w:p>
    <w:p w14:paraId="2680DF00" w14:textId="77777777" w:rsidR="00A25B88" w:rsidRPr="00D64191" w:rsidRDefault="00A25B88" w:rsidP="00A25B88">
      <w:pPr>
        <w:jc w:val="both"/>
        <w:rPr>
          <w:rFonts w:eastAsia="Arial" w:cs="Georgia Bold"/>
          <w:color w:val="111111"/>
          <w:shd w:val="clear" w:color="auto" w:fill="FFFFFF"/>
          <w:lang w:val="id-ID" w:bidi="ar"/>
        </w:rPr>
      </w:pPr>
      <w:r w:rsidRPr="00D64191">
        <w:rPr>
          <w:rFonts w:eastAsia="Arial" w:cs="Georgia Bold"/>
          <w:color w:val="111111"/>
          <w:shd w:val="clear" w:color="auto" w:fill="FFFFFF"/>
          <w:lang w:val="id-ID" w:bidi="ar"/>
        </w:rPr>
        <w:t xml:space="preserve">Karena </w:t>
      </w:r>
      <w:r>
        <w:rPr>
          <w:rFonts w:eastAsia="Arial" w:cs="Georgia Bold"/>
          <w:color w:val="111111"/>
          <w:shd w:val="clear" w:color="auto" w:fill="FFFFFF"/>
          <w:lang w:val="id-ID" w:bidi="ar"/>
        </w:rPr>
        <w:t>‘</w:t>
      </w:r>
      <w:r w:rsidRPr="00D64191">
        <w:rPr>
          <w:rFonts w:eastAsia="Arial" w:cs="Georgia Bold"/>
          <w:color w:val="111111"/>
          <w:shd w:val="clear" w:color="auto" w:fill="FFFFFF"/>
          <w:lang w:val="id-ID" w:bidi="ar"/>
        </w:rPr>
        <w:t>ku tahu Dia pegang hari esok</w:t>
      </w:r>
    </w:p>
    <w:p w14:paraId="38F7D2CD" w14:textId="77777777" w:rsidR="00A25B88" w:rsidRPr="00D64191" w:rsidRDefault="00A25B88" w:rsidP="00A25B88">
      <w:pPr>
        <w:jc w:val="both"/>
        <w:rPr>
          <w:rFonts w:eastAsia="Arial" w:cs="Georgia Bold"/>
          <w:color w:val="111111"/>
          <w:shd w:val="clear" w:color="auto" w:fill="FFFFFF"/>
          <w:lang w:val="id-ID" w:bidi="ar"/>
        </w:rPr>
      </w:pPr>
      <w:r w:rsidRPr="00D64191">
        <w:rPr>
          <w:rFonts w:eastAsia="Arial" w:cs="Georgia Bold"/>
          <w:color w:val="111111"/>
          <w:shd w:val="clear" w:color="auto" w:fill="FFFFFF"/>
          <w:lang w:val="id-ID" w:bidi="ar"/>
        </w:rPr>
        <w:t>Hidup jadi berarti s</w:t>
      </w:r>
      <w:r>
        <w:rPr>
          <w:rFonts w:eastAsia="Arial" w:cs="Georgia Bold"/>
          <w:color w:val="111111"/>
          <w:shd w:val="clear" w:color="auto" w:fill="FFFFFF"/>
          <w:lang w:val="id-ID" w:bidi="ar"/>
        </w:rPr>
        <w:t>’</w:t>
      </w:r>
      <w:r w:rsidRPr="00D64191">
        <w:rPr>
          <w:rFonts w:eastAsia="Arial" w:cs="Georgia Bold"/>
          <w:color w:val="111111"/>
          <w:shd w:val="clear" w:color="auto" w:fill="FFFFFF"/>
          <w:lang w:val="id-ID" w:bidi="ar"/>
        </w:rPr>
        <w:t>bab Dia hidup</w:t>
      </w:r>
    </w:p>
    <w:p w14:paraId="165EC71C" w14:textId="77777777" w:rsidR="00A25B88" w:rsidRDefault="00A25B88" w:rsidP="00A25B88">
      <w:pPr>
        <w:jc w:val="both"/>
        <w:rPr>
          <w:rFonts w:eastAsia="Arial" w:cs="Georgia Bold"/>
          <w:b/>
          <w:bCs/>
          <w:color w:val="111111"/>
          <w:shd w:val="clear" w:color="auto" w:fill="FFFFFF"/>
          <w:lang w:val="id-ID" w:bidi="ar"/>
        </w:rPr>
      </w:pPr>
    </w:p>
    <w:p w14:paraId="4D093F55" w14:textId="77777777" w:rsidR="00A25B88" w:rsidRDefault="00A25B88" w:rsidP="00A25B88">
      <w:pPr>
        <w:jc w:val="both"/>
        <w:rPr>
          <w:rFonts w:eastAsia="Arial" w:cs="Georgia Bold"/>
          <w:color w:val="111111"/>
          <w:shd w:val="clear" w:color="auto" w:fill="FFFFFF"/>
          <w:lang w:val="id-ID" w:bidi="ar"/>
        </w:rPr>
      </w:pPr>
      <w:r>
        <w:rPr>
          <w:rFonts w:eastAsia="Arial" w:cs="Georgia Bold"/>
          <w:color w:val="111111"/>
          <w:shd w:val="clear" w:color="auto" w:fill="FFFFFF"/>
          <w:lang w:val="id-ID" w:bidi="ar"/>
        </w:rPr>
        <w:t>Setelah mereka ingat bahwa Tuhan Yesus akan bangkit, raut wajah mereka berubah. Wajah yang semula sedih menjadi gembira. Wajah yang tadinya murung, menjadi ceria. Mereka berubah! Perubahan yang terjadi pada ibu-ibu tadi menjadi teladan buat kita semua. Ya... kita mendapat contoh yang baik. Apa contoh dari mereka?</w:t>
      </w:r>
    </w:p>
    <w:p w14:paraId="76CF88A0" w14:textId="77777777" w:rsidR="00A25B88" w:rsidRDefault="00A25B88" w:rsidP="00A25B88">
      <w:pPr>
        <w:jc w:val="both"/>
        <w:rPr>
          <w:rFonts w:eastAsia="Arial" w:cs="Georgia Bold"/>
          <w:color w:val="111111"/>
          <w:shd w:val="clear" w:color="auto" w:fill="FFFFFF"/>
          <w:lang w:val="id-ID" w:bidi="ar"/>
        </w:rPr>
      </w:pPr>
    </w:p>
    <w:p w14:paraId="12B95FC8" w14:textId="77777777" w:rsidR="00A25B88" w:rsidRDefault="00A25B88" w:rsidP="00A25B88">
      <w:pPr>
        <w:jc w:val="both"/>
        <w:rPr>
          <w:rFonts w:eastAsia="Arial" w:cs="Georgia Bold"/>
          <w:color w:val="111111"/>
          <w:shd w:val="clear" w:color="auto" w:fill="FFFFFF"/>
          <w:lang w:val="id-ID" w:bidi="ar"/>
        </w:rPr>
      </w:pPr>
      <w:r>
        <w:rPr>
          <w:rFonts w:eastAsia="Arial" w:cs="Georgia Bold"/>
          <w:color w:val="111111"/>
          <w:shd w:val="clear" w:color="auto" w:fill="FFFFFF"/>
          <w:lang w:val="id-ID" w:bidi="ar"/>
        </w:rPr>
        <w:t xml:space="preserve">Ibu-ibu itu memberikan contoh tentang perubahan hidup. Sebelum mereka ingat pada perkataan Tuhan Yesus tentang kebangkitan-Nya, mereka sangat sedih. Setelah mereka mengingat janji Tuhan Yesus bahwa Ia akan bangkit, mereka menjadi orang-orang yang gembira. Coba, sekarang tunjukkan wajah gembira kalian dengan saling mengucapkan “Selamat Paskah, Tuhan Yesus sudah bangkit”. Yuk... semua saling berjabat tangan dan mengucapkan kata-kata tadi. “Selamat Paskah, Tuhan Yesus sudah bangkit”. </w:t>
      </w:r>
    </w:p>
    <w:p w14:paraId="6C9C46A8" w14:textId="77777777" w:rsidR="00A25B88" w:rsidRDefault="00A25B88" w:rsidP="00A25B88">
      <w:pPr>
        <w:jc w:val="both"/>
        <w:rPr>
          <w:rFonts w:eastAsia="Arial" w:cs="Georgia Bold"/>
          <w:color w:val="111111"/>
          <w:shd w:val="clear" w:color="auto" w:fill="FFFFFF"/>
          <w:lang w:val="id-ID" w:bidi="ar"/>
        </w:rPr>
      </w:pPr>
    </w:p>
    <w:p w14:paraId="424F946A" w14:textId="77777777" w:rsidR="00A25B88" w:rsidRDefault="00A25B88" w:rsidP="00A25B88">
      <w:pPr>
        <w:jc w:val="both"/>
        <w:rPr>
          <w:rFonts w:eastAsia="Arial" w:cs="Georgia Bold"/>
          <w:color w:val="111111"/>
          <w:shd w:val="clear" w:color="auto" w:fill="FFFFFF"/>
          <w:lang w:val="id-ID" w:bidi="ar"/>
        </w:rPr>
      </w:pPr>
      <w:r>
        <w:rPr>
          <w:rFonts w:eastAsia="Arial" w:cs="Georgia Bold"/>
          <w:color w:val="111111"/>
          <w:shd w:val="clear" w:color="auto" w:fill="FFFFFF"/>
          <w:lang w:val="id-ID" w:bidi="ar"/>
        </w:rPr>
        <w:t>Kebangkitan Tuhan Yesus adalah kemenangan atas dosa. Kita semua yang mengikut Tuhan Yesus juga ikut menjadi pemenang. Yuk, kita nyanyikan dengan sukacita “Ku Menang” (</w:t>
      </w:r>
      <w:r>
        <w:rPr>
          <w:rFonts w:eastAsia="Arial" w:cs="Georgia Bold"/>
          <w:i/>
          <w:iCs/>
          <w:color w:val="111111"/>
          <w:shd w:val="clear" w:color="auto" w:fill="FFFFFF"/>
          <w:lang w:val="id-ID" w:bidi="ar"/>
        </w:rPr>
        <w:t>Ajak anak menyani “Ku Menang”)</w:t>
      </w:r>
    </w:p>
    <w:p w14:paraId="01FD8A3E" w14:textId="77777777" w:rsidR="00A25B88" w:rsidRDefault="00A25B88" w:rsidP="00A25B88">
      <w:pPr>
        <w:jc w:val="both"/>
        <w:rPr>
          <w:rFonts w:eastAsia="Arial" w:cs="Georgia Bold"/>
          <w:color w:val="111111"/>
          <w:shd w:val="clear" w:color="auto" w:fill="FFFFFF"/>
          <w:lang w:val="id-ID" w:bidi="ar"/>
        </w:rPr>
      </w:pPr>
    </w:p>
    <w:p w14:paraId="76AD16EE" w14:textId="7777777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t xml:space="preserve">Ku menang, ku menang, bersama Yesus Tuhan </w:t>
      </w:r>
    </w:p>
    <w:p w14:paraId="6955A152" w14:textId="7777777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t xml:space="preserve">Ku menang, ku menang, di dalam peperangan </w:t>
      </w:r>
    </w:p>
    <w:p w14:paraId="151AB71C" w14:textId="7777777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t xml:space="preserve">Ku menang, ku menang, atas segala setan </w:t>
      </w:r>
    </w:p>
    <w:p w14:paraId="3CEF6B5D" w14:textId="7777777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t>Haleluya haleluya ku menang</w:t>
      </w:r>
      <w:r>
        <w:rPr>
          <w:rFonts w:eastAsia="Arial" w:cs="Georgia Bold"/>
          <w:color w:val="111111"/>
          <w:shd w:val="clear" w:color="auto" w:fill="FFFFFF"/>
          <w:lang w:val="id-ID" w:bidi="ar"/>
        </w:rPr>
        <w:t xml:space="preserve"> </w:t>
      </w:r>
    </w:p>
    <w:p w14:paraId="47F69F7C" w14:textId="77777777" w:rsidR="00A25B88" w:rsidRDefault="00A25B88" w:rsidP="00A25B88">
      <w:pPr>
        <w:jc w:val="both"/>
        <w:rPr>
          <w:rFonts w:eastAsia="Arial" w:cs="Georgia Bold"/>
          <w:color w:val="111111"/>
          <w:shd w:val="clear" w:color="auto" w:fill="FFFFFF"/>
          <w:lang w:val="id-ID" w:bidi="ar"/>
        </w:rPr>
      </w:pPr>
    </w:p>
    <w:p w14:paraId="5B512393" w14:textId="7777777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t xml:space="preserve">Ku menang, ku menang, bersama Yesus Tuhan </w:t>
      </w:r>
    </w:p>
    <w:p w14:paraId="52CE9BD6" w14:textId="7777777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t xml:space="preserve">Ku menang, ku menang, di dalam peperangan </w:t>
      </w:r>
    </w:p>
    <w:p w14:paraId="5B3D4DFC" w14:textId="7777777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t xml:space="preserve">Ku menang, ku menang, atas segala setan </w:t>
      </w:r>
    </w:p>
    <w:p w14:paraId="59E5B64E" w14:textId="7777777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t>Haleluya haleluya ku menang</w:t>
      </w:r>
    </w:p>
    <w:p w14:paraId="5C8FAE8B" w14:textId="77777777" w:rsidR="00A25B88" w:rsidRDefault="00A25B88" w:rsidP="00A25B88">
      <w:pPr>
        <w:jc w:val="both"/>
        <w:rPr>
          <w:rFonts w:eastAsia="Arial" w:cs="Georgia Bold"/>
          <w:color w:val="111111"/>
          <w:shd w:val="clear" w:color="auto" w:fill="FFFFFF"/>
          <w:lang w:val="id-ID" w:bidi="ar"/>
        </w:rPr>
      </w:pPr>
    </w:p>
    <w:p w14:paraId="1FCB739F" w14:textId="77777777" w:rsidR="00A25B88" w:rsidRDefault="00A25B88" w:rsidP="00A25B88">
      <w:pPr>
        <w:jc w:val="both"/>
        <w:rPr>
          <w:rFonts w:eastAsia="Arial" w:cs="Georgia Bold"/>
          <w:color w:val="111111"/>
          <w:shd w:val="clear" w:color="auto" w:fill="FFFFFF"/>
          <w:lang w:val="id-ID" w:bidi="ar"/>
        </w:rPr>
      </w:pPr>
    </w:p>
    <w:p w14:paraId="0F27ED08" w14:textId="516EB96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lastRenderedPageBreak/>
        <w:t xml:space="preserve">Haleluya Dia hidup </w:t>
      </w:r>
    </w:p>
    <w:p w14:paraId="09BCF9EA" w14:textId="7777777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t xml:space="preserve">Haleluya Dia naik </w:t>
      </w:r>
    </w:p>
    <w:p w14:paraId="31CC4DB7" w14:textId="77777777" w:rsidR="00A25B88" w:rsidRDefault="00A25B88" w:rsidP="00A25B88">
      <w:pPr>
        <w:jc w:val="both"/>
        <w:rPr>
          <w:rFonts w:eastAsia="Arial" w:cs="Georgia Bold"/>
          <w:color w:val="111111"/>
          <w:shd w:val="clear" w:color="auto" w:fill="FFFFFF"/>
          <w:lang w:val="id-ID" w:bidi="ar"/>
        </w:rPr>
      </w:pPr>
      <w:r w:rsidRPr="00E017DF">
        <w:rPr>
          <w:rFonts w:eastAsia="Arial" w:cs="Georgia Bold"/>
          <w:color w:val="111111"/>
          <w:shd w:val="clear" w:color="auto" w:fill="FFFFFF"/>
          <w:lang w:val="id-ID" w:bidi="ar"/>
        </w:rPr>
        <w:t>Rohul Kudus turun</w:t>
      </w:r>
      <w:r>
        <w:rPr>
          <w:rFonts w:eastAsia="Arial" w:cs="Georgia Bold"/>
          <w:color w:val="111111"/>
          <w:shd w:val="clear" w:color="auto" w:fill="FFFFFF"/>
          <w:lang w:val="id-ID" w:bidi="ar"/>
        </w:rPr>
        <w:t xml:space="preserve"> </w:t>
      </w:r>
    </w:p>
    <w:p w14:paraId="05CE38CE" w14:textId="77777777" w:rsidR="00A25B88" w:rsidRDefault="00A25B88" w:rsidP="00A25B88">
      <w:pPr>
        <w:jc w:val="both"/>
        <w:rPr>
          <w:rFonts w:eastAsia="Arial" w:cs="Georgia Bold"/>
          <w:color w:val="111111"/>
          <w:shd w:val="clear" w:color="auto" w:fill="FFFFFF"/>
          <w:lang w:val="id-ID" w:bidi="ar"/>
        </w:rPr>
      </w:pPr>
    </w:p>
    <w:p w14:paraId="5365E9B6" w14:textId="77777777" w:rsidR="00A25B88" w:rsidRDefault="00A25B88" w:rsidP="00A25B88">
      <w:pPr>
        <w:jc w:val="both"/>
        <w:rPr>
          <w:rFonts w:eastAsia="Arial" w:cs="Georgia Bold"/>
          <w:color w:val="111111"/>
          <w:shd w:val="clear" w:color="auto" w:fill="FFFFFF"/>
          <w:lang w:val="id-ID" w:bidi="ar"/>
        </w:rPr>
      </w:pPr>
      <w:r>
        <w:rPr>
          <w:rFonts w:eastAsia="Arial" w:cs="Georgia Bold"/>
          <w:color w:val="111111"/>
          <w:shd w:val="clear" w:color="auto" w:fill="FFFFFF"/>
          <w:lang w:val="id-ID" w:bidi="ar"/>
        </w:rPr>
        <w:t>Selain ada perubahan dari sedih menjadi gembira, ibu-ibu itu menunjukkan perubahan lainnya, apa ya? Mereka sekarang penuh semangat. Semangat untuk memberitakan kebangkitan Tuhan Yesus. Mereka segera pergi meninggalkan makam itu dan memberitakan kebangkitan Tuhan Yesus kepada murid-murid yang lain. Mereka sangat rajin menceritakan kabar sukacita kebangkitan Tuhan Yesus.</w:t>
      </w:r>
    </w:p>
    <w:p w14:paraId="07C3D1C6" w14:textId="77777777" w:rsidR="00A25B88" w:rsidRDefault="00A25B88" w:rsidP="00A25B88">
      <w:pPr>
        <w:jc w:val="both"/>
        <w:rPr>
          <w:rFonts w:eastAsia="Arial" w:cs="Georgia Bold"/>
          <w:color w:val="111111"/>
          <w:shd w:val="clear" w:color="auto" w:fill="FFFFFF"/>
          <w:lang w:val="id-ID" w:bidi="ar"/>
        </w:rPr>
      </w:pPr>
    </w:p>
    <w:p w14:paraId="7E53468F" w14:textId="77777777" w:rsidR="00A25B88" w:rsidRPr="00130C20" w:rsidRDefault="00A25B88" w:rsidP="00A25B88">
      <w:pPr>
        <w:jc w:val="both"/>
        <w:rPr>
          <w:rFonts w:cs="Georgia Regular"/>
          <w:i/>
          <w:iCs/>
          <w:lang w:val="id-ID"/>
        </w:rPr>
      </w:pPr>
      <w:r>
        <w:rPr>
          <w:rFonts w:eastAsia="Arial" w:cs="Georgia Bold"/>
          <w:color w:val="111111"/>
          <w:shd w:val="clear" w:color="auto" w:fill="FFFFFF"/>
          <w:lang w:val="id-ID" w:bidi="ar"/>
        </w:rPr>
        <w:t xml:space="preserve">Hari ini, di hari Paskah, kita semua belajar dari ibu-ibu itu. Siapa mereka? Masih ingat? Ya... mereka adalah </w:t>
      </w:r>
      <w:r>
        <w:rPr>
          <w:rFonts w:cs="Georgia Regular"/>
          <w:lang w:val="id-ID"/>
        </w:rPr>
        <w:t>Maria dari Magdala, ibu Yohana, ibu Maria ibu Yakobus dan beberapa murid perempuan lainnya..... yuk kita berubah seperti mereka dengan menyanyikan Kristus Bangkit Soraklah....</w:t>
      </w:r>
      <w:r>
        <w:rPr>
          <w:rFonts w:cs="Georgia Regular"/>
          <w:i/>
          <w:iCs/>
          <w:lang w:val="id-ID"/>
        </w:rPr>
        <w:t>(ajak anak menyanyi “Kristus Bangkit Soraklah”)</w:t>
      </w:r>
    </w:p>
    <w:p w14:paraId="5BC6CD8A" w14:textId="77777777" w:rsidR="00A25B88" w:rsidRDefault="00A25B88" w:rsidP="00A25B88">
      <w:pPr>
        <w:jc w:val="both"/>
        <w:rPr>
          <w:rFonts w:cs="Georgia Regular"/>
          <w:lang w:val="id-ID"/>
        </w:rPr>
      </w:pPr>
    </w:p>
    <w:p w14:paraId="74C80F0E" w14:textId="77777777" w:rsidR="00A25B88" w:rsidRPr="00130C20" w:rsidRDefault="00A25B88" w:rsidP="00A25B88">
      <w:pPr>
        <w:jc w:val="both"/>
        <w:rPr>
          <w:rFonts w:eastAsia="Arial" w:cs="Georgia Bold"/>
          <w:color w:val="111111"/>
          <w:shd w:val="clear" w:color="auto" w:fill="FFFFFF"/>
          <w:lang w:val="id-ID" w:bidi="ar"/>
        </w:rPr>
      </w:pPr>
      <w:r w:rsidRPr="00130C20">
        <w:rPr>
          <w:rFonts w:eastAsia="Arial" w:cs="Georgia Bold"/>
          <w:color w:val="111111"/>
          <w:shd w:val="clear" w:color="auto" w:fill="FFFFFF"/>
          <w:lang w:val="id-ID" w:bidi="ar"/>
        </w:rPr>
        <w:t>Kristus bangkit soraklah</w:t>
      </w:r>
      <w:r>
        <w:rPr>
          <w:rFonts w:eastAsia="Arial" w:cs="Georgia Bold"/>
          <w:color w:val="111111"/>
          <w:shd w:val="clear" w:color="auto" w:fill="FFFFFF"/>
          <w:lang w:val="id-ID" w:bidi="ar"/>
        </w:rPr>
        <w:t xml:space="preserve">, </w:t>
      </w:r>
      <w:r w:rsidRPr="00130C20">
        <w:rPr>
          <w:rFonts w:eastAsia="Arial" w:cs="Georgia Bold"/>
          <w:color w:val="111111"/>
          <w:shd w:val="clear" w:color="auto" w:fill="FFFFFF"/>
          <w:lang w:val="id-ID" w:bidi="ar"/>
        </w:rPr>
        <w:t>Haleluya</w:t>
      </w:r>
    </w:p>
    <w:p w14:paraId="39F689D1" w14:textId="77777777" w:rsidR="00A25B88" w:rsidRPr="00130C20" w:rsidRDefault="00A25B88" w:rsidP="00A25B88">
      <w:pPr>
        <w:jc w:val="both"/>
        <w:rPr>
          <w:rFonts w:eastAsia="Arial" w:cs="Georgia Bold"/>
          <w:color w:val="111111"/>
          <w:shd w:val="clear" w:color="auto" w:fill="FFFFFF"/>
          <w:lang w:val="id-ID" w:bidi="ar"/>
        </w:rPr>
      </w:pPr>
      <w:r w:rsidRPr="00130C20">
        <w:rPr>
          <w:rFonts w:eastAsia="Arial" w:cs="Georgia Bold"/>
          <w:color w:val="111111"/>
          <w:shd w:val="clear" w:color="auto" w:fill="FFFFFF"/>
          <w:lang w:val="id-ID" w:bidi="ar"/>
        </w:rPr>
        <w:t>Bumi sorga bergema</w:t>
      </w:r>
      <w:r>
        <w:rPr>
          <w:rFonts w:eastAsia="Arial" w:cs="Georgia Bold"/>
          <w:color w:val="111111"/>
          <w:shd w:val="clear" w:color="auto" w:fill="FFFFFF"/>
          <w:lang w:val="id-ID" w:bidi="ar"/>
        </w:rPr>
        <w:t xml:space="preserve">, </w:t>
      </w:r>
      <w:r w:rsidRPr="00130C20">
        <w:rPr>
          <w:rFonts w:eastAsia="Arial" w:cs="Georgia Bold"/>
          <w:color w:val="111111"/>
          <w:shd w:val="clear" w:color="auto" w:fill="FFFFFF"/>
          <w:lang w:val="id-ID" w:bidi="ar"/>
        </w:rPr>
        <w:t>Haleluya</w:t>
      </w:r>
    </w:p>
    <w:p w14:paraId="4211E8F9" w14:textId="77777777" w:rsidR="00A25B88" w:rsidRPr="00130C20" w:rsidRDefault="00A25B88" w:rsidP="00A25B88">
      <w:pPr>
        <w:jc w:val="both"/>
        <w:rPr>
          <w:rFonts w:eastAsia="Arial" w:cs="Georgia Bold"/>
          <w:color w:val="111111"/>
          <w:shd w:val="clear" w:color="auto" w:fill="FFFFFF"/>
          <w:lang w:val="id-ID" w:bidi="ar"/>
        </w:rPr>
      </w:pPr>
      <w:r w:rsidRPr="00130C20">
        <w:rPr>
          <w:rFonts w:eastAsia="Arial" w:cs="Georgia Bold"/>
          <w:color w:val="111111"/>
          <w:shd w:val="clear" w:color="auto" w:fill="FFFFFF"/>
          <w:lang w:val="id-ID" w:bidi="ar"/>
        </w:rPr>
        <w:t>Berbalasan bersyukur</w:t>
      </w:r>
      <w:r>
        <w:rPr>
          <w:rFonts w:eastAsia="Arial" w:cs="Georgia Bold"/>
          <w:color w:val="111111"/>
          <w:shd w:val="clear" w:color="auto" w:fill="FFFFFF"/>
          <w:lang w:val="id-ID" w:bidi="ar"/>
        </w:rPr>
        <w:t xml:space="preserve">, </w:t>
      </w:r>
      <w:r w:rsidRPr="00130C20">
        <w:rPr>
          <w:rFonts w:eastAsia="Arial" w:cs="Georgia Bold"/>
          <w:color w:val="111111"/>
          <w:shd w:val="clear" w:color="auto" w:fill="FFFFFF"/>
          <w:lang w:val="id-ID" w:bidi="ar"/>
        </w:rPr>
        <w:t>Haleluya</w:t>
      </w:r>
    </w:p>
    <w:p w14:paraId="44236E53" w14:textId="77777777" w:rsidR="00A25B88" w:rsidRPr="00130C20" w:rsidRDefault="00A25B88" w:rsidP="00A25B88">
      <w:pPr>
        <w:jc w:val="both"/>
        <w:rPr>
          <w:rFonts w:eastAsia="Arial" w:cs="Georgia Bold"/>
          <w:color w:val="111111"/>
          <w:shd w:val="clear" w:color="auto" w:fill="FFFFFF"/>
          <w:lang w:val="id-ID" w:bidi="ar"/>
        </w:rPr>
      </w:pPr>
      <w:r w:rsidRPr="00130C20">
        <w:rPr>
          <w:rFonts w:eastAsia="Arial" w:cs="Georgia Bold"/>
          <w:color w:val="111111"/>
          <w:shd w:val="clear" w:color="auto" w:fill="FFFFFF"/>
          <w:lang w:val="id-ID" w:bidi="ar"/>
        </w:rPr>
        <w:t>Muliakan Tuhanmu</w:t>
      </w:r>
      <w:r>
        <w:rPr>
          <w:rFonts w:eastAsia="Arial" w:cs="Georgia Bold"/>
          <w:color w:val="111111"/>
          <w:shd w:val="clear" w:color="auto" w:fill="FFFFFF"/>
          <w:lang w:val="id-ID" w:bidi="ar"/>
        </w:rPr>
        <w:t xml:space="preserve">, </w:t>
      </w:r>
      <w:r w:rsidRPr="00130C20">
        <w:rPr>
          <w:rFonts w:eastAsia="Arial" w:cs="Georgia Bold"/>
          <w:color w:val="111111"/>
          <w:shd w:val="clear" w:color="auto" w:fill="FFFFFF"/>
          <w:lang w:val="id-ID" w:bidi="ar"/>
        </w:rPr>
        <w:t>Haleluya</w:t>
      </w:r>
    </w:p>
    <w:p w14:paraId="1E4C4623" w14:textId="77777777" w:rsidR="00A25B88" w:rsidRPr="00130C20" w:rsidRDefault="00A25B88" w:rsidP="00A25B88">
      <w:pPr>
        <w:jc w:val="both"/>
        <w:rPr>
          <w:rFonts w:eastAsia="Arial" w:cs="Georgia Bold"/>
          <w:color w:val="111111"/>
          <w:shd w:val="clear" w:color="auto" w:fill="FFFFFF"/>
          <w:lang w:val="id-ID" w:bidi="ar"/>
        </w:rPr>
      </w:pPr>
    </w:p>
    <w:p w14:paraId="6F2B7A57" w14:textId="77777777" w:rsidR="00A25B88" w:rsidRDefault="00A25B88" w:rsidP="00A25B88">
      <w:pPr>
        <w:jc w:val="both"/>
        <w:rPr>
          <w:rFonts w:eastAsia="Arial" w:cs="Georgia Bold"/>
          <w:color w:val="111111"/>
          <w:shd w:val="clear" w:color="auto" w:fill="FFFFFF"/>
          <w:lang w:val="id-ID" w:bidi="ar"/>
        </w:rPr>
      </w:pPr>
      <w:r w:rsidRPr="00130C20">
        <w:rPr>
          <w:rFonts w:eastAsia="Arial" w:cs="Georgia Bold"/>
          <w:color w:val="111111"/>
          <w:shd w:val="clear" w:color="auto" w:fill="FFFFFF"/>
          <w:lang w:val="id-ID" w:bidi="ar"/>
        </w:rPr>
        <w:t>Hidup Raja mulia</w:t>
      </w:r>
      <w:r>
        <w:rPr>
          <w:rFonts w:eastAsia="Arial" w:cs="Georgia Bold"/>
          <w:color w:val="111111"/>
          <w:shd w:val="clear" w:color="auto" w:fill="FFFFFF"/>
          <w:lang w:val="id-ID" w:bidi="ar"/>
        </w:rPr>
        <w:t>, Haleluya</w:t>
      </w:r>
    </w:p>
    <w:p w14:paraId="72013C56" w14:textId="77777777" w:rsidR="00A25B88" w:rsidRPr="00130C20" w:rsidRDefault="00A25B88" w:rsidP="00A25B88">
      <w:pPr>
        <w:jc w:val="both"/>
        <w:rPr>
          <w:rFonts w:eastAsia="Arial" w:cs="Georgia Bold"/>
          <w:color w:val="111111"/>
          <w:shd w:val="clear" w:color="auto" w:fill="FFFFFF"/>
          <w:lang w:val="id-ID" w:bidi="ar"/>
        </w:rPr>
      </w:pPr>
      <w:r w:rsidRPr="00130C20">
        <w:rPr>
          <w:rFonts w:eastAsia="Arial" w:cs="Georgia Bold"/>
          <w:color w:val="111111"/>
          <w:shd w:val="clear" w:color="auto" w:fill="FFFFFF"/>
          <w:lang w:val="id-ID" w:bidi="ar"/>
        </w:rPr>
        <w:t>Kita slamat oleh</w:t>
      </w:r>
      <w:r>
        <w:rPr>
          <w:rFonts w:eastAsia="Arial" w:cs="Georgia Bold"/>
          <w:color w:val="111111"/>
          <w:shd w:val="clear" w:color="auto" w:fill="FFFFFF"/>
          <w:lang w:val="id-ID" w:bidi="ar"/>
        </w:rPr>
        <w:t>-</w:t>
      </w:r>
      <w:r w:rsidRPr="00130C20">
        <w:rPr>
          <w:rFonts w:eastAsia="Arial" w:cs="Georgia Bold"/>
          <w:color w:val="111111"/>
          <w:shd w:val="clear" w:color="auto" w:fill="FFFFFF"/>
          <w:lang w:val="id-ID" w:bidi="ar"/>
        </w:rPr>
        <w:t>Nya</w:t>
      </w:r>
      <w:r>
        <w:rPr>
          <w:rFonts w:eastAsia="Arial" w:cs="Georgia Bold"/>
          <w:color w:val="111111"/>
          <w:shd w:val="clear" w:color="auto" w:fill="FFFFFF"/>
          <w:lang w:val="id-ID" w:bidi="ar"/>
        </w:rPr>
        <w:t>, Haleluya</w:t>
      </w:r>
    </w:p>
    <w:p w14:paraId="34749C44" w14:textId="77777777" w:rsidR="00A25B88" w:rsidRPr="00130C20" w:rsidRDefault="00A25B88" w:rsidP="00A25B88">
      <w:pPr>
        <w:jc w:val="both"/>
        <w:rPr>
          <w:rFonts w:eastAsia="Arial" w:cs="Georgia Bold"/>
          <w:color w:val="111111"/>
          <w:shd w:val="clear" w:color="auto" w:fill="FFFFFF"/>
          <w:lang w:val="id-ID" w:bidi="ar"/>
        </w:rPr>
      </w:pPr>
      <w:r w:rsidRPr="00130C20">
        <w:rPr>
          <w:rFonts w:eastAsia="Arial" w:cs="Georgia Bold"/>
          <w:color w:val="111111"/>
          <w:shd w:val="clear" w:color="auto" w:fill="FFFFFF"/>
          <w:lang w:val="id-ID" w:bidi="ar"/>
        </w:rPr>
        <w:t>Maut di mana jayamu</w:t>
      </w:r>
      <w:r>
        <w:rPr>
          <w:rFonts w:eastAsia="Arial" w:cs="Georgia Bold"/>
          <w:color w:val="111111"/>
          <w:shd w:val="clear" w:color="auto" w:fill="FFFFFF"/>
          <w:lang w:val="id-ID" w:bidi="ar"/>
        </w:rPr>
        <w:t>, Haleluya</w:t>
      </w:r>
    </w:p>
    <w:p w14:paraId="789B9B44" w14:textId="77777777" w:rsidR="00A25B88" w:rsidRPr="00130C20" w:rsidRDefault="00A25B88" w:rsidP="00A25B88">
      <w:pPr>
        <w:jc w:val="both"/>
        <w:rPr>
          <w:rFonts w:eastAsia="Arial" w:cs="Georgia Bold"/>
          <w:color w:val="111111"/>
          <w:shd w:val="clear" w:color="auto" w:fill="FFFFFF"/>
          <w:lang w:val="id-ID" w:bidi="ar"/>
        </w:rPr>
      </w:pPr>
      <w:r w:rsidRPr="00130C20">
        <w:rPr>
          <w:rFonts w:eastAsia="Arial" w:cs="Georgia Bold"/>
          <w:color w:val="111111"/>
          <w:shd w:val="clear" w:color="auto" w:fill="FFFFFF"/>
          <w:lang w:val="id-ID" w:bidi="ar"/>
        </w:rPr>
        <w:t>Kubur mana kuasamu</w:t>
      </w:r>
      <w:r>
        <w:rPr>
          <w:rFonts w:eastAsia="Arial" w:cs="Georgia Bold"/>
          <w:color w:val="111111"/>
          <w:shd w:val="clear" w:color="auto" w:fill="FFFFFF"/>
          <w:lang w:val="id-ID" w:bidi="ar"/>
        </w:rPr>
        <w:t>, Haleluya</w:t>
      </w:r>
    </w:p>
    <w:p w14:paraId="04A0733F" w14:textId="77777777" w:rsidR="00A25B88" w:rsidRDefault="00A25B88" w:rsidP="00A25B88">
      <w:pPr>
        <w:jc w:val="both"/>
        <w:rPr>
          <w:rFonts w:eastAsia="Arial" w:cs="Georgia Bold"/>
          <w:color w:val="111111"/>
          <w:shd w:val="clear" w:color="auto" w:fill="FFFFFF"/>
          <w:lang w:val="id-ID" w:bidi="ar"/>
        </w:rPr>
      </w:pPr>
    </w:p>
    <w:p w14:paraId="1A71EEF6" w14:textId="77777777" w:rsidR="00A25B88" w:rsidRPr="00130C20" w:rsidRDefault="00A25B88" w:rsidP="00A25B88">
      <w:pPr>
        <w:jc w:val="both"/>
        <w:rPr>
          <w:rFonts w:eastAsia="Arial" w:cs="Georgia Bold"/>
          <w:color w:val="111111"/>
          <w:shd w:val="clear" w:color="auto" w:fill="FFFFFF"/>
          <w:lang w:val="id-ID" w:bidi="ar"/>
        </w:rPr>
      </w:pPr>
    </w:p>
    <w:p w14:paraId="1FE91A40" w14:textId="77777777" w:rsidR="00A25B88" w:rsidRPr="00130C20" w:rsidRDefault="00A25B88" w:rsidP="00A25B88">
      <w:pPr>
        <w:jc w:val="both"/>
        <w:rPr>
          <w:rFonts w:eastAsia="Arial" w:cs="Georgia Bold"/>
          <w:color w:val="111111"/>
          <w:shd w:val="clear" w:color="auto" w:fill="FFFFFF"/>
          <w:lang w:val="id-ID" w:bidi="ar"/>
        </w:rPr>
      </w:pPr>
      <w:r>
        <w:rPr>
          <w:rFonts w:eastAsia="Arial" w:cs="Georgia Bold"/>
          <w:color w:val="111111"/>
          <w:shd w:val="clear" w:color="auto" w:fill="FFFFFF"/>
          <w:lang w:val="id-ID" w:bidi="ar"/>
        </w:rPr>
        <w:t xml:space="preserve">Akhiri penyampaian cerita Paskah dengan mengajak anak untuk hidup dalam perubahan. Kebangkitan Yesus mengubah kematian menjadi kebangkitan, kebangkitan itu juga mengubah kehidupan anak-anak dari malas menjadi rajin, dari sedih menjadi senang, dari tidak mau ke Sekolah Minggu menjadi aktif ke sekolah minggu. Mintalah anak mendaftar perubahan-perubahan lain yang mereka harapkan. </w:t>
      </w:r>
    </w:p>
    <w:p w14:paraId="0102F840" w14:textId="77777777" w:rsidR="008431C3" w:rsidRPr="00813992" w:rsidRDefault="008431C3">
      <w:pPr>
        <w:rPr>
          <w:lang w:val="id-ID"/>
        </w:rPr>
      </w:pPr>
      <w:r w:rsidRPr="00813992">
        <w:rPr>
          <w:lang w:val="id-ID"/>
        </w:rPr>
        <w:br w:type="page"/>
      </w:r>
    </w:p>
    <w:p w14:paraId="1765D187" w14:textId="7F58220C" w:rsidR="00703531" w:rsidRDefault="00A25B88" w:rsidP="00703531">
      <w:pPr>
        <w:rPr>
          <w:lang w:val="id-ID"/>
        </w:rPr>
      </w:pPr>
      <w:r w:rsidRPr="008B7EE6">
        <w:rPr>
          <w:noProof/>
          <w:lang w:val="id-ID"/>
        </w:rPr>
        <w:lastRenderedPageBreak/>
        <mc:AlternateContent>
          <mc:Choice Requires="wps">
            <w:drawing>
              <wp:anchor distT="45720" distB="45720" distL="114300" distR="114300" simplePos="0" relativeHeight="251863552" behindDoc="1" locked="0" layoutInCell="1" allowOverlap="1" wp14:anchorId="4BB86F33" wp14:editId="49E95717">
                <wp:simplePos x="0" y="0"/>
                <wp:positionH relativeFrom="margin">
                  <wp:posOffset>2336165</wp:posOffset>
                </wp:positionH>
                <wp:positionV relativeFrom="paragraph">
                  <wp:posOffset>90170</wp:posOffset>
                </wp:positionV>
                <wp:extent cx="1765300" cy="1143000"/>
                <wp:effectExtent l="0" t="0" r="6350" b="0"/>
                <wp:wrapThrough wrapText="bothSides">
                  <wp:wrapPolygon edited="0">
                    <wp:start x="0" y="0"/>
                    <wp:lineTo x="0" y="21240"/>
                    <wp:lineTo x="21445" y="21240"/>
                    <wp:lineTo x="21445" y="0"/>
                    <wp:lineTo x="0" y="0"/>
                  </wp:wrapPolygon>
                </wp:wrapThrough>
                <wp:docPr id="1674221504"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1143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63B7CA" w14:textId="77777777" w:rsidR="00A25B88" w:rsidRDefault="00A25B88" w:rsidP="00A25B88">
                            <w:pPr>
                              <w:jc w:val="center"/>
                              <w:rPr>
                                <w:rFonts w:ascii="Cooper Black" w:eastAsia="SimSun" w:hAnsi="Cooper Black" w:cs="SimSun"/>
                                <w:sz w:val="28"/>
                                <w:szCs w:val="36"/>
                              </w:rPr>
                            </w:pPr>
                          </w:p>
                          <w:p w14:paraId="158E8B8A" w14:textId="3EE9D468" w:rsidR="00A25B88" w:rsidRPr="007F1030" w:rsidRDefault="00A25B88" w:rsidP="00A25B88">
                            <w:pPr>
                              <w:jc w:val="center"/>
                              <w:rPr>
                                <w:rFonts w:ascii="Cooper Black" w:eastAsia="SimSun" w:hAnsi="Cooper Black" w:cs="SimSun"/>
                                <w:sz w:val="28"/>
                                <w:szCs w:val="36"/>
                              </w:rPr>
                            </w:pPr>
                            <w:r>
                              <w:rPr>
                                <w:rFonts w:ascii="Cooper Black" w:eastAsia="SimSun" w:hAnsi="Cooper Black" w:cs="SimSun"/>
                                <w:sz w:val="28"/>
                                <w:szCs w:val="36"/>
                              </w:rPr>
                              <w:t>Kebangkitan:</w:t>
                            </w:r>
                            <w:r w:rsidRPr="007F1030">
                              <w:rPr>
                                <w:rFonts w:ascii="Cooper Black" w:eastAsia="SimSun" w:hAnsi="Cooper Black" w:cs="SimSun"/>
                                <w:sz w:val="28"/>
                                <w:szCs w:val="36"/>
                              </w:rPr>
                              <w:t xml:space="preserve"> </w:t>
                            </w:r>
                            <w:r>
                              <w:rPr>
                                <w:rFonts w:ascii="Cooper Black" w:eastAsia="SimSun" w:hAnsi="Cooper Black" w:cs="SimSun"/>
                                <w:sz w:val="28"/>
                                <w:szCs w:val="36"/>
                              </w:rPr>
                              <w:t>Kemenangan bagi Kehidupan</w:t>
                            </w:r>
                          </w:p>
                          <w:p w14:paraId="188BE7BB" w14:textId="77777777" w:rsidR="00A25B88" w:rsidRPr="00C76228" w:rsidRDefault="00A25B88" w:rsidP="00A25B8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A45A60F" w14:textId="77777777" w:rsidR="00A25B88" w:rsidRPr="00C76228" w:rsidRDefault="00A25B88" w:rsidP="00A25B88">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BB86F33" id="_x0000_s1110" type="#_x0000_t202" style="position:absolute;margin-left:183.95pt;margin-top:7.1pt;width:139pt;height:90pt;z-index:-251452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" stroked="f">
                <v:textbox>
                  <w:txbxContent>
                    <w:p w14:paraId="1D63B7CA" w14:textId="77777777" w:rsidR="00A25B88" w:rsidRDefault="00A25B88" w:rsidP="00A25B88">
                      <w:pPr>
                        <w:jc w:val="center"/>
                        <w:rPr>
                          <w:rFonts w:ascii="Cooper Black" w:eastAsia="SimSun" w:hAnsi="Cooper Black" w:cs="SimSun"/>
                          <w:sz w:val="28"/>
                          <w:szCs w:val="36"/>
                        </w:rPr>
                      </w:pPr>
                    </w:p>
                    <w:p w14:paraId="158E8B8A" w14:textId="3EE9D468" w:rsidR="00A25B88" w:rsidRPr="007F1030" w:rsidRDefault="00A25B88" w:rsidP="00A25B88">
                      <w:pPr>
                        <w:jc w:val="center"/>
                        <w:rPr>
                          <w:rFonts w:ascii="Cooper Black" w:eastAsia="SimSun" w:hAnsi="Cooper Black" w:cs="SimSun"/>
                          <w:sz w:val="28"/>
                          <w:szCs w:val="36"/>
                        </w:rPr>
                      </w:pPr>
                      <w:r>
                        <w:rPr>
                          <w:rFonts w:ascii="Cooper Black" w:eastAsia="SimSun" w:hAnsi="Cooper Black" w:cs="SimSun"/>
                          <w:sz w:val="28"/>
                          <w:szCs w:val="36"/>
                        </w:rPr>
                        <w:t>Kebangkitan:</w:t>
                      </w:r>
                      <w:r w:rsidRPr="007F1030">
                        <w:rPr>
                          <w:rFonts w:ascii="Cooper Black" w:eastAsia="SimSun" w:hAnsi="Cooper Black" w:cs="SimSun"/>
                          <w:sz w:val="28"/>
                          <w:szCs w:val="36"/>
                        </w:rPr>
                        <w:t xml:space="preserve"> </w:t>
                      </w:r>
                      <w:r>
                        <w:rPr>
                          <w:rFonts w:ascii="Cooper Black" w:eastAsia="SimSun" w:hAnsi="Cooper Black" w:cs="SimSun"/>
                          <w:sz w:val="28"/>
                          <w:szCs w:val="36"/>
                        </w:rPr>
                        <w:t>Kemenangan bagi Kehidupan</w:t>
                      </w:r>
                    </w:p>
                    <w:p w14:paraId="188BE7BB" w14:textId="77777777" w:rsidR="00A25B88" w:rsidRPr="00C76228" w:rsidRDefault="00A25B88" w:rsidP="00A25B8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A45A60F" w14:textId="77777777" w:rsidR="00A25B88" w:rsidRPr="00C76228" w:rsidRDefault="00A25B88" w:rsidP="00A25B88">
                      <w:pPr>
                        <w:jc w:val="center"/>
                        <w:rPr>
                          <w:rFonts w:ascii="Cooper Black" w:eastAsia="SimSun" w:hAnsi="Cooper Black" w:cs="SimSun"/>
                          <w:sz w:val="36"/>
                          <w:szCs w:val="36"/>
                          <w:lang w:val="id-ID"/>
                        </w:rPr>
                      </w:pPr>
                    </w:p>
                  </w:txbxContent>
                </v:textbox>
                <w10:wrap type="through" anchorx="margin"/>
              </v:shape>
            </w:pict>
          </mc:Fallback>
        </mc:AlternateContent>
      </w:r>
      <w:r w:rsidRPr="008B7EE6">
        <w:rPr>
          <w:noProof/>
          <w:lang w:val="id-ID"/>
        </w:rPr>
        <mc:AlternateContent>
          <mc:Choice Requires="wps">
            <w:drawing>
              <wp:anchor distT="0" distB="0" distL="114300" distR="114300" simplePos="0" relativeHeight="251864576" behindDoc="0" locked="0" layoutInCell="1" allowOverlap="1" wp14:anchorId="6D5E79A9" wp14:editId="694D7960">
                <wp:simplePos x="0" y="0"/>
                <wp:positionH relativeFrom="column">
                  <wp:posOffset>-19050</wp:posOffset>
                </wp:positionH>
                <wp:positionV relativeFrom="paragraph">
                  <wp:posOffset>0</wp:posOffset>
                </wp:positionV>
                <wp:extent cx="2229485" cy="1028700"/>
                <wp:effectExtent l="0" t="0" r="0" b="0"/>
                <wp:wrapThrough wrapText="bothSides">
                  <wp:wrapPolygon edited="0">
                    <wp:start x="0" y="0"/>
                    <wp:lineTo x="0" y="21200"/>
                    <wp:lineTo x="21409" y="21200"/>
                    <wp:lineTo x="21409" y="0"/>
                    <wp:lineTo x="0" y="0"/>
                  </wp:wrapPolygon>
                </wp:wrapThrough>
                <wp:docPr id="26768831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028700"/>
                        </a:xfrm>
                        <a:prstGeom prst="rect">
                          <a:avLst/>
                        </a:prstGeom>
                        <a:solidFill>
                          <a:schemeClr val="bg1">
                            <a:lumMod val="85000"/>
                          </a:schemeClr>
                        </a:solidFill>
                        <a:ln w="9525">
                          <a:noFill/>
                          <a:miter lim="800000"/>
                          <a:headEnd/>
                          <a:tailEnd/>
                        </a:ln>
                      </wps:spPr>
                      <wps:txbx>
                        <w:txbxContent>
                          <w:p w14:paraId="424841E9" w14:textId="5569C141" w:rsidR="00A25B88" w:rsidRPr="007F1030" w:rsidRDefault="00A25B88" w:rsidP="00A25B88">
                            <w:pPr>
                              <w:rPr>
                                <w:b/>
                              </w:rPr>
                            </w:pPr>
                            <w:r w:rsidRPr="007F1030">
                              <w:rPr>
                                <w:b/>
                              </w:rPr>
                              <w:t xml:space="preserve">BAHAN </w:t>
                            </w:r>
                            <w:r>
                              <w:rPr>
                                <w:b/>
                              </w:rPr>
                              <w:t>PASKAH REMAJA</w:t>
                            </w:r>
                          </w:p>
                          <w:p w14:paraId="69155E2F" w14:textId="77777777" w:rsidR="00A25B88" w:rsidRPr="007F1030" w:rsidRDefault="00A25B88" w:rsidP="00A25B88">
                            <w:pPr>
                              <w:rPr>
                                <w:rFonts w:cs="Calibri"/>
                                <w:bCs/>
                                <w:i/>
                                <w:iCs/>
                              </w:rPr>
                            </w:pPr>
                            <w:r>
                              <w:rPr>
                                <w:rFonts w:cs="Calibri"/>
                                <w:bCs/>
                                <w:i/>
                                <w:iCs/>
                              </w:rPr>
                              <w:t xml:space="preserve"> </w:t>
                            </w:r>
                          </w:p>
                          <w:p w14:paraId="73CB2968" w14:textId="77777777" w:rsidR="00A25B88" w:rsidRDefault="00A25B88" w:rsidP="00A25B88">
                            <w:pPr>
                              <w:pBdr>
                                <w:top w:val="single" w:sz="4" w:space="1" w:color="7F7F7F"/>
                              </w:pBdr>
                              <w:rPr>
                                <w:rFonts w:cs="Calibri"/>
                                <w:bCs/>
                              </w:rPr>
                            </w:pPr>
                          </w:p>
                          <w:p w14:paraId="5400700B" w14:textId="77777777" w:rsidR="00A25B88" w:rsidRDefault="00A25B88" w:rsidP="00A25B88">
                            <w:pPr>
                              <w:pBdr>
                                <w:top w:val="single" w:sz="4" w:space="1" w:color="7F7F7F"/>
                              </w:pBdr>
                              <w:rPr>
                                <w:rFonts w:cs="Calibri"/>
                                <w:bCs/>
                              </w:rPr>
                            </w:pPr>
                            <w:r>
                              <w:rPr>
                                <w:rFonts w:cs="Calibri"/>
                                <w:bCs/>
                              </w:rPr>
                              <w:t xml:space="preserve">Bacaan: </w:t>
                            </w:r>
                          </w:p>
                          <w:p w14:paraId="2FD73A2D" w14:textId="77777777" w:rsidR="00A25B88" w:rsidRPr="007F1030" w:rsidRDefault="00A25B88" w:rsidP="00A25B88">
                            <w:pPr>
                              <w:pBdr>
                                <w:top w:val="single" w:sz="4" w:space="1" w:color="7F7F7F"/>
                              </w:pBdr>
                              <w:ind w:left="720" w:hanging="720"/>
                              <w:rPr>
                                <w:rFonts w:cs="Calibri"/>
                                <w:b/>
                              </w:rPr>
                            </w:pPr>
                            <w:r w:rsidRPr="007F1030">
                              <w:rPr>
                                <w:rFonts w:cs="Calibri"/>
                                <w:b/>
                              </w:rPr>
                              <w:t>Lukas 24:1-12</w:t>
                            </w:r>
                          </w:p>
                          <w:p w14:paraId="6EDFA491" w14:textId="77777777" w:rsidR="00A25B88" w:rsidRPr="00C76228" w:rsidRDefault="00A25B88" w:rsidP="00A25B88">
                            <w:pPr>
                              <w:ind w:left="1260" w:hanging="1260"/>
                              <w:rPr>
                                <w:rFonts w:cs="Calibri"/>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5E79A9" id="_x0000_s1111" type="#_x0000_t202" style="position:absolute;margin-left:-1.5pt;margin-top:0;width:175.55pt;height:81pt;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" fillcolor="#d8d8d8 [2732]" stroked="f">
                <v:textbox>
                  <w:txbxContent>
                    <w:p w14:paraId="424841E9" w14:textId="5569C141" w:rsidR="00A25B88" w:rsidRPr="007F1030" w:rsidRDefault="00A25B88" w:rsidP="00A25B88">
                      <w:pPr>
                        <w:rPr>
                          <w:b/>
                        </w:rPr>
                      </w:pPr>
                      <w:r w:rsidRPr="007F1030">
                        <w:rPr>
                          <w:b/>
                        </w:rPr>
                        <w:t xml:space="preserve">BAHAN </w:t>
                      </w:r>
                      <w:r>
                        <w:rPr>
                          <w:b/>
                        </w:rPr>
                        <w:t>PASKAH REMAJA</w:t>
                      </w:r>
                    </w:p>
                    <w:p w14:paraId="69155E2F" w14:textId="77777777" w:rsidR="00A25B88" w:rsidRPr="007F1030" w:rsidRDefault="00A25B88" w:rsidP="00A25B88">
                      <w:pPr>
                        <w:rPr>
                          <w:rFonts w:cs="Calibri"/>
                          <w:bCs/>
                          <w:i/>
                          <w:iCs/>
                        </w:rPr>
                      </w:pPr>
                      <w:r>
                        <w:rPr>
                          <w:rFonts w:cs="Calibri"/>
                          <w:bCs/>
                          <w:i/>
                          <w:iCs/>
                        </w:rPr>
                        <w:t xml:space="preserve"> </w:t>
                      </w:r>
                    </w:p>
                    <w:p w14:paraId="73CB2968" w14:textId="77777777" w:rsidR="00A25B88" w:rsidRDefault="00A25B88" w:rsidP="00A25B88">
                      <w:pPr>
                        <w:pBdr>
                          <w:top w:val="single" w:sz="4" w:space="1" w:color="7F7F7F"/>
                        </w:pBdr>
                        <w:rPr>
                          <w:rFonts w:cs="Calibri"/>
                          <w:bCs/>
                        </w:rPr>
                      </w:pPr>
                    </w:p>
                    <w:p w14:paraId="5400700B" w14:textId="77777777" w:rsidR="00A25B88" w:rsidRDefault="00A25B88" w:rsidP="00A25B88">
                      <w:pPr>
                        <w:pBdr>
                          <w:top w:val="single" w:sz="4" w:space="1" w:color="7F7F7F"/>
                        </w:pBdr>
                        <w:rPr>
                          <w:rFonts w:cs="Calibri"/>
                          <w:bCs/>
                        </w:rPr>
                      </w:pPr>
                      <w:r>
                        <w:rPr>
                          <w:rFonts w:cs="Calibri"/>
                          <w:bCs/>
                        </w:rPr>
                        <w:t xml:space="preserve">Bacaan: </w:t>
                      </w:r>
                    </w:p>
                    <w:p w14:paraId="2FD73A2D" w14:textId="77777777" w:rsidR="00A25B88" w:rsidRPr="007F1030" w:rsidRDefault="00A25B88" w:rsidP="00A25B88">
                      <w:pPr>
                        <w:pBdr>
                          <w:top w:val="single" w:sz="4" w:space="1" w:color="7F7F7F"/>
                        </w:pBdr>
                        <w:ind w:left="720" w:hanging="720"/>
                        <w:rPr>
                          <w:rFonts w:cs="Calibri"/>
                          <w:b/>
                        </w:rPr>
                      </w:pPr>
                      <w:r w:rsidRPr="007F1030">
                        <w:rPr>
                          <w:rFonts w:cs="Calibri"/>
                          <w:b/>
                        </w:rPr>
                        <w:t>Lukas 24:1-12</w:t>
                      </w:r>
                    </w:p>
                    <w:p w14:paraId="6EDFA491" w14:textId="77777777" w:rsidR="00A25B88" w:rsidRPr="00C76228" w:rsidRDefault="00A25B88" w:rsidP="00A25B88">
                      <w:pPr>
                        <w:ind w:left="1260" w:hanging="1260"/>
                        <w:rPr>
                          <w:rFonts w:cs="Calibri"/>
                          <w:bCs/>
                        </w:rPr>
                      </w:pPr>
                    </w:p>
                  </w:txbxContent>
                </v:textbox>
                <w10:wrap type="through"/>
              </v:shape>
            </w:pict>
          </mc:Fallback>
        </mc:AlternateContent>
      </w:r>
    </w:p>
    <w:p w14:paraId="0C7EDAFE" w14:textId="77777777" w:rsidR="00A25B88" w:rsidRDefault="00A25B88" w:rsidP="00703531">
      <w:pPr>
        <w:rPr>
          <w:lang w:val="id-ID"/>
        </w:rPr>
      </w:pPr>
    </w:p>
    <w:p w14:paraId="36FEABA5" w14:textId="1E38CB12" w:rsidR="00703531" w:rsidRPr="004C7E5E" w:rsidRDefault="00703531" w:rsidP="00703531">
      <w:pPr>
        <w:rPr>
          <w:b/>
          <w:bCs/>
          <w:lang w:val="id-ID"/>
        </w:rPr>
      </w:pPr>
      <w:r w:rsidRPr="004C7E5E">
        <w:rPr>
          <w:b/>
          <w:bCs/>
          <w:lang w:val="id-ID"/>
        </w:rPr>
        <w:t>Keterangan</w:t>
      </w:r>
      <w:r w:rsidR="00AE4F07" w:rsidRPr="004C7E5E">
        <w:rPr>
          <w:b/>
          <w:bCs/>
          <w:lang w:val="id-ID"/>
        </w:rPr>
        <w:t>:</w:t>
      </w:r>
    </w:p>
    <w:p w14:paraId="556F4F0B" w14:textId="72914AED" w:rsidR="00703531" w:rsidRPr="00A25B88" w:rsidRDefault="00703531" w:rsidP="00703531">
      <w:pPr>
        <w:rPr>
          <w:lang w:val="id-ID"/>
        </w:rPr>
      </w:pPr>
      <w:r w:rsidRPr="00A25B88">
        <w:rPr>
          <w:lang w:val="id-ID"/>
        </w:rPr>
        <w:t xml:space="preserve">Bahan Paskah Remaja ini adalah bahan usulan. </w:t>
      </w:r>
    </w:p>
    <w:p w14:paraId="630B9854" w14:textId="4C787C78" w:rsidR="00703531" w:rsidRPr="00A25B88" w:rsidRDefault="00703531" w:rsidP="00AE4F07">
      <w:pPr>
        <w:jc w:val="both"/>
        <w:rPr>
          <w:lang w:val="id-ID"/>
        </w:rPr>
      </w:pPr>
      <w:r w:rsidRPr="00A25B88">
        <w:rPr>
          <w:lang w:val="id-ID"/>
        </w:rPr>
        <w:t>Dalam pelaksanaannya komisi remaja setempat dapat mengembangkannya sesuai konteks masing-masing.</w:t>
      </w:r>
    </w:p>
    <w:p w14:paraId="4EDFC1FB" w14:textId="40598B8B" w:rsidR="00703531" w:rsidRPr="00A25B88" w:rsidRDefault="00703531" w:rsidP="00703531">
      <w:pPr>
        <w:rPr>
          <w:lang w:val="id-ID"/>
        </w:rPr>
      </w:pPr>
      <w:r w:rsidRPr="00A25B88">
        <w:rPr>
          <w:lang w:val="id-ID"/>
        </w:rPr>
        <w:t>PL :</w:t>
      </w:r>
      <w:r w:rsidR="004C7E5E" w:rsidRPr="00A25B88">
        <w:rPr>
          <w:lang w:val="id-ID"/>
        </w:rPr>
        <w:tab/>
      </w:r>
      <w:r w:rsidRPr="00A25B88">
        <w:rPr>
          <w:lang w:val="id-ID"/>
        </w:rPr>
        <w:t>Pelayan Liturgi</w:t>
      </w:r>
    </w:p>
    <w:p w14:paraId="7921907F" w14:textId="464B3893" w:rsidR="00703531" w:rsidRPr="00A25B88" w:rsidRDefault="00703531" w:rsidP="00703531">
      <w:pPr>
        <w:rPr>
          <w:lang w:val="id-ID"/>
        </w:rPr>
      </w:pPr>
      <w:r w:rsidRPr="00A25B88">
        <w:rPr>
          <w:lang w:val="id-ID"/>
        </w:rPr>
        <w:t xml:space="preserve">WL: </w:t>
      </w:r>
      <w:r w:rsidR="004C7E5E" w:rsidRPr="00A25B88">
        <w:rPr>
          <w:lang w:val="id-ID"/>
        </w:rPr>
        <w:tab/>
      </w:r>
      <w:r w:rsidRPr="00A25B88">
        <w:rPr>
          <w:lang w:val="id-ID"/>
        </w:rPr>
        <w:t>Worship Leader</w:t>
      </w:r>
    </w:p>
    <w:p w14:paraId="17B161EF" w14:textId="4EC63A84" w:rsidR="00703531" w:rsidRPr="00A25B88" w:rsidRDefault="00703531" w:rsidP="00703531">
      <w:pPr>
        <w:rPr>
          <w:lang w:val="id-ID"/>
        </w:rPr>
      </w:pPr>
      <w:r w:rsidRPr="00A25B88">
        <w:rPr>
          <w:lang w:val="id-ID"/>
        </w:rPr>
        <w:t xml:space="preserve">R: </w:t>
      </w:r>
      <w:r w:rsidR="004C7E5E" w:rsidRPr="00A25B88">
        <w:rPr>
          <w:lang w:val="id-ID"/>
        </w:rPr>
        <w:tab/>
      </w:r>
      <w:r w:rsidRPr="00A25B88">
        <w:rPr>
          <w:lang w:val="id-ID"/>
        </w:rPr>
        <w:t>Remaja</w:t>
      </w:r>
    </w:p>
    <w:p w14:paraId="0B06C2CD" w14:textId="25BFAF00" w:rsidR="00703531" w:rsidRPr="00A25B88" w:rsidRDefault="00703531" w:rsidP="00703531">
      <w:pPr>
        <w:rPr>
          <w:lang w:val="id-ID"/>
        </w:rPr>
      </w:pPr>
      <w:r w:rsidRPr="00A25B88">
        <w:rPr>
          <w:lang w:val="id-ID"/>
        </w:rPr>
        <w:t xml:space="preserve">PF: </w:t>
      </w:r>
      <w:r w:rsidR="004C7E5E" w:rsidRPr="00A25B88">
        <w:rPr>
          <w:lang w:val="id-ID"/>
        </w:rPr>
        <w:tab/>
      </w:r>
      <w:r w:rsidRPr="00A25B88">
        <w:rPr>
          <w:lang w:val="id-ID"/>
        </w:rPr>
        <w:t>Pelayan Firman</w:t>
      </w:r>
    </w:p>
    <w:p w14:paraId="1D6BF60F" w14:textId="77777777" w:rsidR="00703531" w:rsidRPr="00703531" w:rsidRDefault="00703531" w:rsidP="00703531">
      <w:pPr>
        <w:rPr>
          <w:lang w:val="id-ID"/>
        </w:rPr>
      </w:pPr>
    </w:p>
    <w:p w14:paraId="225C9552" w14:textId="77777777" w:rsidR="00A25B88" w:rsidRDefault="00A25B88" w:rsidP="00703531">
      <w:pPr>
        <w:rPr>
          <w:b/>
          <w:bCs/>
          <w:lang w:val="id-ID"/>
        </w:rPr>
      </w:pPr>
    </w:p>
    <w:p w14:paraId="51CB7125" w14:textId="79A3F78B" w:rsidR="00703531" w:rsidRPr="004C7E5E" w:rsidRDefault="00703531" w:rsidP="00A25B88">
      <w:pPr>
        <w:ind w:left="567" w:hanging="567"/>
        <w:rPr>
          <w:b/>
          <w:bCs/>
          <w:lang w:val="id-ID"/>
        </w:rPr>
      </w:pPr>
      <w:r w:rsidRPr="004C7E5E">
        <w:rPr>
          <w:b/>
          <w:bCs/>
          <w:lang w:val="id-ID"/>
        </w:rPr>
        <w:t>Berhimpun</w:t>
      </w:r>
      <w:r w:rsidRPr="004C7E5E">
        <w:rPr>
          <w:b/>
          <w:bCs/>
          <w:lang w:val="id-ID"/>
        </w:rPr>
        <w:tab/>
        <w:t>(duduk)</w:t>
      </w:r>
    </w:p>
    <w:p w14:paraId="7AB13515" w14:textId="7B4E5DE9" w:rsidR="00A25B88" w:rsidRDefault="00703531" w:rsidP="00A25B88">
      <w:pPr>
        <w:ind w:left="567" w:hanging="567"/>
        <w:jc w:val="both"/>
        <w:rPr>
          <w:lang w:val="id-ID"/>
        </w:rPr>
      </w:pPr>
      <w:r w:rsidRPr="00703531">
        <w:rPr>
          <w:lang w:val="id-ID"/>
        </w:rPr>
        <w:t xml:space="preserve">PL: </w:t>
      </w:r>
      <w:r w:rsidR="00A25B88">
        <w:rPr>
          <w:lang w:val="id-ID"/>
        </w:rPr>
        <w:tab/>
      </w:r>
      <w:r w:rsidRPr="00703531">
        <w:rPr>
          <w:lang w:val="id-ID"/>
        </w:rPr>
        <w:t>Teman-teman yang dikasihi Tuhan, saat ini kita merasakan kesukacitaan yang besar. Yesus Kristus Tuhan kita bangkit dari antara orang mati. Ia menjadi pemenang. Kemenangan Kristus adalah bagi kehidupan. Roma 8:37 menyatakan: “Tetapi, dalam semuanya itu kita lebih dari pada orang-orang yang menang, melalui Dia yang telah mengasihi kita”. Teman-teman, dengan berdiri, kita nyatakan pujian syukur kita “Raja Pemenang”</w:t>
      </w:r>
    </w:p>
    <w:p w14:paraId="04C06E2A" w14:textId="2ACC4CF6" w:rsidR="00703531" w:rsidRPr="00703531" w:rsidRDefault="00703531" w:rsidP="00A25B88">
      <w:pPr>
        <w:ind w:left="567"/>
        <w:jc w:val="both"/>
        <w:rPr>
          <w:lang w:val="id-ID"/>
        </w:rPr>
      </w:pPr>
      <w:r w:rsidRPr="00703531">
        <w:rPr>
          <w:lang w:val="id-ID"/>
        </w:rPr>
        <w:t xml:space="preserve"> (https://www.youtube.com/watch?v=obzC6Ep8vuw) </w:t>
      </w:r>
    </w:p>
    <w:p w14:paraId="12A2EA5E" w14:textId="77777777" w:rsidR="00703531" w:rsidRDefault="00703531" w:rsidP="00703531">
      <w:pPr>
        <w:ind w:left="426" w:hanging="426"/>
        <w:rPr>
          <w:lang w:val="id-ID"/>
        </w:rPr>
      </w:pPr>
    </w:p>
    <w:p w14:paraId="654EECF0" w14:textId="2EC9E6AB" w:rsidR="00703531" w:rsidRPr="00703531" w:rsidRDefault="00703531" w:rsidP="00703531">
      <w:pPr>
        <w:ind w:left="426" w:hanging="426"/>
        <w:rPr>
          <w:lang w:val="id-ID"/>
        </w:rPr>
      </w:pPr>
      <w:r w:rsidRPr="00703531">
        <w:rPr>
          <w:lang w:val="id-ID"/>
        </w:rPr>
        <w:t>Verse 1</w:t>
      </w:r>
    </w:p>
    <w:p w14:paraId="1FE4AF6C" w14:textId="77777777" w:rsidR="00703531" w:rsidRPr="00703531" w:rsidRDefault="00703531" w:rsidP="00703531">
      <w:pPr>
        <w:rPr>
          <w:lang w:val="id-ID"/>
        </w:rPr>
      </w:pPr>
      <w:r w:rsidRPr="00703531">
        <w:rPr>
          <w:lang w:val="id-ID"/>
        </w:rPr>
        <w:t>Dia telah menyatakan hebatnya kasih-Nya</w:t>
      </w:r>
    </w:p>
    <w:p w14:paraId="232A7BDB" w14:textId="77777777" w:rsidR="00703531" w:rsidRPr="00703531" w:rsidRDefault="00703531" w:rsidP="00703531">
      <w:pPr>
        <w:rPr>
          <w:lang w:val="id-ID"/>
        </w:rPr>
      </w:pPr>
      <w:r w:rsidRPr="00703531">
        <w:rPr>
          <w:lang w:val="id-ID"/>
        </w:rPr>
        <w:t>Yang slamatkan kita bahkan Dia berikan kuasa</w:t>
      </w:r>
    </w:p>
    <w:p w14:paraId="2FDE4E30" w14:textId="77777777" w:rsidR="00703531" w:rsidRPr="00703531" w:rsidRDefault="00703531" w:rsidP="00703531">
      <w:pPr>
        <w:rPr>
          <w:lang w:val="id-ID"/>
        </w:rPr>
      </w:pPr>
      <w:r w:rsidRPr="00703531">
        <w:rPr>
          <w:lang w:val="id-ID"/>
        </w:rPr>
        <w:t>Bagi setiap kita yang mengandalkan-Nya</w:t>
      </w:r>
    </w:p>
    <w:p w14:paraId="7E6A41CE" w14:textId="77777777" w:rsidR="00703531" w:rsidRPr="00703531" w:rsidRDefault="00703531" w:rsidP="00703531">
      <w:pPr>
        <w:rPr>
          <w:lang w:val="id-ID"/>
        </w:rPr>
      </w:pPr>
    </w:p>
    <w:p w14:paraId="4D6B68C8" w14:textId="77777777" w:rsidR="00703531" w:rsidRPr="00703531" w:rsidRDefault="00703531" w:rsidP="00703531">
      <w:pPr>
        <w:rPr>
          <w:lang w:val="id-ID"/>
        </w:rPr>
      </w:pPr>
      <w:r w:rsidRPr="00703531">
        <w:rPr>
          <w:lang w:val="id-ID"/>
        </w:rPr>
        <w:t>Chorus</w:t>
      </w:r>
    </w:p>
    <w:p w14:paraId="2C9F9EB1" w14:textId="77777777" w:rsidR="00703531" w:rsidRPr="00703531" w:rsidRDefault="00703531" w:rsidP="00703531">
      <w:pPr>
        <w:rPr>
          <w:lang w:val="id-ID"/>
        </w:rPr>
      </w:pPr>
      <w:r w:rsidRPr="00703531">
        <w:rPr>
          <w:lang w:val="id-ID"/>
        </w:rPr>
        <w:t>Hanya Yesus Tuhan dahsyat berkuasa</w:t>
      </w:r>
    </w:p>
    <w:p w14:paraId="0297C492" w14:textId="77777777" w:rsidR="00703531" w:rsidRPr="00703531" w:rsidRDefault="00703531" w:rsidP="00703531">
      <w:pPr>
        <w:rPr>
          <w:lang w:val="id-ID"/>
        </w:rPr>
      </w:pPr>
      <w:r w:rsidRPr="00703531">
        <w:rPr>
          <w:lang w:val="id-ID"/>
        </w:rPr>
        <w:t>Sang Raja pemenang yang memerintah</w:t>
      </w:r>
    </w:p>
    <w:p w14:paraId="135CC778" w14:textId="77777777" w:rsidR="00703531" w:rsidRPr="00703531" w:rsidRDefault="00703531" w:rsidP="00703531">
      <w:pPr>
        <w:rPr>
          <w:lang w:val="id-ID"/>
        </w:rPr>
      </w:pPr>
      <w:r w:rsidRPr="00703531">
        <w:rPr>
          <w:lang w:val="id-ID"/>
        </w:rPr>
        <w:lastRenderedPageBreak/>
        <w:t>Tak ada yang dapat menggagalkan-Nya</w:t>
      </w:r>
    </w:p>
    <w:p w14:paraId="695D0370" w14:textId="77777777" w:rsidR="00703531" w:rsidRPr="00703531" w:rsidRDefault="00703531" w:rsidP="00703531">
      <w:pPr>
        <w:rPr>
          <w:lang w:val="id-ID"/>
        </w:rPr>
      </w:pPr>
      <w:r w:rsidRPr="00703531">
        <w:rPr>
          <w:lang w:val="id-ID"/>
        </w:rPr>
        <w:t>Dia bangkit dan hidup untuk selamanya</w:t>
      </w:r>
    </w:p>
    <w:p w14:paraId="3059BD0D" w14:textId="77777777" w:rsidR="00703531" w:rsidRPr="00703531" w:rsidRDefault="00703531" w:rsidP="00703531">
      <w:pPr>
        <w:rPr>
          <w:lang w:val="id-ID"/>
        </w:rPr>
      </w:pPr>
    </w:p>
    <w:p w14:paraId="7DB65BA2" w14:textId="77777777" w:rsidR="00703531" w:rsidRPr="00703531" w:rsidRDefault="00703531" w:rsidP="00703531">
      <w:pPr>
        <w:rPr>
          <w:lang w:val="id-ID"/>
        </w:rPr>
      </w:pPr>
      <w:r w:rsidRPr="00703531">
        <w:rPr>
          <w:lang w:val="id-ID"/>
        </w:rPr>
        <w:t>Verse 2</w:t>
      </w:r>
    </w:p>
    <w:p w14:paraId="57E653BB" w14:textId="77777777" w:rsidR="00703531" w:rsidRPr="00703531" w:rsidRDefault="00703531" w:rsidP="00703531">
      <w:pPr>
        <w:rPr>
          <w:lang w:val="id-ID"/>
        </w:rPr>
      </w:pPr>
      <w:r w:rsidRPr="00703531">
        <w:rPr>
          <w:lang w:val="id-ID"/>
        </w:rPr>
        <w:t>Dia telah menyatakan hebatnya kuasa-Nya</w:t>
      </w:r>
    </w:p>
    <w:p w14:paraId="3A270CC4" w14:textId="77777777" w:rsidR="00703531" w:rsidRPr="00703531" w:rsidRDefault="00703531" w:rsidP="00703531">
      <w:pPr>
        <w:rPr>
          <w:lang w:val="id-ID"/>
        </w:rPr>
      </w:pPr>
      <w:r w:rsidRPr="00703531">
        <w:rPr>
          <w:lang w:val="id-ID"/>
        </w:rPr>
        <w:t>Yang menjaga kita bahkan Dia berikan kuasa</w:t>
      </w:r>
    </w:p>
    <w:p w14:paraId="0721A142" w14:textId="77777777" w:rsidR="00703531" w:rsidRPr="00703531" w:rsidRDefault="00703531" w:rsidP="00703531">
      <w:pPr>
        <w:rPr>
          <w:lang w:val="id-ID"/>
        </w:rPr>
      </w:pPr>
      <w:r w:rsidRPr="00703531">
        <w:rPr>
          <w:lang w:val="id-ID"/>
        </w:rPr>
        <w:t>Untuk menghancurkan s’mua pendakwa kita. Chorus</w:t>
      </w:r>
    </w:p>
    <w:p w14:paraId="30342397" w14:textId="77777777" w:rsidR="00703531" w:rsidRPr="00703531" w:rsidRDefault="00703531" w:rsidP="00703531">
      <w:pPr>
        <w:rPr>
          <w:lang w:val="id-ID"/>
        </w:rPr>
      </w:pPr>
    </w:p>
    <w:p w14:paraId="63AEE248" w14:textId="55BC4E90" w:rsidR="00703531" w:rsidRDefault="00703531" w:rsidP="00A25B88">
      <w:pPr>
        <w:ind w:left="567" w:hanging="567"/>
        <w:rPr>
          <w:lang w:val="id-ID"/>
        </w:rPr>
      </w:pPr>
      <w:r w:rsidRPr="00703531">
        <w:rPr>
          <w:lang w:val="id-ID"/>
        </w:rPr>
        <w:t xml:space="preserve">PL: </w:t>
      </w:r>
      <w:r w:rsidR="00A25B88">
        <w:rPr>
          <w:lang w:val="id-ID"/>
        </w:rPr>
        <w:tab/>
      </w:r>
      <w:r w:rsidRPr="00703531">
        <w:rPr>
          <w:lang w:val="id-ID"/>
        </w:rPr>
        <w:t>Pertolongan kita adalah dalam nama Tuhan yang menciptakan lagit, bumi dan segala isinya. Ia, Allah yang bangkit dari kematian dan memberi hidup bagi kita.</w:t>
      </w:r>
    </w:p>
    <w:p w14:paraId="755998A3" w14:textId="77777777" w:rsidR="00703531" w:rsidRPr="00A25B88" w:rsidRDefault="00703531" w:rsidP="00A25B88">
      <w:pPr>
        <w:ind w:left="567" w:hanging="567"/>
        <w:rPr>
          <w:b/>
          <w:bCs/>
          <w:lang w:val="id-ID"/>
        </w:rPr>
      </w:pPr>
      <w:r w:rsidRPr="00703531">
        <w:rPr>
          <w:lang w:val="id-ID"/>
        </w:rPr>
        <w:t xml:space="preserve">R: </w:t>
      </w:r>
      <w:r>
        <w:rPr>
          <w:lang w:val="id-ID"/>
        </w:rPr>
        <w:tab/>
      </w:r>
      <w:r w:rsidRPr="00703531">
        <w:rPr>
          <w:lang w:val="id-ID"/>
        </w:rPr>
        <w:t xml:space="preserve">(Menyanyikan Amin 3x). </w:t>
      </w:r>
      <w:r w:rsidRPr="00A25B88">
        <w:rPr>
          <w:b/>
          <w:bCs/>
          <w:lang w:val="id-ID"/>
        </w:rPr>
        <w:t>Amin, Amin, Amin</w:t>
      </w:r>
    </w:p>
    <w:p w14:paraId="13405B31" w14:textId="77777777" w:rsidR="00703531" w:rsidRDefault="00703531" w:rsidP="00A25B88">
      <w:pPr>
        <w:ind w:left="567" w:hanging="567"/>
        <w:rPr>
          <w:lang w:val="id-ID"/>
        </w:rPr>
      </w:pPr>
      <w:r w:rsidRPr="00703531">
        <w:rPr>
          <w:lang w:val="id-ID"/>
        </w:rPr>
        <w:t xml:space="preserve">PL: </w:t>
      </w:r>
      <w:r>
        <w:rPr>
          <w:lang w:val="id-ID"/>
        </w:rPr>
        <w:tab/>
      </w:r>
      <w:r w:rsidRPr="00703531">
        <w:rPr>
          <w:lang w:val="id-ID"/>
        </w:rPr>
        <w:t>Tuhan beserta kita</w:t>
      </w:r>
    </w:p>
    <w:p w14:paraId="48AA5056" w14:textId="77777777" w:rsidR="00703531" w:rsidRDefault="00703531" w:rsidP="00A25B88">
      <w:pPr>
        <w:ind w:left="567" w:hanging="567"/>
        <w:rPr>
          <w:lang w:val="id-ID"/>
        </w:rPr>
      </w:pPr>
      <w:r w:rsidRPr="00703531">
        <w:rPr>
          <w:lang w:val="id-ID"/>
        </w:rPr>
        <w:t xml:space="preserve">R: </w:t>
      </w:r>
      <w:r>
        <w:rPr>
          <w:lang w:val="id-ID"/>
        </w:rPr>
        <w:tab/>
      </w:r>
      <w:r w:rsidRPr="00A25B88">
        <w:rPr>
          <w:b/>
          <w:bCs/>
          <w:lang w:val="id-ID"/>
        </w:rPr>
        <w:t>Sekarang dan selamanya</w:t>
      </w:r>
    </w:p>
    <w:p w14:paraId="3F6E99BE" w14:textId="77777777" w:rsidR="00703531" w:rsidRDefault="00703531" w:rsidP="00703531">
      <w:pPr>
        <w:tabs>
          <w:tab w:val="left" w:pos="426"/>
        </w:tabs>
        <w:ind w:left="426" w:hanging="426"/>
        <w:rPr>
          <w:lang w:val="id-ID"/>
        </w:rPr>
      </w:pPr>
    </w:p>
    <w:p w14:paraId="1519C5E9" w14:textId="77777777" w:rsidR="00703531" w:rsidRPr="004C7E5E" w:rsidRDefault="00703531" w:rsidP="00703531">
      <w:pPr>
        <w:tabs>
          <w:tab w:val="left" w:pos="426"/>
        </w:tabs>
        <w:ind w:left="426" w:hanging="426"/>
        <w:rPr>
          <w:b/>
          <w:bCs/>
          <w:lang w:val="id-ID"/>
        </w:rPr>
      </w:pPr>
      <w:r w:rsidRPr="004C7E5E">
        <w:rPr>
          <w:b/>
          <w:bCs/>
          <w:lang w:val="id-ID"/>
        </w:rPr>
        <w:t>Kata Pembuka (duduk)</w:t>
      </w:r>
    </w:p>
    <w:p w14:paraId="3B0A2BBE" w14:textId="38D018ED" w:rsidR="00703531" w:rsidRDefault="00703531" w:rsidP="00A25B88">
      <w:pPr>
        <w:ind w:left="567" w:hanging="567"/>
        <w:jc w:val="both"/>
        <w:rPr>
          <w:lang w:val="id-ID"/>
        </w:rPr>
      </w:pPr>
      <w:bookmarkStart w:id="21" w:name="_Hlk185928956"/>
      <w:r w:rsidRPr="00703531">
        <w:rPr>
          <w:lang w:val="id-ID"/>
        </w:rPr>
        <w:t xml:space="preserve">PL: </w:t>
      </w:r>
      <w:r w:rsidR="00A25B88">
        <w:rPr>
          <w:lang w:val="id-ID"/>
        </w:rPr>
        <w:tab/>
      </w:r>
      <w:r w:rsidRPr="00703531">
        <w:rPr>
          <w:lang w:val="id-ID"/>
        </w:rPr>
        <w:t xml:space="preserve">Puji Tuhan, Paskah atau kebangkitan Tuhan Yesus membuat kita mengenal kasih dan kuasa-Nya yang sempurna. Karena kita semua </w:t>
      </w:r>
      <w:bookmarkEnd w:id="21"/>
      <w:r w:rsidRPr="00703531">
        <w:rPr>
          <w:lang w:val="id-ID"/>
        </w:rPr>
        <w:t xml:space="preserve">dikasihi Allah, mari kita saling menyapa kanan – kiri kita dan mengucapkan “Selamat Paskah, aku mengasihimu” (Remaja saling mengucap selamat paskah  - aku mengasihimu). Kebangkitan Tuhan Yesus adalah berkat bagi kehidupan. Tanpa kebangkitan, kebinasaan menguasai kita (pemusik memainkan instrument KJ 40). Kita bersyukur karena kita beroleh anugerah keselamatan di dalam Dia. </w:t>
      </w:r>
    </w:p>
    <w:p w14:paraId="0CB8A13A" w14:textId="77777777" w:rsidR="00703531" w:rsidRDefault="00703531" w:rsidP="00703531">
      <w:pPr>
        <w:tabs>
          <w:tab w:val="left" w:pos="426"/>
        </w:tabs>
        <w:ind w:left="426" w:hanging="426"/>
        <w:jc w:val="both"/>
        <w:rPr>
          <w:lang w:val="id-ID"/>
        </w:rPr>
      </w:pPr>
    </w:p>
    <w:p w14:paraId="6EC9EBF2" w14:textId="28810ADB" w:rsidR="00703531" w:rsidRDefault="00703531" w:rsidP="00A25B88">
      <w:pPr>
        <w:ind w:left="567" w:hanging="567"/>
        <w:jc w:val="both"/>
        <w:rPr>
          <w:lang w:val="id-ID"/>
        </w:rPr>
      </w:pPr>
      <w:r w:rsidRPr="00703531">
        <w:rPr>
          <w:lang w:val="id-ID"/>
        </w:rPr>
        <w:t xml:space="preserve">WL: </w:t>
      </w:r>
      <w:r w:rsidR="00A25B88">
        <w:rPr>
          <w:lang w:val="id-ID"/>
        </w:rPr>
        <w:tab/>
      </w:r>
      <w:r w:rsidRPr="00703531">
        <w:rPr>
          <w:lang w:val="id-ID"/>
        </w:rPr>
        <w:t xml:space="preserve">(menyanyikan KJ 40:1) </w:t>
      </w:r>
    </w:p>
    <w:p w14:paraId="10CE05A9" w14:textId="1D3FB015" w:rsidR="00703531" w:rsidRPr="00703531" w:rsidRDefault="00A25B88" w:rsidP="00A25B88">
      <w:pPr>
        <w:ind w:left="851" w:hanging="284"/>
        <w:jc w:val="both"/>
        <w:rPr>
          <w:lang w:val="id-ID"/>
        </w:rPr>
      </w:pPr>
      <w:r>
        <w:rPr>
          <w:lang w:val="id-ID"/>
        </w:rPr>
        <w:t>1.</w:t>
      </w:r>
      <w:r>
        <w:rPr>
          <w:lang w:val="id-ID"/>
        </w:rPr>
        <w:tab/>
      </w:r>
      <w:r w:rsidR="00703531" w:rsidRPr="00703531">
        <w:rPr>
          <w:lang w:val="id-ID"/>
        </w:rPr>
        <w:t>Ajaib benar anugerah pembaru hidupku!</w:t>
      </w:r>
    </w:p>
    <w:p w14:paraId="4ABBCE47" w14:textId="77777777" w:rsidR="00703531" w:rsidRPr="00703531" w:rsidRDefault="00703531" w:rsidP="00A25B88">
      <w:pPr>
        <w:ind w:left="851"/>
        <w:rPr>
          <w:lang w:val="id-ID"/>
        </w:rPr>
      </w:pPr>
      <w:r w:rsidRPr="00703531">
        <w:rPr>
          <w:lang w:val="id-ID"/>
        </w:rPr>
        <w:t>'Ku hilang, buta, bercela; olehnya 'ku sembuh.</w:t>
      </w:r>
    </w:p>
    <w:p w14:paraId="78DCBBF5" w14:textId="22A23402" w:rsidR="00703531" w:rsidRPr="00703531" w:rsidRDefault="00703531" w:rsidP="00A25B88">
      <w:pPr>
        <w:ind w:left="567" w:hanging="567"/>
        <w:rPr>
          <w:lang w:val="id-ID"/>
        </w:rPr>
      </w:pPr>
      <w:r w:rsidRPr="00703531">
        <w:rPr>
          <w:lang w:val="id-ID"/>
        </w:rPr>
        <w:t xml:space="preserve">R: </w:t>
      </w:r>
      <w:r w:rsidR="00A25B88">
        <w:rPr>
          <w:lang w:val="id-ID"/>
        </w:rPr>
        <w:tab/>
      </w:r>
      <w:r w:rsidRPr="00703531">
        <w:rPr>
          <w:lang w:val="id-ID"/>
        </w:rPr>
        <w:t>(</w:t>
      </w:r>
      <w:r w:rsidRPr="00A25B88">
        <w:rPr>
          <w:b/>
          <w:bCs/>
          <w:i/>
          <w:iCs/>
          <w:lang w:val="id-ID"/>
        </w:rPr>
        <w:t>menyanyikan</w:t>
      </w:r>
      <w:r w:rsidRPr="00A25B88">
        <w:rPr>
          <w:b/>
          <w:bCs/>
          <w:lang w:val="id-ID"/>
        </w:rPr>
        <w:t xml:space="preserve"> KJ 40:2-4</w:t>
      </w:r>
      <w:r>
        <w:rPr>
          <w:lang w:val="id-ID"/>
        </w:rPr>
        <w:t>)</w:t>
      </w:r>
    </w:p>
    <w:p w14:paraId="3A7E9587" w14:textId="36326B78" w:rsidR="00703531" w:rsidRPr="00703531" w:rsidRDefault="00703531" w:rsidP="00A25B88">
      <w:pPr>
        <w:pStyle w:val="DaftarParagraf"/>
        <w:numPr>
          <w:ilvl w:val="6"/>
          <w:numId w:val="151"/>
        </w:numPr>
        <w:ind w:left="851" w:hanging="284"/>
        <w:rPr>
          <w:lang w:val="id-ID"/>
        </w:rPr>
      </w:pPr>
      <w:r w:rsidRPr="00703531">
        <w:rPr>
          <w:lang w:val="id-ID"/>
        </w:rPr>
        <w:t>Ketika insaf, 'ku cemas, sekarang 'ku lega!</w:t>
      </w:r>
    </w:p>
    <w:p w14:paraId="40143E73" w14:textId="77777777" w:rsidR="00703531" w:rsidRDefault="00703531" w:rsidP="00A25B88">
      <w:pPr>
        <w:ind w:left="851"/>
        <w:rPr>
          <w:lang w:val="id-ID"/>
        </w:rPr>
      </w:pPr>
      <w:r w:rsidRPr="00703531">
        <w:rPr>
          <w:lang w:val="id-ID"/>
        </w:rPr>
        <w:t>Syukur, bebanku t'lah lepas berkat anugerah!</w:t>
      </w:r>
    </w:p>
    <w:p w14:paraId="11A03D8B" w14:textId="45B8BF46" w:rsidR="00703531" w:rsidRPr="00703531" w:rsidRDefault="00703531" w:rsidP="00A25B88">
      <w:pPr>
        <w:pStyle w:val="DaftarParagraf"/>
        <w:numPr>
          <w:ilvl w:val="6"/>
          <w:numId w:val="151"/>
        </w:numPr>
        <w:ind w:left="851" w:hanging="284"/>
        <w:rPr>
          <w:lang w:val="id-ID"/>
        </w:rPr>
      </w:pPr>
      <w:r w:rsidRPr="00703531">
        <w:rPr>
          <w:lang w:val="id-ID"/>
        </w:rPr>
        <w:t>Di jurang yang penuh jerat terancam jiwaku;</w:t>
      </w:r>
    </w:p>
    <w:p w14:paraId="4B65C98C" w14:textId="77777777" w:rsidR="00703531" w:rsidRPr="00703531" w:rsidRDefault="00703531" w:rsidP="00A25B88">
      <w:pPr>
        <w:ind w:left="851"/>
        <w:rPr>
          <w:lang w:val="id-ID"/>
        </w:rPr>
      </w:pPr>
      <w:r w:rsidRPr="00703531">
        <w:rPr>
          <w:lang w:val="id-ID"/>
        </w:rPr>
        <w:t>anug'rah kupegang erat dan aman pulangku.</w:t>
      </w:r>
    </w:p>
    <w:p w14:paraId="4D530184" w14:textId="0F33C8B8" w:rsidR="00703531" w:rsidRPr="00703531" w:rsidRDefault="00703531" w:rsidP="00A25B88">
      <w:pPr>
        <w:pStyle w:val="DaftarParagraf"/>
        <w:numPr>
          <w:ilvl w:val="3"/>
          <w:numId w:val="151"/>
        </w:numPr>
        <w:ind w:left="851" w:hanging="284"/>
        <w:rPr>
          <w:lang w:val="id-ID"/>
        </w:rPr>
      </w:pPr>
      <w:r w:rsidRPr="00703531">
        <w:rPr>
          <w:lang w:val="id-ID"/>
        </w:rPr>
        <w:t>Kudapat janji yang teguh, kuharap sabda-Nya</w:t>
      </w:r>
    </w:p>
    <w:p w14:paraId="046DFAFA" w14:textId="3C119B1B" w:rsidR="00703531" w:rsidRPr="00703531" w:rsidRDefault="00703531" w:rsidP="00A25B88">
      <w:pPr>
        <w:ind w:left="851"/>
        <w:rPr>
          <w:lang w:val="id-ID"/>
        </w:rPr>
      </w:pPr>
      <w:r w:rsidRPr="00703531">
        <w:rPr>
          <w:lang w:val="id-ID"/>
        </w:rPr>
        <w:t>dan Tuhanlah perisaiku tetap selamanya.</w:t>
      </w:r>
    </w:p>
    <w:p w14:paraId="1DBB60D7" w14:textId="59541BF1" w:rsidR="00703531" w:rsidRPr="00703531" w:rsidRDefault="00703531" w:rsidP="00A25B88">
      <w:pPr>
        <w:ind w:left="567" w:hanging="567"/>
        <w:rPr>
          <w:lang w:val="id-ID"/>
        </w:rPr>
      </w:pPr>
      <w:r w:rsidRPr="00703531">
        <w:rPr>
          <w:lang w:val="id-ID"/>
        </w:rPr>
        <w:t xml:space="preserve">PL: </w:t>
      </w:r>
      <w:r w:rsidR="00A25B88">
        <w:rPr>
          <w:lang w:val="id-ID"/>
        </w:rPr>
        <w:tab/>
      </w:r>
      <w:r w:rsidRPr="00703531">
        <w:rPr>
          <w:lang w:val="id-ID"/>
        </w:rPr>
        <w:t xml:space="preserve">(menaikkan doa pengakuan dosa) </w:t>
      </w:r>
    </w:p>
    <w:p w14:paraId="387ED33A" w14:textId="77777777" w:rsidR="00703531" w:rsidRPr="00703531" w:rsidRDefault="00703531" w:rsidP="00703531">
      <w:pPr>
        <w:rPr>
          <w:lang w:val="id-ID"/>
        </w:rPr>
      </w:pPr>
    </w:p>
    <w:p w14:paraId="747A179B" w14:textId="26AEEB05" w:rsidR="00703531" w:rsidRPr="00703531" w:rsidRDefault="00703531" w:rsidP="00A25B88">
      <w:pPr>
        <w:ind w:left="567" w:hanging="567"/>
        <w:rPr>
          <w:lang w:val="id-ID"/>
        </w:rPr>
      </w:pPr>
      <w:r w:rsidRPr="00703531">
        <w:rPr>
          <w:lang w:val="id-ID"/>
        </w:rPr>
        <w:lastRenderedPageBreak/>
        <w:t xml:space="preserve">R: </w:t>
      </w:r>
      <w:r w:rsidR="00A25B88">
        <w:rPr>
          <w:lang w:val="id-ID"/>
        </w:rPr>
        <w:tab/>
      </w:r>
      <w:r w:rsidRPr="00703531">
        <w:rPr>
          <w:lang w:val="id-ID"/>
        </w:rPr>
        <w:t>(</w:t>
      </w:r>
      <w:r w:rsidRPr="00E81195">
        <w:rPr>
          <w:b/>
          <w:bCs/>
          <w:lang w:val="id-ID"/>
        </w:rPr>
        <w:t>menyanyikan KJ 40:5-6</w:t>
      </w:r>
      <w:r w:rsidRPr="00703531">
        <w:rPr>
          <w:lang w:val="id-ID"/>
        </w:rPr>
        <w:t>)</w:t>
      </w:r>
    </w:p>
    <w:p w14:paraId="0AE896B7" w14:textId="291A1B81" w:rsidR="00703531" w:rsidRPr="00703531" w:rsidRDefault="00703531" w:rsidP="00A25B88">
      <w:pPr>
        <w:pStyle w:val="DaftarParagraf"/>
        <w:numPr>
          <w:ilvl w:val="0"/>
          <w:numId w:val="151"/>
        </w:numPr>
        <w:ind w:left="851" w:hanging="284"/>
        <w:rPr>
          <w:lang w:val="id-ID"/>
        </w:rPr>
      </w:pPr>
      <w:r w:rsidRPr="00703531">
        <w:rPr>
          <w:lang w:val="id-ID"/>
        </w:rPr>
        <w:t>Kendati nanti ragaku terkubur dan lenyap,</w:t>
      </w:r>
    </w:p>
    <w:p w14:paraId="6AB567C0" w14:textId="77777777" w:rsidR="00703531" w:rsidRDefault="00703531" w:rsidP="00A25B88">
      <w:pPr>
        <w:ind w:left="851"/>
        <w:rPr>
          <w:lang w:val="id-ID"/>
        </w:rPr>
      </w:pPr>
      <w:r w:rsidRPr="00703531">
        <w:rPr>
          <w:lang w:val="id-ID"/>
        </w:rPr>
        <w:t>padanya aku berteduh bahagia tetap.</w:t>
      </w:r>
    </w:p>
    <w:p w14:paraId="438AEC4B" w14:textId="00BA9177" w:rsidR="00703531" w:rsidRPr="00703531" w:rsidRDefault="00703531" w:rsidP="00A25B88">
      <w:pPr>
        <w:pStyle w:val="DaftarParagraf"/>
        <w:numPr>
          <w:ilvl w:val="0"/>
          <w:numId w:val="151"/>
        </w:numPr>
        <w:ind w:left="851" w:hanging="284"/>
        <w:rPr>
          <w:lang w:val="id-ID"/>
        </w:rPr>
      </w:pPr>
      <w:r w:rsidRPr="00703531">
        <w:rPr>
          <w:lang w:val="id-ID"/>
        </w:rPr>
        <w:t>Meski selaksa tahun lenyap di sorga mulia,</w:t>
      </w:r>
    </w:p>
    <w:p w14:paraId="4397D9C1" w14:textId="77777777" w:rsidR="00703531" w:rsidRPr="00703531" w:rsidRDefault="00703531" w:rsidP="00A25B88">
      <w:pPr>
        <w:ind w:left="851"/>
        <w:rPr>
          <w:lang w:val="id-ID"/>
        </w:rPr>
      </w:pPr>
      <w:r w:rsidRPr="00703531">
        <w:rPr>
          <w:lang w:val="id-ID"/>
        </w:rPr>
        <w:t>rasanya baru sekejap memuji nama-Nya!</w:t>
      </w:r>
    </w:p>
    <w:p w14:paraId="33899928" w14:textId="77777777" w:rsidR="00703531" w:rsidRPr="00703531" w:rsidRDefault="00703531" w:rsidP="00703531">
      <w:pPr>
        <w:rPr>
          <w:lang w:val="id-ID"/>
        </w:rPr>
      </w:pPr>
    </w:p>
    <w:p w14:paraId="40C5576B" w14:textId="77777777" w:rsidR="00703531" w:rsidRPr="004C7E5E" w:rsidRDefault="00703531" w:rsidP="00703531">
      <w:pPr>
        <w:rPr>
          <w:b/>
          <w:bCs/>
          <w:lang w:val="id-ID"/>
        </w:rPr>
      </w:pPr>
      <w:r w:rsidRPr="004C7E5E">
        <w:rPr>
          <w:b/>
          <w:bCs/>
          <w:lang w:val="id-ID"/>
        </w:rPr>
        <w:t>Berita Anugerah (berdiri)</w:t>
      </w:r>
    </w:p>
    <w:p w14:paraId="6DB76D13" w14:textId="6AA6D6BB" w:rsidR="00703531" w:rsidRPr="00703531" w:rsidRDefault="00703531" w:rsidP="00D42508">
      <w:pPr>
        <w:tabs>
          <w:tab w:val="left" w:pos="567"/>
        </w:tabs>
        <w:ind w:left="567" w:hanging="567"/>
        <w:jc w:val="both"/>
        <w:rPr>
          <w:lang w:val="id-ID"/>
        </w:rPr>
      </w:pPr>
      <w:r w:rsidRPr="00703531">
        <w:rPr>
          <w:lang w:val="id-ID"/>
        </w:rPr>
        <w:t xml:space="preserve">PL: </w:t>
      </w:r>
      <w:r w:rsidR="00D42508">
        <w:rPr>
          <w:lang w:val="id-ID"/>
        </w:rPr>
        <w:tab/>
      </w:r>
      <w:r w:rsidRPr="00703531">
        <w:rPr>
          <w:lang w:val="id-ID"/>
        </w:rPr>
        <w:t>Filipi 3:10-11 mengatakan: “Yang kukehendaki ialah mengenal Dia dan kuasa kebangkitan-Nya serta persekutuan dalam penderitaan-Nya, di mana aku menjadi serupa dengan Dia dalam kematian-Nya, supaya aku akhirnya beroleh kebangkitan dari antara orang mati”. Demikianlah berita anugerah dari Tuhan</w:t>
      </w:r>
    </w:p>
    <w:p w14:paraId="2A6FCB0C" w14:textId="4E0EEC74" w:rsidR="00703531" w:rsidRPr="00703531" w:rsidRDefault="00703531" w:rsidP="00A25B88">
      <w:pPr>
        <w:ind w:left="567" w:hanging="567"/>
        <w:rPr>
          <w:lang w:val="id-ID"/>
        </w:rPr>
      </w:pPr>
      <w:r w:rsidRPr="00703531">
        <w:rPr>
          <w:lang w:val="id-ID"/>
        </w:rPr>
        <w:t xml:space="preserve">R: </w:t>
      </w:r>
      <w:r w:rsidR="00A25B88">
        <w:rPr>
          <w:lang w:val="id-ID"/>
        </w:rPr>
        <w:tab/>
      </w:r>
      <w:r w:rsidRPr="00A25B88">
        <w:rPr>
          <w:b/>
          <w:bCs/>
          <w:lang w:val="id-ID"/>
        </w:rPr>
        <w:t>Syukur kepada Allah</w:t>
      </w:r>
    </w:p>
    <w:p w14:paraId="68FB665D" w14:textId="70C452A6" w:rsidR="00703531" w:rsidRPr="00703531" w:rsidRDefault="00703531" w:rsidP="00703531">
      <w:pPr>
        <w:tabs>
          <w:tab w:val="left" w:pos="567"/>
        </w:tabs>
        <w:ind w:left="567" w:hanging="567"/>
        <w:jc w:val="both"/>
        <w:rPr>
          <w:lang w:val="id-ID"/>
        </w:rPr>
      </w:pPr>
      <w:r w:rsidRPr="00703531">
        <w:rPr>
          <w:lang w:val="id-ID"/>
        </w:rPr>
        <w:t>PL:</w:t>
      </w:r>
      <w:r>
        <w:rPr>
          <w:lang w:val="id-ID"/>
        </w:rPr>
        <w:tab/>
      </w:r>
      <w:r w:rsidRPr="00703531">
        <w:rPr>
          <w:lang w:val="id-ID"/>
        </w:rPr>
        <w:t>Di dalam Kristus, kita semua dipersekutukan dalam kematian dan kebangkitan-Nya. Ini adalah berkat dari Tuhan. Sebagai wujud sukacita kita atas kebangkitan-Nya, yuk teman-teman, kita menyatakan kesukacitaan itu dengan menyanyikan “Hai Bangkit Bagi Yesus” (KJ 340:1-3)</w:t>
      </w:r>
    </w:p>
    <w:p w14:paraId="14718CBC" w14:textId="6C08CAA7" w:rsidR="00703531" w:rsidRPr="00D42508" w:rsidRDefault="00703531" w:rsidP="00E81195">
      <w:pPr>
        <w:pStyle w:val="DaftarParagraf"/>
        <w:numPr>
          <w:ilvl w:val="0"/>
          <w:numId w:val="152"/>
        </w:numPr>
        <w:ind w:left="851" w:hanging="284"/>
        <w:rPr>
          <w:lang w:val="id-ID"/>
        </w:rPr>
      </w:pPr>
      <w:r w:rsidRPr="00D42508">
        <w:rPr>
          <w:lang w:val="id-ID"/>
        </w:rPr>
        <w:t xml:space="preserve">Hai bangkit bagi Yesus, pahlawan salib-Nya! </w:t>
      </w:r>
    </w:p>
    <w:p w14:paraId="6330B268" w14:textId="77777777" w:rsidR="00703531" w:rsidRPr="00703531" w:rsidRDefault="00703531" w:rsidP="00E81195">
      <w:pPr>
        <w:ind w:left="851"/>
        <w:rPr>
          <w:lang w:val="id-ID"/>
        </w:rPr>
      </w:pPr>
      <w:r w:rsidRPr="00703531">
        <w:rPr>
          <w:lang w:val="id-ID"/>
        </w:rPr>
        <w:t xml:space="preserve">Anjungkan panji Raja dan jangan menyerah. </w:t>
      </w:r>
    </w:p>
    <w:p w14:paraId="5E391CC4" w14:textId="77777777" w:rsidR="00703531" w:rsidRPr="00703531" w:rsidRDefault="00703531" w:rsidP="00E81195">
      <w:pPr>
        <w:ind w:left="851"/>
        <w:rPr>
          <w:lang w:val="id-ID"/>
        </w:rPr>
      </w:pPr>
      <w:r w:rsidRPr="00703531">
        <w:rPr>
          <w:lang w:val="id-ID"/>
        </w:rPr>
        <w:t>Dengan semakin jaya Tuhanmu ikutlah,</w:t>
      </w:r>
    </w:p>
    <w:p w14:paraId="50117500" w14:textId="77777777" w:rsidR="00703531" w:rsidRPr="00703531" w:rsidRDefault="00703531" w:rsidP="00E81195">
      <w:pPr>
        <w:ind w:left="851"/>
        <w:rPr>
          <w:lang w:val="id-ID"/>
        </w:rPr>
      </w:pPr>
      <w:r w:rsidRPr="00703531">
        <w:rPr>
          <w:lang w:val="id-ID"/>
        </w:rPr>
        <w:t>Sehingga tiap lawan berlutut menyembah.</w:t>
      </w:r>
    </w:p>
    <w:p w14:paraId="65E11C38" w14:textId="5507713C" w:rsidR="00703531" w:rsidRPr="00D42508" w:rsidRDefault="00703531" w:rsidP="00E81195">
      <w:pPr>
        <w:pStyle w:val="DaftarParagraf"/>
        <w:numPr>
          <w:ilvl w:val="0"/>
          <w:numId w:val="152"/>
        </w:numPr>
        <w:ind w:left="851" w:hanging="284"/>
        <w:rPr>
          <w:lang w:val="id-ID"/>
        </w:rPr>
      </w:pPr>
      <w:r w:rsidRPr="00D42508">
        <w:rPr>
          <w:lang w:val="id-ID"/>
        </w:rPr>
        <w:t xml:space="preserve">Hai angkit bagi Yesus, dengar panggilan-Nya! </w:t>
      </w:r>
    </w:p>
    <w:p w14:paraId="08048802" w14:textId="77777777" w:rsidR="00703531" w:rsidRPr="00703531" w:rsidRDefault="00703531" w:rsidP="00E81195">
      <w:pPr>
        <w:ind w:left="851"/>
        <w:rPr>
          <w:lang w:val="id-ID"/>
        </w:rPr>
      </w:pPr>
      <w:r w:rsidRPr="00703531">
        <w:rPr>
          <w:lang w:val="id-ID"/>
        </w:rPr>
        <w:t xml:space="preserve">Hadapilah tantangan, hari-Nya inilah! </w:t>
      </w:r>
    </w:p>
    <w:p w14:paraId="30E26B47" w14:textId="77777777" w:rsidR="00703531" w:rsidRPr="00703531" w:rsidRDefault="00703531" w:rsidP="00E81195">
      <w:pPr>
        <w:ind w:left="851"/>
        <w:rPr>
          <w:lang w:val="id-ID"/>
        </w:rPr>
      </w:pPr>
      <w:r w:rsidRPr="00703531">
        <w:rPr>
          <w:lang w:val="id-ID"/>
        </w:rPr>
        <w:t>Dan biar tak terbilang pasukan kuasa g'lap,</w:t>
      </w:r>
    </w:p>
    <w:p w14:paraId="793A3F42" w14:textId="77777777" w:rsidR="00703531" w:rsidRPr="00703531" w:rsidRDefault="00703531" w:rsidP="00E81195">
      <w:pPr>
        <w:ind w:left="851"/>
        <w:rPr>
          <w:lang w:val="id-ID"/>
        </w:rPr>
      </w:pPr>
      <w:r w:rsidRPr="00703531">
        <w:rPr>
          <w:lang w:val="id-ID"/>
        </w:rPr>
        <w:t>semakin berbahaya, semakin kau tegap.</w:t>
      </w:r>
    </w:p>
    <w:p w14:paraId="0616BD15" w14:textId="325B9762" w:rsidR="00703531" w:rsidRPr="00D42508" w:rsidRDefault="00703531" w:rsidP="00E81195">
      <w:pPr>
        <w:pStyle w:val="DaftarParagraf"/>
        <w:numPr>
          <w:ilvl w:val="0"/>
          <w:numId w:val="152"/>
        </w:numPr>
        <w:ind w:left="851" w:hanging="284"/>
        <w:rPr>
          <w:lang w:val="id-ID"/>
        </w:rPr>
      </w:pPr>
      <w:r w:rsidRPr="00D42508">
        <w:rPr>
          <w:lang w:val="id-ID"/>
        </w:rPr>
        <w:t xml:space="preserve">Hai bangkit bagi Yesus, pohonkan kuat-Nya; </w:t>
      </w:r>
    </w:p>
    <w:p w14:paraId="31608B06" w14:textId="77777777" w:rsidR="00703531" w:rsidRPr="00703531" w:rsidRDefault="00703531" w:rsidP="00E81195">
      <w:pPr>
        <w:ind w:left="851"/>
        <w:rPr>
          <w:lang w:val="id-ID"/>
        </w:rPr>
      </w:pPr>
      <w:r w:rsidRPr="00703531">
        <w:rPr>
          <w:lang w:val="id-ID"/>
        </w:rPr>
        <w:t xml:space="preserve">tenagamu sendiri tentu tak cukuplah. </w:t>
      </w:r>
    </w:p>
    <w:p w14:paraId="5FC22817" w14:textId="77777777" w:rsidR="00703531" w:rsidRPr="00703531" w:rsidRDefault="00703531" w:rsidP="00E81195">
      <w:pPr>
        <w:ind w:left="851"/>
        <w:rPr>
          <w:lang w:val="id-ID"/>
        </w:rPr>
      </w:pPr>
      <w:r w:rsidRPr="00703531">
        <w:rPr>
          <w:lang w:val="id-ID"/>
        </w:rPr>
        <w:t>Kenakan perlengkapan senjata Roh Kudus;</w:t>
      </w:r>
    </w:p>
    <w:p w14:paraId="3688DC10" w14:textId="77777777" w:rsidR="00703531" w:rsidRPr="00703531" w:rsidRDefault="00703531" w:rsidP="00E81195">
      <w:pPr>
        <w:ind w:left="851"/>
        <w:rPr>
          <w:lang w:val="id-ID"/>
        </w:rPr>
      </w:pPr>
      <w:r w:rsidRPr="00703531">
        <w:rPr>
          <w:lang w:val="id-ID"/>
        </w:rPr>
        <w:t>berjaga dan berdoa supaya siap t'rus!</w:t>
      </w:r>
    </w:p>
    <w:p w14:paraId="321B80A7" w14:textId="77777777" w:rsidR="00703531" w:rsidRPr="00703531" w:rsidRDefault="00703531" w:rsidP="00E81195">
      <w:pPr>
        <w:ind w:left="567"/>
        <w:rPr>
          <w:lang w:val="id-ID"/>
        </w:rPr>
      </w:pPr>
      <w:r w:rsidRPr="00703531">
        <w:rPr>
          <w:lang w:val="id-ID"/>
        </w:rPr>
        <w:t xml:space="preserve">Medly “Bangkit S’rukan Nama Yesus” (https://unlimitedworship.org/songs/detail/2120/Bangkit-Serukan-Nama-Yesus) </w:t>
      </w:r>
    </w:p>
    <w:p w14:paraId="642355DE" w14:textId="77777777" w:rsidR="00703531" w:rsidRPr="00703531" w:rsidRDefault="00703531" w:rsidP="00703531">
      <w:pPr>
        <w:rPr>
          <w:lang w:val="id-ID"/>
        </w:rPr>
      </w:pPr>
    </w:p>
    <w:p w14:paraId="3AA1FF43" w14:textId="77777777" w:rsidR="00703531" w:rsidRPr="00E81195" w:rsidRDefault="00703531" w:rsidP="00E81195">
      <w:pPr>
        <w:ind w:left="567"/>
        <w:rPr>
          <w:i/>
          <w:iCs/>
          <w:lang w:val="id-ID"/>
        </w:rPr>
      </w:pPr>
      <w:r w:rsidRPr="00E81195">
        <w:rPr>
          <w:i/>
          <w:iCs/>
          <w:lang w:val="id-ID"/>
        </w:rPr>
        <w:t>Verse</w:t>
      </w:r>
    </w:p>
    <w:p w14:paraId="73CA9078" w14:textId="77777777" w:rsidR="00703531" w:rsidRPr="00703531" w:rsidRDefault="00703531" w:rsidP="00E81195">
      <w:pPr>
        <w:ind w:left="567"/>
        <w:rPr>
          <w:lang w:val="id-ID"/>
        </w:rPr>
      </w:pPr>
      <w:r w:rsidRPr="00703531">
        <w:rPr>
          <w:lang w:val="id-ID"/>
        </w:rPr>
        <w:t>Bangkit s'rukan nama Yesus</w:t>
      </w:r>
    </w:p>
    <w:p w14:paraId="3D153159" w14:textId="77777777" w:rsidR="00703531" w:rsidRPr="00703531" w:rsidRDefault="00703531" w:rsidP="00E81195">
      <w:pPr>
        <w:ind w:left="567"/>
        <w:rPr>
          <w:lang w:val="id-ID"/>
        </w:rPr>
      </w:pPr>
      <w:r w:rsidRPr="00703531">
        <w:rPr>
          <w:lang w:val="id-ID"/>
        </w:rPr>
        <w:t>Maju nyatakan Kuasa-Nya</w:t>
      </w:r>
    </w:p>
    <w:p w14:paraId="7112F095" w14:textId="77777777" w:rsidR="00703531" w:rsidRPr="00703531" w:rsidRDefault="00703531" w:rsidP="00E81195">
      <w:pPr>
        <w:ind w:left="567"/>
        <w:rPr>
          <w:lang w:val="id-ID"/>
        </w:rPr>
      </w:pPr>
      <w:r w:rsidRPr="00703531">
        <w:rPr>
          <w:lang w:val="id-ID"/>
        </w:rPr>
        <w:lastRenderedPageBreak/>
        <w:t>Kita buat iblis gemetar</w:t>
      </w:r>
    </w:p>
    <w:p w14:paraId="7EA46861" w14:textId="77777777" w:rsidR="00703531" w:rsidRPr="00703531" w:rsidRDefault="00703531" w:rsidP="00E81195">
      <w:pPr>
        <w:ind w:left="567"/>
        <w:rPr>
          <w:lang w:val="id-ID"/>
        </w:rPr>
      </w:pPr>
      <w:r w:rsidRPr="00703531">
        <w:rPr>
          <w:lang w:val="id-ID"/>
        </w:rPr>
        <w:t>Kalahkan tipu dayanya</w:t>
      </w:r>
    </w:p>
    <w:p w14:paraId="044552F1" w14:textId="77777777" w:rsidR="00703531" w:rsidRPr="00703531" w:rsidRDefault="00703531" w:rsidP="00E81195">
      <w:pPr>
        <w:ind w:left="567"/>
        <w:rPr>
          <w:lang w:val="id-ID"/>
        </w:rPr>
      </w:pPr>
      <w:r w:rsidRPr="00703531">
        <w:rPr>
          <w:lang w:val="id-ID"/>
        </w:rPr>
        <w:t>Dengan Kuasa Nama-Nya</w:t>
      </w:r>
    </w:p>
    <w:p w14:paraId="73341147" w14:textId="77777777" w:rsidR="00703531" w:rsidRPr="00E81195" w:rsidRDefault="00703531" w:rsidP="00E81195">
      <w:pPr>
        <w:ind w:left="567"/>
        <w:rPr>
          <w:i/>
          <w:iCs/>
          <w:lang w:val="id-ID"/>
        </w:rPr>
      </w:pPr>
      <w:r w:rsidRPr="00E81195">
        <w:rPr>
          <w:i/>
          <w:iCs/>
          <w:lang w:val="id-ID"/>
        </w:rPr>
        <w:t>Chorus</w:t>
      </w:r>
    </w:p>
    <w:p w14:paraId="2F87C8E8" w14:textId="77777777" w:rsidR="00703531" w:rsidRPr="00703531" w:rsidRDefault="00703531" w:rsidP="00E81195">
      <w:pPr>
        <w:ind w:left="567"/>
        <w:rPr>
          <w:lang w:val="id-ID"/>
        </w:rPr>
      </w:pPr>
      <w:r w:rsidRPr="00703531">
        <w:rPr>
          <w:lang w:val="id-ID"/>
        </w:rPr>
        <w:t>Nama Yesus menara yang kuat</w:t>
      </w:r>
    </w:p>
    <w:p w14:paraId="0733265B" w14:textId="77777777" w:rsidR="00703531" w:rsidRPr="00703531" w:rsidRDefault="00703531" w:rsidP="00E81195">
      <w:pPr>
        <w:ind w:left="567"/>
        <w:rPr>
          <w:lang w:val="id-ID"/>
        </w:rPr>
      </w:pPr>
      <w:r w:rsidRPr="00703531">
        <w:rPr>
          <w:lang w:val="id-ID"/>
        </w:rPr>
        <w:t>Nama Yesus Kota benteng yang teguh</w:t>
      </w:r>
    </w:p>
    <w:p w14:paraId="50531BC4" w14:textId="77777777" w:rsidR="00703531" w:rsidRPr="00703531" w:rsidRDefault="00703531" w:rsidP="00E81195">
      <w:pPr>
        <w:ind w:left="567"/>
        <w:rPr>
          <w:lang w:val="id-ID"/>
        </w:rPr>
      </w:pPr>
      <w:r w:rsidRPr="00703531">
        <w:rPr>
          <w:lang w:val="id-ID"/>
        </w:rPr>
        <w:t>Nama Yesus kalahkan semua musuh</w:t>
      </w:r>
    </w:p>
    <w:p w14:paraId="1F5D1C93" w14:textId="77777777" w:rsidR="00703531" w:rsidRPr="00703531" w:rsidRDefault="00703531" w:rsidP="00E81195">
      <w:pPr>
        <w:ind w:left="567"/>
        <w:rPr>
          <w:lang w:val="id-ID"/>
        </w:rPr>
      </w:pPr>
      <w:r w:rsidRPr="00703531">
        <w:rPr>
          <w:lang w:val="id-ID"/>
        </w:rPr>
        <w:t>Nama Yesus diatas s'galanya</w:t>
      </w:r>
    </w:p>
    <w:p w14:paraId="521DFC3B" w14:textId="77777777" w:rsidR="00703531" w:rsidRPr="00703531" w:rsidRDefault="00703531" w:rsidP="00703531">
      <w:pPr>
        <w:rPr>
          <w:lang w:val="id-ID"/>
        </w:rPr>
      </w:pPr>
    </w:p>
    <w:p w14:paraId="6362528D" w14:textId="6EE62A00" w:rsidR="00703531" w:rsidRPr="00703531" w:rsidRDefault="00E81195" w:rsidP="00E81195">
      <w:pPr>
        <w:tabs>
          <w:tab w:val="right" w:pos="6481"/>
        </w:tabs>
        <w:rPr>
          <w:lang w:val="id-ID"/>
        </w:rPr>
      </w:pPr>
      <w:r>
        <w:rPr>
          <w:lang w:val="id-ID"/>
        </w:rPr>
        <w:tab/>
      </w:r>
      <w:r w:rsidR="00703531" w:rsidRPr="00703531">
        <w:rPr>
          <w:lang w:val="id-ID"/>
        </w:rPr>
        <w:t xml:space="preserve">(duduk) </w:t>
      </w:r>
    </w:p>
    <w:p w14:paraId="508ACFC8" w14:textId="2C036079" w:rsidR="00703531" w:rsidRPr="00703531" w:rsidRDefault="00703531" w:rsidP="00D42508">
      <w:pPr>
        <w:tabs>
          <w:tab w:val="left" w:pos="567"/>
        </w:tabs>
        <w:ind w:left="567" w:hanging="567"/>
        <w:jc w:val="both"/>
        <w:rPr>
          <w:lang w:val="id-ID"/>
        </w:rPr>
      </w:pPr>
      <w:r w:rsidRPr="00703531">
        <w:rPr>
          <w:lang w:val="id-ID"/>
        </w:rPr>
        <w:t>PL:</w:t>
      </w:r>
      <w:r w:rsidR="00D42508">
        <w:rPr>
          <w:lang w:val="id-ID"/>
        </w:rPr>
        <w:tab/>
      </w:r>
      <w:r w:rsidRPr="00703531">
        <w:rPr>
          <w:lang w:val="id-ID"/>
        </w:rPr>
        <w:t xml:space="preserve"> Nama Yesus, nama yang kuat. Ia di atas segalanya. Tidak ada kuasa apa pun yang sanggup mengalahkan Dia. Kuasa kejahatan, dosa, kekerasan, fitnah, bullying tidak mampu mengalahkan kuasa kasih Kristus. Ia Allah yang memulihkan. Hidupku, hidupmu dipulihkan oleh kuasa kebangkitan-Nya (intro nyanyian “Dia Sanggup”- https://unlimitedworship.org/songs/detail/2197/Dia-Sanggup).   </w:t>
      </w:r>
    </w:p>
    <w:p w14:paraId="7852178D" w14:textId="77777777" w:rsidR="00703531" w:rsidRPr="00703531" w:rsidRDefault="00703531" w:rsidP="00703531">
      <w:pPr>
        <w:rPr>
          <w:lang w:val="id-ID"/>
        </w:rPr>
      </w:pPr>
    </w:p>
    <w:p w14:paraId="41545050" w14:textId="11D93CBC" w:rsidR="00703531" w:rsidRPr="00703531" w:rsidRDefault="00703531" w:rsidP="00E81195">
      <w:pPr>
        <w:rPr>
          <w:lang w:val="id-ID"/>
        </w:rPr>
      </w:pPr>
      <w:r w:rsidRPr="00703531">
        <w:rPr>
          <w:lang w:val="id-ID"/>
        </w:rPr>
        <w:t xml:space="preserve">WL:  </w:t>
      </w:r>
      <w:r w:rsidRPr="00E81195">
        <w:rPr>
          <w:i/>
          <w:iCs/>
          <w:lang w:val="id-ID"/>
        </w:rPr>
        <w:t>Verse 1</w:t>
      </w:r>
    </w:p>
    <w:p w14:paraId="5A99EFD1" w14:textId="77777777" w:rsidR="00703531" w:rsidRPr="00703531" w:rsidRDefault="00703531" w:rsidP="00E81195">
      <w:pPr>
        <w:ind w:left="567"/>
        <w:rPr>
          <w:lang w:val="id-ID"/>
        </w:rPr>
      </w:pPr>
      <w:r w:rsidRPr="00703531">
        <w:rPr>
          <w:lang w:val="id-ID"/>
        </w:rPr>
        <w:t>Yesus Tuhan, mulialah nama-Nya</w:t>
      </w:r>
    </w:p>
    <w:p w14:paraId="5E921C96" w14:textId="77777777" w:rsidR="00703531" w:rsidRPr="00703531" w:rsidRDefault="00703531" w:rsidP="00E81195">
      <w:pPr>
        <w:ind w:left="567"/>
        <w:rPr>
          <w:lang w:val="id-ID"/>
        </w:rPr>
      </w:pPr>
      <w:r w:rsidRPr="00703531">
        <w:rPr>
          <w:lang w:val="id-ID"/>
        </w:rPr>
        <w:t>Yesus Allahku, besar kasih-Nya</w:t>
      </w:r>
    </w:p>
    <w:p w14:paraId="265F8368" w14:textId="77777777" w:rsidR="00703531" w:rsidRPr="00703531" w:rsidRDefault="00703531" w:rsidP="00E81195">
      <w:pPr>
        <w:ind w:left="567"/>
        <w:rPr>
          <w:lang w:val="id-ID"/>
        </w:rPr>
      </w:pPr>
      <w:r w:rsidRPr="00703531">
        <w:rPr>
          <w:lang w:val="id-ID"/>
        </w:rPr>
        <w:t>Dahulu sekarang dan sampai slamanya</w:t>
      </w:r>
    </w:p>
    <w:p w14:paraId="3940E940" w14:textId="77777777" w:rsidR="00703531" w:rsidRPr="00703531" w:rsidRDefault="00703531" w:rsidP="00E81195">
      <w:pPr>
        <w:ind w:left="567"/>
        <w:rPr>
          <w:lang w:val="id-ID"/>
        </w:rPr>
      </w:pPr>
      <w:r w:rsidRPr="00703531">
        <w:rPr>
          <w:lang w:val="id-ID"/>
        </w:rPr>
        <w:t>KasihNya tak pernah berubah</w:t>
      </w:r>
    </w:p>
    <w:p w14:paraId="0A410622" w14:textId="77777777" w:rsidR="00703531" w:rsidRPr="00703531" w:rsidRDefault="00703531" w:rsidP="00E81195">
      <w:pPr>
        <w:ind w:left="567"/>
        <w:rPr>
          <w:lang w:val="id-ID"/>
        </w:rPr>
      </w:pPr>
    </w:p>
    <w:p w14:paraId="7B94FD92" w14:textId="77777777" w:rsidR="00703531" w:rsidRPr="00E81195" w:rsidRDefault="00703531" w:rsidP="00E81195">
      <w:pPr>
        <w:ind w:left="567" w:hanging="567"/>
        <w:rPr>
          <w:b/>
          <w:bCs/>
          <w:lang w:val="id-ID"/>
        </w:rPr>
      </w:pPr>
      <w:r w:rsidRPr="00E81195">
        <w:rPr>
          <w:b/>
          <w:bCs/>
          <w:lang w:val="id-ID"/>
        </w:rPr>
        <w:t>Remaja menyanyikan verse 2, dst.</w:t>
      </w:r>
    </w:p>
    <w:p w14:paraId="1DD0C539" w14:textId="77777777" w:rsidR="00703531" w:rsidRPr="00E81195" w:rsidRDefault="00703531" w:rsidP="00E81195">
      <w:pPr>
        <w:ind w:left="567"/>
        <w:rPr>
          <w:i/>
          <w:iCs/>
          <w:lang w:val="id-ID"/>
        </w:rPr>
      </w:pPr>
      <w:r w:rsidRPr="00E81195">
        <w:rPr>
          <w:i/>
          <w:iCs/>
          <w:lang w:val="id-ID"/>
        </w:rPr>
        <w:t>Verse 2</w:t>
      </w:r>
    </w:p>
    <w:p w14:paraId="6D2AE6DC" w14:textId="77777777" w:rsidR="00703531" w:rsidRPr="00703531" w:rsidRDefault="00703531" w:rsidP="00E81195">
      <w:pPr>
        <w:ind w:left="567"/>
        <w:rPr>
          <w:lang w:val="id-ID"/>
        </w:rPr>
      </w:pPr>
      <w:r w:rsidRPr="00703531">
        <w:rPr>
          <w:lang w:val="id-ID"/>
        </w:rPr>
        <w:t>Yesus Tuhan, mulialah nama-Nya</w:t>
      </w:r>
    </w:p>
    <w:p w14:paraId="21E766E2" w14:textId="77777777" w:rsidR="00703531" w:rsidRPr="00703531" w:rsidRDefault="00703531" w:rsidP="00E81195">
      <w:pPr>
        <w:ind w:left="567"/>
        <w:rPr>
          <w:lang w:val="id-ID"/>
        </w:rPr>
      </w:pPr>
      <w:r w:rsidRPr="00703531">
        <w:rPr>
          <w:lang w:val="id-ID"/>
        </w:rPr>
        <w:t>Yesus Allahku, besar kuasa-Nya</w:t>
      </w:r>
    </w:p>
    <w:p w14:paraId="4562A160" w14:textId="77777777" w:rsidR="00703531" w:rsidRPr="00703531" w:rsidRDefault="00703531" w:rsidP="00E81195">
      <w:pPr>
        <w:ind w:left="567"/>
        <w:rPr>
          <w:lang w:val="id-ID"/>
        </w:rPr>
      </w:pPr>
      <w:r w:rsidRPr="00703531">
        <w:rPr>
          <w:lang w:val="id-ID"/>
        </w:rPr>
        <w:t>Dahulu sekarang dan sampai slamanya</w:t>
      </w:r>
    </w:p>
    <w:p w14:paraId="73D5BF55" w14:textId="77777777" w:rsidR="00703531" w:rsidRPr="00703531" w:rsidRDefault="00703531" w:rsidP="00E81195">
      <w:pPr>
        <w:ind w:left="567"/>
        <w:rPr>
          <w:lang w:val="id-ID"/>
        </w:rPr>
      </w:pPr>
      <w:r w:rsidRPr="00703531">
        <w:rPr>
          <w:lang w:val="id-ID"/>
        </w:rPr>
        <w:t>KuasaNya tak pernah berubah</w:t>
      </w:r>
    </w:p>
    <w:p w14:paraId="03E97E70" w14:textId="77777777" w:rsidR="00703531" w:rsidRPr="00E81195" w:rsidRDefault="00703531" w:rsidP="00E81195">
      <w:pPr>
        <w:ind w:left="567"/>
        <w:rPr>
          <w:i/>
          <w:iCs/>
          <w:lang w:val="id-ID"/>
        </w:rPr>
      </w:pPr>
      <w:r w:rsidRPr="00E81195">
        <w:rPr>
          <w:i/>
          <w:iCs/>
          <w:lang w:val="id-ID"/>
        </w:rPr>
        <w:t>Chorus</w:t>
      </w:r>
    </w:p>
    <w:p w14:paraId="2FA43341" w14:textId="77777777" w:rsidR="00703531" w:rsidRPr="00703531" w:rsidRDefault="00703531" w:rsidP="00E81195">
      <w:pPr>
        <w:ind w:left="567"/>
        <w:rPr>
          <w:lang w:val="id-ID"/>
        </w:rPr>
      </w:pPr>
      <w:r w:rsidRPr="00703531">
        <w:rPr>
          <w:lang w:val="id-ID"/>
        </w:rPr>
        <w:t>Dia sanggup, Yesus sanggup</w:t>
      </w:r>
    </w:p>
    <w:p w14:paraId="494F10AA" w14:textId="77777777" w:rsidR="00703531" w:rsidRPr="00703531" w:rsidRDefault="00703531" w:rsidP="00E81195">
      <w:pPr>
        <w:ind w:left="567"/>
        <w:rPr>
          <w:lang w:val="id-ID"/>
        </w:rPr>
      </w:pPr>
      <w:r w:rsidRPr="00703531">
        <w:rPr>
          <w:lang w:val="id-ID"/>
        </w:rPr>
        <w:t>Melakukan perkara yang besar</w:t>
      </w:r>
    </w:p>
    <w:p w14:paraId="793F319B" w14:textId="77777777" w:rsidR="00703531" w:rsidRPr="00703531" w:rsidRDefault="00703531" w:rsidP="00E81195">
      <w:pPr>
        <w:ind w:left="567"/>
        <w:rPr>
          <w:lang w:val="id-ID"/>
        </w:rPr>
      </w:pPr>
      <w:r w:rsidRPr="00703531">
        <w:rPr>
          <w:lang w:val="id-ID"/>
        </w:rPr>
        <w:t>Dia sanggup Yesus sanggup</w:t>
      </w:r>
    </w:p>
    <w:p w14:paraId="085EFE13" w14:textId="77777777" w:rsidR="00703531" w:rsidRPr="00703531" w:rsidRDefault="00703531" w:rsidP="00E81195">
      <w:pPr>
        <w:ind w:left="567"/>
        <w:rPr>
          <w:lang w:val="id-ID"/>
        </w:rPr>
      </w:pPr>
      <w:r w:rsidRPr="00703531">
        <w:rPr>
          <w:lang w:val="id-ID"/>
        </w:rPr>
        <w:t>Memulihkan yang terluka</w:t>
      </w:r>
    </w:p>
    <w:p w14:paraId="3F45CEA2" w14:textId="77777777" w:rsidR="00703531" w:rsidRPr="00703531" w:rsidRDefault="00703531" w:rsidP="00E81195">
      <w:pPr>
        <w:ind w:left="567"/>
        <w:rPr>
          <w:lang w:val="id-ID"/>
        </w:rPr>
      </w:pPr>
      <w:r w:rsidRPr="00703531">
        <w:rPr>
          <w:lang w:val="id-ID"/>
        </w:rPr>
        <w:t>Menyembuhkan yang menderita</w:t>
      </w:r>
    </w:p>
    <w:p w14:paraId="7414EB60" w14:textId="77777777" w:rsidR="00703531" w:rsidRPr="00703531" w:rsidRDefault="00703531" w:rsidP="00E81195">
      <w:pPr>
        <w:ind w:left="567"/>
        <w:rPr>
          <w:lang w:val="id-ID"/>
        </w:rPr>
      </w:pPr>
      <w:r w:rsidRPr="00703531">
        <w:rPr>
          <w:lang w:val="id-ID"/>
        </w:rPr>
        <w:t>Dia sanggup memulihkan hidupku</w:t>
      </w:r>
    </w:p>
    <w:p w14:paraId="6BF1756E" w14:textId="77777777" w:rsidR="00703531" w:rsidRPr="00703531" w:rsidRDefault="00703531" w:rsidP="00703531">
      <w:pPr>
        <w:rPr>
          <w:lang w:val="id-ID"/>
        </w:rPr>
      </w:pPr>
      <w:r w:rsidRPr="00703531">
        <w:rPr>
          <w:lang w:val="id-ID"/>
        </w:rPr>
        <w:lastRenderedPageBreak/>
        <w:t>Pelayan Firman (PF) menaikkan doa dan memberitakan firman Tuhan dari Lukas 24:1-12 dengan tema “KEBANGKITAN: KEMENANGAN BAGI KEHIDUPAN”</w:t>
      </w:r>
    </w:p>
    <w:p w14:paraId="2932E650" w14:textId="77777777" w:rsidR="00703531" w:rsidRPr="00703531" w:rsidRDefault="00703531" w:rsidP="00703531">
      <w:pPr>
        <w:rPr>
          <w:lang w:val="id-ID"/>
        </w:rPr>
      </w:pPr>
    </w:p>
    <w:p w14:paraId="20BA4D87" w14:textId="77777777" w:rsidR="00703531" w:rsidRPr="004C7E5E" w:rsidRDefault="00703531" w:rsidP="00703531">
      <w:pPr>
        <w:rPr>
          <w:b/>
          <w:bCs/>
          <w:lang w:val="id-ID"/>
        </w:rPr>
      </w:pPr>
      <w:r w:rsidRPr="004C7E5E">
        <w:rPr>
          <w:b/>
          <w:bCs/>
          <w:lang w:val="id-ID"/>
        </w:rPr>
        <w:t>Saat Teduh dan Doa Syafaat</w:t>
      </w:r>
    </w:p>
    <w:p w14:paraId="263CEBF1" w14:textId="77777777" w:rsidR="00703531" w:rsidRPr="00703531" w:rsidRDefault="00703531" w:rsidP="00703531">
      <w:pPr>
        <w:rPr>
          <w:lang w:val="id-ID"/>
        </w:rPr>
      </w:pPr>
    </w:p>
    <w:p w14:paraId="0A34435D" w14:textId="77777777" w:rsidR="00703531" w:rsidRPr="004C7E5E" w:rsidRDefault="00703531" w:rsidP="00703531">
      <w:pPr>
        <w:rPr>
          <w:b/>
          <w:bCs/>
          <w:lang w:val="id-ID"/>
        </w:rPr>
      </w:pPr>
      <w:r w:rsidRPr="004C7E5E">
        <w:rPr>
          <w:b/>
          <w:bCs/>
          <w:lang w:val="id-ID"/>
        </w:rPr>
        <w:t xml:space="preserve">Pengakuan Iman </w:t>
      </w:r>
      <w:r w:rsidRPr="004C7E5E">
        <w:rPr>
          <w:b/>
          <w:bCs/>
          <w:lang w:val="id-ID"/>
        </w:rPr>
        <w:tab/>
        <w:t>(berdiri)</w:t>
      </w:r>
    </w:p>
    <w:p w14:paraId="6FC2C47D" w14:textId="75399243" w:rsidR="00D42508" w:rsidRDefault="00703531" w:rsidP="00E81195">
      <w:pPr>
        <w:ind w:left="567" w:hanging="567"/>
        <w:rPr>
          <w:lang w:val="id-ID"/>
        </w:rPr>
      </w:pPr>
      <w:r w:rsidRPr="00703531">
        <w:rPr>
          <w:lang w:val="id-ID"/>
        </w:rPr>
        <w:t>PL:</w:t>
      </w:r>
      <w:r w:rsidR="00E81195">
        <w:rPr>
          <w:lang w:val="id-ID"/>
        </w:rPr>
        <w:tab/>
      </w:r>
      <w:r w:rsidRPr="00703531">
        <w:rPr>
          <w:lang w:val="id-ID"/>
        </w:rPr>
        <w:t>Teman-teman, dengan berdiri, kita menyatakan pengakuan iman kita menurut Pengakuan Iman Rasuli yang demikian…..Aku percaya….</w:t>
      </w:r>
    </w:p>
    <w:p w14:paraId="71E7CD89" w14:textId="77777777" w:rsidR="00D42508" w:rsidRDefault="00D42508" w:rsidP="00D42508">
      <w:pPr>
        <w:ind w:left="426" w:hanging="426"/>
        <w:rPr>
          <w:lang w:val="id-ID"/>
        </w:rPr>
      </w:pPr>
    </w:p>
    <w:p w14:paraId="6B8B8939" w14:textId="77777777" w:rsidR="00D42508" w:rsidRPr="004C7E5E" w:rsidRDefault="00703531" w:rsidP="00D42508">
      <w:pPr>
        <w:ind w:left="426" w:hanging="426"/>
        <w:rPr>
          <w:b/>
          <w:bCs/>
          <w:lang w:val="id-ID"/>
        </w:rPr>
      </w:pPr>
      <w:r w:rsidRPr="004C7E5E">
        <w:rPr>
          <w:b/>
          <w:bCs/>
          <w:lang w:val="id-ID"/>
        </w:rPr>
        <w:t>Persembahan</w:t>
      </w:r>
    </w:p>
    <w:p w14:paraId="05C8BD18" w14:textId="24FC62FC" w:rsidR="00703531" w:rsidRPr="00703531" w:rsidRDefault="00703531" w:rsidP="00E81195">
      <w:pPr>
        <w:ind w:left="567" w:hanging="567"/>
        <w:jc w:val="both"/>
        <w:rPr>
          <w:lang w:val="id-ID"/>
        </w:rPr>
      </w:pPr>
      <w:r w:rsidRPr="00703531">
        <w:rPr>
          <w:lang w:val="id-ID"/>
        </w:rPr>
        <w:t>PL:</w:t>
      </w:r>
      <w:r w:rsidR="00D42508">
        <w:rPr>
          <w:lang w:val="id-ID"/>
        </w:rPr>
        <w:tab/>
      </w:r>
      <w:r w:rsidRPr="00703531">
        <w:rPr>
          <w:lang w:val="id-ID"/>
        </w:rPr>
        <w:t>Kebangkitan Tuhan Yesus menjadikan kehidupan diselamatkan. Tidak ada kata lain yang dapat kita katakan selain: “Puji Tuhan, terimakasih Tuhan…”. Sebagai ungkapan syukur pada Allah, hari ini kita menaikkan persembahan syukur. Wujud syukur itu kita lakukan dengan memberikan persembahan. Mazmur 54:8 mengatakan: “Dengan rela hati aku akan mempersembahkan kurban kepada-Mu, bersyukur kepada nama-Mu sebab Engkau baik, ya TUHAN”.</w:t>
      </w:r>
    </w:p>
    <w:p w14:paraId="010AE491" w14:textId="77777777" w:rsidR="00703531" w:rsidRPr="00703531" w:rsidRDefault="00703531" w:rsidP="00703531">
      <w:pPr>
        <w:rPr>
          <w:lang w:val="id-ID"/>
        </w:rPr>
      </w:pPr>
    </w:p>
    <w:p w14:paraId="19EF2D8D" w14:textId="61E51353" w:rsidR="00703531" w:rsidRPr="00703531" w:rsidRDefault="00703531" w:rsidP="00703531">
      <w:pPr>
        <w:rPr>
          <w:lang w:val="id-ID"/>
        </w:rPr>
      </w:pPr>
      <w:r w:rsidRPr="00703531">
        <w:rPr>
          <w:lang w:val="id-ID"/>
        </w:rPr>
        <w:t>(Remaja menaikkan persembahan dengan menyanyikan dari PKJ  146 - Bawa Persembahanmu</w:t>
      </w:r>
      <w:r w:rsidR="00E81195">
        <w:rPr>
          <w:lang w:val="id-ID"/>
        </w:rPr>
        <w:t>)</w:t>
      </w:r>
    </w:p>
    <w:p w14:paraId="07B32769" w14:textId="77777777" w:rsidR="00703531" w:rsidRPr="00703531" w:rsidRDefault="00703531" w:rsidP="00703531">
      <w:pPr>
        <w:rPr>
          <w:lang w:val="id-ID"/>
        </w:rPr>
      </w:pPr>
    </w:p>
    <w:p w14:paraId="7EFB940F" w14:textId="6EDE375A" w:rsidR="00703531" w:rsidRPr="00D42508" w:rsidRDefault="00703531" w:rsidP="00E81195">
      <w:pPr>
        <w:pStyle w:val="DaftarParagraf"/>
        <w:numPr>
          <w:ilvl w:val="6"/>
          <w:numId w:val="80"/>
        </w:numPr>
        <w:ind w:left="851" w:hanging="284"/>
        <w:rPr>
          <w:lang w:val="id-ID"/>
        </w:rPr>
      </w:pPr>
      <w:r w:rsidRPr="00D42508">
        <w:rPr>
          <w:lang w:val="id-ID"/>
        </w:rPr>
        <w:t>Bawa persembahanmu dalam rumah Tuhan</w:t>
      </w:r>
    </w:p>
    <w:p w14:paraId="146C12C1" w14:textId="77777777" w:rsidR="00703531" w:rsidRPr="00703531" w:rsidRDefault="00703531" w:rsidP="00E81195">
      <w:pPr>
        <w:ind w:left="851"/>
        <w:rPr>
          <w:lang w:val="id-ID"/>
        </w:rPr>
      </w:pPr>
      <w:r w:rsidRPr="00703531">
        <w:rPr>
          <w:lang w:val="id-ID"/>
        </w:rPr>
        <w:t>dengan rela hatimu, janganlah jemu.</w:t>
      </w:r>
    </w:p>
    <w:p w14:paraId="11182565" w14:textId="77777777" w:rsidR="00703531" w:rsidRPr="00703531" w:rsidRDefault="00703531" w:rsidP="00E81195">
      <w:pPr>
        <w:ind w:left="851"/>
        <w:rPr>
          <w:lang w:val="id-ID"/>
        </w:rPr>
      </w:pPr>
      <w:r w:rsidRPr="00703531">
        <w:rPr>
          <w:lang w:val="id-ID"/>
        </w:rPr>
        <w:t>Bawa persembahanmu, bawa dengan suka.</w:t>
      </w:r>
    </w:p>
    <w:p w14:paraId="73C3858D" w14:textId="69944056" w:rsidR="00703531" w:rsidRPr="00703531" w:rsidRDefault="00703531" w:rsidP="00E81195">
      <w:pPr>
        <w:ind w:left="851"/>
        <w:rPr>
          <w:lang w:val="id-ID"/>
        </w:rPr>
      </w:pPr>
      <w:r w:rsidRPr="00703531">
        <w:rPr>
          <w:lang w:val="id-ID"/>
        </w:rPr>
        <w:t>Ref</w:t>
      </w:r>
      <w:r w:rsidR="00D42508">
        <w:rPr>
          <w:lang w:val="id-ID"/>
        </w:rPr>
        <w:t>r.</w:t>
      </w:r>
      <w:r w:rsidRPr="00703531">
        <w:rPr>
          <w:lang w:val="id-ID"/>
        </w:rPr>
        <w:t>:</w:t>
      </w:r>
    </w:p>
    <w:p w14:paraId="2EE77832" w14:textId="77777777" w:rsidR="00703531" w:rsidRPr="00703531" w:rsidRDefault="00703531" w:rsidP="00E81195">
      <w:pPr>
        <w:ind w:left="851"/>
        <w:rPr>
          <w:lang w:val="id-ID"/>
        </w:rPr>
      </w:pPr>
      <w:r w:rsidRPr="00703531">
        <w:rPr>
          <w:lang w:val="id-ID"/>
        </w:rPr>
        <w:t>Bawa persembahanmu, tanda sukacitamu.</w:t>
      </w:r>
    </w:p>
    <w:p w14:paraId="00FAE751" w14:textId="77777777" w:rsidR="00703531" w:rsidRPr="00703531" w:rsidRDefault="00703531" w:rsidP="00E81195">
      <w:pPr>
        <w:ind w:left="851"/>
        <w:rPr>
          <w:lang w:val="id-ID"/>
        </w:rPr>
      </w:pPr>
      <w:r w:rsidRPr="00703531">
        <w:rPr>
          <w:lang w:val="id-ID"/>
        </w:rPr>
        <w:t>Bawa persembahanmu, ucaplah syukur.</w:t>
      </w:r>
    </w:p>
    <w:p w14:paraId="7BE2BF57" w14:textId="0E33AA91" w:rsidR="00703531" w:rsidRPr="00703531" w:rsidRDefault="00E81195" w:rsidP="00E81195">
      <w:pPr>
        <w:ind w:left="851" w:hanging="284"/>
        <w:rPr>
          <w:lang w:val="id-ID"/>
        </w:rPr>
      </w:pPr>
      <w:r>
        <w:rPr>
          <w:lang w:val="id-ID"/>
        </w:rPr>
        <w:t>2.</w:t>
      </w:r>
      <w:r>
        <w:rPr>
          <w:lang w:val="id-ID"/>
        </w:rPr>
        <w:tab/>
      </w:r>
      <w:r w:rsidR="00703531" w:rsidRPr="00703531">
        <w:rPr>
          <w:lang w:val="id-ID"/>
        </w:rPr>
        <w:t>Rahmat Tuhan padamu tidak tertandingi</w:t>
      </w:r>
    </w:p>
    <w:p w14:paraId="44D3679A" w14:textId="77777777" w:rsidR="00703531" w:rsidRPr="00703531" w:rsidRDefault="00703531" w:rsidP="00E81195">
      <w:pPr>
        <w:ind w:left="851"/>
        <w:rPr>
          <w:lang w:val="id-ID"/>
        </w:rPr>
      </w:pPr>
      <w:r w:rsidRPr="00703531">
        <w:rPr>
          <w:lang w:val="id-ID"/>
        </w:rPr>
        <w:t>oleh apa saja pun dalam dunia.</w:t>
      </w:r>
    </w:p>
    <w:p w14:paraId="7D3A4BE5" w14:textId="77777777" w:rsidR="00703531" w:rsidRPr="00703531" w:rsidRDefault="00703531" w:rsidP="00E81195">
      <w:pPr>
        <w:ind w:left="851"/>
        <w:rPr>
          <w:lang w:val="id-ID"/>
        </w:rPr>
      </w:pPr>
      <w:r w:rsidRPr="00703531">
        <w:rPr>
          <w:lang w:val="id-ID"/>
        </w:rPr>
        <w:t>Kasih dan karunia sudah kau terima. Reff</w:t>
      </w:r>
    </w:p>
    <w:p w14:paraId="4FD882A5" w14:textId="14CF0604" w:rsidR="00703531" w:rsidRPr="00703531" w:rsidRDefault="00E81195" w:rsidP="00E81195">
      <w:pPr>
        <w:ind w:left="851" w:hanging="284"/>
        <w:rPr>
          <w:lang w:val="id-ID"/>
        </w:rPr>
      </w:pPr>
      <w:r>
        <w:rPr>
          <w:lang w:val="id-ID"/>
        </w:rPr>
        <w:t>3.</w:t>
      </w:r>
      <w:r>
        <w:rPr>
          <w:lang w:val="id-ID"/>
        </w:rPr>
        <w:tab/>
      </w:r>
      <w:r w:rsidR="00703531" w:rsidRPr="00703531">
        <w:rPr>
          <w:lang w:val="id-ID"/>
        </w:rPr>
        <w:t>Persembahkan dirimu untuk Tuhan pakai</w:t>
      </w:r>
    </w:p>
    <w:p w14:paraId="4018DC64" w14:textId="77777777" w:rsidR="00703531" w:rsidRPr="00703531" w:rsidRDefault="00703531" w:rsidP="00E81195">
      <w:pPr>
        <w:ind w:left="851"/>
        <w:rPr>
          <w:lang w:val="id-ID"/>
        </w:rPr>
      </w:pPr>
      <w:r w:rsidRPr="00703531">
        <w:rPr>
          <w:lang w:val="id-ID"/>
        </w:rPr>
        <w:t>agar Kerajaan-Nya makin nyatalah.</w:t>
      </w:r>
    </w:p>
    <w:p w14:paraId="14CBCA1D" w14:textId="77777777" w:rsidR="00703531" w:rsidRPr="00703531" w:rsidRDefault="00703531" w:rsidP="00E81195">
      <w:pPr>
        <w:ind w:left="851"/>
        <w:rPr>
          <w:lang w:val="id-ID"/>
        </w:rPr>
      </w:pPr>
      <w:r w:rsidRPr="00703531">
        <w:rPr>
          <w:lang w:val="id-ID"/>
        </w:rPr>
        <w:t>Damai dan sejahtera diberikan Tuhan. Reff</w:t>
      </w:r>
    </w:p>
    <w:p w14:paraId="69156F95" w14:textId="77777777" w:rsidR="00703531" w:rsidRPr="00703531" w:rsidRDefault="00703531" w:rsidP="00703531">
      <w:pPr>
        <w:rPr>
          <w:lang w:val="id-ID"/>
        </w:rPr>
      </w:pPr>
    </w:p>
    <w:p w14:paraId="7666980B" w14:textId="77777777" w:rsidR="00703531" w:rsidRPr="00703531" w:rsidRDefault="00703531" w:rsidP="00E81195">
      <w:pPr>
        <w:ind w:left="567"/>
        <w:rPr>
          <w:lang w:val="id-ID"/>
        </w:rPr>
      </w:pPr>
      <w:r w:rsidRPr="00703531">
        <w:rPr>
          <w:lang w:val="id-ID"/>
        </w:rPr>
        <w:t>(PL menaikkan doa persembahan - berdiri)</w:t>
      </w:r>
    </w:p>
    <w:p w14:paraId="37464E11" w14:textId="4EF8F30D" w:rsidR="00703531" w:rsidRPr="00703531" w:rsidRDefault="00703531" w:rsidP="00D42508">
      <w:pPr>
        <w:tabs>
          <w:tab w:val="left" w:pos="567"/>
        </w:tabs>
        <w:ind w:left="567" w:hanging="567"/>
        <w:jc w:val="both"/>
        <w:rPr>
          <w:lang w:val="id-ID"/>
        </w:rPr>
      </w:pPr>
      <w:r w:rsidRPr="00703531">
        <w:rPr>
          <w:lang w:val="id-ID"/>
        </w:rPr>
        <w:lastRenderedPageBreak/>
        <w:t xml:space="preserve">PL: </w:t>
      </w:r>
      <w:r w:rsidR="00D42508">
        <w:rPr>
          <w:lang w:val="id-ID"/>
        </w:rPr>
        <w:tab/>
      </w:r>
      <w:r w:rsidRPr="00703531">
        <w:rPr>
          <w:lang w:val="id-ID"/>
        </w:rPr>
        <w:t>Kuasa kebangkitan Yesus ada dari dahulu, sekarang dan sampai selama-lamanya. Kuasa itu menyertai kita semua supaya mampu menjalani hidup. Ada banyak tantangan dalam hidup. Mungkin tantangan dalam study, relasi dengan pacar, bullying, relasi dalam keluarga. Kuasa kebangkitan Yesus mengajarkan pada kita untuk me</w:t>
      </w:r>
      <w:r w:rsidR="00D42508">
        <w:rPr>
          <w:lang w:val="id-ID"/>
        </w:rPr>
        <w:t>n</w:t>
      </w:r>
      <w:r w:rsidRPr="00703531">
        <w:rPr>
          <w:lang w:val="id-ID"/>
        </w:rPr>
        <w:t>ghadapinya dengan kasih. Dengan penuh iman, pengharapan dan kasih, mari kita nyanyikan KJ 188 “Kristus Bangkit Soraklah”</w:t>
      </w:r>
    </w:p>
    <w:p w14:paraId="1F2DBEA4" w14:textId="77777777" w:rsidR="00703531" w:rsidRPr="00703531" w:rsidRDefault="00703531" w:rsidP="00703531">
      <w:pPr>
        <w:rPr>
          <w:lang w:val="id-ID"/>
        </w:rPr>
      </w:pPr>
    </w:p>
    <w:p w14:paraId="38F75299" w14:textId="77777777" w:rsidR="00703531" w:rsidRPr="00703531" w:rsidRDefault="00703531" w:rsidP="00E81195">
      <w:pPr>
        <w:ind w:left="567"/>
        <w:rPr>
          <w:lang w:val="id-ID"/>
        </w:rPr>
      </w:pPr>
      <w:r w:rsidRPr="00703531">
        <w:rPr>
          <w:lang w:val="id-ID"/>
        </w:rPr>
        <w:t>Semua:</w:t>
      </w:r>
    </w:p>
    <w:p w14:paraId="03289A31" w14:textId="77777777" w:rsidR="00703531" w:rsidRPr="00703531" w:rsidRDefault="00703531" w:rsidP="00E81195">
      <w:pPr>
        <w:ind w:left="567"/>
        <w:rPr>
          <w:lang w:val="id-ID"/>
        </w:rPr>
      </w:pPr>
      <w:r w:rsidRPr="00703531">
        <w:rPr>
          <w:lang w:val="id-ID"/>
        </w:rPr>
        <w:t>Kristus bangkit! Soraklah: Haleluya!</w:t>
      </w:r>
    </w:p>
    <w:p w14:paraId="47AFFEC6" w14:textId="77777777" w:rsidR="00703531" w:rsidRPr="00703531" w:rsidRDefault="00703531" w:rsidP="00E81195">
      <w:pPr>
        <w:ind w:left="567"/>
        <w:rPr>
          <w:lang w:val="id-ID"/>
        </w:rPr>
      </w:pPr>
      <w:r w:rsidRPr="00703531">
        <w:rPr>
          <w:lang w:val="id-ID"/>
        </w:rPr>
        <w:t>Bumi, sorga bergema: Haleluya!</w:t>
      </w:r>
    </w:p>
    <w:p w14:paraId="45CDDBE1" w14:textId="77777777" w:rsidR="00703531" w:rsidRPr="00703531" w:rsidRDefault="00703531" w:rsidP="00E81195">
      <w:pPr>
        <w:ind w:left="567"/>
        <w:rPr>
          <w:lang w:val="id-ID"/>
        </w:rPr>
      </w:pPr>
      <w:r w:rsidRPr="00703531">
        <w:rPr>
          <w:lang w:val="id-ID"/>
        </w:rPr>
        <w:t>Berbalasan bersyukur: Haleluya!</w:t>
      </w:r>
    </w:p>
    <w:p w14:paraId="05793171" w14:textId="77777777" w:rsidR="00703531" w:rsidRPr="00703531" w:rsidRDefault="00703531" w:rsidP="00E81195">
      <w:pPr>
        <w:ind w:left="567"/>
        <w:rPr>
          <w:lang w:val="id-ID"/>
        </w:rPr>
      </w:pPr>
      <w:r w:rsidRPr="00703531">
        <w:rPr>
          <w:lang w:val="id-ID"/>
        </w:rPr>
        <w:t>Muliakan Tuhanmu! Haleluya!</w:t>
      </w:r>
    </w:p>
    <w:p w14:paraId="156A6258" w14:textId="77777777" w:rsidR="00703531" w:rsidRPr="00703531" w:rsidRDefault="00703531" w:rsidP="00E81195">
      <w:pPr>
        <w:ind w:left="567"/>
        <w:rPr>
          <w:lang w:val="id-ID"/>
        </w:rPr>
      </w:pPr>
    </w:p>
    <w:p w14:paraId="2D4B767A" w14:textId="77777777" w:rsidR="00703531" w:rsidRPr="00703531" w:rsidRDefault="00703531" w:rsidP="00E81195">
      <w:pPr>
        <w:ind w:left="567"/>
        <w:rPr>
          <w:lang w:val="id-ID"/>
        </w:rPr>
      </w:pPr>
      <w:r w:rsidRPr="00703531">
        <w:rPr>
          <w:lang w:val="id-ID"/>
        </w:rPr>
        <w:t>Remaja Perempuan:</w:t>
      </w:r>
    </w:p>
    <w:p w14:paraId="430CFC1D" w14:textId="77777777" w:rsidR="00703531" w:rsidRPr="00703531" w:rsidRDefault="00703531" w:rsidP="00E81195">
      <w:pPr>
        <w:ind w:left="567"/>
        <w:rPr>
          <w:lang w:val="id-ID"/>
        </w:rPr>
      </w:pPr>
      <w:r w:rsidRPr="00703531">
        <w:rPr>
          <w:lang w:val="id-ID"/>
        </w:rPr>
        <w:t>Karya kasih-Nya genap, kemenangan-Nya tetap.</w:t>
      </w:r>
    </w:p>
    <w:p w14:paraId="6430BD8C" w14:textId="77777777" w:rsidR="00703531" w:rsidRPr="00703531" w:rsidRDefault="00703531" w:rsidP="00E81195">
      <w:pPr>
        <w:ind w:left="567"/>
        <w:rPr>
          <w:lang w:val="id-ID"/>
        </w:rPr>
      </w:pPr>
      <w:r w:rsidRPr="00703531">
        <w:rPr>
          <w:lang w:val="id-ID"/>
        </w:rPr>
        <w:t>Surya s’lamat jadi t’rang takkan lagi terbenam.</w:t>
      </w:r>
    </w:p>
    <w:p w14:paraId="3CE49BF8" w14:textId="77777777" w:rsidR="00703531" w:rsidRPr="00703531" w:rsidRDefault="00703531" w:rsidP="00E81195">
      <w:pPr>
        <w:ind w:left="567"/>
        <w:rPr>
          <w:lang w:val="id-ID"/>
        </w:rPr>
      </w:pPr>
    </w:p>
    <w:p w14:paraId="29405974" w14:textId="77777777" w:rsidR="00703531" w:rsidRPr="00703531" w:rsidRDefault="00703531" w:rsidP="00E81195">
      <w:pPr>
        <w:ind w:left="567"/>
        <w:rPr>
          <w:lang w:val="id-ID"/>
        </w:rPr>
      </w:pPr>
      <w:r w:rsidRPr="00703531">
        <w:rPr>
          <w:lang w:val="id-ID"/>
        </w:rPr>
        <w:t>Remaja laki-Laki:</w:t>
      </w:r>
    </w:p>
    <w:p w14:paraId="24B4813F" w14:textId="77777777" w:rsidR="00703531" w:rsidRPr="00703531" w:rsidRDefault="00703531" w:rsidP="00E81195">
      <w:pPr>
        <w:ind w:left="567"/>
        <w:rPr>
          <w:lang w:val="id-ID"/>
        </w:rPr>
      </w:pPr>
      <w:r w:rsidRPr="00703531">
        <w:rPr>
          <w:lang w:val="id-ID"/>
        </w:rPr>
        <w:t>Kuasa kubur menyerah dan neraka takluklah.</w:t>
      </w:r>
    </w:p>
    <w:p w14:paraId="3BCF1A04" w14:textId="77777777" w:rsidR="00703531" w:rsidRPr="00703531" w:rsidRDefault="00703531" w:rsidP="00E81195">
      <w:pPr>
        <w:ind w:left="567"/>
        <w:rPr>
          <w:lang w:val="id-ID"/>
        </w:rPr>
      </w:pPr>
      <w:r w:rsidRPr="00703531">
        <w:rPr>
          <w:lang w:val="id-ID"/>
        </w:rPr>
        <w:t>Kristus jaya atas maut dan terbukalah Firdaus.</w:t>
      </w:r>
    </w:p>
    <w:p w14:paraId="1325D3E9" w14:textId="77777777" w:rsidR="00703531" w:rsidRPr="00703531" w:rsidRDefault="00703531" w:rsidP="00E81195">
      <w:pPr>
        <w:ind w:left="567"/>
        <w:rPr>
          <w:lang w:val="id-ID"/>
        </w:rPr>
      </w:pPr>
    </w:p>
    <w:p w14:paraId="2D3F5DEC" w14:textId="77777777" w:rsidR="00703531" w:rsidRPr="00703531" w:rsidRDefault="00703531" w:rsidP="00E81195">
      <w:pPr>
        <w:ind w:left="567"/>
        <w:rPr>
          <w:lang w:val="id-ID"/>
        </w:rPr>
      </w:pPr>
      <w:r w:rsidRPr="00703531">
        <w:rPr>
          <w:lang w:val="id-ID"/>
        </w:rPr>
        <w:t>Semua:</w:t>
      </w:r>
    </w:p>
    <w:p w14:paraId="7302FD20" w14:textId="77777777" w:rsidR="00703531" w:rsidRPr="00703531" w:rsidRDefault="00703531" w:rsidP="00E81195">
      <w:pPr>
        <w:ind w:left="567"/>
        <w:rPr>
          <w:lang w:val="id-ID"/>
        </w:rPr>
      </w:pPr>
      <w:r w:rsidRPr="00703531">
        <w:rPr>
          <w:lang w:val="id-ID"/>
        </w:rPr>
        <w:t>Hidup Raja mulia: kita s’lamat oleh-Nya.</w:t>
      </w:r>
    </w:p>
    <w:p w14:paraId="54B59F06" w14:textId="77777777" w:rsidR="00703531" w:rsidRPr="00703531" w:rsidRDefault="00703531" w:rsidP="00E81195">
      <w:pPr>
        <w:ind w:left="567"/>
        <w:rPr>
          <w:lang w:val="id-ID"/>
        </w:rPr>
      </w:pPr>
      <w:r w:rsidRPr="00703531">
        <w:rPr>
          <w:lang w:val="id-ID"/>
        </w:rPr>
        <w:t>Maut, di mana jayamu? Kubur, mana kuasamu?</w:t>
      </w:r>
    </w:p>
    <w:p w14:paraId="56A28052" w14:textId="77777777" w:rsidR="00703531" w:rsidRPr="00703531" w:rsidRDefault="00703531" w:rsidP="00E81195">
      <w:pPr>
        <w:ind w:left="567"/>
        <w:rPr>
          <w:lang w:val="id-ID"/>
        </w:rPr>
      </w:pPr>
    </w:p>
    <w:p w14:paraId="3321AD25" w14:textId="77777777" w:rsidR="00703531" w:rsidRPr="00703531" w:rsidRDefault="00703531" w:rsidP="00E81195">
      <w:pPr>
        <w:ind w:left="567"/>
        <w:rPr>
          <w:lang w:val="id-ID"/>
        </w:rPr>
      </w:pPr>
      <w:r w:rsidRPr="00703531">
        <w:rPr>
          <w:lang w:val="id-ID"/>
        </w:rPr>
        <w:t>Hai tinggalkan maut kelam; ikut Dia yang menang!</w:t>
      </w:r>
    </w:p>
    <w:p w14:paraId="2DFC38BD" w14:textId="77777777" w:rsidR="00703531" w:rsidRPr="00703531" w:rsidRDefault="00703531" w:rsidP="00E81195">
      <w:pPr>
        <w:ind w:left="567"/>
        <w:rPr>
          <w:lang w:val="id-ID"/>
        </w:rPr>
      </w:pPr>
      <w:r w:rsidRPr="00703531">
        <w:rPr>
          <w:lang w:val="id-ID"/>
        </w:rPr>
        <w:t>Bangkitlah, manusia, dalam kebangkitan-Nya!</w:t>
      </w:r>
    </w:p>
    <w:p w14:paraId="40196B66" w14:textId="77777777" w:rsidR="00703531" w:rsidRPr="00703531" w:rsidRDefault="00703531" w:rsidP="00E81195">
      <w:pPr>
        <w:ind w:left="567"/>
        <w:rPr>
          <w:lang w:val="id-ID"/>
        </w:rPr>
      </w:pPr>
    </w:p>
    <w:p w14:paraId="2A39FF7F" w14:textId="77777777" w:rsidR="00703531" w:rsidRPr="00703531" w:rsidRDefault="00703531" w:rsidP="00E81195">
      <w:pPr>
        <w:ind w:left="567"/>
        <w:rPr>
          <w:lang w:val="id-ID"/>
        </w:rPr>
      </w:pPr>
      <w:r w:rsidRPr="00703531">
        <w:rPr>
          <w:lang w:val="id-ID"/>
        </w:rPr>
        <w:t>Raja agung, t’rimalah sorak puji semesta!</w:t>
      </w:r>
    </w:p>
    <w:p w14:paraId="0E0B8401" w14:textId="77777777" w:rsidR="00703531" w:rsidRPr="00703531" w:rsidRDefault="00703531" w:rsidP="00E81195">
      <w:pPr>
        <w:ind w:left="567"/>
        <w:rPr>
          <w:lang w:val="id-ID"/>
        </w:rPr>
      </w:pPr>
      <w:r w:rsidRPr="00703531">
        <w:rPr>
          <w:lang w:val="id-ID"/>
        </w:rPr>
        <w:t>Hormat kami bergema: Kaulah Hidup yang baka.</w:t>
      </w:r>
    </w:p>
    <w:p w14:paraId="6AD3DE2C" w14:textId="77777777" w:rsidR="00703531" w:rsidRPr="00703531" w:rsidRDefault="00703531" w:rsidP="00703531">
      <w:pPr>
        <w:rPr>
          <w:lang w:val="id-ID"/>
        </w:rPr>
      </w:pPr>
    </w:p>
    <w:p w14:paraId="5CFF2695" w14:textId="39CAA852" w:rsidR="00703531" w:rsidRPr="00703531" w:rsidRDefault="00703531" w:rsidP="00D42508">
      <w:pPr>
        <w:tabs>
          <w:tab w:val="left" w:pos="567"/>
        </w:tabs>
        <w:ind w:left="567" w:hanging="567"/>
        <w:rPr>
          <w:lang w:val="id-ID"/>
        </w:rPr>
      </w:pPr>
      <w:r w:rsidRPr="00703531">
        <w:rPr>
          <w:lang w:val="id-ID"/>
        </w:rPr>
        <w:t xml:space="preserve">PF: </w:t>
      </w:r>
      <w:r w:rsidR="00D42508">
        <w:rPr>
          <w:lang w:val="id-ID"/>
        </w:rPr>
        <w:tab/>
      </w:r>
      <w:r w:rsidRPr="00703531">
        <w:rPr>
          <w:lang w:val="id-ID"/>
        </w:rPr>
        <w:t>Kuasa kebangkitan Yesus adalah kuasa kemenangan bagi kehidupan. Tetaplah setia mengikut Tuhan Yesus. Sekarang terimalah berkat Tuhan:</w:t>
      </w:r>
    </w:p>
    <w:p w14:paraId="437811D9" w14:textId="28885FF3" w:rsidR="00703531" w:rsidRPr="00703531" w:rsidRDefault="00703531" w:rsidP="00D42508">
      <w:pPr>
        <w:ind w:left="567"/>
        <w:rPr>
          <w:lang w:val="id-ID"/>
        </w:rPr>
      </w:pPr>
      <w:r w:rsidRPr="00703531">
        <w:rPr>
          <w:lang w:val="id-ID"/>
        </w:rPr>
        <w:t>Kristus yang bangkit memimpin hidupmu. Ia menjadikanmu pemenang atas kehidupan</w:t>
      </w:r>
      <w:r w:rsidR="00D42508">
        <w:rPr>
          <w:lang w:val="id-ID"/>
        </w:rPr>
        <w:t>.</w:t>
      </w:r>
    </w:p>
    <w:p w14:paraId="70518500" w14:textId="77777777" w:rsidR="00703531" w:rsidRPr="00703531" w:rsidRDefault="00703531" w:rsidP="00D42508">
      <w:pPr>
        <w:ind w:left="567"/>
        <w:rPr>
          <w:lang w:val="id-ID"/>
        </w:rPr>
      </w:pPr>
      <w:r w:rsidRPr="00703531">
        <w:rPr>
          <w:lang w:val="id-ID"/>
        </w:rPr>
        <w:lastRenderedPageBreak/>
        <w:t>Kristus yang bangkit menguatkanmu. Ia membuatmu tangguh menghadapi aneka tantangan kehidupan</w:t>
      </w:r>
    </w:p>
    <w:p w14:paraId="026842AC" w14:textId="77777777" w:rsidR="00703531" w:rsidRPr="00703531" w:rsidRDefault="00703531" w:rsidP="00D42508">
      <w:pPr>
        <w:ind w:left="567"/>
        <w:rPr>
          <w:lang w:val="id-ID"/>
        </w:rPr>
      </w:pPr>
      <w:r w:rsidRPr="00703531">
        <w:rPr>
          <w:lang w:val="id-ID"/>
        </w:rPr>
        <w:t>Kristus yang bangkit menyertaimu. Ia menjadi sahabatmu dalam segala gumul-juangmu</w:t>
      </w:r>
    </w:p>
    <w:p w14:paraId="74D262B9" w14:textId="77777777" w:rsidR="00703531" w:rsidRPr="00703531" w:rsidRDefault="00703531" w:rsidP="00D42508">
      <w:pPr>
        <w:ind w:left="567"/>
        <w:rPr>
          <w:lang w:val="id-ID"/>
        </w:rPr>
      </w:pPr>
      <w:r w:rsidRPr="00703531">
        <w:rPr>
          <w:lang w:val="id-ID"/>
        </w:rPr>
        <w:t xml:space="preserve">Kasih karunia dan damai sejahtera dari Allah Bapa kita dan dari Tuhan Yesus Kristus serta persekutuan dengan Roh Kudus menyertai kita sekarang sampai selama-lamanya. </w:t>
      </w:r>
    </w:p>
    <w:p w14:paraId="462253C9" w14:textId="77777777" w:rsidR="00703531" w:rsidRPr="00703531" w:rsidRDefault="00703531" w:rsidP="00703531">
      <w:pPr>
        <w:rPr>
          <w:lang w:val="id-ID"/>
        </w:rPr>
      </w:pPr>
    </w:p>
    <w:p w14:paraId="2DF52B40" w14:textId="77777777" w:rsidR="00703531" w:rsidRPr="00703531" w:rsidRDefault="00703531" w:rsidP="00E81195">
      <w:pPr>
        <w:ind w:left="567" w:hanging="567"/>
        <w:rPr>
          <w:lang w:val="id-ID"/>
        </w:rPr>
      </w:pPr>
      <w:r w:rsidRPr="00703531">
        <w:rPr>
          <w:lang w:val="id-ID"/>
        </w:rPr>
        <w:t xml:space="preserve">Remaja menyanyikan “Haleluya” Caribbean song - https://www.youtube.com/watch?v=D5PZjvxDzBg </w:t>
      </w:r>
    </w:p>
    <w:p w14:paraId="3188F8F0" w14:textId="77777777" w:rsidR="00703531" w:rsidRPr="00703531" w:rsidRDefault="00703531" w:rsidP="00E81195">
      <w:pPr>
        <w:ind w:left="567"/>
        <w:rPr>
          <w:lang w:val="id-ID"/>
        </w:rPr>
      </w:pPr>
    </w:p>
    <w:p w14:paraId="6EC2DBFD" w14:textId="77777777" w:rsidR="00703531" w:rsidRPr="00703531" w:rsidRDefault="00703531" w:rsidP="00E81195">
      <w:pPr>
        <w:ind w:left="567"/>
        <w:rPr>
          <w:lang w:val="id-ID"/>
        </w:rPr>
      </w:pPr>
      <w:r w:rsidRPr="00703531">
        <w:rPr>
          <w:lang w:val="id-ID"/>
        </w:rPr>
        <w:t>Hale Hale Haleluya!</w:t>
      </w:r>
    </w:p>
    <w:p w14:paraId="447E59B8" w14:textId="77777777" w:rsidR="00703531" w:rsidRPr="00703531" w:rsidRDefault="00703531" w:rsidP="00E81195">
      <w:pPr>
        <w:ind w:left="567"/>
        <w:rPr>
          <w:lang w:val="id-ID"/>
        </w:rPr>
      </w:pPr>
      <w:r w:rsidRPr="00703531">
        <w:rPr>
          <w:lang w:val="id-ID"/>
        </w:rPr>
        <w:t>Hale Hale Haleluya!</w:t>
      </w:r>
    </w:p>
    <w:p w14:paraId="3E44B565" w14:textId="77777777" w:rsidR="00703531" w:rsidRPr="00703531" w:rsidRDefault="00703531" w:rsidP="00E81195">
      <w:pPr>
        <w:ind w:left="567"/>
        <w:rPr>
          <w:lang w:val="id-ID"/>
        </w:rPr>
      </w:pPr>
      <w:r w:rsidRPr="00703531">
        <w:rPr>
          <w:lang w:val="id-ID"/>
        </w:rPr>
        <w:t>Hele Hale Haleluya!</w:t>
      </w:r>
    </w:p>
    <w:p w14:paraId="6CEFBD74" w14:textId="77777777" w:rsidR="00703531" w:rsidRPr="00703531" w:rsidRDefault="00703531" w:rsidP="00E81195">
      <w:pPr>
        <w:ind w:left="567"/>
        <w:rPr>
          <w:lang w:val="id-ID"/>
        </w:rPr>
      </w:pPr>
      <w:r w:rsidRPr="00703531">
        <w:rPr>
          <w:lang w:val="id-ID"/>
        </w:rPr>
        <w:t>Haleluya! Haleluya!</w:t>
      </w:r>
    </w:p>
    <w:p w14:paraId="4443FC35" w14:textId="77777777" w:rsidR="00703531" w:rsidRPr="00703531" w:rsidRDefault="00703531" w:rsidP="00703531">
      <w:pPr>
        <w:rPr>
          <w:lang w:val="id-ID"/>
        </w:rPr>
      </w:pPr>
    </w:p>
    <w:p w14:paraId="7F2F5AD6" w14:textId="77777777" w:rsidR="00703531" w:rsidRPr="00703531" w:rsidRDefault="00703531" w:rsidP="00703531">
      <w:pPr>
        <w:rPr>
          <w:lang w:val="id-ID"/>
        </w:rPr>
      </w:pPr>
    </w:p>
    <w:p w14:paraId="56BCBEEC" w14:textId="77777777" w:rsidR="00703531" w:rsidRDefault="00703531" w:rsidP="00703531">
      <w:pPr>
        <w:rPr>
          <w:lang w:val="id-ID"/>
        </w:rPr>
      </w:pPr>
    </w:p>
    <w:p w14:paraId="2D3667BA" w14:textId="77777777" w:rsidR="00D42508" w:rsidRDefault="00D42508" w:rsidP="00703531">
      <w:pPr>
        <w:rPr>
          <w:lang w:val="id-ID"/>
        </w:rPr>
      </w:pPr>
    </w:p>
    <w:p w14:paraId="079E1C21" w14:textId="77777777" w:rsidR="00D42508" w:rsidRDefault="00D42508" w:rsidP="00703531">
      <w:pPr>
        <w:rPr>
          <w:lang w:val="id-ID"/>
        </w:rPr>
      </w:pPr>
    </w:p>
    <w:p w14:paraId="2A56C293" w14:textId="77777777" w:rsidR="00D42508" w:rsidRDefault="00D42508" w:rsidP="00703531">
      <w:pPr>
        <w:rPr>
          <w:lang w:val="id-ID"/>
        </w:rPr>
      </w:pPr>
    </w:p>
    <w:p w14:paraId="2B2A4619" w14:textId="77777777" w:rsidR="00D42508" w:rsidRDefault="00D42508" w:rsidP="00703531">
      <w:pPr>
        <w:rPr>
          <w:lang w:val="id-ID"/>
        </w:rPr>
      </w:pPr>
    </w:p>
    <w:p w14:paraId="36CF49A3" w14:textId="77777777" w:rsidR="00D42508" w:rsidRPr="00703531" w:rsidRDefault="00D42508" w:rsidP="00703531">
      <w:pPr>
        <w:rPr>
          <w:lang w:val="id-ID"/>
        </w:rPr>
      </w:pPr>
    </w:p>
    <w:p w14:paraId="123CF753" w14:textId="77777777" w:rsidR="00E81195" w:rsidRDefault="00E81195">
      <w:pPr>
        <w:rPr>
          <w:b/>
          <w:bCs/>
          <w:lang w:val="id-ID"/>
        </w:rPr>
      </w:pPr>
      <w:r>
        <w:rPr>
          <w:b/>
          <w:bCs/>
          <w:lang w:val="id-ID"/>
        </w:rPr>
        <w:br w:type="page"/>
      </w:r>
    </w:p>
    <w:p w14:paraId="21F55541" w14:textId="4DD2275D" w:rsidR="00703531" w:rsidRPr="00D42508" w:rsidRDefault="00703531" w:rsidP="00703531">
      <w:pPr>
        <w:rPr>
          <w:b/>
          <w:bCs/>
          <w:lang w:val="id-ID"/>
        </w:rPr>
      </w:pPr>
      <w:r w:rsidRPr="00D42508">
        <w:rPr>
          <w:b/>
          <w:bCs/>
          <w:lang w:val="id-ID"/>
        </w:rPr>
        <w:lastRenderedPageBreak/>
        <w:t>Penjelasan Singkat Lukas 24:1-12</w:t>
      </w:r>
    </w:p>
    <w:p w14:paraId="7C6F21BD" w14:textId="77777777" w:rsidR="00703531" w:rsidRPr="00703531" w:rsidRDefault="00703531" w:rsidP="00D42508">
      <w:pPr>
        <w:jc w:val="both"/>
        <w:rPr>
          <w:lang w:val="id-ID"/>
        </w:rPr>
      </w:pPr>
      <w:r w:rsidRPr="00703531">
        <w:rPr>
          <w:lang w:val="id-ID"/>
        </w:rPr>
        <w:tab/>
        <w:t>Kebangkitan Yesus adalah sebuah kemenangan atas kuasa dosa dan kejahatan. Salah satunya adalah kemenangan kasih yang ditunjukkan dan disebarluaskan oleh para perempuan (Maria dari Magdala, Yohana, dan Maria ibu Yakobus) yang datang ke kubur dan menjadi saksi pertama kebangkitan-Nya. Tindakan para perempuan untuk datang ke makam Yesus adalah bentuk cinta kasih mereka dengan cara berusaha merawat jenazah Yesus. Tindakan kasih kepada Yesus itu tidak pernah menjadi sia-sia. Merekalah yang justru menjadi saksi melalui berita yang disampaikan oleh dua Malaikat bahwa Yesus sudah bangkit, "Mengapa kamu mencari Dia yang hidup, di antara orang mati? Ia tidak ada di sini, Ia telah bangkit. Ingatlah apa yang dikatakan-Nya kepada kamu, ketika Ia masih di Galilea, yaitu bahwa Anak Manusia harus diserahkan ke tangan orang-orang berdosa dan disalibkan, dan akan bangkit pada hari yang ketiga" (Lukas 24:5-7).</w:t>
      </w:r>
    </w:p>
    <w:p w14:paraId="4E6E478B" w14:textId="77777777" w:rsidR="00703531" w:rsidRPr="00703531" w:rsidRDefault="00703531" w:rsidP="00D42508">
      <w:pPr>
        <w:jc w:val="both"/>
        <w:rPr>
          <w:lang w:val="id-ID"/>
        </w:rPr>
      </w:pPr>
      <w:r w:rsidRPr="00703531">
        <w:rPr>
          <w:lang w:val="id-ID"/>
        </w:rPr>
        <w:tab/>
        <w:t>Respons mereka atas berita kebangkitan Yesus Kristus adalah dengan menceritakan semuanya itu kepada para murid yang lain dan kepada semua saudara yang lain (ayat 9). Betapa tidak mudahnya mengabarkan kebangkitan itu, dan meyakinkan para murid bahwa Yesus sudah bangkit. Dan betapa sulitnya keadaan mereka karena menurut adat Yahudi perempuan tidak bisa menjadi saksi. Ditambah lagi di ayat 11, murid-murid (pria) berpikir para wanita itu hanya berkhayal saja. Rupanya mereka juga telah melupakan perkataan Kristus dan perlu diingatkan lagi tentang hal itu.</w:t>
      </w:r>
    </w:p>
    <w:p w14:paraId="77BB914F" w14:textId="77777777" w:rsidR="00703531" w:rsidRPr="00703531" w:rsidRDefault="00703531" w:rsidP="00D42508">
      <w:pPr>
        <w:jc w:val="both"/>
        <w:rPr>
          <w:lang w:val="id-ID"/>
        </w:rPr>
      </w:pPr>
      <w:r w:rsidRPr="00703531">
        <w:rPr>
          <w:lang w:val="id-ID"/>
        </w:rPr>
        <w:tab/>
        <w:t>Ketidakpercayaan para murid itu memang mengherankan, sebab mereka sering mengaku bahwa Kristus adalah Anak Allah dan Mesias, dan beberapa kali diberitahu bahwa Dia harus menderita, mati dan kemudian bangkit. Mereka juga telah menyaksikan bagaimana Yesus membangkitkan orang mati. Namun hanya Petrus yang kemudian pergi ke kubur dan membuktikan bahwa perkataan para perempuan itu benar (ayat 12). Sebagai pembanding, di versi Injil Yohanes, dituliskan pula bahwa murid yang dikasihi Yesus (yaitu Yohanes), juga ikut berlari, bahkan mendahului Petrus untuk menengok keadaan di dalam kubur Yesus dan melihat bahwa ternyata kubur itu sudah kosong (Yohanes 20:4).</w:t>
      </w:r>
    </w:p>
    <w:p w14:paraId="71C28087" w14:textId="77777777" w:rsidR="00703531" w:rsidRPr="00703531" w:rsidRDefault="00703531" w:rsidP="00D42508">
      <w:pPr>
        <w:jc w:val="both"/>
        <w:rPr>
          <w:lang w:val="id-ID"/>
        </w:rPr>
      </w:pPr>
      <w:r w:rsidRPr="00703531">
        <w:rPr>
          <w:lang w:val="id-ID"/>
        </w:rPr>
        <w:lastRenderedPageBreak/>
        <w:tab/>
        <w:t>Memang kemudian ada berita (yang kemudian adalah hoax) yang disebarkan oleh para pemimpin agama (imam-imam) melalui mulut para prajurit Romawi bahwa yang terjadi adalah para murid telah mencuri mayat Yesus. Berita ini mencoba menyaingi dan mematahkan berita dari para murid bahwa Yesus benar-benar sudah bangkit. Secara logika, bagaimana para murid berani bertaruh nyawa hanya untuk menyampaikan berita bohong tentang kebangkitan seseorang yang kemudian mereka anggap sebagai Juruselamat yang hidup, adalah sebuah hal yang tidak masuk akal. Kubur yang kosong menyatakan bahwa Yesus telah bangkit dan benar-benar Anak Allah.</w:t>
      </w:r>
    </w:p>
    <w:p w14:paraId="3FE6D760" w14:textId="4DC9AC8F" w:rsidR="008431C3" w:rsidRPr="00813992" w:rsidRDefault="00703531" w:rsidP="00D42508">
      <w:pPr>
        <w:jc w:val="both"/>
        <w:rPr>
          <w:lang w:val="id-ID"/>
        </w:rPr>
      </w:pPr>
      <w:r w:rsidRPr="00703531">
        <w:rPr>
          <w:lang w:val="id-ID"/>
        </w:rPr>
        <w:tab/>
        <w:t>Kebangkitan Kristus menyatakan kemenangan kasih. Kemenangan kasih atas kekerasan, keputusasaan dan kebencian. Kebangkitan Kristus membuktikan karya salib Kristus tidak sia-sia. Kebangkitan yang adalah kemenangan Kristus tidak didapatkan melalui tindakan kekerasan dan balas dendam, melainkan kelemah-lembutan, pengampunan, dan kasih. Kebangkitan Kristus membuat para murid meneladani sikap Yesus saat disalibkan, ketika Dia berkata, “Bapa, ampunilah mereka, karena mereka tidak tahu apa yang mereka perbuat.” Kebangkitan Kristus membuat para murid kembali memiliki pengharapan bahwa komunitas mereka yang percaya masih akan terus ada dan berkarya, dan bukannya berakhir di dalam makam yang sepi. Kebangkitan Kristus membuat para murid justru menunjukkan keberanian dan semangat untuk memberitakan kebangkitan Yesus kepada semua orang.</w:t>
      </w:r>
    </w:p>
    <w:p w14:paraId="5990E1A3" w14:textId="77777777" w:rsidR="00703531" w:rsidRDefault="00703531">
      <w:pPr>
        <w:rPr>
          <w:highlight w:val="yellow"/>
          <w:lang w:val="id-ID"/>
        </w:rPr>
      </w:pPr>
    </w:p>
    <w:p w14:paraId="2BE3F203" w14:textId="072B0E70" w:rsidR="00703531" w:rsidRPr="00E81195" w:rsidRDefault="00E81195" w:rsidP="00E81195">
      <w:pPr>
        <w:jc w:val="right"/>
        <w:rPr>
          <w:lang w:val="id-ID"/>
        </w:rPr>
      </w:pPr>
      <w:r w:rsidRPr="00E81195">
        <w:rPr>
          <w:lang w:val="id-ID"/>
        </w:rPr>
        <w:t>(wsn)</w:t>
      </w:r>
    </w:p>
    <w:p w14:paraId="34E7A608" w14:textId="77777777" w:rsidR="00703531" w:rsidRDefault="00703531">
      <w:pPr>
        <w:rPr>
          <w:highlight w:val="yellow"/>
          <w:lang w:val="id-ID"/>
        </w:rPr>
      </w:pPr>
    </w:p>
    <w:p w14:paraId="6DBD6B97" w14:textId="77777777" w:rsidR="00703531" w:rsidRDefault="00703531">
      <w:pPr>
        <w:rPr>
          <w:highlight w:val="yellow"/>
          <w:lang w:val="id-ID"/>
        </w:rPr>
      </w:pPr>
    </w:p>
    <w:p w14:paraId="18118C07" w14:textId="77777777" w:rsidR="00703531" w:rsidRDefault="00703531">
      <w:pPr>
        <w:rPr>
          <w:highlight w:val="yellow"/>
          <w:lang w:val="id-ID"/>
        </w:rPr>
      </w:pPr>
    </w:p>
    <w:p w14:paraId="46F465E5" w14:textId="77777777" w:rsidR="00703531" w:rsidRDefault="00703531">
      <w:pPr>
        <w:rPr>
          <w:highlight w:val="yellow"/>
          <w:lang w:val="id-ID"/>
        </w:rPr>
      </w:pPr>
    </w:p>
    <w:p w14:paraId="7ADEB263" w14:textId="77777777" w:rsidR="00703531" w:rsidRDefault="00703531">
      <w:pPr>
        <w:rPr>
          <w:highlight w:val="yellow"/>
          <w:lang w:val="id-ID"/>
        </w:rPr>
      </w:pPr>
    </w:p>
    <w:p w14:paraId="434C64FE" w14:textId="77777777" w:rsidR="00703531" w:rsidRDefault="00703531">
      <w:pPr>
        <w:rPr>
          <w:highlight w:val="yellow"/>
          <w:lang w:val="id-ID"/>
        </w:rPr>
      </w:pPr>
    </w:p>
    <w:p w14:paraId="64AD499C" w14:textId="77777777" w:rsidR="00703531" w:rsidRDefault="00703531">
      <w:pPr>
        <w:rPr>
          <w:highlight w:val="yellow"/>
          <w:lang w:val="id-ID"/>
        </w:rPr>
      </w:pPr>
    </w:p>
    <w:p w14:paraId="4CC71482" w14:textId="77777777" w:rsidR="00703531" w:rsidRDefault="00703531">
      <w:pPr>
        <w:rPr>
          <w:highlight w:val="yellow"/>
          <w:lang w:val="id-ID"/>
        </w:rPr>
      </w:pPr>
    </w:p>
    <w:p w14:paraId="189E33EB" w14:textId="77777777" w:rsidR="00A80334" w:rsidRDefault="00A80334">
      <w:pPr>
        <w:rPr>
          <w:highlight w:val="yellow"/>
          <w:lang w:val="id-ID"/>
        </w:rPr>
      </w:pPr>
    </w:p>
    <w:p w14:paraId="70371614" w14:textId="77777777" w:rsidR="00703531" w:rsidRDefault="00703531">
      <w:pPr>
        <w:rPr>
          <w:highlight w:val="yellow"/>
          <w:lang w:val="id-ID"/>
        </w:rPr>
      </w:pPr>
    </w:p>
    <w:p w14:paraId="7BCAA4DA" w14:textId="77777777" w:rsidR="00E81195" w:rsidRPr="00E81195" w:rsidRDefault="00E81195">
      <w:pPr>
        <w:rPr>
          <w:lang w:val="id-ID"/>
        </w:rPr>
      </w:pPr>
      <w:r w:rsidRPr="00E81195">
        <w:rPr>
          <w:lang w:val="id-ID"/>
        </w:rPr>
        <w:lastRenderedPageBreak/>
        <w:br w:type="page"/>
      </w:r>
    </w:p>
    <w:p w14:paraId="301C1DCA" w14:textId="20198609" w:rsidR="00E81195" w:rsidRDefault="00E81195">
      <w:pPr>
        <w:rPr>
          <w:lang w:val="id-ID"/>
        </w:rPr>
      </w:pPr>
      <w:r w:rsidRPr="008B7EE6">
        <w:rPr>
          <w:noProof/>
          <w:lang w:val="id-ID"/>
        </w:rPr>
        <w:lastRenderedPageBreak/>
        <mc:AlternateContent>
          <mc:Choice Requires="wps">
            <w:drawing>
              <wp:anchor distT="0" distB="0" distL="114300" distR="114300" simplePos="0" relativeHeight="251867648" behindDoc="0" locked="0" layoutInCell="1" allowOverlap="1" wp14:anchorId="6899C448" wp14:editId="2DD72813">
                <wp:simplePos x="0" y="0"/>
                <wp:positionH relativeFrom="column">
                  <wp:posOffset>-26035</wp:posOffset>
                </wp:positionH>
                <wp:positionV relativeFrom="paragraph">
                  <wp:posOffset>52070</wp:posOffset>
                </wp:positionV>
                <wp:extent cx="2349500" cy="1028700"/>
                <wp:effectExtent l="0" t="0" r="0" b="0"/>
                <wp:wrapThrough wrapText="bothSides">
                  <wp:wrapPolygon edited="0">
                    <wp:start x="0" y="0"/>
                    <wp:lineTo x="0" y="21200"/>
                    <wp:lineTo x="21366" y="21200"/>
                    <wp:lineTo x="21366" y="0"/>
                    <wp:lineTo x="0" y="0"/>
                  </wp:wrapPolygon>
                </wp:wrapThrough>
                <wp:docPr id="145821027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9500" cy="1028700"/>
                        </a:xfrm>
                        <a:prstGeom prst="rect">
                          <a:avLst/>
                        </a:prstGeom>
                        <a:solidFill>
                          <a:schemeClr val="bg1">
                            <a:lumMod val="85000"/>
                          </a:schemeClr>
                        </a:solidFill>
                        <a:ln w="9525">
                          <a:noFill/>
                          <a:miter lim="800000"/>
                          <a:headEnd/>
                          <a:tailEnd/>
                        </a:ln>
                      </wps:spPr>
                      <wps:txbx>
                        <w:txbxContent>
                          <w:p w14:paraId="0C92D05D" w14:textId="561F9CAE" w:rsidR="00E81195" w:rsidRPr="007F1030" w:rsidRDefault="00E81195" w:rsidP="00E81195">
                            <w:pPr>
                              <w:rPr>
                                <w:b/>
                              </w:rPr>
                            </w:pPr>
                            <w:r w:rsidRPr="007F1030">
                              <w:rPr>
                                <w:b/>
                              </w:rPr>
                              <w:t xml:space="preserve">BAHAN </w:t>
                            </w:r>
                            <w:r>
                              <w:rPr>
                                <w:b/>
                              </w:rPr>
                              <w:t>PASKAH ADIYUSWA</w:t>
                            </w:r>
                          </w:p>
                          <w:p w14:paraId="77503D73" w14:textId="77777777" w:rsidR="00E81195" w:rsidRPr="007F1030" w:rsidRDefault="00E81195" w:rsidP="00E81195">
                            <w:pPr>
                              <w:rPr>
                                <w:rFonts w:cs="Calibri"/>
                                <w:bCs/>
                                <w:i/>
                                <w:iCs/>
                              </w:rPr>
                            </w:pPr>
                            <w:r>
                              <w:rPr>
                                <w:rFonts w:cs="Calibri"/>
                                <w:bCs/>
                                <w:i/>
                                <w:iCs/>
                              </w:rPr>
                              <w:t xml:space="preserve"> </w:t>
                            </w:r>
                          </w:p>
                          <w:p w14:paraId="5C52516C" w14:textId="77777777" w:rsidR="00E81195" w:rsidRDefault="00E81195" w:rsidP="00E81195">
                            <w:pPr>
                              <w:pBdr>
                                <w:top w:val="single" w:sz="4" w:space="1" w:color="7F7F7F"/>
                              </w:pBdr>
                              <w:rPr>
                                <w:rFonts w:cs="Calibri"/>
                                <w:bCs/>
                              </w:rPr>
                            </w:pPr>
                          </w:p>
                          <w:p w14:paraId="5D0A84C2" w14:textId="77777777" w:rsidR="00E81195" w:rsidRDefault="00E81195" w:rsidP="00E81195">
                            <w:pPr>
                              <w:pBdr>
                                <w:top w:val="single" w:sz="4" w:space="1" w:color="7F7F7F"/>
                              </w:pBdr>
                              <w:rPr>
                                <w:rFonts w:cs="Calibri"/>
                                <w:bCs/>
                              </w:rPr>
                            </w:pPr>
                            <w:r>
                              <w:rPr>
                                <w:rFonts w:cs="Calibri"/>
                                <w:bCs/>
                              </w:rPr>
                              <w:t xml:space="preserve">Bacaan: </w:t>
                            </w:r>
                          </w:p>
                          <w:p w14:paraId="7793EF39" w14:textId="77777777" w:rsidR="00E81195" w:rsidRPr="007F1030" w:rsidRDefault="00E81195" w:rsidP="00E81195">
                            <w:pPr>
                              <w:pBdr>
                                <w:top w:val="single" w:sz="4" w:space="1" w:color="7F7F7F"/>
                              </w:pBdr>
                              <w:ind w:left="720" w:hanging="720"/>
                              <w:rPr>
                                <w:rFonts w:cs="Calibri"/>
                                <w:b/>
                              </w:rPr>
                            </w:pPr>
                            <w:r w:rsidRPr="007F1030">
                              <w:rPr>
                                <w:rFonts w:cs="Calibri"/>
                                <w:b/>
                              </w:rPr>
                              <w:t>Lukas 24:1-12</w:t>
                            </w:r>
                          </w:p>
                          <w:p w14:paraId="014D5B5E" w14:textId="77777777" w:rsidR="00E81195" w:rsidRPr="00C76228" w:rsidRDefault="00E81195" w:rsidP="00E81195">
                            <w:pPr>
                              <w:ind w:left="1260" w:hanging="1260"/>
                              <w:rPr>
                                <w:rFonts w:cs="Calibri"/>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99C448" id="_x0000_s1112" type="#_x0000_t202" style="position:absolute;margin-left:-2.05pt;margin-top:4.1pt;width:185pt;height:81pt;z-index:25186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" fillcolor="#d8d8d8 [2732]" stroked="f">
                <v:textbox>
                  <w:txbxContent>
                    <w:p w14:paraId="0C92D05D" w14:textId="561F9CAE" w:rsidR="00E81195" w:rsidRPr="007F1030" w:rsidRDefault="00E81195" w:rsidP="00E81195">
                      <w:pPr>
                        <w:rPr>
                          <w:b/>
                        </w:rPr>
                      </w:pPr>
                      <w:r w:rsidRPr="007F1030">
                        <w:rPr>
                          <w:b/>
                        </w:rPr>
                        <w:t xml:space="preserve">BAHAN </w:t>
                      </w:r>
                      <w:r>
                        <w:rPr>
                          <w:b/>
                        </w:rPr>
                        <w:t>PASKAH ADIYUSWA</w:t>
                      </w:r>
                    </w:p>
                    <w:p w14:paraId="77503D73" w14:textId="77777777" w:rsidR="00E81195" w:rsidRPr="007F1030" w:rsidRDefault="00E81195" w:rsidP="00E81195">
                      <w:pPr>
                        <w:rPr>
                          <w:rFonts w:cs="Calibri"/>
                          <w:bCs/>
                          <w:i/>
                          <w:iCs/>
                        </w:rPr>
                      </w:pPr>
                      <w:r>
                        <w:rPr>
                          <w:rFonts w:cs="Calibri"/>
                          <w:bCs/>
                          <w:i/>
                          <w:iCs/>
                        </w:rPr>
                        <w:t xml:space="preserve"> </w:t>
                      </w:r>
                    </w:p>
                    <w:p w14:paraId="5C52516C" w14:textId="77777777" w:rsidR="00E81195" w:rsidRDefault="00E81195" w:rsidP="00E81195">
                      <w:pPr>
                        <w:pBdr>
                          <w:top w:val="single" w:sz="4" w:space="1" w:color="7F7F7F"/>
                        </w:pBdr>
                        <w:rPr>
                          <w:rFonts w:cs="Calibri"/>
                          <w:bCs/>
                        </w:rPr>
                      </w:pPr>
                    </w:p>
                    <w:p w14:paraId="5D0A84C2" w14:textId="77777777" w:rsidR="00E81195" w:rsidRDefault="00E81195" w:rsidP="00E81195">
                      <w:pPr>
                        <w:pBdr>
                          <w:top w:val="single" w:sz="4" w:space="1" w:color="7F7F7F"/>
                        </w:pBdr>
                        <w:rPr>
                          <w:rFonts w:cs="Calibri"/>
                          <w:bCs/>
                        </w:rPr>
                      </w:pPr>
                      <w:r>
                        <w:rPr>
                          <w:rFonts w:cs="Calibri"/>
                          <w:bCs/>
                        </w:rPr>
                        <w:t xml:space="preserve">Bacaan: </w:t>
                      </w:r>
                    </w:p>
                    <w:p w14:paraId="7793EF39" w14:textId="77777777" w:rsidR="00E81195" w:rsidRPr="007F1030" w:rsidRDefault="00E81195" w:rsidP="00E81195">
                      <w:pPr>
                        <w:pBdr>
                          <w:top w:val="single" w:sz="4" w:space="1" w:color="7F7F7F"/>
                        </w:pBdr>
                        <w:ind w:left="720" w:hanging="720"/>
                        <w:rPr>
                          <w:rFonts w:cs="Calibri"/>
                          <w:b/>
                        </w:rPr>
                      </w:pPr>
                      <w:r w:rsidRPr="007F1030">
                        <w:rPr>
                          <w:rFonts w:cs="Calibri"/>
                          <w:b/>
                        </w:rPr>
                        <w:t>Lukas 24:1-12</w:t>
                      </w:r>
                    </w:p>
                    <w:p w14:paraId="014D5B5E" w14:textId="77777777" w:rsidR="00E81195" w:rsidRPr="00C76228" w:rsidRDefault="00E81195" w:rsidP="00E81195">
                      <w:pPr>
                        <w:ind w:left="1260" w:hanging="1260"/>
                        <w:rPr>
                          <w:rFonts w:cs="Calibri"/>
                          <w:bCs/>
                        </w:rPr>
                      </w:pPr>
                    </w:p>
                  </w:txbxContent>
                </v:textbox>
                <w10:wrap type="through"/>
              </v:shape>
            </w:pict>
          </mc:Fallback>
        </mc:AlternateContent>
      </w:r>
      <w:r w:rsidRPr="008B7EE6">
        <w:rPr>
          <w:noProof/>
          <w:lang w:val="id-ID"/>
        </w:rPr>
        <mc:AlternateContent>
          <mc:Choice Requires="wps">
            <w:drawing>
              <wp:anchor distT="45720" distB="45720" distL="114300" distR="114300" simplePos="0" relativeHeight="251866624" behindDoc="1" locked="0" layoutInCell="1" allowOverlap="1" wp14:anchorId="1F3CE7A7" wp14:editId="12D27329">
                <wp:simplePos x="0" y="0"/>
                <wp:positionH relativeFrom="margin">
                  <wp:posOffset>2329815</wp:posOffset>
                </wp:positionH>
                <wp:positionV relativeFrom="paragraph">
                  <wp:posOffset>224155</wp:posOffset>
                </wp:positionV>
                <wp:extent cx="1765300" cy="1143000"/>
                <wp:effectExtent l="0" t="0" r="6350" b="0"/>
                <wp:wrapThrough wrapText="bothSides">
                  <wp:wrapPolygon edited="0">
                    <wp:start x="0" y="0"/>
                    <wp:lineTo x="0" y="21240"/>
                    <wp:lineTo x="21445" y="21240"/>
                    <wp:lineTo x="21445" y="0"/>
                    <wp:lineTo x="0" y="0"/>
                  </wp:wrapPolygon>
                </wp:wrapThrough>
                <wp:docPr id="1969606644"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1143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039AB5" w14:textId="77777777" w:rsidR="00E81195" w:rsidRDefault="00E81195" w:rsidP="00E81195">
                            <w:pPr>
                              <w:jc w:val="center"/>
                              <w:rPr>
                                <w:rFonts w:ascii="Cooper Black" w:eastAsia="SimSun" w:hAnsi="Cooper Black" w:cs="SimSun"/>
                                <w:sz w:val="28"/>
                                <w:szCs w:val="36"/>
                              </w:rPr>
                            </w:pPr>
                          </w:p>
                          <w:p w14:paraId="3052C083" w14:textId="66EF1F92" w:rsidR="00E81195" w:rsidRPr="007F1030" w:rsidRDefault="00E81195" w:rsidP="00E81195">
                            <w:pPr>
                              <w:jc w:val="center"/>
                              <w:rPr>
                                <w:rFonts w:ascii="Cooper Black" w:eastAsia="SimSun" w:hAnsi="Cooper Black" w:cs="SimSun"/>
                                <w:sz w:val="28"/>
                                <w:szCs w:val="36"/>
                              </w:rPr>
                            </w:pPr>
                            <w:r>
                              <w:rPr>
                                <w:rFonts w:ascii="Cooper Black" w:eastAsia="SimSun" w:hAnsi="Cooper Black" w:cs="SimSun"/>
                                <w:sz w:val="28"/>
                                <w:szCs w:val="36"/>
                              </w:rPr>
                              <w:t>Kebangkitan:</w:t>
                            </w:r>
                            <w:r w:rsidRPr="007F1030">
                              <w:rPr>
                                <w:rFonts w:ascii="Cooper Black" w:eastAsia="SimSun" w:hAnsi="Cooper Black" w:cs="SimSun"/>
                                <w:sz w:val="28"/>
                                <w:szCs w:val="36"/>
                              </w:rPr>
                              <w:t xml:space="preserve"> </w:t>
                            </w:r>
                            <w:r>
                              <w:rPr>
                                <w:rFonts w:ascii="Cooper Black" w:eastAsia="SimSun" w:hAnsi="Cooper Black" w:cs="SimSun"/>
                                <w:sz w:val="28"/>
                                <w:szCs w:val="36"/>
                              </w:rPr>
                              <w:t>Kemenangan Kasih</w:t>
                            </w:r>
                          </w:p>
                          <w:p w14:paraId="71B02240" w14:textId="77777777" w:rsidR="00E81195" w:rsidRPr="00C76228" w:rsidRDefault="00E81195" w:rsidP="00E81195">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D1EE817" w14:textId="77777777" w:rsidR="00E81195" w:rsidRPr="00C76228" w:rsidRDefault="00E81195" w:rsidP="00E81195">
                            <w:pPr>
                              <w:jc w:val="center"/>
                              <w:rPr>
                                <w:rFonts w:ascii="Cooper Black" w:eastAsia="SimSun" w:hAnsi="Cooper Black" w:cs="SimSun"/>
                                <w:sz w:val="36"/>
                                <w:szCs w:val="3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3CE7A7" id="_x0000_s1113" type="#_x0000_t202" style="position:absolute;margin-left:183.45pt;margin-top:17.65pt;width:139pt;height:90pt;z-index:-2514498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" stroked="f">
                <v:textbox>
                  <w:txbxContent>
                    <w:p w14:paraId="07039AB5" w14:textId="77777777" w:rsidR="00E81195" w:rsidRDefault="00E81195" w:rsidP="00E81195">
                      <w:pPr>
                        <w:jc w:val="center"/>
                        <w:rPr>
                          <w:rFonts w:ascii="Cooper Black" w:eastAsia="SimSun" w:hAnsi="Cooper Black" w:cs="SimSun"/>
                          <w:sz w:val="28"/>
                          <w:szCs w:val="36"/>
                        </w:rPr>
                      </w:pPr>
                    </w:p>
                    <w:p w14:paraId="3052C083" w14:textId="66EF1F92" w:rsidR="00E81195" w:rsidRPr="007F1030" w:rsidRDefault="00E81195" w:rsidP="00E81195">
                      <w:pPr>
                        <w:jc w:val="center"/>
                        <w:rPr>
                          <w:rFonts w:ascii="Cooper Black" w:eastAsia="SimSun" w:hAnsi="Cooper Black" w:cs="SimSun"/>
                          <w:sz w:val="28"/>
                          <w:szCs w:val="36"/>
                        </w:rPr>
                      </w:pPr>
                      <w:r>
                        <w:rPr>
                          <w:rFonts w:ascii="Cooper Black" w:eastAsia="SimSun" w:hAnsi="Cooper Black" w:cs="SimSun"/>
                          <w:sz w:val="28"/>
                          <w:szCs w:val="36"/>
                        </w:rPr>
                        <w:t>Kebangkitan:</w:t>
                      </w:r>
                      <w:r w:rsidRPr="007F1030">
                        <w:rPr>
                          <w:rFonts w:ascii="Cooper Black" w:eastAsia="SimSun" w:hAnsi="Cooper Black" w:cs="SimSun"/>
                          <w:sz w:val="28"/>
                          <w:szCs w:val="36"/>
                        </w:rPr>
                        <w:t xml:space="preserve"> </w:t>
                      </w:r>
                      <w:r>
                        <w:rPr>
                          <w:rFonts w:ascii="Cooper Black" w:eastAsia="SimSun" w:hAnsi="Cooper Black" w:cs="SimSun"/>
                          <w:sz w:val="28"/>
                          <w:szCs w:val="36"/>
                        </w:rPr>
                        <w:t>Kemenangan Kasih</w:t>
                      </w:r>
                    </w:p>
                    <w:p w14:paraId="71B02240" w14:textId="77777777" w:rsidR="00E81195" w:rsidRPr="00C76228" w:rsidRDefault="00E81195" w:rsidP="00E81195">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D1EE817" w14:textId="77777777" w:rsidR="00E81195" w:rsidRPr="00C76228" w:rsidRDefault="00E81195" w:rsidP="00E81195">
                      <w:pPr>
                        <w:jc w:val="center"/>
                        <w:rPr>
                          <w:rFonts w:ascii="Cooper Black" w:eastAsia="SimSun" w:hAnsi="Cooper Black" w:cs="SimSun"/>
                          <w:sz w:val="36"/>
                          <w:szCs w:val="36"/>
                          <w:lang w:val="id-ID"/>
                        </w:rPr>
                      </w:pPr>
                    </w:p>
                  </w:txbxContent>
                </v:textbox>
                <w10:wrap type="through" anchorx="margin"/>
              </v:shape>
            </w:pict>
          </mc:Fallback>
        </mc:AlternateContent>
      </w:r>
    </w:p>
    <w:p w14:paraId="0B8D5C1B" w14:textId="7666B970" w:rsidR="00E81195" w:rsidRDefault="00E81195">
      <w:pPr>
        <w:rPr>
          <w:lang w:val="id-ID"/>
        </w:rPr>
      </w:pPr>
    </w:p>
    <w:p w14:paraId="001719B2" w14:textId="13D44943" w:rsidR="00E81195" w:rsidRDefault="00E81195">
      <w:pPr>
        <w:rPr>
          <w:lang w:val="id-ID"/>
        </w:rPr>
      </w:pPr>
    </w:p>
    <w:p w14:paraId="3FE9219C" w14:textId="3899BC9D" w:rsidR="00A80334" w:rsidRPr="002871A3" w:rsidRDefault="00A80334" w:rsidP="00A80334">
      <w:pPr>
        <w:jc w:val="both"/>
        <w:rPr>
          <w:rFonts w:cs="Times New Roman"/>
        </w:rPr>
      </w:pPr>
    </w:p>
    <w:p w14:paraId="6DBB3FE7" w14:textId="546BF50E" w:rsidR="00A80334" w:rsidRPr="00E81195" w:rsidRDefault="00A80334" w:rsidP="00A80334">
      <w:pPr>
        <w:jc w:val="both"/>
        <w:rPr>
          <w:rFonts w:cs="Times New Roman"/>
          <w:b/>
        </w:rPr>
      </w:pPr>
      <w:r w:rsidRPr="00E81195">
        <w:rPr>
          <w:rFonts w:cs="Times New Roman"/>
          <w:b/>
        </w:rPr>
        <w:t>TUJUAN:</w:t>
      </w:r>
    </w:p>
    <w:p w14:paraId="438F5FC7" w14:textId="4B40F0BE" w:rsidR="00A80334" w:rsidRPr="002871A3" w:rsidRDefault="00A80334" w:rsidP="00A80334">
      <w:pPr>
        <w:pStyle w:val="DaftarParagraf"/>
        <w:widowControl/>
        <w:numPr>
          <w:ilvl w:val="0"/>
          <w:numId w:val="153"/>
        </w:numPr>
        <w:autoSpaceDE/>
        <w:autoSpaceDN/>
        <w:spacing w:after="200" w:line="276" w:lineRule="auto"/>
        <w:ind w:left="426"/>
        <w:contextualSpacing/>
        <w:rPr>
          <w:rFonts w:cs="Times New Roman"/>
        </w:rPr>
      </w:pPr>
      <w:r w:rsidRPr="002871A3">
        <w:rPr>
          <w:rFonts w:cs="Times New Roman"/>
        </w:rPr>
        <w:t>Lansia memahami bahwa kebangkitan Kristus merupakan kemenangan kasih atas dosa dan kejahatan, seperti kekerasan, keputusasaan, dan kebencian.</w:t>
      </w:r>
    </w:p>
    <w:p w14:paraId="6E5A2DA2" w14:textId="77777777" w:rsidR="00A80334" w:rsidRPr="002871A3" w:rsidRDefault="00A80334" w:rsidP="00A80334">
      <w:pPr>
        <w:pStyle w:val="DaftarParagraf"/>
        <w:widowControl/>
        <w:numPr>
          <w:ilvl w:val="0"/>
          <w:numId w:val="153"/>
        </w:numPr>
        <w:autoSpaceDE/>
        <w:autoSpaceDN/>
        <w:spacing w:after="200" w:line="276" w:lineRule="auto"/>
        <w:ind w:left="426"/>
        <w:contextualSpacing/>
        <w:rPr>
          <w:rFonts w:cs="Times New Roman"/>
        </w:rPr>
      </w:pPr>
      <w:r w:rsidRPr="002871A3">
        <w:rPr>
          <w:rFonts w:cs="Times New Roman"/>
        </w:rPr>
        <w:t>Lansia mewujudkan kemenangan kasih itu melalui tindakan kelemah-lembutan, pengampunan, pengharapan, dan keberanian.</w:t>
      </w:r>
    </w:p>
    <w:p w14:paraId="14957F9D" w14:textId="77777777" w:rsidR="00A80334" w:rsidRDefault="00A80334" w:rsidP="00A80334">
      <w:pPr>
        <w:jc w:val="both"/>
        <w:rPr>
          <w:rFonts w:cs="Times New Roman"/>
          <w:b/>
        </w:rPr>
      </w:pPr>
    </w:p>
    <w:p w14:paraId="464D62E8" w14:textId="77777777" w:rsidR="00A80334" w:rsidRPr="002871A3" w:rsidRDefault="00A80334" w:rsidP="00A80334">
      <w:pPr>
        <w:jc w:val="both"/>
        <w:rPr>
          <w:rFonts w:cs="Times New Roman"/>
          <w:b/>
        </w:rPr>
      </w:pPr>
      <w:r w:rsidRPr="002871A3">
        <w:rPr>
          <w:rFonts w:cs="Times New Roman"/>
          <w:b/>
        </w:rPr>
        <w:t>FOKUS</w:t>
      </w:r>
    </w:p>
    <w:p w14:paraId="21D832F4" w14:textId="3E63844C" w:rsidR="00A80334" w:rsidRPr="00A80334" w:rsidRDefault="00A80334" w:rsidP="00A80334">
      <w:pPr>
        <w:pStyle w:val="NormalWeb"/>
        <w:spacing w:before="0" w:beforeAutospacing="0" w:after="120" w:afterAutospacing="0"/>
        <w:ind w:firstLine="720"/>
        <w:jc w:val="both"/>
        <w:rPr>
          <w:rFonts w:ascii="Georgia" w:hAnsi="Georgia"/>
          <w:sz w:val="22"/>
          <w:szCs w:val="22"/>
          <w:lang w:val="id-ID"/>
        </w:rPr>
      </w:pPr>
      <w:r w:rsidRPr="00A80334">
        <w:rPr>
          <w:rFonts w:ascii="Georgia" w:hAnsi="Georgia"/>
          <w:sz w:val="22"/>
          <w:szCs w:val="22"/>
          <w:lang w:val="id-ID"/>
        </w:rPr>
        <w:t>Kemenangan selalu didambakan oleh siapa</w:t>
      </w:r>
      <w:r>
        <w:rPr>
          <w:rFonts w:ascii="Georgia" w:hAnsi="Georgia"/>
          <w:sz w:val="22"/>
          <w:szCs w:val="22"/>
          <w:lang w:val="id-ID"/>
        </w:rPr>
        <w:t xml:space="preserve"> </w:t>
      </w:r>
      <w:r w:rsidRPr="00A80334">
        <w:rPr>
          <w:rFonts w:ascii="Georgia" w:hAnsi="Georgia"/>
          <w:sz w:val="22"/>
          <w:szCs w:val="22"/>
          <w:lang w:val="id-ID"/>
        </w:rPr>
        <w:t>pun. Menang dari perlombaan, menang dalam perjuangan, menang dalam persaingan, dan lain-lain. Meski begitu, tujuan hidup bukan hanya sebuah kemenangan semata, apalagi kemenangan yang didapat dengan menghalalkan segala cara. Ada orang yang berusaha menang untuk membuktikan kemampuannya, ada pula yang dengan maksud mempermalukan lawan-lawannya.</w:t>
      </w:r>
    </w:p>
    <w:p w14:paraId="7E2777DB" w14:textId="77777777" w:rsidR="00A80334" w:rsidRPr="00A80334" w:rsidRDefault="00A80334" w:rsidP="00A80334">
      <w:pPr>
        <w:pStyle w:val="NormalWeb"/>
        <w:spacing w:before="0" w:beforeAutospacing="0" w:after="120" w:afterAutospacing="0"/>
        <w:ind w:firstLine="720"/>
        <w:jc w:val="both"/>
        <w:rPr>
          <w:rFonts w:ascii="Georgia" w:hAnsi="Georgia"/>
          <w:sz w:val="22"/>
          <w:szCs w:val="22"/>
          <w:lang w:val="id-ID"/>
        </w:rPr>
      </w:pPr>
      <w:r w:rsidRPr="00A80334">
        <w:rPr>
          <w:rFonts w:ascii="Georgia" w:hAnsi="Georgia"/>
          <w:sz w:val="22"/>
          <w:szCs w:val="22"/>
          <w:lang w:val="id-ID"/>
        </w:rPr>
        <w:t>Pernahkah kita menemui kenyataan bahwa tujuan kemenangan adalah untuk memberi kehidupan bagi sesama dan bukannya malah mematikan sesama? Kemenangan sejati adalah kemenangan yang menghidupkan.</w:t>
      </w:r>
    </w:p>
    <w:p w14:paraId="4B2DF5C2" w14:textId="77777777" w:rsidR="00A80334" w:rsidRPr="00A80334" w:rsidRDefault="00A80334" w:rsidP="00A80334">
      <w:pPr>
        <w:pStyle w:val="NormalWeb"/>
        <w:spacing w:before="0" w:beforeAutospacing="0" w:after="120" w:afterAutospacing="0"/>
        <w:ind w:firstLine="720"/>
        <w:jc w:val="both"/>
        <w:rPr>
          <w:rFonts w:ascii="Georgia" w:hAnsi="Georgia"/>
          <w:sz w:val="22"/>
          <w:szCs w:val="22"/>
          <w:lang w:val="id-ID"/>
        </w:rPr>
      </w:pPr>
      <w:r w:rsidRPr="00A80334">
        <w:rPr>
          <w:rFonts w:ascii="Georgia" w:hAnsi="Georgia"/>
          <w:sz w:val="22"/>
          <w:szCs w:val="22"/>
          <w:lang w:val="id-ID"/>
        </w:rPr>
        <w:t xml:space="preserve">Dalam pepatah Jawa ada ungkapan bahwa kemenangan itu bernilai jika kita mampu mengalahkan diri sendiri, dan bukan dengan mengalahkan, mempermalukan, atau mematikan orang lain. Kemenangan sejati adalah kemenangan atas kuasa yang membelenggu yang memang harus dipatahkan. Ungkapan itu </w:t>
      </w:r>
      <w:r w:rsidRPr="00A80334">
        <w:rPr>
          <w:rFonts w:ascii="Georgia" w:hAnsi="Georgia"/>
          <w:sz w:val="22"/>
          <w:szCs w:val="22"/>
          <w:lang w:val="id-ID"/>
        </w:rPr>
        <w:lastRenderedPageBreak/>
        <w:t>berbunyi “</w:t>
      </w:r>
      <w:r w:rsidRPr="00A80334">
        <w:rPr>
          <w:rStyle w:val="Penekanan"/>
          <w:rFonts w:ascii="Georgia" w:eastAsiaTheme="majorEastAsia" w:hAnsi="Georgia"/>
          <w:bCs/>
          <w:sz w:val="22"/>
          <w:szCs w:val="22"/>
          <w:lang w:val="id-ID"/>
        </w:rPr>
        <w:t>Ngluruk tanpa bala</w:t>
      </w:r>
      <w:r w:rsidRPr="00A80334">
        <w:rPr>
          <w:rStyle w:val="Penekanan"/>
          <w:rFonts w:ascii="Georgia" w:eastAsiaTheme="majorEastAsia" w:hAnsi="Georgia"/>
          <w:sz w:val="22"/>
          <w:szCs w:val="22"/>
          <w:lang w:val="id-ID"/>
        </w:rPr>
        <w:t>, </w:t>
      </w:r>
      <w:r w:rsidRPr="00A80334">
        <w:rPr>
          <w:rStyle w:val="Penekanan"/>
          <w:rFonts w:ascii="Georgia" w:eastAsiaTheme="majorEastAsia" w:hAnsi="Georgia"/>
          <w:bCs/>
          <w:sz w:val="22"/>
          <w:szCs w:val="22"/>
          <w:lang w:val="id-ID"/>
        </w:rPr>
        <w:t>menang tanpa ngasorake</w:t>
      </w:r>
      <w:r w:rsidRPr="00A80334">
        <w:rPr>
          <w:rStyle w:val="Penekanan"/>
          <w:rFonts w:ascii="Georgia" w:eastAsiaTheme="majorEastAsia" w:hAnsi="Georgia"/>
          <w:sz w:val="22"/>
          <w:szCs w:val="22"/>
          <w:lang w:val="id-ID"/>
        </w:rPr>
        <w:t>, sekti </w:t>
      </w:r>
      <w:r w:rsidRPr="00A80334">
        <w:rPr>
          <w:rStyle w:val="Penekanan"/>
          <w:rFonts w:ascii="Georgia" w:eastAsiaTheme="majorEastAsia" w:hAnsi="Georgia"/>
          <w:bCs/>
          <w:sz w:val="22"/>
          <w:szCs w:val="22"/>
          <w:lang w:val="id-ID"/>
        </w:rPr>
        <w:t>tanpa</w:t>
      </w:r>
      <w:r w:rsidRPr="00A80334">
        <w:rPr>
          <w:rStyle w:val="Penekanan"/>
          <w:rFonts w:ascii="Georgia" w:eastAsiaTheme="majorEastAsia" w:hAnsi="Georgia"/>
          <w:sz w:val="22"/>
          <w:szCs w:val="22"/>
          <w:lang w:val="id-ID"/>
        </w:rPr>
        <w:t> aji, sugih </w:t>
      </w:r>
      <w:r w:rsidRPr="00A80334">
        <w:rPr>
          <w:rStyle w:val="Penekanan"/>
          <w:rFonts w:ascii="Georgia" w:eastAsiaTheme="majorEastAsia" w:hAnsi="Georgia"/>
          <w:bCs/>
          <w:sz w:val="22"/>
          <w:szCs w:val="22"/>
          <w:lang w:val="id-ID"/>
        </w:rPr>
        <w:t>tanpa</w:t>
      </w:r>
      <w:r w:rsidRPr="00A80334">
        <w:rPr>
          <w:rStyle w:val="Penekanan"/>
          <w:rFonts w:ascii="Georgia" w:eastAsiaTheme="majorEastAsia" w:hAnsi="Georgia"/>
          <w:sz w:val="22"/>
          <w:szCs w:val="22"/>
          <w:lang w:val="id-ID"/>
        </w:rPr>
        <w:t> bandha”. Kalimat bijak Bahasa Jawa itu berarti menyerbu tanpa bala tentara, </w:t>
      </w:r>
      <w:r w:rsidRPr="00A80334">
        <w:rPr>
          <w:rStyle w:val="Penekanan"/>
          <w:rFonts w:ascii="Georgia" w:eastAsiaTheme="majorEastAsia" w:hAnsi="Georgia"/>
          <w:bCs/>
          <w:sz w:val="22"/>
          <w:szCs w:val="22"/>
          <w:lang w:val="id-ID"/>
        </w:rPr>
        <w:t>menang</w:t>
      </w:r>
      <w:r w:rsidRPr="00A80334">
        <w:rPr>
          <w:rStyle w:val="Penekanan"/>
          <w:rFonts w:ascii="Georgia" w:eastAsiaTheme="majorEastAsia" w:hAnsi="Georgia"/>
          <w:sz w:val="22"/>
          <w:szCs w:val="22"/>
          <w:lang w:val="id-ID"/>
        </w:rPr>
        <w:t xml:space="preserve"> tanpa merendahkan, sakti/digdaya tanpa aji-aji/kesaktian, dan kaya tanpa harta. </w:t>
      </w:r>
      <w:r w:rsidRPr="00A80334">
        <w:rPr>
          <w:rFonts w:ascii="Georgia" w:hAnsi="Georgia"/>
          <w:sz w:val="22"/>
          <w:szCs w:val="22"/>
          <w:lang w:val="id-ID"/>
        </w:rPr>
        <w:t xml:space="preserve">Melalui Firman Tuhan ini kita merenungkan arti kebangkitan Kristus sebagai kemenangan kasih atas kuasa dosa dan kejahatan sebagai kekuatan yang selama ini membelenggu kehidupan umat manusia, tanpa mempermalukan sesama.  </w:t>
      </w:r>
    </w:p>
    <w:p w14:paraId="3D39EE37" w14:textId="77777777" w:rsidR="00A80334" w:rsidRDefault="00A80334" w:rsidP="00A80334">
      <w:pPr>
        <w:jc w:val="both"/>
        <w:rPr>
          <w:rFonts w:cs="Times New Roman"/>
          <w:b/>
        </w:rPr>
      </w:pPr>
    </w:p>
    <w:p w14:paraId="1BF627CF" w14:textId="77777777" w:rsidR="00E81195" w:rsidRDefault="00E81195" w:rsidP="00A80334">
      <w:pPr>
        <w:rPr>
          <w:rFonts w:cs="Times New Roman"/>
          <w:b/>
        </w:rPr>
      </w:pPr>
    </w:p>
    <w:p w14:paraId="1A26E5E7" w14:textId="7E9B0405" w:rsidR="00A80334" w:rsidRPr="00E81195" w:rsidRDefault="00A80334" w:rsidP="00A80334">
      <w:pPr>
        <w:rPr>
          <w:rFonts w:cs="Times New Roman"/>
          <w:b/>
        </w:rPr>
      </w:pPr>
      <w:r w:rsidRPr="00E81195">
        <w:rPr>
          <w:rFonts w:cs="Times New Roman"/>
          <w:b/>
        </w:rPr>
        <w:t>PENJELASAN TEKS LUKAS 24:1-12</w:t>
      </w:r>
    </w:p>
    <w:p w14:paraId="7C40A528" w14:textId="77777777" w:rsidR="00A80334" w:rsidRPr="00A80334" w:rsidRDefault="00A80334" w:rsidP="00A80334">
      <w:pPr>
        <w:spacing w:after="120"/>
        <w:ind w:firstLine="720"/>
        <w:jc w:val="both"/>
        <w:rPr>
          <w:rStyle w:val="red"/>
          <w:rFonts w:cs="Times New Roman"/>
          <w:lang w:val="id-ID"/>
        </w:rPr>
      </w:pPr>
      <w:r w:rsidRPr="00A80334">
        <w:rPr>
          <w:rFonts w:eastAsia="Times New Roman" w:cs="Times New Roman"/>
          <w:lang w:val="id-ID"/>
        </w:rPr>
        <w:t xml:space="preserve">Kebangkitan Yesus adalah sebuah kemenangan atas kuasa dosa dan kejahatan. Salah satunya adalah kemenangan kasih yang ditunjukkan dan disebarluaskan oleh para perempuan (Maria dari Magdala, Yohana, dan Maria ibu Yakobus) yang datang ke kubur dan menjadi saksi pertama kebangkitan-Nya. Tindakan para perempuan untuk datang ke makam Yesus adalah bentuk cinta kasih mereka dengan cara berusaha merawat jenazah Yesus. Tindakan kasih kepada Yesus itu tidak pernah menjadi sia-sia. Merekalah yang justru menjadi saksi melalui berita yang disampaikan oleh dua Malaikat bahwa Yesus sudah bangkit, </w:t>
      </w:r>
      <w:r w:rsidRPr="00A80334">
        <w:rPr>
          <w:rFonts w:cs="Times New Roman"/>
          <w:lang w:val="id-ID"/>
        </w:rPr>
        <w:t>"Mengapa kamu mencari Dia yang hidup, di antara orang mati? Ia tidak ada di sini, Ia telah bangkit. Ingatlah apa yang dikatakan-Nya kepada kamu, ketika Ia masih di Galilea,</w:t>
      </w:r>
      <w:bookmarkStart w:id="22" w:name="7"/>
      <w:r w:rsidRPr="00A80334">
        <w:rPr>
          <w:rFonts w:cs="Times New Roman"/>
          <w:lang w:val="id-ID"/>
        </w:rPr>
        <w:t xml:space="preserve"> </w:t>
      </w:r>
      <w:bookmarkEnd w:id="22"/>
      <w:r w:rsidRPr="00A80334">
        <w:rPr>
          <w:rFonts w:cs="Times New Roman"/>
          <w:lang w:val="id-ID"/>
        </w:rPr>
        <w:t xml:space="preserve">yaitu bahwa </w:t>
      </w:r>
      <w:r w:rsidRPr="00A80334">
        <w:rPr>
          <w:rStyle w:val="red"/>
          <w:rFonts w:cs="Times New Roman"/>
          <w:lang w:val="id-ID"/>
        </w:rPr>
        <w:t>Anak Manusia</w:t>
      </w:r>
      <w:r w:rsidRPr="00A80334">
        <w:rPr>
          <w:rStyle w:val="red"/>
          <w:rFonts w:cs="Times New Roman"/>
          <w:vertAlign w:val="superscript"/>
          <w:lang w:val="id-ID"/>
        </w:rPr>
        <w:t xml:space="preserve"> </w:t>
      </w:r>
      <w:r w:rsidRPr="00A80334">
        <w:rPr>
          <w:rStyle w:val="red"/>
          <w:rFonts w:cs="Times New Roman"/>
          <w:lang w:val="id-ID"/>
        </w:rPr>
        <w:t>harus diserahkan ke tangan orang-orang berdosa dan disalibkan, dan akan bangkit</w:t>
      </w:r>
      <w:r w:rsidRPr="00A80334">
        <w:rPr>
          <w:rStyle w:val="red"/>
          <w:rFonts w:cs="Times New Roman"/>
          <w:vertAlign w:val="superscript"/>
          <w:lang w:val="id-ID"/>
        </w:rPr>
        <w:t xml:space="preserve"> </w:t>
      </w:r>
      <w:r w:rsidRPr="00A80334">
        <w:rPr>
          <w:rStyle w:val="red"/>
          <w:rFonts w:cs="Times New Roman"/>
          <w:lang w:val="id-ID"/>
        </w:rPr>
        <w:t>pada hari yang ketiga." (Lukas 24:5-7)</w:t>
      </w:r>
    </w:p>
    <w:p w14:paraId="570CE8B0" w14:textId="0AD738B8" w:rsidR="00A80334" w:rsidRPr="00A80334" w:rsidRDefault="00A80334" w:rsidP="00A80334">
      <w:pPr>
        <w:spacing w:after="120"/>
        <w:ind w:firstLine="720"/>
        <w:jc w:val="both"/>
        <w:rPr>
          <w:rFonts w:eastAsia="Times New Roman" w:cs="Times New Roman"/>
          <w:lang w:val="id-ID"/>
        </w:rPr>
      </w:pPr>
      <w:r w:rsidRPr="00A80334">
        <w:rPr>
          <w:rFonts w:eastAsia="Times New Roman" w:cs="Times New Roman"/>
          <w:lang w:val="id-ID"/>
        </w:rPr>
        <w:t>Respon</w:t>
      </w:r>
      <w:r>
        <w:rPr>
          <w:rFonts w:eastAsia="Times New Roman" w:cs="Times New Roman"/>
          <w:lang w:val="id-ID"/>
        </w:rPr>
        <w:t>s</w:t>
      </w:r>
      <w:r w:rsidRPr="00A80334">
        <w:rPr>
          <w:rFonts w:eastAsia="Times New Roman" w:cs="Times New Roman"/>
          <w:lang w:val="id-ID"/>
        </w:rPr>
        <w:t xml:space="preserve"> mereka atas berita kebangkitan Yesus Kristus adalah dengan menceritakan semuanya itu kepada para murid yang lain dan kepada semua saudara yang lain (ayat 9). Betapa tidak mudahnya mengabarkan kebangkitan itu, dan meyakinkan para murid bahwa Yesus sudah bangkit. Dan betapa sulitnya keadaan mereka karena menurut adat Yahudi perempuan tidak bisa menjadi saksi. Ditambah lagi di ayat 11, murid-murid (pria) berpikir para wanita itu hanya berkhayal saja. Rupanya mereka juga telah melupakan perkataan Kristus dan perlu diingatkan lagi tentang hal itu.</w:t>
      </w:r>
    </w:p>
    <w:p w14:paraId="4070A99F" w14:textId="77777777" w:rsidR="00E81195" w:rsidRDefault="00E81195" w:rsidP="00A80334">
      <w:pPr>
        <w:spacing w:after="120"/>
        <w:ind w:firstLine="720"/>
        <w:jc w:val="both"/>
        <w:rPr>
          <w:rFonts w:eastAsia="Times New Roman" w:cs="Times New Roman"/>
          <w:lang w:val="id-ID"/>
        </w:rPr>
      </w:pPr>
    </w:p>
    <w:p w14:paraId="25479D34" w14:textId="4D61EA91" w:rsidR="00A80334" w:rsidRPr="00A80334" w:rsidRDefault="00A80334" w:rsidP="00E81195">
      <w:pPr>
        <w:ind w:firstLine="720"/>
        <w:jc w:val="both"/>
        <w:rPr>
          <w:rFonts w:eastAsia="Times New Roman" w:cs="Times New Roman"/>
          <w:lang w:val="id-ID"/>
        </w:rPr>
      </w:pPr>
      <w:r w:rsidRPr="00A80334">
        <w:rPr>
          <w:rFonts w:eastAsia="Times New Roman" w:cs="Times New Roman"/>
          <w:lang w:val="id-ID"/>
        </w:rPr>
        <w:lastRenderedPageBreak/>
        <w:t>Ketidakpercayaan para murid itu memang mengherankan, sebab mereka sering mengaku bahwa Kristus adalah Anak Allah dan Mesias, dan beberapa kali diberitahu bahwa Dia harus menderita, mati dan kemudian bangkit. Mereka juga telah menyaksikan bagaimana Yesus membangkitkan orang mati. Namun hanya Petrus yang kemudian pergi ke kubur dan membuktikan bahwa perkataan para perempuan itu benar (ayat 12). Sebagai pembanding, di versi Injil Yohanes, dituliskan pula bahwa murid yang dikasihi Yesus (yaitu Yohanes), juga ikut berlari, bahkan mendahului Petrus untuk menengok keadaan di dalam kubur Yesus dan melihat bahwa ternyata kubur itu sudah kosong (Yohanes 20:4).</w:t>
      </w:r>
    </w:p>
    <w:p w14:paraId="476691A2" w14:textId="77777777" w:rsidR="00A80334" w:rsidRPr="00A80334" w:rsidRDefault="00A80334" w:rsidP="00A80334">
      <w:pPr>
        <w:spacing w:after="120"/>
        <w:ind w:firstLine="720"/>
        <w:jc w:val="both"/>
        <w:rPr>
          <w:rFonts w:cs="Times New Roman"/>
          <w:lang w:val="id-ID"/>
        </w:rPr>
      </w:pPr>
      <w:r w:rsidRPr="00A80334">
        <w:rPr>
          <w:rFonts w:cs="Times New Roman"/>
          <w:lang w:val="id-ID"/>
        </w:rPr>
        <w:t xml:space="preserve">Memang kemudian ada berita (yang kemudian adalah </w:t>
      </w:r>
      <w:r w:rsidRPr="00A80334">
        <w:rPr>
          <w:rFonts w:cs="Times New Roman"/>
          <w:i/>
          <w:lang w:val="id-ID"/>
        </w:rPr>
        <w:t>hoax</w:t>
      </w:r>
      <w:r w:rsidRPr="00A80334">
        <w:rPr>
          <w:rFonts w:cs="Times New Roman"/>
          <w:lang w:val="id-ID"/>
        </w:rPr>
        <w:t>) yang disebarkan oleh para pemimpin agama (imam-imam) melalui mulut para prajurit Romawi bahwa yang terjadi adalah para murid telah mencuri mayat Yesus. Berita ini mencoba menyaingi dan mematahkan berita dari para murid bahwa Yesus benar-benar sudah bangkit. Secara logika, bagaimana para murid berani bertaruh nyawa hanya untuk menyampaikan berita bohong tentang kebangkitan seseorang yang kemudian mereka anggap sebagai Juruselamat yang hidup, adalah sebuah hal yang tidak masuk akal. Kubur yang kosong menyatakan bahwa Yesus telah bangkit dan benar-benar Anak Allah.</w:t>
      </w:r>
    </w:p>
    <w:p w14:paraId="44EDC11A" w14:textId="77777777" w:rsidR="00A80334" w:rsidRPr="00A80334" w:rsidRDefault="00A80334" w:rsidP="00A80334">
      <w:pPr>
        <w:spacing w:after="120"/>
        <w:ind w:firstLine="720"/>
        <w:jc w:val="both"/>
        <w:rPr>
          <w:lang w:val="id-ID"/>
        </w:rPr>
      </w:pPr>
      <w:r w:rsidRPr="00A80334">
        <w:rPr>
          <w:rFonts w:eastAsia="Times New Roman" w:cs="Times New Roman"/>
          <w:lang w:val="id-ID"/>
        </w:rPr>
        <w:t xml:space="preserve">Kebangkitan Kristus menyatakan kemenangan kasih. Kemenangan kasih atas kekerasan, keputusasaan dan kebencian. </w:t>
      </w:r>
      <w:r w:rsidRPr="00A80334">
        <w:rPr>
          <w:rFonts w:cs="Times New Roman"/>
          <w:lang w:val="id-ID"/>
        </w:rPr>
        <w:t xml:space="preserve">Kebangkitan Kristus membuktikan karya salib Kristus tidak sia-sia. Kebangkitan yang adalah kemenangan Kristus tidak didapatkan melalui tindakan kekerasan dan balas dendam, melainkan kelemah-lembutan, pengampunan, dan kasih. Kebangkitan Kristus membuat para murid meneladani sikap Yesus saat disalibkan, ketika Dia berkata, “Bapa, ampunilah mereka, karena mereka tidak tahu apa yang mereka perbuat.” Kebangkitan Kristus membuat para murid kembali memiliki pengharapan bahwa komunitas mereka yang percaya masih akan terus ada dan berkarya, dan bukannya berakhir di dalam makam yang sepi. Kebangkitan Kristus membuat para murid justru menunjukkan keberanian dan semangat untuk memberitakan kebangkitan Yesus kepada semua orang. </w:t>
      </w:r>
    </w:p>
    <w:p w14:paraId="13403C38" w14:textId="43705843" w:rsidR="00A80334" w:rsidRPr="00E81195" w:rsidRDefault="00A80334" w:rsidP="00A80334">
      <w:pPr>
        <w:jc w:val="both"/>
        <w:rPr>
          <w:rFonts w:cs="Times New Roman"/>
          <w:b/>
          <w:lang w:val="id-ID"/>
        </w:rPr>
      </w:pPr>
      <w:r w:rsidRPr="00E81195">
        <w:rPr>
          <w:rFonts w:cs="Times New Roman"/>
          <w:b/>
          <w:lang w:val="id-ID"/>
        </w:rPr>
        <w:lastRenderedPageBreak/>
        <w:t xml:space="preserve">PENYAMPAIAN BAHAN </w:t>
      </w:r>
    </w:p>
    <w:p w14:paraId="2252E612" w14:textId="77777777" w:rsidR="00A80334" w:rsidRPr="00A80334" w:rsidRDefault="00A80334" w:rsidP="00A80334">
      <w:pPr>
        <w:pStyle w:val="DaftarParagraf"/>
        <w:widowControl/>
        <w:numPr>
          <w:ilvl w:val="0"/>
          <w:numId w:val="155"/>
        </w:numPr>
        <w:autoSpaceDE/>
        <w:autoSpaceDN/>
        <w:spacing w:after="200" w:line="276" w:lineRule="auto"/>
        <w:ind w:left="426"/>
        <w:contextualSpacing/>
        <w:rPr>
          <w:rFonts w:cs="Times New Roman"/>
          <w:lang w:val="id-ID"/>
        </w:rPr>
      </w:pPr>
      <w:r w:rsidRPr="00A80334">
        <w:rPr>
          <w:rFonts w:cs="Times New Roman"/>
          <w:lang w:val="id-ID"/>
        </w:rPr>
        <w:t>a. Tanyakan kepada para lansia: apakah mereka pernah memperoleh kemenangan, dan dalam hal apa? Apa yang mereka rasakan ketika mereka meraih kemenangan itu?</w:t>
      </w:r>
    </w:p>
    <w:p w14:paraId="6150FD14" w14:textId="77777777" w:rsidR="00A80334" w:rsidRPr="00A80334" w:rsidRDefault="00A80334" w:rsidP="00A80334">
      <w:pPr>
        <w:pStyle w:val="DaftarParagraf"/>
        <w:ind w:left="426"/>
        <w:rPr>
          <w:rFonts w:cs="Times New Roman"/>
          <w:lang w:val="id-ID"/>
        </w:rPr>
      </w:pPr>
      <w:r w:rsidRPr="00A80334">
        <w:rPr>
          <w:rFonts w:cs="Times New Roman"/>
          <w:lang w:val="id-ID"/>
        </w:rPr>
        <w:t>b. Apakah mereka pernah mencoba untuk merasakan perasaan mereka yang kalah?</w:t>
      </w:r>
    </w:p>
    <w:p w14:paraId="7B09DF79" w14:textId="77777777" w:rsidR="00A80334" w:rsidRPr="00A80334" w:rsidRDefault="00A80334" w:rsidP="00A80334">
      <w:pPr>
        <w:pStyle w:val="DaftarParagraf"/>
        <w:widowControl/>
        <w:numPr>
          <w:ilvl w:val="0"/>
          <w:numId w:val="155"/>
        </w:numPr>
        <w:autoSpaceDE/>
        <w:autoSpaceDN/>
        <w:spacing w:after="200" w:line="276" w:lineRule="auto"/>
        <w:ind w:left="426"/>
        <w:contextualSpacing/>
        <w:rPr>
          <w:rStyle w:val="Penekanan"/>
          <w:rFonts w:cs="Times New Roman"/>
          <w:i w:val="0"/>
          <w:iCs w:val="0"/>
          <w:lang w:val="id-ID"/>
        </w:rPr>
      </w:pPr>
      <w:r w:rsidRPr="00A80334">
        <w:rPr>
          <w:rFonts w:cs="Times New Roman"/>
          <w:lang w:val="id-ID"/>
        </w:rPr>
        <w:t>Setelah itu masuk ke fokus dan sampaikan penjelasan tentang kemenangan, serta ungkapan</w:t>
      </w:r>
      <w:r w:rsidRPr="00A80334">
        <w:rPr>
          <w:lang w:val="id-ID"/>
        </w:rPr>
        <w:t> “</w:t>
      </w:r>
      <w:r w:rsidRPr="00A80334">
        <w:rPr>
          <w:rStyle w:val="Penekanan"/>
          <w:rFonts w:eastAsiaTheme="majorEastAsia" w:cs="Times New Roman"/>
          <w:bCs/>
          <w:lang w:val="id-ID"/>
        </w:rPr>
        <w:t>Ngluruk tanpa bala</w:t>
      </w:r>
      <w:r w:rsidRPr="00A80334">
        <w:rPr>
          <w:rStyle w:val="Penekanan"/>
          <w:rFonts w:eastAsiaTheme="majorEastAsia" w:cs="Times New Roman"/>
          <w:lang w:val="id-ID"/>
        </w:rPr>
        <w:t>, </w:t>
      </w:r>
      <w:r w:rsidRPr="00A80334">
        <w:rPr>
          <w:rStyle w:val="Penekanan"/>
          <w:rFonts w:eastAsiaTheme="majorEastAsia" w:cs="Times New Roman"/>
          <w:bCs/>
          <w:lang w:val="id-ID"/>
        </w:rPr>
        <w:t>menang tanpa ngasorake</w:t>
      </w:r>
      <w:r w:rsidRPr="00A80334">
        <w:rPr>
          <w:rStyle w:val="Penekanan"/>
          <w:rFonts w:eastAsiaTheme="majorEastAsia" w:cs="Times New Roman"/>
          <w:lang w:val="id-ID"/>
        </w:rPr>
        <w:t>, sekti </w:t>
      </w:r>
      <w:r w:rsidRPr="00A80334">
        <w:rPr>
          <w:rStyle w:val="Penekanan"/>
          <w:rFonts w:eastAsiaTheme="majorEastAsia" w:cs="Times New Roman"/>
          <w:bCs/>
          <w:lang w:val="id-ID"/>
        </w:rPr>
        <w:t>tanpo</w:t>
      </w:r>
      <w:r w:rsidRPr="00A80334">
        <w:rPr>
          <w:rStyle w:val="Penekanan"/>
          <w:rFonts w:eastAsiaTheme="majorEastAsia" w:cs="Times New Roman"/>
          <w:lang w:val="id-ID"/>
        </w:rPr>
        <w:t> aji, sugih </w:t>
      </w:r>
      <w:r w:rsidRPr="00A80334">
        <w:rPr>
          <w:rStyle w:val="Penekanan"/>
          <w:rFonts w:eastAsiaTheme="majorEastAsia" w:cs="Times New Roman"/>
          <w:bCs/>
          <w:lang w:val="id-ID"/>
        </w:rPr>
        <w:t>tanpa</w:t>
      </w:r>
      <w:r w:rsidRPr="00A80334">
        <w:rPr>
          <w:rStyle w:val="Penekanan"/>
          <w:rFonts w:eastAsiaTheme="majorEastAsia" w:cs="Times New Roman"/>
          <w:lang w:val="id-ID"/>
        </w:rPr>
        <w:t> bandha”.</w:t>
      </w:r>
    </w:p>
    <w:p w14:paraId="44CF24C9" w14:textId="77777777" w:rsidR="00A80334" w:rsidRPr="00A80334" w:rsidRDefault="00A80334" w:rsidP="00A80334">
      <w:pPr>
        <w:pStyle w:val="DaftarParagraf"/>
        <w:widowControl/>
        <w:numPr>
          <w:ilvl w:val="0"/>
          <w:numId w:val="155"/>
        </w:numPr>
        <w:autoSpaceDE/>
        <w:autoSpaceDN/>
        <w:spacing w:after="200" w:line="276" w:lineRule="auto"/>
        <w:ind w:left="426"/>
        <w:contextualSpacing/>
        <w:rPr>
          <w:rFonts w:cs="Times New Roman"/>
          <w:lang w:val="id-ID"/>
        </w:rPr>
      </w:pPr>
      <w:r w:rsidRPr="00A80334">
        <w:rPr>
          <w:rFonts w:cs="Times New Roman"/>
          <w:lang w:val="id-ID"/>
        </w:rPr>
        <w:t>Sampaikan tentang penjelasan teks yang menekankan bahwa kebangkitan Kristus adalah kemenangan kasih, yang didapatkan tidak melalui kekerasan, melainkan kelemahlembutan, pengharapan, keberanian, dan memberikan pengampunan.</w:t>
      </w:r>
    </w:p>
    <w:p w14:paraId="59C3085D" w14:textId="77777777" w:rsidR="00A80334" w:rsidRPr="00A80334" w:rsidRDefault="00A80334" w:rsidP="00A80334">
      <w:pPr>
        <w:pStyle w:val="DaftarParagraf"/>
        <w:widowControl/>
        <w:numPr>
          <w:ilvl w:val="0"/>
          <w:numId w:val="155"/>
        </w:numPr>
        <w:autoSpaceDE/>
        <w:autoSpaceDN/>
        <w:spacing w:after="200" w:line="276" w:lineRule="auto"/>
        <w:ind w:left="426"/>
        <w:contextualSpacing/>
        <w:rPr>
          <w:rFonts w:cs="Times New Roman"/>
          <w:lang w:val="id-ID"/>
        </w:rPr>
      </w:pPr>
      <w:r w:rsidRPr="00A80334">
        <w:rPr>
          <w:rFonts w:cs="Times New Roman"/>
          <w:lang w:val="id-ID"/>
        </w:rPr>
        <w:t xml:space="preserve">Ajak para lansia untuk memiliki kemenangan kasih dalam hidupnya berupa sikap dan tindakan:  </w:t>
      </w:r>
    </w:p>
    <w:p w14:paraId="2A24AD5B" w14:textId="45B0DB45" w:rsidR="00A80334" w:rsidRPr="00A80334" w:rsidRDefault="00A80334" w:rsidP="00A80334">
      <w:pPr>
        <w:pStyle w:val="DaftarParagraf"/>
        <w:widowControl/>
        <w:numPr>
          <w:ilvl w:val="0"/>
          <w:numId w:val="154"/>
        </w:numPr>
        <w:autoSpaceDE/>
        <w:autoSpaceDN/>
        <w:spacing w:after="120"/>
        <w:ind w:hanging="294"/>
        <w:contextualSpacing/>
        <w:rPr>
          <w:rFonts w:cs="Times New Roman"/>
          <w:i/>
          <w:lang w:val="id-ID"/>
        </w:rPr>
      </w:pPr>
      <w:r w:rsidRPr="00A80334">
        <w:rPr>
          <w:rFonts w:cs="Times New Roman"/>
          <w:lang w:val="id-ID"/>
        </w:rPr>
        <w:t>Tidak gampang marah atau menyalahkan orang lain atas keadaan yang tidak sesuai dengan yang diharapkan, melainkan mampu bersikap lemah lembut. Kelemahlembutan adalah sifat utama dari Sang Penebus dan dikenali dengan sikap merespon</w:t>
      </w:r>
      <w:r w:rsidR="007D692E">
        <w:rPr>
          <w:rFonts w:cs="Times New Roman"/>
          <w:lang w:val="id-ID"/>
        </w:rPr>
        <w:t>s</w:t>
      </w:r>
      <w:r w:rsidRPr="00A80334">
        <w:rPr>
          <w:rFonts w:cs="Times New Roman"/>
          <w:lang w:val="id-ID"/>
        </w:rPr>
        <w:t xml:space="preserve"> yang benar terhadap situasi yang terjadi, ketaatan yang tulus, dan pengendalian diri yang kuat.</w:t>
      </w:r>
    </w:p>
    <w:p w14:paraId="5C1B402B" w14:textId="2CD8B857" w:rsidR="00A80334" w:rsidRPr="00A80334" w:rsidRDefault="00A80334" w:rsidP="00A80334">
      <w:pPr>
        <w:pStyle w:val="DaftarParagraf"/>
        <w:widowControl/>
        <w:numPr>
          <w:ilvl w:val="0"/>
          <w:numId w:val="154"/>
        </w:numPr>
        <w:autoSpaceDE/>
        <w:autoSpaceDN/>
        <w:spacing w:after="120"/>
        <w:ind w:hanging="294"/>
        <w:contextualSpacing/>
        <w:rPr>
          <w:rFonts w:cs="Times New Roman"/>
          <w:i/>
          <w:lang w:val="id-ID"/>
        </w:rPr>
      </w:pPr>
      <w:r w:rsidRPr="00A80334">
        <w:rPr>
          <w:rFonts w:cs="Times New Roman"/>
          <w:lang w:val="id-ID"/>
        </w:rPr>
        <w:t>Mau mengampuni atau memaafkan siapa</w:t>
      </w:r>
      <w:r w:rsidR="007D692E">
        <w:rPr>
          <w:rFonts w:cs="Times New Roman"/>
          <w:lang w:val="id-ID"/>
        </w:rPr>
        <w:t xml:space="preserve"> </w:t>
      </w:r>
      <w:r w:rsidRPr="00A80334">
        <w:rPr>
          <w:rFonts w:cs="Times New Roman"/>
          <w:lang w:val="id-ID"/>
        </w:rPr>
        <w:t>pun yang pernah melukai hati atau berbuat tidak baik kepada mereka.</w:t>
      </w:r>
    </w:p>
    <w:p w14:paraId="1C798FBC" w14:textId="77777777" w:rsidR="00A80334" w:rsidRPr="00A80334" w:rsidRDefault="00A80334" w:rsidP="00A80334">
      <w:pPr>
        <w:pStyle w:val="DaftarParagraf"/>
        <w:widowControl/>
        <w:numPr>
          <w:ilvl w:val="0"/>
          <w:numId w:val="154"/>
        </w:numPr>
        <w:autoSpaceDE/>
        <w:autoSpaceDN/>
        <w:spacing w:after="120"/>
        <w:ind w:hanging="294"/>
        <w:contextualSpacing/>
        <w:rPr>
          <w:rFonts w:cs="Times New Roman"/>
          <w:i/>
          <w:lang w:val="id-ID"/>
        </w:rPr>
      </w:pPr>
      <w:r w:rsidRPr="00A80334">
        <w:rPr>
          <w:rFonts w:cs="Times New Roman"/>
          <w:lang w:val="id-ID"/>
        </w:rPr>
        <w:t>Memiliki pengharapan yang besar dan benar bahwa Tuhan tidak akan membiarkan para lansia sendirian berhadapan dengan sakit atau penderitaan badani. Tuhan memberikan kekuatan sepanjang hari.</w:t>
      </w:r>
    </w:p>
    <w:p w14:paraId="7E8BD82A" w14:textId="77777777" w:rsidR="00A80334" w:rsidRPr="00A80334" w:rsidRDefault="00A80334" w:rsidP="00A80334">
      <w:pPr>
        <w:pStyle w:val="DaftarParagraf"/>
        <w:widowControl/>
        <w:numPr>
          <w:ilvl w:val="0"/>
          <w:numId w:val="154"/>
        </w:numPr>
        <w:autoSpaceDE/>
        <w:autoSpaceDN/>
        <w:spacing w:after="120"/>
        <w:ind w:hanging="294"/>
        <w:contextualSpacing/>
        <w:rPr>
          <w:rFonts w:cs="Times New Roman"/>
          <w:i/>
          <w:lang w:val="id-ID"/>
        </w:rPr>
      </w:pPr>
      <w:r w:rsidRPr="00A80334">
        <w:rPr>
          <w:rFonts w:cs="Times New Roman"/>
          <w:lang w:val="id-ID"/>
        </w:rPr>
        <w:t xml:space="preserve">Memiliki keberanian dan kerinduan untuk bersaksi tentang imannya kepada orang lain, melalui kata-kata, nasihat, atau berbagi pengalaman hidup, sikap hidup, dan lain-lain.    </w:t>
      </w:r>
      <w:r w:rsidRPr="00A80334">
        <w:rPr>
          <w:rFonts w:cs="Times New Roman"/>
          <w:i/>
          <w:lang w:val="id-ID"/>
        </w:rPr>
        <w:t xml:space="preserve"> </w:t>
      </w:r>
    </w:p>
    <w:p w14:paraId="55F0BE4A" w14:textId="77777777" w:rsidR="00A80334" w:rsidRPr="00A80334" w:rsidRDefault="00A80334" w:rsidP="00A80334">
      <w:pPr>
        <w:jc w:val="both"/>
        <w:rPr>
          <w:rFonts w:cs="Times New Roman"/>
          <w:b/>
          <w:lang w:val="id-ID"/>
        </w:rPr>
      </w:pPr>
    </w:p>
    <w:p w14:paraId="448B566D" w14:textId="77777777" w:rsidR="00E81195" w:rsidRDefault="00E81195">
      <w:pPr>
        <w:rPr>
          <w:rFonts w:cs="Times New Roman"/>
          <w:b/>
          <w:lang w:val="id-ID"/>
        </w:rPr>
      </w:pPr>
      <w:r>
        <w:rPr>
          <w:rFonts w:cs="Times New Roman"/>
          <w:b/>
          <w:lang w:val="id-ID"/>
        </w:rPr>
        <w:br w:type="page"/>
      </w:r>
    </w:p>
    <w:p w14:paraId="0FC1009E" w14:textId="79B58A66" w:rsidR="00A80334" w:rsidRPr="00E81195" w:rsidRDefault="00A80334" w:rsidP="00A80334">
      <w:pPr>
        <w:jc w:val="both"/>
        <w:rPr>
          <w:rFonts w:cs="Times New Roman"/>
          <w:b/>
          <w:lang w:val="id-ID"/>
        </w:rPr>
      </w:pPr>
      <w:r w:rsidRPr="00E81195">
        <w:rPr>
          <w:rFonts w:cs="Times New Roman"/>
          <w:b/>
          <w:lang w:val="id-ID"/>
        </w:rPr>
        <w:lastRenderedPageBreak/>
        <w:t>USULAN KEGIATAN</w:t>
      </w:r>
    </w:p>
    <w:p w14:paraId="7A4157CE" w14:textId="77777777" w:rsidR="00A80334" w:rsidRPr="00A80334" w:rsidRDefault="00A80334" w:rsidP="00A80334">
      <w:pPr>
        <w:jc w:val="both"/>
        <w:rPr>
          <w:rFonts w:cs="Times New Roman"/>
          <w:b/>
          <w:i/>
          <w:lang w:val="id-ID"/>
        </w:rPr>
      </w:pPr>
      <w:r w:rsidRPr="00A80334">
        <w:rPr>
          <w:rFonts w:cs="Times New Roman"/>
          <w:b/>
          <w:i/>
          <w:lang w:val="id-ID"/>
        </w:rPr>
        <w:t>Ubuntu:</w:t>
      </w:r>
    </w:p>
    <w:p w14:paraId="37D272B2" w14:textId="77777777" w:rsidR="00A80334" w:rsidRPr="00A80334" w:rsidRDefault="00A80334" w:rsidP="00A80334">
      <w:pPr>
        <w:ind w:firstLine="720"/>
        <w:jc w:val="both"/>
        <w:rPr>
          <w:rFonts w:cs="Times New Roman"/>
          <w:i/>
          <w:lang w:val="id-ID"/>
        </w:rPr>
      </w:pPr>
      <w:r w:rsidRPr="00A80334">
        <w:rPr>
          <w:rFonts w:cs="Times New Roman"/>
          <w:lang w:val="id-ID"/>
        </w:rPr>
        <w:t xml:space="preserve">Di tengah dunia yang diwarnai persaingan dan keinginan untuk saling mengalahkan dalam berbagai bidang (bisnis, pertandingan olahraga, dll.), tidak jarang segala cara ditempuh dengan satu tujuan: yang penting menang. Kemenangan dengan cara seperti ini adalah kemenangan yang akan merendahkan, mempermalukan, dan membuat orang lain “terluka”. Bisa terjadi bahwa pihak yang kalah akan mencoba di kesempatan lain untuk membalas dengan cara yang sama. Semestinya, kebangkitan Kristus adalah kemenangan kasih atas dosa dan kejahatan, seperti kekerasan, keputusasaan, dan kebencian, dan para lansia dapat mewujudkan kemenangan kasih itu melalui tindakan kelemah-lembutan, pengampunan, pengharapan, dan keberanian demi kebaikan bersama. Di sinilah kita belajar tentang falsafah </w:t>
      </w:r>
      <w:r w:rsidRPr="00A80334">
        <w:rPr>
          <w:rFonts w:cs="Times New Roman"/>
          <w:i/>
          <w:lang w:val="id-ID"/>
        </w:rPr>
        <w:t>Ubuntu.</w:t>
      </w:r>
    </w:p>
    <w:p w14:paraId="1F86F00E" w14:textId="6B23D29E" w:rsidR="00A80334" w:rsidRPr="00A80334" w:rsidRDefault="00A80334" w:rsidP="00A80334">
      <w:pPr>
        <w:ind w:firstLine="720"/>
        <w:jc w:val="both"/>
        <w:rPr>
          <w:rFonts w:eastAsia="Times New Roman" w:cs="Times New Roman"/>
          <w:iCs/>
          <w:lang w:val="id-ID"/>
        </w:rPr>
      </w:pPr>
      <w:r w:rsidRPr="00A80334">
        <w:rPr>
          <w:rFonts w:cs="Times New Roman"/>
          <w:lang w:val="id-ID"/>
        </w:rPr>
        <w:t xml:space="preserve">Nama </w:t>
      </w:r>
      <w:r w:rsidRPr="00A80334">
        <w:rPr>
          <w:rFonts w:cs="Times New Roman"/>
          <w:i/>
          <w:lang w:val="id-ID"/>
        </w:rPr>
        <w:t>Ubuntu</w:t>
      </w:r>
      <w:r w:rsidRPr="00A80334">
        <w:rPr>
          <w:rFonts w:cs="Times New Roman"/>
          <w:lang w:val="id-ID"/>
        </w:rPr>
        <w:t xml:space="preserve"> berasal dari filosofi masyarakat di</w:t>
      </w:r>
      <w:r w:rsidR="007D692E">
        <w:rPr>
          <w:rFonts w:cs="Times New Roman"/>
          <w:lang w:val="id-ID"/>
        </w:rPr>
        <w:t xml:space="preserve"> Afrika Selatan</w:t>
      </w:r>
      <w:r w:rsidRPr="00A80334">
        <w:rPr>
          <w:rFonts w:cs="Times New Roman"/>
          <w:lang w:val="id-ID"/>
        </w:rPr>
        <w:t xml:space="preserve"> yang berarti "kemanusiaan kepada sesama”. Kata </w:t>
      </w:r>
      <w:r w:rsidRPr="00A80334">
        <w:rPr>
          <w:rFonts w:cs="Times New Roman"/>
          <w:i/>
          <w:lang w:val="id-ID"/>
        </w:rPr>
        <w:t>Ubuntu</w:t>
      </w:r>
      <w:r w:rsidRPr="00A80334">
        <w:rPr>
          <w:rFonts w:cs="Times New Roman"/>
          <w:lang w:val="id-ID"/>
        </w:rPr>
        <w:t xml:space="preserve"> berasal dari salah satu dialek Bantu Afrika dan diucapkan sebagai </w:t>
      </w:r>
      <w:r w:rsidRPr="00A80334">
        <w:rPr>
          <w:rFonts w:cs="Times New Roman"/>
          <w:i/>
          <w:lang w:val="id-ID"/>
        </w:rPr>
        <w:t>uu-Boon-too</w:t>
      </w:r>
      <w:r w:rsidRPr="00A80334">
        <w:rPr>
          <w:rFonts w:cs="Times New Roman"/>
          <w:lang w:val="id-ID"/>
        </w:rPr>
        <w:t xml:space="preserve">. </w:t>
      </w:r>
      <w:r w:rsidRPr="00A80334">
        <w:rPr>
          <w:rFonts w:eastAsia="Times New Roman" w:cs="Times New Roman"/>
          <w:lang w:val="id-ID"/>
        </w:rPr>
        <w:t>Filosofi tradisional Afrika ini menawarkan pemahaman tentang diri kita dalam hubungannya dengan dunia dan sesama.</w:t>
      </w:r>
      <w:r w:rsidRPr="00A80334">
        <w:rPr>
          <w:rFonts w:cs="Times New Roman"/>
          <w:lang w:val="id-ID"/>
        </w:rPr>
        <w:t xml:space="preserve"> Ada semacam i</w:t>
      </w:r>
      <w:r w:rsidRPr="00A80334">
        <w:rPr>
          <w:rFonts w:eastAsia="Times New Roman" w:cs="Times New Roman"/>
          <w:lang w:val="id-ID"/>
        </w:rPr>
        <w:t>katan antara sesama manusia, dan melalui interaksi dengan sesama manusia itulah seseorang menemukan kualitas dirinya sebagai manusia.</w:t>
      </w:r>
      <w:r w:rsidRPr="00A80334">
        <w:rPr>
          <w:rFonts w:cs="Times New Roman"/>
          <w:lang w:val="id-ID"/>
        </w:rPr>
        <w:t xml:space="preserve"> S</w:t>
      </w:r>
      <w:r w:rsidRPr="00A80334">
        <w:rPr>
          <w:rFonts w:eastAsia="Times New Roman" w:cs="Times New Roman"/>
          <w:lang w:val="id-ID"/>
        </w:rPr>
        <w:t>eseorang menjadi seseorang melalui orang lain.</w:t>
      </w:r>
      <w:r w:rsidRPr="00A80334">
        <w:rPr>
          <w:rFonts w:cs="Times New Roman"/>
          <w:lang w:val="id-ID"/>
        </w:rPr>
        <w:t xml:space="preserve"> </w:t>
      </w:r>
      <w:r w:rsidRPr="00A80334">
        <w:rPr>
          <w:rFonts w:eastAsia="Times New Roman" w:cs="Times New Roman"/>
          <w:lang w:val="id-ID"/>
        </w:rPr>
        <w:t xml:space="preserve">Dengan kata lain, kita menegaskan kemanusiaan kita saat kita mengakui dan menghargai orang lain. Uskup Desmond Tutu dari Afrika Selatan, pemenang Nobel Perdamaian menjelaskan bahwa kemanusiaannya terikat erat dengan kemanusiaan orang lain. </w:t>
      </w:r>
      <w:r w:rsidRPr="00A80334">
        <w:rPr>
          <w:rFonts w:eastAsia="Times New Roman" w:cs="Times New Roman"/>
          <w:i/>
          <w:iCs/>
          <w:lang w:val="id-ID"/>
        </w:rPr>
        <w:t xml:space="preserve">Ubuntu </w:t>
      </w:r>
      <w:r w:rsidRPr="00A80334">
        <w:rPr>
          <w:rFonts w:eastAsia="Times New Roman" w:cs="Times New Roman"/>
          <w:iCs/>
          <w:lang w:val="id-ID"/>
        </w:rPr>
        <w:t>berbicara tentang keutuhan dan kasih sayan</w:t>
      </w:r>
      <w:r w:rsidRPr="00A80334">
        <w:rPr>
          <w:rFonts w:eastAsia="Times New Roman" w:cs="Times New Roman"/>
          <w:i/>
          <w:iCs/>
          <w:lang w:val="id-ID"/>
        </w:rPr>
        <w:t xml:space="preserve">g. </w:t>
      </w:r>
      <w:r w:rsidRPr="00A80334">
        <w:rPr>
          <w:rFonts w:eastAsia="Times New Roman" w:cs="Times New Roman"/>
          <w:iCs/>
          <w:lang w:val="id-ID"/>
        </w:rPr>
        <w:t>Seseorang dengan</w:t>
      </w:r>
      <w:r w:rsidRPr="00A80334">
        <w:rPr>
          <w:rFonts w:eastAsia="Times New Roman" w:cs="Times New Roman"/>
          <w:i/>
          <w:iCs/>
          <w:lang w:val="id-ID"/>
        </w:rPr>
        <w:t xml:space="preserve"> Ubuntu </w:t>
      </w:r>
      <w:r w:rsidRPr="00A80334">
        <w:rPr>
          <w:rFonts w:eastAsia="Times New Roman" w:cs="Times New Roman"/>
          <w:iCs/>
          <w:lang w:val="id-ID"/>
        </w:rPr>
        <w:t>akan terbuka, ramah, hangat, murah hati, dan bersedia untuk berbagi, membantu orang lain, mendukung yang lain, dan tidak merasa terancam oleh orang lain. Orang-orang yang mengamalkan</w:t>
      </w:r>
      <w:r w:rsidRPr="00A80334">
        <w:rPr>
          <w:rFonts w:eastAsia="Times New Roman" w:cs="Times New Roman"/>
          <w:i/>
          <w:iCs/>
          <w:lang w:val="id-ID"/>
        </w:rPr>
        <w:t xml:space="preserve"> Ubuntu </w:t>
      </w:r>
      <w:r w:rsidRPr="00A80334">
        <w:rPr>
          <w:rFonts w:eastAsia="Times New Roman" w:cs="Times New Roman"/>
          <w:iCs/>
          <w:lang w:val="id-ID"/>
        </w:rPr>
        <w:t>akan merasa sakit bila orang lain dihina, sedih bila orang lain tertindas, dan merasa gelisah ketika orang lain diperlakukan semena-mena</w:t>
      </w:r>
      <w:r w:rsidRPr="00A80334">
        <w:rPr>
          <w:rFonts w:eastAsia="Times New Roman" w:cs="Times New Roman"/>
          <w:i/>
          <w:iCs/>
          <w:lang w:val="id-ID"/>
        </w:rPr>
        <w:t xml:space="preserve">. </w:t>
      </w:r>
      <w:r w:rsidRPr="00A80334">
        <w:rPr>
          <w:rFonts w:eastAsia="Times New Roman" w:cs="Times New Roman"/>
          <w:iCs/>
          <w:lang w:val="id-ID"/>
        </w:rPr>
        <w:t xml:space="preserve">Kualitas </w:t>
      </w:r>
      <w:r w:rsidRPr="00A80334">
        <w:rPr>
          <w:rFonts w:eastAsia="Times New Roman" w:cs="Times New Roman"/>
          <w:i/>
          <w:iCs/>
          <w:lang w:val="id-ID"/>
        </w:rPr>
        <w:t>Ubuntu</w:t>
      </w:r>
      <w:r w:rsidRPr="00A80334">
        <w:rPr>
          <w:rFonts w:eastAsia="Times New Roman" w:cs="Times New Roman"/>
          <w:iCs/>
          <w:lang w:val="id-ID"/>
        </w:rPr>
        <w:t xml:space="preserve"> memberikan orang kekuatan, memungkinkan mereka untuk bertahan hidup dan tetap menjadi manusia saat orang lain berusaha merendahkan mereka.“</w:t>
      </w:r>
    </w:p>
    <w:p w14:paraId="16B41750" w14:textId="77777777" w:rsidR="00A80334" w:rsidRPr="00A80334" w:rsidRDefault="00A80334" w:rsidP="00A80334">
      <w:pPr>
        <w:jc w:val="both"/>
        <w:rPr>
          <w:rFonts w:eastAsia="Times New Roman" w:cs="Times New Roman"/>
          <w:lang w:val="id-ID"/>
        </w:rPr>
      </w:pPr>
      <w:r w:rsidRPr="00A80334">
        <w:rPr>
          <w:rFonts w:eastAsia="Times New Roman" w:cs="Times New Roman"/>
          <w:i/>
          <w:iCs/>
          <w:lang w:val="id-ID"/>
        </w:rPr>
        <w:t xml:space="preserve">Bagaimana dengan para lansia di sini? </w:t>
      </w:r>
    </w:p>
    <w:p w14:paraId="3DFD302F" w14:textId="77777777" w:rsidR="008431C3" w:rsidRPr="00813992" w:rsidRDefault="008431C3">
      <w:pPr>
        <w:rPr>
          <w:lang w:val="id-ID"/>
        </w:rPr>
      </w:pPr>
    </w:p>
    <w:p w14:paraId="3678650C" w14:textId="77777777" w:rsidR="008431C3" w:rsidRPr="00813992" w:rsidRDefault="008431C3">
      <w:pPr>
        <w:rPr>
          <w:lang w:val="id-ID"/>
        </w:rPr>
      </w:pPr>
    </w:p>
    <w:p w14:paraId="1ABEF842" w14:textId="77777777" w:rsidR="008431C3" w:rsidRPr="00813992" w:rsidRDefault="008431C3">
      <w:pPr>
        <w:rPr>
          <w:lang w:val="id-ID"/>
        </w:rPr>
      </w:pPr>
    </w:p>
    <w:p w14:paraId="543E2A5C" w14:textId="77777777" w:rsidR="008431C3" w:rsidRPr="00813992" w:rsidRDefault="008431C3">
      <w:pPr>
        <w:rPr>
          <w:lang w:val="id-ID"/>
        </w:rPr>
      </w:pPr>
    </w:p>
    <w:p w14:paraId="49D23579" w14:textId="77777777" w:rsidR="008431C3" w:rsidRPr="00813992" w:rsidRDefault="008431C3">
      <w:pPr>
        <w:rPr>
          <w:lang w:val="id-ID"/>
        </w:rPr>
      </w:pPr>
    </w:p>
    <w:p w14:paraId="435F12D0" w14:textId="77777777" w:rsidR="008431C3" w:rsidRPr="00813992" w:rsidRDefault="008431C3">
      <w:pPr>
        <w:rPr>
          <w:lang w:val="id-ID"/>
        </w:rPr>
      </w:pPr>
    </w:p>
    <w:p w14:paraId="0659F902" w14:textId="77777777" w:rsidR="008431C3" w:rsidRPr="00813992" w:rsidRDefault="008431C3">
      <w:pPr>
        <w:rPr>
          <w:lang w:val="id-ID"/>
        </w:rPr>
      </w:pPr>
    </w:p>
    <w:p w14:paraId="0DAE98E9" w14:textId="77777777" w:rsidR="008431C3" w:rsidRPr="00813992" w:rsidRDefault="008431C3">
      <w:pPr>
        <w:rPr>
          <w:lang w:val="id-ID"/>
        </w:rPr>
      </w:pPr>
    </w:p>
    <w:p w14:paraId="19D16CEB" w14:textId="77777777" w:rsidR="008431C3" w:rsidRPr="00813992" w:rsidRDefault="008431C3">
      <w:pPr>
        <w:rPr>
          <w:lang w:val="id-ID"/>
        </w:rPr>
      </w:pPr>
    </w:p>
    <w:p w14:paraId="105E0EC8" w14:textId="77777777" w:rsidR="008431C3" w:rsidRPr="00813992" w:rsidRDefault="008431C3">
      <w:pPr>
        <w:rPr>
          <w:lang w:val="id-ID"/>
        </w:rPr>
      </w:pPr>
    </w:p>
    <w:p w14:paraId="0AF327E8" w14:textId="77777777" w:rsidR="008431C3" w:rsidRPr="00813992" w:rsidRDefault="008431C3">
      <w:pPr>
        <w:rPr>
          <w:lang w:val="id-ID"/>
        </w:rPr>
      </w:pPr>
    </w:p>
    <w:p w14:paraId="65CBBE1D" w14:textId="0369BFE3" w:rsidR="008431C3" w:rsidRPr="00813992" w:rsidRDefault="008431C3">
      <w:pPr>
        <w:rPr>
          <w:lang w:val="id-ID"/>
        </w:rPr>
      </w:pPr>
      <w:r w:rsidRPr="00813992">
        <w:rPr>
          <w:lang w:val="id-ID"/>
        </w:rPr>
        <w:br w:type="page"/>
      </w:r>
    </w:p>
    <w:p w14:paraId="22D3754E" w14:textId="77777777" w:rsidR="008431C3" w:rsidRPr="00813992" w:rsidRDefault="008431C3">
      <w:pPr>
        <w:rPr>
          <w:lang w:val="id-ID"/>
        </w:rPr>
        <w:sectPr w:rsidR="008431C3" w:rsidRPr="00813992" w:rsidSect="00A25B88">
          <w:headerReference w:type="even" r:id="rId56"/>
          <w:headerReference w:type="default" r:id="rId57"/>
          <w:footerReference w:type="even" r:id="rId58"/>
          <w:footerReference w:type="default" r:id="rId59"/>
          <w:pgSz w:w="8420" w:h="11907"/>
          <w:pgMar w:top="1338" w:right="958" w:bottom="919" w:left="981" w:header="714" w:footer="731" w:gutter="0"/>
          <w:pgNumType w:start="295"/>
          <w:cols w:space="720"/>
        </w:sectPr>
      </w:pPr>
    </w:p>
    <w:p w14:paraId="1B1DE8DB" w14:textId="1B43ECB6" w:rsidR="008431C3" w:rsidRPr="00813992" w:rsidRDefault="00106B4D">
      <w:pPr>
        <w:rPr>
          <w:lang w:val="id-ID"/>
        </w:rPr>
      </w:pPr>
      <w:r w:rsidRPr="00813992">
        <w:rPr>
          <w:noProof/>
          <w:lang w:val="id-ID"/>
        </w:rPr>
        <w:lastRenderedPageBreak/>
        <mc:AlternateContent>
          <mc:Choice Requires="wps">
            <w:drawing>
              <wp:anchor distT="0" distB="0" distL="114300" distR="114300" simplePos="0" relativeHeight="251848192" behindDoc="0" locked="0" layoutInCell="1" allowOverlap="1" wp14:anchorId="17DCBA17" wp14:editId="4C451CF3">
                <wp:simplePos x="0" y="0"/>
                <wp:positionH relativeFrom="margin">
                  <wp:align>left</wp:align>
                </wp:positionH>
                <wp:positionV relativeFrom="paragraph">
                  <wp:posOffset>2272665</wp:posOffset>
                </wp:positionV>
                <wp:extent cx="3965901" cy="1209675"/>
                <wp:effectExtent l="0" t="0" r="0" b="0"/>
                <wp:wrapNone/>
                <wp:docPr id="700077042" name="Text Box 171"/>
                <wp:cNvGraphicFramePr/>
                <a:graphic xmlns:a="http://schemas.openxmlformats.org/drawingml/2006/main">
                  <a:graphicData uri="http://schemas.microsoft.com/office/word/2010/wordprocessingShape">
                    <wps:wsp>
                      <wps:cNvSpPr txBox="1"/>
                      <wps:spPr>
                        <a:xfrm>
                          <a:off x="0" y="0"/>
                          <a:ext cx="3965901" cy="1209675"/>
                        </a:xfrm>
                        <a:prstGeom prst="rect">
                          <a:avLst/>
                        </a:prstGeom>
                        <a:noFill/>
                        <a:ln w="6350">
                          <a:noFill/>
                        </a:ln>
                      </wps:spPr>
                      <wps:txbx>
                        <w:txbxContent>
                          <w:p w14:paraId="4BC558C2" w14:textId="77777777" w:rsidR="00106B4D" w:rsidRPr="008B1E44" w:rsidRDefault="00106B4D" w:rsidP="00106B4D">
                            <w:pPr>
                              <w:jc w:val="center"/>
                              <w:rPr>
                                <w:rFonts w:ascii="Cambria" w:hAnsi="Cambria"/>
                                <w:b/>
                                <w:sz w:val="32"/>
                              </w:rPr>
                            </w:pPr>
                            <w:r w:rsidRPr="008B1E44">
                              <w:rPr>
                                <w:rFonts w:ascii="Cambria" w:hAnsi="Cambria"/>
                                <w:b/>
                                <w:sz w:val="32"/>
                              </w:rPr>
                              <w:t xml:space="preserve">“BAHAN </w:t>
                            </w:r>
                            <w:r>
                              <w:rPr>
                                <w:rFonts w:ascii="Cambria" w:hAnsi="Cambria"/>
                                <w:b/>
                                <w:sz w:val="32"/>
                              </w:rPr>
                              <w:t>PEMAHAMAN ALKITAB</w:t>
                            </w:r>
                            <w:r w:rsidRPr="008B1E44">
                              <w:rPr>
                                <w:rFonts w:ascii="Cambria" w:hAnsi="Cambria"/>
                                <w:b/>
                                <w:sz w:val="32"/>
                              </w:rPr>
                              <w:t>”</w:t>
                            </w:r>
                          </w:p>
                          <w:p w14:paraId="6CEAEEF4" w14:textId="77777777" w:rsidR="00106B4D" w:rsidRPr="008B1E44" w:rsidRDefault="00106B4D" w:rsidP="00106B4D">
                            <w:pPr>
                              <w:jc w:val="center"/>
                              <w:rPr>
                                <w:rFonts w:ascii="Cambria" w:hAnsi="Cambria"/>
                                <w:b/>
                                <w:sz w:val="24"/>
                              </w:rPr>
                            </w:pPr>
                            <w:r w:rsidRPr="008B1E44">
                              <w:rPr>
                                <w:rFonts w:ascii="Cambria" w:hAnsi="Cambria"/>
                                <w:b/>
                                <w:sz w:val="24"/>
                              </w:rPr>
                              <w:t>Bahan yang tersaji dalam buku ini</w:t>
                            </w:r>
                          </w:p>
                          <w:p w14:paraId="0BDDF6BD" w14:textId="77777777" w:rsidR="00106B4D" w:rsidRDefault="00106B4D" w:rsidP="00106B4D">
                            <w:pPr>
                              <w:jc w:val="center"/>
                              <w:rPr>
                                <w:rFonts w:ascii="Cambria" w:hAnsi="Cambria"/>
                                <w:b/>
                                <w:sz w:val="24"/>
                              </w:rPr>
                            </w:pPr>
                            <w:r w:rsidRPr="008B1E44">
                              <w:rPr>
                                <w:rFonts w:ascii="Cambria" w:hAnsi="Cambria"/>
                                <w:b/>
                                <w:sz w:val="24"/>
                              </w:rPr>
                              <w:t xml:space="preserve">dapat diolah disesuaikan dengan </w:t>
                            </w:r>
                          </w:p>
                          <w:p w14:paraId="5D4F59F2" w14:textId="77777777" w:rsidR="00106B4D" w:rsidRPr="008B1E44" w:rsidRDefault="00106B4D" w:rsidP="00106B4D">
                            <w:pPr>
                              <w:jc w:val="center"/>
                              <w:rPr>
                                <w:rFonts w:ascii="Cambria" w:hAnsi="Cambria"/>
                                <w:b/>
                                <w:sz w:val="24"/>
                              </w:rPr>
                            </w:pPr>
                            <w:r w:rsidRPr="008B1E44">
                              <w:rPr>
                                <w:rFonts w:ascii="Cambria" w:hAnsi="Cambria"/>
                                <w:b/>
                                <w:sz w:val="24"/>
                              </w:rPr>
                              <w:t>kondisi dan kebutuhan gereja</w:t>
                            </w:r>
                          </w:p>
                          <w:p w14:paraId="483A75FA" w14:textId="77777777" w:rsidR="00106B4D" w:rsidRPr="008B1E44" w:rsidRDefault="00106B4D" w:rsidP="00106B4D">
                            <w:pPr>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7DCBA17" id="_x0000_s1114" type="#_x0000_t202" style="position:absolute;margin-left:0;margin-top:178.95pt;width:312.3pt;height:95.25pt;z-index:2518481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" filled="f" stroked="f" strokeweight=".5pt">
                <v:textbox>
                  <w:txbxContent>
                    <w:p w14:paraId="4BC558C2" w14:textId="77777777" w:rsidR="00106B4D" w:rsidRPr="008B1E44" w:rsidRDefault="00106B4D" w:rsidP="00106B4D">
                      <w:pPr>
                        <w:jc w:val="center"/>
                        <w:rPr>
                          <w:rFonts w:ascii="Cambria" w:hAnsi="Cambria"/>
                          <w:b/>
                          <w:sz w:val="32"/>
                        </w:rPr>
                      </w:pPr>
                      <w:r w:rsidRPr="008B1E44">
                        <w:rPr>
                          <w:rFonts w:ascii="Cambria" w:hAnsi="Cambria"/>
                          <w:b/>
                          <w:sz w:val="32"/>
                        </w:rPr>
                        <w:t xml:space="preserve">“BAHAN </w:t>
                      </w:r>
                      <w:r>
                        <w:rPr>
                          <w:rFonts w:ascii="Cambria" w:hAnsi="Cambria"/>
                          <w:b/>
                          <w:sz w:val="32"/>
                        </w:rPr>
                        <w:t>PEMAHAMAN ALKITAB</w:t>
                      </w:r>
                      <w:r w:rsidRPr="008B1E44">
                        <w:rPr>
                          <w:rFonts w:ascii="Cambria" w:hAnsi="Cambria"/>
                          <w:b/>
                          <w:sz w:val="32"/>
                        </w:rPr>
                        <w:t>”</w:t>
                      </w:r>
                    </w:p>
                    <w:p w14:paraId="6CEAEEF4" w14:textId="77777777" w:rsidR="00106B4D" w:rsidRPr="008B1E44" w:rsidRDefault="00106B4D" w:rsidP="00106B4D">
                      <w:pPr>
                        <w:jc w:val="center"/>
                        <w:rPr>
                          <w:rFonts w:ascii="Cambria" w:hAnsi="Cambria"/>
                          <w:b/>
                          <w:sz w:val="24"/>
                        </w:rPr>
                      </w:pPr>
                      <w:r w:rsidRPr="008B1E44">
                        <w:rPr>
                          <w:rFonts w:ascii="Cambria" w:hAnsi="Cambria"/>
                          <w:b/>
                          <w:sz w:val="24"/>
                        </w:rPr>
                        <w:t>Bahan yang tersaji dalam buku ini</w:t>
                      </w:r>
                    </w:p>
                    <w:p w14:paraId="0BDDF6BD" w14:textId="77777777" w:rsidR="00106B4D" w:rsidRDefault="00106B4D" w:rsidP="00106B4D">
                      <w:pPr>
                        <w:jc w:val="center"/>
                        <w:rPr>
                          <w:rFonts w:ascii="Cambria" w:hAnsi="Cambria"/>
                          <w:b/>
                          <w:sz w:val="24"/>
                        </w:rPr>
                      </w:pPr>
                      <w:r w:rsidRPr="008B1E44">
                        <w:rPr>
                          <w:rFonts w:ascii="Cambria" w:hAnsi="Cambria"/>
                          <w:b/>
                          <w:sz w:val="24"/>
                        </w:rPr>
                        <w:t xml:space="preserve">dapat diolah disesuaikan dengan </w:t>
                      </w:r>
                    </w:p>
                    <w:p w14:paraId="5D4F59F2" w14:textId="77777777" w:rsidR="00106B4D" w:rsidRPr="008B1E44" w:rsidRDefault="00106B4D" w:rsidP="00106B4D">
                      <w:pPr>
                        <w:jc w:val="center"/>
                        <w:rPr>
                          <w:rFonts w:ascii="Cambria" w:hAnsi="Cambria"/>
                          <w:b/>
                          <w:sz w:val="24"/>
                        </w:rPr>
                      </w:pPr>
                      <w:r w:rsidRPr="008B1E44">
                        <w:rPr>
                          <w:rFonts w:ascii="Cambria" w:hAnsi="Cambria"/>
                          <w:b/>
                          <w:sz w:val="24"/>
                        </w:rPr>
                        <w:t>kondisi dan kebutuhan gereja</w:t>
                      </w:r>
                    </w:p>
                    <w:p w14:paraId="483A75FA" w14:textId="77777777" w:rsidR="00106B4D" w:rsidRPr="008B1E44" w:rsidRDefault="00106B4D" w:rsidP="00106B4D">
                      <w:pPr>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sidR="008431C3" w:rsidRPr="00813992">
        <w:rPr>
          <w:lang w:val="id-ID"/>
        </w:rPr>
        <w:br w:type="page"/>
      </w:r>
    </w:p>
    <w:p w14:paraId="4DD7E462" w14:textId="6E6162D5" w:rsidR="008431C3" w:rsidRPr="00813992" w:rsidRDefault="008431C3">
      <w:pPr>
        <w:rPr>
          <w:lang w:val="id-ID"/>
        </w:rPr>
      </w:pPr>
      <w:r w:rsidRPr="00813992">
        <w:rPr>
          <w:lang w:val="id-ID"/>
        </w:rPr>
        <w:lastRenderedPageBreak/>
        <w:br w:type="page"/>
      </w:r>
    </w:p>
    <w:p w14:paraId="45455492" w14:textId="77777777" w:rsidR="008431C3" w:rsidRPr="00813992" w:rsidRDefault="008431C3">
      <w:pPr>
        <w:rPr>
          <w:lang w:val="id-ID"/>
        </w:rPr>
        <w:sectPr w:rsidR="008431C3" w:rsidRPr="00813992" w:rsidSect="008431C3">
          <w:headerReference w:type="even" r:id="rId60"/>
          <w:headerReference w:type="default" r:id="rId61"/>
          <w:footerReference w:type="even" r:id="rId62"/>
          <w:footerReference w:type="default" r:id="rId63"/>
          <w:pgSz w:w="8420" w:h="11907"/>
          <w:pgMar w:top="1338" w:right="958" w:bottom="919" w:left="981" w:header="714" w:footer="731" w:gutter="0"/>
          <w:pgNumType w:start="241"/>
          <w:cols w:space="720"/>
        </w:sectPr>
      </w:pPr>
    </w:p>
    <w:p w14:paraId="656D15BB" w14:textId="77777777" w:rsidR="008431C3" w:rsidRPr="00813992" w:rsidRDefault="008431C3" w:rsidP="008431C3">
      <w:pPr>
        <w:pStyle w:val="TeksIsi"/>
        <w:spacing w:before="65"/>
        <w:rPr>
          <w:rFonts w:ascii="Times New Roman"/>
          <w:sz w:val="32"/>
          <w:lang w:val="id-ID"/>
        </w:rPr>
      </w:pPr>
    </w:p>
    <w:p w14:paraId="24E78FC3" w14:textId="77777777" w:rsidR="008431C3" w:rsidRPr="00813992" w:rsidRDefault="008431C3" w:rsidP="008431C3">
      <w:pPr>
        <w:pStyle w:val="Judul"/>
        <w:spacing w:line="242" w:lineRule="auto"/>
        <w:ind w:left="3767" w:right="306" w:firstLine="1"/>
        <w:rPr>
          <w:lang w:val="id-ID"/>
        </w:rPr>
      </w:pPr>
      <w:r w:rsidRPr="00813992">
        <w:rPr>
          <w:noProof/>
          <w:lang w:val="id-ID"/>
        </w:rPr>
        <mc:AlternateContent>
          <mc:Choice Requires="wpg">
            <w:drawing>
              <wp:anchor distT="0" distB="0" distL="0" distR="0" simplePos="0" relativeHeight="251773440" behindDoc="0" locked="0" layoutInCell="1" allowOverlap="1" wp14:anchorId="0E65312A" wp14:editId="5B1BCEF4">
                <wp:simplePos x="0" y="0"/>
                <wp:positionH relativeFrom="page">
                  <wp:posOffset>685800</wp:posOffset>
                </wp:positionH>
                <wp:positionV relativeFrom="paragraph">
                  <wp:posOffset>-217062</wp:posOffset>
                </wp:positionV>
                <wp:extent cx="2229485" cy="1133475"/>
                <wp:effectExtent l="0" t="0" r="0" b="0"/>
                <wp:wrapNone/>
                <wp:docPr id="1043341905"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29485" cy="1133475"/>
                          <a:chOff x="0" y="0"/>
                          <a:chExt cx="2229485" cy="1133475"/>
                        </a:xfrm>
                      </wpg:grpSpPr>
                      <wps:wsp>
                        <wps:cNvPr id="1541157409" name="Graphic 8"/>
                        <wps:cNvSpPr/>
                        <wps:spPr>
                          <a:xfrm>
                            <a:off x="0" y="0"/>
                            <a:ext cx="2229485" cy="1133475"/>
                          </a:xfrm>
                          <a:custGeom>
                            <a:avLst/>
                            <a:gdLst/>
                            <a:ahLst/>
                            <a:cxnLst/>
                            <a:rect l="l" t="t" r="r" b="b"/>
                            <a:pathLst>
                              <a:path w="2229485" h="1133475">
                                <a:moveTo>
                                  <a:pt x="2229485" y="0"/>
                                </a:moveTo>
                                <a:lnTo>
                                  <a:pt x="0" y="0"/>
                                </a:lnTo>
                                <a:lnTo>
                                  <a:pt x="0" y="1133475"/>
                                </a:lnTo>
                                <a:lnTo>
                                  <a:pt x="2229485" y="1133475"/>
                                </a:lnTo>
                                <a:lnTo>
                                  <a:pt x="2229485" y="0"/>
                                </a:lnTo>
                                <a:close/>
                              </a:path>
                            </a:pathLst>
                          </a:custGeom>
                          <a:solidFill>
                            <a:srgbClr val="E7E6E6"/>
                          </a:solidFill>
                        </wps:spPr>
                        <wps:bodyPr wrap="square" lIns="0" tIns="0" rIns="0" bIns="0" rtlCol="0">
                          <a:prstTxWarp prst="textNoShape">
                            <a:avLst/>
                          </a:prstTxWarp>
                          <a:noAutofit/>
                        </wps:bodyPr>
                      </wps:wsp>
                      <wps:wsp>
                        <wps:cNvPr id="740799265" name="Graphic 9"/>
                        <wps:cNvSpPr/>
                        <wps:spPr>
                          <a:xfrm>
                            <a:off x="76517" y="527684"/>
                            <a:ext cx="2077720" cy="6350"/>
                          </a:xfrm>
                          <a:custGeom>
                            <a:avLst/>
                            <a:gdLst/>
                            <a:ahLst/>
                            <a:cxnLst/>
                            <a:rect l="l" t="t" r="r" b="b"/>
                            <a:pathLst>
                              <a:path w="2077720" h="6350">
                                <a:moveTo>
                                  <a:pt x="2077720" y="0"/>
                                </a:moveTo>
                                <a:lnTo>
                                  <a:pt x="0" y="0"/>
                                </a:lnTo>
                                <a:lnTo>
                                  <a:pt x="0" y="6350"/>
                                </a:lnTo>
                                <a:lnTo>
                                  <a:pt x="2077720" y="6350"/>
                                </a:lnTo>
                                <a:lnTo>
                                  <a:pt x="2077720" y="0"/>
                                </a:lnTo>
                                <a:close/>
                              </a:path>
                            </a:pathLst>
                          </a:custGeom>
                          <a:solidFill>
                            <a:srgbClr val="7E7E7E"/>
                          </a:solidFill>
                        </wps:spPr>
                        <wps:bodyPr wrap="square" lIns="0" tIns="0" rIns="0" bIns="0" rtlCol="0">
                          <a:prstTxWarp prst="textNoShape">
                            <a:avLst/>
                          </a:prstTxWarp>
                          <a:noAutofit/>
                        </wps:bodyPr>
                      </wps:wsp>
                      <wps:wsp>
                        <wps:cNvPr id="1299274657" name="Textbox 10"/>
                        <wps:cNvSpPr txBox="1"/>
                        <wps:spPr>
                          <a:xfrm>
                            <a:off x="0" y="0"/>
                            <a:ext cx="2229485" cy="1133475"/>
                          </a:xfrm>
                          <a:prstGeom prst="rect">
                            <a:avLst/>
                          </a:prstGeom>
                        </wps:spPr>
                        <wps:txbx>
                          <w:txbxContent>
                            <w:p w14:paraId="4A0F205C" w14:textId="77777777" w:rsidR="008431C3" w:rsidRDefault="008431C3" w:rsidP="008431C3">
                              <w:pPr>
                                <w:spacing w:before="78"/>
                                <w:ind w:left="150"/>
                                <w:rPr>
                                  <w:b/>
                                </w:rPr>
                              </w:pPr>
                              <w:r>
                                <w:rPr>
                                  <w:b/>
                                  <w:spacing w:val="-2"/>
                                </w:rPr>
                                <w:t>BAHAN</w:t>
                              </w:r>
                            </w:p>
                            <w:p w14:paraId="4159492E" w14:textId="77777777" w:rsidR="008431C3" w:rsidRDefault="008431C3" w:rsidP="008431C3">
                              <w:pPr>
                                <w:spacing w:before="1"/>
                                <w:ind w:left="150"/>
                                <w:rPr>
                                  <w:b/>
                                </w:rPr>
                              </w:pPr>
                              <w:r>
                                <w:rPr>
                                  <w:b/>
                                </w:rPr>
                                <w:t>PEMAHAMAN</w:t>
                              </w:r>
                              <w:r>
                                <w:rPr>
                                  <w:b/>
                                  <w:spacing w:val="-6"/>
                                </w:rPr>
                                <w:t xml:space="preserve"> </w:t>
                              </w:r>
                              <w:r>
                                <w:rPr>
                                  <w:b/>
                                </w:rPr>
                                <w:t>ALKITAB</w:t>
                              </w:r>
                              <w:r>
                                <w:rPr>
                                  <w:b/>
                                  <w:spacing w:val="-7"/>
                                </w:rPr>
                                <w:t xml:space="preserve"> </w:t>
                              </w:r>
                              <w:r>
                                <w:rPr>
                                  <w:b/>
                                  <w:spacing w:val="-10"/>
                                </w:rPr>
                                <w:t>1</w:t>
                              </w:r>
                            </w:p>
                            <w:p w14:paraId="195948CC" w14:textId="77777777" w:rsidR="008431C3" w:rsidRDefault="008431C3" w:rsidP="008431C3">
                              <w:pPr>
                                <w:rPr>
                                  <w:b/>
                                </w:rPr>
                              </w:pPr>
                            </w:p>
                            <w:p w14:paraId="114A80D8" w14:textId="77777777" w:rsidR="008431C3" w:rsidRDefault="008431C3" w:rsidP="008431C3">
                              <w:pPr>
                                <w:spacing w:before="3"/>
                                <w:rPr>
                                  <w:b/>
                                </w:rPr>
                              </w:pPr>
                            </w:p>
                            <w:p w14:paraId="723DA3ED" w14:textId="77777777" w:rsidR="008431C3" w:rsidRDefault="008431C3" w:rsidP="008431C3">
                              <w:pPr>
                                <w:ind w:left="150"/>
                                <w:rPr>
                                  <w:sz w:val="20"/>
                                </w:rPr>
                              </w:pPr>
                              <w:r>
                                <w:rPr>
                                  <w:spacing w:val="-2"/>
                                  <w:sz w:val="20"/>
                                </w:rPr>
                                <w:t>Bacaan:</w:t>
                              </w:r>
                            </w:p>
                            <w:p w14:paraId="41C6A38C" w14:textId="77777777" w:rsidR="008431C3" w:rsidRDefault="008431C3" w:rsidP="008431C3">
                              <w:pPr>
                                <w:spacing w:before="5"/>
                                <w:ind w:left="150"/>
                              </w:pPr>
                              <w:r>
                                <w:t>Lukas 4</w:t>
                              </w:r>
                              <w:r>
                                <w:rPr>
                                  <w:spacing w:val="-3"/>
                                </w:rPr>
                                <w:t xml:space="preserve"> </w:t>
                              </w:r>
                              <w:r>
                                <w:t>:</w:t>
                              </w:r>
                              <w:r>
                                <w:rPr>
                                  <w:spacing w:val="2"/>
                                </w:rPr>
                                <w:t xml:space="preserve"> </w:t>
                              </w:r>
                              <w:r>
                                <w:t>1-</w:t>
                              </w:r>
                              <w:r>
                                <w:rPr>
                                  <w:spacing w:val="-7"/>
                                </w:rPr>
                                <w:t>13</w:t>
                              </w:r>
                            </w:p>
                          </w:txbxContent>
                        </wps:txbx>
                        <wps:bodyPr wrap="square" lIns="0" tIns="0" rIns="0" bIns="0" rtlCol="0">
                          <a:noAutofit/>
                        </wps:bodyPr>
                      </wps:wsp>
                    </wpg:wgp>
                  </a:graphicData>
                </a:graphic>
              </wp:anchor>
            </w:drawing>
          </mc:Choice>
          <mc:Fallback>
            <w:pict>
              <v:group w14:anchorId="0E65312A" id="Group 7" o:spid="_x0000_s1115" style="position:absolute;left:0;text-align:left;margin-left:54pt;margin-top:-17.1pt;width:175.55pt;height:89.25pt;z-index:251773440;mso-wrap-distance-left:0;mso-wrap-distance-right:0;mso-position-horizontal-relative:page;mso-position-vertical-relative:text" coordsize="22294,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">
                <v:shape id="Graphic 8" o:spid="_x0000_s1116" style="position:absolute;width:22294;height:11334;visibility:visible;mso-wrap-style:square;v-text-anchor:top" coordsize="2229485,1133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" path="m2229485,l,,,1133475r2229485,l2229485,xe" fillcolor="#e7e6e6" stroked="f">
                  <v:path arrowok="t"/>
                </v:shape>
                <v:shape id="Graphic 9" o:spid="_x0000_s1117" style="position:absolute;left:765;top:5276;width:20777;height:64;visibility:visible;mso-wrap-style:square;v-text-anchor:top" coordsize="2077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" path="m2077720,l,,,6350r2077720,l2077720,xe" fillcolor="#7e7e7e" stroked="f">
                  <v:path arrowok="t"/>
                </v:shape>
                <v:shape id="Textbox 10" o:spid="_x0000_s1118" type="#_x0000_t202" style="position:absolute;width:22294;height:1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" filled="f" stroked="f">
                  <v:textbox inset="0,0,0,0">
                    <w:txbxContent>
                      <w:p w14:paraId="4A0F205C" w14:textId="77777777" w:rsidR="008431C3" w:rsidRDefault="008431C3" w:rsidP="008431C3">
                        <w:pPr>
                          <w:spacing w:before="78"/>
                          <w:ind w:left="150"/>
                          <w:rPr>
                            <w:b/>
                          </w:rPr>
                        </w:pPr>
                        <w:r>
                          <w:rPr>
                            <w:b/>
                            <w:spacing w:val="-2"/>
                          </w:rPr>
                          <w:t>BAHAN</w:t>
                        </w:r>
                      </w:p>
                      <w:p w14:paraId="4159492E" w14:textId="77777777" w:rsidR="008431C3" w:rsidRDefault="008431C3" w:rsidP="008431C3">
                        <w:pPr>
                          <w:spacing w:before="1"/>
                          <w:ind w:left="150"/>
                          <w:rPr>
                            <w:b/>
                          </w:rPr>
                        </w:pPr>
                        <w:r>
                          <w:rPr>
                            <w:b/>
                          </w:rPr>
                          <w:t>PEMAHAMAN</w:t>
                        </w:r>
                        <w:r>
                          <w:rPr>
                            <w:b/>
                            <w:spacing w:val="-6"/>
                          </w:rPr>
                          <w:t xml:space="preserve"> </w:t>
                        </w:r>
                        <w:r>
                          <w:rPr>
                            <w:b/>
                          </w:rPr>
                          <w:t>ALKITAB</w:t>
                        </w:r>
                        <w:r>
                          <w:rPr>
                            <w:b/>
                            <w:spacing w:val="-7"/>
                          </w:rPr>
                          <w:t xml:space="preserve"> </w:t>
                        </w:r>
                        <w:r>
                          <w:rPr>
                            <w:b/>
                            <w:spacing w:val="-10"/>
                          </w:rPr>
                          <w:t>1</w:t>
                        </w:r>
                      </w:p>
                      <w:p w14:paraId="195948CC" w14:textId="77777777" w:rsidR="008431C3" w:rsidRDefault="008431C3" w:rsidP="008431C3">
                        <w:pPr>
                          <w:rPr>
                            <w:b/>
                          </w:rPr>
                        </w:pPr>
                      </w:p>
                      <w:p w14:paraId="114A80D8" w14:textId="77777777" w:rsidR="008431C3" w:rsidRDefault="008431C3" w:rsidP="008431C3">
                        <w:pPr>
                          <w:spacing w:before="3"/>
                          <w:rPr>
                            <w:b/>
                          </w:rPr>
                        </w:pPr>
                      </w:p>
                      <w:p w14:paraId="723DA3ED" w14:textId="77777777" w:rsidR="008431C3" w:rsidRDefault="008431C3" w:rsidP="008431C3">
                        <w:pPr>
                          <w:ind w:left="150"/>
                          <w:rPr>
                            <w:sz w:val="20"/>
                          </w:rPr>
                        </w:pPr>
                        <w:r>
                          <w:rPr>
                            <w:spacing w:val="-2"/>
                            <w:sz w:val="20"/>
                          </w:rPr>
                          <w:t>Bacaan:</w:t>
                        </w:r>
                      </w:p>
                      <w:p w14:paraId="41C6A38C" w14:textId="77777777" w:rsidR="008431C3" w:rsidRDefault="008431C3" w:rsidP="008431C3">
                        <w:pPr>
                          <w:spacing w:before="5"/>
                          <w:ind w:left="150"/>
                        </w:pPr>
                        <w:r>
                          <w:t>Lukas 4</w:t>
                        </w:r>
                        <w:r>
                          <w:rPr>
                            <w:spacing w:val="-3"/>
                          </w:rPr>
                          <w:t xml:space="preserve"> </w:t>
                        </w:r>
                        <w:r>
                          <w:t>:</w:t>
                        </w:r>
                        <w:r>
                          <w:rPr>
                            <w:spacing w:val="2"/>
                          </w:rPr>
                          <w:t xml:space="preserve"> </w:t>
                        </w:r>
                        <w:r>
                          <w:t>1-</w:t>
                        </w:r>
                        <w:r>
                          <w:rPr>
                            <w:spacing w:val="-7"/>
                          </w:rPr>
                          <w:t>13</w:t>
                        </w:r>
                      </w:p>
                    </w:txbxContent>
                  </v:textbox>
                </v:shape>
                <w10:wrap anchorx="page"/>
              </v:group>
            </w:pict>
          </mc:Fallback>
        </mc:AlternateContent>
      </w:r>
      <w:r w:rsidRPr="00813992">
        <w:rPr>
          <w:spacing w:val="-2"/>
          <w:lang w:val="id-ID"/>
        </w:rPr>
        <w:t xml:space="preserve">Melawan </w:t>
      </w:r>
      <w:r w:rsidRPr="00813992">
        <w:rPr>
          <w:lang w:val="id-ID"/>
        </w:rPr>
        <w:t>Aneka</w:t>
      </w:r>
      <w:r w:rsidRPr="00813992">
        <w:rPr>
          <w:spacing w:val="-20"/>
          <w:lang w:val="id-ID"/>
        </w:rPr>
        <w:t xml:space="preserve"> </w:t>
      </w:r>
      <w:r w:rsidRPr="00813992">
        <w:rPr>
          <w:lang w:val="id-ID"/>
        </w:rPr>
        <w:t>Godaan</w:t>
      </w:r>
    </w:p>
    <w:p w14:paraId="6282E3BC" w14:textId="77777777" w:rsidR="008431C3" w:rsidRPr="00813992" w:rsidRDefault="008431C3" w:rsidP="008431C3">
      <w:pPr>
        <w:pStyle w:val="Judul"/>
        <w:spacing w:line="383" w:lineRule="exact"/>
        <w:rPr>
          <w:rFonts w:ascii="Wingdings 2" w:hAnsi="Wingdings 2"/>
          <w:lang w:val="id-ID"/>
        </w:rPr>
      </w:pPr>
      <w:r w:rsidRPr="00813992">
        <w:rPr>
          <w:rFonts w:ascii="Wingdings 2" w:hAnsi="Wingdings 2"/>
          <w:spacing w:val="-5"/>
          <w:lang w:val="id-ID"/>
        </w:rPr>
        <w:t></w:t>
      </w:r>
      <w:r w:rsidRPr="00813992">
        <w:rPr>
          <w:rFonts w:ascii="Constantia" w:hAnsi="Constantia"/>
          <w:spacing w:val="-5"/>
          <w:lang w:val="id-ID"/>
        </w:rPr>
        <w:t>0</w:t>
      </w:r>
      <w:r w:rsidRPr="00813992">
        <w:rPr>
          <w:rFonts w:ascii="Wingdings 2" w:hAnsi="Wingdings 2"/>
          <w:spacing w:val="-5"/>
          <w:lang w:val="id-ID"/>
        </w:rPr>
        <w:t></w:t>
      </w:r>
    </w:p>
    <w:p w14:paraId="52679077" w14:textId="77777777" w:rsidR="008431C3" w:rsidRPr="00813992" w:rsidRDefault="008431C3" w:rsidP="008431C3">
      <w:pPr>
        <w:pStyle w:val="TeksIsi"/>
        <w:rPr>
          <w:rFonts w:ascii="Wingdings 2" w:hAnsi="Wingdings 2"/>
          <w:lang w:val="id-ID"/>
        </w:rPr>
      </w:pPr>
    </w:p>
    <w:p w14:paraId="6A1E1805" w14:textId="77777777" w:rsidR="008431C3" w:rsidRPr="00813992" w:rsidRDefault="008431C3" w:rsidP="008431C3">
      <w:pPr>
        <w:pStyle w:val="TeksIsi"/>
        <w:rPr>
          <w:rFonts w:ascii="Wingdings 2" w:hAnsi="Wingdings 2"/>
          <w:lang w:val="id-ID"/>
        </w:rPr>
      </w:pPr>
    </w:p>
    <w:p w14:paraId="1F8C5C26" w14:textId="77777777" w:rsidR="008431C3" w:rsidRPr="00813992" w:rsidRDefault="008431C3" w:rsidP="008431C3">
      <w:pPr>
        <w:pStyle w:val="TeksIsi"/>
        <w:rPr>
          <w:rFonts w:ascii="Wingdings 2" w:hAnsi="Wingdings 2"/>
          <w:lang w:val="id-ID"/>
        </w:rPr>
      </w:pPr>
    </w:p>
    <w:p w14:paraId="66B7D998" w14:textId="77777777" w:rsidR="008431C3" w:rsidRPr="00813992" w:rsidRDefault="008431C3" w:rsidP="008431C3">
      <w:pPr>
        <w:pStyle w:val="TeksIsi"/>
        <w:rPr>
          <w:rFonts w:ascii="Wingdings 2" w:hAnsi="Wingdings 2"/>
          <w:lang w:val="id-ID"/>
        </w:rPr>
      </w:pPr>
    </w:p>
    <w:p w14:paraId="764F3D95" w14:textId="77777777" w:rsidR="008431C3" w:rsidRPr="00813992" w:rsidRDefault="008431C3" w:rsidP="008431C3">
      <w:pPr>
        <w:pStyle w:val="TeksIsi"/>
        <w:rPr>
          <w:rFonts w:ascii="Wingdings 2" w:hAnsi="Wingdings 2"/>
          <w:lang w:val="id-ID"/>
        </w:rPr>
      </w:pPr>
    </w:p>
    <w:p w14:paraId="36239A79" w14:textId="77777777" w:rsidR="008431C3" w:rsidRPr="00813992" w:rsidRDefault="008431C3" w:rsidP="008431C3">
      <w:pPr>
        <w:pStyle w:val="Judul1"/>
        <w:spacing w:before="1"/>
        <w:jc w:val="left"/>
        <w:rPr>
          <w:lang w:val="id-ID"/>
        </w:rPr>
      </w:pPr>
      <w:r w:rsidRPr="00813992">
        <w:rPr>
          <w:spacing w:val="-2"/>
          <w:lang w:val="id-ID"/>
        </w:rPr>
        <w:t>Pengantar</w:t>
      </w:r>
    </w:p>
    <w:p w14:paraId="0EE9F046" w14:textId="09F456C8" w:rsidR="008431C3" w:rsidRPr="00813992" w:rsidRDefault="008431C3" w:rsidP="008431C3">
      <w:pPr>
        <w:pStyle w:val="TeksIsi"/>
        <w:ind w:right="114" w:firstLine="565"/>
        <w:rPr>
          <w:lang w:val="id-ID"/>
        </w:rPr>
      </w:pPr>
      <w:r w:rsidRPr="00813992">
        <w:rPr>
          <w:lang w:val="id-ID"/>
        </w:rPr>
        <w:t>Mulai dari anak</w:t>
      </w:r>
      <w:r w:rsidR="008B0E97">
        <w:rPr>
          <w:lang w:val="id-ID"/>
        </w:rPr>
        <w:t>-</w:t>
      </w:r>
      <w:r w:rsidRPr="00813992">
        <w:rPr>
          <w:lang w:val="id-ID"/>
        </w:rPr>
        <w:t>anak, remaja, dewasa sampai dengan lan</w:t>
      </w:r>
      <w:r w:rsidR="008B0E97">
        <w:rPr>
          <w:lang w:val="id-ID"/>
        </w:rPr>
        <w:t xml:space="preserve">sia, </w:t>
      </w:r>
      <w:r w:rsidRPr="00813992">
        <w:rPr>
          <w:lang w:val="id-ID"/>
        </w:rPr>
        <w:t xml:space="preserve">setiap tahapan hidup yang kita jalani selalu saja ada bermacam godaan yang </w:t>
      </w:r>
      <w:r w:rsidR="008B0E97">
        <w:rPr>
          <w:lang w:val="id-ID"/>
        </w:rPr>
        <w:t>di</w:t>
      </w:r>
      <w:r w:rsidRPr="00813992">
        <w:rPr>
          <w:lang w:val="id-ID"/>
        </w:rPr>
        <w:t>alami. Masing</w:t>
      </w:r>
      <w:r w:rsidR="008B0E97">
        <w:rPr>
          <w:lang w:val="id-ID"/>
        </w:rPr>
        <w:t>-</w:t>
      </w:r>
      <w:r w:rsidRPr="00813992">
        <w:rPr>
          <w:lang w:val="id-ID"/>
        </w:rPr>
        <w:t>masing tahapan usia memiliki tantangannya sendiri. Disadari atau tidak disadari sering</w:t>
      </w:r>
      <w:r w:rsidR="008B0E97">
        <w:rPr>
          <w:lang w:val="id-ID"/>
        </w:rPr>
        <w:t xml:space="preserve"> </w:t>
      </w:r>
      <w:r w:rsidRPr="00813992">
        <w:rPr>
          <w:lang w:val="id-ID"/>
        </w:rPr>
        <w:t>kali ketika menghadapi ujian hidup kita lebih mementingkan diri sendiri. Godaan ketika masih</w:t>
      </w:r>
      <w:r w:rsidRPr="00813992">
        <w:rPr>
          <w:spacing w:val="80"/>
          <w:lang w:val="id-ID"/>
        </w:rPr>
        <w:t xml:space="preserve"> </w:t>
      </w:r>
      <w:r w:rsidRPr="00813992">
        <w:rPr>
          <w:lang w:val="id-ID"/>
        </w:rPr>
        <w:t>anak</w:t>
      </w:r>
      <w:r w:rsidR="008B0E97">
        <w:rPr>
          <w:lang w:val="id-ID"/>
        </w:rPr>
        <w:t>-</w:t>
      </w:r>
      <w:r w:rsidRPr="00813992">
        <w:rPr>
          <w:lang w:val="id-ID"/>
        </w:rPr>
        <w:t>anak biasanya berhubungan dengan ketaatan pada sekolah, orang tua, rasa malas dll. Godaan ketika menginjak remaja juga masih berhubungan dengan ketaatan pada orang tua, aturan sekolah, relasi dengan teman sebaya</w:t>
      </w:r>
      <w:r w:rsidR="008B0E97">
        <w:rPr>
          <w:lang w:val="id-ID"/>
        </w:rPr>
        <w:t>.</w:t>
      </w:r>
      <w:r w:rsidRPr="00813992">
        <w:rPr>
          <w:lang w:val="id-ID"/>
        </w:rPr>
        <w:t xml:space="preserve"> </w:t>
      </w:r>
      <w:r w:rsidR="008B0E97">
        <w:rPr>
          <w:lang w:val="id-ID"/>
        </w:rPr>
        <w:t xml:space="preserve">Relasi bersama sebaya </w:t>
      </w:r>
      <w:r w:rsidRPr="00813992">
        <w:rPr>
          <w:lang w:val="id-ID"/>
        </w:rPr>
        <w:t>sering</w:t>
      </w:r>
      <w:r w:rsidR="008B0E97">
        <w:rPr>
          <w:lang w:val="id-ID"/>
        </w:rPr>
        <w:t xml:space="preserve"> </w:t>
      </w:r>
      <w:r w:rsidRPr="00813992">
        <w:rPr>
          <w:lang w:val="id-ID"/>
        </w:rPr>
        <w:t>kali membawa remaja kepada hal</w:t>
      </w:r>
      <w:r w:rsidR="008B0E97">
        <w:rPr>
          <w:lang w:val="id-ID"/>
        </w:rPr>
        <w:t>-</w:t>
      </w:r>
      <w:r w:rsidRPr="00813992">
        <w:rPr>
          <w:lang w:val="id-ID"/>
        </w:rPr>
        <w:t>hal</w:t>
      </w:r>
      <w:r w:rsidR="008B0E97">
        <w:rPr>
          <w:lang w:val="id-ID"/>
        </w:rPr>
        <w:t xml:space="preserve"> negatif. T</w:t>
      </w:r>
      <w:r w:rsidRPr="00813992">
        <w:rPr>
          <w:lang w:val="id-ID"/>
        </w:rPr>
        <w:t>erlebih ketika masa</w:t>
      </w:r>
      <w:r w:rsidR="008B0E97">
        <w:rPr>
          <w:lang w:val="id-ID"/>
        </w:rPr>
        <w:t>-</w:t>
      </w:r>
      <w:r w:rsidRPr="00813992">
        <w:rPr>
          <w:lang w:val="id-ID"/>
        </w:rPr>
        <w:t>masa pencarian identitas diri terjadi, ji</w:t>
      </w:r>
      <w:r w:rsidR="007D692E">
        <w:rPr>
          <w:lang w:val="id-ID"/>
        </w:rPr>
        <w:t>k</w:t>
      </w:r>
      <w:r w:rsidRPr="00813992">
        <w:rPr>
          <w:lang w:val="id-ID"/>
        </w:rPr>
        <w:t>a salah memilih lingkungan/ teman bertumbuh tentu penemuan jati</w:t>
      </w:r>
      <w:r w:rsidR="007D692E">
        <w:rPr>
          <w:lang w:val="id-ID"/>
        </w:rPr>
        <w:t xml:space="preserve"> </w:t>
      </w:r>
      <w:r w:rsidRPr="00813992">
        <w:rPr>
          <w:lang w:val="id-ID"/>
        </w:rPr>
        <w:t>dirinya</w:t>
      </w:r>
      <w:r w:rsidRPr="00813992">
        <w:rPr>
          <w:spacing w:val="40"/>
          <w:lang w:val="id-ID"/>
        </w:rPr>
        <w:t xml:space="preserve"> </w:t>
      </w:r>
      <w:r w:rsidRPr="00813992">
        <w:rPr>
          <w:lang w:val="id-ID"/>
        </w:rPr>
        <w:t>akan terganggu. Memasuki usia dewasa dan bekerja, godaan hidup akan semakin banyak, biasanya berhubungan dengan relasi dengan lain jenis, persoalan pekerjaan, persoalan</w:t>
      </w:r>
      <w:r w:rsidRPr="00813992">
        <w:rPr>
          <w:spacing w:val="40"/>
          <w:lang w:val="id-ID"/>
        </w:rPr>
        <w:t xml:space="preserve"> </w:t>
      </w:r>
      <w:r w:rsidRPr="00813992">
        <w:rPr>
          <w:lang w:val="id-ID"/>
        </w:rPr>
        <w:t>keluarga dll. Memasuki masa purna tugas dan adiyuswa ternyata juga masih harus berhadapan dengan bermacam godaan/</w:t>
      </w:r>
      <w:r w:rsidRPr="00813992">
        <w:rPr>
          <w:spacing w:val="-1"/>
          <w:lang w:val="id-ID"/>
        </w:rPr>
        <w:t xml:space="preserve"> </w:t>
      </w:r>
      <w:r w:rsidRPr="00813992">
        <w:rPr>
          <w:lang w:val="id-ID"/>
        </w:rPr>
        <w:t>ujian</w:t>
      </w:r>
      <w:r w:rsidRPr="00813992">
        <w:rPr>
          <w:spacing w:val="-3"/>
          <w:lang w:val="id-ID"/>
        </w:rPr>
        <w:t xml:space="preserve"> </w:t>
      </w:r>
      <w:r w:rsidRPr="00813992">
        <w:rPr>
          <w:lang w:val="id-ID"/>
        </w:rPr>
        <w:t>hidup:</w:t>
      </w:r>
      <w:r w:rsidRPr="00813992">
        <w:rPr>
          <w:spacing w:val="-2"/>
          <w:lang w:val="id-ID"/>
        </w:rPr>
        <w:t xml:space="preserve"> </w:t>
      </w:r>
      <w:r w:rsidRPr="00813992">
        <w:rPr>
          <w:lang w:val="id-ID"/>
        </w:rPr>
        <w:t>ujian</w:t>
      </w:r>
      <w:r w:rsidRPr="00813992">
        <w:rPr>
          <w:spacing w:val="-3"/>
          <w:lang w:val="id-ID"/>
        </w:rPr>
        <w:t xml:space="preserve"> </w:t>
      </w:r>
      <w:r w:rsidRPr="00813992">
        <w:rPr>
          <w:lang w:val="id-ID"/>
        </w:rPr>
        <w:t>untuk</w:t>
      </w:r>
      <w:r w:rsidRPr="00813992">
        <w:rPr>
          <w:spacing w:val="-1"/>
          <w:lang w:val="id-ID"/>
        </w:rPr>
        <w:t xml:space="preserve"> </w:t>
      </w:r>
      <w:r w:rsidRPr="00813992">
        <w:rPr>
          <w:lang w:val="id-ID"/>
        </w:rPr>
        <w:t>bisa</w:t>
      </w:r>
      <w:r w:rsidRPr="00813992">
        <w:rPr>
          <w:spacing w:val="-3"/>
          <w:lang w:val="id-ID"/>
        </w:rPr>
        <w:t xml:space="preserve"> </w:t>
      </w:r>
      <w:r w:rsidRPr="00813992">
        <w:rPr>
          <w:lang w:val="id-ID"/>
        </w:rPr>
        <w:t>tetap</w:t>
      </w:r>
      <w:r w:rsidRPr="00813992">
        <w:rPr>
          <w:spacing w:val="-4"/>
          <w:lang w:val="id-ID"/>
        </w:rPr>
        <w:t xml:space="preserve"> </w:t>
      </w:r>
      <w:r w:rsidRPr="00813992">
        <w:rPr>
          <w:lang w:val="id-ID"/>
        </w:rPr>
        <w:t>bersyukur</w:t>
      </w:r>
      <w:r w:rsidRPr="00813992">
        <w:rPr>
          <w:spacing w:val="-3"/>
          <w:lang w:val="id-ID"/>
        </w:rPr>
        <w:t xml:space="preserve"> </w:t>
      </w:r>
      <w:r w:rsidRPr="00813992">
        <w:rPr>
          <w:lang w:val="id-ID"/>
        </w:rPr>
        <w:t>di</w:t>
      </w:r>
      <w:r w:rsidRPr="00813992">
        <w:rPr>
          <w:spacing w:val="-2"/>
          <w:lang w:val="id-ID"/>
        </w:rPr>
        <w:t xml:space="preserve"> </w:t>
      </w:r>
      <w:r w:rsidRPr="00813992">
        <w:rPr>
          <w:lang w:val="id-ID"/>
        </w:rPr>
        <w:t>tengah kondisi</w:t>
      </w:r>
      <w:r w:rsidRPr="00813992">
        <w:rPr>
          <w:spacing w:val="13"/>
          <w:lang w:val="id-ID"/>
        </w:rPr>
        <w:t xml:space="preserve"> </w:t>
      </w:r>
      <w:r w:rsidRPr="00813992">
        <w:rPr>
          <w:lang w:val="id-ID"/>
        </w:rPr>
        <w:t>fisik</w:t>
      </w:r>
      <w:r w:rsidRPr="00813992">
        <w:rPr>
          <w:spacing w:val="14"/>
          <w:lang w:val="id-ID"/>
        </w:rPr>
        <w:t xml:space="preserve"> </w:t>
      </w:r>
      <w:r w:rsidRPr="00813992">
        <w:rPr>
          <w:lang w:val="id-ID"/>
        </w:rPr>
        <w:t>dan</w:t>
      </w:r>
      <w:r w:rsidRPr="00813992">
        <w:rPr>
          <w:spacing w:val="8"/>
          <w:lang w:val="id-ID"/>
        </w:rPr>
        <w:t xml:space="preserve"> </w:t>
      </w:r>
      <w:r w:rsidRPr="00813992">
        <w:rPr>
          <w:lang w:val="id-ID"/>
        </w:rPr>
        <w:t>finansial</w:t>
      </w:r>
      <w:r w:rsidRPr="00813992">
        <w:rPr>
          <w:spacing w:val="9"/>
          <w:lang w:val="id-ID"/>
        </w:rPr>
        <w:t xml:space="preserve"> </w:t>
      </w:r>
      <w:r w:rsidRPr="00813992">
        <w:rPr>
          <w:lang w:val="id-ID"/>
        </w:rPr>
        <w:t>yang</w:t>
      </w:r>
      <w:r w:rsidRPr="00813992">
        <w:rPr>
          <w:spacing w:val="11"/>
          <w:lang w:val="id-ID"/>
        </w:rPr>
        <w:t xml:space="preserve"> </w:t>
      </w:r>
      <w:r w:rsidRPr="00813992">
        <w:rPr>
          <w:lang w:val="id-ID"/>
        </w:rPr>
        <w:t>sudah</w:t>
      </w:r>
      <w:r w:rsidRPr="00813992">
        <w:rPr>
          <w:spacing w:val="14"/>
          <w:lang w:val="id-ID"/>
        </w:rPr>
        <w:t xml:space="preserve"> </w:t>
      </w:r>
      <w:r w:rsidRPr="00813992">
        <w:rPr>
          <w:lang w:val="id-ID"/>
        </w:rPr>
        <w:t>tidak</w:t>
      </w:r>
      <w:r w:rsidRPr="00813992">
        <w:rPr>
          <w:spacing w:val="14"/>
          <w:lang w:val="id-ID"/>
        </w:rPr>
        <w:t xml:space="preserve"> </w:t>
      </w:r>
      <w:r w:rsidRPr="00813992">
        <w:rPr>
          <w:lang w:val="id-ID"/>
        </w:rPr>
        <w:t>stabil,</w:t>
      </w:r>
      <w:r w:rsidRPr="00813992">
        <w:rPr>
          <w:spacing w:val="4"/>
          <w:lang w:val="id-ID"/>
        </w:rPr>
        <w:t xml:space="preserve"> </w:t>
      </w:r>
      <w:r w:rsidRPr="00813992">
        <w:rPr>
          <w:lang w:val="id-ID"/>
        </w:rPr>
        <w:t>ujian</w:t>
      </w:r>
      <w:r w:rsidRPr="00813992">
        <w:rPr>
          <w:spacing w:val="13"/>
          <w:lang w:val="id-ID"/>
        </w:rPr>
        <w:t xml:space="preserve"> </w:t>
      </w:r>
      <w:r w:rsidRPr="00813992">
        <w:rPr>
          <w:spacing w:val="-2"/>
          <w:lang w:val="id-ID"/>
        </w:rPr>
        <w:t>karena</w:t>
      </w:r>
      <w:r w:rsidRPr="00813992">
        <w:rPr>
          <w:lang w:val="id-ID"/>
        </w:rPr>
        <w:t xml:space="preserve"> anak</w:t>
      </w:r>
      <w:r w:rsidR="007D692E">
        <w:rPr>
          <w:lang w:val="id-ID"/>
        </w:rPr>
        <w:t>-</w:t>
      </w:r>
      <w:r w:rsidRPr="00813992">
        <w:rPr>
          <w:lang w:val="id-ID"/>
        </w:rPr>
        <w:t>anak</w:t>
      </w:r>
      <w:r w:rsidRPr="00813992">
        <w:rPr>
          <w:spacing w:val="-1"/>
          <w:lang w:val="id-ID"/>
        </w:rPr>
        <w:t xml:space="preserve"> </w:t>
      </w:r>
      <w:r w:rsidRPr="00813992">
        <w:rPr>
          <w:lang w:val="id-ID"/>
        </w:rPr>
        <w:t>atau bahkan</w:t>
      </w:r>
      <w:r w:rsidRPr="00813992">
        <w:rPr>
          <w:spacing w:val="-4"/>
          <w:lang w:val="id-ID"/>
        </w:rPr>
        <w:t xml:space="preserve"> </w:t>
      </w:r>
      <w:r w:rsidRPr="00813992">
        <w:rPr>
          <w:lang w:val="id-ID"/>
        </w:rPr>
        <w:t>cucu yang</w:t>
      </w:r>
      <w:r w:rsidRPr="00813992">
        <w:rPr>
          <w:spacing w:val="-6"/>
          <w:lang w:val="id-ID"/>
        </w:rPr>
        <w:t xml:space="preserve"> </w:t>
      </w:r>
      <w:r w:rsidRPr="00813992">
        <w:rPr>
          <w:lang w:val="id-ID"/>
        </w:rPr>
        <w:t>tidak seperti</w:t>
      </w:r>
      <w:r w:rsidRPr="00813992">
        <w:rPr>
          <w:spacing w:val="-3"/>
          <w:lang w:val="id-ID"/>
        </w:rPr>
        <w:t xml:space="preserve"> </w:t>
      </w:r>
      <w:r w:rsidRPr="00813992">
        <w:rPr>
          <w:lang w:val="id-ID"/>
        </w:rPr>
        <w:t>yang</w:t>
      </w:r>
      <w:r w:rsidRPr="00813992">
        <w:rPr>
          <w:spacing w:val="-1"/>
          <w:lang w:val="id-ID"/>
        </w:rPr>
        <w:t xml:space="preserve"> </w:t>
      </w:r>
      <w:r w:rsidRPr="00813992">
        <w:rPr>
          <w:lang w:val="id-ID"/>
        </w:rPr>
        <w:t>diharapkan dll. Begitu kompleks perjuangan hidup yang harus dijalani, jika tidak berpegang teguh dan setia pada sabda Tuhan tentu kita akan mengalami kehancuran dalam hidup kita baik secara fisik maupun mental</w:t>
      </w:r>
    </w:p>
    <w:p w14:paraId="3FB35884" w14:textId="77777777" w:rsidR="008431C3" w:rsidRPr="00813992" w:rsidRDefault="008431C3" w:rsidP="008431C3">
      <w:pPr>
        <w:pStyle w:val="TeksIsi"/>
        <w:spacing w:before="1"/>
        <w:rPr>
          <w:lang w:val="id-ID"/>
        </w:rPr>
      </w:pPr>
    </w:p>
    <w:p w14:paraId="5E578470" w14:textId="77777777" w:rsidR="008431C3" w:rsidRPr="00813992" w:rsidRDefault="008431C3" w:rsidP="008431C3">
      <w:pPr>
        <w:pStyle w:val="TeksIsi"/>
        <w:spacing w:before="1"/>
        <w:rPr>
          <w:lang w:val="id-ID"/>
        </w:rPr>
      </w:pPr>
    </w:p>
    <w:p w14:paraId="1917C0B3" w14:textId="77777777" w:rsidR="008431C3" w:rsidRPr="00813992" w:rsidRDefault="008431C3" w:rsidP="008431C3">
      <w:pPr>
        <w:pStyle w:val="TeksIsi"/>
        <w:spacing w:before="1"/>
        <w:rPr>
          <w:lang w:val="id-ID"/>
        </w:rPr>
      </w:pPr>
    </w:p>
    <w:p w14:paraId="5E809746" w14:textId="77777777" w:rsidR="008431C3" w:rsidRPr="00813992" w:rsidRDefault="008431C3" w:rsidP="008431C3">
      <w:pPr>
        <w:pStyle w:val="Judul1"/>
        <w:rPr>
          <w:lang w:val="id-ID"/>
        </w:rPr>
      </w:pPr>
      <w:r w:rsidRPr="00813992">
        <w:rPr>
          <w:lang w:val="id-ID"/>
        </w:rPr>
        <w:lastRenderedPageBreak/>
        <w:t>Pemahaman</w:t>
      </w:r>
      <w:r w:rsidRPr="00813992">
        <w:rPr>
          <w:spacing w:val="-4"/>
          <w:lang w:val="id-ID"/>
        </w:rPr>
        <w:t xml:space="preserve"> </w:t>
      </w:r>
      <w:r w:rsidRPr="00813992">
        <w:rPr>
          <w:lang w:val="id-ID"/>
        </w:rPr>
        <w:t>Singkat Lukas</w:t>
      </w:r>
      <w:r w:rsidRPr="00813992">
        <w:rPr>
          <w:spacing w:val="-1"/>
          <w:lang w:val="id-ID"/>
        </w:rPr>
        <w:t xml:space="preserve"> </w:t>
      </w:r>
      <w:r w:rsidRPr="00813992">
        <w:rPr>
          <w:lang w:val="id-ID"/>
        </w:rPr>
        <w:t>4</w:t>
      </w:r>
      <w:r w:rsidRPr="00813992">
        <w:rPr>
          <w:spacing w:val="-1"/>
          <w:lang w:val="id-ID"/>
        </w:rPr>
        <w:t xml:space="preserve"> </w:t>
      </w:r>
      <w:r w:rsidRPr="00813992">
        <w:rPr>
          <w:lang w:val="id-ID"/>
        </w:rPr>
        <w:t>:</w:t>
      </w:r>
      <w:r w:rsidRPr="00813992">
        <w:rPr>
          <w:spacing w:val="-3"/>
          <w:lang w:val="id-ID"/>
        </w:rPr>
        <w:t xml:space="preserve"> </w:t>
      </w:r>
      <w:r w:rsidRPr="00813992">
        <w:rPr>
          <w:lang w:val="id-ID"/>
        </w:rPr>
        <w:t>1-</w:t>
      </w:r>
      <w:r w:rsidRPr="00813992">
        <w:rPr>
          <w:spacing w:val="-5"/>
          <w:lang w:val="id-ID"/>
        </w:rPr>
        <w:t>13</w:t>
      </w:r>
    </w:p>
    <w:p w14:paraId="0638496D" w14:textId="352DD7FC" w:rsidR="008431C3" w:rsidRPr="00813992" w:rsidRDefault="008431C3" w:rsidP="008431C3">
      <w:pPr>
        <w:pStyle w:val="TeksIsi"/>
        <w:ind w:right="106" w:firstLine="720"/>
        <w:rPr>
          <w:lang w:val="id-ID"/>
        </w:rPr>
      </w:pPr>
      <w:r w:rsidRPr="00813992">
        <w:rPr>
          <w:lang w:val="id-ID"/>
        </w:rPr>
        <w:t>Injil Lukas</w:t>
      </w:r>
      <w:r w:rsidRPr="00813992">
        <w:rPr>
          <w:spacing w:val="40"/>
          <w:lang w:val="id-ID"/>
        </w:rPr>
        <w:t xml:space="preserve"> </w:t>
      </w:r>
      <w:r w:rsidRPr="00813992">
        <w:rPr>
          <w:lang w:val="id-ID"/>
        </w:rPr>
        <w:t>mengisahkan tentang pencobaan di</w:t>
      </w:r>
      <w:r w:rsidR="007D692E">
        <w:rPr>
          <w:lang w:val="id-ID"/>
        </w:rPr>
        <w:t xml:space="preserve"> </w:t>
      </w:r>
      <w:r w:rsidRPr="00813992">
        <w:rPr>
          <w:lang w:val="id-ID"/>
        </w:rPr>
        <w:t>padang gurun yang harus dialami oleh Yesus. Dalam</w:t>
      </w:r>
      <w:r w:rsidRPr="00813992">
        <w:rPr>
          <w:spacing w:val="-1"/>
          <w:lang w:val="id-ID"/>
        </w:rPr>
        <w:t xml:space="preserve"> </w:t>
      </w:r>
      <w:r w:rsidRPr="00813992">
        <w:rPr>
          <w:lang w:val="id-ID"/>
        </w:rPr>
        <w:t xml:space="preserve">Injil Lukas 4:1-2a dikatakan, “Yesus </w:t>
      </w:r>
      <w:r w:rsidR="007D692E">
        <w:rPr>
          <w:lang w:val="id-ID"/>
        </w:rPr>
        <w:t>y</w:t>
      </w:r>
      <w:r w:rsidRPr="00813992">
        <w:rPr>
          <w:lang w:val="id-ID"/>
        </w:rPr>
        <w:t>ang penuh dengan Roh Kudus, kembali dari sungai Yordan, lalu dibawa oleh roh Kudus ke padang gurun, di</w:t>
      </w:r>
      <w:r w:rsidR="007D692E">
        <w:rPr>
          <w:lang w:val="id-ID"/>
        </w:rPr>
        <w:t xml:space="preserve"> </w:t>
      </w:r>
      <w:r w:rsidRPr="00813992">
        <w:rPr>
          <w:lang w:val="id-ID"/>
        </w:rPr>
        <w:t xml:space="preserve">situ Ia tinggal empat puluh hari lamanya dan dicobai </w:t>
      </w:r>
      <w:r w:rsidR="006A0165">
        <w:rPr>
          <w:lang w:val="id-ID"/>
        </w:rPr>
        <w:t>Iblis</w:t>
      </w:r>
      <w:r w:rsidRPr="00813992">
        <w:rPr>
          <w:lang w:val="id-ID"/>
        </w:rPr>
        <w:t>”. Mencermati ayat ini, tampak bahwa Yesus dibawa oleh Roh ke padang gurun dan Roh</w:t>
      </w:r>
      <w:r w:rsidR="007D692E">
        <w:rPr>
          <w:lang w:val="id-ID"/>
        </w:rPr>
        <w:t xml:space="preserve"> mengizinkan </w:t>
      </w:r>
      <w:r w:rsidR="006A0165">
        <w:rPr>
          <w:lang w:val="id-ID"/>
        </w:rPr>
        <w:t>Iblis</w:t>
      </w:r>
      <w:r w:rsidRPr="00813992">
        <w:rPr>
          <w:lang w:val="id-ID"/>
        </w:rPr>
        <w:t xml:space="preserve"> mencobai Yesus. Jika kalimat ini ditafsirkan, maka kalimat ini mengandung makna bahwa Roh itu sengaja menyerahkan Yesus kepada </w:t>
      </w:r>
      <w:r w:rsidR="006A0165">
        <w:rPr>
          <w:lang w:val="id-ID"/>
        </w:rPr>
        <w:t>Iblis</w:t>
      </w:r>
      <w:r w:rsidRPr="00813992">
        <w:rPr>
          <w:lang w:val="id-ID"/>
        </w:rPr>
        <w:t xml:space="preserve"> untuk dicobai.</w:t>
      </w:r>
    </w:p>
    <w:p w14:paraId="38658AC7" w14:textId="2B63C231" w:rsidR="008431C3" w:rsidRPr="00813992" w:rsidRDefault="008431C3" w:rsidP="008431C3">
      <w:pPr>
        <w:pStyle w:val="TeksIsi"/>
        <w:spacing w:before="1"/>
        <w:ind w:right="109" w:firstLine="720"/>
        <w:rPr>
          <w:lang w:val="id-ID"/>
        </w:rPr>
      </w:pPr>
      <w:r w:rsidRPr="00813992">
        <w:rPr>
          <w:lang w:val="id-ID"/>
        </w:rPr>
        <w:t>Yesus menjalani puasa 40 hari dan empat puluh malam. Di tengah padang gurun yang terasing, gersang, panas,</w:t>
      </w:r>
      <w:r w:rsidR="007D692E">
        <w:rPr>
          <w:lang w:val="id-ID"/>
        </w:rPr>
        <w:t xml:space="preserve"> Ia</w:t>
      </w:r>
      <w:r w:rsidRPr="00813992">
        <w:rPr>
          <w:lang w:val="id-ID"/>
        </w:rPr>
        <w:t xml:space="preserve"> lapar, </w:t>
      </w:r>
      <w:r w:rsidR="007D692E">
        <w:rPr>
          <w:lang w:val="id-ID"/>
        </w:rPr>
        <w:t xml:space="preserve">dan </w:t>
      </w:r>
      <w:r w:rsidRPr="00813992">
        <w:rPr>
          <w:lang w:val="id-ID"/>
        </w:rPr>
        <w:t>haus karena baru saja usai menjalani puasa</w:t>
      </w:r>
      <w:r w:rsidR="007D692E">
        <w:rPr>
          <w:lang w:val="id-ID"/>
        </w:rPr>
        <w:t>.</w:t>
      </w:r>
      <w:r w:rsidRPr="00813992">
        <w:rPr>
          <w:lang w:val="id-ID"/>
        </w:rPr>
        <w:t xml:space="preserve"> </w:t>
      </w:r>
      <w:r w:rsidR="006A0165">
        <w:rPr>
          <w:lang w:val="id-ID"/>
        </w:rPr>
        <w:t>Iblis</w:t>
      </w:r>
      <w:r w:rsidRPr="00813992">
        <w:rPr>
          <w:lang w:val="id-ID"/>
        </w:rPr>
        <w:t xml:space="preserve"> yang disebut sebagai si pencoba itu datang pada Yesus dan</w:t>
      </w:r>
      <w:r w:rsidR="007D692E">
        <w:rPr>
          <w:lang w:val="id-ID"/>
        </w:rPr>
        <w:t xml:space="preserve"> menawarkan aneka</w:t>
      </w:r>
      <w:r w:rsidRPr="00813992">
        <w:rPr>
          <w:lang w:val="id-ID"/>
        </w:rPr>
        <w:t xml:space="preserve"> </w:t>
      </w:r>
      <w:r w:rsidRPr="00813992">
        <w:rPr>
          <w:spacing w:val="-2"/>
          <w:lang w:val="id-ID"/>
        </w:rPr>
        <w:t>cobaan</w:t>
      </w:r>
      <w:r w:rsidR="007D692E">
        <w:rPr>
          <w:spacing w:val="-2"/>
          <w:lang w:val="id-ID"/>
        </w:rPr>
        <w:t xml:space="preserve"> pada-Nya</w:t>
      </w:r>
      <w:r w:rsidRPr="00813992">
        <w:rPr>
          <w:spacing w:val="-2"/>
          <w:lang w:val="id-ID"/>
        </w:rPr>
        <w:t>.</w:t>
      </w:r>
    </w:p>
    <w:p w14:paraId="2A89C644" w14:textId="6673E291" w:rsidR="008431C3" w:rsidRPr="00813992" w:rsidRDefault="008431C3" w:rsidP="008431C3">
      <w:pPr>
        <w:pStyle w:val="TeksIsi"/>
        <w:spacing w:before="1"/>
        <w:ind w:right="109" w:firstLine="565"/>
        <w:rPr>
          <w:lang w:val="id-ID"/>
        </w:rPr>
      </w:pPr>
      <w:r w:rsidRPr="00813992">
        <w:rPr>
          <w:lang w:val="id-ID"/>
        </w:rPr>
        <w:t>Pencobaan yang ditujukan pada Yesus itu mengingatkan kita bahwa</w:t>
      </w:r>
      <w:r w:rsidRPr="00813992">
        <w:rPr>
          <w:spacing w:val="-1"/>
          <w:lang w:val="id-ID"/>
        </w:rPr>
        <w:t xml:space="preserve"> </w:t>
      </w:r>
      <w:r w:rsidRPr="00813992">
        <w:rPr>
          <w:lang w:val="id-ID"/>
        </w:rPr>
        <w:t>tidak</w:t>
      </w:r>
      <w:r w:rsidRPr="00813992">
        <w:rPr>
          <w:spacing w:val="-2"/>
          <w:lang w:val="id-ID"/>
        </w:rPr>
        <w:t xml:space="preserve"> </w:t>
      </w:r>
      <w:r w:rsidRPr="00813992">
        <w:rPr>
          <w:lang w:val="id-ID"/>
        </w:rPr>
        <w:t>ada</w:t>
      </w:r>
      <w:r w:rsidRPr="00813992">
        <w:rPr>
          <w:spacing w:val="-1"/>
          <w:lang w:val="id-ID"/>
        </w:rPr>
        <w:t xml:space="preserve"> </w:t>
      </w:r>
      <w:r w:rsidRPr="00813992">
        <w:rPr>
          <w:lang w:val="id-ID"/>
        </w:rPr>
        <w:t>satu-pun manusia yang</w:t>
      </w:r>
      <w:r w:rsidRPr="00813992">
        <w:rPr>
          <w:spacing w:val="-2"/>
          <w:lang w:val="id-ID"/>
        </w:rPr>
        <w:t xml:space="preserve"> </w:t>
      </w:r>
      <w:r w:rsidRPr="00813992">
        <w:rPr>
          <w:lang w:val="id-ID"/>
        </w:rPr>
        <w:t>terbebas dari ujian dalam hidupnya. Ujian-ujian itu mengarah</w:t>
      </w:r>
      <w:r w:rsidR="007D692E">
        <w:rPr>
          <w:lang w:val="id-ID"/>
        </w:rPr>
        <w:t>k</w:t>
      </w:r>
      <w:r w:rsidRPr="00813992">
        <w:rPr>
          <w:lang w:val="id-ID"/>
        </w:rPr>
        <w:t>an manusia untuk melakukan sesuatu yang tidak baik atau jahat. Ada ungkapan “kejahatan terjadi bukan karena niat pelakunya tetapi karena ada kesempatan” menunjukkan bahwa manusia kerap memilih untuk melakukan kejahatan karena tergiur/tergoda sesuatu yang lebih menyenangkan, instan, mudah dan “seolah-olah” baik bagi dirinya.</w:t>
      </w:r>
    </w:p>
    <w:p w14:paraId="0287ED9B" w14:textId="6689B19D" w:rsidR="008431C3" w:rsidRPr="00813992" w:rsidRDefault="008431C3" w:rsidP="008431C3">
      <w:pPr>
        <w:pStyle w:val="TeksIsi"/>
        <w:spacing w:before="1"/>
        <w:ind w:right="117" w:firstLine="565"/>
        <w:rPr>
          <w:lang w:val="id-ID"/>
        </w:rPr>
      </w:pPr>
      <w:r w:rsidRPr="00813992">
        <w:rPr>
          <w:lang w:val="id-ID"/>
        </w:rPr>
        <w:t xml:space="preserve">Di pencobaan pertama </w:t>
      </w:r>
      <w:r w:rsidR="006A0165">
        <w:rPr>
          <w:lang w:val="id-ID"/>
        </w:rPr>
        <w:t>Iblis</w:t>
      </w:r>
      <w:r w:rsidRPr="00813992">
        <w:rPr>
          <w:lang w:val="id-ID"/>
        </w:rPr>
        <w:t xml:space="preserve"> mengatakan:</w:t>
      </w:r>
      <w:r w:rsidR="007D692E">
        <w:rPr>
          <w:lang w:val="id-ID"/>
        </w:rPr>
        <w:t xml:space="preserve"> </w:t>
      </w:r>
      <w:r w:rsidRPr="00813992">
        <w:rPr>
          <w:lang w:val="id-ID"/>
        </w:rPr>
        <w:t>”Jika Engkau Anak Allah, perin</w:t>
      </w:r>
      <w:r w:rsidR="007D692E">
        <w:rPr>
          <w:lang w:val="id-ID"/>
        </w:rPr>
        <w:t>t</w:t>
      </w:r>
      <w:r w:rsidRPr="00813992">
        <w:rPr>
          <w:lang w:val="id-ID"/>
        </w:rPr>
        <w:t>ahkanlah supaya batu-batu</w:t>
      </w:r>
      <w:r w:rsidRPr="00813992">
        <w:rPr>
          <w:spacing w:val="40"/>
          <w:lang w:val="id-ID"/>
        </w:rPr>
        <w:t xml:space="preserve"> </w:t>
      </w:r>
      <w:r w:rsidRPr="00813992">
        <w:rPr>
          <w:lang w:val="id-ID"/>
        </w:rPr>
        <w:t xml:space="preserve">ini menjadi roti”. Cobaan </w:t>
      </w:r>
      <w:r w:rsidR="006A0165">
        <w:rPr>
          <w:lang w:val="id-ID"/>
        </w:rPr>
        <w:t>Iblis</w:t>
      </w:r>
      <w:r w:rsidRPr="00813992">
        <w:rPr>
          <w:lang w:val="id-ID"/>
        </w:rPr>
        <w:t xml:space="preserve"> itu mengingatkan Yesus bahwa Ia memiliki kuasa untuk itu. Karena </w:t>
      </w:r>
      <w:r w:rsidR="006A0165">
        <w:rPr>
          <w:lang w:val="id-ID"/>
        </w:rPr>
        <w:t>Iblis</w:t>
      </w:r>
      <w:r w:rsidRPr="00813992">
        <w:rPr>
          <w:lang w:val="id-ID"/>
        </w:rPr>
        <w:t xml:space="preserve"> tahu, maka ia mengingatkan: bukankah itu kebutuhan pertama Yesus? Kebutuhan fisiologis: makanan, minuman,</w:t>
      </w:r>
      <w:r w:rsidRPr="00813992">
        <w:rPr>
          <w:spacing w:val="40"/>
          <w:lang w:val="id-ID"/>
        </w:rPr>
        <w:t xml:space="preserve"> </w:t>
      </w:r>
      <w:r w:rsidRPr="00813992">
        <w:rPr>
          <w:lang w:val="id-ID"/>
        </w:rPr>
        <w:t>dan</w:t>
      </w:r>
      <w:r w:rsidRPr="00813992">
        <w:rPr>
          <w:spacing w:val="41"/>
          <w:lang w:val="id-ID"/>
        </w:rPr>
        <w:t xml:space="preserve"> </w:t>
      </w:r>
      <w:r w:rsidRPr="00813992">
        <w:rPr>
          <w:lang w:val="id-ID"/>
        </w:rPr>
        <w:t>sebagainya.</w:t>
      </w:r>
      <w:r w:rsidRPr="00813992">
        <w:rPr>
          <w:spacing w:val="43"/>
          <w:lang w:val="id-ID"/>
        </w:rPr>
        <w:t xml:space="preserve"> </w:t>
      </w:r>
      <w:r w:rsidRPr="00813992">
        <w:rPr>
          <w:lang w:val="id-ID"/>
        </w:rPr>
        <w:t>Dalam</w:t>
      </w:r>
      <w:r w:rsidRPr="00813992">
        <w:rPr>
          <w:spacing w:val="38"/>
          <w:lang w:val="id-ID"/>
        </w:rPr>
        <w:t xml:space="preserve"> </w:t>
      </w:r>
      <w:r w:rsidRPr="00813992">
        <w:rPr>
          <w:lang w:val="id-ID"/>
        </w:rPr>
        <w:t>hidup</w:t>
      </w:r>
      <w:r w:rsidRPr="00813992">
        <w:rPr>
          <w:spacing w:val="36"/>
          <w:lang w:val="id-ID"/>
        </w:rPr>
        <w:t xml:space="preserve"> </w:t>
      </w:r>
      <w:r w:rsidRPr="00813992">
        <w:rPr>
          <w:lang w:val="id-ID"/>
        </w:rPr>
        <w:t>kita,</w:t>
      </w:r>
      <w:r w:rsidRPr="00813992">
        <w:rPr>
          <w:spacing w:val="42"/>
          <w:lang w:val="id-ID"/>
        </w:rPr>
        <w:t xml:space="preserve"> </w:t>
      </w:r>
      <w:r w:rsidRPr="00813992">
        <w:rPr>
          <w:lang w:val="id-ID"/>
        </w:rPr>
        <w:t>cobaan</w:t>
      </w:r>
      <w:r w:rsidRPr="00813992">
        <w:rPr>
          <w:spacing w:val="42"/>
          <w:lang w:val="id-ID"/>
        </w:rPr>
        <w:t xml:space="preserve"> </w:t>
      </w:r>
      <w:r w:rsidRPr="00813992">
        <w:rPr>
          <w:spacing w:val="-2"/>
          <w:lang w:val="id-ID"/>
        </w:rPr>
        <w:t>macam</w:t>
      </w:r>
      <w:r w:rsidRPr="00813992">
        <w:rPr>
          <w:lang w:val="id-ID"/>
        </w:rPr>
        <w:t xml:space="preserve"> ini juga sering terjadi. Apalagi kebutuhan fisiologis adalah kebutuhan yang sangat mendasar. Mau-tidak mau harus ada. Bila </w:t>
      </w:r>
      <w:r w:rsidR="006A0165">
        <w:rPr>
          <w:lang w:val="id-ID"/>
        </w:rPr>
        <w:t>Iblis</w:t>
      </w:r>
      <w:r w:rsidRPr="00813992">
        <w:rPr>
          <w:lang w:val="id-ID"/>
        </w:rPr>
        <w:t xml:space="preserve"> menawarkan pada Yesus untuk mengubah batu menjadi roti, maka </w:t>
      </w:r>
      <w:r w:rsidR="006A0165">
        <w:rPr>
          <w:lang w:val="id-ID"/>
        </w:rPr>
        <w:t>Iblis</w:t>
      </w:r>
      <w:r w:rsidRPr="00813992">
        <w:rPr>
          <w:lang w:val="id-ID"/>
        </w:rPr>
        <w:t xml:space="preserve"> menawarkan solusi yang luar biasa. Atas tawaran itu,</w:t>
      </w:r>
      <w:r w:rsidRPr="00813992">
        <w:rPr>
          <w:spacing w:val="40"/>
          <w:lang w:val="id-ID"/>
        </w:rPr>
        <w:t xml:space="preserve"> </w:t>
      </w:r>
      <w:r w:rsidRPr="00813992">
        <w:rPr>
          <w:lang w:val="id-ID"/>
        </w:rPr>
        <w:t>Yesus menjawab:</w:t>
      </w:r>
      <w:r w:rsidR="007D692E">
        <w:rPr>
          <w:lang w:val="id-ID"/>
        </w:rPr>
        <w:t xml:space="preserve"> </w:t>
      </w:r>
      <w:r w:rsidRPr="00813992">
        <w:rPr>
          <w:lang w:val="id-ID"/>
        </w:rPr>
        <w:t>”Manusia hidup bukan dari roti</w:t>
      </w:r>
      <w:r w:rsidRPr="00813992">
        <w:rPr>
          <w:spacing w:val="-1"/>
          <w:lang w:val="id-ID"/>
        </w:rPr>
        <w:t xml:space="preserve"> </w:t>
      </w:r>
      <w:r w:rsidRPr="00813992">
        <w:rPr>
          <w:lang w:val="id-ID"/>
        </w:rPr>
        <w:t>saja,</w:t>
      </w:r>
      <w:r w:rsidRPr="00813992">
        <w:rPr>
          <w:spacing w:val="-1"/>
          <w:lang w:val="id-ID"/>
        </w:rPr>
        <w:t xml:space="preserve"> </w:t>
      </w:r>
      <w:r w:rsidRPr="00813992">
        <w:rPr>
          <w:lang w:val="id-ID"/>
        </w:rPr>
        <w:t>tetapi</w:t>
      </w:r>
      <w:r w:rsidRPr="00813992">
        <w:rPr>
          <w:spacing w:val="-2"/>
          <w:lang w:val="id-ID"/>
        </w:rPr>
        <w:t xml:space="preserve"> </w:t>
      </w:r>
      <w:r w:rsidRPr="00813992">
        <w:rPr>
          <w:lang w:val="id-ID"/>
        </w:rPr>
        <w:t>dari</w:t>
      </w:r>
      <w:r w:rsidRPr="00813992">
        <w:rPr>
          <w:spacing w:val="-1"/>
          <w:lang w:val="id-ID"/>
        </w:rPr>
        <w:t xml:space="preserve"> </w:t>
      </w:r>
      <w:r w:rsidRPr="00813992">
        <w:rPr>
          <w:lang w:val="id-ID"/>
        </w:rPr>
        <w:t>setiap</w:t>
      </w:r>
      <w:r w:rsidRPr="00813992">
        <w:rPr>
          <w:spacing w:val="-3"/>
          <w:lang w:val="id-ID"/>
        </w:rPr>
        <w:t xml:space="preserve"> </w:t>
      </w:r>
      <w:r w:rsidRPr="00813992">
        <w:rPr>
          <w:lang w:val="id-ID"/>
        </w:rPr>
        <w:t>firman</w:t>
      </w:r>
      <w:r w:rsidRPr="00813992">
        <w:rPr>
          <w:spacing w:val="-2"/>
          <w:lang w:val="id-ID"/>
        </w:rPr>
        <w:t xml:space="preserve"> </w:t>
      </w:r>
      <w:r w:rsidRPr="00813992">
        <w:rPr>
          <w:lang w:val="id-ID"/>
        </w:rPr>
        <w:t>yang</w:t>
      </w:r>
      <w:r w:rsidRPr="00813992">
        <w:rPr>
          <w:spacing w:val="-4"/>
          <w:lang w:val="id-ID"/>
        </w:rPr>
        <w:t xml:space="preserve"> </w:t>
      </w:r>
      <w:r w:rsidRPr="00813992">
        <w:rPr>
          <w:lang w:val="id-ID"/>
        </w:rPr>
        <w:t>keluar</w:t>
      </w:r>
      <w:r w:rsidRPr="00813992">
        <w:rPr>
          <w:spacing w:val="-2"/>
          <w:lang w:val="id-ID"/>
        </w:rPr>
        <w:t xml:space="preserve"> </w:t>
      </w:r>
      <w:r w:rsidRPr="00813992">
        <w:rPr>
          <w:lang w:val="id-ID"/>
        </w:rPr>
        <w:t>dari mulut</w:t>
      </w:r>
      <w:r w:rsidRPr="00813992">
        <w:rPr>
          <w:spacing w:val="-3"/>
          <w:lang w:val="id-ID"/>
        </w:rPr>
        <w:t xml:space="preserve"> </w:t>
      </w:r>
      <w:r w:rsidRPr="00813992">
        <w:rPr>
          <w:lang w:val="id-ID"/>
        </w:rPr>
        <w:t xml:space="preserve">Allah”. Tuhan Yesus mengingatkan: untuk apa memperoleh makanan, </w:t>
      </w:r>
      <w:r w:rsidRPr="00813992">
        <w:rPr>
          <w:lang w:val="id-ID"/>
        </w:rPr>
        <w:lastRenderedPageBreak/>
        <w:t>minuman, kebutuhan hidup bila ia kehilangan martabat hidup karena kelakuan yang tidak benar. Dengan kuasa-Nya, Yesus tidak pernah membuat mu</w:t>
      </w:r>
      <w:r w:rsidR="007D692E">
        <w:rPr>
          <w:lang w:val="id-ID"/>
        </w:rPr>
        <w:t>k</w:t>
      </w:r>
      <w:r w:rsidRPr="00813992">
        <w:rPr>
          <w:lang w:val="id-ID"/>
        </w:rPr>
        <w:t>jizat bagi diri-Nya sendiri.</w:t>
      </w:r>
    </w:p>
    <w:p w14:paraId="33B3110D" w14:textId="4B6FCD45" w:rsidR="008431C3" w:rsidRPr="00813992" w:rsidRDefault="008431C3" w:rsidP="008431C3">
      <w:pPr>
        <w:pStyle w:val="TeksIsi"/>
        <w:spacing w:before="1"/>
        <w:ind w:right="116" w:firstLine="565"/>
        <w:rPr>
          <w:lang w:val="id-ID"/>
        </w:rPr>
      </w:pPr>
      <w:r w:rsidRPr="00813992">
        <w:rPr>
          <w:lang w:val="id-ID"/>
        </w:rPr>
        <w:t xml:space="preserve">Pencobaan yang ke 2 </w:t>
      </w:r>
      <w:r w:rsidR="006A0165">
        <w:rPr>
          <w:lang w:val="id-ID"/>
        </w:rPr>
        <w:t>Iblis</w:t>
      </w:r>
      <w:r w:rsidRPr="00813992">
        <w:rPr>
          <w:lang w:val="id-ID"/>
        </w:rPr>
        <w:t xml:space="preserve"> membawa Yesus ke atas</w:t>
      </w:r>
      <w:r w:rsidRPr="00813992">
        <w:rPr>
          <w:spacing w:val="40"/>
          <w:lang w:val="id-ID"/>
        </w:rPr>
        <w:t xml:space="preserve"> </w:t>
      </w:r>
      <w:r w:rsidRPr="00813992">
        <w:rPr>
          <w:lang w:val="id-ID"/>
        </w:rPr>
        <w:t xml:space="preserve">gunung yang sangat tinggi dan memperlihatkan kepada-Nya kerajaan dunia dan segala kemegahannya. Semua kemegahan dunia dicari oleh banyak orang. </w:t>
      </w:r>
      <w:r w:rsidR="006A0165">
        <w:rPr>
          <w:lang w:val="id-ID"/>
        </w:rPr>
        <w:t>Iblis</w:t>
      </w:r>
      <w:r w:rsidRPr="00813992">
        <w:rPr>
          <w:lang w:val="id-ID"/>
        </w:rPr>
        <w:t xml:space="preserve"> berkata, “Semuanya itu akan kuberikan kepada-Mu, jika Engkau sujud menyembah aku!” Tawaran </w:t>
      </w:r>
      <w:r w:rsidR="006A0165">
        <w:rPr>
          <w:lang w:val="id-ID"/>
        </w:rPr>
        <w:t>Iblis</w:t>
      </w:r>
      <w:r w:rsidRPr="00813992">
        <w:rPr>
          <w:lang w:val="id-ID"/>
        </w:rPr>
        <w:t xml:space="preserve"> sangat menggiurkan. Ia akan memberikan pada siapa saja sesuai kehendaknya asal manusia menyembah </w:t>
      </w:r>
      <w:r w:rsidR="006A0165">
        <w:rPr>
          <w:lang w:val="id-ID"/>
        </w:rPr>
        <w:t>Iblis</w:t>
      </w:r>
      <w:r w:rsidRPr="00813992">
        <w:rPr>
          <w:lang w:val="id-ID"/>
        </w:rPr>
        <w:t>. Yesus tidak tergoda dengan tawaran itu. Maka Ia berkata:</w:t>
      </w:r>
      <w:r w:rsidR="007D692E">
        <w:rPr>
          <w:lang w:val="id-ID"/>
        </w:rPr>
        <w:t xml:space="preserve"> </w:t>
      </w:r>
      <w:r w:rsidRPr="00813992">
        <w:rPr>
          <w:lang w:val="id-ID"/>
        </w:rPr>
        <w:t>”Ada tertulis: Engkau harus menyembah Tuhan Allahmu, dan hanya kepada Dia sajalah engkau berbakti!”.</w:t>
      </w:r>
    </w:p>
    <w:p w14:paraId="3D5ED5A7" w14:textId="680EE3C8" w:rsidR="008431C3" w:rsidRPr="00813992" w:rsidRDefault="008431C3" w:rsidP="008431C3">
      <w:pPr>
        <w:pStyle w:val="TeksIsi"/>
        <w:spacing w:before="2"/>
        <w:ind w:right="112" w:firstLine="565"/>
        <w:rPr>
          <w:lang w:val="id-ID"/>
        </w:rPr>
      </w:pPr>
      <w:r w:rsidRPr="00813992">
        <w:rPr>
          <w:lang w:val="id-ID"/>
        </w:rPr>
        <w:t xml:space="preserve">Di cobaan yang ketiga , Yesus dinaikkan oleh </w:t>
      </w:r>
      <w:r w:rsidR="006A0165">
        <w:rPr>
          <w:lang w:val="id-ID"/>
        </w:rPr>
        <w:t>Iblis</w:t>
      </w:r>
      <w:r w:rsidRPr="00813992">
        <w:rPr>
          <w:lang w:val="id-ID"/>
        </w:rPr>
        <w:t xml:space="preserve"> di kota suci. Di kota situ </w:t>
      </w:r>
      <w:r w:rsidR="006A0165">
        <w:rPr>
          <w:lang w:val="id-ID"/>
        </w:rPr>
        <w:t>Iblis</w:t>
      </w:r>
      <w:r w:rsidRPr="00813992">
        <w:rPr>
          <w:lang w:val="id-ID"/>
        </w:rPr>
        <w:t xml:space="preserve"> menempatkan Yesus di bubungan bait suci. Banyak orang menafsirkan bubungan bait suci itu di Yerusalem. Yerusalem adalah pusat keagamaan orang Yahudi. Di atas bait suci biasanya seorang imam akan menyampaikan kotbah dan umat mendengar. </w:t>
      </w:r>
      <w:r w:rsidR="006A0165">
        <w:rPr>
          <w:lang w:val="id-ID"/>
        </w:rPr>
        <w:t>Iblis</w:t>
      </w:r>
      <w:r w:rsidRPr="00813992">
        <w:rPr>
          <w:lang w:val="id-ID"/>
        </w:rPr>
        <w:t xml:space="preserve"> berkata: "Jika Engkau Anak Allah, jatuhkanlah diri-Mu ke bawah, sebab ada tertulis: Mengenai Engkau Ia akan memerintahkan malaikat-malaikat-Nya dan mereka akan menatang Engkau di atas tangannya, supaya kaki-Mu jangan terantuk kepada batu." Bila Yesus mau melakukannya, Ia pasti akan menjadi selebritis rohani dan disanjung oleh semua orang. Ia akan dinilai sempurna. Godaan </w:t>
      </w:r>
      <w:r w:rsidR="006A0165">
        <w:rPr>
          <w:lang w:val="id-ID"/>
        </w:rPr>
        <w:t>Iblis</w:t>
      </w:r>
      <w:r w:rsidRPr="00813992">
        <w:rPr>
          <w:lang w:val="id-ID"/>
        </w:rPr>
        <w:t xml:space="preserve"> itu dijawab Yesus dengan mengatakan: “Ada pula tertulis, Jangan engkau mencobai Tuhan Allahmu”. Dalam hal ini, Tuhan</w:t>
      </w:r>
      <w:r w:rsidRPr="00813992">
        <w:rPr>
          <w:spacing w:val="-4"/>
          <w:lang w:val="id-ID"/>
        </w:rPr>
        <w:t xml:space="preserve"> </w:t>
      </w:r>
      <w:r w:rsidRPr="00813992">
        <w:rPr>
          <w:lang w:val="id-ID"/>
        </w:rPr>
        <w:t>Yesus</w:t>
      </w:r>
      <w:r w:rsidRPr="00813992">
        <w:rPr>
          <w:spacing w:val="-4"/>
          <w:lang w:val="id-ID"/>
        </w:rPr>
        <w:t xml:space="preserve"> </w:t>
      </w:r>
      <w:r w:rsidRPr="00813992">
        <w:rPr>
          <w:lang w:val="id-ID"/>
        </w:rPr>
        <w:t>tidak</w:t>
      </w:r>
      <w:r w:rsidRPr="00813992">
        <w:rPr>
          <w:spacing w:val="-2"/>
          <w:lang w:val="id-ID"/>
        </w:rPr>
        <w:t xml:space="preserve"> </w:t>
      </w:r>
      <w:r w:rsidRPr="00813992">
        <w:rPr>
          <w:lang w:val="id-ID"/>
        </w:rPr>
        <w:t>ingin</w:t>
      </w:r>
      <w:r w:rsidRPr="00813992">
        <w:rPr>
          <w:spacing w:val="-3"/>
          <w:lang w:val="id-ID"/>
        </w:rPr>
        <w:t xml:space="preserve"> </w:t>
      </w:r>
      <w:r w:rsidRPr="00813992">
        <w:rPr>
          <w:lang w:val="id-ID"/>
        </w:rPr>
        <w:t>mencobai</w:t>
      </w:r>
      <w:r w:rsidRPr="00813992">
        <w:rPr>
          <w:spacing w:val="-3"/>
          <w:lang w:val="id-ID"/>
        </w:rPr>
        <w:t xml:space="preserve"> </w:t>
      </w:r>
      <w:r w:rsidRPr="00813992">
        <w:rPr>
          <w:lang w:val="id-ID"/>
        </w:rPr>
        <w:t>Tuhan</w:t>
      </w:r>
      <w:r w:rsidRPr="00813992">
        <w:rPr>
          <w:spacing w:val="-4"/>
          <w:lang w:val="id-ID"/>
        </w:rPr>
        <w:t xml:space="preserve"> </w:t>
      </w:r>
      <w:r w:rsidRPr="00813992">
        <w:rPr>
          <w:lang w:val="id-ID"/>
        </w:rPr>
        <w:t>Allah,</w:t>
      </w:r>
      <w:r w:rsidRPr="00813992">
        <w:rPr>
          <w:spacing w:val="-3"/>
          <w:lang w:val="id-ID"/>
        </w:rPr>
        <w:t xml:space="preserve"> </w:t>
      </w:r>
      <w:r w:rsidRPr="00813992">
        <w:rPr>
          <w:lang w:val="id-ID"/>
        </w:rPr>
        <w:t>walaupun</w:t>
      </w:r>
      <w:r w:rsidRPr="00813992">
        <w:rPr>
          <w:spacing w:val="-4"/>
          <w:lang w:val="id-ID"/>
        </w:rPr>
        <w:t xml:space="preserve"> </w:t>
      </w:r>
      <w:r w:rsidRPr="00813992">
        <w:rPr>
          <w:lang w:val="id-ID"/>
        </w:rPr>
        <w:t>Allah berjanji akan melindungi-Nya. Tuhan Yesus tidak mau memperoleh</w:t>
      </w:r>
      <w:r w:rsidRPr="00813992">
        <w:rPr>
          <w:spacing w:val="80"/>
          <w:lang w:val="id-ID"/>
        </w:rPr>
        <w:t xml:space="preserve"> </w:t>
      </w:r>
      <w:r w:rsidRPr="00813992">
        <w:rPr>
          <w:lang w:val="id-ID"/>
        </w:rPr>
        <w:t>popularitas</w:t>
      </w:r>
      <w:r w:rsidRPr="00813992">
        <w:rPr>
          <w:spacing w:val="79"/>
          <w:lang w:val="id-ID"/>
        </w:rPr>
        <w:t xml:space="preserve"> </w:t>
      </w:r>
      <w:r w:rsidRPr="00813992">
        <w:rPr>
          <w:lang w:val="id-ID"/>
        </w:rPr>
        <w:t>sebagai</w:t>
      </w:r>
      <w:r w:rsidRPr="00813992">
        <w:rPr>
          <w:spacing w:val="80"/>
          <w:lang w:val="id-ID"/>
        </w:rPr>
        <w:t xml:space="preserve"> </w:t>
      </w:r>
      <w:r w:rsidRPr="00813992">
        <w:rPr>
          <w:lang w:val="id-ID"/>
        </w:rPr>
        <w:t>Mesias</w:t>
      </w:r>
      <w:r w:rsidRPr="00813992">
        <w:rPr>
          <w:spacing w:val="74"/>
          <w:lang w:val="id-ID"/>
        </w:rPr>
        <w:t xml:space="preserve"> </w:t>
      </w:r>
      <w:r w:rsidRPr="00813992">
        <w:rPr>
          <w:lang w:val="id-ID"/>
        </w:rPr>
        <w:t>bagi</w:t>
      </w:r>
      <w:r w:rsidRPr="00813992">
        <w:rPr>
          <w:spacing w:val="80"/>
          <w:lang w:val="id-ID"/>
        </w:rPr>
        <w:t xml:space="preserve"> </w:t>
      </w:r>
      <w:r w:rsidRPr="00813992">
        <w:rPr>
          <w:lang w:val="id-ID"/>
        </w:rPr>
        <w:t>banyak</w:t>
      </w:r>
      <w:r w:rsidRPr="00813992">
        <w:rPr>
          <w:spacing w:val="80"/>
          <w:lang w:val="id-ID"/>
        </w:rPr>
        <w:t xml:space="preserve"> </w:t>
      </w:r>
      <w:r w:rsidRPr="00813992">
        <w:rPr>
          <w:lang w:val="id-ID"/>
        </w:rPr>
        <w:t xml:space="preserve">orang dengan cara demonstrasi supra natural, sebab semua itu bisa dipakai oleh </w:t>
      </w:r>
      <w:r w:rsidR="006A0165">
        <w:rPr>
          <w:lang w:val="id-ID"/>
        </w:rPr>
        <w:t>Iblis</w:t>
      </w:r>
      <w:r w:rsidRPr="00813992">
        <w:rPr>
          <w:lang w:val="id-ID"/>
        </w:rPr>
        <w:t>, sebagaimana pencobaan yang dialaminya. Dengan membawa Yesus ke bubungan bait Allah dan meminta</w:t>
      </w:r>
      <w:r w:rsidR="007D692E">
        <w:rPr>
          <w:lang w:val="id-ID"/>
        </w:rPr>
        <w:t>-</w:t>
      </w:r>
      <w:r w:rsidRPr="00813992">
        <w:rPr>
          <w:lang w:val="id-ID"/>
        </w:rPr>
        <w:t xml:space="preserve">Nya menjatuhkan diri dari sana, </w:t>
      </w:r>
      <w:r w:rsidR="006A0165">
        <w:rPr>
          <w:lang w:val="id-ID"/>
        </w:rPr>
        <w:t>Iblis</w:t>
      </w:r>
      <w:r w:rsidRPr="00813992">
        <w:rPr>
          <w:lang w:val="id-ID"/>
        </w:rPr>
        <w:t xml:space="preserve"> menawarkan jalan pintas bagi Yesus untuk mendapatkan pengakuan atas kemesiasan</w:t>
      </w:r>
      <w:r w:rsidR="007D692E">
        <w:rPr>
          <w:lang w:val="id-ID"/>
        </w:rPr>
        <w:t>-</w:t>
      </w:r>
      <w:r w:rsidRPr="00813992">
        <w:rPr>
          <w:lang w:val="id-ID"/>
        </w:rPr>
        <w:t xml:space="preserve">Nya secara instan. </w:t>
      </w:r>
      <w:r w:rsidR="006A0165">
        <w:rPr>
          <w:lang w:val="id-ID"/>
        </w:rPr>
        <w:t>Iblis</w:t>
      </w:r>
      <w:r w:rsidRPr="00813992">
        <w:rPr>
          <w:lang w:val="id-ID"/>
        </w:rPr>
        <w:t xml:space="preserve"> menggoda Yesus untuk melewatkan penderitaan dan kematian. Bayangkan jika Yesus benar</w:t>
      </w:r>
      <w:r w:rsidR="007D692E">
        <w:rPr>
          <w:lang w:val="id-ID"/>
        </w:rPr>
        <w:t>-</w:t>
      </w:r>
      <w:r w:rsidRPr="00813992">
        <w:rPr>
          <w:lang w:val="id-ID"/>
        </w:rPr>
        <w:t xml:space="preserve">benar menjatuhkan diri di Bait Allah yang selalu penuh sesak dengan </w:t>
      </w:r>
      <w:r w:rsidRPr="00813992">
        <w:rPr>
          <w:lang w:val="id-ID"/>
        </w:rPr>
        <w:lastRenderedPageBreak/>
        <w:t>umat Yahudi dari seluruh penjuru Bumi dan mereka melihat</w:t>
      </w:r>
      <w:r w:rsidR="007D692E">
        <w:rPr>
          <w:lang w:val="id-ID"/>
        </w:rPr>
        <w:t>-</w:t>
      </w:r>
      <w:r w:rsidRPr="00813992">
        <w:rPr>
          <w:lang w:val="id-ID"/>
        </w:rPr>
        <w:t>Nya diselamatkan oleh para malaikat, dengan segera Yesus dipercaya sebagai Mesias, dan jelas tidak perlu mati di kayu salib. Namun itu bukan jalan</w:t>
      </w:r>
      <w:r w:rsidR="007D692E">
        <w:rPr>
          <w:lang w:val="id-ID"/>
        </w:rPr>
        <w:t>-</w:t>
      </w:r>
      <w:r w:rsidRPr="00813992">
        <w:rPr>
          <w:lang w:val="id-ID"/>
        </w:rPr>
        <w:t>Nya, itu bukan pilihan</w:t>
      </w:r>
      <w:r w:rsidR="007D692E">
        <w:rPr>
          <w:lang w:val="id-ID"/>
        </w:rPr>
        <w:t>-</w:t>
      </w:r>
      <w:r w:rsidRPr="00813992">
        <w:rPr>
          <w:lang w:val="id-ID"/>
        </w:rPr>
        <w:t>Nya. Ia tetap memilih jalan derita, jalan salib untuk menyatakan cinta</w:t>
      </w:r>
      <w:r w:rsidR="004007D4">
        <w:rPr>
          <w:lang w:val="id-ID"/>
        </w:rPr>
        <w:t>-</w:t>
      </w:r>
      <w:r w:rsidRPr="00813992">
        <w:rPr>
          <w:lang w:val="id-ID"/>
        </w:rPr>
        <w:t xml:space="preserve">Nya. Di bagian akhir kisah ini, Injil Lukas menuliskan,” </w:t>
      </w:r>
      <w:r w:rsidRPr="00813992">
        <w:rPr>
          <w:b/>
          <w:i/>
          <w:lang w:val="id-ID"/>
        </w:rPr>
        <w:t xml:space="preserve">Sesudah </w:t>
      </w:r>
      <w:r w:rsidR="006A0165">
        <w:rPr>
          <w:b/>
          <w:i/>
          <w:lang w:val="id-ID"/>
        </w:rPr>
        <w:t>Iblis</w:t>
      </w:r>
      <w:r w:rsidRPr="00813992">
        <w:rPr>
          <w:b/>
          <w:i/>
          <w:lang w:val="id-ID"/>
        </w:rPr>
        <w:t xml:space="preserve"> mengakhiri semua pencobaan itu, ia mundur daripada</w:t>
      </w:r>
      <w:r w:rsidR="004007D4">
        <w:rPr>
          <w:b/>
          <w:i/>
          <w:lang w:val="id-ID"/>
        </w:rPr>
        <w:t>-</w:t>
      </w:r>
      <w:r w:rsidRPr="00813992">
        <w:rPr>
          <w:b/>
          <w:i/>
          <w:lang w:val="id-ID"/>
        </w:rPr>
        <w:t>Nya</w:t>
      </w:r>
      <w:r w:rsidRPr="00813992">
        <w:rPr>
          <w:b/>
          <w:i/>
          <w:spacing w:val="40"/>
          <w:lang w:val="id-ID"/>
        </w:rPr>
        <w:t xml:space="preserve"> </w:t>
      </w:r>
      <w:r w:rsidRPr="00813992">
        <w:rPr>
          <w:b/>
          <w:i/>
          <w:lang w:val="id-ID"/>
        </w:rPr>
        <w:t>dan menunggu</w:t>
      </w:r>
      <w:r w:rsidRPr="00813992">
        <w:rPr>
          <w:b/>
          <w:i/>
          <w:spacing w:val="-2"/>
          <w:lang w:val="id-ID"/>
        </w:rPr>
        <w:t xml:space="preserve"> </w:t>
      </w:r>
      <w:r w:rsidRPr="00813992">
        <w:rPr>
          <w:b/>
          <w:i/>
          <w:lang w:val="id-ID"/>
        </w:rPr>
        <w:t>waktu</w:t>
      </w:r>
      <w:r w:rsidRPr="00813992">
        <w:rPr>
          <w:b/>
          <w:i/>
          <w:spacing w:val="-2"/>
          <w:lang w:val="id-ID"/>
        </w:rPr>
        <w:t xml:space="preserve"> </w:t>
      </w:r>
      <w:r w:rsidRPr="00813992">
        <w:rPr>
          <w:b/>
          <w:i/>
          <w:lang w:val="id-ID"/>
        </w:rPr>
        <w:t xml:space="preserve">yang baik”. </w:t>
      </w:r>
      <w:r w:rsidRPr="00813992">
        <w:rPr>
          <w:lang w:val="id-ID"/>
        </w:rPr>
        <w:t>Menunggu waktu yang</w:t>
      </w:r>
      <w:r w:rsidRPr="00813992">
        <w:rPr>
          <w:spacing w:val="-1"/>
          <w:lang w:val="id-ID"/>
        </w:rPr>
        <w:t xml:space="preserve"> </w:t>
      </w:r>
      <w:r w:rsidRPr="00813992">
        <w:rPr>
          <w:lang w:val="id-ID"/>
        </w:rPr>
        <w:t>baik, kata ini menunju</w:t>
      </w:r>
      <w:r w:rsidR="004007D4">
        <w:rPr>
          <w:lang w:val="id-ID"/>
        </w:rPr>
        <w:t>k</w:t>
      </w:r>
      <w:r w:rsidRPr="00813992">
        <w:rPr>
          <w:lang w:val="id-ID"/>
        </w:rPr>
        <w:t xml:space="preserve">kan </w:t>
      </w:r>
      <w:r w:rsidR="006A0165">
        <w:rPr>
          <w:lang w:val="id-ID"/>
        </w:rPr>
        <w:t>Iblis</w:t>
      </w:r>
      <w:r w:rsidRPr="00813992">
        <w:rPr>
          <w:lang w:val="id-ID"/>
        </w:rPr>
        <w:t xml:space="preserve"> masih akan melakukan pencobaan</w:t>
      </w:r>
      <w:r w:rsidR="004007D4">
        <w:rPr>
          <w:lang w:val="id-ID"/>
        </w:rPr>
        <w:t>-</w:t>
      </w:r>
      <w:r w:rsidRPr="00813992">
        <w:rPr>
          <w:lang w:val="id-ID"/>
        </w:rPr>
        <w:t>pencobaan yang lain.</w:t>
      </w:r>
    </w:p>
    <w:p w14:paraId="7A373F68" w14:textId="3779F7C4" w:rsidR="008431C3" w:rsidRPr="00813992" w:rsidRDefault="008431C3" w:rsidP="008431C3">
      <w:pPr>
        <w:pStyle w:val="TeksIsi"/>
        <w:spacing w:before="1"/>
        <w:ind w:right="118" w:firstLine="360"/>
        <w:rPr>
          <w:lang w:val="id-ID"/>
        </w:rPr>
      </w:pPr>
      <w:r w:rsidRPr="00813992">
        <w:rPr>
          <w:lang w:val="id-ID"/>
        </w:rPr>
        <w:t>Dalam perjalanan kehidupan manusia, dalam setiap</w:t>
      </w:r>
      <w:r w:rsidRPr="00813992">
        <w:rPr>
          <w:spacing w:val="40"/>
          <w:lang w:val="id-ID"/>
        </w:rPr>
        <w:t xml:space="preserve"> </w:t>
      </w:r>
      <w:r w:rsidRPr="00813992">
        <w:rPr>
          <w:lang w:val="id-ID"/>
        </w:rPr>
        <w:t>tahapan usia yang dijalaninya (Bayi s/d Adiyuswa) masing</w:t>
      </w:r>
      <w:r w:rsidR="004007D4">
        <w:rPr>
          <w:lang w:val="id-ID"/>
        </w:rPr>
        <w:t>-</w:t>
      </w:r>
      <w:r w:rsidRPr="00813992">
        <w:rPr>
          <w:lang w:val="id-ID"/>
        </w:rPr>
        <w:t>masing memiliki kebutuhan dasar yang harus dipenuhi . Menurut</w:t>
      </w:r>
      <w:r w:rsidRPr="00813992">
        <w:rPr>
          <w:spacing w:val="40"/>
          <w:lang w:val="id-ID"/>
        </w:rPr>
        <w:t xml:space="preserve"> </w:t>
      </w:r>
      <w:r w:rsidRPr="00813992">
        <w:rPr>
          <w:b/>
          <w:i/>
          <w:lang w:val="id-ID"/>
        </w:rPr>
        <w:t xml:space="preserve">Abraham Maslow </w:t>
      </w:r>
      <w:r w:rsidRPr="00813992">
        <w:rPr>
          <w:lang w:val="id-ID"/>
        </w:rPr>
        <w:t>ada beberapa kebutuhan dasar yang harus dipenuhi, yaitu</w:t>
      </w:r>
      <w:r w:rsidRPr="00813992">
        <w:rPr>
          <w:spacing w:val="40"/>
          <w:lang w:val="id-ID"/>
        </w:rPr>
        <w:t xml:space="preserve"> </w:t>
      </w:r>
      <w:r w:rsidRPr="00813992">
        <w:rPr>
          <w:lang w:val="id-ID"/>
        </w:rPr>
        <w:t>;</w:t>
      </w:r>
    </w:p>
    <w:p w14:paraId="348878FC" w14:textId="5D22E727" w:rsidR="008431C3" w:rsidRPr="00813992" w:rsidRDefault="008431C3" w:rsidP="008431C3">
      <w:pPr>
        <w:pStyle w:val="DaftarParagraf"/>
        <w:numPr>
          <w:ilvl w:val="0"/>
          <w:numId w:val="99"/>
        </w:numPr>
        <w:tabs>
          <w:tab w:val="left" w:pos="819"/>
        </w:tabs>
        <w:ind w:left="819" w:hanging="359"/>
        <w:rPr>
          <w:lang w:val="id-ID"/>
        </w:rPr>
      </w:pPr>
      <w:r w:rsidRPr="00813992">
        <w:rPr>
          <w:lang w:val="id-ID"/>
        </w:rPr>
        <w:t>Kebutuhan</w:t>
      </w:r>
      <w:r w:rsidRPr="00813992">
        <w:rPr>
          <w:spacing w:val="-4"/>
          <w:lang w:val="id-ID"/>
        </w:rPr>
        <w:t xml:space="preserve"> </w:t>
      </w:r>
      <w:r w:rsidRPr="00813992">
        <w:rPr>
          <w:lang w:val="id-ID"/>
        </w:rPr>
        <w:t>fisiologi</w:t>
      </w:r>
      <w:r w:rsidRPr="00813992">
        <w:rPr>
          <w:spacing w:val="-7"/>
          <w:lang w:val="id-ID"/>
        </w:rPr>
        <w:t xml:space="preserve"> </w:t>
      </w:r>
      <w:r w:rsidRPr="00813992">
        <w:rPr>
          <w:lang w:val="id-ID"/>
        </w:rPr>
        <w:t>manusia:</w:t>
      </w:r>
      <w:r w:rsidRPr="00813992">
        <w:rPr>
          <w:spacing w:val="-3"/>
          <w:lang w:val="id-ID"/>
        </w:rPr>
        <w:t xml:space="preserve"> </w:t>
      </w:r>
      <w:r w:rsidRPr="00813992">
        <w:rPr>
          <w:lang w:val="id-ID"/>
        </w:rPr>
        <w:t>sandang,</w:t>
      </w:r>
      <w:r w:rsidRPr="00813992">
        <w:rPr>
          <w:spacing w:val="-2"/>
          <w:lang w:val="id-ID"/>
        </w:rPr>
        <w:t xml:space="preserve"> </w:t>
      </w:r>
      <w:r w:rsidRPr="00813992">
        <w:rPr>
          <w:lang w:val="id-ID"/>
        </w:rPr>
        <w:t>pangan,</w:t>
      </w:r>
      <w:r w:rsidRPr="00813992">
        <w:rPr>
          <w:spacing w:val="-2"/>
          <w:lang w:val="id-ID"/>
        </w:rPr>
        <w:t xml:space="preserve"> papan</w:t>
      </w:r>
    </w:p>
    <w:p w14:paraId="72962D4A" w14:textId="1F0AB1EA" w:rsidR="008431C3" w:rsidRPr="00813992" w:rsidRDefault="008431C3" w:rsidP="008431C3">
      <w:pPr>
        <w:pStyle w:val="DaftarParagraf"/>
        <w:numPr>
          <w:ilvl w:val="0"/>
          <w:numId w:val="99"/>
        </w:numPr>
        <w:tabs>
          <w:tab w:val="left" w:pos="819"/>
          <w:tab w:val="left" w:pos="821"/>
        </w:tabs>
        <w:ind w:right="116"/>
        <w:rPr>
          <w:lang w:val="id-ID"/>
        </w:rPr>
      </w:pPr>
      <w:r w:rsidRPr="00813992">
        <w:rPr>
          <w:lang w:val="id-ID"/>
        </w:rPr>
        <w:t>Kebutuhan rasa</w:t>
      </w:r>
      <w:r w:rsidRPr="00813992">
        <w:rPr>
          <w:spacing w:val="-1"/>
          <w:lang w:val="id-ID"/>
        </w:rPr>
        <w:t xml:space="preserve"> </w:t>
      </w:r>
      <w:r w:rsidRPr="00813992">
        <w:rPr>
          <w:lang w:val="id-ID"/>
        </w:rPr>
        <w:t>aman: kesehatan, pendidikan, rekening tabungan, asuransi dll</w:t>
      </w:r>
    </w:p>
    <w:p w14:paraId="0654769C" w14:textId="78582350" w:rsidR="008431C3" w:rsidRPr="00813992" w:rsidRDefault="008431C3" w:rsidP="008431C3">
      <w:pPr>
        <w:pStyle w:val="DaftarParagraf"/>
        <w:numPr>
          <w:ilvl w:val="0"/>
          <w:numId w:val="99"/>
        </w:numPr>
        <w:tabs>
          <w:tab w:val="left" w:pos="821"/>
        </w:tabs>
        <w:ind w:right="118"/>
        <w:rPr>
          <w:lang w:val="id-ID"/>
        </w:rPr>
      </w:pPr>
      <w:r w:rsidRPr="00813992">
        <w:rPr>
          <w:lang w:val="id-ID"/>
        </w:rPr>
        <w:t>Kebutuhan merasakan kasih sayang: cinta, kasih</w:t>
      </w:r>
      <w:r w:rsidRPr="00813992">
        <w:rPr>
          <w:spacing w:val="40"/>
          <w:lang w:val="id-ID"/>
        </w:rPr>
        <w:t xml:space="preserve"> </w:t>
      </w:r>
      <w:r w:rsidRPr="00813992">
        <w:rPr>
          <w:lang w:val="id-ID"/>
        </w:rPr>
        <w:t>sayang, kepemilikan, penerimaan</w:t>
      </w:r>
    </w:p>
    <w:p w14:paraId="7156E28F" w14:textId="47B50348" w:rsidR="008431C3" w:rsidRPr="00813992" w:rsidRDefault="008431C3" w:rsidP="008431C3">
      <w:pPr>
        <w:pStyle w:val="DaftarParagraf"/>
        <w:numPr>
          <w:ilvl w:val="0"/>
          <w:numId w:val="99"/>
        </w:numPr>
        <w:tabs>
          <w:tab w:val="left" w:pos="819"/>
          <w:tab w:val="left" w:pos="821"/>
        </w:tabs>
        <w:spacing w:before="1"/>
        <w:ind w:right="116"/>
        <w:rPr>
          <w:lang w:val="id-ID"/>
        </w:rPr>
      </w:pPr>
      <w:r w:rsidRPr="00813992">
        <w:rPr>
          <w:lang w:val="id-ID"/>
        </w:rPr>
        <w:t>Kebutuhan mendapatkan pencapaian: penerimaan diri, harga diri, kesuksesan, kemandirian, gengsi, reputasi, status so</w:t>
      </w:r>
      <w:r w:rsidR="004007D4">
        <w:rPr>
          <w:lang w:val="id-ID"/>
        </w:rPr>
        <w:t>s</w:t>
      </w:r>
      <w:r w:rsidRPr="00813992">
        <w:rPr>
          <w:lang w:val="id-ID"/>
        </w:rPr>
        <w:t>ial, pengakuan dari orang lain</w:t>
      </w:r>
    </w:p>
    <w:p w14:paraId="2D3E8861" w14:textId="064BB2C2" w:rsidR="008431C3" w:rsidRPr="00813992" w:rsidRDefault="008431C3" w:rsidP="008431C3">
      <w:pPr>
        <w:pStyle w:val="DaftarParagraf"/>
        <w:numPr>
          <w:ilvl w:val="0"/>
          <w:numId w:val="99"/>
        </w:numPr>
        <w:tabs>
          <w:tab w:val="left" w:pos="819"/>
          <w:tab w:val="left" w:pos="821"/>
        </w:tabs>
        <w:ind w:right="115"/>
        <w:rPr>
          <w:lang w:val="id-ID"/>
        </w:rPr>
      </w:pPr>
      <w:r w:rsidRPr="00813992">
        <w:rPr>
          <w:lang w:val="id-ID"/>
        </w:rPr>
        <w:t>Kebutuhan mengaktualisasikan diri:</w:t>
      </w:r>
      <w:r w:rsidRPr="00813992">
        <w:rPr>
          <w:spacing w:val="-1"/>
          <w:lang w:val="id-ID"/>
        </w:rPr>
        <w:t xml:space="preserve"> </w:t>
      </w:r>
      <w:r w:rsidRPr="00813992">
        <w:rPr>
          <w:lang w:val="id-ID"/>
        </w:rPr>
        <w:t>keinginan individu untuk memenuhi potensinya, menjadi segala sesuatu yang mampu ia capai</w:t>
      </w:r>
    </w:p>
    <w:p w14:paraId="29643BE9" w14:textId="4D58221E" w:rsidR="008431C3" w:rsidRPr="00813992" w:rsidRDefault="008431C3" w:rsidP="008431C3">
      <w:pPr>
        <w:pStyle w:val="TeksIsi"/>
        <w:spacing w:before="90"/>
        <w:ind w:right="115" w:firstLine="565"/>
        <w:rPr>
          <w:lang w:val="id-ID"/>
        </w:rPr>
      </w:pPr>
      <w:r w:rsidRPr="00813992">
        <w:rPr>
          <w:lang w:val="id-ID"/>
        </w:rPr>
        <w:t>Ketika berusaha mem</w:t>
      </w:r>
      <w:r w:rsidR="004007D4">
        <w:rPr>
          <w:lang w:val="id-ID"/>
        </w:rPr>
        <w:t>e</w:t>
      </w:r>
      <w:r w:rsidRPr="00813992">
        <w:rPr>
          <w:lang w:val="id-ID"/>
        </w:rPr>
        <w:t>nuhi kebutuhan dasar tersebut, tentunya setiap manusia harus berjuang untuk mendapatkannya. Dan dalam perjuangan itu manusia harus bersaing dengan manusia yang lain untuk bisa mendapatkannya. Di</w:t>
      </w:r>
      <w:r w:rsidR="004007D4">
        <w:rPr>
          <w:lang w:val="id-ID"/>
        </w:rPr>
        <w:t xml:space="preserve"> </w:t>
      </w:r>
      <w:r w:rsidRPr="00813992">
        <w:rPr>
          <w:lang w:val="id-ID"/>
        </w:rPr>
        <w:t>sanalah akan terjadi konflik dan perebutan kepentingan berkaitan dengan pemenuhan kebutuhan dasar tersebut. Setiap orang percaya diajak untuk tetap setia dan teguh</w:t>
      </w:r>
      <w:r w:rsidRPr="00813992">
        <w:rPr>
          <w:spacing w:val="-1"/>
          <w:lang w:val="id-ID"/>
        </w:rPr>
        <w:t xml:space="preserve"> </w:t>
      </w:r>
      <w:r w:rsidRPr="00813992">
        <w:rPr>
          <w:lang w:val="id-ID"/>
        </w:rPr>
        <w:t>pada</w:t>
      </w:r>
      <w:r w:rsidRPr="00813992">
        <w:rPr>
          <w:spacing w:val="-4"/>
          <w:lang w:val="id-ID"/>
        </w:rPr>
        <w:t xml:space="preserve"> </w:t>
      </w:r>
      <w:r w:rsidRPr="00813992">
        <w:rPr>
          <w:lang w:val="id-ID"/>
        </w:rPr>
        <w:t>sabda</w:t>
      </w:r>
      <w:r w:rsidRPr="00813992">
        <w:rPr>
          <w:spacing w:val="-4"/>
          <w:lang w:val="id-ID"/>
        </w:rPr>
        <w:t xml:space="preserve"> </w:t>
      </w:r>
      <w:r w:rsidRPr="00813992">
        <w:rPr>
          <w:lang w:val="id-ID"/>
        </w:rPr>
        <w:t>Tuhan</w:t>
      </w:r>
      <w:r w:rsidRPr="00813992">
        <w:rPr>
          <w:spacing w:val="-3"/>
          <w:lang w:val="id-ID"/>
        </w:rPr>
        <w:t xml:space="preserve"> </w:t>
      </w:r>
      <w:r w:rsidRPr="00813992">
        <w:rPr>
          <w:lang w:val="id-ID"/>
        </w:rPr>
        <w:t>di dalam</w:t>
      </w:r>
      <w:r w:rsidRPr="00813992">
        <w:rPr>
          <w:spacing w:val="-2"/>
          <w:lang w:val="id-ID"/>
        </w:rPr>
        <w:t xml:space="preserve"> </w:t>
      </w:r>
      <w:r w:rsidRPr="00813992">
        <w:rPr>
          <w:lang w:val="id-ID"/>
        </w:rPr>
        <w:t>berjuang</w:t>
      </w:r>
      <w:r w:rsidRPr="00813992">
        <w:rPr>
          <w:spacing w:val="-5"/>
          <w:lang w:val="id-ID"/>
        </w:rPr>
        <w:t xml:space="preserve"> </w:t>
      </w:r>
      <w:r w:rsidRPr="00813992">
        <w:rPr>
          <w:lang w:val="id-ID"/>
        </w:rPr>
        <w:t>untuk</w:t>
      </w:r>
      <w:r w:rsidRPr="00813992">
        <w:rPr>
          <w:spacing w:val="-1"/>
          <w:lang w:val="id-ID"/>
        </w:rPr>
        <w:t xml:space="preserve"> </w:t>
      </w:r>
      <w:r w:rsidRPr="00813992">
        <w:rPr>
          <w:lang w:val="id-ID"/>
        </w:rPr>
        <w:t>mendapatkan kebutuhan dasar tersebut.</w:t>
      </w:r>
    </w:p>
    <w:p w14:paraId="055B20C1" w14:textId="77777777" w:rsidR="008431C3" w:rsidRPr="00813992" w:rsidRDefault="008431C3" w:rsidP="008431C3">
      <w:pPr>
        <w:pStyle w:val="TeksIsi"/>
        <w:spacing w:before="1"/>
        <w:rPr>
          <w:lang w:val="id-ID"/>
        </w:rPr>
      </w:pPr>
    </w:p>
    <w:p w14:paraId="14044E0E" w14:textId="77777777" w:rsidR="008431C3" w:rsidRPr="00813992" w:rsidRDefault="008431C3" w:rsidP="008431C3">
      <w:pPr>
        <w:pStyle w:val="Judul1"/>
        <w:rPr>
          <w:lang w:val="id-ID"/>
        </w:rPr>
      </w:pPr>
      <w:r w:rsidRPr="00813992">
        <w:rPr>
          <w:lang w:val="id-ID"/>
        </w:rPr>
        <w:t>Pendalaman</w:t>
      </w:r>
      <w:r w:rsidRPr="00813992">
        <w:rPr>
          <w:spacing w:val="-8"/>
          <w:lang w:val="id-ID"/>
        </w:rPr>
        <w:t xml:space="preserve"> </w:t>
      </w:r>
      <w:r w:rsidRPr="00813992">
        <w:rPr>
          <w:spacing w:val="-2"/>
          <w:lang w:val="id-ID"/>
        </w:rPr>
        <w:t>Materi:</w:t>
      </w:r>
    </w:p>
    <w:p w14:paraId="04331C92" w14:textId="5DBDD7E7" w:rsidR="008431C3" w:rsidRPr="00813992" w:rsidRDefault="008431C3" w:rsidP="008431C3">
      <w:pPr>
        <w:pStyle w:val="DaftarParagraf"/>
        <w:numPr>
          <w:ilvl w:val="0"/>
          <w:numId w:val="98"/>
        </w:numPr>
        <w:tabs>
          <w:tab w:val="left" w:pos="523"/>
          <w:tab w:val="left" w:pos="525"/>
        </w:tabs>
        <w:ind w:left="525" w:right="127"/>
        <w:rPr>
          <w:lang w:val="id-ID"/>
        </w:rPr>
      </w:pPr>
      <w:r w:rsidRPr="00813992">
        <w:rPr>
          <w:lang w:val="id-ID"/>
        </w:rPr>
        <w:t>Untuk anak</w:t>
      </w:r>
      <w:r w:rsidR="004007D4">
        <w:rPr>
          <w:lang w:val="id-ID"/>
        </w:rPr>
        <w:t>-</w:t>
      </w:r>
      <w:r w:rsidRPr="00813992">
        <w:rPr>
          <w:lang w:val="id-ID"/>
        </w:rPr>
        <w:t>anak, godaan apa</w:t>
      </w:r>
      <w:r w:rsidR="004007D4">
        <w:rPr>
          <w:lang w:val="id-ID"/>
        </w:rPr>
        <w:t xml:space="preserve"> </w:t>
      </w:r>
      <w:r w:rsidRPr="00813992">
        <w:rPr>
          <w:lang w:val="id-ID"/>
        </w:rPr>
        <w:t>yang sering</w:t>
      </w:r>
      <w:r w:rsidR="004007D4">
        <w:rPr>
          <w:lang w:val="id-ID"/>
        </w:rPr>
        <w:t xml:space="preserve"> </w:t>
      </w:r>
      <w:r w:rsidRPr="00813992">
        <w:rPr>
          <w:lang w:val="id-ID"/>
        </w:rPr>
        <w:t>kali terjadi</w:t>
      </w:r>
      <w:r w:rsidR="004007D4">
        <w:rPr>
          <w:lang w:val="id-ID"/>
        </w:rPr>
        <w:t>? Bagikan pengalamanmu.</w:t>
      </w:r>
    </w:p>
    <w:p w14:paraId="37DBCA55" w14:textId="7072FBFD" w:rsidR="008431C3" w:rsidRPr="00813992" w:rsidRDefault="008431C3" w:rsidP="008431C3">
      <w:pPr>
        <w:pStyle w:val="DaftarParagraf"/>
        <w:numPr>
          <w:ilvl w:val="0"/>
          <w:numId w:val="98"/>
        </w:numPr>
        <w:tabs>
          <w:tab w:val="left" w:pos="523"/>
          <w:tab w:val="left" w:pos="525"/>
        </w:tabs>
        <w:ind w:left="525" w:right="121"/>
        <w:rPr>
          <w:lang w:val="id-ID"/>
        </w:rPr>
      </w:pPr>
      <w:r w:rsidRPr="00813992">
        <w:rPr>
          <w:lang w:val="id-ID"/>
        </w:rPr>
        <w:lastRenderedPageBreak/>
        <w:t>Untuk Para Remaja,</w:t>
      </w:r>
      <w:r w:rsidR="004007D4">
        <w:rPr>
          <w:lang w:val="id-ID"/>
        </w:rPr>
        <w:t xml:space="preserve"> godaan</w:t>
      </w:r>
      <w:r w:rsidRPr="00813992">
        <w:rPr>
          <w:lang w:val="id-ID"/>
        </w:rPr>
        <w:t xml:space="preserve"> apa yang harus dihadapi?</w:t>
      </w:r>
      <w:r w:rsidR="004007D4">
        <w:rPr>
          <w:lang w:val="id-ID"/>
        </w:rPr>
        <w:t xml:space="preserve"> Bagikan kisahmu. Bagaimana mengatasinya?</w:t>
      </w:r>
    </w:p>
    <w:p w14:paraId="05EDE8B0" w14:textId="5D02EBD4" w:rsidR="008431C3" w:rsidRPr="00813992" w:rsidRDefault="008431C3" w:rsidP="008431C3">
      <w:pPr>
        <w:pStyle w:val="DaftarParagraf"/>
        <w:numPr>
          <w:ilvl w:val="0"/>
          <w:numId w:val="98"/>
        </w:numPr>
        <w:tabs>
          <w:tab w:val="left" w:pos="523"/>
          <w:tab w:val="left" w:pos="525"/>
        </w:tabs>
        <w:spacing w:before="1"/>
        <w:ind w:left="525" w:right="124"/>
        <w:rPr>
          <w:lang w:val="id-ID"/>
        </w:rPr>
      </w:pPr>
      <w:r w:rsidRPr="00813992">
        <w:rPr>
          <w:lang w:val="id-ID"/>
        </w:rPr>
        <w:t>Untuk</w:t>
      </w:r>
      <w:r w:rsidRPr="00813992">
        <w:rPr>
          <w:spacing w:val="-1"/>
          <w:lang w:val="id-ID"/>
        </w:rPr>
        <w:t xml:space="preserve"> </w:t>
      </w:r>
      <w:r w:rsidRPr="00813992">
        <w:rPr>
          <w:lang w:val="id-ID"/>
        </w:rPr>
        <w:t>warga</w:t>
      </w:r>
      <w:r w:rsidRPr="00813992">
        <w:rPr>
          <w:spacing w:val="-4"/>
          <w:lang w:val="id-ID"/>
        </w:rPr>
        <w:t xml:space="preserve"> </w:t>
      </w:r>
      <w:r w:rsidRPr="00813992">
        <w:rPr>
          <w:lang w:val="id-ID"/>
        </w:rPr>
        <w:t>dewasa,</w:t>
      </w:r>
      <w:r w:rsidRPr="00813992">
        <w:rPr>
          <w:spacing w:val="-2"/>
          <w:lang w:val="id-ID"/>
        </w:rPr>
        <w:t xml:space="preserve"> </w:t>
      </w:r>
      <w:r w:rsidRPr="00813992">
        <w:rPr>
          <w:lang w:val="id-ID"/>
        </w:rPr>
        <w:t>Hal</w:t>
      </w:r>
      <w:r w:rsidRPr="00813992">
        <w:rPr>
          <w:spacing w:val="-1"/>
          <w:lang w:val="id-ID"/>
        </w:rPr>
        <w:t xml:space="preserve"> </w:t>
      </w:r>
      <w:r w:rsidRPr="00813992">
        <w:rPr>
          <w:lang w:val="id-ID"/>
        </w:rPr>
        <w:t>apa</w:t>
      </w:r>
      <w:r w:rsidRPr="00813992">
        <w:rPr>
          <w:spacing w:val="-4"/>
          <w:lang w:val="id-ID"/>
        </w:rPr>
        <w:t xml:space="preserve"> </w:t>
      </w:r>
      <w:r w:rsidRPr="00813992">
        <w:rPr>
          <w:lang w:val="id-ID"/>
        </w:rPr>
        <w:t>yang paling</w:t>
      </w:r>
      <w:r w:rsidRPr="00813992">
        <w:rPr>
          <w:spacing w:val="-4"/>
          <w:lang w:val="id-ID"/>
        </w:rPr>
        <w:t xml:space="preserve"> </w:t>
      </w:r>
      <w:r w:rsidRPr="00813992">
        <w:rPr>
          <w:lang w:val="id-ID"/>
        </w:rPr>
        <w:t>sulit</w:t>
      </w:r>
      <w:r w:rsidRPr="00813992">
        <w:rPr>
          <w:spacing w:val="-3"/>
          <w:lang w:val="id-ID"/>
        </w:rPr>
        <w:t xml:space="preserve"> </w:t>
      </w:r>
      <w:r w:rsidRPr="00813992">
        <w:rPr>
          <w:lang w:val="id-ID"/>
        </w:rPr>
        <w:t>ketika</w:t>
      </w:r>
      <w:r w:rsidRPr="00813992">
        <w:rPr>
          <w:spacing w:val="-4"/>
          <w:lang w:val="id-ID"/>
        </w:rPr>
        <w:t xml:space="preserve"> </w:t>
      </w:r>
      <w:r w:rsidRPr="00813992">
        <w:rPr>
          <w:lang w:val="id-ID"/>
        </w:rPr>
        <w:t xml:space="preserve">harus berjuang menghadapi aneka godaan dalam kehidupan?       (dalam pekerjaan, </w:t>
      </w:r>
      <w:r w:rsidR="004007D4">
        <w:rPr>
          <w:lang w:val="id-ID"/>
        </w:rPr>
        <w:t>k</w:t>
      </w:r>
      <w:r w:rsidRPr="00813992">
        <w:rPr>
          <w:lang w:val="id-ID"/>
        </w:rPr>
        <w:t>eluarga, relasi dengan sesama)</w:t>
      </w:r>
      <w:r w:rsidR="004007D4">
        <w:rPr>
          <w:lang w:val="id-ID"/>
        </w:rPr>
        <w:t>. Apa yang dilakukan untuk mengatasinya?</w:t>
      </w:r>
    </w:p>
    <w:p w14:paraId="13045832" w14:textId="2581367E" w:rsidR="008431C3" w:rsidRPr="00813992" w:rsidRDefault="008431C3" w:rsidP="008431C3">
      <w:pPr>
        <w:pStyle w:val="DaftarParagraf"/>
        <w:numPr>
          <w:ilvl w:val="0"/>
          <w:numId w:val="98"/>
        </w:numPr>
        <w:tabs>
          <w:tab w:val="left" w:pos="522"/>
          <w:tab w:val="left" w:pos="525"/>
        </w:tabs>
        <w:ind w:left="525" w:right="114"/>
        <w:rPr>
          <w:lang w:val="id-ID"/>
        </w:rPr>
      </w:pPr>
      <w:r w:rsidRPr="00813992">
        <w:rPr>
          <w:lang w:val="id-ID"/>
        </w:rPr>
        <w:t>Ketika manusia tidak bisa lepas dari pencobaan/ujian dalam menjalani kehidupan, pelajaran apa yang kita dapatkan</w:t>
      </w:r>
      <w:r w:rsidRPr="00813992">
        <w:rPr>
          <w:spacing w:val="-2"/>
          <w:lang w:val="id-ID"/>
        </w:rPr>
        <w:t xml:space="preserve"> </w:t>
      </w:r>
      <w:r w:rsidRPr="00813992">
        <w:rPr>
          <w:lang w:val="id-ID"/>
        </w:rPr>
        <w:t>dari peristiwa</w:t>
      </w:r>
      <w:r w:rsidRPr="00813992">
        <w:rPr>
          <w:spacing w:val="-3"/>
          <w:lang w:val="id-ID"/>
        </w:rPr>
        <w:t xml:space="preserve"> </w:t>
      </w:r>
      <w:r w:rsidR="004007D4">
        <w:rPr>
          <w:lang w:val="id-ID"/>
        </w:rPr>
        <w:t>p</w:t>
      </w:r>
      <w:r w:rsidRPr="00813992">
        <w:rPr>
          <w:lang w:val="id-ID"/>
        </w:rPr>
        <w:t>encobaan</w:t>
      </w:r>
      <w:r w:rsidRPr="00813992">
        <w:rPr>
          <w:spacing w:val="-2"/>
          <w:lang w:val="id-ID"/>
        </w:rPr>
        <w:t xml:space="preserve"> </w:t>
      </w:r>
      <w:r w:rsidR="004007D4">
        <w:rPr>
          <w:spacing w:val="-2"/>
          <w:lang w:val="id-ID"/>
        </w:rPr>
        <w:t xml:space="preserve">terhadap </w:t>
      </w:r>
      <w:r w:rsidRPr="00813992">
        <w:rPr>
          <w:lang w:val="id-ID"/>
        </w:rPr>
        <w:t>Yesus</w:t>
      </w:r>
      <w:r w:rsidRPr="00813992">
        <w:rPr>
          <w:spacing w:val="-2"/>
          <w:lang w:val="id-ID"/>
        </w:rPr>
        <w:t xml:space="preserve"> </w:t>
      </w:r>
      <w:r w:rsidRPr="00813992">
        <w:rPr>
          <w:lang w:val="id-ID"/>
        </w:rPr>
        <w:t>di</w:t>
      </w:r>
      <w:r w:rsidRPr="00813992">
        <w:rPr>
          <w:spacing w:val="-1"/>
          <w:lang w:val="id-ID"/>
        </w:rPr>
        <w:t xml:space="preserve"> </w:t>
      </w:r>
      <w:r w:rsidRPr="00813992">
        <w:rPr>
          <w:lang w:val="id-ID"/>
        </w:rPr>
        <w:t>padang gurun?</w:t>
      </w:r>
    </w:p>
    <w:p w14:paraId="28B828BE" w14:textId="77777777" w:rsidR="008431C3" w:rsidRPr="001831EA" w:rsidRDefault="008431C3" w:rsidP="008431C3">
      <w:pPr>
        <w:pStyle w:val="DaftarParagraf"/>
        <w:numPr>
          <w:ilvl w:val="0"/>
          <w:numId w:val="98"/>
        </w:numPr>
        <w:tabs>
          <w:tab w:val="left" w:pos="522"/>
          <w:tab w:val="left" w:pos="525"/>
        </w:tabs>
        <w:spacing w:before="1"/>
        <w:ind w:left="525" w:right="123"/>
        <w:rPr>
          <w:lang w:val="id-ID"/>
        </w:rPr>
      </w:pPr>
      <w:r w:rsidRPr="00813992">
        <w:rPr>
          <w:lang w:val="id-ID"/>
        </w:rPr>
        <w:t>Bagaimana sikap yang benar ketika manusia sedang menghadapi penderitaan agar tidak mudah mengambil jalan pintas serta jatuh dalam ketidaktaatan kepada</w:t>
      </w:r>
      <w:r w:rsidRPr="00813992">
        <w:rPr>
          <w:spacing w:val="80"/>
          <w:lang w:val="id-ID"/>
        </w:rPr>
        <w:t xml:space="preserve"> </w:t>
      </w:r>
      <w:r w:rsidRPr="00813992">
        <w:rPr>
          <w:spacing w:val="-2"/>
          <w:lang w:val="id-ID"/>
        </w:rPr>
        <w:t>Tuhan?</w:t>
      </w:r>
    </w:p>
    <w:p w14:paraId="7DE37AE5" w14:textId="77777777" w:rsidR="001831EA" w:rsidRDefault="001831EA" w:rsidP="001831EA">
      <w:pPr>
        <w:tabs>
          <w:tab w:val="left" w:pos="522"/>
          <w:tab w:val="left" w:pos="525"/>
        </w:tabs>
        <w:spacing w:before="1"/>
        <w:ind w:left="99" w:right="123"/>
        <w:rPr>
          <w:lang w:val="id-ID"/>
        </w:rPr>
      </w:pPr>
    </w:p>
    <w:p w14:paraId="6D689283" w14:textId="476E04C7" w:rsidR="001831EA" w:rsidRPr="001831EA" w:rsidRDefault="001831EA" w:rsidP="001831EA">
      <w:pPr>
        <w:tabs>
          <w:tab w:val="left" w:pos="522"/>
          <w:tab w:val="left" w:pos="525"/>
        </w:tabs>
        <w:spacing w:before="1"/>
        <w:ind w:left="99" w:right="123"/>
        <w:rPr>
          <w:lang w:val="id-ID"/>
        </w:rPr>
      </w:pPr>
      <w:r>
        <w:rPr>
          <w:lang w:val="id-ID"/>
        </w:rPr>
        <w:t xml:space="preserve">Akhiri PA dengan saling mendoakan agar semua kuat menjalani hidup di tengah aneka godaan. </w:t>
      </w:r>
    </w:p>
    <w:p w14:paraId="3BFFCBCD" w14:textId="77777777" w:rsidR="008431C3" w:rsidRPr="00813992" w:rsidRDefault="008431C3" w:rsidP="008431C3">
      <w:pPr>
        <w:pStyle w:val="TeksIsi"/>
        <w:rPr>
          <w:lang w:val="id-ID"/>
        </w:rPr>
      </w:pPr>
    </w:p>
    <w:p w14:paraId="5F3A5BF3" w14:textId="77777777" w:rsidR="008431C3" w:rsidRPr="00813992" w:rsidRDefault="008431C3" w:rsidP="008431C3">
      <w:pPr>
        <w:pStyle w:val="TeksIsi"/>
        <w:rPr>
          <w:lang w:val="id-ID"/>
        </w:rPr>
      </w:pPr>
    </w:p>
    <w:p w14:paraId="5CE6695E" w14:textId="77777777" w:rsidR="008431C3" w:rsidRPr="00813992" w:rsidRDefault="008431C3" w:rsidP="008431C3">
      <w:pPr>
        <w:pStyle w:val="TeksIsi"/>
        <w:ind w:right="110"/>
        <w:jc w:val="right"/>
        <w:rPr>
          <w:lang w:val="id-ID"/>
        </w:rPr>
      </w:pPr>
      <w:r w:rsidRPr="00813992">
        <w:rPr>
          <w:spacing w:val="-4"/>
          <w:lang w:val="id-ID"/>
        </w:rPr>
        <w:t>[DA]</w:t>
      </w:r>
    </w:p>
    <w:p w14:paraId="2919806A" w14:textId="52601FE0" w:rsidR="008431C3" w:rsidRPr="00813992" w:rsidRDefault="008431C3">
      <w:pPr>
        <w:rPr>
          <w:lang w:val="id-ID"/>
        </w:rPr>
      </w:pPr>
      <w:r w:rsidRPr="00813992">
        <w:rPr>
          <w:lang w:val="id-ID"/>
        </w:rPr>
        <w:br w:type="page"/>
      </w:r>
    </w:p>
    <w:p w14:paraId="4CB3A526" w14:textId="2CB417EE" w:rsidR="008431C3" w:rsidRPr="00813992" w:rsidRDefault="008431C3">
      <w:pPr>
        <w:rPr>
          <w:lang w:val="id-ID"/>
        </w:rPr>
      </w:pPr>
      <w:r w:rsidRPr="00813992">
        <w:rPr>
          <w:lang w:val="id-ID"/>
        </w:rPr>
        <w:lastRenderedPageBreak/>
        <w:br w:type="page"/>
      </w:r>
    </w:p>
    <w:bookmarkStart w:id="23" w:name="_Hlk120885066"/>
    <w:p w14:paraId="3D0E4014" w14:textId="77777777" w:rsidR="008431C3" w:rsidRPr="00813992" w:rsidRDefault="008431C3" w:rsidP="008431C3">
      <w:pPr>
        <w:rPr>
          <w:lang w:val="id-ID"/>
        </w:rPr>
      </w:pPr>
      <w:r w:rsidRPr="00813992">
        <w:rPr>
          <w:noProof/>
          <w:lang w:val="id-ID"/>
        </w:rPr>
        <w:lastRenderedPageBreak/>
        <mc:AlternateContent>
          <mc:Choice Requires="wps">
            <w:drawing>
              <wp:anchor distT="45720" distB="45720" distL="114300" distR="114300" simplePos="0" relativeHeight="251775488" behindDoc="0" locked="0" layoutInCell="1" allowOverlap="1" wp14:anchorId="7BF977BD" wp14:editId="2C738E8A">
                <wp:simplePos x="0" y="0"/>
                <wp:positionH relativeFrom="margin">
                  <wp:posOffset>2209800</wp:posOffset>
                </wp:positionH>
                <wp:positionV relativeFrom="paragraph">
                  <wp:posOffset>41910</wp:posOffset>
                </wp:positionV>
                <wp:extent cx="1845310" cy="1090930"/>
                <wp:effectExtent l="0" t="0" r="0" b="1270"/>
                <wp:wrapSquare wrapText="bothSides"/>
                <wp:docPr id="156179370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5310" cy="1090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EC3F71" w14:textId="77777777" w:rsidR="008431C3" w:rsidRPr="008431C3" w:rsidRDefault="008431C3" w:rsidP="008431C3">
                            <w:pPr>
                              <w:jc w:val="center"/>
                              <w:rPr>
                                <w:rFonts w:ascii="Cooper Black" w:eastAsia="SimSun" w:hAnsi="Cooper Black" w:cs="SimSun"/>
                                <w:sz w:val="28"/>
                                <w:szCs w:val="28"/>
                              </w:rPr>
                            </w:pPr>
                            <w:r w:rsidRPr="008431C3">
                              <w:rPr>
                                <w:rFonts w:ascii="Cooper Black" w:eastAsia="SimSun" w:hAnsi="Cooper Black" w:cs="SimSun"/>
                                <w:sz w:val="28"/>
                                <w:szCs w:val="28"/>
                              </w:rPr>
                              <w:t>Menyaksikan Kemurahan Tuhan</w:t>
                            </w:r>
                          </w:p>
                          <w:p w14:paraId="5F4A76D7" w14:textId="77777777" w:rsidR="008431C3" w:rsidRPr="00C76228" w:rsidRDefault="008431C3" w:rsidP="008431C3">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6BDF711" w14:textId="77777777" w:rsidR="008431C3" w:rsidRPr="00C01F34" w:rsidRDefault="008431C3" w:rsidP="008431C3">
                            <w:pPr>
                              <w:jc w:val="center"/>
                              <w:rPr>
                                <w:rFonts w:ascii="Bodoni MT Black" w:hAnsi="Bodoni MT Black"/>
                                <w:b/>
                                <w:bCs/>
                                <w:sz w:val="28"/>
                                <w:szCs w:val="28"/>
                                <w:lang w:val="de-DE"/>
                              </w:rPr>
                            </w:pPr>
                          </w:p>
                          <w:p w14:paraId="00BC134F" w14:textId="77777777" w:rsidR="008431C3" w:rsidRPr="00C01F34" w:rsidRDefault="008431C3" w:rsidP="008431C3">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BF977BD" id="_x0000_s1119" type="#_x0000_t202" style="position:absolute;margin-left:174pt;margin-top:3.3pt;width:145.3pt;height:85.9pt;z-index:251775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" stroked="f">
                <v:textbox>
                  <w:txbxContent>
                    <w:p w14:paraId="01EC3F71" w14:textId="77777777" w:rsidR="008431C3" w:rsidRPr="008431C3" w:rsidRDefault="008431C3" w:rsidP="008431C3">
                      <w:pPr>
                        <w:jc w:val="center"/>
                        <w:rPr>
                          <w:rFonts w:ascii="Cooper Black" w:eastAsia="SimSun" w:hAnsi="Cooper Black" w:cs="SimSun"/>
                          <w:sz w:val="28"/>
                          <w:szCs w:val="28"/>
                        </w:rPr>
                      </w:pPr>
                      <w:r w:rsidRPr="008431C3">
                        <w:rPr>
                          <w:rFonts w:ascii="Cooper Black" w:eastAsia="SimSun" w:hAnsi="Cooper Black" w:cs="SimSun"/>
                          <w:sz w:val="28"/>
                          <w:szCs w:val="28"/>
                        </w:rPr>
                        <w:t>Menyaksikan Kemurahan Tuhan</w:t>
                      </w:r>
                    </w:p>
                    <w:p w14:paraId="5F4A76D7" w14:textId="77777777" w:rsidR="008431C3" w:rsidRPr="00C76228" w:rsidRDefault="008431C3" w:rsidP="008431C3">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6BDF711" w14:textId="77777777" w:rsidR="008431C3" w:rsidRPr="00C01F34" w:rsidRDefault="008431C3" w:rsidP="008431C3">
                      <w:pPr>
                        <w:jc w:val="center"/>
                        <w:rPr>
                          <w:rFonts w:ascii="Bodoni MT Black" w:hAnsi="Bodoni MT Black"/>
                          <w:b/>
                          <w:bCs/>
                          <w:sz w:val="28"/>
                          <w:szCs w:val="28"/>
                          <w:lang w:val="de-DE"/>
                        </w:rPr>
                      </w:pPr>
                    </w:p>
                    <w:p w14:paraId="00BC134F" w14:textId="77777777" w:rsidR="008431C3" w:rsidRPr="00C01F34" w:rsidRDefault="008431C3" w:rsidP="008431C3">
                      <w:pPr>
                        <w:jc w:val="center"/>
                        <w:rPr>
                          <w:rFonts w:ascii="Bodoni MT Black" w:hAnsi="Bodoni MT Black"/>
                          <w:sz w:val="28"/>
                          <w:szCs w:val="28"/>
                          <w:lang w:val="de-DE"/>
                        </w:rPr>
                      </w:pPr>
                    </w:p>
                  </w:txbxContent>
                </v:textbox>
                <w10:wrap type="square" anchorx="margin"/>
              </v:shape>
            </w:pict>
          </mc:Fallback>
        </mc:AlternateContent>
      </w:r>
      <w:r w:rsidRPr="00813992">
        <w:rPr>
          <w:noProof/>
          <w:lang w:val="id-ID"/>
        </w:rPr>
        <mc:AlternateContent>
          <mc:Choice Requires="wps">
            <w:drawing>
              <wp:anchor distT="0" distB="0" distL="114300" distR="114300" simplePos="0" relativeHeight="251776512" behindDoc="0" locked="0" layoutInCell="1" allowOverlap="1" wp14:anchorId="683007CA" wp14:editId="50930935">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174456055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1">
                            <a:lumMod val="85000"/>
                          </a:schemeClr>
                        </a:solidFill>
                        <a:ln w="9525">
                          <a:noFill/>
                          <a:miter lim="800000"/>
                          <a:headEnd/>
                          <a:tailEnd/>
                        </a:ln>
                      </wps:spPr>
                      <wps:txbx>
                        <w:txbxContent>
                          <w:p w14:paraId="2F90BB07" w14:textId="77777777" w:rsidR="008431C3" w:rsidRPr="00F77BE0" w:rsidRDefault="008431C3" w:rsidP="008431C3">
                            <w:pPr>
                              <w:rPr>
                                <w:b/>
                              </w:rPr>
                            </w:pPr>
                            <w:r w:rsidRPr="00F77BE0">
                              <w:rPr>
                                <w:b/>
                              </w:rPr>
                              <w:t xml:space="preserve">BAHAN </w:t>
                            </w:r>
                          </w:p>
                          <w:p w14:paraId="5E63B709" w14:textId="77777777" w:rsidR="008431C3" w:rsidRDefault="008431C3" w:rsidP="008431C3">
                            <w:pPr>
                              <w:rPr>
                                <w:b/>
                              </w:rPr>
                            </w:pPr>
                            <w:r w:rsidRPr="00F77BE0">
                              <w:rPr>
                                <w:b/>
                              </w:rPr>
                              <w:t xml:space="preserve">PEMAHAMAN ALKITAB </w:t>
                            </w:r>
                          </w:p>
                          <w:p w14:paraId="3271B6A7" w14:textId="4A27CB82" w:rsidR="008431C3" w:rsidRPr="00B34D2E" w:rsidRDefault="00747E72" w:rsidP="008431C3">
                            <w:pPr>
                              <w:rPr>
                                <w:bCs/>
                                <w:i/>
                                <w:iCs/>
                                <w:lang w:val="id-ID"/>
                              </w:rPr>
                            </w:pPr>
                            <w:r>
                              <w:rPr>
                                <w:bCs/>
                                <w:i/>
                                <w:iCs/>
                                <w:lang w:val="id-ID"/>
                              </w:rPr>
                              <w:t>Pra-Paskah</w:t>
                            </w:r>
                            <w:r w:rsidR="008431C3">
                              <w:rPr>
                                <w:bCs/>
                                <w:i/>
                                <w:iCs/>
                                <w:lang w:val="id-ID"/>
                              </w:rPr>
                              <w:t xml:space="preserve"> 2</w:t>
                            </w:r>
                          </w:p>
                          <w:p w14:paraId="4F78EB1A" w14:textId="77777777" w:rsidR="008431C3" w:rsidRDefault="008431C3" w:rsidP="008431C3">
                            <w:pPr>
                              <w:pBdr>
                                <w:top w:val="single" w:sz="4" w:space="1" w:color="7F7F7F"/>
                              </w:pBdr>
                              <w:rPr>
                                <w:rFonts w:cs="Calibri"/>
                                <w:bCs/>
                                <w:sz w:val="20"/>
                                <w:szCs w:val="20"/>
                              </w:rPr>
                            </w:pPr>
                          </w:p>
                          <w:p w14:paraId="6CE01464" w14:textId="77777777" w:rsidR="008431C3" w:rsidRPr="00F77BE0" w:rsidRDefault="008431C3" w:rsidP="008431C3">
                            <w:pPr>
                              <w:pBdr>
                                <w:top w:val="single" w:sz="4" w:space="1" w:color="7F7F7F"/>
                              </w:pBdr>
                              <w:rPr>
                                <w:rFonts w:cs="Calibri"/>
                                <w:bCs/>
                                <w:sz w:val="20"/>
                                <w:szCs w:val="20"/>
                              </w:rPr>
                            </w:pPr>
                            <w:r w:rsidRPr="00F77BE0">
                              <w:rPr>
                                <w:rFonts w:cs="Calibri"/>
                                <w:bCs/>
                                <w:sz w:val="20"/>
                                <w:szCs w:val="20"/>
                              </w:rPr>
                              <w:t>Bacaan:</w:t>
                            </w:r>
                          </w:p>
                          <w:p w14:paraId="6B7B3943" w14:textId="77777777" w:rsidR="008431C3" w:rsidRPr="00243B27" w:rsidRDefault="008431C3" w:rsidP="008431C3">
                            <w:pPr>
                              <w:pBdr>
                                <w:top w:val="single" w:sz="4" w:space="1" w:color="7F7F7F"/>
                              </w:pBdr>
                              <w:rPr>
                                <w:rFonts w:cs="Calibri"/>
                                <w:b/>
                                <w:sz w:val="20"/>
                                <w:szCs w:val="20"/>
                              </w:rPr>
                            </w:pPr>
                            <w:r>
                              <w:rPr>
                                <w:rFonts w:eastAsia="Candara" w:cs="Candara"/>
                              </w:rPr>
                              <w:t>Mazmur 2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3007CA" id="_x0000_s1120" type="#_x0000_t202" style="position:absolute;margin-left:0;margin-top:0;width:175.55pt;height:89.25pt;z-index:251776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" fillcolor="#d8d8d8 [2732]" stroked="f">
                <v:textbox>
                  <w:txbxContent>
                    <w:p w14:paraId="2F90BB07" w14:textId="77777777" w:rsidR="008431C3" w:rsidRPr="00F77BE0" w:rsidRDefault="008431C3" w:rsidP="008431C3">
                      <w:pPr>
                        <w:rPr>
                          <w:b/>
                        </w:rPr>
                      </w:pPr>
                      <w:r w:rsidRPr="00F77BE0">
                        <w:rPr>
                          <w:b/>
                        </w:rPr>
                        <w:t xml:space="preserve">BAHAN </w:t>
                      </w:r>
                    </w:p>
                    <w:p w14:paraId="5E63B709" w14:textId="77777777" w:rsidR="008431C3" w:rsidRDefault="008431C3" w:rsidP="008431C3">
                      <w:pPr>
                        <w:rPr>
                          <w:b/>
                        </w:rPr>
                      </w:pPr>
                      <w:r w:rsidRPr="00F77BE0">
                        <w:rPr>
                          <w:b/>
                        </w:rPr>
                        <w:t xml:space="preserve">PEMAHAMAN ALKITAB </w:t>
                      </w:r>
                    </w:p>
                    <w:p w14:paraId="3271B6A7" w14:textId="4A27CB82" w:rsidR="008431C3" w:rsidRPr="00B34D2E" w:rsidRDefault="00747E72" w:rsidP="008431C3">
                      <w:pPr>
                        <w:rPr>
                          <w:bCs/>
                          <w:i/>
                          <w:iCs/>
                          <w:lang w:val="id-ID"/>
                        </w:rPr>
                      </w:pPr>
                      <w:r>
                        <w:rPr>
                          <w:bCs/>
                          <w:i/>
                          <w:iCs/>
                          <w:lang w:val="id-ID"/>
                        </w:rPr>
                        <w:t>Pra-Paskah</w:t>
                      </w:r>
                      <w:r w:rsidR="008431C3">
                        <w:rPr>
                          <w:bCs/>
                          <w:i/>
                          <w:iCs/>
                          <w:lang w:val="id-ID"/>
                        </w:rPr>
                        <w:t xml:space="preserve"> 2</w:t>
                      </w:r>
                    </w:p>
                    <w:p w14:paraId="4F78EB1A" w14:textId="77777777" w:rsidR="008431C3" w:rsidRDefault="008431C3" w:rsidP="008431C3">
                      <w:pPr>
                        <w:pBdr>
                          <w:top w:val="single" w:sz="4" w:space="1" w:color="7F7F7F"/>
                        </w:pBdr>
                        <w:rPr>
                          <w:rFonts w:cs="Calibri"/>
                          <w:bCs/>
                          <w:sz w:val="20"/>
                          <w:szCs w:val="20"/>
                        </w:rPr>
                      </w:pPr>
                    </w:p>
                    <w:p w14:paraId="6CE01464" w14:textId="77777777" w:rsidR="008431C3" w:rsidRPr="00F77BE0" w:rsidRDefault="008431C3" w:rsidP="008431C3">
                      <w:pPr>
                        <w:pBdr>
                          <w:top w:val="single" w:sz="4" w:space="1" w:color="7F7F7F"/>
                        </w:pBdr>
                        <w:rPr>
                          <w:rFonts w:cs="Calibri"/>
                          <w:bCs/>
                          <w:sz w:val="20"/>
                          <w:szCs w:val="20"/>
                        </w:rPr>
                      </w:pPr>
                      <w:r w:rsidRPr="00F77BE0">
                        <w:rPr>
                          <w:rFonts w:cs="Calibri"/>
                          <w:bCs/>
                          <w:sz w:val="20"/>
                          <w:szCs w:val="20"/>
                        </w:rPr>
                        <w:t>Bacaan:</w:t>
                      </w:r>
                    </w:p>
                    <w:p w14:paraId="6B7B3943" w14:textId="77777777" w:rsidR="008431C3" w:rsidRPr="00243B27" w:rsidRDefault="008431C3" w:rsidP="008431C3">
                      <w:pPr>
                        <w:pBdr>
                          <w:top w:val="single" w:sz="4" w:space="1" w:color="7F7F7F"/>
                        </w:pBdr>
                        <w:rPr>
                          <w:rFonts w:cs="Calibri"/>
                          <w:b/>
                          <w:sz w:val="20"/>
                          <w:szCs w:val="20"/>
                        </w:rPr>
                      </w:pPr>
                      <w:r>
                        <w:rPr>
                          <w:rFonts w:eastAsia="Candara" w:cs="Candara"/>
                        </w:rPr>
                        <w:t>Mazmur 27</w:t>
                      </w:r>
                    </w:p>
                  </w:txbxContent>
                </v:textbox>
                <w10:wrap type="through" anchorx="margin"/>
              </v:shape>
            </w:pict>
          </mc:Fallback>
        </mc:AlternateContent>
      </w:r>
    </w:p>
    <w:p w14:paraId="66BD0E50" w14:textId="77777777" w:rsidR="008431C3" w:rsidRPr="00813992" w:rsidRDefault="008431C3" w:rsidP="008431C3">
      <w:pPr>
        <w:rPr>
          <w:lang w:val="id-ID"/>
        </w:rPr>
      </w:pPr>
    </w:p>
    <w:p w14:paraId="7DDB051A" w14:textId="77777777" w:rsidR="008431C3" w:rsidRPr="00813992" w:rsidRDefault="008431C3" w:rsidP="008431C3">
      <w:pPr>
        <w:jc w:val="both"/>
        <w:rPr>
          <w:b/>
          <w:bCs/>
          <w:lang w:val="id-ID" w:eastAsia="id-ID" w:bidi="he-IL"/>
        </w:rPr>
      </w:pPr>
      <w:r w:rsidRPr="00813992">
        <w:rPr>
          <w:b/>
          <w:bCs/>
          <w:lang w:val="id-ID" w:eastAsia="id-ID" w:bidi="he-IL"/>
        </w:rPr>
        <w:t>Pengantar</w:t>
      </w:r>
    </w:p>
    <w:p w14:paraId="2DCFB401" w14:textId="62BA1950" w:rsidR="008431C3" w:rsidRPr="00813992" w:rsidRDefault="008431C3" w:rsidP="008431C3">
      <w:pPr>
        <w:jc w:val="both"/>
        <w:rPr>
          <w:lang w:val="id-ID" w:eastAsia="id-ID" w:bidi="he-IL"/>
        </w:rPr>
      </w:pPr>
      <w:r w:rsidRPr="00813992">
        <w:rPr>
          <w:lang w:val="id-ID" w:eastAsia="id-ID" w:bidi="he-IL"/>
        </w:rPr>
        <w:tab/>
        <w:t>Siapa di</w:t>
      </w:r>
      <w:r w:rsidR="001831EA">
        <w:rPr>
          <w:lang w:val="id-ID" w:eastAsia="id-ID" w:bidi="he-IL"/>
        </w:rPr>
        <w:t xml:space="preserve"> </w:t>
      </w:r>
      <w:r w:rsidRPr="00813992">
        <w:rPr>
          <w:lang w:val="id-ID" w:eastAsia="id-ID" w:bidi="he-IL"/>
        </w:rPr>
        <w:t xml:space="preserve">antara kita yang tidak kenal dengan Bunda Teresa? Tahun 1979, ia menerima Nobel Perdamaian Dunia. Ia dikenal melalui karya-karya amalnya dalam membantu orang-orang yang lapar, miskin dan sakit. Ia juga pendiri </w:t>
      </w:r>
      <w:r w:rsidRPr="00813992">
        <w:rPr>
          <w:i/>
          <w:iCs/>
          <w:lang w:val="id-ID" w:eastAsia="id-ID" w:bidi="he-IL"/>
        </w:rPr>
        <w:t>Missionaries of Charity</w:t>
      </w:r>
      <w:r w:rsidRPr="00813992">
        <w:rPr>
          <w:lang w:val="id-ID" w:eastAsia="id-ID" w:bidi="he-IL"/>
        </w:rPr>
        <w:t xml:space="preserve"> dan menjalankan 500 misi lebih di seluruh dunia. Semua orang mengenalnya dan kisah hidupnya banyak menginspirasi dunia. Ketika kita membaca kisah-kisahnya kita seperti menyaksikan kemurahan Tuhan melalui seorang Bunda Teresa. Ia tidak memiliki kekayaan yang banyak tapi ia memiliki keberanian yang didasari oleh cinta untuk memulai misinya. </w:t>
      </w:r>
    </w:p>
    <w:p w14:paraId="1439657B" w14:textId="77777777" w:rsidR="008431C3" w:rsidRPr="00813992" w:rsidRDefault="008431C3" w:rsidP="008431C3">
      <w:pPr>
        <w:jc w:val="both"/>
        <w:rPr>
          <w:lang w:val="id-ID" w:eastAsia="id-ID" w:bidi="he-IL"/>
        </w:rPr>
      </w:pPr>
      <w:r w:rsidRPr="00813992">
        <w:rPr>
          <w:lang w:val="id-ID" w:eastAsia="id-ID" w:bidi="he-IL"/>
        </w:rPr>
        <w:tab/>
        <w:t xml:space="preserve">Cinta akan Tuhan yang mendorongnya untuk terus merengkuh setiap orang-orang lapar, miskin dan sakit di sekitarnya. Tidak mudah dalam melakukan misi yang diembannya, namun dengan ketekunan dan cinta yang tak pernah lelah, Bunda Teresa membuktikan kepada kita bahwa ketakutan-ketakutan itu akan teratasi jika kita bersandar kepada Kekuatan Tuhan. "Tuhan tidak pernah mengharuskan kita untuk berhasil, Dia hanya mengharuskan kita untuk mencoba"(Bunda Teresa). </w:t>
      </w:r>
      <w:r w:rsidRPr="00813992">
        <w:rPr>
          <w:lang w:val="id-ID" w:eastAsia="id-ID" w:bidi="he-IL"/>
        </w:rPr>
        <w:tab/>
      </w:r>
    </w:p>
    <w:p w14:paraId="78F6CE5C" w14:textId="14CFE9D1" w:rsidR="008431C3" w:rsidRPr="00813992" w:rsidRDefault="008431C3" w:rsidP="008431C3">
      <w:pPr>
        <w:jc w:val="both"/>
        <w:rPr>
          <w:lang w:val="id-ID" w:eastAsia="id-ID" w:bidi="he-IL"/>
        </w:rPr>
      </w:pPr>
      <w:r w:rsidRPr="00813992">
        <w:rPr>
          <w:lang w:val="id-ID" w:eastAsia="id-ID" w:bidi="he-IL"/>
        </w:rPr>
        <w:tab/>
        <w:t>Bagaimana dengan kita apakah kita mau menyaksikan kemura</w:t>
      </w:r>
      <w:r w:rsidR="001831EA">
        <w:rPr>
          <w:lang w:val="id-ID" w:eastAsia="id-ID" w:bidi="he-IL"/>
        </w:rPr>
        <w:t>ha</w:t>
      </w:r>
      <w:r w:rsidRPr="00813992">
        <w:rPr>
          <w:lang w:val="id-ID" w:eastAsia="id-ID" w:bidi="he-IL"/>
        </w:rPr>
        <w:t>n Tuhan dengan terhisab lewat karya-karya nyata yang ada di sekitar kita? Apakah kita masih meragu dengan kemampuan kita dan kekuatan Tuhan yang selalu menopang kita? Maka kali ini kita diajak untuk belajar dari Pemazmur untuk melihat betapa luar biasanya perlindungan Tuhan bagi orang-orang yang bersandar kepada</w:t>
      </w:r>
      <w:r w:rsidR="001831EA">
        <w:rPr>
          <w:lang w:val="id-ID" w:eastAsia="id-ID" w:bidi="he-IL"/>
        </w:rPr>
        <w:t>-</w:t>
      </w:r>
      <w:r w:rsidRPr="00813992">
        <w:rPr>
          <w:lang w:val="id-ID" w:eastAsia="id-ID" w:bidi="he-IL"/>
        </w:rPr>
        <w:t xml:space="preserve">Nya. </w:t>
      </w:r>
    </w:p>
    <w:p w14:paraId="2F57A5D8" w14:textId="77777777" w:rsidR="008431C3" w:rsidRPr="00813992" w:rsidRDefault="008431C3" w:rsidP="008431C3">
      <w:pPr>
        <w:jc w:val="both"/>
        <w:rPr>
          <w:lang w:val="id-ID" w:eastAsia="id-ID" w:bidi="he-IL"/>
        </w:rPr>
      </w:pPr>
    </w:p>
    <w:p w14:paraId="0E8129C9" w14:textId="77777777" w:rsidR="008431C3" w:rsidRPr="00813992" w:rsidRDefault="008431C3" w:rsidP="008431C3">
      <w:pPr>
        <w:jc w:val="both"/>
        <w:rPr>
          <w:b/>
          <w:bCs/>
          <w:lang w:val="id-ID" w:eastAsia="id-ID" w:bidi="he-IL"/>
        </w:rPr>
      </w:pPr>
    </w:p>
    <w:p w14:paraId="50822436" w14:textId="33D5072D" w:rsidR="008431C3" w:rsidRPr="00813992" w:rsidRDefault="008431C3" w:rsidP="008431C3">
      <w:pPr>
        <w:jc w:val="both"/>
        <w:rPr>
          <w:b/>
          <w:bCs/>
          <w:lang w:val="id-ID" w:eastAsia="id-ID" w:bidi="he-IL"/>
        </w:rPr>
      </w:pPr>
      <w:r w:rsidRPr="00813992">
        <w:rPr>
          <w:b/>
          <w:bCs/>
          <w:lang w:val="id-ID" w:eastAsia="id-ID" w:bidi="he-IL"/>
        </w:rPr>
        <w:lastRenderedPageBreak/>
        <w:t>Pemahaman Singkat Mazmur 27</w:t>
      </w:r>
    </w:p>
    <w:p w14:paraId="36C32E56" w14:textId="77777777" w:rsidR="008431C3" w:rsidRPr="00813992" w:rsidRDefault="008431C3" w:rsidP="008431C3">
      <w:pPr>
        <w:jc w:val="both"/>
        <w:rPr>
          <w:color w:val="000000" w:themeColor="text1"/>
          <w:lang w:val="id-ID"/>
        </w:rPr>
      </w:pPr>
      <w:r w:rsidRPr="00813992">
        <w:rPr>
          <w:color w:val="000000" w:themeColor="text1"/>
          <w:lang w:val="id-ID"/>
        </w:rPr>
        <w:tab/>
        <w:t xml:space="preserve">Mazmur 27 merupakan sebuah afirmasi iman dari Daud, seorang yang sudah menerima penghiburan melalui penyembahan "diam di rumah Tuhan seumur hidupku." Dengan penuh keyakinan Daud menyatakan bahwa Tuhan adalah terang dan keselamatannya serta benteng tempat ia berlindung. Pengakuan ini bukan tanpa alasan, ada pengalaman-pengalaman pribadi yang diungkapkan Daud seperti: menghadapi serangan pasukan musuh; ketika dikepung oleh pasukan tentara berkemah, orang-orang berperang terhadap dia; dan ditinggalkan oleh ayah dan ibu. </w:t>
      </w:r>
    </w:p>
    <w:p w14:paraId="78D5745A" w14:textId="378CD631" w:rsidR="008431C3" w:rsidRPr="00813992" w:rsidRDefault="008431C3" w:rsidP="008431C3">
      <w:pPr>
        <w:jc w:val="both"/>
        <w:rPr>
          <w:color w:val="000000" w:themeColor="text1"/>
          <w:lang w:val="id-ID"/>
        </w:rPr>
      </w:pPr>
      <w:r w:rsidRPr="00813992">
        <w:rPr>
          <w:color w:val="000000" w:themeColor="text1"/>
          <w:lang w:val="id-ID"/>
        </w:rPr>
        <w:tab/>
        <w:t xml:space="preserve">Ayat 1-3; bagian ini merupakan pengakuan Daud bahwa Tuhanlah terang dan sumber keselamatannya, ini merupakan pengalaman Daud ketika berada dalam kondisi-kondisi terancam. Ia selalu mengandalkan Tuhan dan tetap percaya bahwa Tuhan menjadi benteng hidupnya yang selalu melindunginya. Pengalaman Daud ini memberi kita pembelajaran untuk tidak takut dalam menghadapi bahaya. </w:t>
      </w:r>
      <w:r w:rsidR="001831EA">
        <w:rPr>
          <w:color w:val="000000" w:themeColor="text1"/>
          <w:lang w:val="id-ID"/>
        </w:rPr>
        <w:t>A</w:t>
      </w:r>
      <w:r w:rsidRPr="00813992">
        <w:rPr>
          <w:color w:val="000000" w:themeColor="text1"/>
          <w:lang w:val="id-ID"/>
        </w:rPr>
        <w:t>pa</w:t>
      </w:r>
      <w:r w:rsidR="001831EA">
        <w:rPr>
          <w:color w:val="000000" w:themeColor="text1"/>
          <w:lang w:val="id-ID"/>
        </w:rPr>
        <w:t xml:space="preserve"> </w:t>
      </w:r>
      <w:r w:rsidRPr="00813992">
        <w:rPr>
          <w:color w:val="000000" w:themeColor="text1"/>
          <w:lang w:val="id-ID"/>
        </w:rPr>
        <w:t>pun yang kita alami, percayalah Allah akan selalu menyertai kita. Jadikan Allah sebagai sumber kekuatan dan bersandarlah kepada</w:t>
      </w:r>
      <w:r w:rsidR="001831EA">
        <w:rPr>
          <w:color w:val="000000" w:themeColor="text1"/>
          <w:lang w:val="id-ID"/>
        </w:rPr>
        <w:t>-</w:t>
      </w:r>
      <w:r w:rsidRPr="00813992">
        <w:rPr>
          <w:color w:val="000000" w:themeColor="text1"/>
          <w:lang w:val="id-ID"/>
        </w:rPr>
        <w:t xml:space="preserve">Nya. </w:t>
      </w:r>
    </w:p>
    <w:p w14:paraId="2FDD9C1B" w14:textId="77777777" w:rsidR="008431C3" w:rsidRPr="00813992" w:rsidRDefault="008431C3" w:rsidP="008431C3">
      <w:pPr>
        <w:jc w:val="both"/>
        <w:rPr>
          <w:color w:val="000000" w:themeColor="text1"/>
          <w:lang w:val="id-ID"/>
        </w:rPr>
      </w:pPr>
      <w:r w:rsidRPr="00813992">
        <w:rPr>
          <w:color w:val="000000" w:themeColor="text1"/>
          <w:lang w:val="id-ID"/>
        </w:rPr>
        <w:tab/>
        <w:t>Ayat 4-6; ini merupakan permintaan Daud kepada Tuhan: "Satu hal telah kuminta kepada Tuhan, hanya inilah yang kudambakan: tinggal di Rumah Tuhan seumur hidupku, menyaksikan kemurahan Tuhan dan menikmati bait-Nya." permintaan ini merupakan respons Daud atas pertolongan Tuhan dalam hidupnya, maka ia ingin selalu berada di rumah Tuhan sampai akhir hayatnya. Jika Daud merespons kemurahan Tuhan dengan terus bernyanyi dan bermazmur bagi Tuhan sepanjang hidupnya. Bagaimana dengan kita? Apa respons kita ketika kita sudah mengalami dan menyaksikan kemurahan Tuhan dalam kehidupan kita? Daud memberi teladan yang nyata bagi kita untuk memuliakan Tuhan melalui hidup kita.</w:t>
      </w:r>
    </w:p>
    <w:p w14:paraId="63BA7194" w14:textId="33E88604" w:rsidR="008431C3" w:rsidRPr="00813992" w:rsidRDefault="008431C3" w:rsidP="008431C3">
      <w:pPr>
        <w:jc w:val="both"/>
        <w:rPr>
          <w:color w:val="000000" w:themeColor="text1"/>
          <w:lang w:val="id-ID"/>
        </w:rPr>
      </w:pPr>
      <w:r w:rsidRPr="00813992">
        <w:rPr>
          <w:color w:val="000000" w:themeColor="text1"/>
          <w:lang w:val="id-ID"/>
        </w:rPr>
        <w:tab/>
        <w:t xml:space="preserve">Ayat 7-14; bagian ketiga ini merupakan permohonan Daud. "Dengarlah, Tuhan seruan yang kusampaikan, kasihanilah aku dan jawablah aku!" Sebagai manusia, Daud memahami bahwa ia memiliki keterbatasan maka Ia memohon kepada Tuhan yang tak terbatas untuk mengasihaninya. Daud juga sadar bahwa Ia juga sering melakukan banyak perbuatan yang tidak berkenan kepada Tuhan, dan ia juga bisa tersesat maka di ayat 11 ia memohon kepada </w:t>
      </w:r>
      <w:r w:rsidRPr="00813992">
        <w:rPr>
          <w:color w:val="000000" w:themeColor="text1"/>
          <w:lang w:val="id-ID"/>
        </w:rPr>
        <w:lastRenderedPageBreak/>
        <w:t xml:space="preserve">Tuhan demikian: "Tunjukkanlah jalan-Mu kepadaku, ya Tuhan, dan tuntunlah aku di jalan yang rata, menghadapi seteruku," Dengan menyadari </w:t>
      </w:r>
      <w:r w:rsidR="001831EA" w:rsidRPr="00813992">
        <w:rPr>
          <w:color w:val="000000" w:themeColor="text1"/>
          <w:lang w:val="id-ID"/>
        </w:rPr>
        <w:t>cedera</w:t>
      </w:r>
      <w:r w:rsidRPr="00813992">
        <w:rPr>
          <w:color w:val="000000" w:themeColor="text1"/>
          <w:lang w:val="id-ID"/>
        </w:rPr>
        <w:t xml:space="preserve"> manusiawinya, Daud memberikan pemahaman kepada kita bahwa Manusia tidak selamanya bisa diandalkan. Maka naikkan permohonan kepada Tuhan dan terus memperbaiki diri untuk menjadi lebih layak lagi dalam menyaksikan kemurahan Tuhan. </w:t>
      </w:r>
    </w:p>
    <w:p w14:paraId="02A41655" w14:textId="70A0EEED" w:rsidR="008431C3" w:rsidRPr="00813992" w:rsidRDefault="008431C3" w:rsidP="008431C3">
      <w:pPr>
        <w:jc w:val="both"/>
        <w:rPr>
          <w:color w:val="000000" w:themeColor="text1"/>
          <w:lang w:val="id-ID"/>
        </w:rPr>
      </w:pPr>
      <w:r w:rsidRPr="00813992">
        <w:rPr>
          <w:color w:val="000000" w:themeColor="text1"/>
          <w:lang w:val="id-ID"/>
        </w:rPr>
        <w:tab/>
        <w:t xml:space="preserve">Dari pemaparan di atas, dapat disimpulkan: Di tengah pengalaman-pengalaman yang dialami Daud, kita melihat bagaimana Ia berjuang menghadapi segala pengalaman yang tidak menyenangkan tersebut. Daud tidak takut atau </w:t>
      </w:r>
      <w:r w:rsidR="001831EA" w:rsidRPr="00813992">
        <w:rPr>
          <w:color w:val="000000" w:themeColor="text1"/>
          <w:lang w:val="id-ID"/>
        </w:rPr>
        <w:t>pesimistis</w:t>
      </w:r>
      <w:r w:rsidRPr="00813992">
        <w:rPr>
          <w:color w:val="000000" w:themeColor="text1"/>
          <w:lang w:val="id-ID"/>
        </w:rPr>
        <w:t xml:space="preserve">, malahan Ia memuji dan memohon kepada Tuhan. Dengan yakin ia mengungkapkan bahwa Tuhan akan melindunginya dan membuat musuh-musuhnya tergelincir dan jatuh. Ia tidak goyah dalam menghadapi tantangan yang ada. Karena ia tahu bahwa Tuhan akan melindunginya. Tuhan adalah perisai perlindungan yang dapat dipercaya, bersama Dia pastilah kita akan tenang dan memiliki kekuatan baru untuk berjuang. Kali ini kita juga diajak berjuang sama seperti Daud yang senantiasa </w:t>
      </w:r>
      <w:r w:rsidR="001831EA" w:rsidRPr="00813992">
        <w:rPr>
          <w:color w:val="000000" w:themeColor="text1"/>
          <w:lang w:val="id-ID"/>
        </w:rPr>
        <w:t>bersandar</w:t>
      </w:r>
      <w:r w:rsidRPr="00813992">
        <w:rPr>
          <w:color w:val="000000" w:themeColor="text1"/>
          <w:lang w:val="id-ID"/>
        </w:rPr>
        <w:t xml:space="preserve"> hanya kepada kekuatan Tuhan. Selamat menyaksikan kemurahan Tuhan dalam setiap karya hidup yang kita lakukan. Dan lakukanlah itu penuh dengan cinta seperti kata Bunda Teresa; "Tidak semua dari kita bisa melakukan hal-hal yang besar. Namun kita bisa melakukan hal-hal yang kecil dengan cinta yang besar."</w:t>
      </w:r>
    </w:p>
    <w:p w14:paraId="58A645AC" w14:textId="77777777" w:rsidR="008431C3" w:rsidRPr="00813992" w:rsidRDefault="008431C3" w:rsidP="008431C3">
      <w:pPr>
        <w:jc w:val="both"/>
        <w:rPr>
          <w:b/>
          <w:lang w:val="id-ID" w:eastAsia="id-ID" w:bidi="he-IL"/>
        </w:rPr>
      </w:pPr>
    </w:p>
    <w:p w14:paraId="7DCBBD62" w14:textId="77777777" w:rsidR="008431C3" w:rsidRPr="00813992" w:rsidRDefault="008431C3" w:rsidP="008431C3">
      <w:pPr>
        <w:jc w:val="both"/>
        <w:rPr>
          <w:b/>
          <w:lang w:val="id-ID" w:eastAsia="id-ID" w:bidi="he-IL"/>
        </w:rPr>
      </w:pPr>
      <w:r w:rsidRPr="00813992">
        <w:rPr>
          <w:b/>
          <w:lang w:val="id-ID" w:eastAsia="id-ID" w:bidi="he-IL"/>
        </w:rPr>
        <w:t>Pendalaman Materi:</w:t>
      </w:r>
    </w:p>
    <w:p w14:paraId="0C2D5A02" w14:textId="77777777" w:rsidR="008431C3" w:rsidRPr="00813992" w:rsidRDefault="008431C3" w:rsidP="008431C3">
      <w:pPr>
        <w:pStyle w:val="DaftarParagraf"/>
        <w:widowControl/>
        <w:numPr>
          <w:ilvl w:val="0"/>
          <w:numId w:val="100"/>
        </w:numPr>
        <w:autoSpaceDE/>
        <w:autoSpaceDN/>
        <w:ind w:left="426" w:hanging="426"/>
        <w:contextualSpacing/>
        <w:rPr>
          <w:lang w:val="id-ID" w:eastAsia="id-ID" w:bidi="he-IL"/>
        </w:rPr>
      </w:pPr>
      <w:r w:rsidRPr="00813992">
        <w:rPr>
          <w:lang w:val="id-ID" w:eastAsia="id-ID" w:bidi="he-IL"/>
        </w:rPr>
        <w:t>Apakah saudara memiliki pengalaman-pengalaman seperti yang dialami Daud? Ceritakanlah!</w:t>
      </w:r>
    </w:p>
    <w:p w14:paraId="42E2A683" w14:textId="77777777" w:rsidR="008431C3" w:rsidRPr="00813992" w:rsidRDefault="008431C3" w:rsidP="008431C3">
      <w:pPr>
        <w:pStyle w:val="DaftarParagraf"/>
        <w:widowControl/>
        <w:numPr>
          <w:ilvl w:val="0"/>
          <w:numId w:val="100"/>
        </w:numPr>
        <w:autoSpaceDE/>
        <w:autoSpaceDN/>
        <w:ind w:left="426" w:hanging="426"/>
        <w:contextualSpacing/>
        <w:rPr>
          <w:lang w:val="id-ID" w:eastAsia="id-ID" w:bidi="he-IL"/>
        </w:rPr>
      </w:pPr>
      <w:r w:rsidRPr="00813992">
        <w:rPr>
          <w:lang w:val="id-ID" w:eastAsia="id-ID" w:bidi="he-IL"/>
        </w:rPr>
        <w:t>Apa yang dapat kita pelajari dari sikap Pemazmur melalui Mazmur 27 ini?</w:t>
      </w:r>
    </w:p>
    <w:p w14:paraId="0C1ADABE" w14:textId="00444395" w:rsidR="008431C3" w:rsidRPr="00813992" w:rsidRDefault="008431C3" w:rsidP="008431C3">
      <w:pPr>
        <w:pStyle w:val="DaftarParagraf"/>
        <w:widowControl/>
        <w:numPr>
          <w:ilvl w:val="0"/>
          <w:numId w:val="100"/>
        </w:numPr>
        <w:autoSpaceDE/>
        <w:autoSpaceDN/>
        <w:ind w:left="426" w:hanging="426"/>
        <w:contextualSpacing/>
        <w:rPr>
          <w:lang w:val="id-ID" w:eastAsia="id-ID" w:bidi="he-IL"/>
        </w:rPr>
      </w:pPr>
      <w:r w:rsidRPr="00813992">
        <w:rPr>
          <w:lang w:val="id-ID" w:eastAsia="id-ID" w:bidi="he-IL"/>
        </w:rPr>
        <w:t xml:space="preserve">Bagaimana seharusnya kita bersikap ketika menghadapi pergumulan dan permasalahan dalam </w:t>
      </w:r>
      <w:r w:rsidR="001831EA" w:rsidRPr="00813992">
        <w:rPr>
          <w:lang w:val="id-ID" w:eastAsia="id-ID" w:bidi="he-IL"/>
        </w:rPr>
        <w:t>kehidupan</w:t>
      </w:r>
      <w:r w:rsidRPr="00813992">
        <w:rPr>
          <w:lang w:val="id-ID" w:eastAsia="id-ID" w:bidi="he-IL"/>
        </w:rPr>
        <w:t xml:space="preserve"> kita?</w:t>
      </w:r>
    </w:p>
    <w:p w14:paraId="7D4654C1" w14:textId="77777777" w:rsidR="008431C3" w:rsidRPr="00813992" w:rsidRDefault="008431C3" w:rsidP="008431C3">
      <w:pPr>
        <w:pStyle w:val="DaftarParagraf"/>
        <w:widowControl/>
        <w:numPr>
          <w:ilvl w:val="0"/>
          <w:numId w:val="100"/>
        </w:numPr>
        <w:autoSpaceDE/>
        <w:autoSpaceDN/>
        <w:ind w:left="426" w:hanging="426"/>
        <w:contextualSpacing/>
        <w:rPr>
          <w:lang w:val="id-ID" w:eastAsia="id-ID" w:bidi="he-IL"/>
        </w:rPr>
      </w:pPr>
      <w:r w:rsidRPr="00813992">
        <w:rPr>
          <w:lang w:val="id-ID" w:eastAsia="id-ID" w:bidi="he-IL"/>
        </w:rPr>
        <w:t>Apakah kita sudah menyaksikan kemurahan Tuhan di tengah-tengah kehidupan kita? Ceritakanlah!</w:t>
      </w:r>
    </w:p>
    <w:p w14:paraId="0E2E76FD" w14:textId="77777777" w:rsidR="008431C3" w:rsidRPr="00813992" w:rsidRDefault="008431C3" w:rsidP="008431C3">
      <w:pPr>
        <w:pStyle w:val="DaftarParagraf"/>
        <w:adjustRightInd w:val="0"/>
        <w:ind w:left="0"/>
        <w:rPr>
          <w:rFonts w:eastAsia="Times New Roman" w:cs="Calibri"/>
          <w:lang w:val="id-ID" w:eastAsia="de-DE"/>
        </w:rPr>
      </w:pPr>
    </w:p>
    <w:p w14:paraId="792059BD" w14:textId="77777777" w:rsidR="008431C3" w:rsidRPr="00813992" w:rsidRDefault="008431C3" w:rsidP="008431C3">
      <w:pPr>
        <w:pStyle w:val="DaftarParagraf"/>
        <w:adjustRightInd w:val="0"/>
        <w:ind w:left="0"/>
        <w:jc w:val="right"/>
        <w:rPr>
          <w:rFonts w:eastAsia="Times New Roman" w:cs="Calibri"/>
          <w:lang w:val="id-ID" w:eastAsia="de-DE"/>
        </w:rPr>
      </w:pPr>
      <w:r w:rsidRPr="00813992">
        <w:rPr>
          <w:rFonts w:eastAsia="Times New Roman" w:cs="Calibri"/>
          <w:lang w:val="id-ID" w:eastAsia="de-DE"/>
        </w:rPr>
        <w:t>[yk]</w:t>
      </w:r>
      <w:bookmarkEnd w:id="23"/>
    </w:p>
    <w:p w14:paraId="691F973A" w14:textId="77777777" w:rsidR="008431C3" w:rsidRPr="00813992" w:rsidRDefault="008431C3" w:rsidP="008431C3">
      <w:pPr>
        <w:rPr>
          <w:lang w:val="id-ID"/>
        </w:rPr>
      </w:pPr>
    </w:p>
    <w:p w14:paraId="1406C680" w14:textId="77777777" w:rsidR="008D26DE" w:rsidRPr="00813992" w:rsidRDefault="008D26DE" w:rsidP="003E3F67">
      <w:pPr>
        <w:pStyle w:val="TeksIsi"/>
        <w:ind w:left="0"/>
        <w:rPr>
          <w:lang w:val="id-ID"/>
        </w:rPr>
      </w:pPr>
    </w:p>
    <w:p w14:paraId="49F5CF4A" w14:textId="0C2CAEBB" w:rsidR="008431C3" w:rsidRPr="00813992" w:rsidRDefault="008431C3">
      <w:pPr>
        <w:rPr>
          <w:lang w:val="id-ID"/>
        </w:rPr>
      </w:pPr>
      <w:r w:rsidRPr="00813992">
        <w:rPr>
          <w:lang w:val="id-ID"/>
        </w:rPr>
        <w:lastRenderedPageBreak/>
        <w:br w:type="page"/>
      </w:r>
    </w:p>
    <w:p w14:paraId="50DA5944" w14:textId="4BF978B3" w:rsidR="008431C3" w:rsidRPr="00813992" w:rsidRDefault="008431C3" w:rsidP="008431C3">
      <w:pPr>
        <w:pStyle w:val="TeksIsi"/>
        <w:ind w:left="0"/>
        <w:rPr>
          <w:b/>
          <w:bCs/>
          <w:lang w:val="id-ID"/>
        </w:rPr>
      </w:pPr>
      <w:r w:rsidRPr="00813992">
        <w:rPr>
          <w:noProof/>
          <w:lang w:val="id-ID"/>
        </w:rPr>
        <w:lastRenderedPageBreak/>
        <mc:AlternateContent>
          <mc:Choice Requires="wps">
            <w:drawing>
              <wp:anchor distT="45720" distB="45720" distL="114300" distR="114300" simplePos="0" relativeHeight="251778560" behindDoc="0" locked="0" layoutInCell="1" allowOverlap="1" wp14:anchorId="37104273" wp14:editId="52B70674">
                <wp:simplePos x="0" y="0"/>
                <wp:positionH relativeFrom="margin">
                  <wp:posOffset>2205990</wp:posOffset>
                </wp:positionH>
                <wp:positionV relativeFrom="paragraph">
                  <wp:posOffset>160655</wp:posOffset>
                </wp:positionV>
                <wp:extent cx="1845310" cy="1090930"/>
                <wp:effectExtent l="0" t="0" r="2540" b="0"/>
                <wp:wrapSquare wrapText="bothSides"/>
                <wp:docPr id="434719882"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5310" cy="1090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9E5AE" w14:textId="15DB2BBA" w:rsidR="008431C3" w:rsidRDefault="008431C3" w:rsidP="008431C3">
                            <w:pPr>
                              <w:jc w:val="center"/>
                              <w:rPr>
                                <w:rFonts w:ascii="Cooper Black" w:eastAsia="SimSun" w:hAnsi="Cooper Black" w:cs="SimSun"/>
                                <w:sz w:val="28"/>
                                <w:szCs w:val="28"/>
                              </w:rPr>
                            </w:pPr>
                            <w:r>
                              <w:rPr>
                                <w:rFonts w:ascii="Cooper Black" w:eastAsia="SimSun" w:hAnsi="Cooper Black" w:cs="SimSun"/>
                                <w:sz w:val="28"/>
                                <w:szCs w:val="28"/>
                              </w:rPr>
                              <w:t xml:space="preserve">Rasa Rindu yang Begitu Dalam </w:t>
                            </w:r>
                          </w:p>
                          <w:p w14:paraId="0A18D78E" w14:textId="23A9D419" w:rsidR="008431C3" w:rsidRPr="008431C3" w:rsidRDefault="008431C3" w:rsidP="008431C3">
                            <w:pPr>
                              <w:jc w:val="center"/>
                              <w:rPr>
                                <w:rFonts w:ascii="Cooper Black" w:eastAsia="SimSun" w:hAnsi="Cooper Black" w:cs="SimSun"/>
                                <w:sz w:val="28"/>
                                <w:szCs w:val="28"/>
                              </w:rPr>
                            </w:pPr>
                            <w:r>
                              <w:rPr>
                                <w:rFonts w:ascii="Cooper Black" w:eastAsia="SimSun" w:hAnsi="Cooper Black" w:cs="SimSun"/>
                                <w:sz w:val="28"/>
                                <w:szCs w:val="28"/>
                              </w:rPr>
                              <w:t>Kepada Allah</w:t>
                            </w:r>
                          </w:p>
                          <w:p w14:paraId="42ED15F5" w14:textId="77777777" w:rsidR="008431C3" w:rsidRPr="00C76228" w:rsidRDefault="008431C3" w:rsidP="008431C3">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C70385D" w14:textId="77777777" w:rsidR="008431C3" w:rsidRPr="00C01F34" w:rsidRDefault="008431C3" w:rsidP="008431C3">
                            <w:pPr>
                              <w:jc w:val="center"/>
                              <w:rPr>
                                <w:rFonts w:ascii="Bodoni MT Black" w:hAnsi="Bodoni MT Black"/>
                                <w:b/>
                                <w:bCs/>
                                <w:sz w:val="28"/>
                                <w:szCs w:val="28"/>
                                <w:lang w:val="de-DE"/>
                              </w:rPr>
                            </w:pPr>
                          </w:p>
                          <w:p w14:paraId="182F11E4" w14:textId="77777777" w:rsidR="008431C3" w:rsidRPr="00C01F34" w:rsidRDefault="008431C3" w:rsidP="008431C3">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7104273" id="_x0000_s1121" type="#_x0000_t202" style="position:absolute;left:0;text-align:left;margin-left:173.7pt;margin-top:12.65pt;width:145.3pt;height:85.9pt;z-index:251778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" stroked="f">
                <v:textbox>
                  <w:txbxContent>
                    <w:p w14:paraId="39F9E5AE" w14:textId="15DB2BBA" w:rsidR="008431C3" w:rsidRDefault="008431C3" w:rsidP="008431C3">
                      <w:pPr>
                        <w:jc w:val="center"/>
                        <w:rPr>
                          <w:rFonts w:ascii="Cooper Black" w:eastAsia="SimSun" w:hAnsi="Cooper Black" w:cs="SimSun"/>
                          <w:sz w:val="28"/>
                          <w:szCs w:val="28"/>
                        </w:rPr>
                      </w:pPr>
                      <w:r>
                        <w:rPr>
                          <w:rFonts w:ascii="Cooper Black" w:eastAsia="SimSun" w:hAnsi="Cooper Black" w:cs="SimSun"/>
                          <w:sz w:val="28"/>
                          <w:szCs w:val="28"/>
                        </w:rPr>
                        <w:t xml:space="preserve">Rasa Rindu yang Begitu Dalam </w:t>
                      </w:r>
                    </w:p>
                    <w:p w14:paraId="0A18D78E" w14:textId="23A9D419" w:rsidR="008431C3" w:rsidRPr="008431C3" w:rsidRDefault="008431C3" w:rsidP="008431C3">
                      <w:pPr>
                        <w:jc w:val="center"/>
                        <w:rPr>
                          <w:rFonts w:ascii="Cooper Black" w:eastAsia="SimSun" w:hAnsi="Cooper Black" w:cs="SimSun"/>
                          <w:sz w:val="28"/>
                          <w:szCs w:val="28"/>
                        </w:rPr>
                      </w:pPr>
                      <w:r>
                        <w:rPr>
                          <w:rFonts w:ascii="Cooper Black" w:eastAsia="SimSun" w:hAnsi="Cooper Black" w:cs="SimSun"/>
                          <w:sz w:val="28"/>
                          <w:szCs w:val="28"/>
                        </w:rPr>
                        <w:t>Kepada Allah</w:t>
                      </w:r>
                    </w:p>
                    <w:p w14:paraId="42ED15F5" w14:textId="77777777" w:rsidR="008431C3" w:rsidRPr="00C76228" w:rsidRDefault="008431C3" w:rsidP="008431C3">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1C70385D" w14:textId="77777777" w:rsidR="008431C3" w:rsidRPr="00C01F34" w:rsidRDefault="008431C3" w:rsidP="008431C3">
                      <w:pPr>
                        <w:jc w:val="center"/>
                        <w:rPr>
                          <w:rFonts w:ascii="Bodoni MT Black" w:hAnsi="Bodoni MT Black"/>
                          <w:b/>
                          <w:bCs/>
                          <w:sz w:val="28"/>
                          <w:szCs w:val="28"/>
                          <w:lang w:val="de-DE"/>
                        </w:rPr>
                      </w:pPr>
                    </w:p>
                    <w:p w14:paraId="182F11E4" w14:textId="77777777" w:rsidR="008431C3" w:rsidRPr="00C01F34" w:rsidRDefault="008431C3" w:rsidP="008431C3">
                      <w:pPr>
                        <w:jc w:val="center"/>
                        <w:rPr>
                          <w:rFonts w:ascii="Bodoni MT Black" w:hAnsi="Bodoni MT Black"/>
                          <w:sz w:val="28"/>
                          <w:szCs w:val="28"/>
                          <w:lang w:val="de-DE"/>
                        </w:rPr>
                      </w:pPr>
                    </w:p>
                  </w:txbxContent>
                </v:textbox>
                <w10:wrap type="square" anchorx="margin"/>
              </v:shape>
            </w:pict>
          </mc:Fallback>
        </mc:AlternateContent>
      </w:r>
      <w:r w:rsidRPr="00813992">
        <w:rPr>
          <w:noProof/>
          <w:lang w:val="id-ID"/>
        </w:rPr>
        <mc:AlternateContent>
          <mc:Choice Requires="wps">
            <w:drawing>
              <wp:anchor distT="0" distB="0" distL="114300" distR="114300" simplePos="0" relativeHeight="251779584" behindDoc="0" locked="0" layoutInCell="1" allowOverlap="1" wp14:anchorId="670CCDCD" wp14:editId="5E0FF6E7">
                <wp:simplePos x="0" y="0"/>
                <wp:positionH relativeFrom="margin">
                  <wp:posOffset>-3810</wp:posOffset>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85749248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1">
                            <a:lumMod val="85000"/>
                          </a:schemeClr>
                        </a:solidFill>
                        <a:ln w="9525">
                          <a:noFill/>
                          <a:miter lim="800000"/>
                          <a:headEnd/>
                          <a:tailEnd/>
                        </a:ln>
                      </wps:spPr>
                      <wps:txbx>
                        <w:txbxContent>
                          <w:p w14:paraId="5F463675" w14:textId="77777777" w:rsidR="008431C3" w:rsidRPr="00F77BE0" w:rsidRDefault="008431C3" w:rsidP="008431C3">
                            <w:pPr>
                              <w:rPr>
                                <w:b/>
                              </w:rPr>
                            </w:pPr>
                            <w:r w:rsidRPr="00F77BE0">
                              <w:rPr>
                                <w:b/>
                              </w:rPr>
                              <w:t xml:space="preserve">BAHAN </w:t>
                            </w:r>
                          </w:p>
                          <w:p w14:paraId="23A41925" w14:textId="77777777" w:rsidR="008431C3" w:rsidRDefault="008431C3" w:rsidP="008431C3">
                            <w:pPr>
                              <w:rPr>
                                <w:b/>
                              </w:rPr>
                            </w:pPr>
                            <w:r w:rsidRPr="00F77BE0">
                              <w:rPr>
                                <w:b/>
                              </w:rPr>
                              <w:t xml:space="preserve">PEMAHAMAN ALKITAB </w:t>
                            </w:r>
                          </w:p>
                          <w:p w14:paraId="696576D5" w14:textId="4130DAE8" w:rsidR="008431C3" w:rsidRPr="00B34D2E" w:rsidRDefault="00747E72" w:rsidP="008431C3">
                            <w:pPr>
                              <w:rPr>
                                <w:bCs/>
                                <w:i/>
                                <w:iCs/>
                                <w:lang w:val="id-ID"/>
                              </w:rPr>
                            </w:pPr>
                            <w:r>
                              <w:rPr>
                                <w:bCs/>
                                <w:i/>
                                <w:iCs/>
                                <w:lang w:val="id-ID"/>
                              </w:rPr>
                              <w:t>Pra-Paskah</w:t>
                            </w:r>
                            <w:r w:rsidR="008431C3">
                              <w:rPr>
                                <w:bCs/>
                                <w:i/>
                                <w:iCs/>
                                <w:lang w:val="id-ID"/>
                              </w:rPr>
                              <w:t xml:space="preserve"> </w:t>
                            </w:r>
                            <w:r w:rsidR="001831EA">
                              <w:rPr>
                                <w:bCs/>
                                <w:i/>
                                <w:iCs/>
                                <w:lang w:val="id-ID"/>
                              </w:rPr>
                              <w:t>3</w:t>
                            </w:r>
                          </w:p>
                          <w:p w14:paraId="748CB3C6" w14:textId="77777777" w:rsidR="008431C3" w:rsidRDefault="008431C3" w:rsidP="008431C3">
                            <w:pPr>
                              <w:pBdr>
                                <w:top w:val="single" w:sz="4" w:space="1" w:color="7F7F7F"/>
                              </w:pBdr>
                              <w:rPr>
                                <w:rFonts w:cs="Calibri"/>
                                <w:bCs/>
                                <w:sz w:val="20"/>
                                <w:szCs w:val="20"/>
                              </w:rPr>
                            </w:pPr>
                          </w:p>
                          <w:p w14:paraId="54D9B06F" w14:textId="77777777" w:rsidR="008431C3" w:rsidRPr="00F77BE0" w:rsidRDefault="008431C3" w:rsidP="008431C3">
                            <w:pPr>
                              <w:pBdr>
                                <w:top w:val="single" w:sz="4" w:space="1" w:color="7F7F7F"/>
                              </w:pBdr>
                              <w:rPr>
                                <w:rFonts w:cs="Calibri"/>
                                <w:bCs/>
                                <w:sz w:val="20"/>
                                <w:szCs w:val="20"/>
                              </w:rPr>
                            </w:pPr>
                            <w:r w:rsidRPr="00F77BE0">
                              <w:rPr>
                                <w:rFonts w:cs="Calibri"/>
                                <w:bCs/>
                                <w:sz w:val="20"/>
                                <w:szCs w:val="20"/>
                              </w:rPr>
                              <w:t>Bacaan:</w:t>
                            </w:r>
                          </w:p>
                          <w:p w14:paraId="3E5275C1" w14:textId="57289C1A" w:rsidR="008431C3" w:rsidRPr="00243B27" w:rsidRDefault="008431C3" w:rsidP="008431C3">
                            <w:pPr>
                              <w:pBdr>
                                <w:top w:val="single" w:sz="4" w:space="1" w:color="7F7F7F"/>
                              </w:pBdr>
                              <w:rPr>
                                <w:rFonts w:cs="Calibri"/>
                                <w:b/>
                                <w:sz w:val="20"/>
                                <w:szCs w:val="20"/>
                              </w:rPr>
                            </w:pPr>
                            <w:r>
                              <w:rPr>
                                <w:rFonts w:eastAsia="Candara" w:cs="Candara"/>
                              </w:rPr>
                              <w:t>Mazmur 63: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0CCDCD" id="_x0000_s1122" type="#_x0000_t202" style="position:absolute;left:0;text-align:left;margin-left:-.3pt;margin-top:0;width:175.55pt;height:89.25pt;z-index:251779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" fillcolor="#d8d8d8 [2732]" stroked="f">
                <v:textbox>
                  <w:txbxContent>
                    <w:p w14:paraId="5F463675" w14:textId="77777777" w:rsidR="008431C3" w:rsidRPr="00F77BE0" w:rsidRDefault="008431C3" w:rsidP="008431C3">
                      <w:pPr>
                        <w:rPr>
                          <w:b/>
                        </w:rPr>
                      </w:pPr>
                      <w:r w:rsidRPr="00F77BE0">
                        <w:rPr>
                          <w:b/>
                        </w:rPr>
                        <w:t xml:space="preserve">BAHAN </w:t>
                      </w:r>
                    </w:p>
                    <w:p w14:paraId="23A41925" w14:textId="77777777" w:rsidR="008431C3" w:rsidRDefault="008431C3" w:rsidP="008431C3">
                      <w:pPr>
                        <w:rPr>
                          <w:b/>
                        </w:rPr>
                      </w:pPr>
                      <w:r w:rsidRPr="00F77BE0">
                        <w:rPr>
                          <w:b/>
                        </w:rPr>
                        <w:t xml:space="preserve">PEMAHAMAN ALKITAB </w:t>
                      </w:r>
                    </w:p>
                    <w:p w14:paraId="696576D5" w14:textId="4130DAE8" w:rsidR="008431C3" w:rsidRPr="00B34D2E" w:rsidRDefault="00747E72" w:rsidP="008431C3">
                      <w:pPr>
                        <w:rPr>
                          <w:bCs/>
                          <w:i/>
                          <w:iCs/>
                          <w:lang w:val="id-ID"/>
                        </w:rPr>
                      </w:pPr>
                      <w:r>
                        <w:rPr>
                          <w:bCs/>
                          <w:i/>
                          <w:iCs/>
                          <w:lang w:val="id-ID"/>
                        </w:rPr>
                        <w:t>Pra-Paskah</w:t>
                      </w:r>
                      <w:r w:rsidR="008431C3">
                        <w:rPr>
                          <w:bCs/>
                          <w:i/>
                          <w:iCs/>
                          <w:lang w:val="id-ID"/>
                        </w:rPr>
                        <w:t xml:space="preserve"> </w:t>
                      </w:r>
                      <w:r w:rsidR="001831EA">
                        <w:rPr>
                          <w:bCs/>
                          <w:i/>
                          <w:iCs/>
                          <w:lang w:val="id-ID"/>
                        </w:rPr>
                        <w:t>3</w:t>
                      </w:r>
                    </w:p>
                    <w:p w14:paraId="748CB3C6" w14:textId="77777777" w:rsidR="008431C3" w:rsidRDefault="008431C3" w:rsidP="008431C3">
                      <w:pPr>
                        <w:pBdr>
                          <w:top w:val="single" w:sz="4" w:space="1" w:color="7F7F7F"/>
                        </w:pBdr>
                        <w:rPr>
                          <w:rFonts w:cs="Calibri"/>
                          <w:bCs/>
                          <w:sz w:val="20"/>
                          <w:szCs w:val="20"/>
                        </w:rPr>
                      </w:pPr>
                    </w:p>
                    <w:p w14:paraId="54D9B06F" w14:textId="77777777" w:rsidR="008431C3" w:rsidRPr="00F77BE0" w:rsidRDefault="008431C3" w:rsidP="008431C3">
                      <w:pPr>
                        <w:pBdr>
                          <w:top w:val="single" w:sz="4" w:space="1" w:color="7F7F7F"/>
                        </w:pBdr>
                        <w:rPr>
                          <w:rFonts w:cs="Calibri"/>
                          <w:bCs/>
                          <w:sz w:val="20"/>
                          <w:szCs w:val="20"/>
                        </w:rPr>
                      </w:pPr>
                      <w:r w:rsidRPr="00F77BE0">
                        <w:rPr>
                          <w:rFonts w:cs="Calibri"/>
                          <w:bCs/>
                          <w:sz w:val="20"/>
                          <w:szCs w:val="20"/>
                        </w:rPr>
                        <w:t>Bacaan:</w:t>
                      </w:r>
                    </w:p>
                    <w:p w14:paraId="3E5275C1" w14:textId="57289C1A" w:rsidR="008431C3" w:rsidRPr="00243B27" w:rsidRDefault="008431C3" w:rsidP="008431C3">
                      <w:pPr>
                        <w:pBdr>
                          <w:top w:val="single" w:sz="4" w:space="1" w:color="7F7F7F"/>
                        </w:pBdr>
                        <w:rPr>
                          <w:rFonts w:cs="Calibri"/>
                          <w:b/>
                          <w:sz w:val="20"/>
                          <w:szCs w:val="20"/>
                        </w:rPr>
                      </w:pPr>
                      <w:r>
                        <w:rPr>
                          <w:rFonts w:eastAsia="Candara" w:cs="Candara"/>
                        </w:rPr>
                        <w:t>Mazmur 63:1-8</w:t>
                      </w:r>
                    </w:p>
                  </w:txbxContent>
                </v:textbox>
                <w10:wrap type="through" anchorx="margin"/>
              </v:shape>
            </w:pict>
          </mc:Fallback>
        </mc:AlternateContent>
      </w:r>
    </w:p>
    <w:p w14:paraId="639F604A" w14:textId="77777777" w:rsidR="008431C3" w:rsidRPr="00813992" w:rsidRDefault="008431C3" w:rsidP="008431C3">
      <w:pPr>
        <w:jc w:val="center"/>
        <w:rPr>
          <w:b/>
          <w:bCs/>
          <w:lang w:val="id-ID"/>
        </w:rPr>
      </w:pPr>
    </w:p>
    <w:p w14:paraId="743DE7DF" w14:textId="77777777" w:rsidR="008431C3" w:rsidRPr="00813992" w:rsidRDefault="008431C3" w:rsidP="008431C3">
      <w:pPr>
        <w:jc w:val="both"/>
        <w:rPr>
          <w:lang w:val="id-ID"/>
        </w:rPr>
      </w:pPr>
      <w:r w:rsidRPr="00813992">
        <w:rPr>
          <w:b/>
          <w:bCs/>
          <w:lang w:val="id-ID"/>
        </w:rPr>
        <w:t>Pembukaan Pendalaman Alkitab</w:t>
      </w:r>
      <w:r w:rsidRPr="00813992">
        <w:rPr>
          <w:lang w:val="id-ID"/>
        </w:rPr>
        <w:t xml:space="preserve"> : </w:t>
      </w:r>
    </w:p>
    <w:p w14:paraId="05F552EC" w14:textId="77777777" w:rsidR="008431C3" w:rsidRPr="00813992" w:rsidRDefault="008431C3" w:rsidP="008431C3">
      <w:pPr>
        <w:pStyle w:val="DaftarParagraf"/>
        <w:widowControl/>
        <w:numPr>
          <w:ilvl w:val="0"/>
          <w:numId w:val="102"/>
        </w:numPr>
        <w:autoSpaceDE/>
        <w:autoSpaceDN/>
        <w:ind w:left="426" w:hanging="426"/>
        <w:contextualSpacing/>
        <w:rPr>
          <w:lang w:val="id-ID"/>
        </w:rPr>
      </w:pPr>
      <w:r w:rsidRPr="00813992">
        <w:rPr>
          <w:lang w:val="id-ID"/>
        </w:rPr>
        <w:t xml:space="preserve">Mengekspresikan rindu : </w:t>
      </w:r>
    </w:p>
    <w:p w14:paraId="2F7AD36B" w14:textId="77777777" w:rsidR="008431C3" w:rsidRPr="00813992" w:rsidRDefault="008431C3" w:rsidP="008431C3">
      <w:pPr>
        <w:pStyle w:val="DaftarParagraf"/>
        <w:widowControl/>
        <w:numPr>
          <w:ilvl w:val="0"/>
          <w:numId w:val="103"/>
        </w:numPr>
        <w:autoSpaceDE/>
        <w:autoSpaceDN/>
        <w:ind w:left="709" w:hanging="283"/>
        <w:contextualSpacing/>
        <w:rPr>
          <w:lang w:val="id-ID"/>
        </w:rPr>
      </w:pPr>
      <w:r w:rsidRPr="00813992">
        <w:rPr>
          <w:lang w:val="id-ID"/>
        </w:rPr>
        <w:t xml:space="preserve">Semua peserta pendalaman Alkitab hari ini berkumpul dalam beberapa kelompok yang terdiri dari berbagai usia. </w:t>
      </w:r>
    </w:p>
    <w:p w14:paraId="160D85BE" w14:textId="77777777" w:rsidR="008431C3" w:rsidRPr="00813992" w:rsidRDefault="008431C3" w:rsidP="008431C3">
      <w:pPr>
        <w:pStyle w:val="DaftarParagraf"/>
        <w:widowControl/>
        <w:numPr>
          <w:ilvl w:val="0"/>
          <w:numId w:val="103"/>
        </w:numPr>
        <w:autoSpaceDE/>
        <w:autoSpaceDN/>
        <w:ind w:left="709" w:hanging="283"/>
        <w:contextualSpacing/>
        <w:rPr>
          <w:lang w:val="id-ID"/>
        </w:rPr>
      </w:pPr>
      <w:r w:rsidRPr="00813992">
        <w:rPr>
          <w:lang w:val="id-ID"/>
        </w:rPr>
        <w:t xml:space="preserve">Setiap kelompok membentuk sebuah lingkaran </w:t>
      </w:r>
    </w:p>
    <w:p w14:paraId="1FD083A5" w14:textId="77777777" w:rsidR="008431C3" w:rsidRPr="00813992" w:rsidRDefault="008431C3" w:rsidP="008431C3">
      <w:pPr>
        <w:pStyle w:val="DaftarParagraf"/>
        <w:widowControl/>
        <w:numPr>
          <w:ilvl w:val="0"/>
          <w:numId w:val="103"/>
        </w:numPr>
        <w:autoSpaceDE/>
        <w:autoSpaceDN/>
        <w:ind w:left="709" w:hanging="283"/>
        <w:contextualSpacing/>
        <w:rPr>
          <w:lang w:val="id-ID"/>
        </w:rPr>
      </w:pPr>
      <w:r w:rsidRPr="00813992">
        <w:rPr>
          <w:lang w:val="id-ID"/>
        </w:rPr>
        <w:t xml:space="preserve">Setiap kelompok terdiri dari 4-5 orang anggota </w:t>
      </w:r>
    </w:p>
    <w:p w14:paraId="1D571E92" w14:textId="77777777" w:rsidR="008431C3" w:rsidRPr="00813992" w:rsidRDefault="008431C3" w:rsidP="008431C3">
      <w:pPr>
        <w:pStyle w:val="DaftarParagraf"/>
        <w:widowControl/>
        <w:numPr>
          <w:ilvl w:val="0"/>
          <w:numId w:val="103"/>
        </w:numPr>
        <w:autoSpaceDE/>
        <w:autoSpaceDN/>
        <w:ind w:left="709" w:hanging="283"/>
        <w:contextualSpacing/>
        <w:rPr>
          <w:lang w:val="id-ID"/>
        </w:rPr>
      </w:pPr>
      <w:r w:rsidRPr="00813992">
        <w:rPr>
          <w:lang w:val="id-ID"/>
        </w:rPr>
        <w:t xml:space="preserve">Setiap anggota membawa foto dari seseorang yang sedang mereka rindukan saat ini </w:t>
      </w:r>
    </w:p>
    <w:p w14:paraId="323C8169" w14:textId="05342433" w:rsidR="008431C3" w:rsidRPr="00813992" w:rsidRDefault="008431C3" w:rsidP="008431C3">
      <w:pPr>
        <w:pStyle w:val="DaftarParagraf"/>
        <w:widowControl/>
        <w:numPr>
          <w:ilvl w:val="0"/>
          <w:numId w:val="103"/>
        </w:numPr>
        <w:autoSpaceDE/>
        <w:autoSpaceDN/>
        <w:ind w:left="709" w:hanging="283"/>
        <w:contextualSpacing/>
        <w:rPr>
          <w:lang w:val="id-ID"/>
        </w:rPr>
      </w:pPr>
      <w:r w:rsidRPr="00813992">
        <w:rPr>
          <w:lang w:val="id-ID"/>
        </w:rPr>
        <w:t xml:space="preserve">Setelah itu setiap anggota kelompok bisa sharing dengan menjawab pertanyaan: siapa orang yang sedang dirindukan, mengapa ia merindukan seseorang tersebut dan apa yang biasa mereka lakukan ketika mereka merindukan seseorang tersebut? </w:t>
      </w:r>
    </w:p>
    <w:p w14:paraId="563D5FBA" w14:textId="74E523AD" w:rsidR="008431C3" w:rsidRPr="00813992" w:rsidRDefault="008431C3" w:rsidP="008431C3">
      <w:pPr>
        <w:pStyle w:val="DaftarParagraf"/>
        <w:widowControl/>
        <w:numPr>
          <w:ilvl w:val="0"/>
          <w:numId w:val="103"/>
        </w:numPr>
        <w:autoSpaceDE/>
        <w:autoSpaceDN/>
        <w:ind w:left="709" w:hanging="283"/>
        <w:contextualSpacing/>
        <w:rPr>
          <w:lang w:val="id-ID"/>
        </w:rPr>
      </w:pPr>
      <w:r w:rsidRPr="00813992">
        <w:rPr>
          <w:lang w:val="id-ID"/>
        </w:rPr>
        <w:t>Setelah masing-masing anggota kelompok dapat membagikan kisah kerinduan mereka. Mulailah membaca Maz</w:t>
      </w:r>
      <w:r w:rsidR="001831EA">
        <w:rPr>
          <w:lang w:val="id-ID"/>
        </w:rPr>
        <w:t>mur</w:t>
      </w:r>
      <w:r w:rsidRPr="00813992">
        <w:rPr>
          <w:lang w:val="id-ID"/>
        </w:rPr>
        <w:t xml:space="preserve"> 63:1-8 secara bergiliran.</w:t>
      </w:r>
    </w:p>
    <w:p w14:paraId="655047B1" w14:textId="77777777" w:rsidR="001A3ABC" w:rsidRPr="00813992" w:rsidRDefault="001A3ABC" w:rsidP="008431C3">
      <w:pPr>
        <w:jc w:val="both"/>
        <w:rPr>
          <w:b/>
          <w:bCs/>
          <w:lang w:val="id-ID"/>
        </w:rPr>
      </w:pPr>
    </w:p>
    <w:p w14:paraId="0B8E4076" w14:textId="3C5D609D" w:rsidR="008431C3" w:rsidRPr="00813992" w:rsidRDefault="008431C3" w:rsidP="008431C3">
      <w:pPr>
        <w:jc w:val="both"/>
        <w:rPr>
          <w:b/>
          <w:bCs/>
          <w:lang w:val="id-ID"/>
        </w:rPr>
      </w:pPr>
      <w:r w:rsidRPr="00813992">
        <w:rPr>
          <w:b/>
          <w:bCs/>
          <w:lang w:val="id-ID"/>
        </w:rPr>
        <w:t>Tafsir Mazmur  63:1-8</w:t>
      </w:r>
    </w:p>
    <w:p w14:paraId="6B4B92D5" w14:textId="5F7B9A26" w:rsidR="008431C3" w:rsidRPr="00813992" w:rsidRDefault="008431C3" w:rsidP="001A3ABC">
      <w:pPr>
        <w:pStyle w:val="DaftarParagraf"/>
        <w:widowControl/>
        <w:numPr>
          <w:ilvl w:val="0"/>
          <w:numId w:val="101"/>
        </w:numPr>
        <w:autoSpaceDE/>
        <w:autoSpaceDN/>
        <w:ind w:left="284" w:hanging="284"/>
        <w:contextualSpacing/>
        <w:rPr>
          <w:b/>
          <w:bCs/>
          <w:lang w:val="id-ID"/>
        </w:rPr>
      </w:pPr>
      <w:r w:rsidRPr="00813992">
        <w:rPr>
          <w:b/>
          <w:bCs/>
          <w:lang w:val="id-ID"/>
        </w:rPr>
        <w:t>Padang gurun yang membawa kesadaran pada rasa rindu (ay</w:t>
      </w:r>
      <w:r w:rsidR="00A854A1">
        <w:rPr>
          <w:b/>
          <w:bCs/>
          <w:lang w:val="id-ID"/>
        </w:rPr>
        <w:t>.</w:t>
      </w:r>
      <w:r w:rsidRPr="00813992">
        <w:rPr>
          <w:b/>
          <w:bCs/>
          <w:lang w:val="id-ID"/>
        </w:rPr>
        <w:t>1)</w:t>
      </w:r>
    </w:p>
    <w:p w14:paraId="4D4CD669" w14:textId="4CACFAA9" w:rsidR="008431C3" w:rsidRPr="00813992" w:rsidRDefault="008431C3" w:rsidP="001A3ABC">
      <w:pPr>
        <w:pStyle w:val="DaftarParagraf"/>
        <w:ind w:left="284" w:firstLine="0"/>
        <w:rPr>
          <w:lang w:val="id-ID"/>
        </w:rPr>
      </w:pPr>
      <w:r w:rsidRPr="00813992">
        <w:rPr>
          <w:lang w:val="id-ID"/>
        </w:rPr>
        <w:t>Dalam ayat ini, keterangan tempat di</w:t>
      </w:r>
      <w:r w:rsidR="00A854A1">
        <w:rPr>
          <w:lang w:val="id-ID"/>
        </w:rPr>
        <w:t xml:space="preserve"> </w:t>
      </w:r>
      <w:r w:rsidRPr="00813992">
        <w:rPr>
          <w:lang w:val="id-ID"/>
        </w:rPr>
        <w:t xml:space="preserve">mana pemazmur berada menjadi penting diperhatikan. Padang gurun menyimbolkan sebuah keadaan hidup yang membuat seorang manusia merasa terasing. Ia merasa sendiri dan berada di sebuah keheningan yang melingkupinya. Dalam kesendirian, keheningan dan mungkin saja keterasingan yang sedang ia rasakan, ia justru menemukan sebuah kerinduan yang begitu dalam kepada Allah yang menjadi hasrat terbesarnya. Berada di padang gurun </w:t>
      </w:r>
      <w:r w:rsidRPr="00813992">
        <w:rPr>
          <w:lang w:val="id-ID"/>
        </w:rPr>
        <w:lastRenderedPageBreak/>
        <w:t>membuat pemazmur menyadari dan menemukan apa yang menjadi keinginan hidupnya yang terdalam. Hal ini menunjukkan bahwa keheningan, membawa manusia masuk ke dalam inti jiwanya sendiri, yaitu kerinduan untuk berada bersama dengan Allah. Dalam padang gurun inilah lahir banyak kata-kata yang indah dan menawan tentang siapa Allah bagi pemazmur. Selain itu, dalam padang gurun kesendiriannya, pemazmur justru makin merasakan bahwa ia tak akan bisa hidup tanpa Allah yang selalu ia butuhkan siang dan malam. Dengan perasaan yang begitu dalam, mari kita bagian demi bagian ek</w:t>
      </w:r>
      <w:r w:rsidR="00A854A1">
        <w:rPr>
          <w:lang w:val="id-ID"/>
        </w:rPr>
        <w:t>s</w:t>
      </w:r>
      <w:r w:rsidRPr="00813992">
        <w:rPr>
          <w:lang w:val="id-ID"/>
        </w:rPr>
        <w:t>p</w:t>
      </w:r>
      <w:r w:rsidR="00A854A1">
        <w:rPr>
          <w:lang w:val="id-ID"/>
        </w:rPr>
        <w:t>r</w:t>
      </w:r>
      <w:r w:rsidRPr="00813992">
        <w:rPr>
          <w:lang w:val="id-ID"/>
        </w:rPr>
        <w:t>esi pemazmur.</w:t>
      </w:r>
    </w:p>
    <w:p w14:paraId="17CA5CAE" w14:textId="77777777" w:rsidR="008431C3" w:rsidRPr="00813992" w:rsidRDefault="008431C3" w:rsidP="008431C3">
      <w:pPr>
        <w:pStyle w:val="DaftarParagraf"/>
        <w:rPr>
          <w:lang w:val="id-ID"/>
        </w:rPr>
      </w:pPr>
    </w:p>
    <w:p w14:paraId="49522D37" w14:textId="13041B74" w:rsidR="008431C3" w:rsidRPr="00813992" w:rsidRDefault="008431C3" w:rsidP="001A3ABC">
      <w:pPr>
        <w:pStyle w:val="DaftarParagraf"/>
        <w:widowControl/>
        <w:numPr>
          <w:ilvl w:val="0"/>
          <w:numId w:val="101"/>
        </w:numPr>
        <w:autoSpaceDE/>
        <w:autoSpaceDN/>
        <w:ind w:left="284" w:hanging="284"/>
        <w:contextualSpacing/>
        <w:rPr>
          <w:b/>
          <w:bCs/>
          <w:lang w:val="id-ID"/>
        </w:rPr>
      </w:pPr>
      <w:r w:rsidRPr="00813992">
        <w:rPr>
          <w:b/>
          <w:bCs/>
          <w:lang w:val="id-ID"/>
        </w:rPr>
        <w:t>Rasa rindu mendorong pemazmur mencari dan memuliakan Allah  (ay</w:t>
      </w:r>
      <w:r w:rsidR="00A854A1">
        <w:rPr>
          <w:b/>
          <w:bCs/>
          <w:lang w:val="id-ID"/>
        </w:rPr>
        <w:t>.</w:t>
      </w:r>
      <w:r w:rsidRPr="00813992">
        <w:rPr>
          <w:b/>
          <w:bCs/>
          <w:lang w:val="id-ID"/>
        </w:rPr>
        <w:t>2-4)</w:t>
      </w:r>
    </w:p>
    <w:p w14:paraId="709D850C" w14:textId="0694DBDE" w:rsidR="008431C3" w:rsidRPr="00813992" w:rsidRDefault="008431C3" w:rsidP="001A3ABC">
      <w:pPr>
        <w:pStyle w:val="DaftarParagraf"/>
        <w:ind w:left="284" w:firstLine="0"/>
        <w:rPr>
          <w:lang w:val="id-ID"/>
        </w:rPr>
      </w:pPr>
      <w:r w:rsidRPr="00813992">
        <w:rPr>
          <w:lang w:val="id-ID"/>
        </w:rPr>
        <w:t>Rasa rindu pemazmur bagaikan sebuah tenaga yang begitu besa</w:t>
      </w:r>
      <w:r w:rsidR="00A854A1">
        <w:rPr>
          <w:lang w:val="id-ID"/>
        </w:rPr>
        <w:t>r</w:t>
      </w:r>
      <w:r w:rsidRPr="00813992">
        <w:rPr>
          <w:lang w:val="id-ID"/>
        </w:rPr>
        <w:t xml:space="preserve"> ia rasakan. Tenaga yang membuatnya mencari Allah sebagai Pribadi yang harus segera ia temui di pagi hari. Kata </w:t>
      </w:r>
      <w:r w:rsidRPr="00813992">
        <w:rPr>
          <w:b/>
          <w:bCs/>
          <w:i/>
          <w:iCs/>
          <w:lang w:val="id-ID"/>
        </w:rPr>
        <w:t>pagi-pagi aku mencari Engkau</w:t>
      </w:r>
      <w:r w:rsidRPr="00813992">
        <w:rPr>
          <w:b/>
          <w:bCs/>
          <w:lang w:val="id-ID"/>
        </w:rPr>
        <w:t xml:space="preserve">, </w:t>
      </w:r>
      <w:r w:rsidRPr="00813992">
        <w:rPr>
          <w:lang w:val="id-ID"/>
        </w:rPr>
        <w:t xml:space="preserve">menunjukkan sebuah keterdesakan, </w:t>
      </w:r>
      <w:r w:rsidRPr="00813992">
        <w:rPr>
          <w:i/>
          <w:iCs/>
          <w:lang w:val="id-ID"/>
        </w:rPr>
        <w:t xml:space="preserve">urgensi </w:t>
      </w:r>
      <w:r w:rsidRPr="00813992">
        <w:rPr>
          <w:lang w:val="id-ID"/>
        </w:rPr>
        <w:t>dan kebutuhan yang paling mendasar bagi pemazmur. Allah menjadi Pribadi yang begitu penting kehadiran</w:t>
      </w:r>
      <w:r w:rsidR="00A854A1">
        <w:rPr>
          <w:lang w:val="id-ID"/>
        </w:rPr>
        <w:t>-</w:t>
      </w:r>
      <w:r w:rsidRPr="00813992">
        <w:rPr>
          <w:lang w:val="id-ID"/>
        </w:rPr>
        <w:t xml:space="preserve">Nya bagi pemazmur. Pemazmur tak akan bisa menjalani tanpa ia terlebih dahulu mencari Allah di setiap awal hari dan hidupnya. Sebuah tenaga yang besar seperti ini ternyata di dorong oleh rasa haus dalam jiwa pemazmur. Ia menggambarkan rasa hausnya akan Allah bagaikan  tanah kering yang sangat membutuhkan air. Rasa haus ini begitu menggelisahkan pemazmur. Rasa haus ini juga mendorong pemazmur untuk merasakan sebuah kelegaan dengan selalu mengarahkan pandangannya kepada Allah. Hanya dengan mengarahkan pandangannya kepada Allah, pemazmur menyadari bahwa hanya Allah yang mempunyai kekuatan dan kemuliaan. Dua hal ini pemazmur rasakan dalam pengalaman hidupnya tentang kesetiaan Allah yang melebih hidupnya sendiri. Hidup yang ia jalani saat ini membuatnya sadar bahwa kesetiaan Tuhan selalu ada bahkan melampaui hidup sendiri. Bagi pemazmur, Allah adalah Pribadi yang begitu penting dalam hidupnya, karena kesetiaan Allah telah ia rasakan dalam hidupnya. Oleh karena itu pemazmur seakan tak akan dapat melanjutkan hidupnya tanpa kehadiran Allah yang selalu </w:t>
      </w:r>
      <w:r w:rsidRPr="00813992">
        <w:rPr>
          <w:lang w:val="id-ID"/>
        </w:rPr>
        <w:lastRenderedPageBreak/>
        <w:t xml:space="preserve">ia cari dalam hidupnya. Pemazmur begitu merindukan Allah sehingga baginya tak ada yang lebih penting daripada terus menerus mencari dan tinggal dekat bersama dengan Allah. Sungguh sebuah Gerakan kerinduan jiwa yang begitu dalam dan indah! </w:t>
      </w:r>
    </w:p>
    <w:p w14:paraId="58F71673" w14:textId="77777777" w:rsidR="008431C3" w:rsidRPr="00813992" w:rsidRDefault="008431C3" w:rsidP="008431C3">
      <w:pPr>
        <w:pStyle w:val="DaftarParagraf"/>
        <w:rPr>
          <w:lang w:val="id-ID"/>
        </w:rPr>
      </w:pPr>
    </w:p>
    <w:p w14:paraId="1A250DC6" w14:textId="44D2D4E6" w:rsidR="008431C3" w:rsidRPr="00813992" w:rsidRDefault="008431C3" w:rsidP="001A3ABC">
      <w:pPr>
        <w:pStyle w:val="DaftarParagraf"/>
        <w:widowControl/>
        <w:numPr>
          <w:ilvl w:val="0"/>
          <w:numId w:val="101"/>
        </w:numPr>
        <w:autoSpaceDE/>
        <w:autoSpaceDN/>
        <w:ind w:left="284" w:hanging="284"/>
        <w:contextualSpacing/>
        <w:rPr>
          <w:b/>
          <w:bCs/>
          <w:lang w:val="id-ID"/>
        </w:rPr>
      </w:pPr>
      <w:r w:rsidRPr="00813992">
        <w:rPr>
          <w:b/>
          <w:bCs/>
          <w:lang w:val="id-ID"/>
        </w:rPr>
        <w:t>Rasa rindu membuat rasa aman dan nyaman bersama Allah (ay</w:t>
      </w:r>
      <w:r w:rsidR="00A854A1">
        <w:rPr>
          <w:b/>
          <w:bCs/>
          <w:lang w:val="id-ID"/>
        </w:rPr>
        <w:t>.</w:t>
      </w:r>
      <w:r w:rsidRPr="00813992">
        <w:rPr>
          <w:b/>
          <w:bCs/>
          <w:lang w:val="id-ID"/>
        </w:rPr>
        <w:t>5-8)</w:t>
      </w:r>
    </w:p>
    <w:p w14:paraId="1A8E3029" w14:textId="2D7DD18A" w:rsidR="008431C3" w:rsidRPr="00813992" w:rsidRDefault="008431C3" w:rsidP="001A3ABC">
      <w:pPr>
        <w:pStyle w:val="DaftarParagraf"/>
        <w:ind w:left="284" w:firstLine="0"/>
        <w:rPr>
          <w:lang w:val="id-ID"/>
        </w:rPr>
      </w:pPr>
      <w:r w:rsidRPr="00813992">
        <w:rPr>
          <w:lang w:val="id-ID"/>
        </w:rPr>
        <w:t xml:space="preserve">Kesetiaan Allah yang melebih dari hidup pemazmur, membuatnya dapat terus memuji Allah </w:t>
      </w:r>
      <w:r w:rsidR="00A854A1" w:rsidRPr="00813992">
        <w:rPr>
          <w:lang w:val="id-ID"/>
        </w:rPr>
        <w:t>sepanjang</w:t>
      </w:r>
      <w:r w:rsidRPr="00813992">
        <w:rPr>
          <w:lang w:val="id-ID"/>
        </w:rPr>
        <w:t xml:space="preserve"> hidupnya. Dalam setiap Langkah hidupnya ia akan selalu memuji Allah. Ia akan selalu menyebut nama Allah dalam segala kondisi hidupnya. Dengan demikian pemazmur tak ingin hidupnya jauh dari Allah. Ia akan selalu mengingat dan hidup bersama Allah. Hidup dengan Allah membuat jiwa pemazmur dikenyangkan, bagaikan seseorang yang menikmati makanan sumsum yang lezat. Makanan ini bagaikan sebuah makanan yang mahal dan begitu lezat bagi jiwanya. Makanan yang lezat pada umumnya menunjukkan sebuah kenikmatan yang menyenangkan bagi manusia. Makanan yang lezat membuat manusia dapat merasa begitu nyaman ketika ia menikmati makanan tersebut. Penggambaran inilah yang dipakai pemazmur untuk memperlihatkan kondisi jiwanya ketika ia hidup dengan Allah. Oleh karena ia telah merasakan kenyamanan yang begitu dalam karena Alla</w:t>
      </w:r>
      <w:r w:rsidR="00A854A1">
        <w:rPr>
          <w:lang w:val="id-ID"/>
        </w:rPr>
        <w:t>h</w:t>
      </w:r>
      <w:r w:rsidRPr="00813992">
        <w:rPr>
          <w:lang w:val="id-ID"/>
        </w:rPr>
        <w:t xml:space="preserve">, maka pemazmur kembali menunjukkan komitmennya untuk selalu memuji Allah. Komitmen untuk memuji Allah dalam sepanjang hidupnya tampaknya menjadi sebuah keinginan besar dalam diri pemazmur. Hal ini terlihat dalam pengulangan yang sama di ayat 5. Dengan demikian ada penekanan yang diulang terkait komitmen memuji Allah baik di ayat 5 dan 6b. Tampaknya dengan pengulangan ini pemazmur secara sengaja ingin selalu mengingatkan dirinya sendiri untuk memuji Allah. Rasa aman dan nyaman yang dirasakan pemazmur membuatnya terus menerus memikirkan pertolongan Allah bahkan hingga ia berada di tempat tidurnya. Pada malam hari ia merenungkan kebaikan Allah dalam hidupnya. Seakan bahkan dalam istirahatnya, pikirannya tak mampu lepas dari Allah. Kebaikan dan pertolongan dari Allah </w:t>
      </w:r>
      <w:r w:rsidRPr="00813992">
        <w:rPr>
          <w:lang w:val="id-ID"/>
        </w:rPr>
        <w:lastRenderedPageBreak/>
        <w:t>tak mampu pemazmur biarkan begitu saja. Ia mengendapkan semua karya Allah bahkan hingga menjadi pikiran menuju tidur malam hari. Kebaikan dan pertolongan Allah begitu ia kagumi hingga tak ada pikiran lain yang hinggap dalam dirinya. Kebaikan dan pertolongan Allah selalu menjadi hal utama yang memenuhi hati dan pikirannya.</w:t>
      </w:r>
    </w:p>
    <w:p w14:paraId="5BDA5675" w14:textId="77777777" w:rsidR="008431C3" w:rsidRPr="00813992" w:rsidRDefault="008431C3" w:rsidP="008431C3">
      <w:pPr>
        <w:pStyle w:val="DaftarParagraf"/>
        <w:rPr>
          <w:lang w:val="id-ID"/>
        </w:rPr>
      </w:pPr>
    </w:p>
    <w:p w14:paraId="713C45E8" w14:textId="77777777" w:rsidR="008431C3" w:rsidRPr="00813992" w:rsidRDefault="008431C3" w:rsidP="008431C3">
      <w:pPr>
        <w:jc w:val="both"/>
        <w:rPr>
          <w:b/>
          <w:bCs/>
          <w:lang w:val="id-ID"/>
        </w:rPr>
      </w:pPr>
      <w:r w:rsidRPr="00813992">
        <w:rPr>
          <w:b/>
          <w:bCs/>
          <w:lang w:val="id-ID"/>
        </w:rPr>
        <w:t>Diskusi atau Aktivitas Pemahaman Alkitab</w:t>
      </w:r>
    </w:p>
    <w:p w14:paraId="3052C394" w14:textId="77777777" w:rsidR="008431C3" w:rsidRPr="00813992" w:rsidRDefault="008431C3" w:rsidP="001A3ABC">
      <w:pPr>
        <w:pStyle w:val="DaftarParagraf"/>
        <w:widowControl/>
        <w:numPr>
          <w:ilvl w:val="0"/>
          <w:numId w:val="104"/>
        </w:numPr>
        <w:autoSpaceDE/>
        <w:autoSpaceDN/>
        <w:ind w:left="284" w:hanging="284"/>
        <w:contextualSpacing/>
        <w:rPr>
          <w:b/>
          <w:bCs/>
          <w:lang w:val="id-ID"/>
        </w:rPr>
      </w:pPr>
      <w:r w:rsidRPr="00813992">
        <w:rPr>
          <w:lang w:val="id-ID"/>
        </w:rPr>
        <w:t xml:space="preserve">Diskusikanlah beberapa pertanyaan berikut: </w:t>
      </w:r>
    </w:p>
    <w:p w14:paraId="7225C6A0" w14:textId="77777777" w:rsidR="008431C3" w:rsidRPr="00813992" w:rsidRDefault="008431C3" w:rsidP="001A3ABC">
      <w:pPr>
        <w:pStyle w:val="DaftarParagraf"/>
        <w:widowControl/>
        <w:numPr>
          <w:ilvl w:val="0"/>
          <w:numId w:val="105"/>
        </w:numPr>
        <w:autoSpaceDE/>
        <w:autoSpaceDN/>
        <w:ind w:left="567" w:hanging="283"/>
        <w:contextualSpacing/>
        <w:rPr>
          <w:b/>
          <w:bCs/>
          <w:lang w:val="id-ID"/>
        </w:rPr>
      </w:pPr>
      <w:r w:rsidRPr="00813992">
        <w:rPr>
          <w:lang w:val="id-ID"/>
        </w:rPr>
        <w:t xml:space="preserve">Apakah yang dirasakan oleh pemazmur? </w:t>
      </w:r>
    </w:p>
    <w:p w14:paraId="2E41DB5E" w14:textId="77777777" w:rsidR="008431C3" w:rsidRPr="00813992" w:rsidRDefault="008431C3" w:rsidP="001A3ABC">
      <w:pPr>
        <w:pStyle w:val="DaftarParagraf"/>
        <w:widowControl/>
        <w:numPr>
          <w:ilvl w:val="0"/>
          <w:numId w:val="105"/>
        </w:numPr>
        <w:autoSpaceDE/>
        <w:autoSpaceDN/>
        <w:ind w:left="567" w:hanging="283"/>
        <w:contextualSpacing/>
        <w:rPr>
          <w:b/>
          <w:bCs/>
          <w:lang w:val="id-ID"/>
        </w:rPr>
      </w:pPr>
      <w:r w:rsidRPr="00813992">
        <w:rPr>
          <w:lang w:val="id-ID"/>
        </w:rPr>
        <w:t>Mengapa ia merasakan hal tersebut?</w:t>
      </w:r>
    </w:p>
    <w:p w14:paraId="2F8966B6" w14:textId="77777777" w:rsidR="008431C3" w:rsidRPr="00813992" w:rsidRDefault="008431C3" w:rsidP="001A3ABC">
      <w:pPr>
        <w:pStyle w:val="DaftarParagraf"/>
        <w:widowControl/>
        <w:numPr>
          <w:ilvl w:val="0"/>
          <w:numId w:val="105"/>
        </w:numPr>
        <w:autoSpaceDE/>
        <w:autoSpaceDN/>
        <w:ind w:left="567" w:hanging="283"/>
        <w:contextualSpacing/>
        <w:rPr>
          <w:b/>
          <w:bCs/>
          <w:lang w:val="id-ID"/>
        </w:rPr>
      </w:pPr>
      <w:r w:rsidRPr="00813992">
        <w:rPr>
          <w:lang w:val="id-ID"/>
        </w:rPr>
        <w:t xml:space="preserve">Apa yang ia lakukan ketika ia sedang merindukan Allah? </w:t>
      </w:r>
    </w:p>
    <w:p w14:paraId="45362B7C" w14:textId="77777777" w:rsidR="008431C3" w:rsidRPr="00813992" w:rsidRDefault="008431C3" w:rsidP="001A3ABC">
      <w:pPr>
        <w:pStyle w:val="DaftarParagraf"/>
        <w:widowControl/>
        <w:numPr>
          <w:ilvl w:val="0"/>
          <w:numId w:val="105"/>
        </w:numPr>
        <w:autoSpaceDE/>
        <w:autoSpaceDN/>
        <w:ind w:left="567" w:hanging="283"/>
        <w:contextualSpacing/>
        <w:rPr>
          <w:b/>
          <w:bCs/>
          <w:lang w:val="id-ID"/>
        </w:rPr>
      </w:pPr>
      <w:r w:rsidRPr="00813992">
        <w:rPr>
          <w:lang w:val="id-ID"/>
        </w:rPr>
        <w:t>Apakah masing-masing anggota kelompok pernah merasakan apa yang pemazmur rasakan?</w:t>
      </w:r>
    </w:p>
    <w:p w14:paraId="4A2F05F1" w14:textId="5765E091" w:rsidR="008431C3" w:rsidRPr="00813992" w:rsidRDefault="008431C3" w:rsidP="001A3ABC">
      <w:pPr>
        <w:pStyle w:val="DaftarParagraf"/>
        <w:widowControl/>
        <w:numPr>
          <w:ilvl w:val="0"/>
          <w:numId w:val="104"/>
        </w:numPr>
        <w:autoSpaceDE/>
        <w:autoSpaceDN/>
        <w:ind w:left="284" w:hanging="284"/>
        <w:contextualSpacing/>
        <w:rPr>
          <w:lang w:val="id-ID"/>
        </w:rPr>
      </w:pPr>
      <w:r w:rsidRPr="00813992">
        <w:rPr>
          <w:lang w:val="id-ID"/>
        </w:rPr>
        <w:t>Masing-masing dapat menuliskan sebuah doa pribadi kepada Allah terkait perasaan yang sedang mereka rasakan setelah mendiskusikan maz</w:t>
      </w:r>
      <w:r w:rsidR="00A854A1">
        <w:rPr>
          <w:lang w:val="id-ID"/>
        </w:rPr>
        <w:t xml:space="preserve">mur </w:t>
      </w:r>
      <w:r w:rsidRPr="00813992">
        <w:rPr>
          <w:lang w:val="id-ID"/>
        </w:rPr>
        <w:t>63:1-9</w:t>
      </w:r>
    </w:p>
    <w:p w14:paraId="0903DCD9" w14:textId="77777777" w:rsidR="008431C3" w:rsidRPr="00813992" w:rsidRDefault="008431C3" w:rsidP="008431C3">
      <w:pPr>
        <w:pStyle w:val="DaftarParagraf"/>
        <w:ind w:left="1440"/>
        <w:rPr>
          <w:b/>
          <w:bCs/>
          <w:lang w:val="id-ID"/>
        </w:rPr>
      </w:pPr>
    </w:p>
    <w:p w14:paraId="743C32B1" w14:textId="77777777" w:rsidR="008431C3" w:rsidRPr="00813992" w:rsidRDefault="008431C3" w:rsidP="008431C3">
      <w:pPr>
        <w:jc w:val="both"/>
        <w:rPr>
          <w:lang w:val="id-ID"/>
        </w:rPr>
      </w:pPr>
    </w:p>
    <w:p w14:paraId="17E9922C" w14:textId="77777777" w:rsidR="003A1A45" w:rsidRPr="00813992" w:rsidRDefault="003A1A45" w:rsidP="008431C3">
      <w:pPr>
        <w:jc w:val="both"/>
        <w:rPr>
          <w:lang w:val="id-ID"/>
        </w:rPr>
      </w:pPr>
    </w:p>
    <w:p w14:paraId="73989FBA" w14:textId="77777777" w:rsidR="003A1A45" w:rsidRPr="00813992" w:rsidRDefault="003A1A45" w:rsidP="008431C3">
      <w:pPr>
        <w:jc w:val="both"/>
        <w:rPr>
          <w:lang w:val="id-ID"/>
        </w:rPr>
      </w:pPr>
    </w:p>
    <w:p w14:paraId="185E79D2" w14:textId="77777777" w:rsidR="003A1A45" w:rsidRPr="00813992" w:rsidRDefault="003A1A45" w:rsidP="008431C3">
      <w:pPr>
        <w:jc w:val="both"/>
        <w:rPr>
          <w:lang w:val="id-ID"/>
        </w:rPr>
      </w:pPr>
    </w:p>
    <w:p w14:paraId="3424CDD4" w14:textId="77777777" w:rsidR="003A1A45" w:rsidRPr="00813992" w:rsidRDefault="003A1A45" w:rsidP="008431C3">
      <w:pPr>
        <w:jc w:val="both"/>
        <w:rPr>
          <w:lang w:val="id-ID"/>
        </w:rPr>
      </w:pPr>
    </w:p>
    <w:p w14:paraId="2862C640" w14:textId="77777777" w:rsidR="003A1A45" w:rsidRPr="00813992" w:rsidRDefault="003A1A45" w:rsidP="008431C3">
      <w:pPr>
        <w:jc w:val="both"/>
        <w:rPr>
          <w:lang w:val="id-ID"/>
        </w:rPr>
      </w:pPr>
    </w:p>
    <w:p w14:paraId="20B37550" w14:textId="77777777" w:rsidR="003A1A45" w:rsidRPr="00813992" w:rsidRDefault="003A1A45" w:rsidP="008431C3">
      <w:pPr>
        <w:jc w:val="both"/>
        <w:rPr>
          <w:lang w:val="id-ID"/>
        </w:rPr>
      </w:pPr>
    </w:p>
    <w:p w14:paraId="130586DC" w14:textId="77777777" w:rsidR="003A1A45" w:rsidRPr="00813992" w:rsidRDefault="003A1A45" w:rsidP="008431C3">
      <w:pPr>
        <w:jc w:val="both"/>
        <w:rPr>
          <w:lang w:val="id-ID"/>
        </w:rPr>
      </w:pPr>
    </w:p>
    <w:p w14:paraId="3F9E6CA0" w14:textId="77777777" w:rsidR="003A1A45" w:rsidRPr="00813992" w:rsidRDefault="003A1A45" w:rsidP="008431C3">
      <w:pPr>
        <w:jc w:val="both"/>
        <w:rPr>
          <w:lang w:val="id-ID"/>
        </w:rPr>
      </w:pPr>
    </w:p>
    <w:p w14:paraId="689F2F75" w14:textId="77777777" w:rsidR="003A1A45" w:rsidRPr="00813992" w:rsidRDefault="003A1A45" w:rsidP="008431C3">
      <w:pPr>
        <w:jc w:val="both"/>
        <w:rPr>
          <w:lang w:val="id-ID"/>
        </w:rPr>
      </w:pPr>
    </w:p>
    <w:p w14:paraId="35D6E631" w14:textId="77777777" w:rsidR="003A1A45" w:rsidRPr="00813992" w:rsidRDefault="003A1A45" w:rsidP="008431C3">
      <w:pPr>
        <w:jc w:val="both"/>
        <w:rPr>
          <w:lang w:val="id-ID"/>
        </w:rPr>
      </w:pPr>
    </w:p>
    <w:p w14:paraId="749532ED" w14:textId="77777777" w:rsidR="003A1A45" w:rsidRPr="00813992" w:rsidRDefault="003A1A45" w:rsidP="008431C3">
      <w:pPr>
        <w:jc w:val="both"/>
        <w:rPr>
          <w:lang w:val="id-ID"/>
        </w:rPr>
      </w:pPr>
    </w:p>
    <w:p w14:paraId="2922B6F8" w14:textId="77777777" w:rsidR="003A1A45" w:rsidRPr="00813992" w:rsidRDefault="003A1A45" w:rsidP="008431C3">
      <w:pPr>
        <w:jc w:val="both"/>
        <w:rPr>
          <w:lang w:val="id-ID"/>
        </w:rPr>
      </w:pPr>
    </w:p>
    <w:p w14:paraId="1A4AFA9A" w14:textId="77777777" w:rsidR="003A1A45" w:rsidRPr="00813992" w:rsidRDefault="003A1A45" w:rsidP="008431C3">
      <w:pPr>
        <w:jc w:val="both"/>
        <w:rPr>
          <w:lang w:val="id-ID"/>
        </w:rPr>
      </w:pPr>
    </w:p>
    <w:p w14:paraId="4C8C709A" w14:textId="77777777" w:rsidR="003A1A45" w:rsidRPr="00813992" w:rsidRDefault="003A1A45" w:rsidP="008431C3">
      <w:pPr>
        <w:jc w:val="both"/>
        <w:rPr>
          <w:lang w:val="id-ID"/>
        </w:rPr>
      </w:pPr>
    </w:p>
    <w:p w14:paraId="28B57306" w14:textId="77777777" w:rsidR="003A1A45" w:rsidRPr="00813992" w:rsidRDefault="003A1A45" w:rsidP="008431C3">
      <w:pPr>
        <w:jc w:val="both"/>
        <w:rPr>
          <w:lang w:val="id-ID"/>
        </w:rPr>
      </w:pPr>
    </w:p>
    <w:p w14:paraId="322A0527" w14:textId="77777777" w:rsidR="003A1A45" w:rsidRPr="00813992" w:rsidRDefault="003A1A45" w:rsidP="008431C3">
      <w:pPr>
        <w:jc w:val="both"/>
        <w:rPr>
          <w:lang w:val="id-ID"/>
        </w:rPr>
      </w:pPr>
    </w:p>
    <w:p w14:paraId="5C03C91C" w14:textId="18472F0F" w:rsidR="003A1A45" w:rsidRPr="00813992" w:rsidRDefault="003A1A45">
      <w:pPr>
        <w:rPr>
          <w:lang w:val="id-ID"/>
        </w:rPr>
      </w:pPr>
      <w:r w:rsidRPr="00813992">
        <w:rPr>
          <w:lang w:val="id-ID"/>
        </w:rPr>
        <w:br w:type="page"/>
      </w:r>
    </w:p>
    <w:p w14:paraId="53D57F6D" w14:textId="77777777" w:rsidR="003A1A45" w:rsidRPr="00813992" w:rsidRDefault="003A1A45" w:rsidP="003A1A45">
      <w:pPr>
        <w:rPr>
          <w:lang w:val="id-ID"/>
        </w:rPr>
      </w:pPr>
      <w:r w:rsidRPr="00813992">
        <w:rPr>
          <w:noProof/>
          <w:lang w:val="id-ID" w:eastAsia="id-ID"/>
        </w:rPr>
        <w:lastRenderedPageBreak/>
        <mc:AlternateContent>
          <mc:Choice Requires="wps">
            <w:drawing>
              <wp:anchor distT="0" distB="0" distL="114300" distR="114300" simplePos="0" relativeHeight="251782656" behindDoc="0" locked="0" layoutInCell="1" allowOverlap="1" wp14:anchorId="2F6A00DE" wp14:editId="62A7872B">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82391001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1">
                            <a:lumMod val="85000"/>
                          </a:schemeClr>
                        </a:solidFill>
                        <a:ln w="9525">
                          <a:noFill/>
                          <a:miter lim="800000"/>
                          <a:headEnd/>
                          <a:tailEnd/>
                        </a:ln>
                      </wps:spPr>
                      <wps:txbx>
                        <w:txbxContent>
                          <w:p w14:paraId="793A0587" w14:textId="77777777" w:rsidR="003A1A45" w:rsidRPr="00681FB7" w:rsidRDefault="003A1A45" w:rsidP="003A1A45">
                            <w:pPr>
                              <w:rPr>
                                <w:b/>
                              </w:rPr>
                            </w:pPr>
                            <w:r w:rsidRPr="00681FB7">
                              <w:rPr>
                                <w:b/>
                              </w:rPr>
                              <w:t xml:space="preserve">BAHAN </w:t>
                            </w:r>
                          </w:p>
                          <w:p w14:paraId="41F2FA7D" w14:textId="77777777" w:rsidR="003A1A45" w:rsidRPr="00681FB7" w:rsidRDefault="003A1A45" w:rsidP="003A1A45">
                            <w:pPr>
                              <w:rPr>
                                <w:b/>
                                <w:lang w:val="id-ID"/>
                              </w:rPr>
                            </w:pPr>
                            <w:r w:rsidRPr="00681FB7">
                              <w:rPr>
                                <w:b/>
                              </w:rPr>
                              <w:t xml:space="preserve">PEMAHAMAN ALKITAB </w:t>
                            </w:r>
                            <w:r w:rsidRPr="00681FB7">
                              <w:rPr>
                                <w:b/>
                                <w:lang w:val="id-ID"/>
                              </w:rPr>
                              <w:t>4</w:t>
                            </w:r>
                          </w:p>
                          <w:p w14:paraId="21805D5C" w14:textId="77777777" w:rsidR="003A1A45" w:rsidRDefault="003A1A45" w:rsidP="003A1A45">
                            <w:pPr>
                              <w:pBdr>
                                <w:top w:val="single" w:sz="4" w:space="1" w:color="7F7F7F"/>
                              </w:pBdr>
                              <w:rPr>
                                <w:rFonts w:cs="Calibri"/>
                                <w:bCs/>
                                <w:sz w:val="20"/>
                                <w:szCs w:val="20"/>
                              </w:rPr>
                            </w:pPr>
                          </w:p>
                          <w:p w14:paraId="548A64FE" w14:textId="77777777" w:rsidR="003A1A45" w:rsidRPr="00681FB7" w:rsidRDefault="003A1A45" w:rsidP="003A1A45">
                            <w:pPr>
                              <w:pBdr>
                                <w:top w:val="single" w:sz="4" w:space="1" w:color="7F7F7F"/>
                              </w:pBdr>
                              <w:rPr>
                                <w:rFonts w:cs="Calibri"/>
                                <w:bCs/>
                                <w:sz w:val="20"/>
                                <w:szCs w:val="20"/>
                                <w:highlight w:val="yellow"/>
                              </w:rPr>
                            </w:pPr>
                            <w:r w:rsidRPr="00681FB7">
                              <w:rPr>
                                <w:rFonts w:cs="Calibri"/>
                                <w:bCs/>
                                <w:sz w:val="20"/>
                                <w:szCs w:val="20"/>
                              </w:rPr>
                              <w:t>Bacaan:</w:t>
                            </w:r>
                          </w:p>
                          <w:p w14:paraId="5C51448E" w14:textId="77777777" w:rsidR="003A1A45" w:rsidRPr="00681FB7" w:rsidRDefault="003A1A45" w:rsidP="003A1A45">
                            <w:pPr>
                              <w:pBdr>
                                <w:top w:val="single" w:sz="4" w:space="1" w:color="7F7F7F"/>
                              </w:pBdr>
                              <w:rPr>
                                <w:rFonts w:cs="Calibri"/>
                                <w:b/>
                                <w:sz w:val="20"/>
                                <w:szCs w:val="20"/>
                                <w:lang w:val="id-ID"/>
                              </w:rPr>
                            </w:pPr>
                            <w:r w:rsidRPr="00681FB7">
                              <w:rPr>
                                <w:rFonts w:eastAsia="Candara" w:cs="Candara"/>
                                <w:lang w:val="id-ID"/>
                              </w:rPr>
                              <w:t>Lukas 15:1-3, 11b-3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6A00DE" id="_x0000_s1123" type="#_x0000_t202" style="position:absolute;margin-left:0;margin-top:0;width:175.55pt;height:89.25pt;z-index:251782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" fillcolor="#d8d8d8 [2732]" stroked="f">
                <v:textbox>
                  <w:txbxContent>
                    <w:p w14:paraId="793A0587" w14:textId="77777777" w:rsidR="003A1A45" w:rsidRPr="00681FB7" w:rsidRDefault="003A1A45" w:rsidP="003A1A45">
                      <w:pPr>
                        <w:rPr>
                          <w:b/>
                        </w:rPr>
                      </w:pPr>
                      <w:r w:rsidRPr="00681FB7">
                        <w:rPr>
                          <w:b/>
                        </w:rPr>
                        <w:t xml:space="preserve">BAHAN </w:t>
                      </w:r>
                    </w:p>
                    <w:p w14:paraId="41F2FA7D" w14:textId="77777777" w:rsidR="003A1A45" w:rsidRPr="00681FB7" w:rsidRDefault="003A1A45" w:rsidP="003A1A45">
                      <w:pPr>
                        <w:rPr>
                          <w:b/>
                          <w:lang w:val="id-ID"/>
                        </w:rPr>
                      </w:pPr>
                      <w:r w:rsidRPr="00681FB7">
                        <w:rPr>
                          <w:b/>
                        </w:rPr>
                        <w:t xml:space="preserve">PEMAHAMAN ALKITAB </w:t>
                      </w:r>
                      <w:r w:rsidRPr="00681FB7">
                        <w:rPr>
                          <w:b/>
                          <w:lang w:val="id-ID"/>
                        </w:rPr>
                        <w:t>4</w:t>
                      </w:r>
                    </w:p>
                    <w:p w14:paraId="21805D5C" w14:textId="77777777" w:rsidR="003A1A45" w:rsidRDefault="003A1A45" w:rsidP="003A1A45">
                      <w:pPr>
                        <w:pBdr>
                          <w:top w:val="single" w:sz="4" w:space="1" w:color="7F7F7F"/>
                        </w:pBdr>
                        <w:rPr>
                          <w:rFonts w:cs="Calibri"/>
                          <w:bCs/>
                          <w:sz w:val="20"/>
                          <w:szCs w:val="20"/>
                        </w:rPr>
                      </w:pPr>
                    </w:p>
                    <w:p w14:paraId="548A64FE" w14:textId="77777777" w:rsidR="003A1A45" w:rsidRPr="00681FB7" w:rsidRDefault="003A1A45" w:rsidP="003A1A45">
                      <w:pPr>
                        <w:pBdr>
                          <w:top w:val="single" w:sz="4" w:space="1" w:color="7F7F7F"/>
                        </w:pBdr>
                        <w:rPr>
                          <w:rFonts w:cs="Calibri"/>
                          <w:bCs/>
                          <w:sz w:val="20"/>
                          <w:szCs w:val="20"/>
                          <w:highlight w:val="yellow"/>
                        </w:rPr>
                      </w:pPr>
                      <w:r w:rsidRPr="00681FB7">
                        <w:rPr>
                          <w:rFonts w:cs="Calibri"/>
                          <w:bCs/>
                          <w:sz w:val="20"/>
                          <w:szCs w:val="20"/>
                        </w:rPr>
                        <w:t>Bacaan:</w:t>
                      </w:r>
                    </w:p>
                    <w:p w14:paraId="5C51448E" w14:textId="77777777" w:rsidR="003A1A45" w:rsidRPr="00681FB7" w:rsidRDefault="003A1A45" w:rsidP="003A1A45">
                      <w:pPr>
                        <w:pBdr>
                          <w:top w:val="single" w:sz="4" w:space="1" w:color="7F7F7F"/>
                        </w:pBdr>
                        <w:rPr>
                          <w:rFonts w:cs="Calibri"/>
                          <w:b/>
                          <w:sz w:val="20"/>
                          <w:szCs w:val="20"/>
                          <w:lang w:val="id-ID"/>
                        </w:rPr>
                      </w:pPr>
                      <w:r w:rsidRPr="00681FB7">
                        <w:rPr>
                          <w:rFonts w:eastAsia="Candara" w:cs="Candara"/>
                          <w:lang w:val="id-ID"/>
                        </w:rPr>
                        <w:t>Lukas 15:1-3, 11b-32</w:t>
                      </w:r>
                    </w:p>
                  </w:txbxContent>
                </v:textbox>
                <w10:wrap type="through" anchorx="margin"/>
              </v:shape>
            </w:pict>
          </mc:Fallback>
        </mc:AlternateContent>
      </w:r>
      <w:r w:rsidRPr="00813992">
        <w:rPr>
          <w:noProof/>
          <w:lang w:val="id-ID" w:eastAsia="id-ID"/>
        </w:rPr>
        <mc:AlternateContent>
          <mc:Choice Requires="wps">
            <w:drawing>
              <wp:anchor distT="45720" distB="45720" distL="114300" distR="114300" simplePos="0" relativeHeight="251781632" behindDoc="0" locked="0" layoutInCell="1" allowOverlap="1" wp14:anchorId="4EA59D8F" wp14:editId="429A44E0">
                <wp:simplePos x="0" y="0"/>
                <wp:positionH relativeFrom="margin">
                  <wp:align>right</wp:align>
                </wp:positionH>
                <wp:positionV relativeFrom="paragraph">
                  <wp:posOffset>171450</wp:posOffset>
                </wp:positionV>
                <wp:extent cx="1750695" cy="962025"/>
                <wp:effectExtent l="0" t="0" r="1905" b="9525"/>
                <wp:wrapSquare wrapText="bothSides"/>
                <wp:docPr id="46882237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962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44D3E" w14:textId="77777777" w:rsidR="003A1A45" w:rsidRPr="003A1A45" w:rsidRDefault="003A1A45" w:rsidP="003A1A45">
                            <w:pPr>
                              <w:jc w:val="center"/>
                              <w:rPr>
                                <w:rFonts w:ascii="Cooper Black" w:eastAsia="SimSun" w:hAnsi="Cooper Black" w:cs="SimSun"/>
                                <w:sz w:val="28"/>
                                <w:szCs w:val="28"/>
                                <w:lang w:val="id-ID"/>
                              </w:rPr>
                            </w:pPr>
                            <w:r w:rsidRPr="003A1A45">
                              <w:rPr>
                                <w:rFonts w:ascii="Cooper Black" w:eastAsia="SimSun" w:hAnsi="Cooper Black" w:cs="SimSun"/>
                                <w:sz w:val="28"/>
                                <w:szCs w:val="28"/>
                                <w:lang w:val="id-ID"/>
                              </w:rPr>
                              <w:t>Menghadapi Fenomena</w:t>
                            </w:r>
                          </w:p>
                          <w:p w14:paraId="45D40B9B" w14:textId="77777777" w:rsidR="003A1A45" w:rsidRPr="003A1A45" w:rsidRDefault="003A1A45" w:rsidP="003A1A45">
                            <w:pPr>
                              <w:jc w:val="center"/>
                              <w:rPr>
                                <w:rFonts w:ascii="Cooper Black" w:eastAsia="SimSun" w:hAnsi="Cooper Black" w:cs="SimSun"/>
                                <w:i/>
                                <w:sz w:val="28"/>
                                <w:szCs w:val="28"/>
                                <w:lang w:val="id-ID"/>
                              </w:rPr>
                            </w:pPr>
                            <w:r w:rsidRPr="003A1A45">
                              <w:rPr>
                                <w:rFonts w:ascii="Cooper Black" w:eastAsia="SimSun" w:hAnsi="Cooper Black" w:cs="SimSun"/>
                                <w:i/>
                                <w:sz w:val="28"/>
                                <w:szCs w:val="28"/>
                                <w:lang w:val="id-ID"/>
                              </w:rPr>
                              <w:t>Cut Off</w:t>
                            </w:r>
                          </w:p>
                          <w:p w14:paraId="72CE091B" w14:textId="77777777" w:rsidR="003A1A45" w:rsidRPr="003A1A45" w:rsidRDefault="003A1A45" w:rsidP="003A1A45">
                            <w:pPr>
                              <w:jc w:val="center"/>
                              <w:rPr>
                                <w:rFonts w:ascii="Constantia" w:hAnsi="Constantia" w:cs="Tahoma"/>
                                <w:sz w:val="28"/>
                                <w:szCs w:val="28"/>
                              </w:rPr>
                            </w:pPr>
                            <w:r w:rsidRPr="003A1A45">
                              <w:rPr>
                                <w:rFonts w:ascii="Constantia" w:hAnsi="Constantia" w:cs="Tahoma"/>
                                <w:sz w:val="28"/>
                                <w:szCs w:val="28"/>
                              </w:rPr>
                              <w:sym w:font="Wingdings 2" w:char="F061"/>
                            </w:r>
                            <w:r w:rsidRPr="003A1A45">
                              <w:rPr>
                                <w:rFonts w:ascii="Constantia" w:hAnsi="Constantia" w:cs="Tahoma"/>
                                <w:sz w:val="28"/>
                                <w:szCs w:val="28"/>
                              </w:rPr>
                              <w:t>0</w:t>
                            </w:r>
                            <w:r w:rsidRPr="003A1A45">
                              <w:rPr>
                                <w:rFonts w:ascii="Constantia" w:hAnsi="Constantia" w:cs="Tahoma"/>
                                <w:sz w:val="28"/>
                                <w:szCs w:val="28"/>
                              </w:rPr>
                              <w:sym w:font="Wingdings 2" w:char="F062"/>
                            </w:r>
                          </w:p>
                          <w:p w14:paraId="65403BCE" w14:textId="77777777" w:rsidR="003A1A45" w:rsidRPr="00C01F34" w:rsidRDefault="003A1A45" w:rsidP="003A1A45">
                            <w:pPr>
                              <w:jc w:val="center"/>
                              <w:rPr>
                                <w:rFonts w:ascii="Bodoni MT Black" w:hAnsi="Bodoni MT Black"/>
                                <w:b/>
                                <w:bCs/>
                                <w:sz w:val="28"/>
                                <w:szCs w:val="28"/>
                                <w:lang w:val="de-DE"/>
                              </w:rPr>
                            </w:pPr>
                          </w:p>
                          <w:p w14:paraId="6C43365C" w14:textId="77777777" w:rsidR="003A1A45" w:rsidRPr="00C01F34" w:rsidRDefault="003A1A45" w:rsidP="003A1A45">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EA59D8F" id="_x0000_s1124" type="#_x0000_t202" style="position:absolute;margin-left:86.65pt;margin-top:13.5pt;width:137.85pt;height:75.75pt;z-index:2517816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" stroked="f">
                <v:textbox>
                  <w:txbxContent>
                    <w:p w14:paraId="40C44D3E" w14:textId="77777777" w:rsidR="003A1A45" w:rsidRPr="003A1A45" w:rsidRDefault="003A1A45" w:rsidP="003A1A45">
                      <w:pPr>
                        <w:jc w:val="center"/>
                        <w:rPr>
                          <w:rFonts w:ascii="Cooper Black" w:eastAsia="SimSun" w:hAnsi="Cooper Black" w:cs="SimSun"/>
                          <w:sz w:val="28"/>
                          <w:szCs w:val="28"/>
                          <w:lang w:val="id-ID"/>
                        </w:rPr>
                      </w:pPr>
                      <w:r w:rsidRPr="003A1A45">
                        <w:rPr>
                          <w:rFonts w:ascii="Cooper Black" w:eastAsia="SimSun" w:hAnsi="Cooper Black" w:cs="SimSun"/>
                          <w:sz w:val="28"/>
                          <w:szCs w:val="28"/>
                          <w:lang w:val="id-ID"/>
                        </w:rPr>
                        <w:t>Menghadapi Fenomena</w:t>
                      </w:r>
                    </w:p>
                    <w:p w14:paraId="45D40B9B" w14:textId="77777777" w:rsidR="003A1A45" w:rsidRPr="003A1A45" w:rsidRDefault="003A1A45" w:rsidP="003A1A45">
                      <w:pPr>
                        <w:jc w:val="center"/>
                        <w:rPr>
                          <w:rFonts w:ascii="Cooper Black" w:eastAsia="SimSun" w:hAnsi="Cooper Black" w:cs="SimSun"/>
                          <w:i/>
                          <w:sz w:val="28"/>
                          <w:szCs w:val="28"/>
                          <w:lang w:val="id-ID"/>
                        </w:rPr>
                      </w:pPr>
                      <w:r w:rsidRPr="003A1A45">
                        <w:rPr>
                          <w:rFonts w:ascii="Cooper Black" w:eastAsia="SimSun" w:hAnsi="Cooper Black" w:cs="SimSun"/>
                          <w:i/>
                          <w:sz w:val="28"/>
                          <w:szCs w:val="28"/>
                          <w:lang w:val="id-ID"/>
                        </w:rPr>
                        <w:t>Cut Off</w:t>
                      </w:r>
                    </w:p>
                    <w:p w14:paraId="72CE091B" w14:textId="77777777" w:rsidR="003A1A45" w:rsidRPr="003A1A45" w:rsidRDefault="003A1A45" w:rsidP="003A1A45">
                      <w:pPr>
                        <w:jc w:val="center"/>
                        <w:rPr>
                          <w:rFonts w:ascii="Constantia" w:hAnsi="Constantia" w:cs="Tahoma"/>
                          <w:sz w:val="28"/>
                          <w:szCs w:val="28"/>
                        </w:rPr>
                      </w:pPr>
                      <w:r w:rsidRPr="003A1A45">
                        <w:rPr>
                          <w:rFonts w:ascii="Constantia" w:hAnsi="Constantia" w:cs="Tahoma"/>
                          <w:sz w:val="28"/>
                          <w:szCs w:val="28"/>
                        </w:rPr>
                        <w:sym w:font="Wingdings 2" w:char="F061"/>
                      </w:r>
                      <w:r w:rsidRPr="003A1A45">
                        <w:rPr>
                          <w:rFonts w:ascii="Constantia" w:hAnsi="Constantia" w:cs="Tahoma"/>
                          <w:sz w:val="28"/>
                          <w:szCs w:val="28"/>
                        </w:rPr>
                        <w:t>0</w:t>
                      </w:r>
                      <w:r w:rsidRPr="003A1A45">
                        <w:rPr>
                          <w:rFonts w:ascii="Constantia" w:hAnsi="Constantia" w:cs="Tahoma"/>
                          <w:sz w:val="28"/>
                          <w:szCs w:val="28"/>
                        </w:rPr>
                        <w:sym w:font="Wingdings 2" w:char="F062"/>
                      </w:r>
                    </w:p>
                    <w:p w14:paraId="65403BCE" w14:textId="77777777" w:rsidR="003A1A45" w:rsidRPr="00C01F34" w:rsidRDefault="003A1A45" w:rsidP="003A1A45">
                      <w:pPr>
                        <w:jc w:val="center"/>
                        <w:rPr>
                          <w:rFonts w:ascii="Bodoni MT Black" w:hAnsi="Bodoni MT Black"/>
                          <w:b/>
                          <w:bCs/>
                          <w:sz w:val="28"/>
                          <w:szCs w:val="28"/>
                          <w:lang w:val="de-DE"/>
                        </w:rPr>
                      </w:pPr>
                    </w:p>
                    <w:p w14:paraId="6C43365C" w14:textId="77777777" w:rsidR="003A1A45" w:rsidRPr="00C01F34" w:rsidRDefault="003A1A45" w:rsidP="003A1A45">
                      <w:pPr>
                        <w:jc w:val="center"/>
                        <w:rPr>
                          <w:rFonts w:ascii="Bodoni MT Black" w:hAnsi="Bodoni MT Black"/>
                          <w:sz w:val="28"/>
                          <w:szCs w:val="28"/>
                          <w:lang w:val="de-DE"/>
                        </w:rPr>
                      </w:pPr>
                    </w:p>
                  </w:txbxContent>
                </v:textbox>
                <w10:wrap type="square" anchorx="margin"/>
              </v:shape>
            </w:pict>
          </mc:Fallback>
        </mc:AlternateContent>
      </w:r>
    </w:p>
    <w:p w14:paraId="40865177" w14:textId="77777777" w:rsidR="003A1A45" w:rsidRPr="00813992" w:rsidRDefault="003A1A45" w:rsidP="003A1A45">
      <w:pPr>
        <w:jc w:val="both"/>
        <w:rPr>
          <w:lang w:val="id-ID"/>
        </w:rPr>
      </w:pPr>
      <w:r w:rsidRPr="00813992">
        <w:rPr>
          <w:b/>
          <w:lang w:val="id-ID"/>
        </w:rPr>
        <w:t>Catatan</w:t>
      </w:r>
      <w:r w:rsidRPr="00813992">
        <w:rPr>
          <w:lang w:val="id-ID"/>
        </w:rPr>
        <w:t xml:space="preserve"> :</w:t>
      </w:r>
    </w:p>
    <w:p w14:paraId="7BF0060A" w14:textId="77777777" w:rsidR="003A1A45" w:rsidRPr="00813992" w:rsidRDefault="003A1A45" w:rsidP="003A1A45">
      <w:pPr>
        <w:jc w:val="both"/>
        <w:rPr>
          <w:lang w:val="id-ID"/>
        </w:rPr>
      </w:pPr>
      <w:r w:rsidRPr="00813992">
        <w:rPr>
          <w:lang w:val="id-ID"/>
        </w:rPr>
        <w:t>Lakukan Diskusi/Pendalaman Materi terlebih dahulu, kemudian bacalah bacaan Alkitab, Pengantar dan Pemahaman Singkatnya.</w:t>
      </w:r>
    </w:p>
    <w:p w14:paraId="4224963C" w14:textId="77777777" w:rsidR="003A1A45" w:rsidRPr="00813992" w:rsidRDefault="003A1A45" w:rsidP="003A1A45">
      <w:pPr>
        <w:jc w:val="both"/>
        <w:rPr>
          <w:b/>
          <w:bCs/>
          <w:lang w:val="id-ID" w:eastAsia="id-ID" w:bidi="he-IL"/>
        </w:rPr>
      </w:pPr>
    </w:p>
    <w:p w14:paraId="10A44528" w14:textId="77777777" w:rsidR="003A1A45" w:rsidRPr="00813992" w:rsidRDefault="003A1A45" w:rsidP="003A1A45">
      <w:pPr>
        <w:jc w:val="both"/>
        <w:rPr>
          <w:b/>
          <w:bCs/>
          <w:lang w:val="id-ID" w:eastAsia="id-ID" w:bidi="he-IL"/>
        </w:rPr>
      </w:pPr>
      <w:r w:rsidRPr="00813992">
        <w:rPr>
          <w:b/>
          <w:bCs/>
          <w:lang w:val="id-ID" w:eastAsia="id-ID" w:bidi="he-IL"/>
        </w:rPr>
        <w:t>Pengantar</w:t>
      </w:r>
    </w:p>
    <w:p w14:paraId="08FDBC58" w14:textId="7A64EFDE" w:rsidR="003A1A45" w:rsidRPr="00813992" w:rsidRDefault="003A1A45" w:rsidP="003A1A45">
      <w:pPr>
        <w:ind w:firstLine="567"/>
        <w:jc w:val="both"/>
        <w:rPr>
          <w:rFonts w:cs="Calibri Light"/>
          <w:spacing w:val="-2"/>
          <w:lang w:val="id-ID"/>
        </w:rPr>
      </w:pPr>
      <w:r w:rsidRPr="00813992">
        <w:rPr>
          <w:lang w:val="id-ID" w:eastAsia="id-ID" w:bidi="he-IL"/>
        </w:rPr>
        <w:t xml:space="preserve"> </w:t>
      </w:r>
      <w:r w:rsidRPr="00813992">
        <w:rPr>
          <w:rFonts w:cs="Calibri Light"/>
          <w:i/>
          <w:spacing w:val="-2"/>
          <w:lang w:val="id-ID"/>
        </w:rPr>
        <w:t>Cut Off</w:t>
      </w:r>
      <w:r w:rsidRPr="00813992">
        <w:rPr>
          <w:rFonts w:cs="Calibri Light"/>
          <w:spacing w:val="-2"/>
          <w:lang w:val="id-ID"/>
        </w:rPr>
        <w:t xml:space="preserve"> adalah istilah yang sering</w:t>
      </w:r>
      <w:r w:rsidR="00A854A1">
        <w:rPr>
          <w:rFonts w:cs="Calibri Light"/>
          <w:spacing w:val="-2"/>
          <w:lang w:val="id-ID"/>
        </w:rPr>
        <w:t xml:space="preserve"> </w:t>
      </w:r>
      <w:r w:rsidRPr="00813992">
        <w:rPr>
          <w:rFonts w:cs="Calibri Light"/>
          <w:spacing w:val="-2"/>
          <w:lang w:val="id-ID"/>
        </w:rPr>
        <w:t>kali digunakan oleh generasi Z (lahir antara tahun 1997 hingga 2012) untuk menyebutkan tindakan memutuskan hubungan atau komunikasi dengan seseorang secara tiba-tiba dan tanpa penjelasan yang jelas. Hal tersebut sering terjadi di media sosial, di mana seseorang dapat memblokir atau menghapus orang lain dari media sosialnya. Dengan demikian, keduanya tidak lagi terhubung sebagai kawan.</w:t>
      </w:r>
    </w:p>
    <w:p w14:paraId="092F20E9" w14:textId="77777777" w:rsidR="003A1A45" w:rsidRPr="00813992" w:rsidRDefault="003A1A45" w:rsidP="003A1A45">
      <w:pPr>
        <w:ind w:firstLine="567"/>
        <w:jc w:val="both"/>
        <w:rPr>
          <w:rFonts w:cs="Calibri Light"/>
          <w:spacing w:val="-2"/>
          <w:lang w:val="id-ID"/>
        </w:rPr>
      </w:pPr>
      <w:r w:rsidRPr="00813992">
        <w:rPr>
          <w:rFonts w:cs="Calibri Light"/>
          <w:spacing w:val="-2"/>
          <w:lang w:val="id-ID"/>
        </w:rPr>
        <w:t xml:space="preserve">Terdapat beberapa dampak positif </w:t>
      </w:r>
      <w:r w:rsidRPr="00813992">
        <w:rPr>
          <w:rFonts w:cs="Calibri Light"/>
          <w:i/>
          <w:spacing w:val="-2"/>
          <w:lang w:val="id-ID"/>
        </w:rPr>
        <w:t>cut off</w:t>
      </w:r>
      <w:r w:rsidRPr="00813992">
        <w:rPr>
          <w:rFonts w:cs="Calibri Light"/>
          <w:spacing w:val="-2"/>
          <w:lang w:val="id-ID"/>
        </w:rPr>
        <w:t xml:space="preserve"> bagi Kesehatan Mental. Pertama, mengurangi stres hingga depresi. Memutuskan hubungan dengan orang yang memberikan pengaruh negatif atau </w:t>
      </w:r>
      <w:r w:rsidRPr="00813992">
        <w:rPr>
          <w:rFonts w:cs="Calibri Light"/>
          <w:i/>
          <w:spacing w:val="-2"/>
          <w:lang w:val="id-ID"/>
        </w:rPr>
        <w:t>toxic</w:t>
      </w:r>
      <w:r w:rsidRPr="00813992">
        <w:rPr>
          <w:rFonts w:cs="Calibri Light"/>
          <w:spacing w:val="-2"/>
          <w:lang w:val="id-ID"/>
        </w:rPr>
        <w:t xml:space="preserve"> dapat mengurangi stres dan kecemasan. Kedua, Meningkatkan Kesehatan Mental. Menghindari konflik dan drama berkepanjangan dapat meningkatkan kesehatan mental. Ketiga, Membuat Batasan yang Sehat. </w:t>
      </w:r>
      <w:r w:rsidRPr="00813992">
        <w:rPr>
          <w:rFonts w:cs="Calibri Light"/>
          <w:i/>
          <w:spacing w:val="-2"/>
          <w:lang w:val="id-ID"/>
        </w:rPr>
        <w:t>Cut Off</w:t>
      </w:r>
      <w:r w:rsidRPr="00813992">
        <w:rPr>
          <w:rFonts w:cs="Calibri Light"/>
          <w:spacing w:val="-2"/>
          <w:lang w:val="id-ID"/>
        </w:rPr>
        <w:t xml:space="preserve"> dapat membantu individu menetapkan batasan yang sehat dalam hubungannya dengan orang lain.</w:t>
      </w:r>
    </w:p>
    <w:p w14:paraId="700E532C" w14:textId="77777777" w:rsidR="003A1A45" w:rsidRPr="00813992" w:rsidRDefault="003A1A45" w:rsidP="003A1A45">
      <w:pPr>
        <w:ind w:firstLine="567"/>
        <w:jc w:val="both"/>
        <w:rPr>
          <w:rFonts w:cs="Calibri Light"/>
          <w:spacing w:val="-2"/>
          <w:lang w:val="id-ID"/>
        </w:rPr>
      </w:pPr>
      <w:r w:rsidRPr="00813992">
        <w:rPr>
          <w:rFonts w:cs="Calibri Light"/>
          <w:spacing w:val="-2"/>
          <w:lang w:val="id-ID"/>
        </w:rPr>
        <w:t xml:space="preserve">Meskipun demikian, </w:t>
      </w:r>
      <w:r w:rsidRPr="00813992">
        <w:rPr>
          <w:rFonts w:cs="Calibri Light"/>
          <w:i/>
          <w:spacing w:val="-2"/>
          <w:lang w:val="id-ID"/>
        </w:rPr>
        <w:t>Cut Off</w:t>
      </w:r>
      <w:r w:rsidRPr="00813992">
        <w:rPr>
          <w:rFonts w:cs="Calibri Light"/>
          <w:spacing w:val="-2"/>
          <w:lang w:val="id-ID"/>
        </w:rPr>
        <w:t xml:space="preserve"> juga memiliki dampak negatif bagi relasi antar manusia. Pertama, Mengurangi Keterampilan Sosial. Jika seseorang terlalu sering melakukan </w:t>
      </w:r>
      <w:r w:rsidRPr="00A854A1">
        <w:rPr>
          <w:rFonts w:cs="Calibri Light"/>
          <w:i/>
          <w:iCs/>
          <w:spacing w:val="-2"/>
          <w:lang w:val="id-ID"/>
        </w:rPr>
        <w:t>cut off</w:t>
      </w:r>
      <w:r w:rsidRPr="00813992">
        <w:rPr>
          <w:rFonts w:cs="Calibri Light"/>
          <w:spacing w:val="-2"/>
          <w:lang w:val="id-ID"/>
        </w:rPr>
        <w:t xml:space="preserve">, maka ia juga mengurangi kemampuan untuk menyelesaikan konflik dan berkomunikasi secara efektif. Kedua, Menimbulkan Perasaan Kesepian. Memutuskan hubungan secara tiba-tiba dengan seseorang atau bahkan banyak orang dapat menyebabkan perasaan kesepian dan terisolasi secara sosial. Ketiga, meningkatkan keinginan untuk bunuh diri. Kesepian yang berkepanjangan karena terlalu banyak </w:t>
      </w:r>
      <w:r w:rsidRPr="00813992">
        <w:rPr>
          <w:rFonts w:cs="Calibri Light"/>
          <w:spacing w:val="-2"/>
          <w:lang w:val="id-ID"/>
        </w:rPr>
        <w:lastRenderedPageBreak/>
        <w:t xml:space="preserve">melakukan </w:t>
      </w:r>
      <w:r w:rsidRPr="00813992">
        <w:rPr>
          <w:rFonts w:cs="Calibri Light"/>
          <w:i/>
          <w:spacing w:val="-2"/>
          <w:lang w:val="id-ID"/>
        </w:rPr>
        <w:t>cut off</w:t>
      </w:r>
      <w:r w:rsidRPr="00813992">
        <w:rPr>
          <w:rFonts w:cs="Calibri Light"/>
          <w:spacing w:val="-2"/>
          <w:lang w:val="id-ID"/>
        </w:rPr>
        <w:t xml:space="preserve"> dapat meningkatkan risiko depresi dan bunuh diri, terutama jika individu yang merasa tidak memiliki dukungan sosial. Cukup dilematis ya?</w:t>
      </w:r>
    </w:p>
    <w:p w14:paraId="7099B897" w14:textId="77777777" w:rsidR="003A1A45" w:rsidRPr="00813992" w:rsidRDefault="003A1A45" w:rsidP="003A1A45">
      <w:pPr>
        <w:ind w:firstLine="567"/>
        <w:jc w:val="both"/>
        <w:rPr>
          <w:bCs/>
          <w:lang w:val="id-ID"/>
        </w:rPr>
      </w:pPr>
      <w:r w:rsidRPr="00813992">
        <w:rPr>
          <w:bCs/>
          <w:lang w:val="id-ID"/>
        </w:rPr>
        <w:t>Pada dasarnya manusia adalah makhluk individual sekaligus makhluk sosial. Manusia memiliki sifat individual dan sosial yang perlu dijaga keseimbangannya. Dalam konteks ini, penting untuk mengingat beberapa hal.</w:t>
      </w:r>
    </w:p>
    <w:p w14:paraId="544B7190" w14:textId="2B1F738D" w:rsidR="003A1A45" w:rsidRPr="00813992" w:rsidRDefault="003A1A45" w:rsidP="00AB7D90">
      <w:pPr>
        <w:widowControl/>
        <w:numPr>
          <w:ilvl w:val="0"/>
          <w:numId w:val="107"/>
        </w:numPr>
        <w:autoSpaceDE/>
        <w:autoSpaceDN/>
        <w:ind w:left="284" w:hanging="284"/>
        <w:contextualSpacing/>
        <w:jc w:val="both"/>
        <w:rPr>
          <w:bCs/>
          <w:lang w:val="id-ID"/>
        </w:rPr>
      </w:pPr>
      <w:r w:rsidRPr="00813992">
        <w:rPr>
          <w:bCs/>
          <w:lang w:val="id-ID"/>
        </w:rPr>
        <w:t>Keseimbangan Antara Individualitas dan Sosialitas</w:t>
      </w:r>
      <w:r w:rsidR="00A854A1">
        <w:rPr>
          <w:bCs/>
          <w:lang w:val="id-ID"/>
        </w:rPr>
        <w:t xml:space="preserve"> (makhluk sosial)</w:t>
      </w:r>
      <w:r w:rsidRPr="00813992">
        <w:rPr>
          <w:bCs/>
          <w:lang w:val="id-ID"/>
        </w:rPr>
        <w:t>. Individualitas, setiap orang memiliki kebutuhan, keinginan dan kepentingan pribadi yang perlu dihargai dan dipenuhi seperti waktu untuk diri sendiri, pengembangan diri, dan menjaga kesehatan mental diri sendiri. Sosialitas, setiap manusia juga membutuhkan interaksi sosial untuk merasa terhubung dan didukung oleh orang lain. Hubungan dengan orang lain dapat memberikan rasa kebersamaan dan dukungan emosional.</w:t>
      </w:r>
    </w:p>
    <w:p w14:paraId="6D509320" w14:textId="70A0B4CC" w:rsidR="003A1A45" w:rsidRPr="00813992" w:rsidRDefault="003A1A45" w:rsidP="00AB7D90">
      <w:pPr>
        <w:widowControl/>
        <w:numPr>
          <w:ilvl w:val="0"/>
          <w:numId w:val="107"/>
        </w:numPr>
        <w:autoSpaceDE/>
        <w:autoSpaceDN/>
        <w:ind w:left="284" w:hanging="284"/>
        <w:contextualSpacing/>
        <w:jc w:val="both"/>
        <w:rPr>
          <w:bCs/>
          <w:lang w:val="id-ID"/>
        </w:rPr>
      </w:pPr>
      <w:r w:rsidRPr="00813992">
        <w:rPr>
          <w:bCs/>
          <w:lang w:val="id-ID"/>
        </w:rPr>
        <w:t>Menghadapi Orang yang Dianggap “Toxic”. Terdapat beberapa hal yang perlu kita pelajari dan teladani dari Tuhan Yesus terkait respon</w:t>
      </w:r>
      <w:r w:rsidR="00A854A1">
        <w:rPr>
          <w:bCs/>
          <w:lang w:val="id-ID"/>
        </w:rPr>
        <w:t>s</w:t>
      </w:r>
      <w:r w:rsidRPr="00813992">
        <w:rPr>
          <w:bCs/>
          <w:lang w:val="id-ID"/>
        </w:rPr>
        <w:t>nya terhadap orang-orang berdosa atau orang yang dianggap “toxic” oleh lingkungannya</w:t>
      </w:r>
    </w:p>
    <w:p w14:paraId="47292F75" w14:textId="77777777" w:rsidR="003A1A45" w:rsidRPr="00813992" w:rsidRDefault="003A1A45" w:rsidP="003A1A45">
      <w:pPr>
        <w:jc w:val="both"/>
        <w:rPr>
          <w:lang w:val="id-ID" w:eastAsia="id-ID" w:bidi="he-IL"/>
        </w:rPr>
      </w:pPr>
    </w:p>
    <w:p w14:paraId="120E66A9" w14:textId="77777777" w:rsidR="003A1A45" w:rsidRPr="00813992" w:rsidRDefault="003A1A45" w:rsidP="003A1A45">
      <w:pPr>
        <w:jc w:val="both"/>
        <w:rPr>
          <w:b/>
          <w:bCs/>
          <w:lang w:val="id-ID" w:eastAsia="id-ID" w:bidi="he-IL"/>
        </w:rPr>
      </w:pPr>
      <w:r w:rsidRPr="00813992">
        <w:rPr>
          <w:b/>
          <w:bCs/>
          <w:lang w:val="id-ID" w:eastAsia="id-ID" w:bidi="he-IL"/>
        </w:rPr>
        <w:t>Pemahaman Singkat Lukas 15:1-3, 11b-32</w:t>
      </w:r>
    </w:p>
    <w:p w14:paraId="4D851BFD" w14:textId="6044E860" w:rsidR="003A1A45" w:rsidRPr="00813992" w:rsidRDefault="003A1A45" w:rsidP="003A1A45">
      <w:pPr>
        <w:ind w:firstLine="567"/>
        <w:jc w:val="both"/>
        <w:rPr>
          <w:lang w:val="id-ID" w:eastAsia="id-ID" w:bidi="he-IL"/>
        </w:rPr>
      </w:pPr>
      <w:r w:rsidRPr="00813992">
        <w:rPr>
          <w:lang w:val="id-ID" w:eastAsia="id-ID" w:bidi="he-IL"/>
        </w:rPr>
        <w:tab/>
        <w:t>Lukas 15 menggambarkan sebuah suasana hangat ketika Yesus berbicara kepada para pemungut cukai dan orang-orang berdosa. Mereka datang untuk mendengarkan pengajaran</w:t>
      </w:r>
      <w:r w:rsidR="00A854A1">
        <w:rPr>
          <w:lang w:val="id-ID" w:eastAsia="id-ID" w:bidi="he-IL"/>
        </w:rPr>
        <w:t>-</w:t>
      </w:r>
      <w:r w:rsidRPr="00813992">
        <w:rPr>
          <w:lang w:val="id-ID" w:eastAsia="id-ID" w:bidi="he-IL"/>
        </w:rPr>
        <w:t>Nya. Namun orang-orang Farisi dan ahli-ahli Taurat justru memberikan kritik kepada Yesus karena Ia bergaul dengan orang-orang berdosa. Yesus menanggapi kritik tersebut dengan menceritakan tiga perumpamaan, salah satunya adalah perumpamaan tentang anak yang hilang dalam Lukas 15:11b-32.</w:t>
      </w:r>
    </w:p>
    <w:p w14:paraId="068F9467" w14:textId="77777777" w:rsidR="003A1A45" w:rsidRPr="00813992" w:rsidRDefault="003A1A45" w:rsidP="003A1A45">
      <w:pPr>
        <w:ind w:firstLine="567"/>
        <w:jc w:val="both"/>
        <w:rPr>
          <w:lang w:val="id-ID" w:eastAsia="id-ID" w:bidi="he-IL"/>
        </w:rPr>
      </w:pPr>
      <w:r w:rsidRPr="00813992">
        <w:rPr>
          <w:lang w:val="id-ID" w:eastAsia="id-ID" w:bidi="he-IL"/>
        </w:rPr>
        <w:t xml:space="preserve">Perumpamaan dimulai ketika anak bungsu meminta warisan dari ayahnya. Ia pergi ke negeri yang jauh lalu menghabiskan semua harta miliknya dan berfoya-foya. Setelah menghabiskan seluruh hartanya, terjadilah bencana kelaparan di negeri itu dan si bungsu mulai melarat. Ia bekerja menjaga babi, dan dalam bencana kelaparan tersebut, ia harus makan makanan babi. Ia menyadari salahnya dan memutuskan untuk pulang kepada ayahnya, mengakui salahnya, dan memohon untuk dijadikan salah satu dari </w:t>
      </w:r>
      <w:r w:rsidRPr="00813992">
        <w:rPr>
          <w:lang w:val="id-ID" w:eastAsia="id-ID" w:bidi="he-IL"/>
        </w:rPr>
        <w:lastRenderedPageBreak/>
        <w:t>antara pekerja upahan milik ayahnya. Ketika si bungsu masih jauh, ayahnya sudah melihat dia dan Sang Ayah tergerak oleh belas kasihan. Sang Ayah berlari-lari mendapatkan anaknya, merangkul, memeluk dan mencium dia. Sang Ayah memerintahkan hamba-hambanya untuk membawakan jubah terbaik, cincin, dan sepatu untuk menyambut anaknya. Tidak hanya itu, Sang Ayah juga menyembelih anak lembu yang tambun untuk merayakan kembalinya anaknya yang selama ini telah hilang.</w:t>
      </w:r>
    </w:p>
    <w:p w14:paraId="4D3CDE94" w14:textId="0C5CF1E6" w:rsidR="003A1A45" w:rsidRPr="00813992" w:rsidRDefault="003A1A45" w:rsidP="003A1A45">
      <w:pPr>
        <w:ind w:firstLine="567"/>
        <w:jc w:val="both"/>
        <w:rPr>
          <w:lang w:val="id-ID" w:eastAsia="id-ID" w:bidi="he-IL"/>
        </w:rPr>
      </w:pPr>
      <w:r w:rsidRPr="00813992">
        <w:rPr>
          <w:lang w:val="id-ID" w:eastAsia="id-ID" w:bidi="he-IL"/>
        </w:rPr>
        <w:t>Perumpa</w:t>
      </w:r>
      <w:r w:rsidR="00A854A1">
        <w:rPr>
          <w:lang w:val="id-ID" w:eastAsia="id-ID" w:bidi="he-IL"/>
        </w:rPr>
        <w:t>ma</w:t>
      </w:r>
      <w:r w:rsidRPr="00813992">
        <w:rPr>
          <w:lang w:val="id-ID" w:eastAsia="id-ID" w:bidi="he-IL"/>
        </w:rPr>
        <w:t>an tersebut juga menjelaskan bagaimana reaksi anak sulung yang marah dan tidak mau masuk ke dalam rumah karena ia merasa apa yang dilakukan oleh Ayahnya tidak adil.  Sang Ayah merayakan pulangnya anak durhaka yang telah memboroskan harta miliknya dan berfoya-foya. Kemudian, Ayahnya menjelaskan bahwa semua miliknya adalah milik si sulung, tetapi mereka semua harus bersukacita karena adiknya yang telah lama hilang ditemukan, bahkan adik yang selama ini dianggap mati telah hidup dan kembali pulang.</w:t>
      </w:r>
    </w:p>
    <w:p w14:paraId="33339F38" w14:textId="77777777" w:rsidR="003A1A45" w:rsidRPr="00813992" w:rsidRDefault="003A1A45" w:rsidP="003A1A45">
      <w:pPr>
        <w:ind w:firstLine="567"/>
        <w:jc w:val="both"/>
        <w:rPr>
          <w:lang w:val="id-ID" w:eastAsia="id-ID" w:bidi="he-IL"/>
        </w:rPr>
      </w:pPr>
      <w:r w:rsidRPr="00813992">
        <w:rPr>
          <w:lang w:val="id-ID" w:eastAsia="id-ID" w:bidi="he-IL"/>
        </w:rPr>
        <w:t>Perumpamaan ini menggambarkan kasih dan pengampunan Allah yang tak terbatas. Seperti ayah yang sayang kepada anak-anaknya, ayah yang menerima kembali anaknya dengan sukacita meskipun anak tersebut telah mengecewakan dirinya. Allah juga menerima orang berdosa yang mau bertobat dan kembali pulang.</w:t>
      </w:r>
    </w:p>
    <w:p w14:paraId="5E6FFDCF" w14:textId="77777777" w:rsidR="003A1A45" w:rsidRPr="00813992" w:rsidRDefault="003A1A45" w:rsidP="003A1A45">
      <w:pPr>
        <w:ind w:firstLine="567"/>
        <w:jc w:val="both"/>
        <w:rPr>
          <w:lang w:val="id-ID" w:eastAsia="id-ID" w:bidi="he-IL"/>
        </w:rPr>
      </w:pPr>
      <w:r w:rsidRPr="00813992">
        <w:rPr>
          <w:lang w:val="id-ID" w:eastAsia="id-ID" w:bidi="he-IL"/>
        </w:rPr>
        <w:t>Anak bungsu melambangkan orang-orang berdosa yang menyadari seluruh kesalahannya, mau bertobat, dan kembali kepada Allah.</w:t>
      </w:r>
    </w:p>
    <w:p w14:paraId="0968DF92" w14:textId="77777777" w:rsidR="003A1A45" w:rsidRPr="00813992" w:rsidRDefault="003A1A45" w:rsidP="003A1A45">
      <w:pPr>
        <w:ind w:firstLine="567"/>
        <w:jc w:val="both"/>
        <w:rPr>
          <w:lang w:val="id-ID" w:eastAsia="id-ID" w:bidi="he-IL"/>
        </w:rPr>
      </w:pPr>
      <w:r w:rsidRPr="00813992">
        <w:rPr>
          <w:lang w:val="id-ID" w:eastAsia="id-ID" w:bidi="he-IL"/>
        </w:rPr>
        <w:t>Anak sulung melambangkan orang-orang yang merasa diri mereka paling benar dan sulit menerima bahwa Allah juga mengasihi, mencintai, mengampuni dan menerima orang yang berdosa. Perumpamaan ini juga mengajarkan kita untuk bersukacita atas pertobatan dan pemulihan orang lain.</w:t>
      </w:r>
    </w:p>
    <w:p w14:paraId="175590B3" w14:textId="77777777" w:rsidR="003A1A45" w:rsidRPr="00813992" w:rsidRDefault="003A1A45" w:rsidP="003A1A45">
      <w:pPr>
        <w:ind w:firstLine="567"/>
        <w:jc w:val="both"/>
        <w:rPr>
          <w:lang w:val="id-ID" w:eastAsia="id-ID" w:bidi="he-IL"/>
        </w:rPr>
      </w:pPr>
    </w:p>
    <w:p w14:paraId="45595377" w14:textId="77777777" w:rsidR="003A1A45" w:rsidRPr="00813992" w:rsidRDefault="003A1A45" w:rsidP="003A1A45">
      <w:pPr>
        <w:jc w:val="both"/>
        <w:rPr>
          <w:b/>
          <w:lang w:val="id-ID" w:eastAsia="id-ID" w:bidi="he-IL"/>
        </w:rPr>
      </w:pPr>
      <w:r w:rsidRPr="00813992">
        <w:rPr>
          <w:b/>
          <w:lang w:val="id-ID" w:eastAsia="id-ID" w:bidi="he-IL"/>
        </w:rPr>
        <w:t>Pendalaman Materi/Diskusi:</w:t>
      </w:r>
    </w:p>
    <w:p w14:paraId="0EE3CEBB" w14:textId="2D92BC3D" w:rsidR="003A1A45" w:rsidRPr="00813992" w:rsidRDefault="003A1A45" w:rsidP="003A1A45">
      <w:pPr>
        <w:pStyle w:val="DaftarParagraf"/>
        <w:widowControl/>
        <w:numPr>
          <w:ilvl w:val="0"/>
          <w:numId w:val="106"/>
        </w:numPr>
        <w:autoSpaceDE/>
        <w:autoSpaceDN/>
        <w:ind w:left="284" w:hanging="284"/>
        <w:contextualSpacing/>
        <w:rPr>
          <w:lang w:val="id-ID" w:eastAsia="id-ID" w:bidi="he-IL"/>
        </w:rPr>
      </w:pPr>
      <w:r w:rsidRPr="00813992">
        <w:rPr>
          <w:lang w:val="id-ID" w:eastAsia="id-ID" w:bidi="he-IL"/>
        </w:rPr>
        <w:t>Pernahkah Bapak Ibu Saudara mendengar istilah “</w:t>
      </w:r>
      <w:r w:rsidRPr="00813992">
        <w:rPr>
          <w:i/>
          <w:lang w:val="id-ID" w:eastAsia="id-ID" w:bidi="he-IL"/>
        </w:rPr>
        <w:t>Cut Off</w:t>
      </w:r>
      <w:r w:rsidRPr="00813992">
        <w:rPr>
          <w:lang w:val="id-ID" w:eastAsia="id-ID" w:bidi="he-IL"/>
        </w:rPr>
        <w:t xml:space="preserve">”? Jika pernah, maka </w:t>
      </w:r>
      <w:r w:rsidR="00A854A1" w:rsidRPr="00813992">
        <w:rPr>
          <w:lang w:val="id-ID" w:eastAsia="id-ID" w:bidi="he-IL"/>
        </w:rPr>
        <w:t>Anda</w:t>
      </w:r>
      <w:r w:rsidRPr="00813992">
        <w:rPr>
          <w:lang w:val="id-ID" w:eastAsia="id-ID" w:bidi="he-IL"/>
        </w:rPr>
        <w:t xml:space="preserve"> dapat membagikan pengalaman </w:t>
      </w:r>
      <w:r w:rsidR="00A854A1" w:rsidRPr="00813992">
        <w:rPr>
          <w:lang w:val="id-ID" w:eastAsia="id-ID" w:bidi="he-IL"/>
        </w:rPr>
        <w:t>Anda</w:t>
      </w:r>
      <w:r w:rsidRPr="00813992">
        <w:rPr>
          <w:lang w:val="id-ID" w:eastAsia="id-ID" w:bidi="he-IL"/>
        </w:rPr>
        <w:t>.  Jika belum pernah mendengar istilah tersebut, maka mintalah bantuan pada generasi termuda yang saat ini mengikuti PA untuk membantu menjelaskan kepada peserta lainnya.</w:t>
      </w:r>
    </w:p>
    <w:p w14:paraId="547E8EE2" w14:textId="77777777" w:rsidR="003A1A45" w:rsidRPr="00813992" w:rsidRDefault="003A1A45" w:rsidP="003A1A45">
      <w:pPr>
        <w:pStyle w:val="DaftarParagraf"/>
        <w:widowControl/>
        <w:numPr>
          <w:ilvl w:val="0"/>
          <w:numId w:val="106"/>
        </w:numPr>
        <w:autoSpaceDE/>
        <w:autoSpaceDN/>
        <w:ind w:left="284" w:hanging="284"/>
        <w:contextualSpacing/>
        <w:rPr>
          <w:lang w:val="id-ID" w:eastAsia="id-ID" w:bidi="he-IL"/>
        </w:rPr>
      </w:pPr>
      <w:r w:rsidRPr="00813992">
        <w:rPr>
          <w:lang w:val="id-ID" w:eastAsia="id-ID" w:bidi="he-IL"/>
        </w:rPr>
        <w:lastRenderedPageBreak/>
        <w:t>Setelah mendengar penjelasan dari generasi muda. Mari berdiskusi, menurut pendapat bapak, ibu, saudara. Apakah “</w:t>
      </w:r>
      <w:r w:rsidRPr="00813992">
        <w:rPr>
          <w:i/>
          <w:lang w:val="id-ID" w:eastAsia="id-ID" w:bidi="he-IL"/>
        </w:rPr>
        <w:t>Cut Off</w:t>
      </w:r>
      <w:r w:rsidRPr="00813992">
        <w:rPr>
          <w:lang w:val="id-ID" w:eastAsia="id-ID" w:bidi="he-IL"/>
        </w:rPr>
        <w:t>” adalah hal yang positif atau negatif?</w:t>
      </w:r>
    </w:p>
    <w:p w14:paraId="163C61B9" w14:textId="77777777" w:rsidR="003A1A45" w:rsidRDefault="003A1A45" w:rsidP="003A1A45">
      <w:pPr>
        <w:pStyle w:val="DaftarParagraf"/>
        <w:widowControl/>
        <w:numPr>
          <w:ilvl w:val="0"/>
          <w:numId w:val="106"/>
        </w:numPr>
        <w:autoSpaceDE/>
        <w:autoSpaceDN/>
        <w:ind w:left="284" w:hanging="284"/>
        <w:contextualSpacing/>
        <w:rPr>
          <w:lang w:val="id-ID" w:eastAsia="id-ID" w:bidi="he-IL"/>
        </w:rPr>
      </w:pPr>
      <w:r w:rsidRPr="00813992">
        <w:rPr>
          <w:lang w:val="id-ID" w:eastAsia="id-ID" w:bidi="he-IL"/>
        </w:rPr>
        <w:t>Bagaimana sikap yang benar menurut Tuhan Yesus ketika kita berhadapan dengan orang berdosa, orang yang kita anggap berdosa, orang yang “</w:t>
      </w:r>
      <w:r w:rsidRPr="00813992">
        <w:rPr>
          <w:i/>
          <w:lang w:val="id-ID" w:eastAsia="id-ID" w:bidi="he-IL"/>
        </w:rPr>
        <w:t>toxic</w:t>
      </w:r>
      <w:r w:rsidRPr="00813992">
        <w:rPr>
          <w:lang w:val="id-ID" w:eastAsia="id-ID" w:bidi="he-IL"/>
        </w:rPr>
        <w:t>” atau orang yang kita anggap “toxic”?</w:t>
      </w:r>
    </w:p>
    <w:p w14:paraId="129DE344" w14:textId="5AA39E99" w:rsidR="00A854A1" w:rsidRPr="00813992" w:rsidRDefault="003B6856" w:rsidP="003A1A45">
      <w:pPr>
        <w:pStyle w:val="DaftarParagraf"/>
        <w:widowControl/>
        <w:numPr>
          <w:ilvl w:val="0"/>
          <w:numId w:val="106"/>
        </w:numPr>
        <w:autoSpaceDE/>
        <w:autoSpaceDN/>
        <w:ind w:left="284" w:hanging="284"/>
        <w:contextualSpacing/>
        <w:rPr>
          <w:lang w:val="id-ID" w:eastAsia="id-ID" w:bidi="he-IL"/>
        </w:rPr>
      </w:pPr>
      <w:r>
        <w:rPr>
          <w:lang w:val="id-ID" w:eastAsia="id-ID" w:bidi="he-IL"/>
        </w:rPr>
        <w:t>Untuk meneladan Tuhan Yesus, a</w:t>
      </w:r>
      <w:r w:rsidR="00A854A1">
        <w:rPr>
          <w:lang w:val="id-ID" w:eastAsia="id-ID" w:bidi="he-IL"/>
        </w:rPr>
        <w:t>pa sikap yang harus dikembangkan dalam hidup sehari-hari?</w:t>
      </w:r>
      <w:r>
        <w:rPr>
          <w:lang w:val="id-ID" w:eastAsia="id-ID" w:bidi="he-IL"/>
        </w:rPr>
        <w:t xml:space="preserve"> Dari mana Anda akan memulainya?</w:t>
      </w:r>
      <w:r w:rsidR="00A854A1">
        <w:rPr>
          <w:lang w:val="id-ID" w:eastAsia="id-ID" w:bidi="he-IL"/>
        </w:rPr>
        <w:t xml:space="preserve"> </w:t>
      </w:r>
    </w:p>
    <w:p w14:paraId="257DC615" w14:textId="77777777" w:rsidR="003A1A45" w:rsidRPr="00813992" w:rsidRDefault="003A1A45" w:rsidP="003A1A45">
      <w:pPr>
        <w:pStyle w:val="DaftarParagraf"/>
        <w:adjustRightInd w:val="0"/>
        <w:ind w:left="0"/>
        <w:rPr>
          <w:rFonts w:eastAsia="Times New Roman" w:cs="Calibri"/>
          <w:lang w:val="id-ID" w:eastAsia="de-DE"/>
        </w:rPr>
      </w:pPr>
    </w:p>
    <w:p w14:paraId="6524DF3B" w14:textId="77777777" w:rsidR="003A1A45" w:rsidRPr="00813992" w:rsidRDefault="003A1A45" w:rsidP="003A1A45">
      <w:pPr>
        <w:pStyle w:val="DaftarParagraf"/>
        <w:adjustRightInd w:val="0"/>
        <w:ind w:left="0"/>
        <w:rPr>
          <w:rFonts w:eastAsia="Times New Roman" w:cs="Calibri"/>
          <w:lang w:val="id-ID" w:eastAsia="de-DE"/>
        </w:rPr>
      </w:pPr>
    </w:p>
    <w:p w14:paraId="5294BED6" w14:textId="48DE5D2E" w:rsidR="003A1A45" w:rsidRPr="00813992" w:rsidRDefault="003A1A45" w:rsidP="003A1A45">
      <w:pPr>
        <w:pStyle w:val="DaftarParagraf"/>
        <w:adjustRightInd w:val="0"/>
        <w:ind w:left="0" w:firstLine="0"/>
        <w:jc w:val="right"/>
        <w:rPr>
          <w:rFonts w:eastAsia="Times New Roman" w:cs="Calibri"/>
          <w:lang w:val="id-ID" w:eastAsia="de-DE"/>
        </w:rPr>
      </w:pPr>
      <w:r w:rsidRPr="00813992">
        <w:rPr>
          <w:rFonts w:eastAsia="Times New Roman" w:cs="Calibri"/>
          <w:lang w:val="id-ID" w:eastAsia="de-DE"/>
        </w:rPr>
        <w:t>(nvc)</w:t>
      </w:r>
    </w:p>
    <w:p w14:paraId="7DE51DE6" w14:textId="77777777" w:rsidR="003A1A45" w:rsidRPr="00813992" w:rsidRDefault="003A1A45" w:rsidP="008431C3">
      <w:pPr>
        <w:jc w:val="both"/>
        <w:rPr>
          <w:lang w:val="id-ID"/>
        </w:rPr>
      </w:pPr>
    </w:p>
    <w:p w14:paraId="4471A38A" w14:textId="77777777" w:rsidR="008431C3" w:rsidRPr="00813992" w:rsidRDefault="008431C3" w:rsidP="008431C3">
      <w:pPr>
        <w:pStyle w:val="DaftarParagraf"/>
        <w:rPr>
          <w:b/>
          <w:bCs/>
          <w:lang w:val="id-ID"/>
        </w:rPr>
      </w:pPr>
    </w:p>
    <w:p w14:paraId="569BCD0F" w14:textId="77777777" w:rsidR="008431C3" w:rsidRPr="00813992" w:rsidRDefault="008431C3" w:rsidP="008431C3">
      <w:pPr>
        <w:pStyle w:val="DaftarParagraf"/>
        <w:rPr>
          <w:b/>
          <w:bCs/>
          <w:lang w:val="id-ID"/>
        </w:rPr>
      </w:pPr>
    </w:p>
    <w:p w14:paraId="375CA9E5" w14:textId="12D2F86B" w:rsidR="00AB7D90" w:rsidRPr="00813992" w:rsidRDefault="00AB7D90">
      <w:pPr>
        <w:rPr>
          <w:lang w:val="id-ID"/>
        </w:rPr>
      </w:pPr>
      <w:r w:rsidRPr="00813992">
        <w:rPr>
          <w:lang w:val="id-ID"/>
        </w:rPr>
        <w:br w:type="page"/>
      </w:r>
    </w:p>
    <w:p w14:paraId="0512AE06" w14:textId="77777777" w:rsidR="00F87915" w:rsidRPr="00813992" w:rsidRDefault="00F87915" w:rsidP="00F87915">
      <w:pPr>
        <w:rPr>
          <w:rFonts w:ascii="Wingdings 2" w:hAnsi="Wingdings 2"/>
          <w:sz w:val="24"/>
          <w:szCs w:val="24"/>
          <w:lang w:val="id-ID"/>
        </w:rPr>
      </w:pPr>
      <w:r w:rsidRPr="00813992">
        <w:rPr>
          <w:noProof/>
          <w:lang w:val="id-ID"/>
        </w:rPr>
        <w:lastRenderedPageBreak/>
        <mc:AlternateContent>
          <mc:Choice Requires="wps">
            <w:drawing>
              <wp:anchor distT="0" distB="0" distL="114300" distR="114300" simplePos="0" relativeHeight="251785728" behindDoc="0" locked="0" layoutInCell="1" allowOverlap="1" wp14:anchorId="318386A9" wp14:editId="091F81B1">
                <wp:simplePos x="0" y="0"/>
                <wp:positionH relativeFrom="margin">
                  <wp:align>left</wp:align>
                </wp:positionH>
                <wp:positionV relativeFrom="paragraph">
                  <wp:posOffset>158750</wp:posOffset>
                </wp:positionV>
                <wp:extent cx="2229485" cy="971550"/>
                <wp:effectExtent l="0" t="0" r="0" b="0"/>
                <wp:wrapThrough wrapText="bothSides">
                  <wp:wrapPolygon edited="0">
                    <wp:start x="0" y="0"/>
                    <wp:lineTo x="0" y="21176"/>
                    <wp:lineTo x="21409" y="21176"/>
                    <wp:lineTo x="21409" y="0"/>
                    <wp:lineTo x="0" y="0"/>
                  </wp:wrapPolygon>
                </wp:wrapThrough>
                <wp:docPr id="6854677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971550"/>
                        </a:xfrm>
                        <a:prstGeom prst="rect">
                          <a:avLst/>
                        </a:prstGeom>
                        <a:solidFill>
                          <a:schemeClr val="bg1">
                            <a:lumMod val="85000"/>
                          </a:schemeClr>
                        </a:solidFill>
                        <a:ln w="9525">
                          <a:noFill/>
                          <a:miter lim="800000"/>
                          <a:headEnd/>
                          <a:tailEnd/>
                        </a:ln>
                      </wps:spPr>
                      <wps:txbx>
                        <w:txbxContent>
                          <w:p w14:paraId="1B15823D" w14:textId="77777777" w:rsidR="00F87915" w:rsidRDefault="00F87915" w:rsidP="00F303B8">
                            <w:pPr>
                              <w:shd w:val="clear" w:color="auto" w:fill="D9D9D9" w:themeFill="background1" w:themeFillShade="D9"/>
                              <w:rPr>
                                <w:b/>
                              </w:rPr>
                            </w:pPr>
                            <w:r>
                              <w:rPr>
                                <w:b/>
                              </w:rPr>
                              <w:t>BAHAN</w:t>
                            </w:r>
                          </w:p>
                          <w:p w14:paraId="2332318F" w14:textId="77777777" w:rsidR="00F87915" w:rsidRPr="007C6C7C" w:rsidRDefault="00F87915" w:rsidP="00F303B8">
                            <w:pPr>
                              <w:shd w:val="clear" w:color="auto" w:fill="D9D9D9" w:themeFill="background1" w:themeFillShade="D9"/>
                              <w:rPr>
                                <w:b/>
                              </w:rPr>
                            </w:pPr>
                            <w:r>
                              <w:rPr>
                                <w:b/>
                              </w:rPr>
                              <w:t>PEMAHAMAN ALKITAB 5</w:t>
                            </w:r>
                          </w:p>
                          <w:p w14:paraId="57A3F4CB" w14:textId="77777777" w:rsidR="00F87915" w:rsidRDefault="00F87915" w:rsidP="00F303B8">
                            <w:pPr>
                              <w:pBdr>
                                <w:top w:val="single" w:sz="4" w:space="1" w:color="7F7F7F"/>
                              </w:pBdr>
                              <w:shd w:val="clear" w:color="auto" w:fill="D9D9D9" w:themeFill="background1" w:themeFillShade="D9"/>
                              <w:rPr>
                                <w:rFonts w:cs="Calibri"/>
                                <w:bCs/>
                                <w:sz w:val="20"/>
                                <w:szCs w:val="20"/>
                              </w:rPr>
                            </w:pPr>
                          </w:p>
                          <w:p w14:paraId="7854E561" w14:textId="77777777" w:rsidR="00F303B8" w:rsidRDefault="00F87915" w:rsidP="00F303B8">
                            <w:pPr>
                              <w:shd w:val="clear" w:color="auto" w:fill="D9D9D9" w:themeFill="background1" w:themeFillShade="D9"/>
                              <w:ind w:left="1260" w:hanging="1260"/>
                              <w:rPr>
                                <w:rFonts w:cs="Calibri"/>
                                <w:b/>
                                <w:sz w:val="20"/>
                                <w:szCs w:val="20"/>
                              </w:rPr>
                            </w:pPr>
                            <w:r w:rsidRPr="00F303B8">
                              <w:rPr>
                                <w:rFonts w:cs="Calibri"/>
                                <w:b/>
                                <w:sz w:val="20"/>
                                <w:szCs w:val="20"/>
                              </w:rPr>
                              <w:t>Bacaan:</w:t>
                            </w:r>
                            <w:r w:rsidRPr="00F303B8">
                              <w:rPr>
                                <w:rFonts w:cs="Calibri"/>
                                <w:b/>
                                <w:sz w:val="20"/>
                                <w:szCs w:val="20"/>
                              </w:rPr>
                              <w:tab/>
                            </w:r>
                          </w:p>
                          <w:p w14:paraId="47F2F247" w14:textId="18BF2757" w:rsidR="00F87915" w:rsidRPr="00F303B8" w:rsidRDefault="00F87915" w:rsidP="00F303B8">
                            <w:pPr>
                              <w:shd w:val="clear" w:color="auto" w:fill="D9D9D9" w:themeFill="background1" w:themeFillShade="D9"/>
                              <w:ind w:left="1260" w:hanging="1260"/>
                              <w:rPr>
                                <w:rFonts w:cs="Calibri"/>
                                <w:b/>
                                <w:sz w:val="20"/>
                                <w:szCs w:val="20"/>
                              </w:rPr>
                            </w:pPr>
                            <w:r w:rsidRPr="00F303B8">
                              <w:rPr>
                                <w:rFonts w:cs="Calibri Light"/>
                                <w:b/>
                                <w:color w:val="000000"/>
                                <w:sz w:val="20"/>
                                <w:szCs w:val="20"/>
                              </w:rPr>
                              <w:t>Yesaya 43: 16-21</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18386A9" id="_x0000_s1125" type="#_x0000_t202" style="position:absolute;margin-left:0;margin-top:12.5pt;width:175.55pt;height:76.5pt;z-index:2517857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" fillcolor="#d8d8d8 [2732]" stroked="f">
                <v:textbox>
                  <w:txbxContent>
                    <w:p w14:paraId="1B15823D" w14:textId="77777777" w:rsidR="00F87915" w:rsidRDefault="00F87915" w:rsidP="00F303B8">
                      <w:pPr>
                        <w:shd w:val="clear" w:color="auto" w:fill="D9D9D9" w:themeFill="background1" w:themeFillShade="D9"/>
                        <w:rPr>
                          <w:b/>
                        </w:rPr>
                      </w:pPr>
                      <w:r>
                        <w:rPr>
                          <w:b/>
                        </w:rPr>
                        <w:t>BAHAN</w:t>
                      </w:r>
                    </w:p>
                    <w:p w14:paraId="2332318F" w14:textId="77777777" w:rsidR="00F87915" w:rsidRPr="007C6C7C" w:rsidRDefault="00F87915" w:rsidP="00F303B8">
                      <w:pPr>
                        <w:shd w:val="clear" w:color="auto" w:fill="D9D9D9" w:themeFill="background1" w:themeFillShade="D9"/>
                        <w:rPr>
                          <w:b/>
                        </w:rPr>
                      </w:pPr>
                      <w:r>
                        <w:rPr>
                          <w:b/>
                        </w:rPr>
                        <w:t>PEMAHAMAN ALKITAB 5</w:t>
                      </w:r>
                    </w:p>
                    <w:p w14:paraId="57A3F4CB" w14:textId="77777777" w:rsidR="00F87915" w:rsidRDefault="00F87915" w:rsidP="00F303B8">
                      <w:pPr>
                        <w:pBdr>
                          <w:top w:val="single" w:sz="4" w:space="1" w:color="7F7F7F"/>
                        </w:pBdr>
                        <w:shd w:val="clear" w:color="auto" w:fill="D9D9D9" w:themeFill="background1" w:themeFillShade="D9"/>
                        <w:rPr>
                          <w:rFonts w:cs="Calibri"/>
                          <w:bCs/>
                          <w:sz w:val="20"/>
                          <w:szCs w:val="20"/>
                        </w:rPr>
                      </w:pPr>
                    </w:p>
                    <w:p w14:paraId="7854E561" w14:textId="77777777" w:rsidR="00F303B8" w:rsidRDefault="00F87915" w:rsidP="00F303B8">
                      <w:pPr>
                        <w:shd w:val="clear" w:color="auto" w:fill="D9D9D9" w:themeFill="background1" w:themeFillShade="D9"/>
                        <w:ind w:left="1260" w:hanging="1260"/>
                        <w:rPr>
                          <w:rFonts w:cs="Calibri"/>
                          <w:b/>
                          <w:sz w:val="20"/>
                          <w:szCs w:val="20"/>
                        </w:rPr>
                      </w:pPr>
                      <w:r w:rsidRPr="00F303B8">
                        <w:rPr>
                          <w:rFonts w:cs="Calibri"/>
                          <w:b/>
                          <w:sz w:val="20"/>
                          <w:szCs w:val="20"/>
                        </w:rPr>
                        <w:t>Bacaan:</w:t>
                      </w:r>
                      <w:r w:rsidRPr="00F303B8">
                        <w:rPr>
                          <w:rFonts w:cs="Calibri"/>
                          <w:b/>
                          <w:sz w:val="20"/>
                          <w:szCs w:val="20"/>
                        </w:rPr>
                        <w:tab/>
                      </w:r>
                    </w:p>
                    <w:p w14:paraId="47F2F247" w14:textId="18BF2757" w:rsidR="00F87915" w:rsidRPr="00F303B8" w:rsidRDefault="00F87915" w:rsidP="00F303B8">
                      <w:pPr>
                        <w:shd w:val="clear" w:color="auto" w:fill="D9D9D9" w:themeFill="background1" w:themeFillShade="D9"/>
                        <w:ind w:left="1260" w:hanging="1260"/>
                        <w:rPr>
                          <w:rFonts w:cs="Calibri"/>
                          <w:b/>
                          <w:sz w:val="20"/>
                          <w:szCs w:val="20"/>
                        </w:rPr>
                      </w:pPr>
                      <w:r w:rsidRPr="00F303B8">
                        <w:rPr>
                          <w:rFonts w:cs="Calibri Light"/>
                          <w:b/>
                          <w:color w:val="000000"/>
                          <w:sz w:val="20"/>
                          <w:szCs w:val="20"/>
                        </w:rPr>
                        <w:t>Yesaya 43: 16-21</w:t>
                      </w:r>
                    </w:p>
                  </w:txbxContent>
                </v:textbox>
                <w10:wrap type="through" anchorx="margin"/>
              </v:shape>
            </w:pict>
          </mc:Fallback>
        </mc:AlternateContent>
      </w:r>
      <w:r w:rsidRPr="00813992">
        <w:rPr>
          <w:noProof/>
          <w:lang w:val="id-ID"/>
        </w:rPr>
        <mc:AlternateContent>
          <mc:Choice Requires="wps">
            <w:drawing>
              <wp:anchor distT="45720" distB="45720" distL="114300" distR="114300" simplePos="0" relativeHeight="251784704" behindDoc="1" locked="0" layoutInCell="1" allowOverlap="1" wp14:anchorId="16C31F3F" wp14:editId="56927FA3">
                <wp:simplePos x="0" y="0"/>
                <wp:positionH relativeFrom="margin">
                  <wp:align>right</wp:align>
                </wp:positionH>
                <wp:positionV relativeFrom="paragraph">
                  <wp:posOffset>338427</wp:posOffset>
                </wp:positionV>
                <wp:extent cx="1662430" cy="548640"/>
                <wp:effectExtent l="0" t="0" r="0" b="3810"/>
                <wp:wrapThrough wrapText="bothSides">
                  <wp:wrapPolygon edited="0">
                    <wp:start x="0" y="0"/>
                    <wp:lineTo x="0" y="21000"/>
                    <wp:lineTo x="21286" y="21000"/>
                    <wp:lineTo x="21286" y="0"/>
                    <wp:lineTo x="0" y="0"/>
                  </wp:wrapPolygon>
                </wp:wrapThrough>
                <wp:docPr id="195160587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548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D3ACF7" w14:textId="77777777" w:rsidR="00F87915" w:rsidRPr="00055BA2" w:rsidRDefault="00F87915" w:rsidP="00F87915">
                            <w:pPr>
                              <w:jc w:val="center"/>
                              <w:rPr>
                                <w:rFonts w:ascii="Cooper Black" w:eastAsia="SimSun" w:hAnsi="Cooper Black" w:cs="SimSun"/>
                                <w:sz w:val="28"/>
                                <w:szCs w:val="32"/>
                              </w:rPr>
                            </w:pPr>
                            <w:r>
                              <w:rPr>
                                <w:rFonts w:ascii="Cooper Black" w:eastAsia="SimSun" w:hAnsi="Cooper Black" w:cs="SimSun"/>
                                <w:sz w:val="28"/>
                                <w:szCs w:val="32"/>
                              </w:rPr>
                              <w:t>Jalan Istimewa</w:t>
                            </w:r>
                          </w:p>
                          <w:p w14:paraId="119F530E" w14:textId="77777777" w:rsidR="00F87915" w:rsidRPr="00055BA2" w:rsidRDefault="00F87915" w:rsidP="00F87915">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6C31F3F" id="_x0000_s1126" type="#_x0000_t202" style="position:absolute;margin-left:79.7pt;margin-top:26.65pt;width:130.9pt;height:43.2pt;z-index:-2515317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" stroked="f">
                <v:textbox>
                  <w:txbxContent>
                    <w:p w14:paraId="56D3ACF7" w14:textId="77777777" w:rsidR="00F87915" w:rsidRPr="00055BA2" w:rsidRDefault="00F87915" w:rsidP="00F87915">
                      <w:pPr>
                        <w:jc w:val="center"/>
                        <w:rPr>
                          <w:rFonts w:ascii="Cooper Black" w:eastAsia="SimSun" w:hAnsi="Cooper Black" w:cs="SimSun"/>
                          <w:sz w:val="28"/>
                          <w:szCs w:val="32"/>
                        </w:rPr>
                      </w:pPr>
                      <w:r>
                        <w:rPr>
                          <w:rFonts w:ascii="Cooper Black" w:eastAsia="SimSun" w:hAnsi="Cooper Black" w:cs="SimSun"/>
                          <w:sz w:val="28"/>
                          <w:szCs w:val="32"/>
                        </w:rPr>
                        <w:t>Jalan Istimewa</w:t>
                      </w:r>
                    </w:p>
                    <w:p w14:paraId="119F530E" w14:textId="77777777" w:rsidR="00F87915" w:rsidRPr="00055BA2" w:rsidRDefault="00F87915" w:rsidP="00F87915">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txbxContent>
                </v:textbox>
                <w10:wrap type="through" anchorx="margin"/>
              </v:shape>
            </w:pict>
          </mc:Fallback>
        </mc:AlternateContent>
      </w:r>
    </w:p>
    <w:p w14:paraId="38AAC9D0" w14:textId="77777777" w:rsidR="00F87915" w:rsidRPr="00813992" w:rsidRDefault="00F87915" w:rsidP="00F87915">
      <w:pPr>
        <w:rPr>
          <w:b/>
          <w:bCs/>
          <w:lang w:val="id-ID"/>
        </w:rPr>
      </w:pPr>
    </w:p>
    <w:p w14:paraId="0B0CFBCB" w14:textId="77777777" w:rsidR="00F87915" w:rsidRPr="00813992" w:rsidRDefault="00F87915" w:rsidP="00F87915">
      <w:pPr>
        <w:rPr>
          <w:b/>
          <w:bCs/>
          <w:lang w:val="id-ID"/>
        </w:rPr>
      </w:pPr>
    </w:p>
    <w:p w14:paraId="0C245C50" w14:textId="77777777" w:rsidR="00F87915" w:rsidRPr="00813992" w:rsidRDefault="00F87915" w:rsidP="00F87915">
      <w:pPr>
        <w:jc w:val="both"/>
        <w:rPr>
          <w:b/>
          <w:bCs/>
          <w:lang w:val="id-ID"/>
        </w:rPr>
      </w:pPr>
      <w:r w:rsidRPr="00813992">
        <w:rPr>
          <w:b/>
          <w:bCs/>
          <w:lang w:val="id-ID"/>
        </w:rPr>
        <w:t>Pengantar</w:t>
      </w:r>
    </w:p>
    <w:p w14:paraId="69F61A10" w14:textId="77777777" w:rsidR="00F87915" w:rsidRPr="00813992" w:rsidRDefault="00F87915" w:rsidP="00F87915">
      <w:pPr>
        <w:jc w:val="both"/>
        <w:rPr>
          <w:rFonts w:cs="Calibri Light"/>
          <w:spacing w:val="-2"/>
          <w:lang w:val="id-ID"/>
        </w:rPr>
      </w:pPr>
      <w:r w:rsidRPr="00813992">
        <w:rPr>
          <w:rFonts w:cs="Calibri Light"/>
          <w:spacing w:val="-2"/>
          <w:lang w:val="id-ID"/>
        </w:rPr>
        <w:t>Jika disuruh memilih, manakah yang akan dipilih?</w:t>
      </w:r>
    </w:p>
    <w:p w14:paraId="2152D013" w14:textId="77777777" w:rsidR="00F87915" w:rsidRPr="00813992" w:rsidRDefault="00F87915" w:rsidP="00F87915">
      <w:pPr>
        <w:pStyle w:val="DaftarParagraf"/>
        <w:widowControl/>
        <w:numPr>
          <w:ilvl w:val="0"/>
          <w:numId w:val="108"/>
        </w:numPr>
        <w:autoSpaceDE/>
        <w:autoSpaceDN/>
        <w:ind w:left="426"/>
        <w:contextualSpacing/>
        <w:rPr>
          <w:rFonts w:cs="Calibri Light"/>
          <w:spacing w:val="-2"/>
          <w:lang w:val="id-ID"/>
        </w:rPr>
      </w:pPr>
      <w:r w:rsidRPr="00813992">
        <w:rPr>
          <w:rFonts w:cs="Calibri Light"/>
          <w:spacing w:val="-2"/>
          <w:lang w:val="id-ID"/>
        </w:rPr>
        <w:t xml:space="preserve">Menunggu </w:t>
      </w:r>
      <w:r w:rsidRPr="00813992">
        <w:rPr>
          <w:rFonts w:cs="Calibri Light"/>
          <w:i/>
          <w:iCs/>
          <w:spacing w:val="-2"/>
          <w:lang w:val="id-ID"/>
        </w:rPr>
        <w:t xml:space="preserve">traffic light </w:t>
      </w:r>
      <w:r w:rsidRPr="00813992">
        <w:rPr>
          <w:rFonts w:cs="Calibri Light"/>
          <w:spacing w:val="-2"/>
          <w:lang w:val="id-ID"/>
        </w:rPr>
        <w:t>berwarna merah atau putar melalui jalur lain yang lebih jauh?</w:t>
      </w:r>
    </w:p>
    <w:p w14:paraId="010530D6" w14:textId="77777777" w:rsidR="00F87915" w:rsidRPr="00813992" w:rsidRDefault="00F87915" w:rsidP="00F87915">
      <w:pPr>
        <w:pStyle w:val="DaftarParagraf"/>
        <w:widowControl/>
        <w:numPr>
          <w:ilvl w:val="0"/>
          <w:numId w:val="108"/>
        </w:numPr>
        <w:autoSpaceDE/>
        <w:autoSpaceDN/>
        <w:ind w:left="426"/>
        <w:contextualSpacing/>
        <w:rPr>
          <w:rFonts w:cs="Calibri Light"/>
          <w:spacing w:val="-2"/>
          <w:lang w:val="id-ID"/>
        </w:rPr>
      </w:pPr>
      <w:r w:rsidRPr="00813992">
        <w:rPr>
          <w:rFonts w:cs="Calibri Light"/>
          <w:spacing w:val="-2"/>
          <w:lang w:val="id-ID"/>
        </w:rPr>
        <w:t xml:space="preserve">Berkutat di jalur </w:t>
      </w:r>
      <w:r w:rsidRPr="00813992">
        <w:rPr>
          <w:rFonts w:cs="Calibri Light"/>
          <w:i/>
          <w:iCs/>
          <w:spacing w:val="-2"/>
          <w:lang w:val="id-ID"/>
        </w:rPr>
        <w:t>gmaps</w:t>
      </w:r>
      <w:r w:rsidRPr="00813992">
        <w:rPr>
          <w:rFonts w:cs="Calibri Light"/>
          <w:spacing w:val="-2"/>
          <w:lang w:val="id-ID"/>
        </w:rPr>
        <w:t xml:space="preserve"> berwarna merah, atau memilih jalur lain?</w:t>
      </w:r>
    </w:p>
    <w:p w14:paraId="3F2F439B" w14:textId="77777777" w:rsidR="00F87915" w:rsidRPr="00813992" w:rsidRDefault="00F87915" w:rsidP="00F87915">
      <w:pPr>
        <w:pStyle w:val="DaftarParagraf"/>
        <w:widowControl/>
        <w:numPr>
          <w:ilvl w:val="0"/>
          <w:numId w:val="108"/>
        </w:numPr>
        <w:autoSpaceDE/>
        <w:autoSpaceDN/>
        <w:ind w:left="426"/>
        <w:contextualSpacing/>
        <w:rPr>
          <w:rFonts w:cs="Calibri Light"/>
          <w:spacing w:val="-2"/>
          <w:lang w:val="id-ID"/>
        </w:rPr>
      </w:pPr>
      <w:r w:rsidRPr="00813992">
        <w:rPr>
          <w:rFonts w:cs="Calibri Light"/>
          <w:spacing w:val="-2"/>
          <w:lang w:val="id-ID"/>
        </w:rPr>
        <w:t>Melewati jalur terpendek tetapi berbatuan dan kecil, atau jalur lebih jauh tetapi  halus dan rata?</w:t>
      </w:r>
    </w:p>
    <w:p w14:paraId="13415E30" w14:textId="77777777" w:rsidR="00F87915" w:rsidRPr="00813992" w:rsidRDefault="00F87915" w:rsidP="00F87915">
      <w:pPr>
        <w:jc w:val="both"/>
        <w:rPr>
          <w:rFonts w:cs="Calibri Light"/>
          <w:spacing w:val="-2"/>
          <w:lang w:val="id-ID"/>
        </w:rPr>
      </w:pPr>
    </w:p>
    <w:p w14:paraId="4DC72450" w14:textId="2F863A8C" w:rsidR="00F87915" w:rsidRPr="00813992" w:rsidRDefault="00F87915" w:rsidP="00F87915">
      <w:pPr>
        <w:ind w:firstLine="567"/>
        <w:jc w:val="both"/>
        <w:rPr>
          <w:rFonts w:cs="Calibri Light"/>
          <w:spacing w:val="-2"/>
          <w:lang w:val="id-ID"/>
        </w:rPr>
      </w:pPr>
      <w:r w:rsidRPr="00813992">
        <w:rPr>
          <w:rFonts w:cs="Calibri Light"/>
          <w:spacing w:val="-2"/>
          <w:lang w:val="id-ID"/>
        </w:rPr>
        <w:t>Kecenderungan manusia adalah mencari yang nyaman, yang mudah, dan yang menyenangkan untuk dirinya. Slogan seperti, “</w:t>
      </w:r>
      <w:r w:rsidRPr="00813992">
        <w:rPr>
          <w:rFonts w:cs="Calibri Light"/>
          <w:i/>
          <w:iCs/>
          <w:spacing w:val="-2"/>
          <w:lang w:val="id-ID"/>
        </w:rPr>
        <w:t xml:space="preserve">Kalau ada yang mudah, mengapa harus pilih yang sulit” </w:t>
      </w:r>
      <w:r w:rsidRPr="00813992">
        <w:rPr>
          <w:rFonts w:cs="Calibri Light"/>
          <w:spacing w:val="-2"/>
          <w:lang w:val="id-ID"/>
        </w:rPr>
        <w:t xml:space="preserve">seakan sudah </w:t>
      </w:r>
      <w:r w:rsidR="002A628D" w:rsidRPr="00813992">
        <w:rPr>
          <w:rFonts w:cs="Calibri Light"/>
          <w:spacing w:val="-2"/>
          <w:lang w:val="id-ID"/>
        </w:rPr>
        <w:t>mendarah</w:t>
      </w:r>
      <w:r w:rsidRPr="00813992">
        <w:rPr>
          <w:rFonts w:cs="Calibri Light"/>
          <w:spacing w:val="-2"/>
          <w:lang w:val="id-ID"/>
        </w:rPr>
        <w:t xml:space="preserve"> daging, terlebih dengan tantangan era modern yang serba instan sehingga membuat manusia akan memilih jalan yang lebih mudah, sederhana, dan nyaman. Keadaan ini kemudian membuat manusia mempertanyakan kebaikan Tuhan ketika mereka menghadapi jalan yang sebaliknya. Manusia terkadang bahkan gagal melihat kehadiran Tuhan dalam kelemahan dan kesulitan yang dialami. </w:t>
      </w:r>
    </w:p>
    <w:p w14:paraId="6BC8F8D6" w14:textId="77777777" w:rsidR="00F87915" w:rsidRPr="00813992" w:rsidRDefault="00F87915" w:rsidP="00F87915">
      <w:pPr>
        <w:ind w:firstLine="567"/>
        <w:jc w:val="both"/>
        <w:rPr>
          <w:rFonts w:cs="Calibri Light"/>
          <w:spacing w:val="-2"/>
          <w:lang w:val="id-ID"/>
        </w:rPr>
      </w:pPr>
      <w:r w:rsidRPr="00813992">
        <w:rPr>
          <w:rFonts w:cs="Calibri Light"/>
          <w:spacing w:val="-2"/>
          <w:lang w:val="id-ID"/>
        </w:rPr>
        <w:t>Perikop kita saat ini menolong kita untuk melihat bahwa ternyata Allah akan menuntun bangsa Israel melewati jalan yang tidak mudah, jalan yang sering dihindari oleh orang banyak saat itu. Namun, Allah menuntun mereka melalui jalan tersebut. Jalan yang tidak mudah dan tidak nyaman menurut kacamata manusia justru dipakai Allah untuk menyempurnakan kasih-Nya bagi kehidupan umat.</w:t>
      </w:r>
    </w:p>
    <w:p w14:paraId="3B2B8939" w14:textId="77777777" w:rsidR="00F87915" w:rsidRPr="00813992" w:rsidRDefault="00F87915" w:rsidP="00F87915">
      <w:pPr>
        <w:jc w:val="both"/>
        <w:rPr>
          <w:rFonts w:cs="Calibri Light"/>
          <w:b/>
          <w:bCs/>
          <w:lang w:val="id-ID"/>
        </w:rPr>
      </w:pPr>
    </w:p>
    <w:p w14:paraId="3F1B80EC" w14:textId="558A715B" w:rsidR="00F87915" w:rsidRPr="00813992" w:rsidRDefault="00F87915" w:rsidP="00F87915">
      <w:pPr>
        <w:jc w:val="both"/>
        <w:rPr>
          <w:rFonts w:cs="Calibri Light"/>
          <w:b/>
          <w:bCs/>
          <w:lang w:val="id-ID"/>
        </w:rPr>
      </w:pPr>
      <w:r w:rsidRPr="00813992">
        <w:rPr>
          <w:rFonts w:cs="Calibri Light"/>
          <w:b/>
          <w:bCs/>
          <w:lang w:val="id-ID"/>
        </w:rPr>
        <w:t>Pemahaman Singkat Yesaya 43: 16-21</w:t>
      </w:r>
    </w:p>
    <w:p w14:paraId="1D2DAD76" w14:textId="77777777" w:rsidR="00F87915" w:rsidRPr="00813992" w:rsidRDefault="00F87915" w:rsidP="00F87915">
      <w:pPr>
        <w:jc w:val="both"/>
        <w:rPr>
          <w:rFonts w:cs="Calibri Light"/>
          <w:lang w:val="id-ID"/>
        </w:rPr>
      </w:pPr>
      <w:r w:rsidRPr="00813992">
        <w:rPr>
          <w:rFonts w:cs="Calibri Light"/>
          <w:lang w:val="id-ID"/>
        </w:rPr>
        <w:t xml:space="preserve">Seperti kita ketahui bahwa kitab Yesaya dibagi menjadi tiga bagian, yaitu: </w:t>
      </w:r>
    </w:p>
    <w:p w14:paraId="7C644588" w14:textId="77777777" w:rsidR="00F87915" w:rsidRPr="00813992" w:rsidRDefault="00F87915" w:rsidP="00F87915">
      <w:pPr>
        <w:pStyle w:val="DaftarParagraf"/>
        <w:widowControl/>
        <w:numPr>
          <w:ilvl w:val="0"/>
          <w:numId w:val="109"/>
        </w:numPr>
        <w:autoSpaceDE/>
        <w:autoSpaceDN/>
        <w:contextualSpacing/>
        <w:rPr>
          <w:rFonts w:cs="Calibri Light"/>
          <w:b/>
          <w:bCs/>
          <w:lang w:val="id-ID"/>
        </w:rPr>
      </w:pPr>
      <w:r w:rsidRPr="00813992">
        <w:rPr>
          <w:rFonts w:cs="Calibri Light"/>
          <w:b/>
          <w:bCs/>
          <w:lang w:val="id-ID"/>
        </w:rPr>
        <w:lastRenderedPageBreak/>
        <w:t>Proto Yesaya – Yesaya Pertama, pra-pembuangan (Yesaya 1-39)</w:t>
      </w:r>
    </w:p>
    <w:p w14:paraId="2DCC5F0E" w14:textId="77777777" w:rsidR="00F87915" w:rsidRPr="00813992" w:rsidRDefault="00F87915" w:rsidP="00F87915">
      <w:pPr>
        <w:tabs>
          <w:tab w:val="left" w:pos="709"/>
        </w:tabs>
        <w:ind w:left="709"/>
        <w:jc w:val="both"/>
        <w:rPr>
          <w:rFonts w:cs="Calibri Light"/>
          <w:b/>
          <w:bCs/>
          <w:lang w:val="id-ID"/>
        </w:rPr>
      </w:pPr>
      <w:r w:rsidRPr="00813992">
        <w:rPr>
          <w:rFonts w:cs="Calibri Light"/>
          <w:lang w:val="id-ID"/>
        </w:rPr>
        <w:t xml:space="preserve">Sebagian besar </w:t>
      </w:r>
      <w:r w:rsidRPr="00813992">
        <w:rPr>
          <w:rFonts w:cs="Calibri Light"/>
          <w:i/>
          <w:iCs/>
          <w:lang w:val="id-ID"/>
        </w:rPr>
        <w:t>proto Yesaya</w:t>
      </w:r>
      <w:r w:rsidRPr="00813992">
        <w:rPr>
          <w:rFonts w:cs="Calibri Light"/>
          <w:lang w:val="id-ID"/>
        </w:rPr>
        <w:t xml:space="preserve"> berisi peringatan pada masa pra-pembuangan kepada umat Israel (secara terkhusus) tentang hukuman akibat dosa. Karena itu, mereka dipanggil untuk bertobat dan kembali kepada Tuhan.</w:t>
      </w:r>
    </w:p>
    <w:p w14:paraId="14675E40" w14:textId="77777777" w:rsidR="00F87915" w:rsidRPr="00813992" w:rsidRDefault="00F87915" w:rsidP="00F87915">
      <w:pPr>
        <w:pStyle w:val="DaftarParagraf"/>
        <w:widowControl/>
        <w:numPr>
          <w:ilvl w:val="0"/>
          <w:numId w:val="109"/>
        </w:numPr>
        <w:tabs>
          <w:tab w:val="left" w:pos="709"/>
        </w:tabs>
        <w:autoSpaceDE/>
        <w:autoSpaceDN/>
        <w:contextualSpacing/>
        <w:rPr>
          <w:rFonts w:cs="Calibri Light"/>
          <w:b/>
          <w:bCs/>
          <w:lang w:val="id-ID"/>
        </w:rPr>
      </w:pPr>
      <w:r w:rsidRPr="00813992">
        <w:rPr>
          <w:rFonts w:cs="Calibri Light"/>
          <w:b/>
          <w:bCs/>
          <w:lang w:val="id-ID"/>
        </w:rPr>
        <w:t>Deutero Yesaya – Yesaya Kedua, masa pembuangan (Yesaya 40-55)</w:t>
      </w:r>
    </w:p>
    <w:p w14:paraId="5C977FA3" w14:textId="77777777" w:rsidR="00F87915" w:rsidRPr="00813992" w:rsidRDefault="00F87915" w:rsidP="00F87915">
      <w:pPr>
        <w:tabs>
          <w:tab w:val="num" w:pos="720"/>
        </w:tabs>
        <w:ind w:left="720"/>
        <w:jc w:val="both"/>
        <w:rPr>
          <w:rFonts w:cs="Calibri Light"/>
          <w:lang w:val="id-ID"/>
        </w:rPr>
      </w:pPr>
      <w:r w:rsidRPr="00813992">
        <w:rPr>
          <w:rFonts w:cs="Calibri Light"/>
          <w:lang w:val="id-ID"/>
        </w:rPr>
        <w:t>Bagian ini ditujukan pada masa pembuangan di Babel, memberikan penghiburan bagi umat Israel yang sedang tertekan, yakni adanya janji pemulihan, kelepasan dari pembuangan, dan pengharapan akan datangnya Mesias.</w:t>
      </w:r>
    </w:p>
    <w:p w14:paraId="3B086782" w14:textId="77777777" w:rsidR="00F87915" w:rsidRPr="00813992" w:rsidRDefault="00F87915" w:rsidP="00F87915">
      <w:pPr>
        <w:pStyle w:val="DaftarParagraf"/>
        <w:widowControl/>
        <w:numPr>
          <w:ilvl w:val="0"/>
          <w:numId w:val="109"/>
        </w:numPr>
        <w:autoSpaceDE/>
        <w:autoSpaceDN/>
        <w:contextualSpacing/>
        <w:rPr>
          <w:rFonts w:cs="Calibri Light"/>
          <w:b/>
          <w:bCs/>
          <w:lang w:val="id-ID"/>
        </w:rPr>
      </w:pPr>
      <w:r w:rsidRPr="00813992">
        <w:rPr>
          <w:rFonts w:cs="Calibri Light"/>
          <w:b/>
          <w:bCs/>
          <w:lang w:val="id-ID"/>
        </w:rPr>
        <w:t>Yesaya Trito – Yesaya Ketiga, pasca pembuangan (Yesaya 56–66)</w:t>
      </w:r>
    </w:p>
    <w:p w14:paraId="4C77B128" w14:textId="77777777" w:rsidR="00F87915" w:rsidRPr="00813992" w:rsidRDefault="00F87915" w:rsidP="00F87915">
      <w:pPr>
        <w:ind w:left="720"/>
        <w:jc w:val="both"/>
        <w:rPr>
          <w:rFonts w:cs="Calibri Light"/>
          <w:lang w:val="id-ID"/>
        </w:rPr>
      </w:pPr>
      <w:r w:rsidRPr="00813992">
        <w:rPr>
          <w:rFonts w:cs="Calibri Light"/>
          <w:lang w:val="id-ID"/>
        </w:rPr>
        <w:t xml:space="preserve">Bagian ini ditulis ketika umat Israel mulai kembali ke tanah mereka. Yesaya menekankan pemulihan, keadilan, serta penciptaan langit dan bumi yang baru. Di sini terlihat pengharapan akan masa depan yang indah bagi Israel dan bagi seluruh umat Tuhan. </w:t>
      </w:r>
    </w:p>
    <w:p w14:paraId="26D41796" w14:textId="77777777" w:rsidR="00F87915" w:rsidRPr="00813992" w:rsidRDefault="00F87915" w:rsidP="00F87915">
      <w:pPr>
        <w:jc w:val="both"/>
        <w:rPr>
          <w:rFonts w:cs="Calibri Light"/>
          <w:lang w:val="id-ID"/>
        </w:rPr>
      </w:pPr>
    </w:p>
    <w:p w14:paraId="319996FB" w14:textId="77777777" w:rsidR="00F87915" w:rsidRPr="00813992" w:rsidRDefault="00F87915" w:rsidP="00037481">
      <w:pPr>
        <w:ind w:firstLine="567"/>
        <w:jc w:val="both"/>
        <w:rPr>
          <w:rFonts w:cs="Calibri Light"/>
          <w:lang w:val="id-ID"/>
        </w:rPr>
      </w:pPr>
      <w:r w:rsidRPr="00813992">
        <w:rPr>
          <w:rFonts w:cs="Calibri Light"/>
          <w:lang w:val="id-ID"/>
        </w:rPr>
        <w:t xml:space="preserve">Dengan demikian perikop saat ini menjadi bagian dari </w:t>
      </w:r>
      <w:r w:rsidRPr="00813992">
        <w:rPr>
          <w:rFonts w:cs="Calibri Light"/>
          <w:i/>
          <w:iCs/>
          <w:lang w:val="id-ID"/>
        </w:rPr>
        <w:t xml:space="preserve">deutero-Yesaya </w:t>
      </w:r>
      <w:r w:rsidRPr="00813992">
        <w:rPr>
          <w:rFonts w:cs="Calibri Light"/>
          <w:lang w:val="id-ID"/>
        </w:rPr>
        <w:t xml:space="preserve">(Yes. 40-55), yakni nubuat Yesaya kepada orang-orang Yehuda yang hidup dalam pembuangan di Babel. </w:t>
      </w:r>
    </w:p>
    <w:p w14:paraId="37F78926" w14:textId="77777777" w:rsidR="00F87915" w:rsidRPr="00813992" w:rsidRDefault="00F87915" w:rsidP="00037481">
      <w:pPr>
        <w:ind w:firstLine="567"/>
        <w:jc w:val="both"/>
        <w:rPr>
          <w:rFonts w:cs="Calibri Light"/>
          <w:lang w:val="id-ID"/>
        </w:rPr>
      </w:pPr>
      <w:r w:rsidRPr="00813992">
        <w:rPr>
          <w:rFonts w:cs="Calibri Light"/>
          <w:lang w:val="id-ID"/>
        </w:rPr>
        <w:t xml:space="preserve">Dalam perikop ini sang nabi menubuatkan bahwa orang-orang Yehuda akan dipakai untuk menjadi saksi karya Allah yang menyelamatkan. Mereka yang saat itu sedang dalam pembuangan akan melihat dan menyaksikan bahwa Allah sungguh menyertai umat-Nya bahkan melalui situasi yang tidak mudah. </w:t>
      </w:r>
    </w:p>
    <w:p w14:paraId="17463B2C" w14:textId="77777777" w:rsidR="00F87915" w:rsidRPr="00813992" w:rsidRDefault="00F87915" w:rsidP="00037481">
      <w:pPr>
        <w:ind w:firstLine="567"/>
        <w:jc w:val="both"/>
        <w:rPr>
          <w:rFonts w:cs="Calibri Light"/>
          <w:lang w:val="id-ID"/>
        </w:rPr>
      </w:pPr>
      <w:r w:rsidRPr="00813992">
        <w:rPr>
          <w:rFonts w:cs="Calibri Light"/>
          <w:lang w:val="id-ID"/>
        </w:rPr>
        <w:t xml:space="preserve">Diawali di ayat 16, ketika mereka diajak untuk kembali mengingat siapakah Allah yang sedang bersama mereka, yaitu Dia yang telah melindungi umat Israel dari kejaran Firaun dan pasukannya saat menyeberangi Laut Teberau (Kel. 14: 15-31). Tampak ingatan atau memori berperan penting dalam kehidupan manusia. Seorang teolog bernama … menyebutkan bahwa dalam ingatan atau memori, tidak hanya mengandung unsur “masa lalu” saja, tetapi ada juga unsur “masa kini” terkait dengan pilihan dalam menatap “masa depan”. Saat mengingat, ia tidak sekadar membawa masa lalu dalam kehidupannya di masa kini, tetapi bagaimana </w:t>
      </w:r>
      <w:r w:rsidRPr="00813992">
        <w:rPr>
          <w:rFonts w:cs="Calibri Light"/>
          <w:lang w:val="id-ID"/>
        </w:rPr>
        <w:lastRenderedPageBreak/>
        <w:t>ingatannya tersebut mendorong dirinya untuk memaknai masa kini menyambut masa depan dengan positif. Dengan demikian, bangsa Israel perlu mengingat apa yang pernah dialaminya agar mereka bisa memaknai masa kini dan masa depan dengan penuh pengharapan.</w:t>
      </w:r>
    </w:p>
    <w:p w14:paraId="741B4558" w14:textId="394B012E" w:rsidR="00F87915" w:rsidRPr="00813992" w:rsidRDefault="00F87915" w:rsidP="00037481">
      <w:pPr>
        <w:ind w:firstLine="567"/>
        <w:jc w:val="both"/>
        <w:rPr>
          <w:rFonts w:cs="Calibri Light"/>
          <w:lang w:val="id-ID"/>
        </w:rPr>
      </w:pPr>
      <w:r w:rsidRPr="00813992">
        <w:rPr>
          <w:rFonts w:cs="Calibri Light"/>
          <w:lang w:val="id-ID"/>
        </w:rPr>
        <w:t xml:space="preserve">Ingatan ini semakin diperkuat dengan ajakan untuk tidak terpaku pada masa lalu (ay.18). Mereka diajak lebih membuka diri dan melihat bahwa Allah dapat menyelamatkan </w:t>
      </w:r>
      <w:r w:rsidRPr="00813992">
        <w:rPr>
          <w:rFonts w:cs="Calibri Light"/>
          <w:noProof/>
          <w:spacing w:val="-2"/>
          <w:lang w:val="id-ID"/>
        </w:rPr>
        <w:drawing>
          <wp:anchor distT="0" distB="0" distL="114300" distR="114300" simplePos="0" relativeHeight="251786752" behindDoc="1" locked="0" layoutInCell="1" allowOverlap="1" wp14:anchorId="4D37828E" wp14:editId="65986277">
            <wp:simplePos x="0" y="0"/>
            <wp:positionH relativeFrom="margin">
              <wp:align>right</wp:align>
            </wp:positionH>
            <wp:positionV relativeFrom="paragraph">
              <wp:posOffset>538231</wp:posOffset>
            </wp:positionV>
            <wp:extent cx="2113915" cy="2666365"/>
            <wp:effectExtent l="0" t="0" r="635" b="635"/>
            <wp:wrapTight wrapText="bothSides">
              <wp:wrapPolygon edited="0">
                <wp:start x="0" y="0"/>
                <wp:lineTo x="0" y="21451"/>
                <wp:lineTo x="21412" y="21451"/>
                <wp:lineTo x="21412" y="0"/>
                <wp:lineTo x="0" y="0"/>
              </wp:wrapPolygon>
            </wp:wrapTight>
            <wp:docPr id="1020908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874670" name="Picture 1307874670"/>
                    <pic:cNvPicPr/>
                  </pic:nvPicPr>
                  <pic:blipFill>
                    <a:blip r:embed="rId25" cstate="print">
                      <a:extLst>
                        <a:ext uri="{BEBA8EAE-BF5A-486C-A8C5-ECC9F3942E4B}">
                          <a14:imgProps xmlns:a14="http://schemas.microsoft.com/office/drawing/2010/main">
                            <a14:imgLayer r:embed="rId26">
                              <a14:imgEffect>
                                <a14:colorTemperature colorTemp="4700"/>
                              </a14:imgEffect>
                            </a14:imgLayer>
                          </a14:imgProps>
                        </a:ext>
                        <a:ext uri="{28A0092B-C50C-407E-A947-70E740481C1C}">
                          <a14:useLocalDpi xmlns:a14="http://schemas.microsoft.com/office/drawing/2010/main" val="0"/>
                        </a:ext>
                      </a:extLst>
                    </a:blip>
                    <a:stretch>
                      <a:fillRect/>
                    </a:stretch>
                  </pic:blipFill>
                  <pic:spPr>
                    <a:xfrm>
                      <a:off x="0" y="0"/>
                      <a:ext cx="2113915" cy="2666365"/>
                    </a:xfrm>
                    <a:prstGeom prst="rect">
                      <a:avLst/>
                    </a:prstGeom>
                  </pic:spPr>
                </pic:pic>
              </a:graphicData>
            </a:graphic>
            <wp14:sizeRelH relativeFrom="page">
              <wp14:pctWidth>0</wp14:pctWidth>
            </wp14:sizeRelH>
            <wp14:sizeRelV relativeFrom="page">
              <wp14:pctHeight>0</wp14:pctHeight>
            </wp14:sizeRelV>
          </wp:anchor>
        </w:drawing>
      </w:r>
      <w:r w:rsidRPr="00813992">
        <w:rPr>
          <w:rFonts w:cs="Calibri Light"/>
          <w:lang w:val="id-ID"/>
        </w:rPr>
        <w:t xml:space="preserve">umat-Nya dengan berbagai cara, tidak terbatas pada satu-dua cara, pada apa yang hanya terjadi di zaman dahulu atau purbakala. </w:t>
      </w:r>
    </w:p>
    <w:p w14:paraId="15A2B28B" w14:textId="0D791B07" w:rsidR="00F87915" w:rsidRPr="00813992" w:rsidRDefault="00F87915" w:rsidP="00037481">
      <w:pPr>
        <w:ind w:firstLine="567"/>
        <w:jc w:val="both"/>
        <w:rPr>
          <w:rFonts w:cs="Calibri Light"/>
          <w:lang w:val="id-ID"/>
        </w:rPr>
      </w:pPr>
      <w:r w:rsidRPr="00813992">
        <w:rPr>
          <w:rFonts w:cs="Calibri Light"/>
          <w:lang w:val="id-ID"/>
        </w:rPr>
        <w:t>Di ayat 19-20, sang nabi berusaha menguraikan bagaimana cara Allah membawa umat-Nya keluar dari Babel kembali ke Yehuda. Mereka akan dituntun melewati suatu gurun (</w:t>
      </w:r>
      <w:r w:rsidRPr="00813992">
        <w:rPr>
          <w:rFonts w:cs="Calibri Light"/>
          <w:i/>
          <w:iCs/>
          <w:lang w:val="id-ID"/>
        </w:rPr>
        <w:t>Gurun Arab)</w:t>
      </w:r>
      <w:r w:rsidRPr="00813992">
        <w:rPr>
          <w:rFonts w:cs="Calibri Light"/>
          <w:lang w:val="id-ID"/>
        </w:rPr>
        <w:t xml:space="preserve"> yang walaupun merupakan jalur terpendek, namun biasanya dihindari oleh orang Babel ketika ke Yehuda karena gersang dan tandus.</w:t>
      </w:r>
      <w:r w:rsidRPr="00813992">
        <w:rPr>
          <w:rStyle w:val="ReferensiCatatanKaki"/>
          <w:rFonts w:cs="Calibri Light"/>
          <w:lang w:val="id-ID"/>
        </w:rPr>
        <w:footnoteReference w:id="5"/>
      </w:r>
      <w:r w:rsidRPr="00813992">
        <w:rPr>
          <w:rFonts w:cs="Calibri Light"/>
          <w:lang w:val="id-ID"/>
        </w:rPr>
        <w:t xml:space="preserve"> Jalur yang berbahaya bagi orang Babel justru akan menjadi jalur karya kasih Allah yang besar dan tidak terduga bagi umat Israel. Umat Israel akan dituntun, dijaga, dan diselamatkan oleh Allah dengan cara-Nya yang ajaib. Melalui peristiwa inilah, mereka dipanggil untuk memberitakan kemasyhuran-Nya (ay.21).</w:t>
      </w:r>
    </w:p>
    <w:p w14:paraId="1DA84E99" w14:textId="77777777" w:rsidR="00F87915" w:rsidRPr="00813992" w:rsidRDefault="00F87915" w:rsidP="00F87915">
      <w:pPr>
        <w:ind w:firstLine="720"/>
        <w:jc w:val="both"/>
        <w:rPr>
          <w:rFonts w:cs="Calibri Light"/>
          <w:b/>
          <w:bCs/>
          <w:lang w:val="id-ID"/>
        </w:rPr>
      </w:pPr>
    </w:p>
    <w:p w14:paraId="2C325747" w14:textId="77777777" w:rsidR="00037481" w:rsidRPr="00813992" w:rsidRDefault="00037481">
      <w:pPr>
        <w:rPr>
          <w:b/>
          <w:bCs/>
          <w:lang w:val="id-ID"/>
        </w:rPr>
      </w:pPr>
      <w:r w:rsidRPr="00813992">
        <w:rPr>
          <w:b/>
          <w:bCs/>
          <w:lang w:val="id-ID"/>
        </w:rPr>
        <w:br w:type="page"/>
      </w:r>
    </w:p>
    <w:p w14:paraId="5CDBFDBA" w14:textId="1DA709DE" w:rsidR="00F87915" w:rsidRPr="00813992" w:rsidRDefault="00F87915" w:rsidP="00F87915">
      <w:pPr>
        <w:jc w:val="both"/>
        <w:rPr>
          <w:b/>
          <w:bCs/>
          <w:lang w:val="id-ID"/>
        </w:rPr>
      </w:pPr>
      <w:r w:rsidRPr="00813992">
        <w:rPr>
          <w:b/>
          <w:bCs/>
          <w:lang w:val="id-ID"/>
        </w:rPr>
        <w:lastRenderedPageBreak/>
        <w:t>Pendalaman Materi/Diskusi:</w:t>
      </w:r>
    </w:p>
    <w:p w14:paraId="7EA1A09C" w14:textId="77777777" w:rsidR="00F87915" w:rsidRPr="00813992" w:rsidRDefault="00F87915" w:rsidP="00037481">
      <w:pPr>
        <w:pStyle w:val="DaftarParagraf"/>
        <w:widowControl/>
        <w:numPr>
          <w:ilvl w:val="0"/>
          <w:numId w:val="110"/>
        </w:numPr>
        <w:autoSpaceDE/>
        <w:autoSpaceDN/>
        <w:ind w:left="284" w:hanging="284"/>
        <w:contextualSpacing/>
        <w:rPr>
          <w:lang w:val="id-ID"/>
        </w:rPr>
      </w:pPr>
      <w:r w:rsidRPr="00813992">
        <w:rPr>
          <w:lang w:val="id-ID"/>
        </w:rPr>
        <w:t xml:space="preserve">Sebelum masuk pada pemaparan materi dan pendalamannya, pemimpin PA bisa memberikan </w:t>
      </w:r>
      <w:r w:rsidRPr="00813992">
        <w:rPr>
          <w:i/>
          <w:iCs/>
          <w:lang w:val="id-ID"/>
        </w:rPr>
        <w:t xml:space="preserve">challenge </w:t>
      </w:r>
      <w:r w:rsidRPr="00813992">
        <w:rPr>
          <w:lang w:val="id-ID"/>
        </w:rPr>
        <w:t xml:space="preserve">berikut kepada peserta. (Mengingat PA ini adalah PA intergenerasional, maka aktivitas yang menarik dapat mendorong antusias anak-anak/generasi muda untuk menikmati PA). </w:t>
      </w:r>
      <w:r w:rsidRPr="00813992">
        <w:rPr>
          <w:i/>
          <w:iCs/>
          <w:lang w:val="id-ID"/>
        </w:rPr>
        <w:t xml:space="preserve">Challenge </w:t>
      </w:r>
      <w:r w:rsidRPr="00813992">
        <w:rPr>
          <w:lang w:val="id-ID"/>
        </w:rPr>
        <w:t>ini bisa diberikan dalam kelompok besar maupun dalam kelompok-kelompok kecil.</w:t>
      </w:r>
    </w:p>
    <w:p w14:paraId="199B6AEC" w14:textId="77777777" w:rsidR="00F87915" w:rsidRPr="00813992" w:rsidRDefault="00F87915" w:rsidP="00037481">
      <w:pPr>
        <w:pStyle w:val="DaftarParagraf"/>
        <w:ind w:left="709" w:hanging="425"/>
        <w:rPr>
          <w:lang w:val="id-ID"/>
        </w:rPr>
      </w:pPr>
      <w:r w:rsidRPr="00813992">
        <w:rPr>
          <w:b/>
          <w:bCs/>
          <w:lang w:val="id-ID"/>
        </w:rPr>
        <w:t xml:space="preserve">Persiapan: </w:t>
      </w:r>
      <w:r w:rsidRPr="00813992">
        <w:rPr>
          <w:lang w:val="id-ID"/>
        </w:rPr>
        <w:t xml:space="preserve">Pemimpin PA bisa menyiapkan plastik yang sudah diisi air secara penuh dan pastikan tidak ada ruang saat mengikatnya seperti pada video berikut:  </w:t>
      </w:r>
      <w:hyperlink r:id="rId64" w:history="1">
        <w:r w:rsidRPr="00813992">
          <w:rPr>
            <w:rStyle w:val="Hyperlink"/>
            <w:lang w:val="id-ID"/>
          </w:rPr>
          <w:t>https://www.youtube.com/shorts/YjvZB9Rf350</w:t>
        </w:r>
      </w:hyperlink>
    </w:p>
    <w:p w14:paraId="7A61A916" w14:textId="77777777" w:rsidR="00F87915" w:rsidRPr="00813992" w:rsidRDefault="00F87915" w:rsidP="00037481">
      <w:pPr>
        <w:pStyle w:val="DaftarParagraf"/>
        <w:ind w:left="709" w:hanging="425"/>
        <w:rPr>
          <w:lang w:val="id-ID"/>
        </w:rPr>
      </w:pPr>
      <w:r w:rsidRPr="00813992">
        <w:rPr>
          <w:b/>
          <w:bCs/>
          <w:lang w:val="id-ID"/>
        </w:rPr>
        <w:t>Pelaksanaan:</w:t>
      </w:r>
      <w:r w:rsidRPr="00813992">
        <w:rPr>
          <w:lang w:val="id-ID"/>
        </w:rPr>
        <w:t xml:space="preserve"> Ajak peserta untuk berani menusuk pensil melintasi plastik air tersebut.</w:t>
      </w:r>
    </w:p>
    <w:p w14:paraId="0FA0AA87" w14:textId="77777777" w:rsidR="00F87915" w:rsidRPr="00813992" w:rsidRDefault="00F87915" w:rsidP="00037481">
      <w:pPr>
        <w:pStyle w:val="DaftarParagraf"/>
        <w:ind w:left="709" w:hanging="425"/>
        <w:rPr>
          <w:lang w:val="id-ID"/>
        </w:rPr>
      </w:pPr>
      <w:r w:rsidRPr="00813992">
        <w:rPr>
          <w:b/>
          <w:bCs/>
          <w:lang w:val="id-ID"/>
        </w:rPr>
        <w:t xml:space="preserve">Pengenaan: </w:t>
      </w:r>
      <w:r w:rsidRPr="00813992">
        <w:rPr>
          <w:lang w:val="id-ID"/>
        </w:rPr>
        <w:t>Seringkali kita mengatakan “tidak mungkin” untuk sesuatu yang belum kita coba. Terlebih lagi ada asumsi yang sering kita katakan sebagai suatu kebenaran. Contoh: Pensil tajam pasti akan membuat plastik bocor. Sementara kita lihat dalam kasus ini bahwa ada kemungkinan lain yang menyebabkan pensil tidak bisa membuat plastik air menjadi bocor.</w:t>
      </w:r>
    </w:p>
    <w:p w14:paraId="21BAC87F" w14:textId="77777777" w:rsidR="00F87915" w:rsidRPr="00813992" w:rsidRDefault="00F87915" w:rsidP="00037481">
      <w:pPr>
        <w:pStyle w:val="DaftarParagraf"/>
        <w:ind w:left="709" w:firstLine="0"/>
        <w:rPr>
          <w:lang w:val="id-ID"/>
        </w:rPr>
      </w:pPr>
      <w:r w:rsidRPr="00813992">
        <w:rPr>
          <w:lang w:val="id-ID"/>
        </w:rPr>
        <w:t xml:space="preserve">Dalam hal ini peserta diajak untuk melihat bahwa Allah dapat berkarya dengan berbagai cara untuk menyertai kehidupan umat, termasuk melalui sesuatu yang sulit bahkan tidak mungkin menurut kita. </w:t>
      </w:r>
    </w:p>
    <w:p w14:paraId="15AA869B" w14:textId="77777777" w:rsidR="00F87915" w:rsidRPr="00813992" w:rsidRDefault="00F87915" w:rsidP="00037481">
      <w:pPr>
        <w:pStyle w:val="DaftarParagraf"/>
        <w:widowControl/>
        <w:numPr>
          <w:ilvl w:val="0"/>
          <w:numId w:val="110"/>
        </w:numPr>
        <w:autoSpaceDE/>
        <w:autoSpaceDN/>
        <w:ind w:left="284" w:hanging="284"/>
        <w:contextualSpacing/>
        <w:rPr>
          <w:lang w:val="id-ID"/>
        </w:rPr>
      </w:pPr>
      <w:r w:rsidRPr="00813992">
        <w:rPr>
          <w:lang w:val="id-ID"/>
        </w:rPr>
        <w:t>Pertanyaan-pertanyaan yang dapat dikembangkan dalam diskusi:</w:t>
      </w:r>
    </w:p>
    <w:p w14:paraId="49FAB350" w14:textId="77777777" w:rsidR="00F87915" w:rsidRPr="00813992" w:rsidRDefault="00F87915" w:rsidP="00037481">
      <w:pPr>
        <w:pStyle w:val="DaftarParagraf"/>
        <w:widowControl/>
        <w:numPr>
          <w:ilvl w:val="0"/>
          <w:numId w:val="111"/>
        </w:numPr>
        <w:autoSpaceDE/>
        <w:autoSpaceDN/>
        <w:ind w:left="567" w:hanging="284"/>
        <w:contextualSpacing/>
        <w:rPr>
          <w:lang w:val="id-ID"/>
        </w:rPr>
      </w:pPr>
      <w:r w:rsidRPr="00813992">
        <w:rPr>
          <w:lang w:val="id-ID"/>
        </w:rPr>
        <w:t>Apa yang membuat manusia sulit melihat kehadiran Allah dalam pergumulan yang dialami?</w:t>
      </w:r>
    </w:p>
    <w:p w14:paraId="31BDD716" w14:textId="77777777" w:rsidR="00F87915" w:rsidRDefault="00F87915" w:rsidP="00037481">
      <w:pPr>
        <w:pStyle w:val="DaftarParagraf"/>
        <w:widowControl/>
        <w:numPr>
          <w:ilvl w:val="0"/>
          <w:numId w:val="111"/>
        </w:numPr>
        <w:autoSpaceDE/>
        <w:autoSpaceDN/>
        <w:ind w:left="567" w:hanging="284"/>
        <w:contextualSpacing/>
        <w:rPr>
          <w:lang w:val="id-ID"/>
        </w:rPr>
      </w:pPr>
      <w:r w:rsidRPr="00813992">
        <w:rPr>
          <w:lang w:val="id-ID"/>
        </w:rPr>
        <w:t>Pernahkah Saudara memiliki pengalaman bahwa justru dalam kelemahan atau kesulitan ada suatu kebaikan yang dirasakan?</w:t>
      </w:r>
    </w:p>
    <w:p w14:paraId="1E886259" w14:textId="1B3E72A7" w:rsidR="00AE649D" w:rsidRPr="00AE649D" w:rsidRDefault="00AE649D" w:rsidP="00AE649D">
      <w:pPr>
        <w:pStyle w:val="DaftarParagraf"/>
        <w:widowControl/>
        <w:numPr>
          <w:ilvl w:val="0"/>
          <w:numId w:val="110"/>
        </w:numPr>
        <w:autoSpaceDE/>
        <w:autoSpaceDN/>
        <w:ind w:left="426" w:hanging="426"/>
        <w:contextualSpacing/>
        <w:rPr>
          <w:lang w:val="id-ID"/>
        </w:rPr>
      </w:pPr>
      <w:r>
        <w:rPr>
          <w:lang w:val="id-ID"/>
        </w:rPr>
        <w:t>Apa yang akan Anda lakukan supaya peka terhadap kehadiran Allah?</w:t>
      </w:r>
    </w:p>
    <w:p w14:paraId="5AF1245B" w14:textId="77777777" w:rsidR="00F87915" w:rsidRPr="00813992" w:rsidRDefault="00F87915" w:rsidP="00037481">
      <w:pPr>
        <w:pStyle w:val="DaftarParagraf"/>
        <w:spacing w:line="259" w:lineRule="auto"/>
        <w:ind w:left="1080"/>
        <w:rPr>
          <w:lang w:val="id-ID"/>
        </w:rPr>
      </w:pPr>
    </w:p>
    <w:p w14:paraId="700CAE31" w14:textId="5F7AD13A" w:rsidR="00F87915" w:rsidRPr="00813992" w:rsidRDefault="00037481" w:rsidP="00037481">
      <w:pPr>
        <w:pStyle w:val="DaftarParagraf"/>
        <w:spacing w:line="259" w:lineRule="auto"/>
        <w:ind w:left="0" w:firstLine="0"/>
        <w:jc w:val="right"/>
        <w:rPr>
          <w:lang w:val="id-ID"/>
        </w:rPr>
      </w:pPr>
      <w:r w:rsidRPr="00813992">
        <w:rPr>
          <w:lang w:val="id-ID"/>
        </w:rPr>
        <w:t>(k)</w:t>
      </w:r>
    </w:p>
    <w:p w14:paraId="424E55D0" w14:textId="77777777" w:rsidR="00037481" w:rsidRPr="00813992" w:rsidRDefault="00037481" w:rsidP="00037481">
      <w:pPr>
        <w:pStyle w:val="DaftarParagraf"/>
        <w:spacing w:line="259" w:lineRule="auto"/>
        <w:ind w:left="0" w:firstLine="0"/>
        <w:jc w:val="left"/>
        <w:rPr>
          <w:lang w:val="id-ID"/>
        </w:rPr>
      </w:pPr>
    </w:p>
    <w:p w14:paraId="4290EB80" w14:textId="77777777" w:rsidR="008431C3" w:rsidRPr="00813992" w:rsidRDefault="008431C3" w:rsidP="00037481">
      <w:pPr>
        <w:pStyle w:val="TeksIsi"/>
        <w:ind w:left="0"/>
        <w:rPr>
          <w:lang w:val="id-ID"/>
        </w:rPr>
      </w:pPr>
    </w:p>
    <w:p w14:paraId="7BAF5480" w14:textId="559940D2" w:rsidR="008431C3" w:rsidRPr="00813992" w:rsidRDefault="00F303B8" w:rsidP="003E3F67">
      <w:pPr>
        <w:pStyle w:val="TeksIsi"/>
        <w:ind w:left="0"/>
        <w:rPr>
          <w:lang w:val="id-ID"/>
        </w:rPr>
      </w:pPr>
      <w:r w:rsidRPr="00813992">
        <w:rPr>
          <w:noProof/>
          <w:lang w:val="id-ID"/>
        </w:rPr>
        <w:lastRenderedPageBreak/>
        <mc:AlternateContent>
          <mc:Choice Requires="wps">
            <w:drawing>
              <wp:anchor distT="0" distB="0" distL="114300" distR="114300" simplePos="0" relativeHeight="251789824" behindDoc="0" locked="0" layoutInCell="1" allowOverlap="1" wp14:anchorId="0DE9BC30" wp14:editId="411A83B5">
                <wp:simplePos x="0" y="0"/>
                <wp:positionH relativeFrom="margin">
                  <wp:posOffset>0</wp:posOffset>
                </wp:positionH>
                <wp:positionV relativeFrom="paragraph">
                  <wp:posOffset>25400</wp:posOffset>
                </wp:positionV>
                <wp:extent cx="2229485" cy="1133475"/>
                <wp:effectExtent l="0" t="0" r="0" b="9525"/>
                <wp:wrapThrough wrapText="bothSides">
                  <wp:wrapPolygon edited="0">
                    <wp:start x="0" y="0"/>
                    <wp:lineTo x="0" y="21418"/>
                    <wp:lineTo x="21409" y="21418"/>
                    <wp:lineTo x="21409" y="0"/>
                    <wp:lineTo x="0" y="0"/>
                  </wp:wrapPolygon>
                </wp:wrapThrough>
                <wp:docPr id="85947417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1">
                            <a:lumMod val="85000"/>
                          </a:schemeClr>
                        </a:solidFill>
                        <a:ln w="9525">
                          <a:noFill/>
                          <a:miter lim="800000"/>
                          <a:headEnd/>
                          <a:tailEnd/>
                        </a:ln>
                      </wps:spPr>
                      <wps:txbx>
                        <w:txbxContent>
                          <w:p w14:paraId="33B9EB99" w14:textId="77777777" w:rsidR="00037481" w:rsidRPr="00D46F87" w:rsidRDefault="00037481" w:rsidP="00037481">
                            <w:pPr>
                              <w:rPr>
                                <w:b/>
                              </w:rPr>
                            </w:pPr>
                            <w:r w:rsidRPr="00D46F87">
                              <w:rPr>
                                <w:b/>
                              </w:rPr>
                              <w:t>BAHAN PEMAHAMAN ALKITAB 6</w:t>
                            </w:r>
                            <w:r w:rsidRPr="00D46F87">
                              <w:rPr>
                                <w:b/>
                              </w:rPr>
                              <w:tab/>
                            </w:r>
                          </w:p>
                          <w:p w14:paraId="7E90151C" w14:textId="77777777" w:rsidR="00037481" w:rsidRPr="00D46F87" w:rsidRDefault="00037481" w:rsidP="00037481">
                            <w:pPr>
                              <w:rPr>
                                <w:bCs/>
                                <w:i/>
                                <w:iCs/>
                                <w:lang w:val="id-ID"/>
                              </w:rPr>
                            </w:pPr>
                            <w:r w:rsidRPr="00D46F87">
                              <w:rPr>
                                <w:bCs/>
                                <w:i/>
                                <w:iCs/>
                              </w:rPr>
                              <w:t xml:space="preserve">Menghayati </w:t>
                            </w:r>
                            <w:r w:rsidRPr="00D46F87">
                              <w:rPr>
                                <w:bCs/>
                                <w:i/>
                                <w:iCs/>
                                <w:lang w:val="id-ID"/>
                              </w:rPr>
                              <w:t>Peristiwa Yesus</w:t>
                            </w:r>
                          </w:p>
                          <w:p w14:paraId="7886CCC7" w14:textId="77777777" w:rsidR="00037481" w:rsidRPr="00D46F87" w:rsidRDefault="00037481" w:rsidP="00037481">
                            <w:pPr>
                              <w:pBdr>
                                <w:top w:val="single" w:sz="4" w:space="1" w:color="7F7F7F"/>
                              </w:pBdr>
                              <w:rPr>
                                <w:rFonts w:cs="Calibri"/>
                                <w:bCs/>
                                <w:sz w:val="20"/>
                                <w:szCs w:val="20"/>
                              </w:rPr>
                            </w:pPr>
                          </w:p>
                          <w:p w14:paraId="666AE700" w14:textId="77777777" w:rsidR="00037481" w:rsidRPr="00D46F87" w:rsidRDefault="00037481" w:rsidP="00037481">
                            <w:pPr>
                              <w:pBdr>
                                <w:top w:val="single" w:sz="4" w:space="1" w:color="7F7F7F"/>
                              </w:pBdr>
                              <w:rPr>
                                <w:rFonts w:cs="Calibri"/>
                                <w:bCs/>
                                <w:sz w:val="20"/>
                                <w:szCs w:val="20"/>
                              </w:rPr>
                            </w:pPr>
                            <w:r w:rsidRPr="00D46F87">
                              <w:rPr>
                                <w:rFonts w:cs="Calibri"/>
                                <w:bCs/>
                                <w:sz w:val="20"/>
                                <w:szCs w:val="20"/>
                              </w:rPr>
                              <w:t>Bacaan:</w:t>
                            </w:r>
                          </w:p>
                          <w:p w14:paraId="2E2CDCD1" w14:textId="77777777" w:rsidR="00037481" w:rsidRPr="00243B27" w:rsidRDefault="00037481" w:rsidP="00037481">
                            <w:pPr>
                              <w:pBdr>
                                <w:top w:val="single" w:sz="4" w:space="1" w:color="7F7F7F"/>
                              </w:pBdr>
                              <w:rPr>
                                <w:rFonts w:cs="Calibri"/>
                                <w:b/>
                                <w:sz w:val="20"/>
                                <w:szCs w:val="20"/>
                              </w:rPr>
                            </w:pPr>
                            <w:r>
                              <w:rPr>
                                <w:rFonts w:eastAsia="Candara" w:cs="Candara"/>
                              </w:rPr>
                              <w:t>Filipi 2:5-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E9BC30" id="_x0000_s1127" type="#_x0000_t202" style="position:absolute;left:0;text-align:left;margin-left:0;margin-top:2pt;width:175.55pt;height:89.25pt;z-index:251789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" fillcolor="#d8d8d8 [2732]" stroked="f">
                <v:textbox>
                  <w:txbxContent>
                    <w:p w14:paraId="33B9EB99" w14:textId="77777777" w:rsidR="00037481" w:rsidRPr="00D46F87" w:rsidRDefault="00037481" w:rsidP="00037481">
                      <w:pPr>
                        <w:rPr>
                          <w:b/>
                        </w:rPr>
                      </w:pPr>
                      <w:r w:rsidRPr="00D46F87">
                        <w:rPr>
                          <w:b/>
                        </w:rPr>
                        <w:t>BAHAN PEMAHAMAN ALKITAB 6</w:t>
                      </w:r>
                      <w:r w:rsidRPr="00D46F87">
                        <w:rPr>
                          <w:b/>
                        </w:rPr>
                        <w:tab/>
                      </w:r>
                    </w:p>
                    <w:p w14:paraId="7E90151C" w14:textId="77777777" w:rsidR="00037481" w:rsidRPr="00D46F87" w:rsidRDefault="00037481" w:rsidP="00037481">
                      <w:pPr>
                        <w:rPr>
                          <w:bCs/>
                          <w:i/>
                          <w:iCs/>
                          <w:lang w:val="id-ID"/>
                        </w:rPr>
                      </w:pPr>
                      <w:r w:rsidRPr="00D46F87">
                        <w:rPr>
                          <w:bCs/>
                          <w:i/>
                          <w:iCs/>
                        </w:rPr>
                        <w:t xml:space="preserve">Menghayati </w:t>
                      </w:r>
                      <w:r w:rsidRPr="00D46F87">
                        <w:rPr>
                          <w:bCs/>
                          <w:i/>
                          <w:iCs/>
                          <w:lang w:val="id-ID"/>
                        </w:rPr>
                        <w:t>Peristiwa Yesus</w:t>
                      </w:r>
                    </w:p>
                    <w:p w14:paraId="7886CCC7" w14:textId="77777777" w:rsidR="00037481" w:rsidRPr="00D46F87" w:rsidRDefault="00037481" w:rsidP="00037481">
                      <w:pPr>
                        <w:pBdr>
                          <w:top w:val="single" w:sz="4" w:space="1" w:color="7F7F7F"/>
                        </w:pBdr>
                        <w:rPr>
                          <w:rFonts w:cs="Calibri"/>
                          <w:bCs/>
                          <w:sz w:val="20"/>
                          <w:szCs w:val="20"/>
                        </w:rPr>
                      </w:pPr>
                    </w:p>
                    <w:p w14:paraId="666AE700" w14:textId="77777777" w:rsidR="00037481" w:rsidRPr="00D46F87" w:rsidRDefault="00037481" w:rsidP="00037481">
                      <w:pPr>
                        <w:pBdr>
                          <w:top w:val="single" w:sz="4" w:space="1" w:color="7F7F7F"/>
                        </w:pBdr>
                        <w:rPr>
                          <w:rFonts w:cs="Calibri"/>
                          <w:bCs/>
                          <w:sz w:val="20"/>
                          <w:szCs w:val="20"/>
                        </w:rPr>
                      </w:pPr>
                      <w:r w:rsidRPr="00D46F87">
                        <w:rPr>
                          <w:rFonts w:cs="Calibri"/>
                          <w:bCs/>
                          <w:sz w:val="20"/>
                          <w:szCs w:val="20"/>
                        </w:rPr>
                        <w:t>Bacaan:</w:t>
                      </w:r>
                    </w:p>
                    <w:p w14:paraId="2E2CDCD1" w14:textId="77777777" w:rsidR="00037481" w:rsidRPr="00243B27" w:rsidRDefault="00037481" w:rsidP="00037481">
                      <w:pPr>
                        <w:pBdr>
                          <w:top w:val="single" w:sz="4" w:space="1" w:color="7F7F7F"/>
                        </w:pBdr>
                        <w:rPr>
                          <w:rFonts w:cs="Calibri"/>
                          <w:b/>
                          <w:sz w:val="20"/>
                          <w:szCs w:val="20"/>
                        </w:rPr>
                      </w:pPr>
                      <w:r>
                        <w:rPr>
                          <w:rFonts w:eastAsia="Candara" w:cs="Candara"/>
                        </w:rPr>
                        <w:t>Filipi 2:5-11</w:t>
                      </w:r>
                    </w:p>
                  </w:txbxContent>
                </v:textbox>
                <w10:wrap type="through" anchorx="margin"/>
              </v:shape>
            </w:pict>
          </mc:Fallback>
        </mc:AlternateContent>
      </w:r>
    </w:p>
    <w:p w14:paraId="734018D4" w14:textId="0C1830BA" w:rsidR="008431C3" w:rsidRPr="00813992" w:rsidRDefault="008431C3" w:rsidP="003E3F67">
      <w:pPr>
        <w:pStyle w:val="TeksIsi"/>
        <w:ind w:left="0"/>
        <w:rPr>
          <w:lang w:val="id-ID"/>
        </w:rPr>
      </w:pPr>
    </w:p>
    <w:p w14:paraId="2272D370" w14:textId="51DE3B64" w:rsidR="00037481" w:rsidRPr="00813992" w:rsidRDefault="00037481" w:rsidP="00037481">
      <w:pPr>
        <w:rPr>
          <w:lang w:val="id-ID"/>
        </w:rPr>
      </w:pPr>
      <w:r w:rsidRPr="00813992">
        <w:rPr>
          <w:noProof/>
          <w:lang w:val="id-ID"/>
        </w:rPr>
        <mc:AlternateContent>
          <mc:Choice Requires="wps">
            <w:drawing>
              <wp:anchor distT="45720" distB="45720" distL="114300" distR="114300" simplePos="0" relativeHeight="251788800" behindDoc="0" locked="0" layoutInCell="1" allowOverlap="1" wp14:anchorId="278F1BCA" wp14:editId="3829ED40">
                <wp:simplePos x="0" y="0"/>
                <wp:positionH relativeFrom="margin">
                  <wp:align>right</wp:align>
                </wp:positionH>
                <wp:positionV relativeFrom="paragraph">
                  <wp:posOffset>171450</wp:posOffset>
                </wp:positionV>
                <wp:extent cx="1750695" cy="962025"/>
                <wp:effectExtent l="0" t="0" r="1905" b="9525"/>
                <wp:wrapSquare wrapText="bothSides"/>
                <wp:docPr id="848640795"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962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BB31B3" w14:textId="77777777" w:rsidR="00037481" w:rsidRPr="00D46F87" w:rsidRDefault="00037481" w:rsidP="00037481">
                            <w:pPr>
                              <w:jc w:val="center"/>
                              <w:rPr>
                                <w:rFonts w:ascii="Cooper Black" w:eastAsia="SimSun" w:hAnsi="Cooper Black" w:cs="SimSun"/>
                                <w:i/>
                                <w:iCs/>
                                <w:sz w:val="32"/>
                                <w:szCs w:val="32"/>
                              </w:rPr>
                            </w:pPr>
                            <w:r w:rsidRPr="00D46F87">
                              <w:rPr>
                                <w:rFonts w:ascii="Cooper Black" w:eastAsia="SimSun" w:hAnsi="Cooper Black" w:cs="SimSun"/>
                                <w:i/>
                                <w:iCs/>
                                <w:sz w:val="32"/>
                                <w:szCs w:val="32"/>
                              </w:rPr>
                              <w:t>Imitatio Christi</w:t>
                            </w:r>
                          </w:p>
                          <w:p w14:paraId="276E4CB0" w14:textId="77777777" w:rsidR="00037481" w:rsidRPr="00C76228" w:rsidRDefault="00037481" w:rsidP="0003748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D80B94E" w14:textId="77777777" w:rsidR="00037481" w:rsidRPr="00C01F34" w:rsidRDefault="00037481" w:rsidP="00037481">
                            <w:pPr>
                              <w:jc w:val="center"/>
                              <w:rPr>
                                <w:rFonts w:ascii="Bodoni MT Black" w:hAnsi="Bodoni MT Black"/>
                                <w:b/>
                                <w:bCs/>
                                <w:sz w:val="28"/>
                                <w:szCs w:val="28"/>
                                <w:lang w:val="de-DE"/>
                              </w:rPr>
                            </w:pPr>
                          </w:p>
                          <w:p w14:paraId="5E51B61B" w14:textId="77777777" w:rsidR="00037481" w:rsidRPr="00C01F34" w:rsidRDefault="00037481" w:rsidP="00037481">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8F1BCA" id="_x0000_s1128" type="#_x0000_t202" style="position:absolute;margin-left:86.65pt;margin-top:13.5pt;width:137.85pt;height:75.75pt;z-index:2517888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" stroked="f">
                <v:textbox>
                  <w:txbxContent>
                    <w:p w14:paraId="0BBB31B3" w14:textId="77777777" w:rsidR="00037481" w:rsidRPr="00D46F87" w:rsidRDefault="00037481" w:rsidP="00037481">
                      <w:pPr>
                        <w:jc w:val="center"/>
                        <w:rPr>
                          <w:rFonts w:ascii="Cooper Black" w:eastAsia="SimSun" w:hAnsi="Cooper Black" w:cs="SimSun"/>
                          <w:i/>
                          <w:iCs/>
                          <w:sz w:val="32"/>
                          <w:szCs w:val="32"/>
                        </w:rPr>
                      </w:pPr>
                      <w:r w:rsidRPr="00D46F87">
                        <w:rPr>
                          <w:rFonts w:ascii="Cooper Black" w:eastAsia="SimSun" w:hAnsi="Cooper Black" w:cs="SimSun"/>
                          <w:i/>
                          <w:iCs/>
                          <w:sz w:val="32"/>
                          <w:szCs w:val="32"/>
                        </w:rPr>
                        <w:t>Imitatio Christi</w:t>
                      </w:r>
                    </w:p>
                    <w:p w14:paraId="276E4CB0" w14:textId="77777777" w:rsidR="00037481" w:rsidRPr="00C76228" w:rsidRDefault="00037481" w:rsidP="0003748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D80B94E" w14:textId="77777777" w:rsidR="00037481" w:rsidRPr="00C01F34" w:rsidRDefault="00037481" w:rsidP="00037481">
                      <w:pPr>
                        <w:jc w:val="center"/>
                        <w:rPr>
                          <w:rFonts w:ascii="Bodoni MT Black" w:hAnsi="Bodoni MT Black"/>
                          <w:b/>
                          <w:bCs/>
                          <w:sz w:val="28"/>
                          <w:szCs w:val="28"/>
                          <w:lang w:val="de-DE"/>
                        </w:rPr>
                      </w:pPr>
                    </w:p>
                    <w:p w14:paraId="5E51B61B" w14:textId="77777777" w:rsidR="00037481" w:rsidRPr="00C01F34" w:rsidRDefault="00037481" w:rsidP="00037481">
                      <w:pPr>
                        <w:jc w:val="center"/>
                        <w:rPr>
                          <w:rFonts w:ascii="Bodoni MT Black" w:hAnsi="Bodoni MT Black"/>
                          <w:sz w:val="28"/>
                          <w:szCs w:val="28"/>
                          <w:lang w:val="de-DE"/>
                        </w:rPr>
                      </w:pPr>
                    </w:p>
                  </w:txbxContent>
                </v:textbox>
                <w10:wrap type="square" anchorx="margin"/>
              </v:shape>
            </w:pict>
          </mc:Fallback>
        </mc:AlternateContent>
      </w:r>
    </w:p>
    <w:p w14:paraId="2A2636F2" w14:textId="77777777" w:rsidR="00037481" w:rsidRPr="00813992" w:rsidRDefault="00037481" w:rsidP="00037481">
      <w:pPr>
        <w:rPr>
          <w:lang w:val="id-ID"/>
        </w:rPr>
      </w:pPr>
    </w:p>
    <w:p w14:paraId="1716B1CA" w14:textId="77777777" w:rsidR="00037481" w:rsidRPr="00813992" w:rsidRDefault="00037481" w:rsidP="00037481">
      <w:pPr>
        <w:rPr>
          <w:b/>
          <w:bCs/>
          <w:lang w:val="id-ID" w:eastAsia="id-ID" w:bidi="he-IL"/>
        </w:rPr>
      </w:pPr>
      <w:r w:rsidRPr="00813992">
        <w:rPr>
          <w:b/>
          <w:bCs/>
          <w:lang w:val="id-ID" w:eastAsia="id-ID" w:bidi="he-IL"/>
        </w:rPr>
        <w:t>Pengantar</w:t>
      </w:r>
    </w:p>
    <w:p w14:paraId="5CAF5DFC" w14:textId="77777777" w:rsidR="00037481" w:rsidRPr="00813992" w:rsidRDefault="00037481" w:rsidP="00037481">
      <w:pPr>
        <w:ind w:firstLine="567"/>
        <w:jc w:val="both"/>
        <w:rPr>
          <w:lang w:val="id-ID" w:eastAsia="id-ID" w:bidi="he-IL"/>
        </w:rPr>
      </w:pPr>
      <w:r w:rsidRPr="00813992">
        <w:rPr>
          <w:lang w:val="id-ID" w:eastAsia="id-ID" w:bidi="he-IL"/>
        </w:rPr>
        <w:t xml:space="preserve">Istilah </w:t>
      </w:r>
      <w:r w:rsidRPr="00813992">
        <w:rPr>
          <w:i/>
          <w:iCs/>
          <w:lang w:val="id-ID" w:eastAsia="id-ID" w:bidi="he-IL"/>
        </w:rPr>
        <w:t xml:space="preserve">Imitatio Christi </w:t>
      </w:r>
      <w:r w:rsidRPr="00813992">
        <w:rPr>
          <w:lang w:val="id-ID" w:eastAsia="id-ID" w:bidi="he-IL"/>
        </w:rPr>
        <w:t xml:space="preserve">bukanlah hal yang jauh dari kalangan orang-orang Gereja Protestan. Dalam Bahasa Indonesia, terjemahan </w:t>
      </w:r>
      <w:r w:rsidRPr="002931FA">
        <w:rPr>
          <w:i/>
          <w:iCs/>
          <w:lang w:val="id-ID" w:eastAsia="id-ID" w:bidi="he-IL"/>
        </w:rPr>
        <w:t>Imitatio Christi</w:t>
      </w:r>
      <w:r w:rsidRPr="00813992">
        <w:rPr>
          <w:lang w:val="id-ID" w:eastAsia="id-ID" w:bidi="he-IL"/>
        </w:rPr>
        <w:t xml:space="preserve"> adalah mengikuti teladan Kristus. Hal-hal apa saja yang menjadi tanda kita mengikuti teladan Kristus? Apa tantangan dalam mengikuti teladan Kristus dalam hidup keseharian kita?</w:t>
      </w:r>
    </w:p>
    <w:p w14:paraId="4EB570F3" w14:textId="77777777" w:rsidR="00037481" w:rsidRPr="00813992" w:rsidRDefault="00037481" w:rsidP="00037481">
      <w:pPr>
        <w:ind w:firstLine="567"/>
        <w:jc w:val="both"/>
        <w:rPr>
          <w:lang w:val="id-ID" w:eastAsia="id-ID" w:bidi="he-IL"/>
        </w:rPr>
      </w:pPr>
      <w:r w:rsidRPr="00813992">
        <w:rPr>
          <w:lang w:val="id-ID" w:eastAsia="id-ID" w:bidi="he-IL"/>
        </w:rPr>
        <w:t>Dalam konteks masa kini, godaan untuk tidak menghidupi teladan Kristus begitu gencar dapat ditemukan dalam berbagai hal. Misalnya melalui relasi dengan orang-orang di sekitar kita, melalui media sosial yang menyoroti hal-hal yang tampaknya menyenangkan, melalui pengalaman-pengalaman hidup yang dipenuhi dengan luka dan trauma, dan lain. Orang percaya ditantang untuk terus mengikuti teladan Kristus di Tengah godaan-godaan ini.</w:t>
      </w:r>
    </w:p>
    <w:p w14:paraId="21BB0367" w14:textId="77777777" w:rsidR="00037481" w:rsidRPr="00813992" w:rsidRDefault="00037481" w:rsidP="00037481">
      <w:pPr>
        <w:ind w:firstLine="567"/>
        <w:jc w:val="both"/>
        <w:rPr>
          <w:lang w:val="id-ID" w:eastAsia="id-ID" w:bidi="he-IL"/>
        </w:rPr>
      </w:pPr>
      <w:r w:rsidRPr="00813992">
        <w:rPr>
          <w:lang w:val="id-ID" w:eastAsia="id-ID" w:bidi="he-IL"/>
        </w:rPr>
        <w:t xml:space="preserve">Istilah </w:t>
      </w:r>
      <w:r w:rsidRPr="00813992">
        <w:rPr>
          <w:i/>
          <w:iCs/>
          <w:lang w:val="id-ID" w:eastAsia="id-ID" w:bidi="he-IL"/>
        </w:rPr>
        <w:t>Imitatio Christi</w:t>
      </w:r>
      <w:r w:rsidRPr="00813992">
        <w:rPr>
          <w:lang w:val="id-ID" w:eastAsia="id-ID" w:bidi="he-IL"/>
        </w:rPr>
        <w:t xml:space="preserve"> ini pertama kali dikenal melalui karya seorang biarawan abad ke-15 bernama Thomas à Kempis, yang menulis buku berjudul </w:t>
      </w:r>
      <w:r w:rsidRPr="00813992">
        <w:rPr>
          <w:i/>
          <w:iCs/>
          <w:lang w:val="id-ID" w:eastAsia="id-ID" w:bidi="he-IL"/>
        </w:rPr>
        <w:t>The Imitation of Christ (Imitatio Christi)</w:t>
      </w:r>
      <w:r w:rsidRPr="00813992">
        <w:rPr>
          <w:lang w:val="id-ID" w:eastAsia="id-ID" w:bidi="he-IL"/>
        </w:rPr>
        <w:t>. Buku ini berisi nasihat-nasihat spiritual yang mendorong umat Kristen untuk meneladani kehidupan Kristus dalam segala hal: dalam cara berpikir, bertindak, dan berelasi dengan sesama.</w:t>
      </w:r>
    </w:p>
    <w:p w14:paraId="1E7E5A31" w14:textId="77777777" w:rsidR="00037481" w:rsidRPr="00813992" w:rsidRDefault="00037481" w:rsidP="00037481">
      <w:pPr>
        <w:ind w:firstLine="567"/>
        <w:jc w:val="both"/>
        <w:rPr>
          <w:lang w:val="id-ID" w:eastAsia="id-ID" w:bidi="he-IL"/>
        </w:rPr>
      </w:pPr>
      <w:r w:rsidRPr="00813992">
        <w:rPr>
          <w:lang w:val="id-ID" w:eastAsia="id-ID" w:bidi="he-IL"/>
        </w:rPr>
        <w:t xml:space="preserve">Namun, konsep </w:t>
      </w:r>
      <w:r w:rsidRPr="00813992">
        <w:rPr>
          <w:i/>
          <w:iCs/>
          <w:lang w:val="id-ID" w:eastAsia="id-ID" w:bidi="he-IL"/>
        </w:rPr>
        <w:t>Imitatio Christi</w:t>
      </w:r>
      <w:r w:rsidRPr="00813992">
        <w:rPr>
          <w:lang w:val="id-ID" w:eastAsia="id-ID" w:bidi="he-IL"/>
        </w:rPr>
        <w:t xml:space="preserve"> sudah ada jauh lebih awal dalam tradisi Gereja, khususnya dalam ajaran-ajaran para rasul. Dalam Injil, kita sering menemukan ajakan untuk mengikuti teladan hidup Kristus—baik dalam pengajaran-Nya maupun dalam cara hidup-Nya. </w:t>
      </w:r>
      <w:r w:rsidRPr="00813992">
        <w:rPr>
          <w:i/>
          <w:iCs/>
          <w:lang w:val="id-ID" w:eastAsia="id-ID" w:bidi="he-IL"/>
        </w:rPr>
        <w:t>Imitatio Christi</w:t>
      </w:r>
      <w:r w:rsidRPr="00813992">
        <w:rPr>
          <w:lang w:val="id-ID" w:eastAsia="id-ID" w:bidi="he-IL"/>
        </w:rPr>
        <w:t xml:space="preserve"> mengajak kita untuk hidup seperti Kristus, meniru tindakan, sifat, dan semangat-Nya dalam segala hal. Saat ini, kita akan melihat dengan khusus pada bagaimana </w:t>
      </w:r>
      <w:r w:rsidRPr="00813992">
        <w:rPr>
          <w:lang w:val="id-ID" w:eastAsia="id-ID" w:bidi="he-IL"/>
        </w:rPr>
        <w:lastRenderedPageBreak/>
        <w:t xml:space="preserve">Rasul Paulus menuntun kita memahami </w:t>
      </w:r>
      <w:r w:rsidRPr="00813992">
        <w:rPr>
          <w:i/>
          <w:iCs/>
          <w:lang w:val="id-ID" w:eastAsia="id-ID" w:bidi="he-IL"/>
        </w:rPr>
        <w:t xml:space="preserve">Imitatio Christi </w:t>
      </w:r>
      <w:r w:rsidRPr="00813992">
        <w:rPr>
          <w:lang w:val="id-ID" w:eastAsia="id-ID" w:bidi="he-IL"/>
        </w:rPr>
        <w:t>melalui Surat Filipi.</w:t>
      </w:r>
    </w:p>
    <w:p w14:paraId="7056C01F" w14:textId="77777777" w:rsidR="00037481" w:rsidRPr="00813992" w:rsidRDefault="00037481" w:rsidP="00037481">
      <w:pPr>
        <w:jc w:val="both"/>
        <w:rPr>
          <w:lang w:val="id-ID" w:eastAsia="id-ID" w:bidi="he-IL"/>
        </w:rPr>
      </w:pPr>
    </w:p>
    <w:p w14:paraId="4B15598D" w14:textId="77777777" w:rsidR="00037481" w:rsidRPr="00813992" w:rsidRDefault="00037481" w:rsidP="00037481">
      <w:pPr>
        <w:jc w:val="both"/>
        <w:rPr>
          <w:b/>
          <w:bCs/>
          <w:lang w:val="id-ID" w:eastAsia="id-ID" w:bidi="he-IL"/>
        </w:rPr>
      </w:pPr>
      <w:r w:rsidRPr="00813992">
        <w:rPr>
          <w:b/>
          <w:bCs/>
          <w:lang w:val="id-ID" w:eastAsia="id-ID" w:bidi="he-IL"/>
        </w:rPr>
        <w:t>Pemahaman Singkat Filipi 2:5-11</w:t>
      </w:r>
    </w:p>
    <w:p w14:paraId="0D194C78" w14:textId="4A51D2F0" w:rsidR="00037481" w:rsidRPr="00813992" w:rsidRDefault="00037481" w:rsidP="00037481">
      <w:pPr>
        <w:ind w:firstLine="567"/>
        <w:jc w:val="both"/>
        <w:rPr>
          <w:lang w:val="id-ID" w:eastAsia="id-ID" w:bidi="he-IL"/>
        </w:rPr>
      </w:pPr>
      <w:r w:rsidRPr="00813992">
        <w:rPr>
          <w:lang w:val="id-ID" w:eastAsia="id-ID" w:bidi="he-IL"/>
        </w:rPr>
        <w:tab/>
        <w:t xml:space="preserve">Filipi 2:5-11 berisi nasihat Rasul Paulus yang mengajak jemaat di Filipi (dan juga kita di masa kini), untuk memiliki pola pikir yang sama dengan Kristus. Dalam bagian ini, Rasul Paulus menggambarkan kerendahan hati Yesus yang tak terbatas, dari kemuliaan-Nya di </w:t>
      </w:r>
      <w:r w:rsidR="002931FA" w:rsidRPr="00813992">
        <w:rPr>
          <w:lang w:val="id-ID" w:eastAsia="id-ID" w:bidi="he-IL"/>
        </w:rPr>
        <w:t>surga</w:t>
      </w:r>
      <w:r w:rsidRPr="00813992">
        <w:rPr>
          <w:lang w:val="id-ID" w:eastAsia="id-ID" w:bidi="he-IL"/>
        </w:rPr>
        <w:t xml:space="preserve"> hingga kepada pengorbanan-Nya di kayu salib. Ini adalah nasihat </w:t>
      </w:r>
      <w:r w:rsidRPr="00813992">
        <w:rPr>
          <w:i/>
          <w:iCs/>
          <w:lang w:val="id-ID" w:eastAsia="id-ID" w:bidi="he-IL"/>
        </w:rPr>
        <w:t>Imitatio Christi</w:t>
      </w:r>
      <w:r w:rsidRPr="00813992">
        <w:rPr>
          <w:lang w:val="id-ID" w:eastAsia="id-ID" w:bidi="he-IL"/>
        </w:rPr>
        <w:t>—mengikuti teladan Kristus.</w:t>
      </w:r>
    </w:p>
    <w:p w14:paraId="1E974DB2" w14:textId="77777777" w:rsidR="00037481" w:rsidRPr="00813992" w:rsidRDefault="00037481" w:rsidP="00037481">
      <w:pPr>
        <w:ind w:firstLine="567"/>
        <w:jc w:val="both"/>
        <w:rPr>
          <w:lang w:val="id-ID" w:eastAsia="id-ID" w:bidi="he-IL"/>
        </w:rPr>
      </w:pPr>
      <w:r w:rsidRPr="00813992">
        <w:rPr>
          <w:lang w:val="id-ID" w:eastAsia="id-ID" w:bidi="he-IL"/>
        </w:rPr>
        <w:t>Filipi 2:5-11 menggambarkan sosok Yesus yang memberi contoh untuk melepaskan berbagai kemelekatan dalam hidup ini. Frasa pada ayat 6, “</w:t>
      </w:r>
      <w:r w:rsidRPr="00813992">
        <w:rPr>
          <w:i/>
          <w:iCs/>
          <w:lang w:val="id-ID" w:eastAsia="id-ID" w:bidi="he-IL"/>
        </w:rPr>
        <w:t>tidak menganggap kesetaraan dengan Allah sebagai milik yang harus dipertahankan</w:t>
      </w:r>
      <w:r w:rsidRPr="00813992">
        <w:rPr>
          <w:lang w:val="id-ID" w:eastAsia="id-ID" w:bidi="he-IL"/>
        </w:rPr>
        <w:t>” menjadi nasihat keras dari Rasul Paulus kepada jemaat di Filipi, dan kepada umat percaya di masa kini. Cara ini yang perlu diteladani, dilakukan oleh umat percaya dan benar-benar dihidupi dalam komunitas keluarga, komunitas gereja, maupun juga dalam lingkungan tempat tinggal. Gambaran sikap hati seperti apa yang perlu diupayakan secara khusus?</w:t>
      </w:r>
    </w:p>
    <w:p w14:paraId="2D8C5EB0" w14:textId="77777777" w:rsidR="00037481" w:rsidRPr="00813992" w:rsidRDefault="00037481" w:rsidP="00037481">
      <w:pPr>
        <w:ind w:firstLine="567"/>
        <w:jc w:val="both"/>
        <w:rPr>
          <w:lang w:val="id-ID" w:eastAsia="id-ID" w:bidi="he-IL"/>
        </w:rPr>
      </w:pPr>
      <w:r w:rsidRPr="00813992">
        <w:rPr>
          <w:lang w:val="id-ID" w:eastAsia="id-ID" w:bidi="he-IL"/>
        </w:rPr>
        <w:t>Kerendahan hati, yang dihadirkan melalui contoh nyata dalam melepaskan kemelekatan. Selain itu, lanjutan pada ayat 7, “</w:t>
      </w:r>
      <w:r w:rsidRPr="00813992">
        <w:rPr>
          <w:i/>
          <w:iCs/>
          <w:lang w:val="id-ID" w:eastAsia="id-ID" w:bidi="he-IL"/>
        </w:rPr>
        <w:t>…mengosongkan diri-Nya, dan mengambil rupa seorang hamba, dan menjadi sama dengan manusia</w:t>
      </w:r>
      <w:r w:rsidRPr="00813992">
        <w:rPr>
          <w:lang w:val="id-ID" w:eastAsia="id-ID" w:bidi="he-IL"/>
        </w:rPr>
        <w:t xml:space="preserve">”. Bagian dalam surat Filipi ini menegaskan pilihan sadar yang dilakukan Tuhan Yesus sebagai teladan yang perlu dihidupi bersama. Fokus utamanya ada pada panggilan untuk menghayati kerendahan hati Yesus. Mengapa rendah hati? Inkarnasi Allah menjadi manusia merupakan gambaran kerendahan hati terbesar yang dimunculkan dalam Kitab-Kitab di Perjanjian Baru. </w:t>
      </w:r>
    </w:p>
    <w:p w14:paraId="7D19422D" w14:textId="77777777" w:rsidR="00037481" w:rsidRPr="00813992" w:rsidRDefault="00037481" w:rsidP="00037481">
      <w:pPr>
        <w:ind w:firstLine="567"/>
        <w:jc w:val="both"/>
        <w:rPr>
          <w:lang w:val="id-ID" w:eastAsia="id-ID" w:bidi="he-IL"/>
        </w:rPr>
      </w:pPr>
      <w:r w:rsidRPr="00813992">
        <w:rPr>
          <w:lang w:val="id-ID" w:eastAsia="id-ID" w:bidi="he-IL"/>
        </w:rPr>
        <w:t xml:space="preserve">Rasul Paulus menggunakan teladan Yesus ini untuk mengajar dan menasihati jemaat-jemaat (khususnya jemaat Filipi) akan kerendahan hati yang sejati.  Sampai pada bagian ini, hal penting pertama mengenai </w:t>
      </w:r>
      <w:r w:rsidRPr="00813992">
        <w:rPr>
          <w:i/>
          <w:iCs/>
          <w:lang w:val="id-ID" w:eastAsia="id-ID" w:bidi="he-IL"/>
        </w:rPr>
        <w:t>imitatio Christi</w:t>
      </w:r>
      <w:r w:rsidRPr="00813992">
        <w:rPr>
          <w:lang w:val="id-ID" w:eastAsia="id-ID" w:bidi="he-IL"/>
        </w:rPr>
        <w:t xml:space="preserve"> ada dalam </w:t>
      </w:r>
      <w:r w:rsidRPr="00813992">
        <w:rPr>
          <w:b/>
          <w:bCs/>
          <w:lang w:val="id-ID" w:eastAsia="id-ID" w:bidi="he-IL"/>
        </w:rPr>
        <w:t>kerendahan hati</w:t>
      </w:r>
      <w:r w:rsidRPr="00813992">
        <w:rPr>
          <w:lang w:val="id-ID" w:eastAsia="id-ID" w:bidi="he-IL"/>
        </w:rPr>
        <w:t xml:space="preserve">. Tuhan Yesus yang meninggalkan kemuliaannya dan menjadi manusia menjadi antithesis dari dorongan diri manusia untuk mencari kemuliaan dan penghargaan. </w:t>
      </w:r>
    </w:p>
    <w:p w14:paraId="4D0CBA0C" w14:textId="3FD88FC5" w:rsidR="00037481" w:rsidRPr="00813992" w:rsidRDefault="00037481" w:rsidP="00037481">
      <w:pPr>
        <w:ind w:firstLine="567"/>
        <w:jc w:val="both"/>
        <w:rPr>
          <w:lang w:val="id-ID" w:eastAsia="id-ID" w:bidi="he-IL"/>
        </w:rPr>
      </w:pPr>
      <w:r w:rsidRPr="00813992">
        <w:rPr>
          <w:lang w:val="id-ID" w:eastAsia="id-ID" w:bidi="he-IL"/>
        </w:rPr>
        <w:lastRenderedPageBreak/>
        <w:t xml:space="preserve">Hal penting kedua adalah Rasul Paulus juga mengingatkan pengorbanan Tuhan Yesus di kayu salib sebagai tindakan </w:t>
      </w:r>
      <w:r w:rsidRPr="00813992">
        <w:rPr>
          <w:b/>
          <w:bCs/>
          <w:lang w:val="id-ID" w:eastAsia="id-ID" w:bidi="he-IL"/>
        </w:rPr>
        <w:t xml:space="preserve">ketaatan </w:t>
      </w:r>
      <w:r w:rsidRPr="00813992">
        <w:rPr>
          <w:lang w:val="id-ID" w:eastAsia="id-ID" w:bidi="he-IL"/>
        </w:rPr>
        <w:t xml:space="preserve">yang mutlak kepada kehendak Bapa.  Filipi 2:8 berisi, “Dan dalam keadaan sebagai manusia, Ia telah merendahkan diri-Nya dan taat sampai mati, bahkan mati di kayu salib.” Kematian di atas kayu salib sangatlah mengerikan dan bukan sesuai dengan </w:t>
      </w:r>
      <w:r w:rsidR="002931FA" w:rsidRPr="00813992">
        <w:rPr>
          <w:lang w:val="id-ID" w:eastAsia="id-ID" w:bidi="he-IL"/>
        </w:rPr>
        <w:t>standar</w:t>
      </w:r>
      <w:r w:rsidRPr="00813992">
        <w:rPr>
          <w:lang w:val="id-ID" w:eastAsia="id-ID" w:bidi="he-IL"/>
        </w:rPr>
        <w:t xml:space="preserve"> kemuliaan manusiawi. Namun, Rasul Paulus justru menunjukkan kepada jemaat di Filipi bahwa ketaatan Tuhan Yesus sampai menderita dan mati di kayu salib justru membuat Tuhan Yesus dimuliakan oleh Allah. Nama-Nya dikenal, dan menjadi nama yang mengatasi segala sesuatu. </w:t>
      </w:r>
      <w:r w:rsidR="002931FA">
        <w:rPr>
          <w:lang w:val="id-ID" w:eastAsia="id-ID" w:bidi="he-IL"/>
        </w:rPr>
        <w:t>K</w:t>
      </w:r>
      <w:r w:rsidRPr="00813992">
        <w:rPr>
          <w:lang w:val="id-ID" w:eastAsia="id-ID" w:bidi="he-IL"/>
        </w:rPr>
        <w:t xml:space="preserve">emuliaan ini diberikan dalam kerangka perjuangan dan ketaatan Tuhan Yesus, menjadi kemuliaan yang mengubahkan dan memulihkan kehidupan. </w:t>
      </w:r>
    </w:p>
    <w:p w14:paraId="7C4A4861" w14:textId="76503BCC" w:rsidR="00037481" w:rsidRPr="00813992" w:rsidRDefault="00037481" w:rsidP="00037481">
      <w:pPr>
        <w:ind w:firstLine="567"/>
        <w:jc w:val="both"/>
        <w:rPr>
          <w:lang w:val="id-ID" w:eastAsia="id-ID" w:bidi="he-IL"/>
        </w:rPr>
      </w:pPr>
      <w:r w:rsidRPr="00813992">
        <w:rPr>
          <w:lang w:val="id-ID" w:eastAsia="id-ID" w:bidi="he-IL"/>
        </w:rPr>
        <w:t>Teladan Tuhan Yesus yang justru menempuh jalan derita dan mendapatkan kemuliaan dari Allah, juga menjadi pintu masuk bagi setiap orang dalam memuliakan Allah. Dalam hal ini, ayat 10 dan 11 menggambarkan dialektika yang digunakan oleh Rasul Paulus bahwa kemuliaan Tuhan Yesus menjadi pintu masuk untuk memuliakan Allah. Semua makhluk, atau semesta ini menjadi ada di bawah nama-Nya, bertekuk lutut. Tidak hanya manusia, namun juga makhluk-makhluk s</w:t>
      </w:r>
      <w:r w:rsidR="002931FA">
        <w:rPr>
          <w:lang w:val="id-ID" w:eastAsia="id-ID" w:bidi="he-IL"/>
        </w:rPr>
        <w:t>u</w:t>
      </w:r>
      <w:r w:rsidRPr="00813992">
        <w:rPr>
          <w:lang w:val="id-ID" w:eastAsia="id-ID" w:bidi="he-IL"/>
        </w:rPr>
        <w:t xml:space="preserve">rgawi tunduk dalam nama Yesus. Kemuliaan yang ditunjukkan dalam penderitaan, kematian dan ketaatan Tuhan Yesus menempuh jalan derita inilah yang menjadi kemuliaan sejati bagi orang-orang percaya. </w:t>
      </w:r>
    </w:p>
    <w:p w14:paraId="48C7B244" w14:textId="77777777" w:rsidR="00037481" w:rsidRPr="00813992" w:rsidRDefault="00037481" w:rsidP="00037481">
      <w:pPr>
        <w:ind w:firstLine="567"/>
        <w:jc w:val="both"/>
        <w:rPr>
          <w:lang w:val="id-ID" w:eastAsia="id-ID" w:bidi="he-IL"/>
        </w:rPr>
      </w:pPr>
      <w:r w:rsidRPr="00813992">
        <w:rPr>
          <w:lang w:val="id-ID" w:eastAsia="id-ID" w:bidi="he-IL"/>
        </w:rPr>
        <w:t xml:space="preserve">Maka, dalam surat Filipi 2:5-11 ini, kita dipanggil untuk mengikuti teladan Kristus dalam hal memiliki kerendahan hati untuk melepaskan berbagai kemelekatan di dalam hidup ini dan juga taat kepada Sang Bapa. Kristus adalah teladan sempurna dalam kerendahan hati, ketaatan, dan pengorbanan. Marilah kita mengikuti jejak Kristus setiap waktu dengan mengosongkan diri, merendahkan hati, dan hidup dalam ketaatan kepada Allah, bahkan sekalipun kita harus menghadapi berbagai tantangan dan penderitaan. </w:t>
      </w:r>
    </w:p>
    <w:p w14:paraId="300EAC74" w14:textId="77777777" w:rsidR="00037481" w:rsidRPr="00813992" w:rsidRDefault="00037481" w:rsidP="00037481">
      <w:pPr>
        <w:rPr>
          <w:lang w:val="id-ID" w:eastAsia="id-ID" w:bidi="he-IL"/>
        </w:rPr>
      </w:pPr>
    </w:p>
    <w:p w14:paraId="66E0A234" w14:textId="77777777" w:rsidR="00037481" w:rsidRPr="00813992" w:rsidRDefault="00037481">
      <w:pPr>
        <w:rPr>
          <w:b/>
          <w:lang w:val="id-ID" w:eastAsia="id-ID" w:bidi="he-IL"/>
        </w:rPr>
      </w:pPr>
      <w:r w:rsidRPr="00813992">
        <w:rPr>
          <w:b/>
          <w:lang w:val="id-ID" w:eastAsia="id-ID" w:bidi="he-IL"/>
        </w:rPr>
        <w:br w:type="page"/>
      </w:r>
    </w:p>
    <w:p w14:paraId="3DFA9823" w14:textId="0408F661" w:rsidR="00037481" w:rsidRPr="00813992" w:rsidRDefault="00037481" w:rsidP="00037481">
      <w:pPr>
        <w:rPr>
          <w:b/>
          <w:lang w:val="id-ID" w:eastAsia="id-ID" w:bidi="he-IL"/>
        </w:rPr>
      </w:pPr>
      <w:r w:rsidRPr="00813992">
        <w:rPr>
          <w:b/>
          <w:lang w:val="id-ID" w:eastAsia="id-ID" w:bidi="he-IL"/>
        </w:rPr>
        <w:lastRenderedPageBreak/>
        <w:t>Pendalaman Materi:</w:t>
      </w:r>
    </w:p>
    <w:p w14:paraId="51AB40D1" w14:textId="77777777" w:rsidR="00037481" w:rsidRPr="00813992" w:rsidRDefault="00037481" w:rsidP="00037481">
      <w:pPr>
        <w:pStyle w:val="DaftarParagraf"/>
        <w:widowControl/>
        <w:numPr>
          <w:ilvl w:val="0"/>
          <w:numId w:val="112"/>
        </w:numPr>
        <w:autoSpaceDE/>
        <w:autoSpaceDN/>
        <w:ind w:left="284" w:hanging="284"/>
        <w:contextualSpacing/>
        <w:rPr>
          <w:lang w:val="id-ID" w:eastAsia="id-ID" w:bidi="he-IL"/>
        </w:rPr>
      </w:pPr>
      <w:r w:rsidRPr="00813992">
        <w:rPr>
          <w:lang w:val="id-ID" w:eastAsia="id-ID" w:bidi="he-IL"/>
        </w:rPr>
        <w:t xml:space="preserve">Kerendahan hati Kristus terlihat dalam tindakan "mengosongkan diri-Nya" dan menjadi manusia. Hal ini menjadi nasihat penting dari Rasul Paulus kepada jemaat di Filipi untuk diteladani. Mengapa? </w:t>
      </w:r>
    </w:p>
    <w:p w14:paraId="31E2846B" w14:textId="77777777" w:rsidR="00037481" w:rsidRPr="00813992" w:rsidRDefault="00037481" w:rsidP="00037481">
      <w:pPr>
        <w:pStyle w:val="DaftarParagraf"/>
        <w:widowControl/>
        <w:numPr>
          <w:ilvl w:val="0"/>
          <w:numId w:val="112"/>
        </w:numPr>
        <w:autoSpaceDE/>
        <w:autoSpaceDN/>
        <w:ind w:left="284" w:hanging="284"/>
        <w:contextualSpacing/>
        <w:rPr>
          <w:lang w:val="id-ID" w:eastAsia="id-ID" w:bidi="he-IL"/>
        </w:rPr>
      </w:pPr>
      <w:r w:rsidRPr="00813992">
        <w:rPr>
          <w:lang w:val="id-ID" w:eastAsia="id-ID" w:bidi="he-IL"/>
        </w:rPr>
        <w:t>Kehidupan masa kini memiliki godaan dan tantangannya. Sebagai orang percaya, setiap kita dipanggil untuk mengingat derita dan kematian Kristus untuk menyadari pengorbanan-Nya. Hal apa yang dapat dipelajari dari ketaatan Kristus dan pengorbanan-Nya? Apakah hal tersebut dapat diteladani dalam konteks hidup masa kini, dengan tantangan, godaan dan kesulitan yang ada?</w:t>
      </w:r>
    </w:p>
    <w:p w14:paraId="59FEC553" w14:textId="77777777" w:rsidR="00037481" w:rsidRPr="00813992" w:rsidRDefault="00037481" w:rsidP="00037481">
      <w:pPr>
        <w:pStyle w:val="DaftarParagraf"/>
        <w:widowControl/>
        <w:numPr>
          <w:ilvl w:val="0"/>
          <w:numId w:val="112"/>
        </w:numPr>
        <w:autoSpaceDE/>
        <w:autoSpaceDN/>
        <w:ind w:left="284" w:hanging="284"/>
        <w:contextualSpacing/>
        <w:rPr>
          <w:lang w:val="id-ID" w:eastAsia="id-ID" w:bidi="he-IL"/>
        </w:rPr>
      </w:pPr>
      <w:r w:rsidRPr="00813992">
        <w:rPr>
          <w:lang w:val="id-ID" w:eastAsia="id-ID" w:bidi="he-IL"/>
        </w:rPr>
        <w:t>Kemuliaan Kristus muncul karena ketaatan dan pengorbanan-Nya. Melalui jalan derita ia dimuliakan, sehingga bertekuk lutut segala makhluk oleh karena nama-Nya. Diskusikanlah, apakah jalan kemuliaan seperti Kristus dapat diteladani oleh orang percaya di masa kini? Bagaimana caranya?</w:t>
      </w:r>
    </w:p>
    <w:p w14:paraId="1DE4F3CC" w14:textId="77777777" w:rsidR="00037481" w:rsidRPr="00813992" w:rsidRDefault="00037481" w:rsidP="00037481">
      <w:pPr>
        <w:pStyle w:val="DaftarParagraf"/>
        <w:adjustRightInd w:val="0"/>
        <w:ind w:left="0"/>
        <w:jc w:val="left"/>
        <w:rPr>
          <w:rFonts w:eastAsia="Times New Roman" w:cs="Calibri"/>
          <w:lang w:val="id-ID" w:eastAsia="de-DE"/>
        </w:rPr>
      </w:pPr>
    </w:p>
    <w:p w14:paraId="73698923" w14:textId="77777777" w:rsidR="00037481" w:rsidRPr="00813992" w:rsidRDefault="00037481" w:rsidP="00037481">
      <w:pPr>
        <w:pStyle w:val="DaftarParagraf"/>
        <w:adjustRightInd w:val="0"/>
        <w:ind w:left="0"/>
        <w:jc w:val="left"/>
        <w:rPr>
          <w:rFonts w:eastAsia="Times New Roman" w:cs="Calibri"/>
          <w:lang w:val="id-ID" w:eastAsia="de-DE"/>
        </w:rPr>
      </w:pPr>
    </w:p>
    <w:p w14:paraId="32BEEE1D" w14:textId="52904737" w:rsidR="00037481" w:rsidRPr="00813992" w:rsidRDefault="00037481" w:rsidP="00037481">
      <w:pPr>
        <w:pStyle w:val="DaftarParagraf"/>
        <w:adjustRightInd w:val="0"/>
        <w:ind w:left="0"/>
        <w:jc w:val="right"/>
        <w:rPr>
          <w:rFonts w:eastAsia="Times New Roman" w:cs="Calibri"/>
          <w:lang w:val="id-ID" w:eastAsia="de-DE"/>
        </w:rPr>
      </w:pPr>
      <w:r w:rsidRPr="00813992">
        <w:rPr>
          <w:rFonts w:eastAsia="Times New Roman" w:cs="Calibri"/>
          <w:lang w:val="id-ID" w:eastAsia="de-DE"/>
        </w:rPr>
        <w:t>(msu)</w:t>
      </w:r>
    </w:p>
    <w:p w14:paraId="61C1A5AD" w14:textId="77777777" w:rsidR="00037481" w:rsidRPr="00813992" w:rsidRDefault="00037481" w:rsidP="00037481">
      <w:pPr>
        <w:pStyle w:val="DaftarParagraf"/>
        <w:adjustRightInd w:val="0"/>
        <w:ind w:left="0"/>
        <w:jc w:val="right"/>
        <w:rPr>
          <w:rFonts w:eastAsia="Times New Roman" w:cs="Calibri"/>
          <w:lang w:val="id-ID" w:eastAsia="de-DE"/>
        </w:rPr>
      </w:pPr>
    </w:p>
    <w:p w14:paraId="5CFDC133" w14:textId="77777777" w:rsidR="00037481" w:rsidRPr="00813992" w:rsidRDefault="00037481" w:rsidP="00037481">
      <w:pPr>
        <w:spacing w:after="160" w:line="259" w:lineRule="auto"/>
        <w:rPr>
          <w:rFonts w:eastAsia="Times New Roman" w:cs="Calibri"/>
          <w:lang w:val="id-ID" w:eastAsia="de-DE"/>
        </w:rPr>
      </w:pPr>
    </w:p>
    <w:p w14:paraId="55964B31" w14:textId="68DB9564" w:rsidR="00861C68" w:rsidRPr="00813992" w:rsidRDefault="00861C68">
      <w:pPr>
        <w:rPr>
          <w:lang w:val="id-ID"/>
        </w:rPr>
      </w:pPr>
      <w:r w:rsidRPr="00813992">
        <w:rPr>
          <w:lang w:val="id-ID"/>
        </w:rPr>
        <w:br w:type="page"/>
      </w:r>
    </w:p>
    <w:p w14:paraId="74B85A19" w14:textId="75C2CF88" w:rsidR="00861C68" w:rsidRPr="00813992" w:rsidRDefault="00861C68" w:rsidP="00861C68">
      <w:pPr>
        <w:jc w:val="both"/>
        <w:rPr>
          <w:b/>
          <w:sz w:val="24"/>
          <w:szCs w:val="24"/>
          <w:lang w:val="id-ID"/>
        </w:rPr>
      </w:pPr>
      <w:r w:rsidRPr="00813992">
        <w:rPr>
          <w:noProof/>
          <w:lang w:val="id-ID"/>
        </w:rPr>
        <w:lastRenderedPageBreak/>
        <mc:AlternateContent>
          <mc:Choice Requires="wps">
            <w:drawing>
              <wp:anchor distT="45720" distB="45720" distL="114300" distR="114300" simplePos="0" relativeHeight="251791872" behindDoc="0" locked="0" layoutInCell="1" allowOverlap="1" wp14:anchorId="067258AD" wp14:editId="4DA08373">
                <wp:simplePos x="0" y="0"/>
                <wp:positionH relativeFrom="margin">
                  <wp:align>right</wp:align>
                </wp:positionH>
                <wp:positionV relativeFrom="paragraph">
                  <wp:posOffset>14605</wp:posOffset>
                </wp:positionV>
                <wp:extent cx="1750695" cy="962025"/>
                <wp:effectExtent l="0" t="0" r="1905" b="9525"/>
                <wp:wrapSquare wrapText="bothSides"/>
                <wp:docPr id="1698051256"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962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9B5AB1" w14:textId="77777777" w:rsidR="00861C68" w:rsidRDefault="00861C68" w:rsidP="00861C68">
                            <w:pPr>
                              <w:jc w:val="center"/>
                              <w:rPr>
                                <w:rFonts w:ascii="Cooper Black" w:eastAsia="SimSun" w:hAnsi="Cooper Black" w:cs="SimSun"/>
                                <w:i/>
                                <w:iCs/>
                                <w:sz w:val="28"/>
                                <w:szCs w:val="28"/>
                              </w:rPr>
                            </w:pPr>
                          </w:p>
                          <w:p w14:paraId="5AB51DD9" w14:textId="36482AB6" w:rsidR="00861C68" w:rsidRPr="00861C68" w:rsidRDefault="00861C68" w:rsidP="00861C68">
                            <w:pPr>
                              <w:jc w:val="center"/>
                              <w:rPr>
                                <w:rFonts w:ascii="Cooper Black" w:eastAsia="SimSun" w:hAnsi="Cooper Black" w:cs="SimSun"/>
                                <w:i/>
                                <w:iCs/>
                                <w:sz w:val="28"/>
                                <w:szCs w:val="28"/>
                              </w:rPr>
                            </w:pPr>
                            <w:r w:rsidRPr="00861C68">
                              <w:rPr>
                                <w:rFonts w:ascii="Cooper Black" w:eastAsia="SimSun" w:hAnsi="Cooper Black" w:cs="SimSun"/>
                                <w:i/>
                                <w:iCs/>
                                <w:sz w:val="28"/>
                                <w:szCs w:val="28"/>
                              </w:rPr>
                              <w:t>Tomas Itu Aku / Akulah Si Tom</w:t>
                            </w:r>
                          </w:p>
                          <w:p w14:paraId="58C24F52" w14:textId="022EDBDB" w:rsidR="00861C68" w:rsidRPr="00C76228" w:rsidRDefault="00861C68" w:rsidP="00861C6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169E05F" w14:textId="77777777" w:rsidR="00861C68" w:rsidRPr="00C01F34" w:rsidRDefault="00861C68" w:rsidP="00861C68">
                            <w:pPr>
                              <w:jc w:val="center"/>
                              <w:rPr>
                                <w:rFonts w:ascii="Bodoni MT Black" w:hAnsi="Bodoni MT Black"/>
                                <w:b/>
                                <w:bCs/>
                                <w:sz w:val="28"/>
                                <w:szCs w:val="28"/>
                                <w:lang w:val="de-DE"/>
                              </w:rPr>
                            </w:pPr>
                          </w:p>
                          <w:p w14:paraId="45D15F59" w14:textId="77777777" w:rsidR="00861C68" w:rsidRPr="00C01F34" w:rsidRDefault="00861C68" w:rsidP="00861C68">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7258AD" id="_x0000_s1129" type="#_x0000_t202" style="position:absolute;left:0;text-align:left;margin-left:86.65pt;margin-top:1.15pt;width:137.85pt;height:75.75pt;z-index:2517918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" stroked="f">
                <v:textbox>
                  <w:txbxContent>
                    <w:p w14:paraId="099B5AB1" w14:textId="77777777" w:rsidR="00861C68" w:rsidRDefault="00861C68" w:rsidP="00861C68">
                      <w:pPr>
                        <w:jc w:val="center"/>
                        <w:rPr>
                          <w:rFonts w:ascii="Cooper Black" w:eastAsia="SimSun" w:hAnsi="Cooper Black" w:cs="SimSun"/>
                          <w:i/>
                          <w:iCs/>
                          <w:sz w:val="28"/>
                          <w:szCs w:val="28"/>
                        </w:rPr>
                      </w:pPr>
                    </w:p>
                    <w:p w14:paraId="5AB51DD9" w14:textId="36482AB6" w:rsidR="00861C68" w:rsidRPr="00861C68" w:rsidRDefault="00861C68" w:rsidP="00861C68">
                      <w:pPr>
                        <w:jc w:val="center"/>
                        <w:rPr>
                          <w:rFonts w:ascii="Cooper Black" w:eastAsia="SimSun" w:hAnsi="Cooper Black" w:cs="SimSun"/>
                          <w:i/>
                          <w:iCs/>
                          <w:sz w:val="28"/>
                          <w:szCs w:val="28"/>
                        </w:rPr>
                      </w:pPr>
                      <w:r w:rsidRPr="00861C68">
                        <w:rPr>
                          <w:rFonts w:ascii="Cooper Black" w:eastAsia="SimSun" w:hAnsi="Cooper Black" w:cs="SimSun"/>
                          <w:i/>
                          <w:iCs/>
                          <w:sz w:val="28"/>
                          <w:szCs w:val="28"/>
                        </w:rPr>
                        <w:t>Tomas Itu Aku / Akulah Si Tom</w:t>
                      </w:r>
                    </w:p>
                    <w:p w14:paraId="58C24F52" w14:textId="022EDBDB" w:rsidR="00861C68" w:rsidRPr="00C76228" w:rsidRDefault="00861C68" w:rsidP="00861C68">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169E05F" w14:textId="77777777" w:rsidR="00861C68" w:rsidRPr="00C01F34" w:rsidRDefault="00861C68" w:rsidP="00861C68">
                      <w:pPr>
                        <w:jc w:val="center"/>
                        <w:rPr>
                          <w:rFonts w:ascii="Bodoni MT Black" w:hAnsi="Bodoni MT Black"/>
                          <w:b/>
                          <w:bCs/>
                          <w:sz w:val="28"/>
                          <w:szCs w:val="28"/>
                          <w:lang w:val="de-DE"/>
                        </w:rPr>
                      </w:pPr>
                    </w:p>
                    <w:p w14:paraId="45D15F59" w14:textId="77777777" w:rsidR="00861C68" w:rsidRPr="00C01F34" w:rsidRDefault="00861C68" w:rsidP="00861C68">
                      <w:pPr>
                        <w:jc w:val="center"/>
                        <w:rPr>
                          <w:rFonts w:ascii="Bodoni MT Black" w:hAnsi="Bodoni MT Black"/>
                          <w:sz w:val="28"/>
                          <w:szCs w:val="28"/>
                          <w:lang w:val="de-DE"/>
                        </w:rPr>
                      </w:pPr>
                    </w:p>
                  </w:txbxContent>
                </v:textbox>
                <w10:wrap type="square" anchorx="margin"/>
              </v:shape>
            </w:pict>
          </mc:Fallback>
        </mc:AlternateContent>
      </w:r>
      <w:r w:rsidRPr="00813992">
        <w:rPr>
          <w:noProof/>
          <w:lang w:val="id-ID"/>
        </w:rPr>
        <mc:AlternateContent>
          <mc:Choice Requires="wps">
            <w:drawing>
              <wp:anchor distT="0" distB="0" distL="114300" distR="114300" simplePos="0" relativeHeight="251792896" behindDoc="0" locked="0" layoutInCell="1" allowOverlap="1" wp14:anchorId="5402B7F5" wp14:editId="5848EBDE">
                <wp:simplePos x="0" y="0"/>
                <wp:positionH relativeFrom="margin">
                  <wp:align>left</wp:align>
                </wp:positionH>
                <wp:positionV relativeFrom="paragraph">
                  <wp:posOffset>6985</wp:posOffset>
                </wp:positionV>
                <wp:extent cx="2229485" cy="1133475"/>
                <wp:effectExtent l="0" t="0" r="0" b="9525"/>
                <wp:wrapThrough wrapText="bothSides">
                  <wp:wrapPolygon edited="0">
                    <wp:start x="0" y="0"/>
                    <wp:lineTo x="0" y="21418"/>
                    <wp:lineTo x="21409" y="21418"/>
                    <wp:lineTo x="21409" y="0"/>
                    <wp:lineTo x="0" y="0"/>
                  </wp:wrapPolygon>
                </wp:wrapThrough>
                <wp:docPr id="117037068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chemeClr val="bg1">
                            <a:lumMod val="85000"/>
                          </a:schemeClr>
                        </a:solidFill>
                        <a:ln w="9525">
                          <a:noFill/>
                          <a:miter lim="800000"/>
                          <a:headEnd/>
                          <a:tailEnd/>
                        </a:ln>
                      </wps:spPr>
                      <wps:txbx>
                        <w:txbxContent>
                          <w:p w14:paraId="1C5FEF1B" w14:textId="561B818F" w:rsidR="00861C68" w:rsidRPr="00D46F87" w:rsidRDefault="00861C68" w:rsidP="00861C68">
                            <w:pPr>
                              <w:rPr>
                                <w:b/>
                              </w:rPr>
                            </w:pPr>
                            <w:r w:rsidRPr="00D46F87">
                              <w:rPr>
                                <w:b/>
                              </w:rPr>
                              <w:t xml:space="preserve">BAHAN PEMAHAMAN ALKITAB </w:t>
                            </w:r>
                            <w:r w:rsidR="00E2467B">
                              <w:rPr>
                                <w:b/>
                              </w:rPr>
                              <w:t>7</w:t>
                            </w:r>
                            <w:r w:rsidRPr="00D46F87">
                              <w:rPr>
                                <w:b/>
                              </w:rPr>
                              <w:tab/>
                            </w:r>
                          </w:p>
                          <w:p w14:paraId="2764AD1C" w14:textId="10CD2674" w:rsidR="00861C68" w:rsidRPr="00D46F87" w:rsidRDefault="00861C68" w:rsidP="00861C68">
                            <w:pPr>
                              <w:rPr>
                                <w:bCs/>
                                <w:i/>
                                <w:iCs/>
                                <w:lang w:val="id-ID"/>
                              </w:rPr>
                            </w:pPr>
                            <w:r>
                              <w:rPr>
                                <w:bCs/>
                                <w:i/>
                                <w:iCs/>
                              </w:rPr>
                              <w:t xml:space="preserve"> </w:t>
                            </w:r>
                          </w:p>
                          <w:p w14:paraId="5C51DDE4" w14:textId="77777777" w:rsidR="00861C68" w:rsidRPr="00D46F87" w:rsidRDefault="00861C68" w:rsidP="00861C68">
                            <w:pPr>
                              <w:pBdr>
                                <w:top w:val="single" w:sz="4" w:space="1" w:color="7F7F7F"/>
                              </w:pBdr>
                              <w:rPr>
                                <w:rFonts w:cs="Calibri"/>
                                <w:bCs/>
                                <w:sz w:val="20"/>
                                <w:szCs w:val="20"/>
                              </w:rPr>
                            </w:pPr>
                          </w:p>
                          <w:p w14:paraId="4BBA620C" w14:textId="77777777" w:rsidR="00861C68" w:rsidRPr="00D46F87" w:rsidRDefault="00861C68" w:rsidP="00861C68">
                            <w:pPr>
                              <w:pBdr>
                                <w:top w:val="single" w:sz="4" w:space="1" w:color="7F7F7F"/>
                              </w:pBdr>
                              <w:rPr>
                                <w:rFonts w:cs="Calibri"/>
                                <w:bCs/>
                                <w:sz w:val="20"/>
                                <w:szCs w:val="20"/>
                              </w:rPr>
                            </w:pPr>
                            <w:r w:rsidRPr="00D46F87">
                              <w:rPr>
                                <w:rFonts w:cs="Calibri"/>
                                <w:bCs/>
                                <w:sz w:val="20"/>
                                <w:szCs w:val="20"/>
                              </w:rPr>
                              <w:t>Bacaan:</w:t>
                            </w:r>
                          </w:p>
                          <w:p w14:paraId="4850479E" w14:textId="3F7BCAFC" w:rsidR="00861C68" w:rsidRPr="00243B27" w:rsidRDefault="00861C68" w:rsidP="00861C68">
                            <w:pPr>
                              <w:pBdr>
                                <w:top w:val="single" w:sz="4" w:space="1" w:color="7F7F7F"/>
                              </w:pBdr>
                              <w:rPr>
                                <w:rFonts w:cs="Calibri"/>
                                <w:b/>
                                <w:sz w:val="20"/>
                                <w:szCs w:val="20"/>
                              </w:rPr>
                            </w:pPr>
                            <w:r w:rsidRPr="00861C68">
                              <w:rPr>
                                <w:rFonts w:eastAsia="Candara" w:cs="Candara"/>
                              </w:rPr>
                              <w:t>Yohanes 20:19-2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02B7F5" id="_x0000_s1130" type="#_x0000_t202" style="position:absolute;left:0;text-align:left;margin-left:0;margin-top:.55pt;width:175.55pt;height:89.25pt;z-index:251792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" fillcolor="#d8d8d8 [2732]" stroked="f">
                <v:textbox>
                  <w:txbxContent>
                    <w:p w14:paraId="1C5FEF1B" w14:textId="561B818F" w:rsidR="00861C68" w:rsidRPr="00D46F87" w:rsidRDefault="00861C68" w:rsidP="00861C68">
                      <w:pPr>
                        <w:rPr>
                          <w:b/>
                        </w:rPr>
                      </w:pPr>
                      <w:r w:rsidRPr="00D46F87">
                        <w:rPr>
                          <w:b/>
                        </w:rPr>
                        <w:t xml:space="preserve">BAHAN PEMAHAMAN ALKITAB </w:t>
                      </w:r>
                      <w:r w:rsidR="00E2467B">
                        <w:rPr>
                          <w:b/>
                        </w:rPr>
                        <w:t>7</w:t>
                      </w:r>
                      <w:r w:rsidRPr="00D46F87">
                        <w:rPr>
                          <w:b/>
                        </w:rPr>
                        <w:tab/>
                      </w:r>
                    </w:p>
                    <w:p w14:paraId="2764AD1C" w14:textId="10CD2674" w:rsidR="00861C68" w:rsidRPr="00D46F87" w:rsidRDefault="00861C68" w:rsidP="00861C68">
                      <w:pPr>
                        <w:rPr>
                          <w:bCs/>
                          <w:i/>
                          <w:iCs/>
                          <w:lang w:val="id-ID"/>
                        </w:rPr>
                      </w:pPr>
                      <w:r>
                        <w:rPr>
                          <w:bCs/>
                          <w:i/>
                          <w:iCs/>
                        </w:rPr>
                        <w:t xml:space="preserve"> </w:t>
                      </w:r>
                    </w:p>
                    <w:p w14:paraId="5C51DDE4" w14:textId="77777777" w:rsidR="00861C68" w:rsidRPr="00D46F87" w:rsidRDefault="00861C68" w:rsidP="00861C68">
                      <w:pPr>
                        <w:pBdr>
                          <w:top w:val="single" w:sz="4" w:space="1" w:color="7F7F7F"/>
                        </w:pBdr>
                        <w:rPr>
                          <w:rFonts w:cs="Calibri"/>
                          <w:bCs/>
                          <w:sz w:val="20"/>
                          <w:szCs w:val="20"/>
                        </w:rPr>
                      </w:pPr>
                    </w:p>
                    <w:p w14:paraId="4BBA620C" w14:textId="77777777" w:rsidR="00861C68" w:rsidRPr="00D46F87" w:rsidRDefault="00861C68" w:rsidP="00861C68">
                      <w:pPr>
                        <w:pBdr>
                          <w:top w:val="single" w:sz="4" w:space="1" w:color="7F7F7F"/>
                        </w:pBdr>
                        <w:rPr>
                          <w:rFonts w:cs="Calibri"/>
                          <w:bCs/>
                          <w:sz w:val="20"/>
                          <w:szCs w:val="20"/>
                        </w:rPr>
                      </w:pPr>
                      <w:r w:rsidRPr="00D46F87">
                        <w:rPr>
                          <w:rFonts w:cs="Calibri"/>
                          <w:bCs/>
                          <w:sz w:val="20"/>
                          <w:szCs w:val="20"/>
                        </w:rPr>
                        <w:t>Bacaan:</w:t>
                      </w:r>
                    </w:p>
                    <w:p w14:paraId="4850479E" w14:textId="3F7BCAFC" w:rsidR="00861C68" w:rsidRPr="00243B27" w:rsidRDefault="00861C68" w:rsidP="00861C68">
                      <w:pPr>
                        <w:pBdr>
                          <w:top w:val="single" w:sz="4" w:space="1" w:color="7F7F7F"/>
                        </w:pBdr>
                        <w:rPr>
                          <w:rFonts w:cs="Calibri"/>
                          <w:b/>
                          <w:sz w:val="20"/>
                          <w:szCs w:val="20"/>
                        </w:rPr>
                      </w:pPr>
                      <w:r w:rsidRPr="00861C68">
                        <w:rPr>
                          <w:rFonts w:eastAsia="Candara" w:cs="Candara"/>
                        </w:rPr>
                        <w:t>Yohanes 20:19-29</w:t>
                      </w:r>
                    </w:p>
                  </w:txbxContent>
                </v:textbox>
                <w10:wrap type="through" anchorx="margin"/>
              </v:shape>
            </w:pict>
          </mc:Fallback>
        </mc:AlternateContent>
      </w:r>
    </w:p>
    <w:p w14:paraId="4D95FEDC" w14:textId="14ABEAAC" w:rsidR="00861C68" w:rsidRPr="00813992" w:rsidRDefault="00861C68" w:rsidP="00861C68">
      <w:pPr>
        <w:jc w:val="both"/>
        <w:rPr>
          <w:b/>
          <w:sz w:val="24"/>
          <w:szCs w:val="24"/>
          <w:lang w:val="id-ID"/>
        </w:rPr>
      </w:pPr>
    </w:p>
    <w:p w14:paraId="6F67994C" w14:textId="16C10582" w:rsidR="00861C68" w:rsidRPr="00813992" w:rsidRDefault="00861C68" w:rsidP="00861C68">
      <w:pPr>
        <w:jc w:val="both"/>
        <w:rPr>
          <w:b/>
          <w:sz w:val="24"/>
          <w:szCs w:val="24"/>
          <w:lang w:val="id-ID"/>
        </w:rPr>
      </w:pPr>
    </w:p>
    <w:p w14:paraId="4349CE25" w14:textId="77777777" w:rsidR="00861C68" w:rsidRPr="00813992" w:rsidRDefault="00861C68" w:rsidP="00861C68">
      <w:pPr>
        <w:jc w:val="both"/>
        <w:rPr>
          <w:b/>
          <w:lang w:val="id-ID"/>
        </w:rPr>
      </w:pPr>
      <w:r w:rsidRPr="00813992">
        <w:rPr>
          <w:b/>
          <w:lang w:val="id-ID"/>
        </w:rPr>
        <w:t>Persiapan:</w:t>
      </w:r>
    </w:p>
    <w:p w14:paraId="017637FD" w14:textId="091DB60F" w:rsidR="00861C68" w:rsidRPr="00813992" w:rsidRDefault="00861C68" w:rsidP="00861C68">
      <w:pPr>
        <w:widowControl/>
        <w:numPr>
          <w:ilvl w:val="0"/>
          <w:numId w:val="113"/>
        </w:numPr>
        <w:autoSpaceDE/>
        <w:autoSpaceDN/>
        <w:ind w:left="284" w:hanging="284"/>
        <w:jc w:val="both"/>
        <w:rPr>
          <w:lang w:val="id-ID"/>
        </w:rPr>
      </w:pPr>
      <w:r w:rsidRPr="00813992">
        <w:rPr>
          <w:lang w:val="id-ID"/>
        </w:rPr>
        <w:t xml:space="preserve">Materi ini disiapkan untuk Penghayatan Alkitab Intergenerasi, jikalau ada anak-anak yang ketika dalam perjalanan kontemplasi jenuh dan “rewel” orangtua dipersilahkan untuk </w:t>
      </w:r>
      <w:r w:rsidR="00903A77">
        <w:rPr>
          <w:lang w:val="id-ID"/>
        </w:rPr>
        <w:t xml:space="preserve">membawa anaknya </w:t>
      </w:r>
      <w:r w:rsidRPr="00813992">
        <w:rPr>
          <w:lang w:val="id-ID"/>
        </w:rPr>
        <w:t>keluar dari ruangan dalam ketenangan.</w:t>
      </w:r>
    </w:p>
    <w:p w14:paraId="2F4E9085" w14:textId="77777777" w:rsidR="00861C68" w:rsidRPr="00813992" w:rsidRDefault="00861C68" w:rsidP="00861C68">
      <w:pPr>
        <w:widowControl/>
        <w:numPr>
          <w:ilvl w:val="0"/>
          <w:numId w:val="113"/>
        </w:numPr>
        <w:autoSpaceDE/>
        <w:autoSpaceDN/>
        <w:ind w:left="284" w:hanging="284"/>
        <w:jc w:val="both"/>
        <w:rPr>
          <w:lang w:val="id-ID"/>
        </w:rPr>
      </w:pPr>
      <w:r w:rsidRPr="00813992">
        <w:rPr>
          <w:lang w:val="id-ID"/>
        </w:rPr>
        <w:t>Dapat dilakukan dengan duduk lesehan di lantai atau kursi.</w:t>
      </w:r>
    </w:p>
    <w:p w14:paraId="740B0D37" w14:textId="77777777" w:rsidR="00861C68" w:rsidRPr="00813992" w:rsidRDefault="00861C68" w:rsidP="00861C68">
      <w:pPr>
        <w:jc w:val="both"/>
        <w:rPr>
          <w:b/>
          <w:lang w:val="id-ID"/>
        </w:rPr>
      </w:pPr>
    </w:p>
    <w:p w14:paraId="6706E696" w14:textId="77777777" w:rsidR="00861C68" w:rsidRPr="00813992" w:rsidRDefault="00861C68" w:rsidP="00861C68">
      <w:pPr>
        <w:jc w:val="both"/>
        <w:rPr>
          <w:b/>
          <w:lang w:val="id-ID"/>
        </w:rPr>
      </w:pPr>
    </w:p>
    <w:p w14:paraId="0EC8E46F" w14:textId="77777777" w:rsidR="00861C68" w:rsidRPr="00813992" w:rsidRDefault="00861C68" w:rsidP="00861C68">
      <w:pPr>
        <w:jc w:val="both"/>
        <w:rPr>
          <w:b/>
          <w:lang w:val="id-ID"/>
        </w:rPr>
      </w:pPr>
      <w:r w:rsidRPr="00813992">
        <w:rPr>
          <w:b/>
          <w:lang w:val="id-ID"/>
        </w:rPr>
        <w:t>Pengantar</w:t>
      </w:r>
    </w:p>
    <w:p w14:paraId="56C5978D" w14:textId="18EA2F60" w:rsidR="00861C68" w:rsidRPr="00903A77" w:rsidRDefault="00861C68" w:rsidP="00B36E04">
      <w:pPr>
        <w:ind w:firstLine="567"/>
        <w:jc w:val="both"/>
        <w:rPr>
          <w:lang w:val="id-ID"/>
        </w:rPr>
      </w:pPr>
      <w:r w:rsidRPr="00813992">
        <w:rPr>
          <w:lang w:val="id-ID"/>
        </w:rPr>
        <w:t xml:space="preserve">Ignatius, seorang Bapa Gereja dan pendiri Jesuit mempopulerkan bentuk kontemplasi unik yang disebut doa imajinatif. Dalam doa imajinatif, seseorang membayangkan dirinya dalam suatu suasana tertentu, sering kali dari Kitab Suci. </w:t>
      </w:r>
      <w:r w:rsidR="00B36E04">
        <w:rPr>
          <w:lang w:val="id-ID"/>
        </w:rPr>
        <w:t xml:space="preserve"> Doa imajinatif </w:t>
      </w:r>
      <w:r w:rsidR="00971B80" w:rsidRPr="00971B80">
        <w:rPr>
          <w:lang w:val="id-ID"/>
        </w:rPr>
        <w:t>adalah sebuah penglihatan dan pemikiran yang bebas, keterpanjangan jiwa dalam keseluruhan arahan ketika mempersepsikan segala sesuatu. Bebas, memandang dengan jelas dalam perenungan dengan jiwa yang “mengawang” penuh kekaguman yang tampak dalam lingkup keilahian. “Mengawang” atau melayang adalah sebuah gambaran  penting dalam kontemplasi. Hal ini mirip seperti seekor burung yang bebas berterbangan dari beragam tempat, namun mereka tetap tersenyum. Mereka memiliki pola sendiri di alam, di mana mereka bergerak dengan lancar, dan dengan kesadaran.</w:t>
      </w:r>
      <w:r w:rsidR="00B36E04">
        <w:rPr>
          <w:lang w:val="id-ID"/>
        </w:rPr>
        <w:t xml:space="preserve"> Dari sana kita merasakan kehadiran Allah yang memerdekakan. </w:t>
      </w:r>
    </w:p>
    <w:p w14:paraId="69813B26" w14:textId="6B283E54" w:rsidR="00861C68" w:rsidRPr="00813992" w:rsidRDefault="00861C68" w:rsidP="00861C68">
      <w:pPr>
        <w:ind w:firstLine="567"/>
        <w:jc w:val="both"/>
        <w:rPr>
          <w:lang w:val="id-ID"/>
        </w:rPr>
      </w:pPr>
      <w:r w:rsidRPr="00813992">
        <w:rPr>
          <w:lang w:val="id-ID"/>
        </w:rPr>
        <w:t xml:space="preserve">Penghayatan Alkitab hari ini kita akan mempergunakan bentuk Kontemplasi, yakni Doa Imajinatif. Kita akan merenungkan, memahami dan bahkan mencoba untuk “berada di sana” di tempat, situasi dan kondisi peristiwa dalam teks Alkitab </w:t>
      </w:r>
      <w:r w:rsidRPr="00813992">
        <w:rPr>
          <w:lang w:val="id-ID"/>
        </w:rPr>
        <w:lastRenderedPageBreak/>
        <w:t xml:space="preserve">yang kita pahami hari ini dalam keheningan selama kurang lebih 15 menit. </w:t>
      </w:r>
    </w:p>
    <w:p w14:paraId="79C04D1D" w14:textId="08574E17" w:rsidR="00861C68" w:rsidRPr="00B36E04" w:rsidRDefault="00861C68" w:rsidP="00861C68">
      <w:pPr>
        <w:ind w:firstLine="567"/>
        <w:jc w:val="both"/>
        <w:rPr>
          <w:i/>
          <w:iCs/>
          <w:lang w:val="id-ID"/>
        </w:rPr>
      </w:pPr>
      <w:r w:rsidRPr="00813992">
        <w:rPr>
          <w:lang w:val="id-ID"/>
        </w:rPr>
        <w:t xml:space="preserve">Setelah itu nanti kita akan membagikan hasil perenungan kita dalam sharing. </w:t>
      </w:r>
      <w:r w:rsidRPr="00B36E04">
        <w:rPr>
          <w:lang w:val="id-ID"/>
        </w:rPr>
        <w:t>Mari kita mulai dengan saat teduh</w:t>
      </w:r>
      <w:r w:rsidR="00B36E04">
        <w:rPr>
          <w:lang w:val="id-ID"/>
        </w:rPr>
        <w:t xml:space="preserve"> </w:t>
      </w:r>
      <w:r w:rsidR="00B36E04">
        <w:rPr>
          <w:i/>
          <w:iCs/>
          <w:lang w:val="id-ID"/>
        </w:rPr>
        <w:t xml:space="preserve">(semua  bersaat teduh). </w:t>
      </w:r>
    </w:p>
    <w:p w14:paraId="48E603F5" w14:textId="10888DD1" w:rsidR="00861C68" w:rsidRPr="00813992" w:rsidRDefault="00861C68" w:rsidP="00971B80">
      <w:pPr>
        <w:rPr>
          <w:b/>
          <w:lang w:val="id-ID"/>
        </w:rPr>
      </w:pPr>
    </w:p>
    <w:p w14:paraId="05A984DD" w14:textId="49A48DF0" w:rsidR="00861C68" w:rsidRPr="00813992" w:rsidRDefault="00861C68" w:rsidP="00861C68">
      <w:pPr>
        <w:jc w:val="both"/>
        <w:rPr>
          <w:b/>
          <w:lang w:val="id-ID"/>
        </w:rPr>
      </w:pPr>
      <w:r w:rsidRPr="00813992">
        <w:rPr>
          <w:b/>
          <w:lang w:val="id-ID"/>
        </w:rPr>
        <w:t>Perjalanan Singkat Yohanes 20:19-29</w:t>
      </w:r>
    </w:p>
    <w:p w14:paraId="535ACDC7" w14:textId="77777777" w:rsidR="00861C68" w:rsidRPr="00813992" w:rsidRDefault="00861C68" w:rsidP="00861C68">
      <w:pPr>
        <w:jc w:val="both"/>
        <w:rPr>
          <w:lang w:val="id-ID"/>
        </w:rPr>
      </w:pPr>
      <w:r w:rsidRPr="00813992">
        <w:rPr>
          <w:lang w:val="id-ID"/>
        </w:rPr>
        <w:t>Kita akan melakukan perjalanan bersama-sama.</w:t>
      </w:r>
    </w:p>
    <w:p w14:paraId="21CB163A" w14:textId="77777777" w:rsidR="00861C68" w:rsidRPr="00813992" w:rsidRDefault="00861C68" w:rsidP="00861C68">
      <w:pPr>
        <w:jc w:val="both"/>
        <w:rPr>
          <w:lang w:val="id-ID"/>
        </w:rPr>
      </w:pPr>
    </w:p>
    <w:p w14:paraId="5D952DAC" w14:textId="61B5563A" w:rsidR="00861C68" w:rsidRPr="00813992" w:rsidRDefault="00861C68" w:rsidP="00861C68">
      <w:pPr>
        <w:jc w:val="both"/>
        <w:rPr>
          <w:lang w:val="id-ID"/>
        </w:rPr>
      </w:pPr>
      <w:r w:rsidRPr="00813992">
        <w:rPr>
          <w:lang w:val="id-ID"/>
        </w:rPr>
        <w:t>Mari kita hening, kita pusatkan penglihatan kita pada lilin di</w:t>
      </w:r>
      <w:r w:rsidR="00971B80">
        <w:rPr>
          <w:lang w:val="id-ID"/>
        </w:rPr>
        <w:t xml:space="preserve"> </w:t>
      </w:r>
      <w:r w:rsidRPr="00813992">
        <w:rPr>
          <w:lang w:val="id-ID"/>
        </w:rPr>
        <w:t>hadapan kita yang menyala, semakin terang dan menjadi terang sekali hingga membuat mata kita memicing dan perlahan terkatup.</w:t>
      </w:r>
    </w:p>
    <w:p w14:paraId="7FC797BA" w14:textId="77777777" w:rsidR="00A96382" w:rsidRPr="00813992" w:rsidRDefault="00A96382" w:rsidP="00861C68">
      <w:pPr>
        <w:jc w:val="both"/>
        <w:rPr>
          <w:lang w:val="id-ID"/>
        </w:rPr>
      </w:pPr>
    </w:p>
    <w:p w14:paraId="3F060C48" w14:textId="4DC45397" w:rsidR="00861C68" w:rsidRPr="00813992" w:rsidRDefault="00861C68" w:rsidP="00861C68">
      <w:pPr>
        <w:jc w:val="both"/>
        <w:rPr>
          <w:lang w:val="id-ID"/>
        </w:rPr>
      </w:pPr>
      <w:r w:rsidRPr="00813992">
        <w:rPr>
          <w:lang w:val="id-ID"/>
        </w:rPr>
        <w:t>Telinga tetap terbuka dan kita mulai merasakan masih ada kawan-kawan di kanan kiri kita bersama sama.</w:t>
      </w:r>
    </w:p>
    <w:p w14:paraId="5F2BE83F" w14:textId="77777777" w:rsidR="00A96382" w:rsidRPr="00813992" w:rsidRDefault="00A96382" w:rsidP="00861C68">
      <w:pPr>
        <w:jc w:val="both"/>
        <w:rPr>
          <w:lang w:val="id-ID"/>
        </w:rPr>
      </w:pPr>
    </w:p>
    <w:p w14:paraId="6611F61A" w14:textId="2714AC8A" w:rsidR="00861C68" w:rsidRPr="00813992" w:rsidRDefault="00861C68" w:rsidP="00861C68">
      <w:pPr>
        <w:jc w:val="both"/>
        <w:rPr>
          <w:lang w:val="id-ID"/>
        </w:rPr>
      </w:pPr>
      <w:r w:rsidRPr="00813992">
        <w:rPr>
          <w:lang w:val="id-ID"/>
        </w:rPr>
        <w:t>Dan…</w:t>
      </w:r>
    </w:p>
    <w:p w14:paraId="005474D6" w14:textId="77777777" w:rsidR="00A96382" w:rsidRPr="00813992" w:rsidRDefault="00A96382" w:rsidP="00861C68">
      <w:pPr>
        <w:jc w:val="both"/>
        <w:rPr>
          <w:lang w:val="id-ID"/>
        </w:rPr>
      </w:pPr>
    </w:p>
    <w:p w14:paraId="5A1B3C61" w14:textId="3279A8FB" w:rsidR="00861C68" w:rsidRPr="00813992" w:rsidRDefault="00861C68" w:rsidP="00861C68">
      <w:pPr>
        <w:jc w:val="both"/>
        <w:rPr>
          <w:lang w:val="id-ID"/>
        </w:rPr>
      </w:pPr>
      <w:r w:rsidRPr="00813992">
        <w:rPr>
          <w:lang w:val="id-ID"/>
        </w:rPr>
        <w:t>Kita mulai perjalanan kita ini…</w:t>
      </w:r>
    </w:p>
    <w:p w14:paraId="48057575" w14:textId="77777777" w:rsidR="00A96382" w:rsidRPr="00813992" w:rsidRDefault="00A96382" w:rsidP="00861C68">
      <w:pPr>
        <w:jc w:val="both"/>
        <w:rPr>
          <w:lang w:val="id-ID"/>
        </w:rPr>
      </w:pPr>
    </w:p>
    <w:p w14:paraId="61E83585" w14:textId="4312EC71" w:rsidR="00861C68" w:rsidRPr="00813992" w:rsidRDefault="00861C68" w:rsidP="00861C68">
      <w:pPr>
        <w:jc w:val="both"/>
        <w:rPr>
          <w:lang w:val="id-ID"/>
        </w:rPr>
      </w:pPr>
      <w:r w:rsidRPr="00813992">
        <w:rPr>
          <w:lang w:val="id-ID"/>
        </w:rPr>
        <w:t>Ikuti saya dengan angan2 dan imajinasi saudara-saudara.</w:t>
      </w:r>
    </w:p>
    <w:p w14:paraId="54E0E995" w14:textId="77777777" w:rsidR="00A96382" w:rsidRPr="00813992" w:rsidRDefault="00A96382" w:rsidP="00861C68">
      <w:pPr>
        <w:jc w:val="both"/>
        <w:rPr>
          <w:lang w:val="id-ID"/>
        </w:rPr>
      </w:pPr>
    </w:p>
    <w:p w14:paraId="245A18D1" w14:textId="1477D988" w:rsidR="00861C68" w:rsidRPr="00813992" w:rsidRDefault="00861C68" w:rsidP="00861C68">
      <w:pPr>
        <w:jc w:val="both"/>
        <w:rPr>
          <w:lang w:val="id-ID"/>
        </w:rPr>
      </w:pPr>
      <w:r w:rsidRPr="00813992">
        <w:rPr>
          <w:lang w:val="id-ID"/>
        </w:rPr>
        <w:t>... siap?</w:t>
      </w:r>
    </w:p>
    <w:p w14:paraId="379C61C2" w14:textId="77777777" w:rsidR="00A96382" w:rsidRPr="00813992" w:rsidRDefault="00A96382" w:rsidP="00861C68">
      <w:pPr>
        <w:jc w:val="both"/>
        <w:rPr>
          <w:lang w:val="id-ID"/>
        </w:rPr>
      </w:pPr>
    </w:p>
    <w:p w14:paraId="2F76DA2D" w14:textId="536DD54A" w:rsidR="00861C68" w:rsidRPr="00813992" w:rsidRDefault="00861C68" w:rsidP="00861C68">
      <w:pPr>
        <w:jc w:val="both"/>
        <w:rPr>
          <w:lang w:val="id-ID"/>
        </w:rPr>
      </w:pPr>
      <w:r w:rsidRPr="00813992">
        <w:rPr>
          <w:lang w:val="id-ID"/>
        </w:rPr>
        <w:t>Kita mulai</w:t>
      </w:r>
    </w:p>
    <w:p w14:paraId="2CC9D0BB" w14:textId="77777777" w:rsidR="00A96382" w:rsidRPr="00813992" w:rsidRDefault="00A96382" w:rsidP="00861C68">
      <w:pPr>
        <w:jc w:val="both"/>
        <w:rPr>
          <w:lang w:val="id-ID"/>
        </w:rPr>
      </w:pPr>
    </w:p>
    <w:p w14:paraId="7D9CB86D" w14:textId="3490C07A" w:rsidR="00861C68" w:rsidRPr="00813992" w:rsidRDefault="00861C68" w:rsidP="00861C68">
      <w:pPr>
        <w:jc w:val="both"/>
        <w:rPr>
          <w:lang w:val="id-ID"/>
        </w:rPr>
      </w:pPr>
      <w:r w:rsidRPr="00813992">
        <w:rPr>
          <w:lang w:val="id-ID"/>
        </w:rPr>
        <w:t>Kita mulai keluar dari gedung ini, berjalan melintasi sawah, sawah yang maha luas. Melintasi sawah</w:t>
      </w:r>
      <w:r w:rsidR="00971B80">
        <w:rPr>
          <w:lang w:val="id-ID"/>
        </w:rPr>
        <w:t>-</w:t>
      </w:r>
      <w:r w:rsidRPr="00813992">
        <w:rPr>
          <w:lang w:val="id-ID"/>
        </w:rPr>
        <w:t>sawah, pepohonan, melintasi jarak dan waktu. Menuju ke sebuah rumah di sebuah negara, 2000 tahun yang lalu. Rumah itu ada di antara banyak pepohonan, dengan halaman yang penuh rumput dan pohon buah</w:t>
      </w:r>
      <w:r w:rsidR="00C827FF">
        <w:rPr>
          <w:lang w:val="id-ID"/>
        </w:rPr>
        <w:t>-</w:t>
      </w:r>
      <w:r w:rsidRPr="00813992">
        <w:rPr>
          <w:lang w:val="id-ID"/>
        </w:rPr>
        <w:t>buahan. Dengan pintu tertutup dari dalam, begitu juga dengan jendela.</w:t>
      </w:r>
    </w:p>
    <w:p w14:paraId="61E87EB2" w14:textId="77777777" w:rsidR="00A96382" w:rsidRPr="00813992" w:rsidRDefault="00A96382" w:rsidP="00861C68">
      <w:pPr>
        <w:jc w:val="both"/>
        <w:rPr>
          <w:lang w:val="id-ID"/>
        </w:rPr>
      </w:pPr>
    </w:p>
    <w:p w14:paraId="005C23C4" w14:textId="5559679B" w:rsidR="00861C68" w:rsidRPr="00813992" w:rsidRDefault="00861C68" w:rsidP="00861C68">
      <w:pPr>
        <w:jc w:val="both"/>
        <w:rPr>
          <w:lang w:val="id-ID"/>
        </w:rPr>
      </w:pPr>
      <w:r w:rsidRPr="00813992">
        <w:rPr>
          <w:lang w:val="id-ID"/>
        </w:rPr>
        <w:t>Rumah yang sangat sepi.</w:t>
      </w:r>
    </w:p>
    <w:p w14:paraId="60F2F45D" w14:textId="77777777" w:rsidR="00A96382" w:rsidRPr="00813992" w:rsidRDefault="00A96382" w:rsidP="00861C68">
      <w:pPr>
        <w:jc w:val="both"/>
        <w:rPr>
          <w:lang w:val="id-ID"/>
        </w:rPr>
      </w:pPr>
    </w:p>
    <w:p w14:paraId="69D4B48C" w14:textId="2F516741" w:rsidR="00861C68" w:rsidRPr="00813992" w:rsidRDefault="00861C68" w:rsidP="00861C68">
      <w:pPr>
        <w:jc w:val="both"/>
        <w:rPr>
          <w:lang w:val="id-ID"/>
        </w:rPr>
      </w:pPr>
      <w:r w:rsidRPr="00813992">
        <w:rPr>
          <w:lang w:val="id-ID"/>
        </w:rPr>
        <w:t>Kita akan masuk, melalui pintu itu tanpa membukanya.</w:t>
      </w:r>
    </w:p>
    <w:p w14:paraId="7A475A81" w14:textId="77777777" w:rsidR="00A96382" w:rsidRPr="00813992" w:rsidRDefault="00A96382" w:rsidP="00861C68">
      <w:pPr>
        <w:jc w:val="both"/>
        <w:rPr>
          <w:lang w:val="id-ID"/>
        </w:rPr>
      </w:pPr>
    </w:p>
    <w:p w14:paraId="201F4E5B" w14:textId="63958620" w:rsidR="00861C68" w:rsidRPr="00813992" w:rsidRDefault="00861C68" w:rsidP="00861C68">
      <w:pPr>
        <w:jc w:val="both"/>
        <w:rPr>
          <w:lang w:val="id-ID"/>
        </w:rPr>
      </w:pPr>
      <w:r w:rsidRPr="00813992">
        <w:rPr>
          <w:lang w:val="id-ID"/>
        </w:rPr>
        <w:t>Kini… kita ada di dalam rumah itu.</w:t>
      </w:r>
    </w:p>
    <w:p w14:paraId="1717D208" w14:textId="77777777" w:rsidR="00A96382" w:rsidRPr="00813992" w:rsidRDefault="00A96382" w:rsidP="00861C68">
      <w:pPr>
        <w:jc w:val="both"/>
        <w:rPr>
          <w:lang w:val="id-ID"/>
        </w:rPr>
      </w:pPr>
    </w:p>
    <w:p w14:paraId="6C0DC5B5" w14:textId="1E6801C0" w:rsidR="00861C68" w:rsidRPr="00813992" w:rsidRDefault="00861C68" w:rsidP="00861C68">
      <w:pPr>
        <w:jc w:val="both"/>
        <w:rPr>
          <w:lang w:val="id-ID"/>
        </w:rPr>
      </w:pPr>
      <w:r w:rsidRPr="00813992">
        <w:rPr>
          <w:lang w:val="id-ID"/>
        </w:rPr>
        <w:t>Di ruang tamu rumah itu tepatnya. Ada meja besar memenuhi tengah ruangan, dikelilingi oleh 4 buah bangku panjang.</w:t>
      </w:r>
    </w:p>
    <w:p w14:paraId="68936889" w14:textId="77777777" w:rsidR="00A96382" w:rsidRPr="00813992" w:rsidRDefault="00A96382" w:rsidP="00861C68">
      <w:pPr>
        <w:jc w:val="both"/>
        <w:rPr>
          <w:lang w:val="id-ID"/>
        </w:rPr>
      </w:pPr>
    </w:p>
    <w:p w14:paraId="6766A9FC" w14:textId="07E147FD" w:rsidR="00861C68" w:rsidRPr="00813992" w:rsidRDefault="00861C68" w:rsidP="00861C68">
      <w:pPr>
        <w:jc w:val="both"/>
        <w:rPr>
          <w:lang w:val="id-ID"/>
        </w:rPr>
      </w:pPr>
      <w:r w:rsidRPr="00813992">
        <w:rPr>
          <w:lang w:val="id-ID"/>
        </w:rPr>
        <w:t>Sunyi…</w:t>
      </w:r>
    </w:p>
    <w:p w14:paraId="689424DA" w14:textId="77777777" w:rsidR="00861C68" w:rsidRPr="00813992" w:rsidRDefault="00861C68" w:rsidP="00861C68">
      <w:pPr>
        <w:jc w:val="both"/>
        <w:rPr>
          <w:lang w:val="id-ID"/>
        </w:rPr>
      </w:pPr>
      <w:r w:rsidRPr="00813992">
        <w:rPr>
          <w:lang w:val="id-ID"/>
        </w:rPr>
        <w:t>Rumah itu seperti tanpa penghuni, Namun lihatlah…</w:t>
      </w:r>
    </w:p>
    <w:p w14:paraId="730C6D62" w14:textId="77777777" w:rsidR="00A96382" w:rsidRPr="00813992" w:rsidRDefault="00A96382" w:rsidP="00861C68">
      <w:pPr>
        <w:jc w:val="both"/>
        <w:rPr>
          <w:lang w:val="id-ID"/>
        </w:rPr>
      </w:pPr>
    </w:p>
    <w:p w14:paraId="1656A626" w14:textId="7A1E2F60" w:rsidR="00861C68" w:rsidRPr="00813992" w:rsidRDefault="00861C68" w:rsidP="00861C68">
      <w:pPr>
        <w:jc w:val="both"/>
        <w:rPr>
          <w:lang w:val="id-ID"/>
        </w:rPr>
      </w:pPr>
      <w:r w:rsidRPr="00813992">
        <w:rPr>
          <w:lang w:val="id-ID"/>
        </w:rPr>
        <w:t>Di sudut ruangan… Seseorang sedang duduk… Diam…</w:t>
      </w:r>
    </w:p>
    <w:p w14:paraId="62D0EB34" w14:textId="77777777" w:rsidR="00A96382" w:rsidRPr="00813992" w:rsidRDefault="00A96382" w:rsidP="00861C68">
      <w:pPr>
        <w:jc w:val="both"/>
        <w:rPr>
          <w:lang w:val="id-ID"/>
        </w:rPr>
      </w:pPr>
    </w:p>
    <w:p w14:paraId="1530C950" w14:textId="3ECD3E04" w:rsidR="00861C68" w:rsidRPr="00813992" w:rsidRDefault="00861C68" w:rsidP="00861C68">
      <w:pPr>
        <w:jc w:val="both"/>
        <w:rPr>
          <w:lang w:val="id-ID"/>
        </w:rPr>
      </w:pPr>
      <w:r w:rsidRPr="00813992">
        <w:rPr>
          <w:lang w:val="id-ID"/>
        </w:rPr>
        <w:t>Baiklah kita mendekatinya…</w:t>
      </w:r>
    </w:p>
    <w:p w14:paraId="2E33E451" w14:textId="77777777" w:rsidR="00A96382" w:rsidRPr="00813992" w:rsidRDefault="00A96382" w:rsidP="00861C68">
      <w:pPr>
        <w:jc w:val="both"/>
        <w:rPr>
          <w:lang w:val="id-ID"/>
        </w:rPr>
      </w:pPr>
    </w:p>
    <w:p w14:paraId="0BA7BCCF" w14:textId="03DC1C3C" w:rsidR="00861C68" w:rsidRPr="00813992" w:rsidRDefault="00861C68" w:rsidP="00861C68">
      <w:pPr>
        <w:jc w:val="both"/>
        <w:rPr>
          <w:lang w:val="id-ID"/>
        </w:rPr>
      </w:pPr>
      <w:r w:rsidRPr="00813992">
        <w:rPr>
          <w:lang w:val="id-ID"/>
        </w:rPr>
        <w:t>Dia seorang pria, berusia 40-an tahun dengan mata sembab, rupanya dia habis menangis. Kita masih mendengar isaknya perlahan… Tatapannya lurus ke depan… Terasa dingin dan tanpa harapan…</w:t>
      </w:r>
    </w:p>
    <w:p w14:paraId="59FED88E" w14:textId="77777777" w:rsidR="00A96382" w:rsidRPr="00813992" w:rsidRDefault="00A96382" w:rsidP="00861C68">
      <w:pPr>
        <w:jc w:val="both"/>
        <w:rPr>
          <w:lang w:val="id-ID"/>
        </w:rPr>
      </w:pPr>
    </w:p>
    <w:p w14:paraId="3D031443" w14:textId="17CACBF3" w:rsidR="00861C68" w:rsidRPr="00813992" w:rsidRDefault="00861C68" w:rsidP="00861C68">
      <w:pPr>
        <w:jc w:val="both"/>
        <w:rPr>
          <w:lang w:val="id-ID"/>
        </w:rPr>
      </w:pPr>
      <w:r w:rsidRPr="00813992">
        <w:rPr>
          <w:lang w:val="id-ID"/>
        </w:rPr>
        <w:t xml:space="preserve">Ada ketakutan terasa di rumah ini. </w:t>
      </w:r>
    </w:p>
    <w:p w14:paraId="01823389" w14:textId="77777777" w:rsidR="00A96382" w:rsidRPr="00813992" w:rsidRDefault="00A96382" w:rsidP="00861C68">
      <w:pPr>
        <w:jc w:val="both"/>
        <w:rPr>
          <w:lang w:val="id-ID"/>
        </w:rPr>
      </w:pPr>
    </w:p>
    <w:p w14:paraId="3A2D179F" w14:textId="20C6B108" w:rsidR="00861C68" w:rsidRPr="00813992" w:rsidRDefault="00861C68" w:rsidP="00861C68">
      <w:pPr>
        <w:jc w:val="both"/>
        <w:rPr>
          <w:lang w:val="id-ID"/>
        </w:rPr>
      </w:pPr>
      <w:r w:rsidRPr="00813992">
        <w:rPr>
          <w:lang w:val="id-ID"/>
        </w:rPr>
        <w:t xml:space="preserve">Mengapa dia diam saja? Mengapa dia tak membuka jendela? Agar tak terasa pengap di dalam rumah itu? </w:t>
      </w:r>
    </w:p>
    <w:p w14:paraId="41A9129A" w14:textId="77777777" w:rsidR="00A96382" w:rsidRPr="00813992" w:rsidRDefault="00A96382" w:rsidP="00861C68">
      <w:pPr>
        <w:jc w:val="both"/>
        <w:rPr>
          <w:lang w:val="id-ID"/>
        </w:rPr>
      </w:pPr>
    </w:p>
    <w:p w14:paraId="6EEFFAF6" w14:textId="7AFFC803" w:rsidR="00861C68" w:rsidRPr="00813992" w:rsidRDefault="00861C68" w:rsidP="00861C68">
      <w:pPr>
        <w:jc w:val="both"/>
        <w:rPr>
          <w:lang w:val="id-ID"/>
        </w:rPr>
      </w:pPr>
      <w:r w:rsidRPr="00813992">
        <w:rPr>
          <w:lang w:val="id-ID"/>
        </w:rPr>
        <w:t>Mengapa pula pintu di palang dari dalam? Adakah dia ketakutan akan sesuatu?</w:t>
      </w:r>
    </w:p>
    <w:p w14:paraId="1A8BEA67" w14:textId="77777777" w:rsidR="00A96382" w:rsidRPr="00813992" w:rsidRDefault="00A96382" w:rsidP="00861C68">
      <w:pPr>
        <w:jc w:val="both"/>
        <w:rPr>
          <w:lang w:val="id-ID"/>
        </w:rPr>
      </w:pPr>
    </w:p>
    <w:p w14:paraId="077BA529" w14:textId="42EBF81B" w:rsidR="00861C68" w:rsidRPr="00813992" w:rsidRDefault="00861C68" w:rsidP="00861C68">
      <w:pPr>
        <w:jc w:val="both"/>
        <w:rPr>
          <w:lang w:val="id-ID"/>
        </w:rPr>
      </w:pPr>
      <w:r w:rsidRPr="00813992">
        <w:rPr>
          <w:lang w:val="id-ID"/>
        </w:rPr>
        <w:t>Mengapa dia termenung seorang diri? Siapa dia? Di</w:t>
      </w:r>
      <w:r w:rsidR="00C827FF">
        <w:rPr>
          <w:lang w:val="id-ID"/>
        </w:rPr>
        <w:t xml:space="preserve"> </w:t>
      </w:r>
      <w:r w:rsidRPr="00813992">
        <w:rPr>
          <w:lang w:val="id-ID"/>
        </w:rPr>
        <w:t>mana istrinya, di</w:t>
      </w:r>
      <w:r w:rsidR="00C827FF">
        <w:rPr>
          <w:lang w:val="id-ID"/>
        </w:rPr>
        <w:t xml:space="preserve"> </w:t>
      </w:r>
      <w:r w:rsidRPr="00813992">
        <w:rPr>
          <w:lang w:val="id-ID"/>
        </w:rPr>
        <w:t>mana anak</w:t>
      </w:r>
      <w:r w:rsidR="00C827FF">
        <w:rPr>
          <w:lang w:val="id-ID"/>
        </w:rPr>
        <w:t>-anak</w:t>
      </w:r>
      <w:r w:rsidRPr="00813992">
        <w:rPr>
          <w:lang w:val="id-ID"/>
        </w:rPr>
        <w:t>nya?</w:t>
      </w:r>
    </w:p>
    <w:p w14:paraId="5A91BC8D" w14:textId="77777777" w:rsidR="00A96382" w:rsidRPr="00813992" w:rsidRDefault="00A96382" w:rsidP="00861C68">
      <w:pPr>
        <w:jc w:val="both"/>
        <w:rPr>
          <w:lang w:val="id-ID"/>
        </w:rPr>
      </w:pPr>
    </w:p>
    <w:p w14:paraId="2D7BB7B0" w14:textId="04AC219A" w:rsidR="00861C68" w:rsidRPr="00813992" w:rsidRDefault="00861C68" w:rsidP="00861C68">
      <w:pPr>
        <w:jc w:val="both"/>
        <w:rPr>
          <w:lang w:val="id-ID"/>
        </w:rPr>
      </w:pPr>
      <w:r w:rsidRPr="00813992">
        <w:rPr>
          <w:lang w:val="id-ID"/>
        </w:rPr>
        <w:t>Dia mulai beringsut, mengetatkan sarungnya untuk menutupi sekujur tubuhnya seakan ia hendak bersembunyi di sana.</w:t>
      </w:r>
    </w:p>
    <w:p w14:paraId="7DFE1326" w14:textId="77777777" w:rsidR="00A96382" w:rsidRPr="00813992" w:rsidRDefault="00A96382" w:rsidP="00861C68">
      <w:pPr>
        <w:jc w:val="both"/>
        <w:rPr>
          <w:lang w:val="id-ID"/>
        </w:rPr>
      </w:pPr>
    </w:p>
    <w:p w14:paraId="7E42B1B3" w14:textId="23FB627D" w:rsidR="00861C68" w:rsidRPr="00813992" w:rsidRDefault="00861C68" w:rsidP="00861C68">
      <w:pPr>
        <w:jc w:val="both"/>
        <w:rPr>
          <w:lang w:val="id-ID"/>
        </w:rPr>
      </w:pPr>
      <w:r w:rsidRPr="00813992">
        <w:rPr>
          <w:lang w:val="id-ID"/>
        </w:rPr>
        <w:t xml:space="preserve">Dibukanya telinga lebar-lebar, tatkala didengarnya suara berisik di luar. </w:t>
      </w:r>
    </w:p>
    <w:p w14:paraId="62E4C933" w14:textId="77777777" w:rsidR="00A96382" w:rsidRPr="00813992" w:rsidRDefault="00A96382" w:rsidP="00861C68">
      <w:pPr>
        <w:jc w:val="both"/>
        <w:rPr>
          <w:lang w:val="id-ID"/>
        </w:rPr>
      </w:pPr>
    </w:p>
    <w:p w14:paraId="5FA82D44" w14:textId="17318C6C" w:rsidR="00861C68" w:rsidRPr="00813992" w:rsidRDefault="00861C68" w:rsidP="00861C68">
      <w:pPr>
        <w:jc w:val="both"/>
        <w:rPr>
          <w:lang w:val="id-ID"/>
        </w:rPr>
      </w:pPr>
      <w:r w:rsidRPr="00813992">
        <w:rPr>
          <w:lang w:val="id-ID"/>
        </w:rPr>
        <w:t>"</w:t>
      </w:r>
      <w:r w:rsidRPr="00813992">
        <w:rPr>
          <w:i/>
          <w:lang w:val="id-ID"/>
        </w:rPr>
        <w:t>Tom...tom...buka pintu</w:t>
      </w:r>
      <w:r w:rsidRPr="00813992">
        <w:rPr>
          <w:lang w:val="id-ID"/>
        </w:rPr>
        <w:t>" pelan terdengar suara ketuk pintu dan panggilan terhadapnya. Namun dia tetap diam.</w:t>
      </w:r>
    </w:p>
    <w:p w14:paraId="02869078" w14:textId="77777777" w:rsidR="00A96382" w:rsidRPr="00813992" w:rsidRDefault="00A96382" w:rsidP="00861C68">
      <w:pPr>
        <w:jc w:val="both"/>
        <w:rPr>
          <w:lang w:val="id-ID"/>
        </w:rPr>
      </w:pPr>
    </w:p>
    <w:p w14:paraId="51DD72AD" w14:textId="7E078BAE" w:rsidR="00861C68" w:rsidRPr="00813992" w:rsidRDefault="00861C68" w:rsidP="00861C68">
      <w:pPr>
        <w:jc w:val="both"/>
        <w:rPr>
          <w:lang w:val="id-ID"/>
        </w:rPr>
      </w:pPr>
      <w:r w:rsidRPr="00813992">
        <w:rPr>
          <w:lang w:val="id-ID"/>
        </w:rPr>
        <w:t>"</w:t>
      </w:r>
      <w:r w:rsidRPr="00813992">
        <w:rPr>
          <w:i/>
          <w:lang w:val="id-ID"/>
        </w:rPr>
        <w:t>Tom, ini kami... bukakan pintumu. Tom... kami membawa berita gembira. Tom...</w:t>
      </w:r>
      <w:r w:rsidRPr="00813992">
        <w:rPr>
          <w:lang w:val="id-ID"/>
        </w:rPr>
        <w:t>"</w:t>
      </w:r>
    </w:p>
    <w:p w14:paraId="4787E2D1" w14:textId="77777777" w:rsidR="00A96382" w:rsidRPr="00813992" w:rsidRDefault="00A96382" w:rsidP="00861C68">
      <w:pPr>
        <w:jc w:val="both"/>
        <w:rPr>
          <w:lang w:val="id-ID"/>
        </w:rPr>
      </w:pPr>
    </w:p>
    <w:p w14:paraId="3785430C" w14:textId="7F61019D" w:rsidR="00861C68" w:rsidRPr="00813992" w:rsidRDefault="00861C68" w:rsidP="00861C68">
      <w:pPr>
        <w:jc w:val="both"/>
        <w:rPr>
          <w:lang w:val="id-ID"/>
        </w:rPr>
      </w:pPr>
      <w:r w:rsidRPr="00813992">
        <w:rPr>
          <w:lang w:val="id-ID"/>
        </w:rPr>
        <w:t>Ahhh... benar pria murung yang dipanggil Tom itu yang sedang dipanggil panggil oleh suara wanita di luar rumah.</w:t>
      </w:r>
    </w:p>
    <w:p w14:paraId="21C64604" w14:textId="77777777" w:rsidR="00A96382" w:rsidRPr="00813992" w:rsidRDefault="00A96382" w:rsidP="00861C68">
      <w:pPr>
        <w:jc w:val="both"/>
        <w:rPr>
          <w:lang w:val="id-ID"/>
        </w:rPr>
      </w:pPr>
    </w:p>
    <w:p w14:paraId="0B1AB1F1" w14:textId="77777777" w:rsidR="00A96382" w:rsidRPr="00813992" w:rsidRDefault="00A96382" w:rsidP="00861C68">
      <w:pPr>
        <w:jc w:val="both"/>
        <w:rPr>
          <w:lang w:val="id-ID"/>
        </w:rPr>
      </w:pPr>
    </w:p>
    <w:p w14:paraId="0E69E1EE" w14:textId="4E78CB43" w:rsidR="00861C68" w:rsidRPr="00813992" w:rsidRDefault="00861C68" w:rsidP="00861C68">
      <w:pPr>
        <w:jc w:val="both"/>
        <w:rPr>
          <w:lang w:val="id-ID"/>
        </w:rPr>
      </w:pPr>
      <w:r w:rsidRPr="00813992">
        <w:rPr>
          <w:lang w:val="id-ID"/>
        </w:rPr>
        <w:t xml:space="preserve">Si Tom membuka pintu, dan dengan isyarat tangannya, dia menyuruh mereka masuk. </w:t>
      </w:r>
    </w:p>
    <w:p w14:paraId="39B91E74" w14:textId="77777777" w:rsidR="00A96382" w:rsidRPr="00813992" w:rsidRDefault="00A96382" w:rsidP="00861C68">
      <w:pPr>
        <w:jc w:val="both"/>
        <w:rPr>
          <w:lang w:val="id-ID"/>
        </w:rPr>
      </w:pPr>
    </w:p>
    <w:p w14:paraId="0F0D0E47" w14:textId="1A2933E9" w:rsidR="00861C68" w:rsidRPr="00813992" w:rsidRDefault="00861C68" w:rsidP="00861C68">
      <w:pPr>
        <w:jc w:val="both"/>
        <w:rPr>
          <w:lang w:val="id-ID"/>
        </w:rPr>
      </w:pPr>
      <w:r w:rsidRPr="00813992">
        <w:rPr>
          <w:lang w:val="id-ID"/>
        </w:rPr>
        <w:t>Sepuluh (10) orang pria dan beberapa wanita masuk ke rumah Tom.</w:t>
      </w:r>
    </w:p>
    <w:p w14:paraId="4F40C4F2" w14:textId="77777777" w:rsidR="00A96382" w:rsidRPr="00813992" w:rsidRDefault="00A96382" w:rsidP="00861C68">
      <w:pPr>
        <w:jc w:val="both"/>
        <w:rPr>
          <w:lang w:val="id-ID"/>
        </w:rPr>
      </w:pPr>
    </w:p>
    <w:p w14:paraId="02E970B8" w14:textId="0DD21372" w:rsidR="00861C68" w:rsidRPr="00813992" w:rsidRDefault="00861C68" w:rsidP="00861C68">
      <w:pPr>
        <w:jc w:val="both"/>
        <w:rPr>
          <w:lang w:val="id-ID"/>
        </w:rPr>
      </w:pPr>
      <w:r w:rsidRPr="00813992">
        <w:rPr>
          <w:lang w:val="id-ID"/>
        </w:rPr>
        <w:t>"</w:t>
      </w:r>
      <w:r w:rsidRPr="00813992">
        <w:rPr>
          <w:i/>
          <w:lang w:val="id-ID"/>
        </w:rPr>
        <w:t>Tom... dengarlah. Kami telah berjumpa Guru. Kau dengar Tom... kami telah berjumpa Guru. Guru menyentuh bahuku tatkala aku menangis di kuburannya. Dan Dia menyuruh aku untuk mengabarkannya kepadamu Tom. Percayalah padaku</w:t>
      </w:r>
      <w:r w:rsidRPr="00813992">
        <w:rPr>
          <w:lang w:val="id-ID"/>
        </w:rPr>
        <w:t>" perempuan itu bercerita panjang lebar, dan si Tom tetap diam.</w:t>
      </w:r>
    </w:p>
    <w:p w14:paraId="0BE0362B" w14:textId="77777777" w:rsidR="00A96382" w:rsidRPr="00813992" w:rsidRDefault="00A96382" w:rsidP="00861C68">
      <w:pPr>
        <w:jc w:val="both"/>
        <w:rPr>
          <w:lang w:val="id-ID"/>
        </w:rPr>
      </w:pPr>
    </w:p>
    <w:p w14:paraId="5095FBCA" w14:textId="3D034B33" w:rsidR="00861C68" w:rsidRPr="00813992" w:rsidRDefault="00861C68" w:rsidP="00861C68">
      <w:pPr>
        <w:jc w:val="both"/>
        <w:rPr>
          <w:lang w:val="id-ID"/>
        </w:rPr>
      </w:pPr>
      <w:r w:rsidRPr="00813992">
        <w:rPr>
          <w:lang w:val="id-ID"/>
        </w:rPr>
        <w:t>"</w:t>
      </w:r>
      <w:r w:rsidRPr="00813992">
        <w:rPr>
          <w:i/>
          <w:lang w:val="id-ID"/>
        </w:rPr>
        <w:t>Iya Tom, Maria benar. Aku dan Yohanes beberapa waktu sesudahnya juga bertemu dengan Guru. Kami tidak mendapatkan ikan meski semalam suntuk kami menjala. Kami bingung,</w:t>
      </w:r>
      <w:r w:rsidR="00C827FF">
        <w:rPr>
          <w:i/>
          <w:lang w:val="id-ID"/>
        </w:rPr>
        <w:t xml:space="preserve"> </w:t>
      </w:r>
      <w:r w:rsidRPr="00813992">
        <w:rPr>
          <w:i/>
          <w:lang w:val="id-ID"/>
        </w:rPr>
        <w:t xml:space="preserve"> jengkel, marah dan hendak kembali ke darat ketika seseorang dari pantai menyuruh kami melempar jala ke sebelah lain perahu kami. Orang yang aneh namun kami mengikuti anjurannya. Dan kau tahu Tom. Tidak pernah seumur hidupku jadi penjala ikan, kami mendapat ikan sebanyak itu. Sampai hampir tenggelam perahu kami. Lalu kami kembali ke pantai. Kau ta</w:t>
      </w:r>
      <w:r w:rsidR="00C827FF">
        <w:rPr>
          <w:i/>
          <w:lang w:val="id-ID"/>
        </w:rPr>
        <w:t>h</w:t>
      </w:r>
      <w:r w:rsidRPr="00813992">
        <w:rPr>
          <w:i/>
          <w:lang w:val="id-ID"/>
        </w:rPr>
        <w:t>u Tom? Ternyata orang itu sudah menyiapkan bara api untuk membakar ikan. Dia itu Guru... Tom. Percayalah padaku...</w:t>
      </w:r>
      <w:r w:rsidRPr="00813992">
        <w:rPr>
          <w:lang w:val="id-ID"/>
        </w:rPr>
        <w:t>" cerita seorang pria berjenggot lebat.</w:t>
      </w:r>
    </w:p>
    <w:p w14:paraId="6FF52184" w14:textId="77777777" w:rsidR="00A96382" w:rsidRPr="00813992" w:rsidRDefault="00A96382" w:rsidP="00861C68">
      <w:pPr>
        <w:jc w:val="both"/>
        <w:rPr>
          <w:lang w:val="id-ID"/>
        </w:rPr>
      </w:pPr>
    </w:p>
    <w:p w14:paraId="24E95006" w14:textId="338AD409" w:rsidR="00861C68" w:rsidRPr="00813992" w:rsidRDefault="00861C68" w:rsidP="00861C68">
      <w:pPr>
        <w:jc w:val="both"/>
        <w:rPr>
          <w:lang w:val="id-ID"/>
        </w:rPr>
      </w:pPr>
      <w:r w:rsidRPr="00813992">
        <w:rPr>
          <w:lang w:val="id-ID"/>
        </w:rPr>
        <w:t>Seorang pria lain menyahut.</w:t>
      </w:r>
    </w:p>
    <w:p w14:paraId="53F0EC35" w14:textId="77777777" w:rsidR="00A96382" w:rsidRPr="00813992" w:rsidRDefault="00A96382" w:rsidP="00861C68">
      <w:pPr>
        <w:jc w:val="both"/>
        <w:rPr>
          <w:lang w:val="id-ID"/>
        </w:rPr>
      </w:pPr>
    </w:p>
    <w:p w14:paraId="25AFC648" w14:textId="7BB8AF0C" w:rsidR="00861C68" w:rsidRPr="00813992" w:rsidRDefault="00861C68" w:rsidP="00861C68">
      <w:pPr>
        <w:jc w:val="both"/>
        <w:rPr>
          <w:i/>
          <w:lang w:val="id-ID"/>
        </w:rPr>
      </w:pPr>
      <w:r w:rsidRPr="00813992">
        <w:rPr>
          <w:lang w:val="id-ID"/>
        </w:rPr>
        <w:t>"</w:t>
      </w:r>
      <w:r w:rsidRPr="00813992">
        <w:rPr>
          <w:i/>
          <w:lang w:val="id-ID"/>
        </w:rPr>
        <w:t>Aku bersama Kleopas magrib itu. Kami hendak pergi ke Emaus. Sepanjang jalan aku dan Kleopas bercerita tentang Guru yang disalibkan. Kau ta</w:t>
      </w:r>
      <w:r w:rsidR="00C827FF">
        <w:rPr>
          <w:i/>
          <w:lang w:val="id-ID"/>
        </w:rPr>
        <w:t>h</w:t>
      </w:r>
      <w:r w:rsidRPr="00813992">
        <w:rPr>
          <w:i/>
          <w:lang w:val="id-ID"/>
        </w:rPr>
        <w:t xml:space="preserve">u Tom. Kami heran karena orang itu seolah tidak tahu tentang penyaliban Guru, hingga kami pikir Dia orang yang paling tidak peduli. Kemudian kami tiba di rumahku, di Emaus, hari sudah magrib. Sangat tidak pantas kami biarkan </w:t>
      </w:r>
      <w:r w:rsidRPr="00813992">
        <w:rPr>
          <w:i/>
          <w:lang w:val="id-ID"/>
        </w:rPr>
        <w:lastRenderedPageBreak/>
        <w:t>seseorang berjalan pada waktu malam kan Tom? Maka kami panggil dia mampir. Dan... kau ta</w:t>
      </w:r>
      <w:r w:rsidR="00C827FF">
        <w:rPr>
          <w:i/>
          <w:lang w:val="id-ID"/>
        </w:rPr>
        <w:t>h</w:t>
      </w:r>
      <w:r w:rsidRPr="00813992">
        <w:rPr>
          <w:i/>
          <w:lang w:val="id-ID"/>
        </w:rPr>
        <w:t xml:space="preserve">u Tom. Dia mengajak kami berdoa. Dan kami tahu kalau dia itu Guru... aku yakin Dia bangkit Tom. Dia berdoa untukku dan </w:t>
      </w:r>
      <w:r w:rsidR="00C827FF">
        <w:rPr>
          <w:i/>
          <w:lang w:val="id-ID"/>
        </w:rPr>
        <w:t>K</w:t>
      </w:r>
      <w:r w:rsidRPr="00813992">
        <w:rPr>
          <w:i/>
          <w:lang w:val="id-ID"/>
        </w:rPr>
        <w:t>leopas. Lalu tiba</w:t>
      </w:r>
      <w:r w:rsidR="00C827FF">
        <w:rPr>
          <w:i/>
          <w:lang w:val="id-ID"/>
        </w:rPr>
        <w:t>-tiba</w:t>
      </w:r>
      <w:r w:rsidRPr="00813992">
        <w:rPr>
          <w:i/>
          <w:lang w:val="id-ID"/>
        </w:rPr>
        <w:t xml:space="preserve"> dia menghilang. Hatiku dan Kleopas sangat bersuka cita. Tom... percayalah berita ini..." </w:t>
      </w:r>
    </w:p>
    <w:p w14:paraId="623F543A" w14:textId="77777777" w:rsidR="00A96382" w:rsidRPr="00813992" w:rsidRDefault="00A96382" w:rsidP="00861C68">
      <w:pPr>
        <w:jc w:val="both"/>
        <w:rPr>
          <w:i/>
          <w:lang w:val="id-ID"/>
        </w:rPr>
      </w:pPr>
    </w:p>
    <w:p w14:paraId="6356724C" w14:textId="77205405" w:rsidR="00861C68" w:rsidRPr="00813992" w:rsidRDefault="00861C68" w:rsidP="00861C68">
      <w:pPr>
        <w:jc w:val="both"/>
        <w:rPr>
          <w:i/>
          <w:lang w:val="id-ID"/>
        </w:rPr>
      </w:pPr>
      <w:r w:rsidRPr="00813992">
        <w:rPr>
          <w:i/>
          <w:lang w:val="id-ID"/>
        </w:rPr>
        <w:t>"Stoooppppp... hentikan khayalan kalian semua. Aku tahu kita semua bersusah hati karena Guru telah mati. Aku pun begitu. Tapi aku tidak gila untuk percaya bahwa ada orang mati yang hidup lagi. Dengarlah... Maria, Petrus, Kleopas... dan kalian semua. Kalau aku tidak menusukkan ujung jariku ke lubang paku di tangannya dan telapak tanganku ke bekas tombak di lambung</w:t>
      </w:r>
      <w:r w:rsidR="00C827FF">
        <w:rPr>
          <w:i/>
          <w:lang w:val="id-ID"/>
        </w:rPr>
        <w:t>-</w:t>
      </w:r>
      <w:r w:rsidRPr="00813992">
        <w:rPr>
          <w:i/>
          <w:lang w:val="id-ID"/>
        </w:rPr>
        <w:t>Nya, sekali kali aku tidak akan percaya. Aku tidak akan percaya. Kalian dengar?"</w:t>
      </w:r>
    </w:p>
    <w:p w14:paraId="355B70E5" w14:textId="77777777" w:rsidR="00A96382" w:rsidRPr="00813992" w:rsidRDefault="00A96382" w:rsidP="00861C68">
      <w:pPr>
        <w:jc w:val="both"/>
        <w:rPr>
          <w:lang w:val="id-ID"/>
        </w:rPr>
      </w:pPr>
    </w:p>
    <w:p w14:paraId="066BCC04" w14:textId="328F0FBC" w:rsidR="00861C68" w:rsidRPr="00813992" w:rsidRDefault="00861C68" w:rsidP="00861C68">
      <w:pPr>
        <w:jc w:val="both"/>
        <w:rPr>
          <w:lang w:val="id-ID"/>
        </w:rPr>
      </w:pPr>
      <w:r w:rsidRPr="00813992">
        <w:rPr>
          <w:lang w:val="id-ID"/>
        </w:rPr>
        <w:t>Hening, tidak seorang pun bersuara.</w:t>
      </w:r>
    </w:p>
    <w:p w14:paraId="70F10061" w14:textId="77777777" w:rsidR="00A96382" w:rsidRPr="00813992" w:rsidRDefault="00A96382" w:rsidP="00861C68">
      <w:pPr>
        <w:jc w:val="both"/>
        <w:rPr>
          <w:lang w:val="id-ID"/>
        </w:rPr>
      </w:pPr>
    </w:p>
    <w:p w14:paraId="707E7956" w14:textId="1006D39E" w:rsidR="00861C68" w:rsidRPr="00813992" w:rsidRDefault="00861C68" w:rsidP="00861C68">
      <w:pPr>
        <w:jc w:val="both"/>
        <w:rPr>
          <w:lang w:val="id-ID"/>
        </w:rPr>
      </w:pPr>
      <w:r w:rsidRPr="00813992">
        <w:rPr>
          <w:lang w:val="id-ID"/>
        </w:rPr>
        <w:t>Semua diam.</w:t>
      </w:r>
    </w:p>
    <w:p w14:paraId="2282BED6" w14:textId="77777777" w:rsidR="00A96382" w:rsidRPr="00813992" w:rsidRDefault="00A96382" w:rsidP="00861C68">
      <w:pPr>
        <w:jc w:val="both"/>
        <w:rPr>
          <w:lang w:val="id-ID"/>
        </w:rPr>
      </w:pPr>
    </w:p>
    <w:p w14:paraId="3F01C7D0" w14:textId="68A87AFA" w:rsidR="00861C68" w:rsidRPr="00813992" w:rsidRDefault="00861C68" w:rsidP="00861C68">
      <w:pPr>
        <w:jc w:val="both"/>
        <w:rPr>
          <w:lang w:val="id-ID"/>
        </w:rPr>
      </w:pPr>
      <w:r w:rsidRPr="00813992">
        <w:rPr>
          <w:lang w:val="id-ID"/>
        </w:rPr>
        <w:t>Hingga tiba2…</w:t>
      </w:r>
    </w:p>
    <w:p w14:paraId="00FF8F75" w14:textId="77777777" w:rsidR="00A96382" w:rsidRPr="00813992" w:rsidRDefault="00A96382" w:rsidP="00861C68">
      <w:pPr>
        <w:jc w:val="both"/>
        <w:rPr>
          <w:i/>
          <w:lang w:val="id-ID"/>
        </w:rPr>
      </w:pPr>
    </w:p>
    <w:p w14:paraId="425B3BDF" w14:textId="0CDFCE71" w:rsidR="00861C68" w:rsidRPr="00813992" w:rsidRDefault="00861C68" w:rsidP="00861C68">
      <w:pPr>
        <w:jc w:val="both"/>
        <w:rPr>
          <w:i/>
          <w:lang w:val="id-ID"/>
        </w:rPr>
      </w:pPr>
      <w:r w:rsidRPr="00813992">
        <w:rPr>
          <w:i/>
          <w:lang w:val="id-ID"/>
        </w:rPr>
        <w:t>"Damai sejahtera bagi kalian..."</w:t>
      </w:r>
    </w:p>
    <w:p w14:paraId="1A496C6B" w14:textId="77777777" w:rsidR="00A96382" w:rsidRPr="00813992" w:rsidRDefault="00A96382" w:rsidP="00861C68">
      <w:pPr>
        <w:jc w:val="both"/>
        <w:rPr>
          <w:i/>
          <w:lang w:val="id-ID"/>
        </w:rPr>
      </w:pPr>
    </w:p>
    <w:p w14:paraId="4114B486" w14:textId="672F3D24" w:rsidR="00861C68" w:rsidRPr="00813992" w:rsidRDefault="00861C68" w:rsidP="00861C68">
      <w:pPr>
        <w:jc w:val="both"/>
        <w:rPr>
          <w:i/>
          <w:lang w:val="id-ID"/>
        </w:rPr>
      </w:pPr>
      <w:r w:rsidRPr="00813992">
        <w:rPr>
          <w:i/>
          <w:lang w:val="id-ID"/>
        </w:rPr>
        <w:t>"Tomas... mendekatlah kesini... ini telapak-Ku, mana jarimu yang mau kau tusukkan ke bekas paku ini? Ini lambung-Ku, mana telapakmu yang mau kau ulurkan ke bekas tombak ini? Ini Aku, Tomas. Percayalah...!"</w:t>
      </w:r>
    </w:p>
    <w:p w14:paraId="24BD410A" w14:textId="77777777" w:rsidR="00A96382" w:rsidRPr="00813992" w:rsidRDefault="00A96382" w:rsidP="00861C68">
      <w:pPr>
        <w:jc w:val="both"/>
        <w:rPr>
          <w:lang w:val="id-ID"/>
        </w:rPr>
      </w:pPr>
    </w:p>
    <w:p w14:paraId="525E62B4" w14:textId="0DD0F7C0" w:rsidR="00861C68" w:rsidRPr="00813992" w:rsidRDefault="00861C68" w:rsidP="00861C68">
      <w:pPr>
        <w:jc w:val="both"/>
        <w:rPr>
          <w:i/>
          <w:lang w:val="id-ID"/>
        </w:rPr>
      </w:pPr>
      <w:r w:rsidRPr="00813992">
        <w:rPr>
          <w:lang w:val="id-ID"/>
        </w:rPr>
        <w:t xml:space="preserve">Tomas tertegun, katanya terbata </w:t>
      </w:r>
      <w:r w:rsidRPr="00813992">
        <w:rPr>
          <w:i/>
          <w:lang w:val="id-ID"/>
        </w:rPr>
        <w:t>"Ya Tuhanku… dan Allahku."</w:t>
      </w:r>
    </w:p>
    <w:p w14:paraId="09FD6E0F" w14:textId="77777777" w:rsidR="00861C68" w:rsidRPr="00813992" w:rsidRDefault="00861C68" w:rsidP="00861C68">
      <w:pPr>
        <w:jc w:val="both"/>
        <w:rPr>
          <w:i/>
          <w:lang w:val="id-ID"/>
        </w:rPr>
      </w:pPr>
      <w:r w:rsidRPr="00813992">
        <w:rPr>
          <w:i/>
          <w:lang w:val="id-ID"/>
        </w:rPr>
        <w:t>"Karena kau telah melihatku maka kau percaya. Berbahagialah setiap orang yang tidak melihat namun percaya"</w:t>
      </w:r>
    </w:p>
    <w:p w14:paraId="20401BB8" w14:textId="77777777" w:rsidR="00A96382" w:rsidRPr="00813992" w:rsidRDefault="00A96382" w:rsidP="00861C68">
      <w:pPr>
        <w:jc w:val="both"/>
        <w:rPr>
          <w:i/>
          <w:lang w:val="id-ID"/>
        </w:rPr>
      </w:pPr>
    </w:p>
    <w:p w14:paraId="5A73E0AE" w14:textId="0B74F0A2" w:rsidR="00861C68" w:rsidRPr="00813992" w:rsidRDefault="00861C68" w:rsidP="00861C68">
      <w:pPr>
        <w:jc w:val="both"/>
        <w:rPr>
          <w:i/>
          <w:lang w:val="id-ID"/>
        </w:rPr>
      </w:pPr>
      <w:r w:rsidRPr="00813992">
        <w:rPr>
          <w:i/>
          <w:lang w:val="id-ID"/>
        </w:rPr>
        <w:t>…</w:t>
      </w:r>
    </w:p>
    <w:p w14:paraId="407F2426" w14:textId="77777777" w:rsidR="00A96382" w:rsidRPr="00813992" w:rsidRDefault="00A96382" w:rsidP="00861C68">
      <w:pPr>
        <w:jc w:val="both"/>
        <w:rPr>
          <w:lang w:val="id-ID"/>
        </w:rPr>
      </w:pPr>
    </w:p>
    <w:p w14:paraId="2A7F6BFF" w14:textId="56742368" w:rsidR="00861C68" w:rsidRPr="00813992" w:rsidRDefault="00861C68" w:rsidP="00861C68">
      <w:pPr>
        <w:jc w:val="both"/>
        <w:rPr>
          <w:lang w:val="id-ID"/>
        </w:rPr>
      </w:pPr>
      <w:r w:rsidRPr="00813992">
        <w:rPr>
          <w:lang w:val="id-ID"/>
        </w:rPr>
        <w:t>Saudaraku…</w:t>
      </w:r>
    </w:p>
    <w:p w14:paraId="0DBA9C53" w14:textId="77777777" w:rsidR="00A96382" w:rsidRPr="00813992" w:rsidRDefault="00A96382" w:rsidP="00861C68">
      <w:pPr>
        <w:jc w:val="both"/>
        <w:rPr>
          <w:lang w:val="id-ID"/>
        </w:rPr>
      </w:pPr>
    </w:p>
    <w:p w14:paraId="755EE7FB" w14:textId="689A97B3" w:rsidR="00861C68" w:rsidRPr="00813992" w:rsidRDefault="00861C68" w:rsidP="00861C68">
      <w:pPr>
        <w:jc w:val="both"/>
        <w:rPr>
          <w:lang w:val="id-ID"/>
        </w:rPr>
      </w:pPr>
      <w:r w:rsidRPr="00813992">
        <w:rPr>
          <w:lang w:val="id-ID"/>
        </w:rPr>
        <w:t xml:space="preserve">Mari kita pergi meninggalkan Tomas, Petrus, Kleopas, Maria, dan </w:t>
      </w:r>
      <w:r w:rsidRPr="00813992">
        <w:rPr>
          <w:lang w:val="id-ID"/>
        </w:rPr>
        <w:lastRenderedPageBreak/>
        <w:t xml:space="preserve">Tuhan Yesus yang bangkit. Dan kita kembali ke masa kini… 2000 tahun setelah peristiwa itu. Kita kembali ke gereja kita. </w:t>
      </w:r>
    </w:p>
    <w:p w14:paraId="21510C55" w14:textId="77777777" w:rsidR="00A96382" w:rsidRPr="00813992" w:rsidRDefault="00A96382" w:rsidP="00861C68">
      <w:pPr>
        <w:jc w:val="both"/>
        <w:rPr>
          <w:lang w:val="id-ID"/>
        </w:rPr>
      </w:pPr>
    </w:p>
    <w:p w14:paraId="54F679EC" w14:textId="4B0BDE04" w:rsidR="00861C68" w:rsidRPr="00813992" w:rsidRDefault="00861C68" w:rsidP="00861C68">
      <w:pPr>
        <w:jc w:val="both"/>
        <w:rPr>
          <w:lang w:val="id-ID"/>
        </w:rPr>
      </w:pPr>
      <w:r w:rsidRPr="00813992">
        <w:rPr>
          <w:lang w:val="id-ID"/>
        </w:rPr>
        <w:t xml:space="preserve">Kini kita berada kembali di sini, di tempat kita. Tempat kita memulai perjalanan kita. Dan mari kita mengakhiri perjalanan ini. </w:t>
      </w:r>
    </w:p>
    <w:p w14:paraId="0EB048C0" w14:textId="77777777" w:rsidR="00861C68" w:rsidRPr="00813992" w:rsidRDefault="00861C68" w:rsidP="00861C68">
      <w:pPr>
        <w:jc w:val="both"/>
        <w:rPr>
          <w:lang w:val="id-ID"/>
        </w:rPr>
      </w:pPr>
      <w:r w:rsidRPr="00813992">
        <w:rPr>
          <w:lang w:val="id-ID"/>
        </w:rPr>
        <w:t xml:space="preserve">Dalam hitungan ke 3 kita bersama sama membuka mata… 1… 2… 3… </w:t>
      </w:r>
    </w:p>
    <w:p w14:paraId="1BE3A473" w14:textId="77777777" w:rsidR="00861C68" w:rsidRPr="00813992" w:rsidRDefault="00861C68" w:rsidP="00861C68">
      <w:pPr>
        <w:jc w:val="both"/>
        <w:rPr>
          <w:lang w:val="id-ID"/>
        </w:rPr>
      </w:pPr>
    </w:p>
    <w:p w14:paraId="07289A2F" w14:textId="77777777" w:rsidR="00861C68" w:rsidRPr="00813992" w:rsidRDefault="00861C68" w:rsidP="00861C68">
      <w:pPr>
        <w:jc w:val="both"/>
        <w:rPr>
          <w:b/>
          <w:lang w:val="id-ID"/>
        </w:rPr>
      </w:pPr>
      <w:r w:rsidRPr="00813992">
        <w:rPr>
          <w:b/>
          <w:lang w:val="id-ID"/>
        </w:rPr>
        <w:t>Pendalaman Materi:</w:t>
      </w:r>
    </w:p>
    <w:p w14:paraId="3BAFBEB6" w14:textId="17066E88" w:rsidR="00861C68" w:rsidRPr="00813992" w:rsidRDefault="00861C68" w:rsidP="00861C68">
      <w:pPr>
        <w:widowControl/>
        <w:numPr>
          <w:ilvl w:val="0"/>
          <w:numId w:val="114"/>
        </w:numPr>
        <w:pBdr>
          <w:top w:val="nil"/>
          <w:left w:val="nil"/>
          <w:bottom w:val="nil"/>
          <w:right w:val="nil"/>
          <w:between w:val="nil"/>
        </w:pBdr>
        <w:autoSpaceDE/>
        <w:autoSpaceDN/>
        <w:ind w:left="426" w:hanging="426"/>
        <w:jc w:val="both"/>
        <w:rPr>
          <w:lang w:val="id-ID"/>
        </w:rPr>
      </w:pPr>
      <w:r w:rsidRPr="00813992">
        <w:rPr>
          <w:lang w:val="id-ID"/>
        </w:rPr>
        <w:t xml:space="preserve">Bagaimana perasaan </w:t>
      </w:r>
      <w:r w:rsidR="00C827FF">
        <w:rPr>
          <w:lang w:val="id-ID"/>
        </w:rPr>
        <w:t>A</w:t>
      </w:r>
      <w:r w:rsidRPr="00813992">
        <w:rPr>
          <w:lang w:val="id-ID"/>
        </w:rPr>
        <w:t xml:space="preserve">nda saat merenungkan perjalanan kehidupan yang dialami Tomas, dan para murid yang lain? Silahkan membagikan perasaan </w:t>
      </w:r>
      <w:r w:rsidR="00C827FF">
        <w:rPr>
          <w:lang w:val="id-ID"/>
        </w:rPr>
        <w:t>A</w:t>
      </w:r>
      <w:r w:rsidRPr="00813992">
        <w:rPr>
          <w:lang w:val="id-ID"/>
        </w:rPr>
        <w:t>nda.</w:t>
      </w:r>
    </w:p>
    <w:p w14:paraId="60342A73" w14:textId="77777777" w:rsidR="00861C68" w:rsidRPr="00813992" w:rsidRDefault="00861C68" w:rsidP="00861C68">
      <w:pPr>
        <w:widowControl/>
        <w:numPr>
          <w:ilvl w:val="0"/>
          <w:numId w:val="114"/>
        </w:numPr>
        <w:pBdr>
          <w:top w:val="nil"/>
          <w:left w:val="nil"/>
          <w:bottom w:val="nil"/>
          <w:right w:val="nil"/>
          <w:between w:val="nil"/>
        </w:pBdr>
        <w:autoSpaceDE/>
        <w:autoSpaceDN/>
        <w:ind w:left="426" w:hanging="426"/>
        <w:jc w:val="both"/>
        <w:rPr>
          <w:lang w:val="id-ID"/>
        </w:rPr>
      </w:pPr>
      <w:r w:rsidRPr="00813992">
        <w:rPr>
          <w:lang w:val="id-ID"/>
        </w:rPr>
        <w:t>Apabila kita berada dalam kondisi seperti Tomas, ditinggal orang terkasih, sikap seperti apakah yang akan kita lakukan?</w:t>
      </w:r>
    </w:p>
    <w:p w14:paraId="4C4D71EA" w14:textId="77777777" w:rsidR="00861C68" w:rsidRPr="00813992" w:rsidRDefault="00861C68" w:rsidP="00861C68">
      <w:pPr>
        <w:widowControl/>
        <w:numPr>
          <w:ilvl w:val="0"/>
          <w:numId w:val="114"/>
        </w:numPr>
        <w:pBdr>
          <w:top w:val="nil"/>
          <w:left w:val="nil"/>
          <w:bottom w:val="nil"/>
          <w:right w:val="nil"/>
          <w:between w:val="nil"/>
        </w:pBdr>
        <w:autoSpaceDE/>
        <w:autoSpaceDN/>
        <w:ind w:left="426" w:hanging="426"/>
        <w:jc w:val="both"/>
        <w:rPr>
          <w:lang w:val="id-ID"/>
        </w:rPr>
      </w:pPr>
      <w:r w:rsidRPr="00813992">
        <w:rPr>
          <w:lang w:val="id-ID"/>
        </w:rPr>
        <w:t>Belajar dari Tuhan Yesus yang melakukan pendampingan bagi yang berduka, apa yang kita lakukan ketika ada keluarga yang berduka.</w:t>
      </w:r>
    </w:p>
    <w:p w14:paraId="52180CAD" w14:textId="77777777" w:rsidR="00861C68" w:rsidRDefault="00861C68" w:rsidP="00861C68">
      <w:pPr>
        <w:pBdr>
          <w:top w:val="nil"/>
          <w:left w:val="nil"/>
          <w:bottom w:val="nil"/>
          <w:right w:val="nil"/>
          <w:between w:val="nil"/>
        </w:pBdr>
        <w:rPr>
          <w:lang w:val="id-ID"/>
        </w:rPr>
      </w:pPr>
    </w:p>
    <w:p w14:paraId="45FCDFCC" w14:textId="494D5092" w:rsidR="00C827FF" w:rsidRDefault="00C827FF" w:rsidP="00861C68">
      <w:pPr>
        <w:pBdr>
          <w:top w:val="nil"/>
          <w:left w:val="nil"/>
          <w:bottom w:val="nil"/>
          <w:right w:val="nil"/>
          <w:between w:val="nil"/>
        </w:pBdr>
        <w:rPr>
          <w:lang w:val="id-ID"/>
        </w:rPr>
      </w:pPr>
      <w:r>
        <w:rPr>
          <w:lang w:val="id-ID"/>
        </w:rPr>
        <w:t xml:space="preserve">Akhiri dengan menyanyi </w:t>
      </w:r>
      <w:r w:rsidR="00333AF9" w:rsidRPr="00333AF9">
        <w:rPr>
          <w:lang w:val="id-ID"/>
        </w:rPr>
        <w:t>KJ 329</w:t>
      </w:r>
      <w:r w:rsidR="00333AF9">
        <w:rPr>
          <w:lang w:val="id-ID"/>
        </w:rPr>
        <w:t>:1-2 “</w:t>
      </w:r>
      <w:r w:rsidR="00333AF9" w:rsidRPr="00333AF9">
        <w:rPr>
          <w:lang w:val="id-ID"/>
        </w:rPr>
        <w:t>Tinggal Sertaku</w:t>
      </w:r>
      <w:r w:rsidR="00333AF9">
        <w:rPr>
          <w:lang w:val="id-ID"/>
        </w:rPr>
        <w:t>”</w:t>
      </w:r>
    </w:p>
    <w:p w14:paraId="6E04043D" w14:textId="77777777" w:rsidR="00333AF9" w:rsidRDefault="00333AF9" w:rsidP="00861C68">
      <w:pPr>
        <w:pBdr>
          <w:top w:val="nil"/>
          <w:left w:val="nil"/>
          <w:bottom w:val="nil"/>
          <w:right w:val="nil"/>
          <w:between w:val="nil"/>
        </w:pBdr>
        <w:rPr>
          <w:lang w:val="id-ID"/>
        </w:rPr>
      </w:pPr>
    </w:p>
    <w:p w14:paraId="31278672" w14:textId="6FB897F9" w:rsidR="00333AF9" w:rsidRPr="00333AF9" w:rsidRDefault="00333AF9" w:rsidP="00333AF9">
      <w:pPr>
        <w:pStyle w:val="DaftarParagraf"/>
        <w:numPr>
          <w:ilvl w:val="3"/>
          <w:numId w:val="114"/>
        </w:numPr>
        <w:pBdr>
          <w:top w:val="nil"/>
          <w:left w:val="nil"/>
          <w:bottom w:val="nil"/>
          <w:right w:val="nil"/>
          <w:between w:val="nil"/>
        </w:pBdr>
        <w:ind w:left="284" w:hanging="284"/>
        <w:rPr>
          <w:lang w:val="id-ID"/>
        </w:rPr>
      </w:pPr>
      <w:r w:rsidRPr="00333AF9">
        <w:rPr>
          <w:lang w:val="id-ID"/>
        </w:rPr>
        <w:t>Tinggal sertaku; hari t’lah senja.</w:t>
      </w:r>
    </w:p>
    <w:p w14:paraId="545D8F77" w14:textId="77777777" w:rsidR="00333AF9" w:rsidRPr="00333AF9" w:rsidRDefault="00333AF9" w:rsidP="00333AF9">
      <w:pPr>
        <w:pBdr>
          <w:top w:val="nil"/>
          <w:left w:val="nil"/>
          <w:bottom w:val="nil"/>
          <w:right w:val="nil"/>
          <w:between w:val="nil"/>
        </w:pBdr>
        <w:ind w:firstLine="284"/>
        <w:rPr>
          <w:lang w:val="id-ID"/>
        </w:rPr>
      </w:pPr>
      <w:r w:rsidRPr="00333AF9">
        <w:rPr>
          <w:lang w:val="id-ID"/>
        </w:rPr>
        <w:t>G’lap makin turun, Tuhan, tinggallah!</w:t>
      </w:r>
    </w:p>
    <w:p w14:paraId="2455B015" w14:textId="77777777" w:rsidR="00333AF9" w:rsidRPr="00333AF9" w:rsidRDefault="00333AF9" w:rsidP="00333AF9">
      <w:pPr>
        <w:pBdr>
          <w:top w:val="nil"/>
          <w:left w:val="nil"/>
          <w:bottom w:val="nil"/>
          <w:right w:val="nil"/>
          <w:between w:val="nil"/>
        </w:pBdr>
        <w:ind w:firstLine="284"/>
        <w:rPr>
          <w:lang w:val="id-ID"/>
        </w:rPr>
      </w:pPr>
      <w:r w:rsidRPr="00333AF9">
        <w:rPr>
          <w:lang w:val="id-ID"/>
        </w:rPr>
        <w:t>Lain pertolongan tiada kutemu:</w:t>
      </w:r>
    </w:p>
    <w:p w14:paraId="0650E608" w14:textId="77777777" w:rsidR="00333AF9" w:rsidRPr="00333AF9" w:rsidRDefault="00333AF9" w:rsidP="00333AF9">
      <w:pPr>
        <w:pBdr>
          <w:top w:val="nil"/>
          <w:left w:val="nil"/>
          <w:bottom w:val="nil"/>
          <w:right w:val="nil"/>
          <w:between w:val="nil"/>
        </w:pBdr>
        <w:ind w:firstLine="284"/>
        <w:rPr>
          <w:lang w:val="id-ID"/>
        </w:rPr>
      </w:pPr>
      <w:r w:rsidRPr="00333AF9">
        <w:rPr>
          <w:lang w:val="id-ID"/>
        </w:rPr>
        <w:t>Maha Penolong, tinggal sertaku!</w:t>
      </w:r>
    </w:p>
    <w:p w14:paraId="6895708F" w14:textId="366E58AB" w:rsidR="00333AF9" w:rsidRPr="00333AF9" w:rsidRDefault="00333AF9" w:rsidP="00333AF9">
      <w:pPr>
        <w:pStyle w:val="DaftarParagraf"/>
        <w:numPr>
          <w:ilvl w:val="3"/>
          <w:numId w:val="114"/>
        </w:numPr>
        <w:pBdr>
          <w:top w:val="nil"/>
          <w:left w:val="nil"/>
          <w:bottom w:val="nil"/>
          <w:right w:val="nil"/>
          <w:between w:val="nil"/>
        </w:pBdr>
        <w:ind w:left="284" w:hanging="284"/>
        <w:rPr>
          <w:lang w:val="id-ID"/>
        </w:rPr>
      </w:pPr>
      <w:r w:rsidRPr="00333AF9">
        <w:rPr>
          <w:lang w:val="id-ID"/>
        </w:rPr>
        <w:t>Hidupku surut, ajal mendekat,</w:t>
      </w:r>
    </w:p>
    <w:p w14:paraId="480C0BDE" w14:textId="77777777" w:rsidR="00333AF9" w:rsidRPr="00333AF9" w:rsidRDefault="00333AF9" w:rsidP="00333AF9">
      <w:pPr>
        <w:pBdr>
          <w:top w:val="nil"/>
          <w:left w:val="nil"/>
          <w:bottom w:val="nil"/>
          <w:right w:val="nil"/>
          <w:between w:val="nil"/>
        </w:pBdr>
        <w:ind w:firstLine="284"/>
        <w:rPr>
          <w:lang w:val="id-ID"/>
        </w:rPr>
      </w:pPr>
      <w:r w:rsidRPr="00333AF9">
        <w:rPr>
          <w:lang w:val="id-ID"/>
        </w:rPr>
        <w:t>nikmat duniawi hanyut melenyap.</w:t>
      </w:r>
    </w:p>
    <w:p w14:paraId="11302F66" w14:textId="77777777" w:rsidR="00333AF9" w:rsidRPr="00333AF9" w:rsidRDefault="00333AF9" w:rsidP="00333AF9">
      <w:pPr>
        <w:pBdr>
          <w:top w:val="nil"/>
          <w:left w:val="nil"/>
          <w:bottom w:val="nil"/>
          <w:right w:val="nil"/>
          <w:between w:val="nil"/>
        </w:pBdr>
        <w:ind w:firstLine="284"/>
        <w:rPr>
          <w:lang w:val="id-ID"/>
        </w:rPr>
      </w:pPr>
      <w:r w:rsidRPr="00333AF9">
        <w:rPr>
          <w:lang w:val="id-ID"/>
        </w:rPr>
        <w:t>Tiada yang tahan, tiada yang teguh;</w:t>
      </w:r>
    </w:p>
    <w:p w14:paraId="0097172D" w14:textId="77777777" w:rsidR="00333AF9" w:rsidRPr="00333AF9" w:rsidRDefault="00333AF9" w:rsidP="00333AF9">
      <w:pPr>
        <w:pBdr>
          <w:top w:val="nil"/>
          <w:left w:val="nil"/>
          <w:bottom w:val="nil"/>
          <w:right w:val="nil"/>
          <w:between w:val="nil"/>
        </w:pBdr>
        <w:ind w:firstLine="284"/>
        <w:rPr>
          <w:lang w:val="id-ID"/>
        </w:rPr>
      </w:pPr>
      <w:r w:rsidRPr="00333AF9">
        <w:rPr>
          <w:lang w:val="id-ID"/>
        </w:rPr>
        <w:t>Kau yang abadi, tinggal sertaku!</w:t>
      </w:r>
    </w:p>
    <w:p w14:paraId="3F60D8E3" w14:textId="17C8FA63" w:rsidR="00333AF9" w:rsidRPr="00333AF9" w:rsidRDefault="00333AF9" w:rsidP="00333AF9">
      <w:pPr>
        <w:pStyle w:val="DaftarParagraf"/>
        <w:numPr>
          <w:ilvl w:val="0"/>
          <w:numId w:val="156"/>
        </w:numPr>
        <w:pBdr>
          <w:top w:val="nil"/>
          <w:left w:val="nil"/>
          <w:bottom w:val="nil"/>
          <w:right w:val="nil"/>
          <w:between w:val="nil"/>
        </w:pBdr>
        <w:ind w:left="284" w:hanging="284"/>
        <w:rPr>
          <w:lang w:val="id-ID"/>
        </w:rPr>
      </w:pPr>
      <w:r w:rsidRPr="00333AF9">
        <w:rPr>
          <w:lang w:val="id-ID"/>
        </w:rPr>
        <w:t>Aku perlukan Dikau tiap jam;</w:t>
      </w:r>
    </w:p>
    <w:p w14:paraId="016D5782" w14:textId="77777777" w:rsidR="00333AF9" w:rsidRPr="00333AF9" w:rsidRDefault="00333AF9" w:rsidP="00333AF9">
      <w:pPr>
        <w:pBdr>
          <w:top w:val="nil"/>
          <w:left w:val="nil"/>
          <w:bottom w:val="nil"/>
          <w:right w:val="nil"/>
          <w:between w:val="nil"/>
        </w:pBdr>
        <w:ind w:firstLine="284"/>
        <w:rPr>
          <w:lang w:val="id-ID"/>
        </w:rPr>
      </w:pPr>
      <w:r w:rsidRPr="00333AF9">
        <w:rPr>
          <w:lang w:val="id-ID"/>
        </w:rPr>
        <w:t>dalam cobaan Kaulah kupegang.</w:t>
      </w:r>
    </w:p>
    <w:p w14:paraId="5AC2C967" w14:textId="6468D432" w:rsidR="00333AF9" w:rsidRPr="00333AF9" w:rsidRDefault="00333AF9" w:rsidP="00333AF9">
      <w:pPr>
        <w:pBdr>
          <w:top w:val="nil"/>
          <w:left w:val="nil"/>
          <w:bottom w:val="nil"/>
          <w:right w:val="nil"/>
          <w:between w:val="nil"/>
        </w:pBdr>
        <w:ind w:firstLine="284"/>
        <w:rPr>
          <w:lang w:val="id-ID"/>
        </w:rPr>
      </w:pPr>
      <w:r w:rsidRPr="00333AF9">
        <w:rPr>
          <w:lang w:val="id-ID"/>
        </w:rPr>
        <w:t>Siapa penuntun yang setara</w:t>
      </w:r>
      <w:r>
        <w:rPr>
          <w:lang w:val="id-ID"/>
        </w:rPr>
        <w:t>-</w:t>
      </w:r>
      <w:r w:rsidRPr="00333AF9">
        <w:rPr>
          <w:lang w:val="id-ID"/>
        </w:rPr>
        <w:t>Mu?</w:t>
      </w:r>
    </w:p>
    <w:p w14:paraId="0D5FD324" w14:textId="7DB55094" w:rsidR="00333AF9" w:rsidRDefault="00333AF9" w:rsidP="00333AF9">
      <w:pPr>
        <w:pBdr>
          <w:top w:val="nil"/>
          <w:left w:val="nil"/>
          <w:bottom w:val="nil"/>
          <w:right w:val="nil"/>
          <w:between w:val="nil"/>
        </w:pBdr>
        <w:ind w:firstLine="284"/>
        <w:rPr>
          <w:lang w:val="id-ID"/>
        </w:rPr>
      </w:pPr>
      <w:r w:rsidRPr="00333AF9">
        <w:rPr>
          <w:lang w:val="id-ID"/>
        </w:rPr>
        <w:t>Siang dan malam tinggal sertaku!</w:t>
      </w:r>
    </w:p>
    <w:p w14:paraId="1B62ECF9" w14:textId="77777777" w:rsidR="00C827FF" w:rsidRPr="00813992" w:rsidRDefault="00C827FF" w:rsidP="00861C68">
      <w:pPr>
        <w:pBdr>
          <w:top w:val="nil"/>
          <w:left w:val="nil"/>
          <w:bottom w:val="nil"/>
          <w:right w:val="nil"/>
          <w:between w:val="nil"/>
        </w:pBdr>
        <w:rPr>
          <w:lang w:val="id-ID"/>
        </w:rPr>
      </w:pPr>
    </w:p>
    <w:p w14:paraId="64FF58DB" w14:textId="77777777" w:rsidR="00861C68" w:rsidRPr="00813992" w:rsidRDefault="00861C68" w:rsidP="00861C68">
      <w:pPr>
        <w:pBdr>
          <w:top w:val="nil"/>
          <w:left w:val="nil"/>
          <w:bottom w:val="nil"/>
          <w:right w:val="nil"/>
          <w:between w:val="nil"/>
        </w:pBdr>
        <w:rPr>
          <w:lang w:val="id-ID"/>
        </w:rPr>
      </w:pPr>
    </w:p>
    <w:p w14:paraId="3CEAB64F" w14:textId="35C78DD8" w:rsidR="00861C68" w:rsidRPr="00813992" w:rsidRDefault="00861C68" w:rsidP="00861C68">
      <w:pPr>
        <w:pBdr>
          <w:top w:val="nil"/>
          <w:left w:val="nil"/>
          <w:bottom w:val="nil"/>
          <w:right w:val="nil"/>
          <w:between w:val="nil"/>
        </w:pBdr>
        <w:jc w:val="right"/>
        <w:rPr>
          <w:color w:val="000000"/>
          <w:lang w:val="id-ID"/>
        </w:rPr>
      </w:pPr>
      <w:r w:rsidRPr="00813992">
        <w:rPr>
          <w:color w:val="000000"/>
          <w:lang w:val="id-ID"/>
        </w:rPr>
        <w:t>(sem)</w:t>
      </w:r>
    </w:p>
    <w:p w14:paraId="1360D6C9" w14:textId="77777777" w:rsidR="00861C68" w:rsidRPr="00813992" w:rsidRDefault="00861C68" w:rsidP="00861C68">
      <w:pPr>
        <w:pBdr>
          <w:top w:val="nil"/>
          <w:left w:val="nil"/>
          <w:bottom w:val="nil"/>
          <w:right w:val="nil"/>
          <w:between w:val="nil"/>
        </w:pBdr>
        <w:jc w:val="right"/>
        <w:rPr>
          <w:highlight w:val="yellow"/>
          <w:lang w:val="id-ID"/>
        </w:rPr>
      </w:pPr>
    </w:p>
    <w:p w14:paraId="051C8795" w14:textId="77777777" w:rsidR="00861C68" w:rsidRPr="00813992" w:rsidRDefault="00861C68" w:rsidP="00861C68">
      <w:pPr>
        <w:pBdr>
          <w:top w:val="nil"/>
          <w:left w:val="nil"/>
          <w:bottom w:val="nil"/>
          <w:right w:val="nil"/>
          <w:between w:val="nil"/>
        </w:pBdr>
        <w:rPr>
          <w:highlight w:val="yellow"/>
          <w:lang w:val="id-ID"/>
        </w:rPr>
      </w:pPr>
    </w:p>
    <w:p w14:paraId="6814779E" w14:textId="77777777" w:rsidR="00E2467B" w:rsidRPr="00813992" w:rsidRDefault="00E2467B">
      <w:pPr>
        <w:rPr>
          <w:lang w:val="id-ID"/>
        </w:rPr>
      </w:pPr>
      <w:r w:rsidRPr="00813992">
        <w:rPr>
          <w:lang w:val="id-ID"/>
        </w:rPr>
        <w:br w:type="page"/>
      </w:r>
    </w:p>
    <w:p w14:paraId="75DA09B4" w14:textId="50287F13" w:rsidR="00E2467B" w:rsidRPr="00813992" w:rsidRDefault="00E2467B" w:rsidP="00E2467B">
      <w:pPr>
        <w:rPr>
          <w:b/>
          <w:bCs/>
          <w:lang w:val="id-ID"/>
        </w:rPr>
      </w:pPr>
      <w:r w:rsidRPr="00813992">
        <w:rPr>
          <w:noProof/>
          <w:lang w:val="id-ID"/>
        </w:rPr>
        <w:lastRenderedPageBreak/>
        <mc:AlternateContent>
          <mc:Choice Requires="wps">
            <w:drawing>
              <wp:anchor distT="45720" distB="45720" distL="114300" distR="114300" simplePos="0" relativeHeight="251798016" behindDoc="0" locked="0" layoutInCell="1" allowOverlap="1" wp14:anchorId="67B38F8D" wp14:editId="4600F039">
                <wp:simplePos x="0" y="0"/>
                <wp:positionH relativeFrom="margin">
                  <wp:posOffset>2177415</wp:posOffset>
                </wp:positionH>
                <wp:positionV relativeFrom="paragraph">
                  <wp:posOffset>0</wp:posOffset>
                </wp:positionV>
                <wp:extent cx="1847850" cy="1266825"/>
                <wp:effectExtent l="0" t="0" r="0" b="9525"/>
                <wp:wrapSquare wrapText="bothSides"/>
                <wp:docPr id="71363824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1266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BDA74E" w14:textId="77777777" w:rsidR="00E2467B" w:rsidRDefault="00E2467B" w:rsidP="00E2467B">
                            <w:pPr>
                              <w:jc w:val="center"/>
                              <w:rPr>
                                <w:rFonts w:ascii="Cooper Black" w:hAnsi="Cooper Black"/>
                                <w:sz w:val="28"/>
                                <w:szCs w:val="28"/>
                              </w:rPr>
                            </w:pPr>
                          </w:p>
                          <w:p w14:paraId="71719F0E" w14:textId="16FF6B22" w:rsidR="00E2467B" w:rsidRPr="00E2467B" w:rsidRDefault="00E2467B" w:rsidP="00E2467B">
                            <w:pPr>
                              <w:jc w:val="center"/>
                              <w:rPr>
                                <w:rFonts w:ascii="Cooper Black" w:hAnsi="Cooper Black"/>
                                <w:sz w:val="28"/>
                                <w:szCs w:val="28"/>
                              </w:rPr>
                            </w:pPr>
                            <w:r w:rsidRPr="00E2467B">
                              <w:rPr>
                                <w:rFonts w:ascii="Cooper Black" w:hAnsi="Cooper Black"/>
                                <w:sz w:val="28"/>
                                <w:szCs w:val="28"/>
                              </w:rPr>
                              <w:t>Dari Benci menjadi Cinta</w:t>
                            </w:r>
                          </w:p>
                          <w:p w14:paraId="2EEFD0FA" w14:textId="77777777" w:rsidR="00E2467B" w:rsidRPr="00C76228" w:rsidRDefault="00E2467B" w:rsidP="00E2467B">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130C815" w14:textId="77777777" w:rsidR="00E2467B" w:rsidRPr="00C01F34" w:rsidRDefault="00E2467B" w:rsidP="00E2467B">
                            <w:pPr>
                              <w:jc w:val="center"/>
                              <w:rPr>
                                <w:rFonts w:ascii="Bodoni MT Black" w:hAnsi="Bodoni MT Black"/>
                                <w:b/>
                                <w:bCs/>
                                <w:sz w:val="28"/>
                                <w:szCs w:val="28"/>
                                <w:lang w:val="de-DE"/>
                              </w:rPr>
                            </w:pPr>
                          </w:p>
                          <w:p w14:paraId="0778AF7D" w14:textId="77777777" w:rsidR="00E2467B" w:rsidRPr="00C01F34" w:rsidRDefault="00E2467B" w:rsidP="00E2467B">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7B38F8D" id="_x0000_s1131" type="#_x0000_t202" style="position:absolute;margin-left:171.45pt;margin-top:0;width:145.5pt;height:99.75pt;z-index:251798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" stroked="f">
                <v:textbox>
                  <w:txbxContent>
                    <w:p w14:paraId="5FBDA74E" w14:textId="77777777" w:rsidR="00E2467B" w:rsidRDefault="00E2467B" w:rsidP="00E2467B">
                      <w:pPr>
                        <w:jc w:val="center"/>
                        <w:rPr>
                          <w:rFonts w:ascii="Cooper Black" w:hAnsi="Cooper Black"/>
                          <w:sz w:val="28"/>
                          <w:szCs w:val="28"/>
                        </w:rPr>
                      </w:pPr>
                    </w:p>
                    <w:p w14:paraId="71719F0E" w14:textId="16FF6B22" w:rsidR="00E2467B" w:rsidRPr="00E2467B" w:rsidRDefault="00E2467B" w:rsidP="00E2467B">
                      <w:pPr>
                        <w:jc w:val="center"/>
                        <w:rPr>
                          <w:rFonts w:ascii="Cooper Black" w:hAnsi="Cooper Black"/>
                          <w:sz w:val="28"/>
                          <w:szCs w:val="28"/>
                        </w:rPr>
                      </w:pPr>
                      <w:r w:rsidRPr="00E2467B">
                        <w:rPr>
                          <w:rFonts w:ascii="Cooper Black" w:hAnsi="Cooper Black"/>
                          <w:sz w:val="28"/>
                          <w:szCs w:val="28"/>
                        </w:rPr>
                        <w:t>Dari Benci menjadi Cinta</w:t>
                      </w:r>
                    </w:p>
                    <w:p w14:paraId="2EEFD0FA" w14:textId="77777777" w:rsidR="00E2467B" w:rsidRPr="00C76228" w:rsidRDefault="00E2467B" w:rsidP="00E2467B">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130C815" w14:textId="77777777" w:rsidR="00E2467B" w:rsidRPr="00C01F34" w:rsidRDefault="00E2467B" w:rsidP="00E2467B">
                      <w:pPr>
                        <w:jc w:val="center"/>
                        <w:rPr>
                          <w:rFonts w:ascii="Bodoni MT Black" w:hAnsi="Bodoni MT Black"/>
                          <w:b/>
                          <w:bCs/>
                          <w:sz w:val="28"/>
                          <w:szCs w:val="28"/>
                          <w:lang w:val="de-DE"/>
                        </w:rPr>
                      </w:pPr>
                    </w:p>
                    <w:p w14:paraId="0778AF7D" w14:textId="77777777" w:rsidR="00E2467B" w:rsidRPr="00C01F34" w:rsidRDefault="00E2467B" w:rsidP="00E2467B">
                      <w:pPr>
                        <w:jc w:val="center"/>
                        <w:rPr>
                          <w:rFonts w:ascii="Bodoni MT Black" w:hAnsi="Bodoni MT Black"/>
                          <w:sz w:val="28"/>
                          <w:szCs w:val="28"/>
                          <w:lang w:val="de-DE"/>
                        </w:rPr>
                      </w:pPr>
                    </w:p>
                  </w:txbxContent>
                </v:textbox>
                <w10:wrap type="square" anchorx="margin"/>
              </v:shape>
            </w:pict>
          </mc:Fallback>
        </mc:AlternateContent>
      </w:r>
      <w:r w:rsidRPr="00813992">
        <w:rPr>
          <w:noProof/>
          <w:lang w:val="id-ID"/>
        </w:rPr>
        <mc:AlternateContent>
          <mc:Choice Requires="wps">
            <w:drawing>
              <wp:anchor distT="0" distB="0" distL="114300" distR="114300" simplePos="0" relativeHeight="251799040" behindDoc="0" locked="0" layoutInCell="1" allowOverlap="1" wp14:anchorId="33707CDC" wp14:editId="09C83EC5">
                <wp:simplePos x="0" y="0"/>
                <wp:positionH relativeFrom="margin">
                  <wp:align>left</wp:align>
                </wp:positionH>
                <wp:positionV relativeFrom="paragraph">
                  <wp:posOffset>0</wp:posOffset>
                </wp:positionV>
                <wp:extent cx="2114550" cy="1219200"/>
                <wp:effectExtent l="0" t="0" r="0" b="0"/>
                <wp:wrapThrough wrapText="bothSides">
                  <wp:wrapPolygon edited="0">
                    <wp:start x="0" y="0"/>
                    <wp:lineTo x="0" y="21263"/>
                    <wp:lineTo x="21405" y="21263"/>
                    <wp:lineTo x="21405" y="0"/>
                    <wp:lineTo x="0" y="0"/>
                  </wp:wrapPolygon>
                </wp:wrapThrough>
                <wp:docPr id="166691716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1219200"/>
                        </a:xfrm>
                        <a:prstGeom prst="rect">
                          <a:avLst/>
                        </a:prstGeom>
                        <a:solidFill>
                          <a:schemeClr val="bg1">
                            <a:lumMod val="85000"/>
                          </a:schemeClr>
                        </a:solidFill>
                        <a:ln w="9525">
                          <a:noFill/>
                          <a:miter lim="800000"/>
                          <a:headEnd/>
                          <a:tailEnd/>
                        </a:ln>
                      </wps:spPr>
                      <wps:txbx>
                        <w:txbxContent>
                          <w:p w14:paraId="2929E465" w14:textId="1EE40A3B" w:rsidR="00E2467B" w:rsidRPr="00E2467B" w:rsidRDefault="00E2467B" w:rsidP="00E2467B">
                            <w:pPr>
                              <w:rPr>
                                <w:b/>
                                <w:bCs/>
                                <w:sz w:val="20"/>
                                <w:szCs w:val="20"/>
                              </w:rPr>
                            </w:pPr>
                            <w:r w:rsidRPr="00E2467B">
                              <w:rPr>
                                <w:b/>
                                <w:bCs/>
                                <w:sz w:val="20"/>
                                <w:szCs w:val="20"/>
                              </w:rPr>
                              <w:t xml:space="preserve">BAHAN PEMAHAMAN ALKITAB </w:t>
                            </w:r>
                            <w:r w:rsidR="00DF7879">
                              <w:rPr>
                                <w:b/>
                                <w:bCs/>
                                <w:sz w:val="20"/>
                                <w:szCs w:val="20"/>
                              </w:rPr>
                              <w:t xml:space="preserve"> </w:t>
                            </w:r>
                            <w:r w:rsidRPr="00E2467B">
                              <w:rPr>
                                <w:b/>
                                <w:bCs/>
                                <w:sz w:val="20"/>
                                <w:szCs w:val="20"/>
                              </w:rPr>
                              <w:t>INTERGENERASIONAL</w:t>
                            </w:r>
                            <w:r w:rsidR="00DF7879">
                              <w:rPr>
                                <w:b/>
                                <w:bCs/>
                                <w:sz w:val="20"/>
                                <w:szCs w:val="20"/>
                              </w:rPr>
                              <w:t xml:space="preserve"> 8</w:t>
                            </w:r>
                          </w:p>
                          <w:p w14:paraId="472BC6A4" w14:textId="28F0FA41" w:rsidR="00E2467B" w:rsidRPr="00E2467B" w:rsidRDefault="00E2467B" w:rsidP="00E2467B">
                            <w:pPr>
                              <w:rPr>
                                <w:bCs/>
                                <w:i/>
                                <w:iCs/>
                                <w:sz w:val="20"/>
                                <w:szCs w:val="20"/>
                              </w:rPr>
                            </w:pPr>
                          </w:p>
                          <w:p w14:paraId="7CE62EF7" w14:textId="77777777" w:rsidR="00E2467B" w:rsidRDefault="00E2467B" w:rsidP="00E2467B">
                            <w:pPr>
                              <w:pBdr>
                                <w:top w:val="single" w:sz="4" w:space="1" w:color="7F7F7F"/>
                              </w:pBdr>
                              <w:rPr>
                                <w:rFonts w:cs="Calibri"/>
                                <w:bCs/>
                                <w:sz w:val="20"/>
                                <w:szCs w:val="20"/>
                              </w:rPr>
                            </w:pPr>
                          </w:p>
                          <w:p w14:paraId="75705425" w14:textId="68F0E74C" w:rsidR="00E2467B" w:rsidRPr="00E2467B" w:rsidRDefault="00E2467B" w:rsidP="00E2467B">
                            <w:pPr>
                              <w:pBdr>
                                <w:top w:val="single" w:sz="4" w:space="1" w:color="7F7F7F"/>
                              </w:pBdr>
                              <w:rPr>
                                <w:rFonts w:cs="Calibri"/>
                                <w:bCs/>
                                <w:sz w:val="20"/>
                                <w:szCs w:val="20"/>
                              </w:rPr>
                            </w:pPr>
                            <w:r w:rsidRPr="00E2467B">
                              <w:rPr>
                                <w:rFonts w:cs="Calibri"/>
                                <w:bCs/>
                                <w:sz w:val="20"/>
                                <w:szCs w:val="20"/>
                              </w:rPr>
                              <w:t>Bacaan:</w:t>
                            </w:r>
                          </w:p>
                          <w:p w14:paraId="71591616" w14:textId="77777777" w:rsidR="00E2467B" w:rsidRPr="00E2467B" w:rsidRDefault="00E2467B" w:rsidP="00E2467B">
                            <w:pPr>
                              <w:rPr>
                                <w:b/>
                                <w:sz w:val="20"/>
                                <w:szCs w:val="20"/>
                              </w:rPr>
                            </w:pPr>
                            <w:r w:rsidRPr="00E2467B">
                              <w:rPr>
                                <w:b/>
                                <w:sz w:val="20"/>
                                <w:szCs w:val="20"/>
                              </w:rPr>
                              <w:t>Kisah Para Rasul 9:1-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707CDC" id="_x0000_s1132" type="#_x0000_t202" style="position:absolute;margin-left:0;margin-top:0;width:166.5pt;height:96pt;z-index:2517990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" fillcolor="#d8d8d8 [2732]" stroked="f">
                <v:textbox>
                  <w:txbxContent>
                    <w:p w14:paraId="2929E465" w14:textId="1EE40A3B" w:rsidR="00E2467B" w:rsidRPr="00E2467B" w:rsidRDefault="00E2467B" w:rsidP="00E2467B">
                      <w:pPr>
                        <w:rPr>
                          <w:b/>
                          <w:bCs/>
                          <w:sz w:val="20"/>
                          <w:szCs w:val="20"/>
                        </w:rPr>
                      </w:pPr>
                      <w:r w:rsidRPr="00E2467B">
                        <w:rPr>
                          <w:b/>
                          <w:bCs/>
                          <w:sz w:val="20"/>
                          <w:szCs w:val="20"/>
                        </w:rPr>
                        <w:t xml:space="preserve">BAHAN PEMAHAMAN ALKITAB </w:t>
                      </w:r>
                      <w:r w:rsidR="00DF7879">
                        <w:rPr>
                          <w:b/>
                          <w:bCs/>
                          <w:sz w:val="20"/>
                          <w:szCs w:val="20"/>
                        </w:rPr>
                        <w:t xml:space="preserve"> </w:t>
                      </w:r>
                      <w:r w:rsidRPr="00E2467B">
                        <w:rPr>
                          <w:b/>
                          <w:bCs/>
                          <w:sz w:val="20"/>
                          <w:szCs w:val="20"/>
                        </w:rPr>
                        <w:t>INTERGENERASIONAL</w:t>
                      </w:r>
                      <w:r w:rsidR="00DF7879">
                        <w:rPr>
                          <w:b/>
                          <w:bCs/>
                          <w:sz w:val="20"/>
                          <w:szCs w:val="20"/>
                        </w:rPr>
                        <w:t xml:space="preserve"> 8</w:t>
                      </w:r>
                    </w:p>
                    <w:p w14:paraId="472BC6A4" w14:textId="28F0FA41" w:rsidR="00E2467B" w:rsidRPr="00E2467B" w:rsidRDefault="00E2467B" w:rsidP="00E2467B">
                      <w:pPr>
                        <w:rPr>
                          <w:bCs/>
                          <w:i/>
                          <w:iCs/>
                          <w:sz w:val="20"/>
                          <w:szCs w:val="20"/>
                        </w:rPr>
                      </w:pPr>
                    </w:p>
                    <w:p w14:paraId="7CE62EF7" w14:textId="77777777" w:rsidR="00E2467B" w:rsidRDefault="00E2467B" w:rsidP="00E2467B">
                      <w:pPr>
                        <w:pBdr>
                          <w:top w:val="single" w:sz="4" w:space="1" w:color="7F7F7F"/>
                        </w:pBdr>
                        <w:rPr>
                          <w:rFonts w:cs="Calibri"/>
                          <w:bCs/>
                          <w:sz w:val="20"/>
                          <w:szCs w:val="20"/>
                        </w:rPr>
                      </w:pPr>
                    </w:p>
                    <w:p w14:paraId="75705425" w14:textId="68F0E74C" w:rsidR="00E2467B" w:rsidRPr="00E2467B" w:rsidRDefault="00E2467B" w:rsidP="00E2467B">
                      <w:pPr>
                        <w:pBdr>
                          <w:top w:val="single" w:sz="4" w:space="1" w:color="7F7F7F"/>
                        </w:pBdr>
                        <w:rPr>
                          <w:rFonts w:cs="Calibri"/>
                          <w:bCs/>
                          <w:sz w:val="20"/>
                          <w:szCs w:val="20"/>
                        </w:rPr>
                      </w:pPr>
                      <w:r w:rsidRPr="00E2467B">
                        <w:rPr>
                          <w:rFonts w:cs="Calibri"/>
                          <w:bCs/>
                          <w:sz w:val="20"/>
                          <w:szCs w:val="20"/>
                        </w:rPr>
                        <w:t>Bacaan:</w:t>
                      </w:r>
                    </w:p>
                    <w:p w14:paraId="71591616" w14:textId="77777777" w:rsidR="00E2467B" w:rsidRPr="00E2467B" w:rsidRDefault="00E2467B" w:rsidP="00E2467B">
                      <w:pPr>
                        <w:rPr>
                          <w:b/>
                          <w:sz w:val="20"/>
                          <w:szCs w:val="20"/>
                        </w:rPr>
                      </w:pPr>
                      <w:r w:rsidRPr="00E2467B">
                        <w:rPr>
                          <w:b/>
                          <w:sz w:val="20"/>
                          <w:szCs w:val="20"/>
                        </w:rPr>
                        <w:t>Kisah Para Rasul 9:1-20</w:t>
                      </w:r>
                    </w:p>
                  </w:txbxContent>
                </v:textbox>
                <w10:wrap type="through" anchorx="margin"/>
              </v:shape>
            </w:pict>
          </mc:Fallback>
        </mc:AlternateContent>
      </w:r>
    </w:p>
    <w:p w14:paraId="1C926048" w14:textId="737E7757" w:rsidR="00E2467B" w:rsidRPr="00813992" w:rsidRDefault="00E2467B" w:rsidP="00E2467B">
      <w:pPr>
        <w:rPr>
          <w:b/>
          <w:bCs/>
          <w:lang w:val="id-ID"/>
        </w:rPr>
      </w:pPr>
    </w:p>
    <w:p w14:paraId="5161AE4D" w14:textId="77777777" w:rsidR="00E2467B" w:rsidRPr="00813992" w:rsidRDefault="00E2467B" w:rsidP="00E2467B">
      <w:pPr>
        <w:rPr>
          <w:b/>
          <w:bCs/>
          <w:lang w:val="id-ID"/>
        </w:rPr>
      </w:pPr>
    </w:p>
    <w:p w14:paraId="061418F9" w14:textId="6CA9FBA9" w:rsidR="00E2467B" w:rsidRPr="00813992" w:rsidRDefault="00E2467B" w:rsidP="00E2467B">
      <w:pPr>
        <w:rPr>
          <w:b/>
          <w:bCs/>
          <w:lang w:val="id-ID"/>
        </w:rPr>
      </w:pPr>
      <w:r w:rsidRPr="00813992">
        <w:rPr>
          <w:b/>
          <w:bCs/>
          <w:lang w:val="id-ID"/>
        </w:rPr>
        <w:t>Pengantar</w:t>
      </w:r>
    </w:p>
    <w:p w14:paraId="6A10A239" w14:textId="202D1BFD" w:rsidR="00E2467B" w:rsidRPr="00813992" w:rsidRDefault="00E2467B" w:rsidP="00066482">
      <w:pPr>
        <w:jc w:val="both"/>
        <w:rPr>
          <w:lang w:val="id-ID"/>
        </w:rPr>
      </w:pPr>
      <w:r w:rsidRPr="00813992">
        <w:rPr>
          <w:lang w:val="id-ID"/>
        </w:rPr>
        <w:t xml:space="preserve">Saulus semula sangat membenci Kekristenan yang sedang tumbuh kala itu. Tidak cukup hanya membenci </w:t>
      </w:r>
      <w:r w:rsidR="00066482">
        <w:rPr>
          <w:lang w:val="id-ID"/>
        </w:rPr>
        <w:t xml:space="preserve">secara diam-diam </w:t>
      </w:r>
      <w:r w:rsidRPr="00813992">
        <w:rPr>
          <w:lang w:val="id-ID"/>
        </w:rPr>
        <w:t>atau sekedar tidak suka saja, melainkan disertai dengan mengejar dan menganiaya orang</w:t>
      </w:r>
      <w:r w:rsidR="00066482">
        <w:rPr>
          <w:lang w:val="id-ID"/>
        </w:rPr>
        <w:t>-orang</w:t>
      </w:r>
      <w:r w:rsidRPr="00813992">
        <w:rPr>
          <w:lang w:val="id-ID"/>
        </w:rPr>
        <w:t xml:space="preserve"> Kristen. Hal itu dilakukannya dengan tujuan supaya orang Kristen menyangkal imannya. Semula semangat kebencian terhadap orang-orang Kristen begitu hebat, namun ketika terjadi sebuah peristiwa dalam perjalanannya menuju Kota Damsyik (Damaskus, Syria), ia berubah dan akhirnya bertobat. Semula Saulus menjadi pembenci dan penganiaya orang-orang Kristen, kini ia </w:t>
      </w:r>
      <w:r w:rsidR="00066482">
        <w:rPr>
          <w:lang w:val="id-ID"/>
        </w:rPr>
        <w:t xml:space="preserve">mencintai kekristenan dan </w:t>
      </w:r>
      <w:r w:rsidRPr="00813992">
        <w:rPr>
          <w:lang w:val="id-ID"/>
        </w:rPr>
        <w:t xml:space="preserve">menjadi pengajar </w:t>
      </w:r>
      <w:r w:rsidR="00066482">
        <w:rPr>
          <w:lang w:val="id-ID"/>
        </w:rPr>
        <w:t xml:space="preserve">umat Allah, </w:t>
      </w:r>
      <w:r w:rsidRPr="00813992">
        <w:rPr>
          <w:lang w:val="id-ID"/>
        </w:rPr>
        <w:t>menjadi Pewarta Injil hingga ke</w:t>
      </w:r>
      <w:r w:rsidR="00066482">
        <w:rPr>
          <w:lang w:val="id-ID"/>
        </w:rPr>
        <w:t xml:space="preserve"> </w:t>
      </w:r>
      <w:r w:rsidRPr="00813992">
        <w:rPr>
          <w:lang w:val="id-ID"/>
        </w:rPr>
        <w:t>berbagai</w:t>
      </w:r>
      <w:r w:rsidR="00066482">
        <w:rPr>
          <w:lang w:val="id-ID"/>
        </w:rPr>
        <w:t xml:space="preserve"> tempat</w:t>
      </w:r>
      <w:r w:rsidRPr="00813992">
        <w:rPr>
          <w:lang w:val="id-ID"/>
        </w:rPr>
        <w:t>. Semua itu terjadi oleh karena buah dari pertobatannya</w:t>
      </w:r>
      <w:r w:rsidR="00066482">
        <w:rPr>
          <w:lang w:val="id-ID"/>
        </w:rPr>
        <w:t>. P</w:t>
      </w:r>
      <w:r w:rsidRPr="00813992">
        <w:rPr>
          <w:lang w:val="id-ID"/>
        </w:rPr>
        <w:t>ertobatan adalah sarana untuk memulihkan kehidupan ke</w:t>
      </w:r>
      <w:r w:rsidR="00066482">
        <w:rPr>
          <w:lang w:val="id-ID"/>
        </w:rPr>
        <w:t xml:space="preserve"> </w:t>
      </w:r>
      <w:r w:rsidRPr="00813992">
        <w:rPr>
          <w:lang w:val="id-ID"/>
        </w:rPr>
        <w:t>arah yang lebih baik. Sudahkah kita hidup dalam semangat pertobatan</w:t>
      </w:r>
      <w:r w:rsidR="00066482">
        <w:rPr>
          <w:lang w:val="id-ID"/>
        </w:rPr>
        <w:t xml:space="preserve"> seperti yang diteladankan Saulus (yang menjadi Paulus)</w:t>
      </w:r>
      <w:r w:rsidRPr="00813992">
        <w:rPr>
          <w:lang w:val="id-ID"/>
        </w:rPr>
        <w:t>?</w:t>
      </w:r>
    </w:p>
    <w:p w14:paraId="1B2C5A92" w14:textId="77777777" w:rsidR="00E2467B" w:rsidRPr="00813992" w:rsidRDefault="00E2467B" w:rsidP="00725C61">
      <w:pPr>
        <w:ind w:firstLine="567"/>
        <w:jc w:val="both"/>
        <w:rPr>
          <w:lang w:val="id-ID"/>
        </w:rPr>
      </w:pPr>
    </w:p>
    <w:p w14:paraId="0F9B622B" w14:textId="39DFFB90" w:rsidR="00E2467B" w:rsidRPr="00813992" w:rsidRDefault="00E2467B" w:rsidP="00725C61">
      <w:pPr>
        <w:jc w:val="both"/>
        <w:rPr>
          <w:b/>
          <w:bCs/>
          <w:lang w:val="id-ID"/>
        </w:rPr>
      </w:pPr>
      <w:r w:rsidRPr="00813992">
        <w:rPr>
          <w:b/>
          <w:bCs/>
          <w:lang w:val="id-ID"/>
        </w:rPr>
        <w:t>Keterangan Bacaan</w:t>
      </w:r>
      <w:r w:rsidR="00066482">
        <w:rPr>
          <w:b/>
          <w:bCs/>
          <w:lang w:val="id-ID"/>
        </w:rPr>
        <w:t xml:space="preserve">: </w:t>
      </w:r>
      <w:r w:rsidRPr="00813992">
        <w:rPr>
          <w:b/>
          <w:bCs/>
          <w:lang w:val="id-ID"/>
        </w:rPr>
        <w:t>Proses Perjalanan Saulus Menuju Pertobatan.</w:t>
      </w:r>
    </w:p>
    <w:p w14:paraId="4D5502A3" w14:textId="77777777" w:rsidR="001069A1" w:rsidRDefault="00E2467B" w:rsidP="00725C61">
      <w:pPr>
        <w:ind w:firstLine="567"/>
        <w:jc w:val="both"/>
        <w:rPr>
          <w:lang w:val="id-ID"/>
        </w:rPr>
      </w:pPr>
      <w:r w:rsidRPr="00813992">
        <w:rPr>
          <w:lang w:val="id-ID"/>
        </w:rPr>
        <w:t xml:space="preserve">Pertobatan dalam Perjanjian Baru memakai kata </w:t>
      </w:r>
      <w:r w:rsidRPr="00813992">
        <w:rPr>
          <w:i/>
          <w:iCs/>
          <w:lang w:val="id-ID"/>
        </w:rPr>
        <w:t xml:space="preserve">metanoia </w:t>
      </w:r>
      <w:r w:rsidRPr="00813992">
        <w:rPr>
          <w:lang w:val="id-ID"/>
        </w:rPr>
        <w:t>yang definisinya adalah perubahan pikiran, perubahan cara hidup, berpaling dari dosa. Perubahan pada konteks ini adalah yang mengajak untuk menjadi lebih baik lagi dari kehidupan yang sebelumnya. Seseorang mau bertobat atau berpaling dari dosa oleh karena ada perubahan cara berpikir yang mengubah p</w:t>
      </w:r>
      <w:r w:rsidR="004606E7">
        <w:rPr>
          <w:lang w:val="id-ID"/>
        </w:rPr>
        <w:t>e</w:t>
      </w:r>
      <w:r w:rsidRPr="00813992">
        <w:rPr>
          <w:lang w:val="id-ID"/>
        </w:rPr>
        <w:t>rilaku hidup ke</w:t>
      </w:r>
      <w:r w:rsidR="004606E7">
        <w:rPr>
          <w:lang w:val="id-ID"/>
        </w:rPr>
        <w:t xml:space="preserve"> </w:t>
      </w:r>
      <w:r w:rsidRPr="00813992">
        <w:rPr>
          <w:lang w:val="id-ID"/>
        </w:rPr>
        <w:t xml:space="preserve">arah yang lebih baik. Jadi ada evaluasi kehidupan yang selama ini berdampak buruk pada orang lain maupun kepada diri sendiri </w:t>
      </w:r>
      <w:r w:rsidRPr="00813992">
        <w:rPr>
          <w:lang w:val="id-ID"/>
        </w:rPr>
        <w:lastRenderedPageBreak/>
        <w:t xml:space="preserve">yang harus dihentikan dan dibenahi. </w:t>
      </w:r>
    </w:p>
    <w:p w14:paraId="5DC9002B" w14:textId="5E92F628" w:rsidR="00E2467B" w:rsidRPr="00813992" w:rsidRDefault="00E2467B" w:rsidP="00725C61">
      <w:pPr>
        <w:ind w:firstLine="567"/>
        <w:jc w:val="both"/>
        <w:rPr>
          <w:lang w:val="id-ID"/>
        </w:rPr>
      </w:pPr>
      <w:r w:rsidRPr="00813992">
        <w:rPr>
          <w:lang w:val="id-ID"/>
        </w:rPr>
        <w:t>Saulus secara langsung mengalami perjumpaan iman dengan Yesus yang mengubah hidupnya 180 derajat</w:t>
      </w:r>
      <w:r w:rsidR="001069A1">
        <w:rPr>
          <w:lang w:val="id-ID"/>
        </w:rPr>
        <w:t>.</w:t>
      </w:r>
      <w:r w:rsidRPr="00813992">
        <w:rPr>
          <w:lang w:val="id-ID"/>
        </w:rPr>
        <w:t xml:space="preserve"> </w:t>
      </w:r>
      <w:r w:rsidR="001069A1">
        <w:rPr>
          <w:lang w:val="id-ID"/>
        </w:rPr>
        <w:t>D</w:t>
      </w:r>
      <w:r w:rsidRPr="00813992">
        <w:rPr>
          <w:lang w:val="id-ID"/>
        </w:rPr>
        <w:t xml:space="preserve">ari yang semula membenci dan menganiaya orang Kristen kemudian bertobat. Setidaknya ada tiga kronologi perjumpaan yang menjadikan titik balik dari pertobatan Saulus, yaitu; </w:t>
      </w:r>
      <w:r w:rsidRPr="00813992">
        <w:rPr>
          <w:i/>
          <w:iCs/>
          <w:lang w:val="id-ID"/>
        </w:rPr>
        <w:t>pertama</w:t>
      </w:r>
      <w:r w:rsidRPr="00813992">
        <w:rPr>
          <w:lang w:val="id-ID"/>
        </w:rPr>
        <w:t xml:space="preserve"> Saulus </w:t>
      </w:r>
      <w:r w:rsidR="001069A1">
        <w:rPr>
          <w:lang w:val="id-ID"/>
        </w:rPr>
        <w:t xml:space="preserve">berjumpa </w:t>
      </w:r>
      <w:r w:rsidRPr="00813992">
        <w:rPr>
          <w:lang w:val="id-ID"/>
        </w:rPr>
        <w:t>dengan Stefanus (KPR 7:58)</w:t>
      </w:r>
      <w:r w:rsidR="001069A1">
        <w:rPr>
          <w:lang w:val="id-ID"/>
        </w:rPr>
        <w:t>. Pada perjumpaan ini, Saulus masih membenci orang Kristen.</w:t>
      </w:r>
      <w:r w:rsidRPr="00813992">
        <w:rPr>
          <w:lang w:val="id-ID"/>
        </w:rPr>
        <w:t xml:space="preserve"> </w:t>
      </w:r>
      <w:r w:rsidR="001069A1" w:rsidRPr="001069A1">
        <w:rPr>
          <w:i/>
          <w:iCs/>
          <w:lang w:val="id-ID"/>
        </w:rPr>
        <w:t>K</w:t>
      </w:r>
      <w:r w:rsidRPr="00813992">
        <w:rPr>
          <w:i/>
          <w:iCs/>
          <w:lang w:val="id-ID"/>
        </w:rPr>
        <w:t>edua</w:t>
      </w:r>
      <w:r w:rsidRPr="00813992">
        <w:rPr>
          <w:lang w:val="id-ID"/>
        </w:rPr>
        <w:t xml:space="preserve"> perjumpaannya dengan Tuhan Yesus dalam perjalanannya menuju Kota Damsyik (KPR 9:3-5), dan yang </w:t>
      </w:r>
      <w:r w:rsidRPr="00813992">
        <w:rPr>
          <w:i/>
          <w:iCs/>
          <w:lang w:val="id-ID"/>
        </w:rPr>
        <w:t>ketiga</w:t>
      </w:r>
      <w:r w:rsidRPr="00813992">
        <w:rPr>
          <w:lang w:val="id-ID"/>
        </w:rPr>
        <w:t xml:space="preserve"> yaitu perjumpaannya dengan Ananias di Kota Damsyik (KPR 9:17). Stefanus dan Ananias mereka adalah sosok pengikut Kristus yang taat dan penuh karunia.</w:t>
      </w:r>
    </w:p>
    <w:p w14:paraId="57CE6B9F" w14:textId="026EB67C" w:rsidR="00E2467B" w:rsidRPr="00813992" w:rsidRDefault="00E2467B" w:rsidP="00725C61">
      <w:pPr>
        <w:ind w:firstLine="567"/>
        <w:jc w:val="both"/>
        <w:rPr>
          <w:lang w:val="id-ID"/>
        </w:rPr>
      </w:pPr>
      <w:r w:rsidRPr="00813992">
        <w:rPr>
          <w:lang w:val="id-ID"/>
        </w:rPr>
        <w:t>Kemunculan Saulus dalam Kisah Para Rasul tercatat ketika Stefanus ditangkap dan hendak dibunuh (KPR 7:58). Pada ayat tersebut Saulus mendengar pernyataan pembelaan yang diucapkan Stefanus pada</w:t>
      </w:r>
      <w:r w:rsidR="001069A1">
        <w:rPr>
          <w:lang w:val="id-ID"/>
        </w:rPr>
        <w:t>.</w:t>
      </w:r>
      <w:r w:rsidRPr="00813992">
        <w:rPr>
          <w:lang w:val="id-ID"/>
        </w:rPr>
        <w:t xml:space="preserve"> </w:t>
      </w:r>
      <w:r w:rsidR="001069A1">
        <w:rPr>
          <w:lang w:val="id-ID"/>
        </w:rPr>
        <w:t>H</w:t>
      </w:r>
      <w:r w:rsidRPr="00813992">
        <w:rPr>
          <w:lang w:val="id-ID"/>
        </w:rPr>
        <w:t>atinya ikut menjadi geram atas pernyataan tersebut. Sesungguhnya dalam kegeraman hati Saulus itu, berita tentang Yesus Sang Mesias yang bangkit dari antara orang mati telah tertanam dalam pikirannya walau saat itu hatinya sedang diliputi oleh kobaran kebencian. Namun hal itulah yang sebenarnya menuntun Saulus dalam perjumpaan iman, pemikiran, dan menuju pertobatan hidupnya. Titik balik dari perubahan hidup Saulus terjadi ketika dalam perjalanan menuju Kota Damsyik, di</w:t>
      </w:r>
      <w:r w:rsidR="001069A1">
        <w:rPr>
          <w:lang w:val="id-ID"/>
        </w:rPr>
        <w:t xml:space="preserve"> </w:t>
      </w:r>
      <w:r w:rsidRPr="00813992">
        <w:rPr>
          <w:lang w:val="id-ID"/>
        </w:rPr>
        <w:t xml:space="preserve">sana Saulus dikelilingi pancaran cahaya dari langit dan mendengar suara menyapanya; </w:t>
      </w:r>
      <w:r w:rsidRPr="00813992">
        <w:rPr>
          <w:i/>
          <w:iCs/>
          <w:lang w:val="id-ID"/>
        </w:rPr>
        <w:t>“Saulus, Saulus, mengapa engkau menganiaya Aku?”</w:t>
      </w:r>
      <w:r w:rsidRPr="00813992">
        <w:rPr>
          <w:lang w:val="id-ID"/>
        </w:rPr>
        <w:t xml:space="preserve"> (KPR 9:4). Kejadian itu membuat Saulus tersungkur karena ia bertemu Yesus secara langsung. Kesaksian Lukas sebagai penulis Kisah Para Rasul menerangkan bahwa peristiwa yang dialami oleh Saulus bukan sebuah </w:t>
      </w:r>
      <w:r w:rsidRPr="00813992">
        <w:rPr>
          <w:i/>
          <w:iCs/>
          <w:lang w:val="id-ID"/>
        </w:rPr>
        <w:t>halusinasi</w:t>
      </w:r>
      <w:r w:rsidRPr="00813992">
        <w:rPr>
          <w:lang w:val="id-ID"/>
        </w:rPr>
        <w:t xml:space="preserve"> ataupun </w:t>
      </w:r>
      <w:r w:rsidRPr="00813992">
        <w:rPr>
          <w:i/>
          <w:iCs/>
          <w:lang w:val="id-ID"/>
        </w:rPr>
        <w:t>delusi</w:t>
      </w:r>
      <w:r w:rsidRPr="00813992">
        <w:rPr>
          <w:lang w:val="id-ID"/>
        </w:rPr>
        <w:t xml:space="preserve">, karena rekan seperjalanan Saulus pun juga mendengar suara tersebut (KPR 9:7). Peristiwa tersebut membawa Saulus menghadapi situasi yang membingungkan tentang apa sebenarnya yang sedang dialaminya, ia sampai tidak dapat melihat apa-apa hingga sementara waktu. Pada situasi yang sangat sulit dan membingungkan itu, kemudian Saulus berjumpa dengan Ananias yang diutus Tuhan datang kepadanya. Perjumpaan dengan Ananias inilah yang memulihkan hidup Saulus hingga bisa melihat Kembali. Momentum perjumpaan dengan Ananias inilah Saulus bertobat karena </w:t>
      </w:r>
      <w:r w:rsidRPr="00813992">
        <w:rPr>
          <w:lang w:val="id-ID"/>
        </w:rPr>
        <w:lastRenderedPageBreak/>
        <w:t>merasakan bahwa dirinya telah benar-benar dipulihkan dan dapat melihat lagi. Buah dari pertobatannya yaitu; Saulus memberikan diri untuk dibaptis dan menjadi murid Kristus.</w:t>
      </w:r>
    </w:p>
    <w:p w14:paraId="25039DB0" w14:textId="77777777" w:rsidR="00E2467B" w:rsidRPr="00813992" w:rsidRDefault="00E2467B" w:rsidP="00725C61">
      <w:pPr>
        <w:ind w:firstLine="567"/>
        <w:jc w:val="both"/>
        <w:rPr>
          <w:lang w:val="id-ID"/>
        </w:rPr>
      </w:pPr>
    </w:p>
    <w:p w14:paraId="16C53B23" w14:textId="77777777" w:rsidR="00E2467B" w:rsidRPr="00813992" w:rsidRDefault="00E2467B" w:rsidP="00725C61">
      <w:pPr>
        <w:jc w:val="both"/>
        <w:rPr>
          <w:b/>
          <w:bCs/>
          <w:lang w:val="id-ID"/>
        </w:rPr>
      </w:pPr>
      <w:r w:rsidRPr="00813992">
        <w:rPr>
          <w:b/>
          <w:bCs/>
          <w:lang w:val="id-ID"/>
        </w:rPr>
        <w:t>Semangat Pertobatan Sebagai Penuntun Kehidupan.</w:t>
      </w:r>
    </w:p>
    <w:p w14:paraId="1E6DB546" w14:textId="77777777" w:rsidR="00E2467B" w:rsidRPr="00813992" w:rsidRDefault="00E2467B" w:rsidP="00725C61">
      <w:pPr>
        <w:ind w:firstLine="567"/>
        <w:jc w:val="both"/>
        <w:rPr>
          <w:lang w:val="id-ID"/>
        </w:rPr>
      </w:pPr>
      <w:r w:rsidRPr="00813992">
        <w:rPr>
          <w:lang w:val="id-ID"/>
        </w:rPr>
        <w:t>Kisah pertobatan Saulus tidak terjadi begitu saja dengan tiba-tiba. Ada serangkaian proses perjumpaan yang harus dilalui Saulus dengan Stefanus, kemudian perjumpaan dengan Tuhan Yesus, dan perjumpaan dengan Ananias. Masing-masing proses perjumpaan tersebut memiliki pesan tersendiri yaitu; mendengar pernyataan Stefanus, berjumpa Tuhan Yesus, bertobat, dan dibaptis.</w:t>
      </w:r>
    </w:p>
    <w:p w14:paraId="55881486" w14:textId="0756CCEE" w:rsidR="00E2467B" w:rsidRPr="00813992" w:rsidRDefault="00E2467B" w:rsidP="00725C61">
      <w:pPr>
        <w:ind w:firstLine="567"/>
        <w:jc w:val="both"/>
        <w:rPr>
          <w:lang w:val="id-ID"/>
        </w:rPr>
      </w:pPr>
      <w:r w:rsidRPr="00813992">
        <w:rPr>
          <w:lang w:val="id-ID"/>
        </w:rPr>
        <w:t xml:space="preserve">Setiap orang dalam kehidupannya pernah melakukan hal yang dinilai baik dan buruk, benar dan salah, demi sesuatu yang harus didapatkannya. Orang yang sudah melakukan hal buruk atau jahat dan menginginkan adanya perubahan yang lebih baik dalam hidupnya, itulah proses menuju pertobatan. Keputusan untuk bertobat dilandasi oleh kesadaran, perubahan pikiran, pengalaman hidupnya yang dinilai tidak baik, rasa malu, dan rasa bersalah terhadap hal yang dilakukannya. Pertobatan merupakan solusi spiritual untuk terbebas dari dosa dan sekaligus sebagai Langkah untuk menata masa depan yang damai sejahtera, tenang, jelas, dan penuh pengharapan. Pertobatan adalah bagian dari kehidupan sehari-hari yang harus dilakukan secara terus-menerus untuk memulihkan relasi dengan Tuhan dan sesama. Secara moral dan spiritual, pertobatan merupakan </w:t>
      </w:r>
      <w:r w:rsidRPr="00813992">
        <w:rPr>
          <w:i/>
          <w:iCs/>
          <w:lang w:val="id-ID"/>
        </w:rPr>
        <w:t>progress</w:t>
      </w:r>
      <w:r w:rsidRPr="00813992">
        <w:rPr>
          <w:lang w:val="id-ID"/>
        </w:rPr>
        <w:t xml:space="preserve"> seseorang dalam memperbaiki hidup dari kesalahan, kejahatan, dan kegagalan di</w:t>
      </w:r>
      <w:r w:rsidR="001069A1">
        <w:rPr>
          <w:lang w:val="id-ID"/>
        </w:rPr>
        <w:t xml:space="preserve"> </w:t>
      </w:r>
      <w:r w:rsidRPr="00813992">
        <w:rPr>
          <w:lang w:val="id-ID"/>
        </w:rPr>
        <w:t>masa</w:t>
      </w:r>
      <w:r w:rsidR="001069A1">
        <w:rPr>
          <w:lang w:val="id-ID"/>
        </w:rPr>
        <w:t xml:space="preserve"> </w:t>
      </w:r>
      <w:r w:rsidRPr="00813992">
        <w:rPr>
          <w:lang w:val="id-ID"/>
        </w:rPr>
        <w:t>lalunya. Bertobat memang bukan hal yang gampang dilakukan karena membutuhkan kesadaran dan kesungguhan, namun itu bukan menjadi sebuah halangan untuk membebaskan diri dari belenggu dosa.</w:t>
      </w:r>
    </w:p>
    <w:p w14:paraId="66798DCB" w14:textId="77777777" w:rsidR="00E2467B" w:rsidRPr="00813992" w:rsidRDefault="00E2467B" w:rsidP="00725C61">
      <w:pPr>
        <w:ind w:firstLine="567"/>
        <w:jc w:val="both"/>
        <w:rPr>
          <w:lang w:val="id-ID"/>
        </w:rPr>
      </w:pPr>
      <w:r w:rsidRPr="00813992">
        <w:rPr>
          <w:lang w:val="id-ID"/>
        </w:rPr>
        <w:t>Apa pentingnya hidup dilandasi oleh semangat pertobatan? Karena masih ada kemungkinan untuk terjatuh dalam dosa lagi, karena manusia itu rapuh. Peristiwa pertobatan Saulus memberi teladan iman bagi Orang Kristen bahwa pertobatan bukan untuk mengelabui orang lain.</w:t>
      </w:r>
    </w:p>
    <w:p w14:paraId="60419476" w14:textId="77777777" w:rsidR="00E2467B" w:rsidRPr="00813992" w:rsidRDefault="00E2467B" w:rsidP="00E2467B">
      <w:pPr>
        <w:jc w:val="both"/>
        <w:rPr>
          <w:lang w:val="id-ID"/>
        </w:rPr>
      </w:pPr>
    </w:p>
    <w:p w14:paraId="7BCAC7A6" w14:textId="77777777" w:rsidR="00725C61" w:rsidRPr="00813992" w:rsidRDefault="00725C61">
      <w:pPr>
        <w:rPr>
          <w:b/>
          <w:bCs/>
          <w:lang w:val="id-ID"/>
        </w:rPr>
      </w:pPr>
      <w:r w:rsidRPr="00813992">
        <w:rPr>
          <w:b/>
          <w:bCs/>
          <w:lang w:val="id-ID"/>
        </w:rPr>
        <w:br w:type="page"/>
      </w:r>
    </w:p>
    <w:p w14:paraId="4EE96C66" w14:textId="16635544" w:rsidR="00E2467B" w:rsidRPr="00813992" w:rsidRDefault="00E2467B" w:rsidP="00E2467B">
      <w:pPr>
        <w:jc w:val="both"/>
        <w:rPr>
          <w:b/>
          <w:bCs/>
          <w:lang w:val="id-ID"/>
        </w:rPr>
      </w:pPr>
      <w:r w:rsidRPr="00813992">
        <w:rPr>
          <w:b/>
          <w:bCs/>
          <w:lang w:val="id-ID"/>
        </w:rPr>
        <w:lastRenderedPageBreak/>
        <w:t>Pertanyaan Penuntun Sharing/Diskusi:</w:t>
      </w:r>
    </w:p>
    <w:p w14:paraId="6BF076B8" w14:textId="77777777" w:rsidR="00E2467B" w:rsidRPr="00813992" w:rsidRDefault="00E2467B" w:rsidP="00E2467B">
      <w:pPr>
        <w:pStyle w:val="DaftarParagraf"/>
        <w:widowControl/>
        <w:numPr>
          <w:ilvl w:val="0"/>
          <w:numId w:val="116"/>
        </w:numPr>
        <w:autoSpaceDE/>
        <w:autoSpaceDN/>
        <w:ind w:left="426" w:hanging="426"/>
        <w:contextualSpacing/>
        <w:rPr>
          <w:lang w:val="id-ID"/>
        </w:rPr>
      </w:pPr>
      <w:r w:rsidRPr="00813992">
        <w:rPr>
          <w:lang w:val="id-ID"/>
        </w:rPr>
        <w:t>Apakah pertobatan merupakan sesuatu hal yang memalukan? Bagaimana pandangan saudara?</w:t>
      </w:r>
    </w:p>
    <w:p w14:paraId="03075FBE" w14:textId="77777777" w:rsidR="00E2467B" w:rsidRPr="00813992" w:rsidRDefault="00E2467B" w:rsidP="00E2467B">
      <w:pPr>
        <w:pStyle w:val="DaftarParagraf"/>
        <w:widowControl/>
        <w:numPr>
          <w:ilvl w:val="0"/>
          <w:numId w:val="116"/>
        </w:numPr>
        <w:autoSpaceDE/>
        <w:autoSpaceDN/>
        <w:ind w:left="426" w:hanging="426"/>
        <w:contextualSpacing/>
        <w:rPr>
          <w:lang w:val="id-ID"/>
        </w:rPr>
      </w:pPr>
      <w:r w:rsidRPr="00813992">
        <w:rPr>
          <w:lang w:val="id-ID"/>
        </w:rPr>
        <w:t>Bagaimana cara saudara untuk memulihkan martabat seseorang yang pernah gagal dan jatuh dalam dosa?</w:t>
      </w:r>
    </w:p>
    <w:p w14:paraId="4CF0A8E8" w14:textId="77777777" w:rsidR="00E2467B" w:rsidRPr="00813992" w:rsidRDefault="00E2467B" w:rsidP="00E2467B">
      <w:pPr>
        <w:pStyle w:val="DaftarParagraf"/>
        <w:widowControl/>
        <w:numPr>
          <w:ilvl w:val="0"/>
          <w:numId w:val="116"/>
        </w:numPr>
        <w:autoSpaceDE/>
        <w:autoSpaceDN/>
        <w:ind w:left="426" w:hanging="426"/>
        <w:contextualSpacing/>
        <w:rPr>
          <w:lang w:val="id-ID"/>
        </w:rPr>
      </w:pPr>
      <w:r w:rsidRPr="00813992">
        <w:rPr>
          <w:lang w:val="id-ID"/>
        </w:rPr>
        <w:t>Menurut saudara mana yang lebih penting; apakah ketika bertobat atau kehidupan paska pertobatan? Terangkan pendapat saudara!</w:t>
      </w:r>
    </w:p>
    <w:p w14:paraId="478C9E8E" w14:textId="77777777" w:rsidR="00E2467B" w:rsidRPr="00813992" w:rsidRDefault="00E2467B" w:rsidP="00E2467B">
      <w:pPr>
        <w:pStyle w:val="DaftarParagraf"/>
        <w:widowControl/>
        <w:numPr>
          <w:ilvl w:val="0"/>
          <w:numId w:val="116"/>
        </w:numPr>
        <w:autoSpaceDE/>
        <w:autoSpaceDN/>
        <w:ind w:left="426" w:hanging="426"/>
        <w:contextualSpacing/>
        <w:rPr>
          <w:lang w:val="id-ID"/>
        </w:rPr>
      </w:pPr>
      <w:r w:rsidRPr="00813992">
        <w:rPr>
          <w:lang w:val="id-ID"/>
        </w:rPr>
        <w:t>Apakah saudara mau untuk hidup dalam semangat pertobatan?</w:t>
      </w:r>
    </w:p>
    <w:p w14:paraId="78AB88FF" w14:textId="43F2CD95" w:rsidR="00E2467B" w:rsidRPr="00813992" w:rsidRDefault="00E2467B" w:rsidP="00E2467B">
      <w:pPr>
        <w:jc w:val="right"/>
        <w:rPr>
          <w:lang w:val="id-ID"/>
        </w:rPr>
      </w:pPr>
      <w:r w:rsidRPr="00813992">
        <w:rPr>
          <w:lang w:val="id-ID"/>
        </w:rPr>
        <w:t>(</w:t>
      </w:r>
      <w:r w:rsidR="00725C61" w:rsidRPr="00813992">
        <w:rPr>
          <w:lang w:val="id-ID"/>
        </w:rPr>
        <w:t>vts</w:t>
      </w:r>
      <w:r w:rsidRPr="00813992">
        <w:rPr>
          <w:lang w:val="id-ID"/>
        </w:rPr>
        <w:t>)</w:t>
      </w:r>
    </w:p>
    <w:p w14:paraId="1A6E55A4" w14:textId="77777777" w:rsidR="00D753FA" w:rsidRPr="00813992" w:rsidRDefault="00D753FA">
      <w:pPr>
        <w:rPr>
          <w:lang w:val="id-ID"/>
        </w:rPr>
      </w:pPr>
    </w:p>
    <w:p w14:paraId="234B72D1" w14:textId="77777777" w:rsidR="00D753FA" w:rsidRPr="00813992" w:rsidRDefault="00D753FA">
      <w:pPr>
        <w:rPr>
          <w:lang w:val="id-ID"/>
        </w:rPr>
      </w:pPr>
    </w:p>
    <w:p w14:paraId="7CDC55F4" w14:textId="77777777" w:rsidR="00D753FA" w:rsidRPr="00813992" w:rsidRDefault="00D753FA">
      <w:pPr>
        <w:rPr>
          <w:lang w:val="id-ID"/>
        </w:rPr>
      </w:pPr>
    </w:p>
    <w:p w14:paraId="7611E001" w14:textId="77777777" w:rsidR="00D753FA" w:rsidRPr="00813992" w:rsidRDefault="00D753FA">
      <w:pPr>
        <w:rPr>
          <w:lang w:val="id-ID"/>
        </w:rPr>
      </w:pPr>
    </w:p>
    <w:p w14:paraId="66B4747D" w14:textId="77777777" w:rsidR="00D753FA" w:rsidRPr="00813992" w:rsidRDefault="00D753FA">
      <w:pPr>
        <w:rPr>
          <w:lang w:val="id-ID"/>
        </w:rPr>
      </w:pPr>
    </w:p>
    <w:p w14:paraId="146CFF76" w14:textId="77777777" w:rsidR="00D753FA" w:rsidRPr="00813992" w:rsidRDefault="00D753FA">
      <w:pPr>
        <w:rPr>
          <w:lang w:val="id-ID"/>
        </w:rPr>
      </w:pPr>
    </w:p>
    <w:p w14:paraId="3B1F2BC9" w14:textId="77777777" w:rsidR="00D753FA" w:rsidRPr="00813992" w:rsidRDefault="00D753FA">
      <w:pPr>
        <w:rPr>
          <w:lang w:val="id-ID"/>
        </w:rPr>
      </w:pPr>
    </w:p>
    <w:p w14:paraId="5F83B110" w14:textId="77777777" w:rsidR="00D753FA" w:rsidRPr="00813992" w:rsidRDefault="00D753FA">
      <w:pPr>
        <w:rPr>
          <w:lang w:val="id-ID"/>
        </w:rPr>
      </w:pPr>
    </w:p>
    <w:p w14:paraId="7E866183" w14:textId="77777777" w:rsidR="00D753FA" w:rsidRPr="00813992" w:rsidRDefault="00D753FA">
      <w:pPr>
        <w:rPr>
          <w:lang w:val="id-ID"/>
        </w:rPr>
      </w:pPr>
    </w:p>
    <w:p w14:paraId="38BA92B3" w14:textId="77777777" w:rsidR="00D753FA" w:rsidRPr="00813992" w:rsidRDefault="00D753FA">
      <w:pPr>
        <w:rPr>
          <w:lang w:val="id-ID"/>
        </w:rPr>
      </w:pPr>
    </w:p>
    <w:p w14:paraId="11F059A0" w14:textId="77777777" w:rsidR="00D753FA" w:rsidRPr="00813992" w:rsidRDefault="00D753FA">
      <w:pPr>
        <w:rPr>
          <w:lang w:val="id-ID"/>
        </w:rPr>
      </w:pPr>
    </w:p>
    <w:p w14:paraId="4AFF13F0" w14:textId="689AB3CB" w:rsidR="005B5A51" w:rsidRPr="00813992" w:rsidRDefault="005B5A51">
      <w:pPr>
        <w:rPr>
          <w:lang w:val="id-ID"/>
        </w:rPr>
      </w:pPr>
      <w:r w:rsidRPr="00813992">
        <w:rPr>
          <w:lang w:val="id-ID"/>
        </w:rPr>
        <w:br w:type="page"/>
      </w:r>
    </w:p>
    <w:p w14:paraId="500FD45D" w14:textId="77777777" w:rsidR="005B5A51" w:rsidRPr="00813992" w:rsidRDefault="005B5A51" w:rsidP="005B5A51">
      <w:pPr>
        <w:rPr>
          <w:lang w:val="id-ID"/>
        </w:rPr>
      </w:pPr>
      <w:r w:rsidRPr="00813992">
        <w:rPr>
          <w:noProof/>
          <w:lang w:val="id-ID"/>
        </w:rPr>
        <w:lastRenderedPageBreak/>
        <mc:AlternateContent>
          <mc:Choice Requires="wps">
            <w:drawing>
              <wp:anchor distT="45720" distB="45720" distL="114300" distR="114300" simplePos="0" relativeHeight="251794944" behindDoc="0" locked="0" layoutInCell="1" allowOverlap="1" wp14:anchorId="388B0019" wp14:editId="478F8FA1">
                <wp:simplePos x="0" y="0"/>
                <wp:positionH relativeFrom="margin">
                  <wp:align>right</wp:align>
                </wp:positionH>
                <wp:positionV relativeFrom="paragraph">
                  <wp:posOffset>0</wp:posOffset>
                </wp:positionV>
                <wp:extent cx="1750695" cy="1343025"/>
                <wp:effectExtent l="0" t="0" r="1905" b="9525"/>
                <wp:wrapSquare wrapText="bothSides"/>
                <wp:docPr id="161985818"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343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E8CEE7" w14:textId="77777777" w:rsidR="005B5A51" w:rsidRPr="00AC7E1F" w:rsidRDefault="005B5A51" w:rsidP="005B5A51">
                            <w:pPr>
                              <w:jc w:val="center"/>
                              <w:rPr>
                                <w:rFonts w:ascii="Cooper Black" w:eastAsia="SimSun" w:hAnsi="Cooper Black" w:cs="SimSun"/>
                                <w:sz w:val="28"/>
                                <w:szCs w:val="28"/>
                              </w:rPr>
                            </w:pPr>
                            <w:r w:rsidRPr="00AC7E1F">
                              <w:rPr>
                                <w:rFonts w:ascii="Cooper Black" w:eastAsia="SimSun" w:hAnsi="Cooper Black" w:cs="SimSun"/>
                                <w:sz w:val="28"/>
                                <w:szCs w:val="28"/>
                              </w:rPr>
                              <w:t xml:space="preserve">Gembala Dan Domba Yang Saling </w:t>
                            </w:r>
                            <w:r>
                              <w:rPr>
                                <w:rFonts w:ascii="Cooper Black" w:eastAsia="SimSun" w:hAnsi="Cooper Black" w:cs="SimSun"/>
                                <w:sz w:val="28"/>
                                <w:szCs w:val="28"/>
                              </w:rPr>
                              <w:t>M</w:t>
                            </w:r>
                            <w:r w:rsidRPr="00AC7E1F">
                              <w:rPr>
                                <w:rFonts w:ascii="Cooper Black" w:eastAsia="SimSun" w:hAnsi="Cooper Black" w:cs="SimSun"/>
                                <w:sz w:val="28"/>
                                <w:szCs w:val="28"/>
                              </w:rPr>
                              <w:t xml:space="preserve">emberi </w:t>
                            </w:r>
                            <w:r>
                              <w:rPr>
                                <w:rFonts w:ascii="Cooper Black" w:eastAsia="SimSun" w:hAnsi="Cooper Black" w:cs="SimSun"/>
                                <w:sz w:val="28"/>
                                <w:szCs w:val="28"/>
                              </w:rPr>
                              <w:t>P</w:t>
                            </w:r>
                            <w:r w:rsidRPr="00AC7E1F">
                              <w:rPr>
                                <w:rFonts w:ascii="Cooper Black" w:eastAsia="SimSun" w:hAnsi="Cooper Black" w:cs="SimSun"/>
                                <w:sz w:val="28"/>
                                <w:szCs w:val="28"/>
                              </w:rPr>
                              <w:t>erhatian</w:t>
                            </w:r>
                          </w:p>
                          <w:p w14:paraId="5756376D" w14:textId="77777777" w:rsidR="005B5A51" w:rsidRPr="00C76228" w:rsidRDefault="005B5A51" w:rsidP="005B5A5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19943B1" w14:textId="77777777" w:rsidR="005B5A51" w:rsidRPr="00C01F34" w:rsidRDefault="005B5A51" w:rsidP="005B5A51">
                            <w:pPr>
                              <w:jc w:val="center"/>
                              <w:rPr>
                                <w:rFonts w:ascii="Bodoni MT Black" w:hAnsi="Bodoni MT Black"/>
                                <w:b/>
                                <w:bCs/>
                                <w:sz w:val="28"/>
                                <w:szCs w:val="28"/>
                                <w:lang w:val="de-DE"/>
                              </w:rPr>
                            </w:pPr>
                          </w:p>
                          <w:p w14:paraId="0FC690C8" w14:textId="77777777" w:rsidR="005B5A51" w:rsidRPr="00C01F34" w:rsidRDefault="005B5A51" w:rsidP="005B5A51">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88B0019" id="_x0000_s1133" type="#_x0000_t202" style="position:absolute;margin-left:86.65pt;margin-top:0;width:137.85pt;height:105.75pt;z-index:2517949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" stroked="f">
                <v:textbox>
                  <w:txbxContent>
                    <w:p w14:paraId="2DE8CEE7" w14:textId="77777777" w:rsidR="005B5A51" w:rsidRPr="00AC7E1F" w:rsidRDefault="005B5A51" w:rsidP="005B5A51">
                      <w:pPr>
                        <w:jc w:val="center"/>
                        <w:rPr>
                          <w:rFonts w:ascii="Cooper Black" w:eastAsia="SimSun" w:hAnsi="Cooper Black" w:cs="SimSun"/>
                          <w:sz w:val="28"/>
                          <w:szCs w:val="28"/>
                        </w:rPr>
                      </w:pPr>
                      <w:r w:rsidRPr="00AC7E1F">
                        <w:rPr>
                          <w:rFonts w:ascii="Cooper Black" w:eastAsia="SimSun" w:hAnsi="Cooper Black" w:cs="SimSun"/>
                          <w:sz w:val="28"/>
                          <w:szCs w:val="28"/>
                        </w:rPr>
                        <w:t xml:space="preserve">Gembala Dan Domba Yang Saling </w:t>
                      </w:r>
                      <w:r>
                        <w:rPr>
                          <w:rFonts w:ascii="Cooper Black" w:eastAsia="SimSun" w:hAnsi="Cooper Black" w:cs="SimSun"/>
                          <w:sz w:val="28"/>
                          <w:szCs w:val="28"/>
                        </w:rPr>
                        <w:t>M</w:t>
                      </w:r>
                      <w:r w:rsidRPr="00AC7E1F">
                        <w:rPr>
                          <w:rFonts w:ascii="Cooper Black" w:eastAsia="SimSun" w:hAnsi="Cooper Black" w:cs="SimSun"/>
                          <w:sz w:val="28"/>
                          <w:szCs w:val="28"/>
                        </w:rPr>
                        <w:t xml:space="preserve">emberi </w:t>
                      </w:r>
                      <w:r>
                        <w:rPr>
                          <w:rFonts w:ascii="Cooper Black" w:eastAsia="SimSun" w:hAnsi="Cooper Black" w:cs="SimSun"/>
                          <w:sz w:val="28"/>
                          <w:szCs w:val="28"/>
                        </w:rPr>
                        <w:t>P</w:t>
                      </w:r>
                      <w:r w:rsidRPr="00AC7E1F">
                        <w:rPr>
                          <w:rFonts w:ascii="Cooper Black" w:eastAsia="SimSun" w:hAnsi="Cooper Black" w:cs="SimSun"/>
                          <w:sz w:val="28"/>
                          <w:szCs w:val="28"/>
                        </w:rPr>
                        <w:t>erhatian</w:t>
                      </w:r>
                    </w:p>
                    <w:p w14:paraId="5756376D" w14:textId="77777777" w:rsidR="005B5A51" w:rsidRPr="00C76228" w:rsidRDefault="005B5A51" w:rsidP="005B5A51">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19943B1" w14:textId="77777777" w:rsidR="005B5A51" w:rsidRPr="00C01F34" w:rsidRDefault="005B5A51" w:rsidP="005B5A51">
                      <w:pPr>
                        <w:jc w:val="center"/>
                        <w:rPr>
                          <w:rFonts w:ascii="Bodoni MT Black" w:hAnsi="Bodoni MT Black"/>
                          <w:b/>
                          <w:bCs/>
                          <w:sz w:val="28"/>
                          <w:szCs w:val="28"/>
                          <w:lang w:val="de-DE"/>
                        </w:rPr>
                      </w:pPr>
                    </w:p>
                    <w:p w14:paraId="0FC690C8" w14:textId="77777777" w:rsidR="005B5A51" w:rsidRPr="00C01F34" w:rsidRDefault="005B5A51" w:rsidP="005B5A51">
                      <w:pPr>
                        <w:jc w:val="center"/>
                        <w:rPr>
                          <w:rFonts w:ascii="Bodoni MT Black" w:hAnsi="Bodoni MT Black"/>
                          <w:sz w:val="28"/>
                          <w:szCs w:val="28"/>
                          <w:lang w:val="de-DE"/>
                        </w:rPr>
                      </w:pPr>
                    </w:p>
                  </w:txbxContent>
                </v:textbox>
                <w10:wrap type="square" anchorx="margin"/>
              </v:shape>
            </w:pict>
          </mc:Fallback>
        </mc:AlternateContent>
      </w:r>
      <w:r w:rsidRPr="00813992">
        <w:rPr>
          <w:noProof/>
          <w:lang w:val="id-ID"/>
        </w:rPr>
        <mc:AlternateContent>
          <mc:Choice Requires="wps">
            <w:drawing>
              <wp:anchor distT="0" distB="0" distL="114300" distR="114300" simplePos="0" relativeHeight="251795968" behindDoc="0" locked="0" layoutInCell="1" allowOverlap="1" wp14:anchorId="6985F771" wp14:editId="12987EAE">
                <wp:simplePos x="0" y="0"/>
                <wp:positionH relativeFrom="margin">
                  <wp:align>left</wp:align>
                </wp:positionH>
                <wp:positionV relativeFrom="paragraph">
                  <wp:posOffset>0</wp:posOffset>
                </wp:positionV>
                <wp:extent cx="2229485" cy="1343025"/>
                <wp:effectExtent l="0" t="0" r="0" b="9525"/>
                <wp:wrapThrough wrapText="bothSides">
                  <wp:wrapPolygon edited="0">
                    <wp:start x="0" y="0"/>
                    <wp:lineTo x="0" y="21447"/>
                    <wp:lineTo x="21409" y="21447"/>
                    <wp:lineTo x="21409" y="0"/>
                    <wp:lineTo x="0" y="0"/>
                  </wp:wrapPolygon>
                </wp:wrapThrough>
                <wp:docPr id="34812538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43025"/>
                        </a:xfrm>
                        <a:prstGeom prst="rect">
                          <a:avLst/>
                        </a:prstGeom>
                        <a:solidFill>
                          <a:schemeClr val="bg1">
                            <a:lumMod val="85000"/>
                          </a:schemeClr>
                        </a:solidFill>
                        <a:ln w="9525">
                          <a:noFill/>
                          <a:miter lim="800000"/>
                          <a:headEnd/>
                          <a:tailEnd/>
                        </a:ln>
                      </wps:spPr>
                      <wps:txbx>
                        <w:txbxContent>
                          <w:p w14:paraId="3918241F" w14:textId="77777777" w:rsidR="005B5A51" w:rsidRPr="009632F0" w:rsidRDefault="005B5A51" w:rsidP="005B5A51">
                            <w:pPr>
                              <w:rPr>
                                <w:b/>
                              </w:rPr>
                            </w:pPr>
                            <w:r w:rsidRPr="009632F0">
                              <w:rPr>
                                <w:b/>
                              </w:rPr>
                              <w:t xml:space="preserve">BAHAN </w:t>
                            </w:r>
                          </w:p>
                          <w:p w14:paraId="6E2E877C" w14:textId="77777777" w:rsidR="005B5A51" w:rsidRPr="009632F0" w:rsidRDefault="005B5A51" w:rsidP="005B5A51">
                            <w:pPr>
                              <w:rPr>
                                <w:b/>
                              </w:rPr>
                            </w:pPr>
                            <w:r w:rsidRPr="009632F0">
                              <w:rPr>
                                <w:b/>
                              </w:rPr>
                              <w:t>PEMAHAMAN ALKITAB</w:t>
                            </w:r>
                          </w:p>
                          <w:p w14:paraId="0A10922B" w14:textId="2DB49E2E" w:rsidR="005B5A51" w:rsidRPr="009632F0" w:rsidRDefault="005B5A51" w:rsidP="005B5A51">
                            <w:pPr>
                              <w:rPr>
                                <w:b/>
                              </w:rPr>
                            </w:pPr>
                            <w:r w:rsidRPr="009632F0">
                              <w:rPr>
                                <w:b/>
                              </w:rPr>
                              <w:t>INTERGENERASIONAL</w:t>
                            </w:r>
                            <w:r w:rsidR="00E2467B">
                              <w:rPr>
                                <w:b/>
                              </w:rPr>
                              <w:t xml:space="preserve"> 9</w:t>
                            </w:r>
                          </w:p>
                          <w:p w14:paraId="38C42150" w14:textId="77777777" w:rsidR="005B5A51" w:rsidRPr="009632F0" w:rsidRDefault="005B5A51" w:rsidP="005B5A51">
                            <w:pPr>
                              <w:rPr>
                                <w:bCs/>
                                <w:i/>
                                <w:iCs/>
                              </w:rPr>
                            </w:pPr>
                            <w:r w:rsidRPr="009632F0">
                              <w:rPr>
                                <w:bCs/>
                                <w:i/>
                                <w:iCs/>
                              </w:rPr>
                              <w:t xml:space="preserve">Menghayati </w:t>
                            </w:r>
                            <w:r w:rsidRPr="009632F0">
                              <w:rPr>
                                <w:bCs/>
                                <w:i/>
                                <w:iCs/>
                                <w:lang w:val="id-ID"/>
                              </w:rPr>
                              <w:t>Per</w:t>
                            </w:r>
                            <w:r w:rsidRPr="009632F0">
                              <w:rPr>
                                <w:bCs/>
                                <w:i/>
                                <w:iCs/>
                              </w:rPr>
                              <w:t>anan Gembala</w:t>
                            </w:r>
                            <w:r>
                              <w:rPr>
                                <w:bCs/>
                                <w:i/>
                                <w:iCs/>
                              </w:rPr>
                              <w:t xml:space="preserve"> dan Domba</w:t>
                            </w:r>
                          </w:p>
                          <w:p w14:paraId="573EBB8C" w14:textId="77777777" w:rsidR="005B5A51" w:rsidRPr="009632F0" w:rsidRDefault="005B5A51" w:rsidP="005B5A51">
                            <w:pPr>
                              <w:pBdr>
                                <w:top w:val="single" w:sz="4" w:space="0" w:color="7F7F7F"/>
                              </w:pBdr>
                              <w:rPr>
                                <w:rFonts w:cs="Calibri"/>
                                <w:bCs/>
                                <w:sz w:val="20"/>
                                <w:szCs w:val="20"/>
                              </w:rPr>
                            </w:pPr>
                          </w:p>
                          <w:p w14:paraId="1CADE0A0" w14:textId="77777777" w:rsidR="005B5A51" w:rsidRPr="00DF7879" w:rsidRDefault="005B5A51" w:rsidP="005B5A51">
                            <w:pPr>
                              <w:pBdr>
                                <w:top w:val="single" w:sz="4" w:space="0" w:color="7F7F7F"/>
                              </w:pBdr>
                              <w:rPr>
                                <w:rFonts w:cs="Calibri"/>
                                <w:b/>
                                <w:sz w:val="20"/>
                                <w:szCs w:val="20"/>
                              </w:rPr>
                            </w:pPr>
                            <w:r w:rsidRPr="00DF7879">
                              <w:rPr>
                                <w:rFonts w:cs="Calibri"/>
                                <w:b/>
                                <w:sz w:val="20"/>
                                <w:szCs w:val="20"/>
                              </w:rPr>
                              <w:t>Bacaan:</w:t>
                            </w:r>
                          </w:p>
                          <w:p w14:paraId="558F09C7" w14:textId="77777777" w:rsidR="005B5A51" w:rsidRPr="00DF7879" w:rsidRDefault="005B5A51" w:rsidP="005B5A51">
                            <w:pPr>
                              <w:pBdr>
                                <w:top w:val="single" w:sz="4" w:space="0" w:color="7F7F7F"/>
                              </w:pBdr>
                              <w:rPr>
                                <w:rFonts w:cs="Calibri"/>
                                <w:b/>
                                <w:sz w:val="20"/>
                                <w:szCs w:val="20"/>
                              </w:rPr>
                            </w:pPr>
                            <w:r w:rsidRPr="00DF7879">
                              <w:rPr>
                                <w:rFonts w:eastAsia="Candara" w:cs="Candara"/>
                                <w:b/>
                              </w:rPr>
                              <w:t>Mazmur 23 : 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85F771" id="_x0000_s1134" type="#_x0000_t202" style="position:absolute;margin-left:0;margin-top:0;width:175.55pt;height:105.75pt;z-index:2517959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" fillcolor="#d8d8d8 [2732]" stroked="f">
                <v:textbox>
                  <w:txbxContent>
                    <w:p w14:paraId="3918241F" w14:textId="77777777" w:rsidR="005B5A51" w:rsidRPr="009632F0" w:rsidRDefault="005B5A51" w:rsidP="005B5A51">
                      <w:pPr>
                        <w:rPr>
                          <w:b/>
                        </w:rPr>
                      </w:pPr>
                      <w:r w:rsidRPr="009632F0">
                        <w:rPr>
                          <w:b/>
                        </w:rPr>
                        <w:t xml:space="preserve">BAHAN </w:t>
                      </w:r>
                    </w:p>
                    <w:p w14:paraId="6E2E877C" w14:textId="77777777" w:rsidR="005B5A51" w:rsidRPr="009632F0" w:rsidRDefault="005B5A51" w:rsidP="005B5A51">
                      <w:pPr>
                        <w:rPr>
                          <w:b/>
                        </w:rPr>
                      </w:pPr>
                      <w:r w:rsidRPr="009632F0">
                        <w:rPr>
                          <w:b/>
                        </w:rPr>
                        <w:t>PEMAHAMAN ALKITAB</w:t>
                      </w:r>
                    </w:p>
                    <w:p w14:paraId="0A10922B" w14:textId="2DB49E2E" w:rsidR="005B5A51" w:rsidRPr="009632F0" w:rsidRDefault="005B5A51" w:rsidP="005B5A51">
                      <w:pPr>
                        <w:rPr>
                          <w:b/>
                        </w:rPr>
                      </w:pPr>
                      <w:r w:rsidRPr="009632F0">
                        <w:rPr>
                          <w:b/>
                        </w:rPr>
                        <w:t>INTERGENERASIONAL</w:t>
                      </w:r>
                      <w:r w:rsidR="00E2467B">
                        <w:rPr>
                          <w:b/>
                        </w:rPr>
                        <w:t xml:space="preserve"> 9</w:t>
                      </w:r>
                    </w:p>
                    <w:p w14:paraId="38C42150" w14:textId="77777777" w:rsidR="005B5A51" w:rsidRPr="009632F0" w:rsidRDefault="005B5A51" w:rsidP="005B5A51">
                      <w:pPr>
                        <w:rPr>
                          <w:bCs/>
                          <w:i/>
                          <w:iCs/>
                        </w:rPr>
                      </w:pPr>
                      <w:r w:rsidRPr="009632F0">
                        <w:rPr>
                          <w:bCs/>
                          <w:i/>
                          <w:iCs/>
                        </w:rPr>
                        <w:t xml:space="preserve">Menghayati </w:t>
                      </w:r>
                      <w:r w:rsidRPr="009632F0">
                        <w:rPr>
                          <w:bCs/>
                          <w:i/>
                          <w:iCs/>
                          <w:lang w:val="id-ID"/>
                        </w:rPr>
                        <w:t>Per</w:t>
                      </w:r>
                      <w:r w:rsidRPr="009632F0">
                        <w:rPr>
                          <w:bCs/>
                          <w:i/>
                          <w:iCs/>
                        </w:rPr>
                        <w:t>anan Gembala</w:t>
                      </w:r>
                      <w:r>
                        <w:rPr>
                          <w:bCs/>
                          <w:i/>
                          <w:iCs/>
                        </w:rPr>
                        <w:t xml:space="preserve"> dan Domba</w:t>
                      </w:r>
                    </w:p>
                    <w:p w14:paraId="573EBB8C" w14:textId="77777777" w:rsidR="005B5A51" w:rsidRPr="009632F0" w:rsidRDefault="005B5A51" w:rsidP="005B5A51">
                      <w:pPr>
                        <w:pBdr>
                          <w:top w:val="single" w:sz="4" w:space="0" w:color="7F7F7F"/>
                        </w:pBdr>
                        <w:rPr>
                          <w:rFonts w:cs="Calibri"/>
                          <w:bCs/>
                          <w:sz w:val="20"/>
                          <w:szCs w:val="20"/>
                        </w:rPr>
                      </w:pPr>
                    </w:p>
                    <w:p w14:paraId="1CADE0A0" w14:textId="77777777" w:rsidR="005B5A51" w:rsidRPr="00DF7879" w:rsidRDefault="005B5A51" w:rsidP="005B5A51">
                      <w:pPr>
                        <w:pBdr>
                          <w:top w:val="single" w:sz="4" w:space="0" w:color="7F7F7F"/>
                        </w:pBdr>
                        <w:rPr>
                          <w:rFonts w:cs="Calibri"/>
                          <w:b/>
                          <w:sz w:val="20"/>
                          <w:szCs w:val="20"/>
                        </w:rPr>
                      </w:pPr>
                      <w:r w:rsidRPr="00DF7879">
                        <w:rPr>
                          <w:rFonts w:cs="Calibri"/>
                          <w:b/>
                          <w:sz w:val="20"/>
                          <w:szCs w:val="20"/>
                        </w:rPr>
                        <w:t>Bacaan:</w:t>
                      </w:r>
                    </w:p>
                    <w:p w14:paraId="558F09C7" w14:textId="77777777" w:rsidR="005B5A51" w:rsidRPr="00DF7879" w:rsidRDefault="005B5A51" w:rsidP="005B5A51">
                      <w:pPr>
                        <w:pBdr>
                          <w:top w:val="single" w:sz="4" w:space="0" w:color="7F7F7F"/>
                        </w:pBdr>
                        <w:rPr>
                          <w:rFonts w:cs="Calibri"/>
                          <w:b/>
                          <w:sz w:val="20"/>
                          <w:szCs w:val="20"/>
                        </w:rPr>
                      </w:pPr>
                      <w:r w:rsidRPr="00DF7879">
                        <w:rPr>
                          <w:rFonts w:eastAsia="Candara" w:cs="Candara"/>
                          <w:b/>
                        </w:rPr>
                        <w:t>Mazmur 23 : 1-6</w:t>
                      </w:r>
                    </w:p>
                  </w:txbxContent>
                </v:textbox>
                <w10:wrap type="through" anchorx="margin"/>
              </v:shape>
            </w:pict>
          </mc:Fallback>
        </mc:AlternateContent>
      </w:r>
    </w:p>
    <w:p w14:paraId="0128BAF2" w14:textId="77777777" w:rsidR="005B5A51" w:rsidRPr="00813992" w:rsidRDefault="005B5A51" w:rsidP="005B5A51">
      <w:pPr>
        <w:rPr>
          <w:b/>
          <w:bCs/>
          <w:lang w:val="id-ID" w:eastAsia="id-ID" w:bidi="he-IL"/>
        </w:rPr>
      </w:pPr>
    </w:p>
    <w:p w14:paraId="0A52D56C" w14:textId="6449E024" w:rsidR="005B5A51" w:rsidRPr="00813992" w:rsidRDefault="005B5A51" w:rsidP="005B5A51">
      <w:pPr>
        <w:rPr>
          <w:b/>
          <w:bCs/>
          <w:lang w:val="id-ID" w:eastAsia="id-ID" w:bidi="he-IL"/>
        </w:rPr>
      </w:pPr>
      <w:r w:rsidRPr="00813992">
        <w:rPr>
          <w:b/>
          <w:bCs/>
          <w:lang w:val="id-ID" w:eastAsia="id-ID" w:bidi="he-IL"/>
        </w:rPr>
        <w:t>Pengantar</w:t>
      </w:r>
    </w:p>
    <w:p w14:paraId="26D23759" w14:textId="5AAC1309" w:rsidR="005B5A51" w:rsidRPr="00813992" w:rsidRDefault="005B5A51" w:rsidP="005B5A51">
      <w:pPr>
        <w:ind w:firstLine="567"/>
        <w:jc w:val="both"/>
        <w:rPr>
          <w:lang w:val="id-ID" w:eastAsia="id-ID" w:bidi="he-IL"/>
        </w:rPr>
      </w:pPr>
      <w:r w:rsidRPr="00813992">
        <w:rPr>
          <w:lang w:val="id-ID" w:eastAsia="id-ID" w:bidi="he-IL"/>
        </w:rPr>
        <w:t>Sikap memberikan perhatian agaknya dalam konteks sekarang menjadi suatu yang mahal dan sulit untuk dijumpai. Adapun jika seseorang memberikan perhatian</w:t>
      </w:r>
      <w:r w:rsidR="001069A1">
        <w:rPr>
          <w:lang w:val="id-ID" w:eastAsia="id-ID" w:bidi="he-IL"/>
        </w:rPr>
        <w:t>,</w:t>
      </w:r>
      <w:r w:rsidRPr="00813992">
        <w:rPr>
          <w:lang w:val="id-ID" w:eastAsia="id-ID" w:bidi="he-IL"/>
        </w:rPr>
        <w:t xml:space="preserve"> terdapat pamrih di dalamnya. Sebagai contoh seseorang yang sedang melakukan pendekatan terhadap orang yang ia cintai. Biasanya yang </w:t>
      </w:r>
      <w:r w:rsidR="001069A1" w:rsidRPr="00813992">
        <w:rPr>
          <w:lang w:val="id-ID" w:eastAsia="id-ID" w:bidi="he-IL"/>
        </w:rPr>
        <w:t>tampak</w:t>
      </w:r>
      <w:r w:rsidRPr="00813992">
        <w:rPr>
          <w:lang w:val="id-ID" w:eastAsia="id-ID" w:bidi="he-IL"/>
        </w:rPr>
        <w:t xml:space="preserve"> dalam pribadi seseorang yang sedang melakukan pendekatan adalah memberikan perhatian sebanyak-banyak. Misalkan setiap saat ia selalu menanyakan kabar, menanyakan sudah makan atau belum, selalu mengingatkan untuk tetap menjaga kesehatan, mengingatkan untuk beristirahat, bahkan rela meng</w:t>
      </w:r>
      <w:r w:rsidR="001069A1">
        <w:rPr>
          <w:lang w:val="id-ID" w:eastAsia="id-ID" w:bidi="he-IL"/>
        </w:rPr>
        <w:t>u</w:t>
      </w:r>
      <w:r w:rsidRPr="00813992">
        <w:rPr>
          <w:lang w:val="id-ID" w:eastAsia="id-ID" w:bidi="he-IL"/>
        </w:rPr>
        <w:t xml:space="preserve">rbankan sesuatu untuk orang yang ia cintai. Tetapi setelah proses pendekatan itu selesai dan ia telah mendapatkan seseorang yang ia cintai, biasanya perhatian yang selama ini diberikan dalam masa pendekatan berubah menjadi rasa </w:t>
      </w:r>
      <w:r w:rsidR="001069A1" w:rsidRPr="00813992">
        <w:rPr>
          <w:lang w:val="id-ID" w:eastAsia="id-ID" w:bidi="he-IL"/>
        </w:rPr>
        <w:t>cuek</w:t>
      </w:r>
      <w:r w:rsidRPr="00813992">
        <w:rPr>
          <w:lang w:val="id-ID" w:eastAsia="id-ID" w:bidi="he-IL"/>
        </w:rPr>
        <w:t xml:space="preserve">. Sehingga memunculkan pemikiran “kok sekarang kamu berubah. Dahulu begitu perhatian dengan menanyakan kabar, selalu mengingatkan untuk menjaga </w:t>
      </w:r>
      <w:r w:rsidR="001069A1">
        <w:rPr>
          <w:lang w:val="id-ID" w:eastAsia="id-ID" w:bidi="he-IL"/>
        </w:rPr>
        <w:t>k</w:t>
      </w:r>
      <w:r w:rsidRPr="00813992">
        <w:rPr>
          <w:lang w:val="id-ID" w:eastAsia="id-ID" w:bidi="he-IL"/>
        </w:rPr>
        <w:t xml:space="preserve">esehatan, tetapi sekarang berubah menjadi </w:t>
      </w:r>
      <w:r w:rsidR="001069A1" w:rsidRPr="00813992">
        <w:rPr>
          <w:lang w:val="id-ID" w:eastAsia="id-ID" w:bidi="he-IL"/>
        </w:rPr>
        <w:t>cuek</w:t>
      </w:r>
      <w:r w:rsidRPr="00813992">
        <w:rPr>
          <w:lang w:val="id-ID" w:eastAsia="id-ID" w:bidi="he-IL"/>
        </w:rPr>
        <w:t>”. Hal itu didasari karena perhatian yang diberikan hanya untuk mendapatkan seseorang yang dicintainya atau juga dapat disebut perhatian yang di</w:t>
      </w:r>
      <w:r w:rsidR="001069A1">
        <w:rPr>
          <w:lang w:val="id-ID" w:eastAsia="id-ID" w:bidi="he-IL"/>
        </w:rPr>
        <w:t xml:space="preserve"> </w:t>
      </w:r>
      <w:r w:rsidRPr="00813992">
        <w:rPr>
          <w:lang w:val="id-ID" w:eastAsia="id-ID" w:bidi="he-IL"/>
        </w:rPr>
        <w:t xml:space="preserve">dalamnya terdapat pamrih. </w:t>
      </w:r>
    </w:p>
    <w:p w14:paraId="69A22420" w14:textId="40088A14" w:rsidR="005B5A51" w:rsidRPr="00813992" w:rsidRDefault="005B5A51" w:rsidP="005B5A51">
      <w:pPr>
        <w:ind w:firstLine="567"/>
        <w:jc w:val="both"/>
        <w:rPr>
          <w:lang w:val="id-ID" w:eastAsia="id-ID" w:bidi="he-IL"/>
        </w:rPr>
      </w:pPr>
      <w:r w:rsidRPr="00813992">
        <w:rPr>
          <w:lang w:val="id-ID" w:eastAsia="id-ID" w:bidi="he-IL"/>
        </w:rPr>
        <w:t>Dalam perspektif psikologi menurut teori Clark Leonard Hull</w:t>
      </w:r>
      <w:r w:rsidR="001069A1">
        <w:rPr>
          <w:lang w:val="id-ID" w:eastAsia="id-ID" w:bidi="he-IL"/>
        </w:rPr>
        <w:t xml:space="preserve"> dikatakan</w:t>
      </w:r>
      <w:r w:rsidRPr="00813992">
        <w:rPr>
          <w:lang w:val="id-ID" w:eastAsia="id-ID" w:bidi="he-IL"/>
        </w:rPr>
        <w:t xml:space="preserve"> “Jika kebutuhan (Need) tercapai, maka usaha (Efort) akan turun”. Itu berarti kebutuhan cinta akan mendorong seseorang untuk berusaha melakukan sesuatu yang terbaik, tetapi ketika ia sudah mendapatkan rasa cintanya otomatis usahanya akan turun.</w:t>
      </w:r>
    </w:p>
    <w:p w14:paraId="0C50D4D1" w14:textId="1A3E0CD5" w:rsidR="005B5A51" w:rsidRPr="00813992" w:rsidRDefault="005B5A51" w:rsidP="005B5A51">
      <w:pPr>
        <w:ind w:firstLine="567"/>
        <w:jc w:val="both"/>
        <w:rPr>
          <w:lang w:val="id-ID" w:eastAsia="id-ID" w:bidi="he-IL"/>
        </w:rPr>
      </w:pPr>
      <w:r w:rsidRPr="00813992">
        <w:rPr>
          <w:lang w:val="id-ID" w:eastAsia="id-ID" w:bidi="he-IL"/>
        </w:rPr>
        <w:lastRenderedPageBreak/>
        <w:t>Dalam contoh lain kita dapat melihat dalam ikatan  keluarga. Biasanya ketika keluarga memilik</w:t>
      </w:r>
      <w:r w:rsidR="001069A1">
        <w:rPr>
          <w:lang w:val="id-ID" w:eastAsia="id-ID" w:bidi="he-IL"/>
        </w:rPr>
        <w:t>i</w:t>
      </w:r>
      <w:r w:rsidRPr="00813992">
        <w:rPr>
          <w:lang w:val="id-ID" w:eastAsia="id-ID" w:bidi="he-IL"/>
        </w:rPr>
        <w:t xml:space="preserve"> anak yang masih kecil, sebagai orang tua begitu besar dalam memberikan perhatian kepada anaknya. Sebagai contoh ketika seorang sedang belajar berjalan kemudian ia terjatuh, biasanya sebagai orang tua selalu peka dan tanggap untuk segera menolong anaknya. Bahkan orang tua kemudian mengatakan “yang sakit yang mana, adik kurang berhati-hati”. Atau jika anaknya sakit segera mungkin sebagai orang tua langsung membawanya ke rumah sakit untuk berobat. Tetapi seiring pertumbuhan anak, perhatian yang diberikan orang tua kepada anak juga mengalami penurunan. Terdapat dua alasan yang membuat kurangnya perhatian orang tua kepada anak. </w:t>
      </w:r>
      <w:r w:rsidRPr="00813992">
        <w:rPr>
          <w:i/>
          <w:iCs/>
          <w:lang w:val="id-ID" w:eastAsia="id-ID" w:bidi="he-IL"/>
        </w:rPr>
        <w:t xml:space="preserve">Pertama </w:t>
      </w:r>
      <w:r w:rsidRPr="00813992">
        <w:rPr>
          <w:lang w:val="id-ID" w:eastAsia="id-ID" w:bidi="he-IL"/>
        </w:rPr>
        <w:t xml:space="preserve">orang tua </w:t>
      </w:r>
      <w:r w:rsidR="001069A1" w:rsidRPr="00813992">
        <w:rPr>
          <w:lang w:val="id-ID" w:eastAsia="id-ID" w:bidi="he-IL"/>
        </w:rPr>
        <w:t>berpikir</w:t>
      </w:r>
      <w:r w:rsidRPr="00813992">
        <w:rPr>
          <w:lang w:val="id-ID" w:eastAsia="id-ID" w:bidi="he-IL"/>
        </w:rPr>
        <w:t xml:space="preserve"> agar anak dapat mandiri, </w:t>
      </w:r>
      <w:r w:rsidRPr="00813992">
        <w:rPr>
          <w:i/>
          <w:iCs/>
          <w:lang w:val="id-ID" w:eastAsia="id-ID" w:bidi="he-IL"/>
        </w:rPr>
        <w:t xml:space="preserve">kedua </w:t>
      </w:r>
      <w:r w:rsidRPr="00813992">
        <w:rPr>
          <w:lang w:val="id-ID" w:eastAsia="id-ID" w:bidi="he-IL"/>
        </w:rPr>
        <w:t xml:space="preserve">pemahaman orang tua tentang anak sudah besar harusnya dapat </w:t>
      </w:r>
      <w:r w:rsidR="001069A1" w:rsidRPr="00813992">
        <w:rPr>
          <w:lang w:val="id-ID" w:eastAsia="id-ID" w:bidi="he-IL"/>
        </w:rPr>
        <w:t>berpikir</w:t>
      </w:r>
      <w:r w:rsidRPr="00813992">
        <w:rPr>
          <w:lang w:val="id-ID" w:eastAsia="id-ID" w:bidi="he-IL"/>
        </w:rPr>
        <w:t xml:space="preserve"> sendiri untuk menyelesaikan masalahnya. </w:t>
      </w:r>
    </w:p>
    <w:p w14:paraId="14010CB4" w14:textId="1634A973" w:rsidR="005B5A51" w:rsidRPr="00813992" w:rsidRDefault="005B5A51" w:rsidP="005B5A51">
      <w:pPr>
        <w:ind w:firstLine="567"/>
        <w:jc w:val="both"/>
        <w:rPr>
          <w:lang w:val="id-ID" w:eastAsia="id-ID" w:bidi="he-IL"/>
        </w:rPr>
      </w:pPr>
      <w:r w:rsidRPr="00813992">
        <w:rPr>
          <w:lang w:val="id-ID" w:eastAsia="id-ID" w:bidi="he-IL"/>
        </w:rPr>
        <w:t xml:space="preserve">Meskipun menurunnya perhatian yang diberikan orang tua kepada anak dengan tujuan positif, tetapi terkadang jika tidak berhati-hati anak akan mencari perhatian di luar keluarga. Apalagi ketika anak beranjak remaja, dalam proses mencari identitas diri terkadang peran keluarga tidak dapat menjadi teman bagi anaknya, sehingga mengakibatkan anak lebih nyaman untuk </w:t>
      </w:r>
      <w:r w:rsidR="001069A1" w:rsidRPr="00813992">
        <w:rPr>
          <w:lang w:val="id-ID" w:eastAsia="id-ID" w:bidi="he-IL"/>
        </w:rPr>
        <w:t>mendapatkan</w:t>
      </w:r>
      <w:r w:rsidRPr="00813992">
        <w:rPr>
          <w:lang w:val="id-ID" w:eastAsia="id-ID" w:bidi="he-IL"/>
        </w:rPr>
        <w:t xml:space="preserve"> ketenangan di luar rumah, malah yang lebih ironisnya </w:t>
      </w:r>
      <w:r w:rsidR="001069A1" w:rsidRPr="00813992">
        <w:rPr>
          <w:lang w:val="id-ID" w:eastAsia="id-ID" w:bidi="he-IL"/>
        </w:rPr>
        <w:t>sering kali</w:t>
      </w:r>
      <w:r w:rsidRPr="00813992">
        <w:rPr>
          <w:lang w:val="id-ID" w:eastAsia="id-ID" w:bidi="he-IL"/>
        </w:rPr>
        <w:t xml:space="preserve"> terjadi </w:t>
      </w:r>
      <w:r w:rsidR="001069A1" w:rsidRPr="00813992">
        <w:rPr>
          <w:lang w:val="id-ID" w:eastAsia="id-ID" w:bidi="he-IL"/>
        </w:rPr>
        <w:t>percekcokan</w:t>
      </w:r>
      <w:r w:rsidRPr="00813992">
        <w:rPr>
          <w:lang w:val="id-ID" w:eastAsia="id-ID" w:bidi="he-IL"/>
        </w:rPr>
        <w:t xml:space="preserve"> antara orang tua dan anak karena perbedaan pendapat.</w:t>
      </w:r>
    </w:p>
    <w:p w14:paraId="07510067" w14:textId="6D8F6777" w:rsidR="005B5A51" w:rsidRPr="00813992" w:rsidRDefault="005B5A51" w:rsidP="005B5A51">
      <w:pPr>
        <w:ind w:firstLine="567"/>
        <w:jc w:val="both"/>
        <w:rPr>
          <w:lang w:val="id-ID" w:eastAsia="id-ID" w:bidi="he-IL"/>
        </w:rPr>
      </w:pPr>
      <w:r w:rsidRPr="00813992">
        <w:rPr>
          <w:lang w:val="id-ID" w:eastAsia="id-ID" w:bidi="he-IL"/>
        </w:rPr>
        <w:t xml:space="preserve">Hal yang sama juga </w:t>
      </w:r>
      <w:r w:rsidR="001069A1" w:rsidRPr="00813992">
        <w:rPr>
          <w:lang w:val="id-ID" w:eastAsia="id-ID" w:bidi="he-IL"/>
        </w:rPr>
        <w:t>sering kali</w:t>
      </w:r>
      <w:r w:rsidRPr="00813992">
        <w:rPr>
          <w:lang w:val="id-ID" w:eastAsia="id-ID" w:bidi="he-IL"/>
        </w:rPr>
        <w:t xml:space="preserve"> </w:t>
      </w:r>
      <w:r w:rsidR="001069A1" w:rsidRPr="00813992">
        <w:rPr>
          <w:lang w:val="id-ID" w:eastAsia="id-ID" w:bidi="he-IL"/>
        </w:rPr>
        <w:t>tampak</w:t>
      </w:r>
      <w:r w:rsidRPr="00813992">
        <w:rPr>
          <w:lang w:val="id-ID" w:eastAsia="id-ID" w:bidi="he-IL"/>
        </w:rPr>
        <w:t xml:space="preserve"> dalam kehidupan gereja. Antar pelayan dan jemaat tidak saling </w:t>
      </w:r>
      <w:r w:rsidR="001069A1" w:rsidRPr="00813992">
        <w:rPr>
          <w:lang w:val="id-ID" w:eastAsia="id-ID" w:bidi="he-IL"/>
        </w:rPr>
        <w:t>memberikan</w:t>
      </w:r>
      <w:r w:rsidRPr="00813992">
        <w:rPr>
          <w:lang w:val="id-ID" w:eastAsia="id-ID" w:bidi="he-IL"/>
        </w:rPr>
        <w:t xml:space="preserve"> support malah mencari celah untuk saling menjatuhkan. Hal itu semakin lama kan mempengaruhi </w:t>
      </w:r>
      <w:r w:rsidR="001069A1" w:rsidRPr="00813992">
        <w:rPr>
          <w:lang w:val="id-ID" w:eastAsia="id-ID" w:bidi="he-IL"/>
        </w:rPr>
        <w:t>integritas</w:t>
      </w:r>
      <w:r w:rsidRPr="00813992">
        <w:rPr>
          <w:lang w:val="id-ID" w:eastAsia="id-ID" w:bidi="he-IL"/>
        </w:rPr>
        <w:t xml:space="preserve"> dalam pelayanan. Bahkan tak jarang sebagai pelayan gereja </w:t>
      </w:r>
      <w:r w:rsidR="001069A1" w:rsidRPr="00813992">
        <w:rPr>
          <w:lang w:val="id-ID" w:eastAsia="id-ID" w:bidi="he-IL"/>
        </w:rPr>
        <w:t>sering kali</w:t>
      </w:r>
      <w:r w:rsidRPr="00813992">
        <w:rPr>
          <w:lang w:val="id-ID" w:eastAsia="id-ID" w:bidi="he-IL"/>
        </w:rPr>
        <w:t xml:space="preserve"> mengatakan “capek-capek jadi pelayan malah </w:t>
      </w:r>
      <w:r w:rsidRPr="00813992">
        <w:rPr>
          <w:i/>
          <w:iCs/>
          <w:lang w:val="id-ID" w:eastAsia="id-ID" w:bidi="he-IL"/>
        </w:rPr>
        <w:t xml:space="preserve">dipaido </w:t>
      </w:r>
      <w:r w:rsidRPr="00813992">
        <w:rPr>
          <w:lang w:val="id-ID" w:eastAsia="id-ID" w:bidi="he-IL"/>
        </w:rPr>
        <w:t xml:space="preserve">(dicerca atau dicacat)”. Kondisi tersebut dikarenakan karena </w:t>
      </w:r>
      <w:r w:rsidR="001069A1">
        <w:rPr>
          <w:lang w:val="id-ID" w:eastAsia="id-ID" w:bidi="he-IL"/>
        </w:rPr>
        <w:t xml:space="preserve">tidak </w:t>
      </w:r>
      <w:r w:rsidRPr="00813992">
        <w:rPr>
          <w:lang w:val="id-ID" w:eastAsia="id-ID" w:bidi="he-IL"/>
        </w:rPr>
        <w:t>adanya rasa perhatian dan saling memberikan support. Oleh karena itu saat ini kita akan belajar bersama dari Mazmur 23 tentang peranan gembala dan domba yang saling memberi perhatian.</w:t>
      </w:r>
    </w:p>
    <w:p w14:paraId="44304F7D" w14:textId="77777777" w:rsidR="001069A1" w:rsidRDefault="001069A1" w:rsidP="005B5A51">
      <w:pPr>
        <w:jc w:val="both"/>
        <w:rPr>
          <w:b/>
          <w:bCs/>
          <w:lang w:val="id-ID" w:eastAsia="id-ID" w:bidi="he-IL"/>
        </w:rPr>
      </w:pPr>
    </w:p>
    <w:p w14:paraId="49892CEF" w14:textId="3181308D" w:rsidR="005B5A51" w:rsidRPr="00813992" w:rsidRDefault="005B5A51" w:rsidP="005B5A51">
      <w:pPr>
        <w:jc w:val="both"/>
        <w:rPr>
          <w:rFonts w:cs="Calibri Light"/>
          <w:b/>
          <w:bCs/>
          <w:lang w:val="id-ID"/>
        </w:rPr>
      </w:pPr>
      <w:r w:rsidRPr="00813992">
        <w:rPr>
          <w:b/>
          <w:bCs/>
          <w:lang w:val="id-ID" w:eastAsia="id-ID" w:bidi="he-IL"/>
        </w:rPr>
        <w:t xml:space="preserve">Pemahaman Singkat </w:t>
      </w:r>
      <w:r w:rsidRPr="00813992">
        <w:rPr>
          <w:rFonts w:cs="Calibri Light"/>
          <w:b/>
          <w:bCs/>
          <w:lang w:val="id-ID"/>
        </w:rPr>
        <w:t>Mazmur 23</w:t>
      </w:r>
    </w:p>
    <w:p w14:paraId="2E8DAB89" w14:textId="7D8AB3F4" w:rsidR="005B5A51" w:rsidRPr="00813992" w:rsidRDefault="005B5A51" w:rsidP="005B5A51">
      <w:pPr>
        <w:ind w:firstLine="720"/>
        <w:jc w:val="both"/>
        <w:rPr>
          <w:rFonts w:cs="Arial"/>
          <w:color w:val="111111"/>
          <w:lang w:val="id-ID"/>
        </w:rPr>
      </w:pPr>
      <w:r w:rsidRPr="00813992">
        <w:rPr>
          <w:rFonts w:cs="Arial"/>
          <w:color w:val="111111"/>
          <w:lang w:val="id-ID"/>
        </w:rPr>
        <w:t xml:space="preserve">Pengakuan Daud bahwa TUHAN adalah gembala, lahir dari sebuah penderitaan yang sedang dialaminya. Ketika itu Daud </w:t>
      </w:r>
      <w:r w:rsidRPr="00813992">
        <w:rPr>
          <w:rFonts w:cs="Arial"/>
          <w:color w:val="111111"/>
          <w:lang w:val="id-ID"/>
        </w:rPr>
        <w:lastRenderedPageBreak/>
        <w:t>sedang berada dalam sebuah pelarian dari kejaran pembunuhan oleh dari raja Saul. Di tengah situasi yang tidak baik, Daud merefleksikan A</w:t>
      </w:r>
      <w:r w:rsidR="001069A1">
        <w:rPr>
          <w:rFonts w:cs="Arial"/>
          <w:color w:val="111111"/>
          <w:lang w:val="id-ID"/>
        </w:rPr>
        <w:t>llah</w:t>
      </w:r>
      <w:r w:rsidRPr="00813992">
        <w:rPr>
          <w:rFonts w:cs="Arial"/>
          <w:color w:val="111111"/>
          <w:lang w:val="id-ID"/>
        </w:rPr>
        <w:t xml:space="preserve"> sebagai gembala yang baik dalam dirinya</w:t>
      </w:r>
      <w:r w:rsidRPr="00813992">
        <w:rPr>
          <w:rFonts w:cs="Calibri Light"/>
          <w:i/>
          <w:iCs/>
          <w:lang w:val="id-ID"/>
        </w:rPr>
        <w:t>.</w:t>
      </w:r>
      <w:r w:rsidRPr="00813992">
        <w:rPr>
          <w:rFonts w:cs="Calibri Light"/>
          <w:lang w:val="id-ID"/>
        </w:rPr>
        <w:t xml:space="preserve"> Dalam refleksinya ia menceritakan tentang konsep gembala yang ideal. Gembala yang senantiasa tidak pernah membiarkan dombanya kekurangan, membaringkan di padang rumput hijau, menyegarkan jiwa, menuntun pada jalan yang benar, tidak takut dalam bahaya, karena gembala senantiasa berserta dengan domba-dombanya. Menjadi sumber penghiburan, menyediakan hidangan, mengurapi kepala dengan minyak. Hal itu dapat terjadi ketika adanya </w:t>
      </w:r>
      <w:r w:rsidRPr="00813992">
        <w:rPr>
          <w:rFonts w:cs="Arial"/>
          <w:i/>
          <w:iCs/>
          <w:color w:val="111111"/>
          <w:lang w:val="id-ID"/>
        </w:rPr>
        <w:t xml:space="preserve">spiritual connection </w:t>
      </w:r>
      <w:r w:rsidRPr="00813992">
        <w:rPr>
          <w:rFonts w:cs="Arial"/>
          <w:color w:val="111111"/>
          <w:lang w:val="id-ID"/>
        </w:rPr>
        <w:t>atau hubungan yang intim</w:t>
      </w:r>
      <w:r w:rsidRPr="00813992">
        <w:rPr>
          <w:rFonts w:cs="Arial"/>
          <w:i/>
          <w:iCs/>
          <w:color w:val="111111"/>
          <w:lang w:val="id-ID"/>
        </w:rPr>
        <w:t xml:space="preserve"> </w:t>
      </w:r>
      <w:r w:rsidRPr="00813992">
        <w:rPr>
          <w:rFonts w:cs="Arial"/>
          <w:color w:val="111111"/>
          <w:lang w:val="id-ID"/>
        </w:rPr>
        <w:t xml:space="preserve">antara gembala dan domba. Dapat digambarkan dengan ungkapan gembala </w:t>
      </w:r>
      <w:r w:rsidR="00F373A4" w:rsidRPr="00813992">
        <w:rPr>
          <w:rFonts w:cs="Arial"/>
          <w:color w:val="111111"/>
          <w:lang w:val="id-ID"/>
        </w:rPr>
        <w:t>mengenal</w:t>
      </w:r>
      <w:r w:rsidRPr="00813992">
        <w:rPr>
          <w:rFonts w:cs="Arial"/>
          <w:color w:val="111111"/>
          <w:lang w:val="id-ID"/>
        </w:rPr>
        <w:t xml:space="preserve"> dombanya dan dombanya mendengarkan suara gembalanya.</w:t>
      </w:r>
    </w:p>
    <w:p w14:paraId="0BFA7107" w14:textId="2C253633" w:rsidR="005B5A51" w:rsidRPr="00813992" w:rsidRDefault="005B5A51" w:rsidP="005B5A51">
      <w:pPr>
        <w:ind w:firstLine="720"/>
        <w:jc w:val="both"/>
        <w:rPr>
          <w:rFonts w:cs="Arial"/>
          <w:color w:val="111111"/>
          <w:lang w:val="id-ID"/>
        </w:rPr>
      </w:pPr>
      <w:r w:rsidRPr="00813992">
        <w:rPr>
          <w:rFonts w:cs="Arial"/>
          <w:color w:val="111111"/>
          <w:lang w:val="id-ID"/>
        </w:rPr>
        <w:t xml:space="preserve">Pesan yang disampaikan dalam mazmur 23 sangat jelas, selama kita menjadikan Tuhan sebagai gembala dan selama kita mau menjadi domba yang baik, maka </w:t>
      </w:r>
      <w:r w:rsidR="00F373A4" w:rsidRPr="00813992">
        <w:rPr>
          <w:rFonts w:cs="Arial"/>
          <w:color w:val="111111"/>
          <w:lang w:val="id-ID"/>
        </w:rPr>
        <w:t>apa pun</w:t>
      </w:r>
      <w:r w:rsidRPr="00813992">
        <w:rPr>
          <w:rFonts w:cs="Arial"/>
          <w:color w:val="111111"/>
          <w:lang w:val="id-ID"/>
        </w:rPr>
        <w:t xml:space="preserve"> yang menjadi kebutuhan kita akan tersedia. Sebagaimana seorang gembala menjamin kebutuhan domba-dombanya. Kebutuhan yang disediakan oleh seorang gembala juga dapat diartikan sebagai bentuk perhatian. Mulai dari perhatian kebutuhan jasmani, perhatian kebutuhan psikologi dan perhatian kebutuhan spiritual. Hal tersebut juga berlaku pada domba yang mendengarkan suara dombanya dan patuh pada gembala merupakan sebuah perhatian yang diberikan domba kepada seorang gembala.</w:t>
      </w:r>
    </w:p>
    <w:p w14:paraId="21CECD3F" w14:textId="5AA13488" w:rsidR="005B5A51" w:rsidRPr="00813992" w:rsidRDefault="005B5A51" w:rsidP="005B5A51">
      <w:pPr>
        <w:ind w:firstLine="720"/>
        <w:jc w:val="both"/>
        <w:rPr>
          <w:rStyle w:val="Penekanan"/>
          <w:rFonts w:cs="Arial"/>
          <w:i w:val="0"/>
          <w:iCs w:val="0"/>
          <w:bdr w:val="none" w:sz="0" w:space="0" w:color="auto" w:frame="1"/>
          <w:lang w:val="id-ID"/>
        </w:rPr>
      </w:pPr>
      <w:r w:rsidRPr="00813992">
        <w:rPr>
          <w:rFonts w:cs="Arial"/>
          <w:color w:val="111111"/>
          <w:lang w:val="id-ID"/>
        </w:rPr>
        <w:t xml:space="preserve">Dari bacaan saat ini kita dapat belajar tentang gembala dan domba yang saling memberikan perhatian. Hal yang perlu untuk dilihat adalah </w:t>
      </w:r>
      <w:r w:rsidRPr="00813992">
        <w:rPr>
          <w:rStyle w:val="Penekanan"/>
          <w:rFonts w:cs="Arial"/>
          <w:b/>
          <w:bCs/>
          <w:bdr w:val="none" w:sz="0" w:space="0" w:color="auto" w:frame="1"/>
          <w:lang w:val="id-ID"/>
        </w:rPr>
        <w:t xml:space="preserve">Pertama </w:t>
      </w:r>
      <w:r w:rsidRPr="00813992">
        <w:rPr>
          <w:rStyle w:val="Penekanan"/>
          <w:rFonts w:cs="Arial"/>
          <w:bdr w:val="none" w:sz="0" w:space="0" w:color="auto" w:frame="1"/>
          <w:lang w:val="id-ID"/>
        </w:rPr>
        <w:t>memberikan perhatian yang bersifat jasmani. Kebutuhan jasmani merupakan kebutuhan dasar bagi manusia, oleh karena itu perlu mendapatkan perhatian khusus di</w:t>
      </w:r>
      <w:r w:rsidR="00F373A4">
        <w:rPr>
          <w:rStyle w:val="Penekanan"/>
          <w:rFonts w:cs="Arial"/>
          <w:bdr w:val="none" w:sz="0" w:space="0" w:color="auto" w:frame="1"/>
          <w:lang w:val="id-ID"/>
        </w:rPr>
        <w:t xml:space="preserve"> </w:t>
      </w:r>
      <w:r w:rsidRPr="00813992">
        <w:rPr>
          <w:rStyle w:val="Penekanan"/>
          <w:rFonts w:cs="Arial"/>
          <w:bdr w:val="none" w:sz="0" w:space="0" w:color="auto" w:frame="1"/>
          <w:lang w:val="id-ID"/>
        </w:rPr>
        <w:t xml:space="preserve">dalamnya. Gambaran itu </w:t>
      </w:r>
      <w:r w:rsidR="00F373A4" w:rsidRPr="00813992">
        <w:rPr>
          <w:rStyle w:val="Penekanan"/>
          <w:rFonts w:cs="Arial"/>
          <w:bdr w:val="none" w:sz="0" w:space="0" w:color="auto" w:frame="1"/>
          <w:lang w:val="id-ID"/>
        </w:rPr>
        <w:t>tampak</w:t>
      </w:r>
      <w:r w:rsidRPr="00813992">
        <w:rPr>
          <w:rStyle w:val="Penekanan"/>
          <w:rFonts w:cs="Arial"/>
          <w:bdr w:val="none" w:sz="0" w:space="0" w:color="auto" w:frame="1"/>
          <w:lang w:val="id-ID"/>
        </w:rPr>
        <w:t xml:space="preserve"> dalam ungkapan tidak membiarkan dombanya kekurangan, membaringkan pada rumput hijau, dan menyediakan hidangan. Kita dapat melihat bagaimana kebutuhan dasar tentang jasmani sangat banyak kita jumpai dalam kehidupan sehari-hari. Oleh karena itu ketika kita mau memberikan sedikit berkat bagi orang lain, akan sangat membantu meringankan beban yang dirasakan oleh orang lain</w:t>
      </w:r>
    </w:p>
    <w:p w14:paraId="15A4AA1A" w14:textId="376B8C56" w:rsidR="005B5A51" w:rsidRPr="00813992" w:rsidRDefault="005B5A51" w:rsidP="005B5A51">
      <w:pPr>
        <w:ind w:firstLine="720"/>
        <w:jc w:val="both"/>
        <w:rPr>
          <w:rStyle w:val="Penekanan"/>
          <w:rFonts w:cs="Arial"/>
          <w:i w:val="0"/>
          <w:iCs w:val="0"/>
          <w:bdr w:val="none" w:sz="0" w:space="0" w:color="auto" w:frame="1"/>
          <w:lang w:val="id-ID"/>
        </w:rPr>
      </w:pPr>
      <w:r w:rsidRPr="00813992">
        <w:rPr>
          <w:rStyle w:val="Penekanan"/>
          <w:rFonts w:cs="Arial"/>
          <w:b/>
          <w:bCs/>
          <w:bdr w:val="none" w:sz="0" w:space="0" w:color="auto" w:frame="1"/>
          <w:lang w:val="id-ID"/>
        </w:rPr>
        <w:t xml:space="preserve">Kedua </w:t>
      </w:r>
      <w:r w:rsidRPr="00813992">
        <w:rPr>
          <w:rStyle w:val="Penekanan"/>
          <w:rFonts w:cs="Arial"/>
          <w:bdr w:val="none" w:sz="0" w:space="0" w:color="auto" w:frame="1"/>
          <w:lang w:val="id-ID"/>
        </w:rPr>
        <w:t>memberikan perhatian yang bersifat psikologi</w:t>
      </w:r>
      <w:r w:rsidR="00F373A4">
        <w:rPr>
          <w:rStyle w:val="Penekanan"/>
          <w:rFonts w:cs="Arial"/>
          <w:bdr w:val="none" w:sz="0" w:space="0" w:color="auto" w:frame="1"/>
          <w:lang w:val="id-ID"/>
        </w:rPr>
        <w:t>s</w:t>
      </w:r>
      <w:r w:rsidRPr="00813992">
        <w:rPr>
          <w:rStyle w:val="Penekanan"/>
          <w:rFonts w:cs="Arial"/>
          <w:bdr w:val="none" w:sz="0" w:space="0" w:color="auto" w:frame="1"/>
          <w:lang w:val="id-ID"/>
        </w:rPr>
        <w:t xml:space="preserve">. </w:t>
      </w:r>
      <w:r w:rsidRPr="00813992">
        <w:rPr>
          <w:rStyle w:val="Penekanan"/>
          <w:rFonts w:cs="Arial"/>
          <w:bdr w:val="none" w:sz="0" w:space="0" w:color="auto" w:frame="1"/>
          <w:lang w:val="id-ID"/>
        </w:rPr>
        <w:lastRenderedPageBreak/>
        <w:t xml:space="preserve">Psikologi berbicara mengenai ketenangan jiwa. Ungkapan yang dipakai oleh pemazmur tentang memberikan perhatian psikologi </w:t>
      </w:r>
      <w:r w:rsidR="00F373A4" w:rsidRPr="00813992">
        <w:rPr>
          <w:rStyle w:val="Penekanan"/>
          <w:rFonts w:cs="Arial"/>
          <w:bdr w:val="none" w:sz="0" w:space="0" w:color="auto" w:frame="1"/>
          <w:lang w:val="id-ID"/>
        </w:rPr>
        <w:t>tampak</w:t>
      </w:r>
      <w:r w:rsidRPr="00813992">
        <w:rPr>
          <w:rStyle w:val="Penekanan"/>
          <w:rFonts w:cs="Arial"/>
          <w:bdr w:val="none" w:sz="0" w:space="0" w:color="auto" w:frame="1"/>
          <w:lang w:val="id-ID"/>
        </w:rPr>
        <w:t xml:space="preserve"> dalam kalimat “menyegarkan jiwa, menuntun pada jalan kebenaran, tidak takut dalam bahaya, menjadi sumber penghiburan”. Memberikan perhatian psikologi didasari pada banyaknya permasalahan yang dihadapi oleh manusia, sehingga mengakibatkan seseorang tidak merasa tentang dalam menjalani hidupnya. Oleh karena itu perlu adanya perhatian psikologi</w:t>
      </w:r>
      <w:r w:rsidR="00F373A4">
        <w:rPr>
          <w:rStyle w:val="Penekanan"/>
          <w:rFonts w:cs="Arial"/>
          <w:bdr w:val="none" w:sz="0" w:space="0" w:color="auto" w:frame="1"/>
          <w:lang w:val="id-ID"/>
        </w:rPr>
        <w:t>s</w:t>
      </w:r>
      <w:r w:rsidRPr="00813992">
        <w:rPr>
          <w:rStyle w:val="Penekanan"/>
          <w:rFonts w:cs="Arial"/>
          <w:bdr w:val="none" w:sz="0" w:space="0" w:color="auto" w:frame="1"/>
          <w:lang w:val="id-ID"/>
        </w:rPr>
        <w:t xml:space="preserve"> agar seseorang menjadi tenang dan seimbang dalam menjalani hidupnya. Memberikan perhatian psikologi</w:t>
      </w:r>
      <w:r w:rsidR="00F373A4">
        <w:rPr>
          <w:rStyle w:val="Penekanan"/>
          <w:rFonts w:cs="Arial"/>
          <w:bdr w:val="none" w:sz="0" w:space="0" w:color="auto" w:frame="1"/>
          <w:lang w:val="id-ID"/>
        </w:rPr>
        <w:t>s</w:t>
      </w:r>
      <w:r w:rsidRPr="00813992">
        <w:rPr>
          <w:rStyle w:val="Penekanan"/>
          <w:rFonts w:cs="Arial"/>
          <w:bdr w:val="none" w:sz="0" w:space="0" w:color="auto" w:frame="1"/>
          <w:lang w:val="id-ID"/>
        </w:rPr>
        <w:t xml:space="preserve"> dapat dilakukan dengan cara menjadi pendengar yang baik bagi orang-orang yang sedang kesusahan, karena hanya dengan bercerita seseorang akan mendapatkan kelegaan psikis.</w:t>
      </w:r>
    </w:p>
    <w:p w14:paraId="691E7478" w14:textId="2570D9AA" w:rsidR="005B5A51" w:rsidRPr="00813992" w:rsidRDefault="005B5A51" w:rsidP="005B5A51">
      <w:pPr>
        <w:ind w:firstLine="720"/>
        <w:jc w:val="both"/>
        <w:rPr>
          <w:rFonts w:eastAsia="Times New Roman" w:cs="Arial"/>
          <w:color w:val="111111"/>
          <w:lang w:val="id-ID"/>
        </w:rPr>
      </w:pPr>
      <w:r w:rsidRPr="00813992">
        <w:rPr>
          <w:rStyle w:val="Penekanan"/>
          <w:rFonts w:cs="Arial"/>
          <w:b/>
          <w:bCs/>
          <w:bdr w:val="none" w:sz="0" w:space="0" w:color="auto" w:frame="1"/>
          <w:lang w:val="id-ID"/>
        </w:rPr>
        <w:t xml:space="preserve">Ketiga </w:t>
      </w:r>
      <w:r w:rsidRPr="00813992">
        <w:rPr>
          <w:rStyle w:val="Penekanan"/>
          <w:rFonts w:cs="Arial"/>
          <w:bdr w:val="none" w:sz="0" w:space="0" w:color="auto" w:frame="1"/>
          <w:lang w:val="id-ID"/>
        </w:rPr>
        <w:t>memberikan perhatian yang bersifat spiritualitas atau rohani.</w:t>
      </w:r>
      <w:r w:rsidRPr="00813992">
        <w:rPr>
          <w:rStyle w:val="Penekanan"/>
          <w:rFonts w:cs="Arial"/>
          <w:b/>
          <w:bCs/>
          <w:bdr w:val="none" w:sz="0" w:space="0" w:color="auto" w:frame="1"/>
          <w:lang w:val="id-ID"/>
        </w:rPr>
        <w:t> </w:t>
      </w:r>
      <w:r w:rsidRPr="00813992">
        <w:rPr>
          <w:rStyle w:val="Penekanan"/>
          <w:rFonts w:cs="Arial"/>
          <w:bdr w:val="none" w:sz="0" w:space="0" w:color="auto" w:frame="1"/>
          <w:lang w:val="id-ID"/>
        </w:rPr>
        <w:t xml:space="preserve">Bagaimanapun juga jika kebutuhan jasmani dan kebutuhan psikis tidak terpenuhi akan mempengaruhi kebutuhan spiritual. Dampak dari tidak terpenuhinya kebutuhan jasmani dan psikologi ada dua: pertama semakin jauh pada Tuhan dan ke dua semakin dekat dengan Tuhan. Jika </w:t>
      </w:r>
      <w:r w:rsidR="00F373A4" w:rsidRPr="00813992">
        <w:rPr>
          <w:rStyle w:val="Penekanan"/>
          <w:rFonts w:cs="Arial"/>
          <w:bdr w:val="none" w:sz="0" w:space="0" w:color="auto" w:frame="1"/>
          <w:lang w:val="id-ID"/>
        </w:rPr>
        <w:t>dampaknya</w:t>
      </w:r>
      <w:r w:rsidRPr="00813992">
        <w:rPr>
          <w:rStyle w:val="Penekanan"/>
          <w:rFonts w:cs="Arial"/>
          <w:bdr w:val="none" w:sz="0" w:space="0" w:color="auto" w:frame="1"/>
          <w:lang w:val="id-ID"/>
        </w:rPr>
        <w:t xml:space="preserve"> semakin dekat dengan Tuhan, hal itu tidak menjadi sebuah masalah. Tetapi jika dampaknya semakin jauh pada Tuhan maka perlu adanya perhatian khusus. Ciri-ciri seseorang yang jauh pada Tuhan adalah jarang atau tidak pernah mengikuti persekutuan, baik itu pendalaman Alkitab (PA), ibadah minggu, atau persekutuan-persekutuan yang lain, jarang berdoa dan  tidak pernah mengikuti kegiatan </w:t>
      </w:r>
      <w:r w:rsidR="00F373A4" w:rsidRPr="00813992">
        <w:rPr>
          <w:rStyle w:val="Penekanan"/>
          <w:rFonts w:cs="Arial"/>
          <w:bdr w:val="none" w:sz="0" w:space="0" w:color="auto" w:frame="1"/>
          <w:lang w:val="id-ID"/>
        </w:rPr>
        <w:t>gerejawi</w:t>
      </w:r>
      <w:r w:rsidRPr="00813992">
        <w:rPr>
          <w:rStyle w:val="Penekanan"/>
          <w:rFonts w:cs="Arial"/>
          <w:bdr w:val="none" w:sz="0" w:space="0" w:color="auto" w:frame="1"/>
          <w:lang w:val="id-ID"/>
        </w:rPr>
        <w:t xml:space="preserve"> lainnya. Sedangkan hal yang dapat kita berikan untuk memberikan perhatian spiritualitas adalah mengunjungi (ngaruhke) dan mendoakan.</w:t>
      </w:r>
    </w:p>
    <w:p w14:paraId="5067154E" w14:textId="0CFC9C22" w:rsidR="005B5A51" w:rsidRPr="00813992" w:rsidRDefault="005B5A51" w:rsidP="005B5A51">
      <w:pPr>
        <w:ind w:firstLine="720"/>
        <w:jc w:val="both"/>
        <w:rPr>
          <w:lang w:val="id-ID" w:eastAsia="id-ID" w:bidi="he-IL"/>
        </w:rPr>
      </w:pPr>
      <w:r w:rsidRPr="00813992">
        <w:rPr>
          <w:lang w:val="id-ID" w:eastAsia="id-ID" w:bidi="he-IL"/>
        </w:rPr>
        <w:t xml:space="preserve">Dari ketiga perhatian tersebut kuncinya adalah kepekaan dan kesediaan untuk mau memberi perhatian, ketika kita peka terhadap apa yang ada </w:t>
      </w:r>
      <w:r w:rsidR="00F373A4" w:rsidRPr="00813992">
        <w:rPr>
          <w:lang w:val="id-ID" w:eastAsia="id-ID" w:bidi="he-IL"/>
        </w:rPr>
        <w:t>di sekitar</w:t>
      </w:r>
      <w:r w:rsidRPr="00813992">
        <w:rPr>
          <w:lang w:val="id-ID" w:eastAsia="id-ID" w:bidi="he-IL"/>
        </w:rPr>
        <w:t xml:space="preserve"> kita dan bersedia untuk memberikan perhatian maka kita akan dapat menghayati peran gembala itu sendiri. Selain itu sebagai domba juga harus mampu untuk menerima dan </w:t>
      </w:r>
      <w:r w:rsidR="00F373A4" w:rsidRPr="00813992">
        <w:rPr>
          <w:lang w:val="id-ID" w:eastAsia="id-ID" w:bidi="he-IL"/>
        </w:rPr>
        <w:t>menghayati</w:t>
      </w:r>
      <w:r w:rsidRPr="00813992">
        <w:rPr>
          <w:lang w:val="id-ID" w:eastAsia="id-ID" w:bidi="he-IL"/>
        </w:rPr>
        <w:t xml:space="preserve"> bentuk perhatian yang diberikan, sehingga mengalami sebuah perubahan untuk menjadi domba yang baik.</w:t>
      </w:r>
    </w:p>
    <w:p w14:paraId="1DA938E4" w14:textId="77777777" w:rsidR="005B5A51" w:rsidRDefault="005B5A51" w:rsidP="005B5A51">
      <w:pPr>
        <w:jc w:val="both"/>
        <w:rPr>
          <w:b/>
          <w:lang w:val="id-ID" w:eastAsia="id-ID" w:bidi="he-IL"/>
        </w:rPr>
      </w:pPr>
    </w:p>
    <w:p w14:paraId="2D9AAB69" w14:textId="77777777" w:rsidR="00F373A4" w:rsidRPr="00813992" w:rsidRDefault="00F373A4" w:rsidP="005B5A51">
      <w:pPr>
        <w:jc w:val="both"/>
        <w:rPr>
          <w:b/>
          <w:lang w:val="id-ID" w:eastAsia="id-ID" w:bidi="he-IL"/>
        </w:rPr>
      </w:pPr>
    </w:p>
    <w:p w14:paraId="7FF83759" w14:textId="77777777" w:rsidR="005B5A51" w:rsidRPr="00813992" w:rsidRDefault="005B5A51" w:rsidP="005B5A51">
      <w:pPr>
        <w:jc w:val="both"/>
        <w:rPr>
          <w:b/>
          <w:lang w:val="id-ID" w:eastAsia="id-ID" w:bidi="he-IL"/>
        </w:rPr>
      </w:pPr>
      <w:r w:rsidRPr="00813992">
        <w:rPr>
          <w:b/>
          <w:lang w:val="id-ID" w:eastAsia="id-ID" w:bidi="he-IL"/>
        </w:rPr>
        <w:lastRenderedPageBreak/>
        <w:t>Pertanyaan diskusi:</w:t>
      </w:r>
    </w:p>
    <w:p w14:paraId="70705E32" w14:textId="41BBEEC3" w:rsidR="005B5A51" w:rsidRPr="00813992" w:rsidRDefault="005B5A51" w:rsidP="005B5A51">
      <w:pPr>
        <w:pStyle w:val="DaftarParagraf"/>
        <w:widowControl/>
        <w:numPr>
          <w:ilvl w:val="0"/>
          <w:numId w:val="115"/>
        </w:numPr>
        <w:autoSpaceDE/>
        <w:autoSpaceDN/>
        <w:ind w:left="284" w:hanging="284"/>
        <w:contextualSpacing/>
        <w:rPr>
          <w:rFonts w:eastAsia="Times New Roman" w:cs="Calibri"/>
          <w:lang w:val="id-ID" w:eastAsia="de-DE"/>
        </w:rPr>
      </w:pPr>
      <w:r w:rsidRPr="00813992">
        <w:rPr>
          <w:lang w:val="id-ID" w:eastAsia="id-ID" w:bidi="he-IL"/>
        </w:rPr>
        <w:t xml:space="preserve"> Ceritakan pengalaman </w:t>
      </w:r>
      <w:r w:rsidR="00F373A4" w:rsidRPr="00813992">
        <w:rPr>
          <w:lang w:val="id-ID" w:eastAsia="id-ID" w:bidi="he-IL"/>
        </w:rPr>
        <w:t>Anda</w:t>
      </w:r>
      <w:r w:rsidRPr="00813992">
        <w:rPr>
          <w:lang w:val="id-ID" w:eastAsia="id-ID" w:bidi="he-IL"/>
        </w:rPr>
        <w:t xml:space="preserve"> terkait memberikan perhatian atau mendapatkan perhatian?</w:t>
      </w:r>
    </w:p>
    <w:p w14:paraId="21DA9096" w14:textId="2245F094" w:rsidR="005B5A51" w:rsidRPr="00813992" w:rsidRDefault="005B5A51" w:rsidP="005B5A51">
      <w:pPr>
        <w:pStyle w:val="DaftarParagraf"/>
        <w:widowControl/>
        <w:numPr>
          <w:ilvl w:val="0"/>
          <w:numId w:val="115"/>
        </w:numPr>
        <w:autoSpaceDE/>
        <w:autoSpaceDN/>
        <w:ind w:left="284" w:hanging="284"/>
        <w:contextualSpacing/>
        <w:rPr>
          <w:rFonts w:eastAsia="Times New Roman" w:cs="Calibri"/>
          <w:lang w:val="id-ID" w:eastAsia="de-DE"/>
        </w:rPr>
      </w:pPr>
      <w:r w:rsidRPr="00813992">
        <w:rPr>
          <w:lang w:val="id-ID" w:eastAsia="id-ID" w:bidi="he-IL"/>
        </w:rPr>
        <w:t xml:space="preserve">Apa yang </w:t>
      </w:r>
      <w:r w:rsidR="00F373A4" w:rsidRPr="00813992">
        <w:rPr>
          <w:lang w:val="id-ID" w:eastAsia="id-ID" w:bidi="he-IL"/>
        </w:rPr>
        <w:t>Anda</w:t>
      </w:r>
      <w:r w:rsidRPr="00813992">
        <w:rPr>
          <w:lang w:val="id-ID" w:eastAsia="id-ID" w:bidi="he-IL"/>
        </w:rPr>
        <w:t xml:space="preserve"> rasakan ketika memberikan perhatian atau mendapatkan perhatian?</w:t>
      </w:r>
    </w:p>
    <w:p w14:paraId="58E99E09" w14:textId="37AFA986" w:rsidR="005B5A51" w:rsidRPr="00F373A4" w:rsidRDefault="005B5A51" w:rsidP="005B5A51">
      <w:pPr>
        <w:pStyle w:val="DaftarParagraf"/>
        <w:widowControl/>
        <w:numPr>
          <w:ilvl w:val="0"/>
          <w:numId w:val="115"/>
        </w:numPr>
        <w:autoSpaceDE/>
        <w:autoSpaceDN/>
        <w:ind w:left="284" w:hanging="284"/>
        <w:contextualSpacing/>
        <w:rPr>
          <w:rFonts w:eastAsia="Times New Roman" w:cs="Calibri"/>
          <w:lang w:val="id-ID" w:eastAsia="de-DE"/>
        </w:rPr>
      </w:pPr>
      <w:r w:rsidRPr="00813992">
        <w:rPr>
          <w:lang w:val="id-ID" w:eastAsia="id-ID" w:bidi="he-IL"/>
        </w:rPr>
        <w:t xml:space="preserve">Apakah ketika </w:t>
      </w:r>
      <w:r w:rsidR="00F373A4" w:rsidRPr="00813992">
        <w:rPr>
          <w:lang w:val="id-ID" w:eastAsia="id-ID" w:bidi="he-IL"/>
        </w:rPr>
        <w:t>Anda</w:t>
      </w:r>
      <w:r w:rsidRPr="00813992">
        <w:rPr>
          <w:lang w:val="id-ID" w:eastAsia="id-ID" w:bidi="he-IL"/>
        </w:rPr>
        <w:t xml:space="preserve"> </w:t>
      </w:r>
      <w:r w:rsidR="00F373A4" w:rsidRPr="00813992">
        <w:rPr>
          <w:lang w:val="id-ID" w:eastAsia="id-ID" w:bidi="he-IL"/>
        </w:rPr>
        <w:t>memberikan</w:t>
      </w:r>
      <w:r w:rsidRPr="00813992">
        <w:rPr>
          <w:lang w:val="id-ID" w:eastAsia="id-ID" w:bidi="he-IL"/>
        </w:rPr>
        <w:t xml:space="preserve"> perhatian dan mendapatkan perhatian, membuat iman </w:t>
      </w:r>
      <w:r w:rsidR="00F373A4" w:rsidRPr="00813992">
        <w:rPr>
          <w:lang w:val="id-ID" w:eastAsia="id-ID" w:bidi="he-IL"/>
        </w:rPr>
        <w:t>Anda</w:t>
      </w:r>
      <w:r w:rsidRPr="00813992">
        <w:rPr>
          <w:lang w:val="id-ID" w:eastAsia="id-ID" w:bidi="he-IL"/>
        </w:rPr>
        <w:t xml:space="preserve"> semakin kuat?</w:t>
      </w:r>
    </w:p>
    <w:p w14:paraId="59D3DEB6" w14:textId="1C39C2FC" w:rsidR="00F373A4" w:rsidRPr="00813992" w:rsidRDefault="00F373A4" w:rsidP="005B5A51">
      <w:pPr>
        <w:pStyle w:val="DaftarParagraf"/>
        <w:widowControl/>
        <w:numPr>
          <w:ilvl w:val="0"/>
          <w:numId w:val="115"/>
        </w:numPr>
        <w:autoSpaceDE/>
        <w:autoSpaceDN/>
        <w:ind w:left="284" w:hanging="284"/>
        <w:contextualSpacing/>
        <w:rPr>
          <w:rFonts w:eastAsia="Times New Roman" w:cs="Calibri"/>
          <w:lang w:val="id-ID" w:eastAsia="de-DE"/>
        </w:rPr>
      </w:pPr>
      <w:r>
        <w:rPr>
          <w:lang w:val="id-ID" w:eastAsia="id-ID" w:bidi="he-IL"/>
        </w:rPr>
        <w:t>Apa yang akan Anda lakukan supaya menjadi pribadi, keluarga, persekutuan yang memberikan perhatian pada sesama?</w:t>
      </w:r>
    </w:p>
    <w:p w14:paraId="1560AD6B" w14:textId="77777777" w:rsidR="005B5A51" w:rsidRPr="00813992" w:rsidRDefault="005B5A51" w:rsidP="005B5A51">
      <w:pPr>
        <w:pStyle w:val="DaftarParagraf"/>
        <w:adjustRightInd w:val="0"/>
        <w:ind w:left="0"/>
        <w:jc w:val="left"/>
        <w:rPr>
          <w:rFonts w:eastAsia="Times New Roman" w:cs="Calibri"/>
          <w:lang w:val="id-ID" w:eastAsia="de-DE"/>
        </w:rPr>
      </w:pPr>
    </w:p>
    <w:p w14:paraId="7424883A" w14:textId="1EA61394" w:rsidR="005B5A51" w:rsidRPr="00813992" w:rsidRDefault="005B5A51" w:rsidP="005B5A51">
      <w:pPr>
        <w:pStyle w:val="DaftarParagraf"/>
        <w:adjustRightInd w:val="0"/>
        <w:ind w:left="0"/>
        <w:jc w:val="right"/>
        <w:rPr>
          <w:rFonts w:eastAsia="Times New Roman" w:cs="Calibri"/>
          <w:lang w:val="id-ID" w:eastAsia="de-DE"/>
        </w:rPr>
      </w:pPr>
      <w:r w:rsidRPr="00813992">
        <w:rPr>
          <w:rFonts w:eastAsia="Times New Roman" w:cs="Calibri"/>
          <w:lang w:val="id-ID" w:eastAsia="de-DE"/>
        </w:rPr>
        <w:t>(hk)</w:t>
      </w:r>
    </w:p>
    <w:p w14:paraId="6F3932E9" w14:textId="77777777" w:rsidR="008431C3" w:rsidRPr="00813992" w:rsidRDefault="008431C3" w:rsidP="003E3F67">
      <w:pPr>
        <w:pStyle w:val="TeksIsi"/>
        <w:ind w:left="0"/>
        <w:rPr>
          <w:lang w:val="id-ID"/>
        </w:rPr>
      </w:pPr>
    </w:p>
    <w:p w14:paraId="101AFE7E" w14:textId="77777777" w:rsidR="008431C3" w:rsidRPr="00813992" w:rsidRDefault="008431C3" w:rsidP="003E3F67">
      <w:pPr>
        <w:pStyle w:val="TeksIsi"/>
        <w:ind w:left="0"/>
        <w:rPr>
          <w:lang w:val="id-ID"/>
        </w:rPr>
      </w:pPr>
    </w:p>
    <w:p w14:paraId="4FF04854" w14:textId="77777777" w:rsidR="00D753FA" w:rsidRPr="00813992" w:rsidRDefault="00D753FA">
      <w:pPr>
        <w:rPr>
          <w:lang w:val="id-ID"/>
        </w:rPr>
      </w:pPr>
      <w:r w:rsidRPr="00813992">
        <w:rPr>
          <w:lang w:val="id-ID"/>
        </w:rPr>
        <w:br w:type="page"/>
      </w:r>
    </w:p>
    <w:p w14:paraId="43E54460" w14:textId="77777777" w:rsidR="00252D59" w:rsidRDefault="00252D59">
      <w:pPr>
        <w:rPr>
          <w:lang w:val="id-ID"/>
        </w:rPr>
      </w:pPr>
      <w:r>
        <w:rPr>
          <w:lang w:val="id-ID"/>
        </w:rPr>
        <w:lastRenderedPageBreak/>
        <w:br w:type="page"/>
      </w:r>
    </w:p>
    <w:p w14:paraId="3133DCCE" w14:textId="77777777" w:rsidR="00252D59" w:rsidRPr="00154F9E" w:rsidRDefault="00252D59" w:rsidP="00252D59">
      <w:pPr>
        <w:rPr>
          <w:lang w:val="id-ID"/>
        </w:rPr>
      </w:pPr>
      <w:r w:rsidRPr="00154F9E">
        <w:rPr>
          <w:noProof/>
          <w:lang w:val="id-ID"/>
        </w:rPr>
        <w:lastRenderedPageBreak/>
        <mc:AlternateContent>
          <mc:Choice Requires="wps">
            <w:drawing>
              <wp:anchor distT="0" distB="0" distL="114300" distR="114300" simplePos="0" relativeHeight="251870720" behindDoc="0" locked="0" layoutInCell="1" allowOverlap="1" wp14:anchorId="0D96109E" wp14:editId="78F3AF32">
                <wp:simplePos x="0" y="0"/>
                <wp:positionH relativeFrom="margin">
                  <wp:align>left</wp:align>
                </wp:positionH>
                <wp:positionV relativeFrom="paragraph">
                  <wp:posOffset>0</wp:posOffset>
                </wp:positionV>
                <wp:extent cx="2229485" cy="1209675"/>
                <wp:effectExtent l="0" t="0" r="0" b="9525"/>
                <wp:wrapThrough wrapText="bothSides">
                  <wp:wrapPolygon edited="0">
                    <wp:start x="0" y="0"/>
                    <wp:lineTo x="0" y="21430"/>
                    <wp:lineTo x="21409" y="21430"/>
                    <wp:lineTo x="21409" y="0"/>
                    <wp:lineTo x="0" y="0"/>
                  </wp:wrapPolygon>
                </wp:wrapThrough>
                <wp:docPr id="212847794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209675"/>
                        </a:xfrm>
                        <a:prstGeom prst="rect">
                          <a:avLst/>
                        </a:prstGeom>
                        <a:solidFill>
                          <a:schemeClr val="bg1">
                            <a:lumMod val="85000"/>
                          </a:schemeClr>
                        </a:solidFill>
                        <a:ln w="9525">
                          <a:noFill/>
                          <a:miter lim="800000"/>
                          <a:headEnd/>
                          <a:tailEnd/>
                        </a:ln>
                      </wps:spPr>
                      <wps:txbx>
                        <w:txbxContent>
                          <w:p w14:paraId="4D7CEA92" w14:textId="77777777" w:rsidR="00252D59" w:rsidRDefault="00252D59" w:rsidP="00252D59">
                            <w:pPr>
                              <w:rPr>
                                <w:b/>
                              </w:rPr>
                            </w:pPr>
                            <w:r>
                              <w:rPr>
                                <w:b/>
                              </w:rPr>
                              <w:t xml:space="preserve">BAHAN </w:t>
                            </w:r>
                          </w:p>
                          <w:p w14:paraId="4C3FB8C2" w14:textId="77777777" w:rsidR="00252D59" w:rsidRDefault="00252D59" w:rsidP="00252D59">
                            <w:pPr>
                              <w:rPr>
                                <w:b/>
                              </w:rPr>
                            </w:pPr>
                            <w:r>
                              <w:rPr>
                                <w:b/>
                              </w:rPr>
                              <w:t xml:space="preserve">PEMAHAMAN ALKITAB </w:t>
                            </w:r>
                          </w:p>
                          <w:p w14:paraId="439FBC86" w14:textId="77777777" w:rsidR="00252D59" w:rsidRDefault="00252D59" w:rsidP="00252D59">
                            <w:pPr>
                              <w:rPr>
                                <w:b/>
                              </w:rPr>
                            </w:pPr>
                            <w:r>
                              <w:rPr>
                                <w:b/>
                              </w:rPr>
                              <w:t>Intergenerasional 10</w:t>
                            </w:r>
                          </w:p>
                          <w:p w14:paraId="6210368C" w14:textId="77777777" w:rsidR="00252D59" w:rsidRDefault="00252D59" w:rsidP="00252D59">
                            <w:pPr>
                              <w:rPr>
                                <w:b/>
                              </w:rPr>
                            </w:pPr>
                          </w:p>
                          <w:p w14:paraId="230978D8" w14:textId="77777777" w:rsidR="00252D59" w:rsidRDefault="00252D59" w:rsidP="00252D59">
                            <w:pPr>
                              <w:pBdr>
                                <w:top w:val="single" w:sz="4" w:space="1" w:color="7F7F7F"/>
                              </w:pBdr>
                              <w:rPr>
                                <w:rFonts w:cs="Calibri"/>
                                <w:bCs/>
                                <w:sz w:val="20"/>
                                <w:szCs w:val="20"/>
                              </w:rPr>
                            </w:pPr>
                          </w:p>
                          <w:p w14:paraId="3D6DC418" w14:textId="77777777" w:rsidR="00252D59" w:rsidRDefault="00252D59" w:rsidP="00252D59">
                            <w:pPr>
                              <w:pBdr>
                                <w:top w:val="single" w:sz="4" w:space="1" w:color="7F7F7F"/>
                              </w:pBdr>
                              <w:rPr>
                                <w:rFonts w:cs="Calibri"/>
                                <w:bCs/>
                                <w:sz w:val="20"/>
                                <w:szCs w:val="20"/>
                              </w:rPr>
                            </w:pPr>
                            <w:r>
                              <w:rPr>
                                <w:rFonts w:cs="Calibri"/>
                                <w:bCs/>
                                <w:sz w:val="20"/>
                                <w:szCs w:val="20"/>
                              </w:rPr>
                              <w:t>Bacaan:</w:t>
                            </w:r>
                          </w:p>
                          <w:p w14:paraId="3708AD74" w14:textId="77777777" w:rsidR="00252D59" w:rsidRPr="00243B27" w:rsidRDefault="00252D59" w:rsidP="00252D59">
                            <w:pPr>
                              <w:pBdr>
                                <w:top w:val="single" w:sz="4" w:space="1" w:color="7F7F7F"/>
                              </w:pBdr>
                              <w:rPr>
                                <w:rFonts w:cs="Calibri"/>
                                <w:b/>
                                <w:sz w:val="20"/>
                                <w:szCs w:val="20"/>
                              </w:rPr>
                            </w:pPr>
                            <w:r w:rsidRPr="00FC3AEF">
                              <w:rPr>
                                <w:rFonts w:eastAsia="Candara" w:cs="Candara"/>
                              </w:rPr>
                              <w:t>Kisah Para Rasul 11:1-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96109E" id="_x0000_s1135" type="#_x0000_t202" style="position:absolute;margin-left:0;margin-top:0;width:175.55pt;height:95.25pt;z-index:251870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" fillcolor="#d8d8d8 [2732]" stroked="f">
                <v:textbox>
                  <w:txbxContent>
                    <w:p w14:paraId="4D7CEA92" w14:textId="77777777" w:rsidR="00252D59" w:rsidRDefault="00252D59" w:rsidP="00252D59">
                      <w:pPr>
                        <w:rPr>
                          <w:b/>
                        </w:rPr>
                      </w:pPr>
                      <w:r>
                        <w:rPr>
                          <w:b/>
                        </w:rPr>
                        <w:t xml:space="preserve">BAHAN </w:t>
                      </w:r>
                    </w:p>
                    <w:p w14:paraId="4C3FB8C2" w14:textId="77777777" w:rsidR="00252D59" w:rsidRDefault="00252D59" w:rsidP="00252D59">
                      <w:pPr>
                        <w:rPr>
                          <w:b/>
                        </w:rPr>
                      </w:pPr>
                      <w:r>
                        <w:rPr>
                          <w:b/>
                        </w:rPr>
                        <w:t xml:space="preserve">PEMAHAMAN ALKITAB </w:t>
                      </w:r>
                    </w:p>
                    <w:p w14:paraId="439FBC86" w14:textId="77777777" w:rsidR="00252D59" w:rsidRDefault="00252D59" w:rsidP="00252D59">
                      <w:pPr>
                        <w:rPr>
                          <w:b/>
                        </w:rPr>
                      </w:pPr>
                      <w:r>
                        <w:rPr>
                          <w:b/>
                        </w:rPr>
                        <w:t>Intergenerasional 10</w:t>
                      </w:r>
                    </w:p>
                    <w:p w14:paraId="6210368C" w14:textId="77777777" w:rsidR="00252D59" w:rsidRDefault="00252D59" w:rsidP="00252D59">
                      <w:pPr>
                        <w:rPr>
                          <w:b/>
                        </w:rPr>
                      </w:pPr>
                    </w:p>
                    <w:p w14:paraId="230978D8" w14:textId="77777777" w:rsidR="00252D59" w:rsidRDefault="00252D59" w:rsidP="00252D59">
                      <w:pPr>
                        <w:pBdr>
                          <w:top w:val="single" w:sz="4" w:space="1" w:color="7F7F7F"/>
                        </w:pBdr>
                        <w:rPr>
                          <w:rFonts w:cs="Calibri"/>
                          <w:bCs/>
                          <w:sz w:val="20"/>
                          <w:szCs w:val="20"/>
                        </w:rPr>
                      </w:pPr>
                    </w:p>
                    <w:p w14:paraId="3D6DC418" w14:textId="77777777" w:rsidR="00252D59" w:rsidRDefault="00252D59" w:rsidP="00252D59">
                      <w:pPr>
                        <w:pBdr>
                          <w:top w:val="single" w:sz="4" w:space="1" w:color="7F7F7F"/>
                        </w:pBdr>
                        <w:rPr>
                          <w:rFonts w:cs="Calibri"/>
                          <w:bCs/>
                          <w:sz w:val="20"/>
                          <w:szCs w:val="20"/>
                        </w:rPr>
                      </w:pPr>
                      <w:r>
                        <w:rPr>
                          <w:rFonts w:cs="Calibri"/>
                          <w:bCs/>
                          <w:sz w:val="20"/>
                          <w:szCs w:val="20"/>
                        </w:rPr>
                        <w:t>Bacaan:</w:t>
                      </w:r>
                    </w:p>
                    <w:p w14:paraId="3708AD74" w14:textId="77777777" w:rsidR="00252D59" w:rsidRPr="00243B27" w:rsidRDefault="00252D59" w:rsidP="00252D59">
                      <w:pPr>
                        <w:pBdr>
                          <w:top w:val="single" w:sz="4" w:space="1" w:color="7F7F7F"/>
                        </w:pBdr>
                        <w:rPr>
                          <w:rFonts w:cs="Calibri"/>
                          <w:b/>
                          <w:sz w:val="20"/>
                          <w:szCs w:val="20"/>
                        </w:rPr>
                      </w:pPr>
                      <w:r w:rsidRPr="00FC3AEF">
                        <w:rPr>
                          <w:rFonts w:eastAsia="Candara" w:cs="Candara"/>
                        </w:rPr>
                        <w:t>Kisah Para Rasul 11:1-18</w:t>
                      </w:r>
                    </w:p>
                  </w:txbxContent>
                </v:textbox>
                <w10:wrap type="through" anchorx="margin"/>
              </v:shape>
            </w:pict>
          </mc:Fallback>
        </mc:AlternateContent>
      </w:r>
      <w:r w:rsidRPr="00154F9E">
        <w:rPr>
          <w:noProof/>
          <w:lang w:val="id-ID"/>
        </w:rPr>
        <mc:AlternateContent>
          <mc:Choice Requires="wps">
            <w:drawing>
              <wp:anchor distT="45720" distB="45720" distL="114300" distR="114300" simplePos="0" relativeHeight="251869696" behindDoc="0" locked="0" layoutInCell="1" allowOverlap="1" wp14:anchorId="433C280E" wp14:editId="75D97574">
                <wp:simplePos x="0" y="0"/>
                <wp:positionH relativeFrom="margin">
                  <wp:align>right</wp:align>
                </wp:positionH>
                <wp:positionV relativeFrom="paragraph">
                  <wp:posOffset>171450</wp:posOffset>
                </wp:positionV>
                <wp:extent cx="1750695" cy="962025"/>
                <wp:effectExtent l="0" t="0" r="1905" b="9525"/>
                <wp:wrapSquare wrapText="bothSides"/>
                <wp:docPr id="1296838180"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962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95F418" w14:textId="77777777" w:rsidR="00252D59" w:rsidRPr="00946671" w:rsidRDefault="00252D59" w:rsidP="00252D59">
                            <w:pPr>
                              <w:jc w:val="center"/>
                              <w:rPr>
                                <w:rFonts w:ascii="Cooper Black" w:eastAsia="SimSun" w:hAnsi="Cooper Black" w:cs="SimSun"/>
                                <w:sz w:val="32"/>
                                <w:szCs w:val="32"/>
                              </w:rPr>
                            </w:pPr>
                            <w:r>
                              <w:rPr>
                                <w:rFonts w:ascii="Cooper Black" w:eastAsia="SimSun" w:hAnsi="Cooper Black" w:cs="SimSun"/>
                                <w:sz w:val="32"/>
                                <w:szCs w:val="32"/>
                              </w:rPr>
                              <w:t>Anti Diskriminasi</w:t>
                            </w:r>
                          </w:p>
                          <w:p w14:paraId="56C2070C" w14:textId="77777777" w:rsidR="00252D59" w:rsidRPr="00C76228" w:rsidRDefault="00252D59" w:rsidP="00252D59">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6C953864" w14:textId="77777777" w:rsidR="00252D59" w:rsidRPr="00C01F34" w:rsidRDefault="00252D59" w:rsidP="00252D59">
                            <w:pPr>
                              <w:jc w:val="center"/>
                              <w:rPr>
                                <w:rFonts w:ascii="Bodoni MT Black" w:hAnsi="Bodoni MT Black"/>
                                <w:b/>
                                <w:bCs/>
                                <w:sz w:val="28"/>
                                <w:szCs w:val="28"/>
                                <w:lang w:val="de-DE"/>
                              </w:rPr>
                            </w:pPr>
                          </w:p>
                          <w:p w14:paraId="33A136C9" w14:textId="77777777" w:rsidR="00252D59" w:rsidRPr="00C01F34" w:rsidRDefault="00252D59" w:rsidP="00252D59">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33C280E" id="_x0000_s1136" type="#_x0000_t202" style="position:absolute;margin-left:86.65pt;margin-top:13.5pt;width:137.85pt;height:75.75pt;z-index:251869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" stroked="f">
                <v:textbox>
                  <w:txbxContent>
                    <w:p w14:paraId="1F95F418" w14:textId="77777777" w:rsidR="00252D59" w:rsidRPr="00946671" w:rsidRDefault="00252D59" w:rsidP="00252D59">
                      <w:pPr>
                        <w:jc w:val="center"/>
                        <w:rPr>
                          <w:rFonts w:ascii="Cooper Black" w:eastAsia="SimSun" w:hAnsi="Cooper Black" w:cs="SimSun"/>
                          <w:sz w:val="32"/>
                          <w:szCs w:val="32"/>
                        </w:rPr>
                      </w:pPr>
                      <w:r>
                        <w:rPr>
                          <w:rFonts w:ascii="Cooper Black" w:eastAsia="SimSun" w:hAnsi="Cooper Black" w:cs="SimSun"/>
                          <w:sz w:val="32"/>
                          <w:szCs w:val="32"/>
                        </w:rPr>
                        <w:t>Anti Diskriminasi</w:t>
                      </w:r>
                    </w:p>
                    <w:p w14:paraId="56C2070C" w14:textId="77777777" w:rsidR="00252D59" w:rsidRPr="00C76228" w:rsidRDefault="00252D59" w:rsidP="00252D59">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6C953864" w14:textId="77777777" w:rsidR="00252D59" w:rsidRPr="00C01F34" w:rsidRDefault="00252D59" w:rsidP="00252D59">
                      <w:pPr>
                        <w:jc w:val="center"/>
                        <w:rPr>
                          <w:rFonts w:ascii="Bodoni MT Black" w:hAnsi="Bodoni MT Black"/>
                          <w:b/>
                          <w:bCs/>
                          <w:sz w:val="28"/>
                          <w:szCs w:val="28"/>
                          <w:lang w:val="de-DE"/>
                        </w:rPr>
                      </w:pPr>
                    </w:p>
                    <w:p w14:paraId="33A136C9" w14:textId="77777777" w:rsidR="00252D59" w:rsidRPr="00C01F34" w:rsidRDefault="00252D59" w:rsidP="00252D59">
                      <w:pPr>
                        <w:jc w:val="center"/>
                        <w:rPr>
                          <w:rFonts w:ascii="Bodoni MT Black" w:hAnsi="Bodoni MT Black"/>
                          <w:sz w:val="28"/>
                          <w:szCs w:val="28"/>
                          <w:lang w:val="de-DE"/>
                        </w:rPr>
                      </w:pPr>
                    </w:p>
                  </w:txbxContent>
                </v:textbox>
                <w10:wrap type="square" anchorx="margin"/>
              </v:shape>
            </w:pict>
          </mc:Fallback>
        </mc:AlternateContent>
      </w:r>
    </w:p>
    <w:p w14:paraId="2DAA958A" w14:textId="77777777" w:rsidR="00252D59" w:rsidRPr="00154F9E" w:rsidRDefault="00252D59" w:rsidP="00252D59">
      <w:pPr>
        <w:rPr>
          <w:lang w:val="id-ID"/>
        </w:rPr>
      </w:pPr>
    </w:p>
    <w:p w14:paraId="0437ACA6" w14:textId="77777777" w:rsidR="00252D59" w:rsidRPr="00154F9E" w:rsidRDefault="00252D59" w:rsidP="00252D59">
      <w:pPr>
        <w:rPr>
          <w:b/>
          <w:bCs/>
          <w:lang w:val="id-ID" w:eastAsia="id-ID" w:bidi="he-IL"/>
        </w:rPr>
      </w:pPr>
    </w:p>
    <w:p w14:paraId="66E703CA" w14:textId="77777777" w:rsidR="00252D59" w:rsidRPr="00154F9E" w:rsidRDefault="00252D59" w:rsidP="00252D59">
      <w:pPr>
        <w:rPr>
          <w:b/>
          <w:bCs/>
          <w:lang w:val="id-ID" w:eastAsia="id-ID" w:bidi="he-IL"/>
        </w:rPr>
      </w:pPr>
      <w:r w:rsidRPr="00154F9E">
        <w:rPr>
          <w:b/>
          <w:bCs/>
          <w:lang w:val="id-ID" w:eastAsia="id-ID" w:bidi="he-IL"/>
        </w:rPr>
        <w:t>Pengantar</w:t>
      </w:r>
    </w:p>
    <w:p w14:paraId="47895205" w14:textId="77777777" w:rsidR="00252D59" w:rsidRPr="00154F9E" w:rsidRDefault="00252D59" w:rsidP="00252D59">
      <w:pPr>
        <w:ind w:firstLine="567"/>
        <w:jc w:val="both"/>
        <w:rPr>
          <w:rFonts w:cs="Calibri Light"/>
          <w:lang w:val="id-ID"/>
        </w:rPr>
      </w:pPr>
      <w:r w:rsidRPr="00154F9E">
        <w:rPr>
          <w:rFonts w:cs="Calibri Light"/>
          <w:lang w:val="id-ID"/>
        </w:rPr>
        <w:t>Diskriminasi dalam dunia modern merujuk pada perlakuan tidak adil terhadap individu atau kelompok berdasarkan perbedaan seperti ras, gender, agama, orientasi seksual, disabilitas, atau status sosial. Meskipun telah ada kemajuan dalam kesetaraan hak dan kebijakan anti-diskriminasi, praktik diskriminasi masih terjadi di berbagai sektor, seperti di tempat kerja, pendidikan, atau layanan publik. Diskriminasi dapat berbentuk eksplisit, seperti pengucilan atau kekerasan, maupun tersembunyi, seperti stereotip atau peluang yang tidak setara. Ini berdampak buruk bagi kesejahteraan individu, menghambat kemajuan sosial, dan memperburuk ketimpangan dalam masyarakat.</w:t>
      </w:r>
    </w:p>
    <w:p w14:paraId="7A1C6A65" w14:textId="77777777" w:rsidR="00252D59" w:rsidRPr="00154F9E" w:rsidRDefault="00252D59" w:rsidP="00252D59">
      <w:pPr>
        <w:ind w:firstLine="567"/>
        <w:jc w:val="both"/>
        <w:rPr>
          <w:rFonts w:cs="Calibri Light"/>
          <w:lang w:val="id-ID"/>
        </w:rPr>
      </w:pPr>
      <w:r w:rsidRPr="00154F9E">
        <w:rPr>
          <w:rFonts w:cs="Calibri Light"/>
          <w:lang w:val="id-ID"/>
        </w:rPr>
        <w:t>Diskriminasi ternyata juga dapat kita jumpai dalam sejarah Kekristenan. Diskriminasi oleh orang-orang Kristen merujuk pada tindakan atau sikap tidak adil yang dilakukan oleh individu atau kelompok yang mengaku sebagai pengikut Kristus terhadap orang lain, baik berdasarkan ras, jenis kelamin, status sosial, agama, atau faktor lainnya. Dalam sejarah, meskipun ajaran inti Kekristenan menekankan kasih, persaudaraan, dan kesetaraan di hadapan Tuhan, ada banyak contoh di mana ajaran ini tidak diterapkan dengan konsisten oleh sebagian orang-orang Kristen.</w:t>
      </w:r>
    </w:p>
    <w:p w14:paraId="2F2AAA11" w14:textId="77777777" w:rsidR="00252D59" w:rsidRPr="00154F9E" w:rsidRDefault="00252D59" w:rsidP="00252D59">
      <w:pPr>
        <w:ind w:firstLine="567"/>
        <w:jc w:val="both"/>
        <w:rPr>
          <w:rFonts w:cs="Calibri Light"/>
          <w:lang w:val="id-ID"/>
        </w:rPr>
      </w:pPr>
      <w:r w:rsidRPr="00154F9E">
        <w:rPr>
          <w:rFonts w:cs="Calibri Light"/>
          <w:lang w:val="id-ID"/>
        </w:rPr>
        <w:t xml:space="preserve">Contohnya, pada masa kolonialisme, banyak misionaris Kristen yang mendukung atau terlibat dalam sistem perbudakan, memperlakukan orang-orang dari ras atau etnis tertentu sebagai inferior. Mereka menggunakan ajaran Kristen untuk membenarkan penindasan terhadap penduduk asli dan kelompok minoritas di berbagai wilayah. Selain itu, diskriminasi terhadap perempuan juga </w:t>
      </w:r>
      <w:r w:rsidRPr="00154F9E">
        <w:rPr>
          <w:rFonts w:cs="Calibri Light"/>
          <w:lang w:val="id-ID"/>
        </w:rPr>
        <w:lastRenderedPageBreak/>
        <w:t>terjadi dalam sejarah gereja, di mana perempuan sering kali dibatasi peranannya dan tidak diberi kesempatan untuk memimpin atau berpartisipasi secara penuh dalam kehidupan gereja.</w:t>
      </w:r>
    </w:p>
    <w:p w14:paraId="12CB0DF1" w14:textId="77777777" w:rsidR="00252D59" w:rsidRPr="00154F9E" w:rsidRDefault="00252D59" w:rsidP="00252D59">
      <w:pPr>
        <w:ind w:firstLine="567"/>
        <w:jc w:val="both"/>
        <w:rPr>
          <w:rFonts w:cs="Calibri Light"/>
          <w:lang w:val="id-ID"/>
        </w:rPr>
      </w:pPr>
      <w:r w:rsidRPr="00154F9E">
        <w:rPr>
          <w:rFonts w:cs="Calibri Light"/>
          <w:lang w:val="id-ID"/>
        </w:rPr>
        <w:t xml:space="preserve">Bagaimanakah seharusnya orang-orang Kristen bersikap terhadap diskriminasi? Kisah Para Rasul 11:1-18 adalah titik balik penting dalam sejarah gereja mula-mula. Tindakan Petrus yang memberitakan Injil kepada orang non-Yahudi dan penerimaan mereka terhadap Roh Kudus membuka jalan bagi gereja untuk berkembang secara global. Ini adalah bukti nyata bahwa keselamatan dalam Yesus Kristus adalah untuk semua orang, tanpa terkecuali. </w:t>
      </w:r>
    </w:p>
    <w:p w14:paraId="12E2A022" w14:textId="77777777" w:rsidR="00252D59" w:rsidRPr="00154F9E" w:rsidRDefault="00252D59" w:rsidP="00252D59">
      <w:pPr>
        <w:ind w:firstLine="567"/>
        <w:jc w:val="both"/>
        <w:rPr>
          <w:rFonts w:cs="Calibri Light"/>
          <w:lang w:val="id-ID"/>
        </w:rPr>
      </w:pPr>
      <w:r w:rsidRPr="00154F9E">
        <w:rPr>
          <w:rFonts w:cs="Calibri Light"/>
          <w:lang w:val="id-ID"/>
        </w:rPr>
        <w:t>Melalui pemaha</w:t>
      </w:r>
      <w:r>
        <w:rPr>
          <w:rFonts w:cs="Calibri Light"/>
          <w:lang w:val="id-ID"/>
        </w:rPr>
        <w:t>ma</w:t>
      </w:r>
      <w:r w:rsidRPr="00154F9E">
        <w:rPr>
          <w:rFonts w:cs="Calibri Light"/>
          <w:lang w:val="id-ID"/>
        </w:rPr>
        <w:t>n alkitab intergenerasional ini, sebagai orang Kristen masa kini kita diajak untuk mengikuti teladan Petrus dalam membuka hati dan tangan kita bagi semua orang, tanpa memandang latar belakang mereka.</w:t>
      </w:r>
    </w:p>
    <w:p w14:paraId="1B25FA11" w14:textId="77777777" w:rsidR="00252D59" w:rsidRPr="00154F9E" w:rsidRDefault="00252D59" w:rsidP="00252D59">
      <w:pPr>
        <w:jc w:val="both"/>
        <w:rPr>
          <w:lang w:val="id-ID" w:eastAsia="id-ID" w:bidi="he-IL"/>
        </w:rPr>
      </w:pPr>
    </w:p>
    <w:p w14:paraId="1AF71D1E" w14:textId="77777777" w:rsidR="00252D59" w:rsidRPr="00154F9E" w:rsidRDefault="00252D59" w:rsidP="00252D59">
      <w:pPr>
        <w:jc w:val="both"/>
        <w:rPr>
          <w:b/>
          <w:bCs/>
          <w:lang w:val="id-ID" w:eastAsia="id-ID" w:bidi="he-IL"/>
        </w:rPr>
      </w:pPr>
      <w:r w:rsidRPr="00154F9E">
        <w:rPr>
          <w:b/>
          <w:bCs/>
          <w:lang w:val="id-ID" w:eastAsia="id-ID" w:bidi="he-IL"/>
        </w:rPr>
        <w:t>Pemahaman Singkat Kisah Para Rasul 11:1-18</w:t>
      </w:r>
    </w:p>
    <w:p w14:paraId="1524D18E" w14:textId="77777777" w:rsidR="00252D59" w:rsidRPr="00154F9E" w:rsidRDefault="00252D59" w:rsidP="00252D59">
      <w:pPr>
        <w:ind w:firstLine="567"/>
        <w:jc w:val="both"/>
        <w:rPr>
          <w:rFonts w:cs="Calibri Light"/>
          <w:lang w:val="id-ID"/>
        </w:rPr>
      </w:pPr>
      <w:r w:rsidRPr="00154F9E">
        <w:rPr>
          <w:rFonts w:cs="Calibri Light"/>
          <w:lang w:val="id-ID"/>
        </w:rPr>
        <w:t xml:space="preserve">Kisah Para Rasul 11:1-18 mencatat perkembangan penting dalam perjalanan gereja mula-mula, yaitu peristiwa yang menandai penerimaan orang bukan Yahudi </w:t>
      </w:r>
      <w:r w:rsidRPr="00154F9E">
        <w:rPr>
          <w:rFonts w:cs="Calibri Light"/>
          <w:i/>
          <w:iCs/>
          <w:lang w:val="id-ID"/>
        </w:rPr>
        <w:t>(gentiles)</w:t>
      </w:r>
      <w:r w:rsidRPr="00154F9E">
        <w:rPr>
          <w:rFonts w:cs="Calibri Light"/>
          <w:lang w:val="id-ID"/>
        </w:rPr>
        <w:t xml:space="preserve"> ke dalam komunitas Kristen. Dalam pasal ini, kita melihat bagaimana Petrus membela keputusan yang telah diambilnya untuk memberitakan Injil kepada orang-orang non-Yahudi dan mengapa itu merupakan langkah yang sah menurut kehendak Allah. </w:t>
      </w:r>
    </w:p>
    <w:p w14:paraId="4087FD44" w14:textId="77777777" w:rsidR="00252D59" w:rsidRPr="00154F9E" w:rsidRDefault="00252D59" w:rsidP="00252D59">
      <w:pPr>
        <w:ind w:firstLine="567"/>
        <w:jc w:val="both"/>
        <w:rPr>
          <w:rFonts w:cs="Calibri Light"/>
          <w:lang w:val="id-ID"/>
        </w:rPr>
      </w:pPr>
      <w:r w:rsidRPr="00154F9E">
        <w:rPr>
          <w:rFonts w:cs="Calibri Light"/>
          <w:lang w:val="id-ID"/>
        </w:rPr>
        <w:t>Ayat pertama hingga ketiga mencatat bahwa setelah Petrus kembali ke Yerusalem, beberapa rasul dan saudara-saudara di sana mengkritik tindakan Petrus yang makan bersama orang-orang non-Yahudi (Kisah Para Rasul 10). Mereka mempertanyakan mengapa Petrus melanggar tradisi Yahudi dengan bergaul dan makan bersama orang yang dianggap tidak tahir menurut hukum Taurat. Kritikan ini mencerminkan ketegangan yang terjadi di kalangan umat Kristen yang masih memiliki pemahaman tradisional tentang apa yang dianggap bersih dan tidak bersih menurut hukum Yahudi.</w:t>
      </w:r>
    </w:p>
    <w:p w14:paraId="3C0BFAE3" w14:textId="77777777" w:rsidR="00252D59" w:rsidRPr="00154F9E" w:rsidRDefault="00252D59" w:rsidP="00252D59">
      <w:pPr>
        <w:ind w:firstLine="567"/>
        <w:jc w:val="both"/>
        <w:rPr>
          <w:rFonts w:cs="Calibri Light"/>
          <w:lang w:val="id-ID"/>
        </w:rPr>
      </w:pPr>
      <w:r w:rsidRPr="00154F9E">
        <w:rPr>
          <w:rFonts w:cs="Calibri Light"/>
          <w:lang w:val="id-ID"/>
        </w:rPr>
        <w:t xml:space="preserve">Petrus kemudian menjelaskan kepada mereka apa yang telah terjadi di Kaisarea. Ia menceritakan penglihatannya di mana ia melihat sebuah kain yang turun dari langit berisi berbagai jenis binatang yang dianggap tidak tahir menurut hukum Taurat. Dalam penglihatan itu, suara dari surga mengatakan kepadanya, </w:t>
      </w:r>
      <w:r w:rsidRPr="00154F9E">
        <w:rPr>
          <w:rFonts w:cs="Calibri Light"/>
          <w:lang w:val="id-ID"/>
        </w:rPr>
        <w:lastRenderedPageBreak/>
        <w:t>"Sembelihlah dan makanlah." Petrus menanggapi suara itu dengan mengatakan bahwa ia tidak pernah makan sesuatu yang dianggap tidak tahir. Namun, suara itu menjawab bahwa apa yang Allah telah menyucikan, tidak boleh dianggap tidak tahir.</w:t>
      </w:r>
    </w:p>
    <w:p w14:paraId="32A4A07F" w14:textId="77777777" w:rsidR="00252D59" w:rsidRPr="00154F9E" w:rsidRDefault="00252D59" w:rsidP="00252D59">
      <w:pPr>
        <w:ind w:firstLine="567"/>
        <w:jc w:val="both"/>
        <w:rPr>
          <w:rFonts w:cs="Calibri Light"/>
          <w:lang w:val="id-ID"/>
        </w:rPr>
      </w:pPr>
      <w:r w:rsidRPr="00154F9E">
        <w:rPr>
          <w:rFonts w:cs="Calibri Light"/>
          <w:lang w:val="id-ID"/>
        </w:rPr>
        <w:t>Setelah penglihatan itu, ada orang yang datang dari rumah Kornelius, seorang perwira Romawi yang saleh. Petrus diperintahkan untuk pergi ke rumah Kornelius dan memberitakan Injil kepadanya. Ketika Petrus berbicara tentang Yesus kepada Kornelius dan keluarganya, Roh Kudus turun atas mereka, mirip dengan yang terjadi pada hari Pentakosta. Kejadian ini menunjukkan bahwa Allah tidak membedakan antara orang Yahudi dan non-Yahudi dalam menerima Roh Kudus, yang menandakan bahwa mereka juga layak untuk dibaptis.</w:t>
      </w:r>
    </w:p>
    <w:p w14:paraId="70ADED4B" w14:textId="77777777" w:rsidR="00252D59" w:rsidRPr="00154F9E" w:rsidRDefault="00252D59" w:rsidP="00252D59">
      <w:pPr>
        <w:ind w:firstLine="567"/>
        <w:jc w:val="both"/>
        <w:rPr>
          <w:rFonts w:cs="Calibri Light"/>
          <w:lang w:val="id-ID"/>
        </w:rPr>
      </w:pPr>
      <w:r w:rsidRPr="00154F9E">
        <w:rPr>
          <w:rFonts w:cs="Calibri Light"/>
          <w:lang w:val="id-ID"/>
        </w:rPr>
        <w:t>Petrus kemudian menyimpulkan bahwa jika Allah telah memberikan Roh Kudus kepada orang-orang non-Yahudi yang percaya kepada Yesus, maka tidak ada alasan untuk menghalangi mereka untuk dibaptis. Ia membela tindakannya dengan alasan bahwa ia tidak dapat menentang apa yang telah Allah tentukan.</w:t>
      </w:r>
    </w:p>
    <w:p w14:paraId="5B75492F" w14:textId="77777777" w:rsidR="00252D59" w:rsidRPr="00154F9E" w:rsidRDefault="00252D59" w:rsidP="00252D59">
      <w:pPr>
        <w:ind w:firstLine="567"/>
        <w:jc w:val="both"/>
        <w:rPr>
          <w:rFonts w:cs="Calibri Light"/>
          <w:lang w:val="id-ID"/>
        </w:rPr>
      </w:pPr>
      <w:r w:rsidRPr="00154F9E">
        <w:rPr>
          <w:rFonts w:cs="Calibri Light"/>
          <w:lang w:val="id-ID"/>
        </w:rPr>
        <w:t>Setelah mendengar penjelasan Petrus, mereka yang sebelumnya mengkritiknya akhirnya diam dan menerima penjelasan itu. Mereka memuliakan Allah, berkata, "Jadi, Allah telah memberikan pertobatan kepada bangsa-bangsa lain juga, supaya mereka hidup." Reaksi ini menunjukkan perubahan dalam pemahaman mereka tentang bagaimana Injil seharusnya diterima dan dipraktikkan, bahwa keselamatan melalui Yesus bukan hanya untuk orang Yahudi, tetapi juga untuk bangsa-bangsa lain.</w:t>
      </w:r>
    </w:p>
    <w:p w14:paraId="45EBDD43" w14:textId="77777777" w:rsidR="00252D59" w:rsidRPr="00154F9E" w:rsidRDefault="00252D59" w:rsidP="00252D59">
      <w:pPr>
        <w:ind w:firstLine="567"/>
        <w:jc w:val="both"/>
        <w:rPr>
          <w:rFonts w:cs="Calibri Light"/>
          <w:lang w:val="id-ID"/>
        </w:rPr>
      </w:pPr>
      <w:r w:rsidRPr="00154F9E">
        <w:rPr>
          <w:rFonts w:cs="Calibri Light"/>
          <w:lang w:val="id-ID"/>
        </w:rPr>
        <w:t>Dari Kisah Para Rasul 11:1-18 setidaknya kita belajar 4 hal penting. Pertama, adanya kesetaraan di hadapan Allah. Kisah ini menegaskan bahwa keselamatan yang ditawarkan oleh Allah melalui Yesus Kristus terbuka untuk semua orang, baik Yahudi maupun non-Yahudi. Tidak ada pembatasan berdasarkan latar belakang etnis atau kebudayaan. Allah tidak memandang perbedaan dan menerima semua orang yang datang kepada-Nya dengan iman.</w:t>
      </w:r>
    </w:p>
    <w:p w14:paraId="049423BE" w14:textId="77777777" w:rsidR="00252D59" w:rsidRPr="00154F9E" w:rsidRDefault="00252D59" w:rsidP="00252D59">
      <w:pPr>
        <w:ind w:firstLine="567"/>
        <w:jc w:val="both"/>
        <w:rPr>
          <w:rFonts w:cs="Calibri Light"/>
          <w:lang w:val="id-ID"/>
        </w:rPr>
      </w:pPr>
      <w:r w:rsidRPr="00154F9E">
        <w:rPr>
          <w:rFonts w:cs="Calibri Light"/>
          <w:lang w:val="id-ID"/>
        </w:rPr>
        <w:t xml:space="preserve">Kedua, karya Roh Kudus yang tidak terbatas.  Kejadian di rumah Kornelius menunjukkan bahwa Roh Kudus tidak terbatas pada kelompok tertentu saja. Roh Kudus bekerja tanpa memandang latar belakang ras atau status sosial, yang menegaskan </w:t>
      </w:r>
      <w:r w:rsidRPr="00154F9E">
        <w:rPr>
          <w:rFonts w:cs="Calibri Light"/>
          <w:lang w:val="id-ID"/>
        </w:rPr>
        <w:lastRenderedPageBreak/>
        <w:t>bahwa kekristenan adalah agama yang universal, untuk semua bangsa.</w:t>
      </w:r>
    </w:p>
    <w:p w14:paraId="422BDFAE" w14:textId="77777777" w:rsidR="00252D59" w:rsidRPr="00154F9E" w:rsidRDefault="00252D59" w:rsidP="00252D59">
      <w:pPr>
        <w:ind w:firstLine="567"/>
        <w:jc w:val="both"/>
        <w:rPr>
          <w:rFonts w:cs="Calibri Light"/>
          <w:lang w:val="id-ID"/>
        </w:rPr>
      </w:pPr>
      <w:r w:rsidRPr="00154F9E">
        <w:rPr>
          <w:rFonts w:cs="Calibri Light"/>
          <w:lang w:val="id-ID"/>
        </w:rPr>
        <w:t xml:space="preserve">Ketiga, pentingnya Taat kepada Wahyu Allah. Petrus mencontohkan ketaatan kepada wahyu Allah, meskipun itu berbeda dengan pemahaman tradisionalnya. Ia tidak menghalangi orang-orang non-Yahudi untuk menerima Injil, karena ia tahu bahwa Allah telah membuka jalan bagi mereka. </w:t>
      </w:r>
    </w:p>
    <w:p w14:paraId="2830DDC5" w14:textId="77777777" w:rsidR="00252D59" w:rsidRPr="00154F9E" w:rsidRDefault="00252D59" w:rsidP="00252D59">
      <w:pPr>
        <w:ind w:firstLine="567"/>
        <w:jc w:val="both"/>
        <w:rPr>
          <w:rFonts w:cs="Calibri Light"/>
          <w:lang w:val="id-ID"/>
        </w:rPr>
      </w:pPr>
      <w:r w:rsidRPr="00154F9E">
        <w:rPr>
          <w:rFonts w:cs="Calibri Light"/>
          <w:lang w:val="id-ID"/>
        </w:rPr>
        <w:t>Keempat, pertobatan dan kehidupan baru. Allah memberikan kesempatan bagi bangsa-bangsa lain untuk bertobat dan menerima hidup baru dalam Yesus Kristus. Ini mengingatkan kita bahwa pertobatan bukan hanya soal penyesalan atas dosa, tetapi juga sebuah langkah untuk menerima hidup baru yang diberikan oleh Allah.</w:t>
      </w:r>
    </w:p>
    <w:p w14:paraId="75B893F2" w14:textId="77777777" w:rsidR="00252D59" w:rsidRPr="00154F9E" w:rsidRDefault="00252D59" w:rsidP="00252D59">
      <w:pPr>
        <w:rPr>
          <w:rFonts w:cs="Calibri Light"/>
          <w:lang w:val="id-ID"/>
        </w:rPr>
      </w:pPr>
    </w:p>
    <w:p w14:paraId="4510B2C2" w14:textId="77777777" w:rsidR="00252D59" w:rsidRPr="00154F9E" w:rsidRDefault="00252D59" w:rsidP="00252D59">
      <w:pPr>
        <w:ind w:firstLine="567"/>
        <w:rPr>
          <w:lang w:val="id-ID" w:eastAsia="id-ID" w:bidi="he-IL"/>
        </w:rPr>
      </w:pPr>
    </w:p>
    <w:p w14:paraId="2CA6A275" w14:textId="77777777" w:rsidR="00252D59" w:rsidRPr="00154F9E" w:rsidRDefault="00252D59" w:rsidP="00252D59">
      <w:pPr>
        <w:rPr>
          <w:b/>
          <w:lang w:val="id-ID" w:eastAsia="id-ID" w:bidi="he-IL"/>
        </w:rPr>
      </w:pPr>
      <w:r w:rsidRPr="00154F9E">
        <w:rPr>
          <w:b/>
          <w:lang w:val="id-ID" w:eastAsia="id-ID" w:bidi="he-IL"/>
        </w:rPr>
        <w:t>Pendalaman Materi:</w:t>
      </w:r>
    </w:p>
    <w:p w14:paraId="0FB31E26" w14:textId="77777777" w:rsidR="00252D59" w:rsidRPr="00154F9E" w:rsidRDefault="00252D59" w:rsidP="00252D59">
      <w:pPr>
        <w:pStyle w:val="DaftarParagraf"/>
        <w:widowControl/>
        <w:numPr>
          <w:ilvl w:val="0"/>
          <w:numId w:val="167"/>
        </w:numPr>
        <w:autoSpaceDE/>
        <w:autoSpaceDN/>
        <w:ind w:left="284" w:hanging="284"/>
        <w:contextualSpacing/>
        <w:rPr>
          <w:lang w:val="id-ID" w:eastAsia="id-ID" w:bidi="he-IL"/>
        </w:rPr>
      </w:pPr>
      <w:r w:rsidRPr="00154F9E">
        <w:rPr>
          <w:lang w:val="id-ID" w:eastAsia="id-ID" w:bidi="he-IL"/>
        </w:rPr>
        <w:t>Sadar akan adanya diskriminasi. Peserta pendalaman alkitab diajak untuk memahami apa itu diskriminasi, sehingga memiliki kesepakatan pemahaman tentang diskriminasi. Galilah pemahaman tentang diskriminasi dari berbagai kategorial usia peserta pendalaman alkitab.</w:t>
      </w:r>
    </w:p>
    <w:p w14:paraId="659861C2" w14:textId="77777777" w:rsidR="00252D59" w:rsidRPr="00154F9E" w:rsidRDefault="00252D59" w:rsidP="00252D59">
      <w:pPr>
        <w:pStyle w:val="DaftarParagraf"/>
        <w:widowControl/>
        <w:numPr>
          <w:ilvl w:val="0"/>
          <w:numId w:val="167"/>
        </w:numPr>
        <w:autoSpaceDE/>
        <w:autoSpaceDN/>
        <w:ind w:left="284" w:hanging="284"/>
        <w:contextualSpacing/>
        <w:rPr>
          <w:lang w:val="id-ID" w:eastAsia="id-ID" w:bidi="he-IL"/>
        </w:rPr>
      </w:pPr>
      <w:r w:rsidRPr="00154F9E">
        <w:rPr>
          <w:lang w:val="id-ID" w:eastAsia="id-ID" w:bidi="he-IL"/>
        </w:rPr>
        <w:t xml:space="preserve">Diskriminasi mewarnai kehidupan sehari-hari baik dalam dunia anak-anak, remaja-pemuda, dewasa, dan lansia. Ajak peserta pendalaman alkitab untuk menyadari hal ini dengan menyebutkan faktor-faktor penyebab diskriminasi. </w:t>
      </w:r>
    </w:p>
    <w:p w14:paraId="21EB3408" w14:textId="77777777" w:rsidR="00252D59" w:rsidRPr="00154F9E" w:rsidRDefault="00252D59" w:rsidP="00252D59">
      <w:pPr>
        <w:pStyle w:val="DaftarParagraf"/>
        <w:widowControl/>
        <w:numPr>
          <w:ilvl w:val="0"/>
          <w:numId w:val="167"/>
        </w:numPr>
        <w:autoSpaceDE/>
        <w:autoSpaceDN/>
        <w:ind w:left="284" w:hanging="284"/>
        <w:contextualSpacing/>
        <w:rPr>
          <w:lang w:val="id-ID" w:eastAsia="id-ID" w:bidi="he-IL"/>
        </w:rPr>
      </w:pPr>
      <w:r w:rsidRPr="00154F9E">
        <w:rPr>
          <w:lang w:val="id-ID" w:eastAsia="id-ID" w:bidi="he-IL"/>
        </w:rPr>
        <w:t>Orang-orang Kristen menjadi pelaku dan korban diskriminasi. Peserta pendalaman alkitab diminta menceritakan pengalaman menjadi pelaku maupun korban diskriminasi (jika ada).</w:t>
      </w:r>
    </w:p>
    <w:p w14:paraId="5737E79A" w14:textId="77777777" w:rsidR="00252D59" w:rsidRPr="00154F9E" w:rsidRDefault="00252D59" w:rsidP="00252D59">
      <w:pPr>
        <w:pStyle w:val="DaftarParagraf"/>
        <w:widowControl/>
        <w:numPr>
          <w:ilvl w:val="0"/>
          <w:numId w:val="167"/>
        </w:numPr>
        <w:autoSpaceDE/>
        <w:autoSpaceDN/>
        <w:ind w:left="284" w:hanging="284"/>
        <w:contextualSpacing/>
        <w:rPr>
          <w:lang w:val="id-ID" w:eastAsia="id-ID" w:bidi="he-IL"/>
        </w:rPr>
      </w:pPr>
      <w:r w:rsidRPr="00154F9E">
        <w:rPr>
          <w:lang w:val="id-ID" w:eastAsia="id-ID" w:bidi="he-IL"/>
        </w:rPr>
        <w:t>Bagaimana sikap yang benar terhadap diskriminasi? Peserta pendalaman Alkitab diajak untuk melihat pengalaman Petrus sebagai pelaku diskriminasi yang bertobat menjadi anti diskriminasi.</w:t>
      </w:r>
    </w:p>
    <w:p w14:paraId="16BCF0D7" w14:textId="77777777" w:rsidR="00252D59" w:rsidRPr="00154F9E" w:rsidRDefault="00252D59" w:rsidP="00252D59">
      <w:pPr>
        <w:pStyle w:val="DaftarParagraf"/>
        <w:adjustRightInd w:val="0"/>
        <w:ind w:left="0"/>
        <w:jc w:val="left"/>
        <w:rPr>
          <w:rFonts w:eastAsia="Times New Roman" w:cs="Calibri"/>
          <w:lang w:val="id-ID" w:eastAsia="de-DE"/>
        </w:rPr>
      </w:pPr>
    </w:p>
    <w:p w14:paraId="69701F2D" w14:textId="77777777" w:rsidR="00252D59" w:rsidRPr="00154F9E" w:rsidRDefault="00252D59" w:rsidP="00252D59">
      <w:pPr>
        <w:pStyle w:val="DaftarParagraf"/>
        <w:adjustRightInd w:val="0"/>
        <w:ind w:left="0"/>
        <w:jc w:val="left"/>
        <w:rPr>
          <w:rFonts w:eastAsia="Times New Roman" w:cs="Calibri"/>
          <w:lang w:val="id-ID" w:eastAsia="de-DE"/>
        </w:rPr>
      </w:pPr>
    </w:p>
    <w:p w14:paraId="0D68EE99" w14:textId="2F5E1651" w:rsidR="00252D59" w:rsidRPr="00154F9E" w:rsidRDefault="00040A9F" w:rsidP="00252D59">
      <w:pPr>
        <w:pStyle w:val="DaftarParagraf"/>
        <w:adjustRightInd w:val="0"/>
        <w:ind w:left="0"/>
        <w:jc w:val="right"/>
        <w:rPr>
          <w:rFonts w:eastAsia="Times New Roman" w:cs="Calibri"/>
          <w:lang w:val="id-ID" w:eastAsia="de-DE"/>
        </w:rPr>
      </w:pPr>
      <w:r>
        <w:rPr>
          <w:rFonts w:eastAsia="Times New Roman" w:cs="Calibri"/>
          <w:lang w:val="id-ID" w:eastAsia="de-DE"/>
        </w:rPr>
        <w:t>(ap)</w:t>
      </w:r>
    </w:p>
    <w:p w14:paraId="3ADDC97E" w14:textId="2DEBA352" w:rsidR="00D753FA" w:rsidRPr="00813992" w:rsidRDefault="00D753FA">
      <w:pPr>
        <w:rPr>
          <w:lang w:val="id-ID"/>
        </w:rPr>
      </w:pPr>
      <w:r w:rsidRPr="00813992">
        <w:rPr>
          <w:lang w:val="id-ID"/>
        </w:rPr>
        <w:br w:type="page"/>
      </w:r>
    </w:p>
    <w:p w14:paraId="4A867D98" w14:textId="77777777" w:rsidR="00D753FA" w:rsidRPr="00813992" w:rsidRDefault="00D753FA">
      <w:pPr>
        <w:rPr>
          <w:lang w:val="id-ID"/>
        </w:rPr>
        <w:sectPr w:rsidR="00D753FA" w:rsidRPr="00813992" w:rsidSect="00F303B8">
          <w:headerReference w:type="even" r:id="rId65"/>
          <w:headerReference w:type="default" r:id="rId66"/>
          <w:footerReference w:type="even" r:id="rId67"/>
          <w:footerReference w:type="default" r:id="rId68"/>
          <w:pgSz w:w="8420" w:h="11907"/>
          <w:pgMar w:top="1338" w:right="958" w:bottom="919" w:left="981" w:header="714" w:footer="731" w:gutter="0"/>
          <w:pgNumType w:start="317"/>
          <w:cols w:space="720"/>
        </w:sectPr>
      </w:pPr>
    </w:p>
    <w:p w14:paraId="59D1659F" w14:textId="51318547" w:rsidR="00D753FA" w:rsidRPr="00813992" w:rsidRDefault="00106B4D">
      <w:pPr>
        <w:rPr>
          <w:lang w:val="id-ID"/>
        </w:rPr>
      </w:pPr>
      <w:r w:rsidRPr="00813992">
        <w:rPr>
          <w:noProof/>
          <w:lang w:val="id-ID"/>
        </w:rPr>
        <w:lastRenderedPageBreak/>
        <mc:AlternateContent>
          <mc:Choice Requires="wps">
            <w:drawing>
              <wp:anchor distT="0" distB="0" distL="114300" distR="114300" simplePos="0" relativeHeight="251850240" behindDoc="0" locked="0" layoutInCell="1" allowOverlap="1" wp14:anchorId="73D2D825" wp14:editId="1662F209">
                <wp:simplePos x="0" y="0"/>
                <wp:positionH relativeFrom="margin">
                  <wp:posOffset>0</wp:posOffset>
                </wp:positionH>
                <wp:positionV relativeFrom="paragraph">
                  <wp:posOffset>2158365</wp:posOffset>
                </wp:positionV>
                <wp:extent cx="3965901" cy="1209675"/>
                <wp:effectExtent l="0" t="0" r="0" b="0"/>
                <wp:wrapNone/>
                <wp:docPr id="2011884699" name="Text Box 171"/>
                <wp:cNvGraphicFramePr/>
                <a:graphic xmlns:a="http://schemas.openxmlformats.org/drawingml/2006/main">
                  <a:graphicData uri="http://schemas.microsoft.com/office/word/2010/wordprocessingShape">
                    <wps:wsp>
                      <wps:cNvSpPr txBox="1"/>
                      <wps:spPr>
                        <a:xfrm>
                          <a:off x="0" y="0"/>
                          <a:ext cx="3965901" cy="1209675"/>
                        </a:xfrm>
                        <a:prstGeom prst="rect">
                          <a:avLst/>
                        </a:prstGeom>
                        <a:noFill/>
                        <a:ln w="6350">
                          <a:noFill/>
                        </a:ln>
                      </wps:spPr>
                      <wps:txbx>
                        <w:txbxContent>
                          <w:p w14:paraId="5706487B" w14:textId="77777777" w:rsidR="00106B4D" w:rsidRPr="008B1E44" w:rsidRDefault="00106B4D" w:rsidP="00106B4D">
                            <w:pPr>
                              <w:jc w:val="center"/>
                              <w:rPr>
                                <w:rFonts w:ascii="Cambria" w:hAnsi="Cambria"/>
                                <w:b/>
                                <w:sz w:val="32"/>
                              </w:rPr>
                            </w:pPr>
                            <w:r w:rsidRPr="008B1E44">
                              <w:rPr>
                                <w:rFonts w:ascii="Cambria" w:hAnsi="Cambria"/>
                                <w:b/>
                                <w:sz w:val="32"/>
                              </w:rPr>
                              <w:t xml:space="preserve">“BAHAN </w:t>
                            </w:r>
                            <w:r>
                              <w:rPr>
                                <w:rFonts w:ascii="Cambria" w:hAnsi="Cambria"/>
                                <w:b/>
                                <w:sz w:val="32"/>
                              </w:rPr>
                              <w:t>PERSEKUTUAN DOA</w:t>
                            </w:r>
                            <w:r w:rsidRPr="008B1E44">
                              <w:rPr>
                                <w:rFonts w:ascii="Cambria" w:hAnsi="Cambria"/>
                                <w:b/>
                                <w:sz w:val="32"/>
                              </w:rPr>
                              <w:t>”</w:t>
                            </w:r>
                          </w:p>
                          <w:p w14:paraId="2717892D" w14:textId="77777777" w:rsidR="00106B4D" w:rsidRPr="008B1E44" w:rsidRDefault="00106B4D" w:rsidP="00106B4D">
                            <w:pPr>
                              <w:jc w:val="center"/>
                              <w:rPr>
                                <w:rFonts w:ascii="Cambria" w:hAnsi="Cambria"/>
                                <w:b/>
                                <w:sz w:val="24"/>
                              </w:rPr>
                            </w:pPr>
                            <w:r w:rsidRPr="008B1E44">
                              <w:rPr>
                                <w:rFonts w:ascii="Cambria" w:hAnsi="Cambria"/>
                                <w:b/>
                                <w:sz w:val="24"/>
                              </w:rPr>
                              <w:t>Bahan yang tersaji dalam buku ini</w:t>
                            </w:r>
                          </w:p>
                          <w:p w14:paraId="4CF64BCE" w14:textId="77777777" w:rsidR="00106B4D" w:rsidRDefault="00106B4D" w:rsidP="00106B4D">
                            <w:pPr>
                              <w:jc w:val="center"/>
                              <w:rPr>
                                <w:rFonts w:ascii="Cambria" w:hAnsi="Cambria"/>
                                <w:b/>
                                <w:sz w:val="24"/>
                              </w:rPr>
                            </w:pPr>
                            <w:r w:rsidRPr="008B1E44">
                              <w:rPr>
                                <w:rFonts w:ascii="Cambria" w:hAnsi="Cambria"/>
                                <w:b/>
                                <w:sz w:val="24"/>
                              </w:rPr>
                              <w:t xml:space="preserve">dapat diolah disesuaikan dengan </w:t>
                            </w:r>
                          </w:p>
                          <w:p w14:paraId="1FC6EA1D" w14:textId="77777777" w:rsidR="00106B4D" w:rsidRPr="008B1E44" w:rsidRDefault="00106B4D" w:rsidP="00106B4D">
                            <w:pPr>
                              <w:jc w:val="center"/>
                              <w:rPr>
                                <w:rFonts w:ascii="Cambria" w:hAnsi="Cambria"/>
                                <w:b/>
                                <w:sz w:val="24"/>
                              </w:rPr>
                            </w:pPr>
                            <w:r w:rsidRPr="008B1E44">
                              <w:rPr>
                                <w:rFonts w:ascii="Cambria" w:hAnsi="Cambria"/>
                                <w:b/>
                                <w:sz w:val="24"/>
                              </w:rPr>
                              <w:t>kondisi dan kebutuhan gereja</w:t>
                            </w:r>
                          </w:p>
                          <w:p w14:paraId="2D1030EE" w14:textId="77777777" w:rsidR="00106B4D" w:rsidRPr="008B1E44" w:rsidRDefault="00106B4D" w:rsidP="00106B4D">
                            <w:pPr>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3D2D825" id="_x0000_s1137" type="#_x0000_t202" style="position:absolute;margin-left:0;margin-top:169.95pt;width:312.3pt;height:95.25pt;z-index:251850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" filled="f" stroked="f" strokeweight=".5pt">
                <v:textbox>
                  <w:txbxContent>
                    <w:p w14:paraId="5706487B" w14:textId="77777777" w:rsidR="00106B4D" w:rsidRPr="008B1E44" w:rsidRDefault="00106B4D" w:rsidP="00106B4D">
                      <w:pPr>
                        <w:jc w:val="center"/>
                        <w:rPr>
                          <w:rFonts w:ascii="Cambria" w:hAnsi="Cambria"/>
                          <w:b/>
                          <w:sz w:val="32"/>
                        </w:rPr>
                      </w:pPr>
                      <w:r w:rsidRPr="008B1E44">
                        <w:rPr>
                          <w:rFonts w:ascii="Cambria" w:hAnsi="Cambria"/>
                          <w:b/>
                          <w:sz w:val="32"/>
                        </w:rPr>
                        <w:t xml:space="preserve">“BAHAN </w:t>
                      </w:r>
                      <w:r>
                        <w:rPr>
                          <w:rFonts w:ascii="Cambria" w:hAnsi="Cambria"/>
                          <w:b/>
                          <w:sz w:val="32"/>
                        </w:rPr>
                        <w:t>PERSEKUTUAN DOA</w:t>
                      </w:r>
                      <w:r w:rsidRPr="008B1E44">
                        <w:rPr>
                          <w:rFonts w:ascii="Cambria" w:hAnsi="Cambria"/>
                          <w:b/>
                          <w:sz w:val="32"/>
                        </w:rPr>
                        <w:t>”</w:t>
                      </w:r>
                    </w:p>
                    <w:p w14:paraId="2717892D" w14:textId="77777777" w:rsidR="00106B4D" w:rsidRPr="008B1E44" w:rsidRDefault="00106B4D" w:rsidP="00106B4D">
                      <w:pPr>
                        <w:jc w:val="center"/>
                        <w:rPr>
                          <w:rFonts w:ascii="Cambria" w:hAnsi="Cambria"/>
                          <w:b/>
                          <w:sz w:val="24"/>
                        </w:rPr>
                      </w:pPr>
                      <w:r w:rsidRPr="008B1E44">
                        <w:rPr>
                          <w:rFonts w:ascii="Cambria" w:hAnsi="Cambria"/>
                          <w:b/>
                          <w:sz w:val="24"/>
                        </w:rPr>
                        <w:t>Bahan yang tersaji dalam buku ini</w:t>
                      </w:r>
                    </w:p>
                    <w:p w14:paraId="4CF64BCE" w14:textId="77777777" w:rsidR="00106B4D" w:rsidRDefault="00106B4D" w:rsidP="00106B4D">
                      <w:pPr>
                        <w:jc w:val="center"/>
                        <w:rPr>
                          <w:rFonts w:ascii="Cambria" w:hAnsi="Cambria"/>
                          <w:b/>
                          <w:sz w:val="24"/>
                        </w:rPr>
                      </w:pPr>
                      <w:r w:rsidRPr="008B1E44">
                        <w:rPr>
                          <w:rFonts w:ascii="Cambria" w:hAnsi="Cambria"/>
                          <w:b/>
                          <w:sz w:val="24"/>
                        </w:rPr>
                        <w:t xml:space="preserve">dapat diolah disesuaikan dengan </w:t>
                      </w:r>
                    </w:p>
                    <w:p w14:paraId="1FC6EA1D" w14:textId="77777777" w:rsidR="00106B4D" w:rsidRPr="008B1E44" w:rsidRDefault="00106B4D" w:rsidP="00106B4D">
                      <w:pPr>
                        <w:jc w:val="center"/>
                        <w:rPr>
                          <w:rFonts w:ascii="Cambria" w:hAnsi="Cambria"/>
                          <w:b/>
                          <w:sz w:val="24"/>
                        </w:rPr>
                      </w:pPr>
                      <w:r w:rsidRPr="008B1E44">
                        <w:rPr>
                          <w:rFonts w:ascii="Cambria" w:hAnsi="Cambria"/>
                          <w:b/>
                          <w:sz w:val="24"/>
                        </w:rPr>
                        <w:t>kondisi dan kebutuhan gereja</w:t>
                      </w:r>
                    </w:p>
                    <w:p w14:paraId="2D1030EE" w14:textId="77777777" w:rsidR="00106B4D" w:rsidRPr="008B1E44" w:rsidRDefault="00106B4D" w:rsidP="00106B4D">
                      <w:pPr>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sidR="00D753FA" w:rsidRPr="00813992">
        <w:rPr>
          <w:lang w:val="id-ID"/>
        </w:rPr>
        <w:br w:type="page"/>
      </w:r>
    </w:p>
    <w:p w14:paraId="6365915D" w14:textId="048800C0" w:rsidR="00D753FA" w:rsidRPr="00813992" w:rsidRDefault="00D753FA">
      <w:pPr>
        <w:rPr>
          <w:lang w:val="id-ID"/>
        </w:rPr>
      </w:pPr>
      <w:r w:rsidRPr="00813992">
        <w:rPr>
          <w:lang w:val="id-ID"/>
        </w:rPr>
        <w:lastRenderedPageBreak/>
        <w:br w:type="page"/>
      </w:r>
    </w:p>
    <w:p w14:paraId="500CC9D8" w14:textId="77777777" w:rsidR="00D753FA" w:rsidRPr="00813992" w:rsidRDefault="00D753FA">
      <w:pPr>
        <w:rPr>
          <w:lang w:val="id-ID"/>
        </w:rPr>
        <w:sectPr w:rsidR="00D753FA" w:rsidRPr="00813992" w:rsidSect="008431C3">
          <w:headerReference w:type="even" r:id="rId69"/>
          <w:headerReference w:type="default" r:id="rId70"/>
          <w:footerReference w:type="even" r:id="rId71"/>
          <w:footerReference w:type="default" r:id="rId72"/>
          <w:pgSz w:w="8420" w:h="11907"/>
          <w:pgMar w:top="1338" w:right="958" w:bottom="919" w:left="981" w:header="714" w:footer="731" w:gutter="0"/>
          <w:pgNumType w:start="261"/>
          <w:cols w:space="720"/>
        </w:sectPr>
      </w:pPr>
    </w:p>
    <w:p w14:paraId="49C2C94E" w14:textId="77777777" w:rsidR="00D753FA" w:rsidRPr="00813992" w:rsidRDefault="00D753FA" w:rsidP="00D753FA">
      <w:pPr>
        <w:rPr>
          <w:lang w:val="id-ID"/>
        </w:rPr>
      </w:pPr>
      <w:r w:rsidRPr="00813992">
        <w:rPr>
          <w:noProof/>
          <w:lang w:val="id-ID"/>
        </w:rPr>
        <w:lastRenderedPageBreak/>
        <mc:AlternateContent>
          <mc:Choice Requires="wps">
            <w:drawing>
              <wp:anchor distT="45720" distB="45720" distL="114300" distR="114300" simplePos="0" relativeHeight="251801088" behindDoc="0" locked="0" layoutInCell="1" hidden="0" allowOverlap="1" wp14:anchorId="50898280" wp14:editId="46604290">
                <wp:simplePos x="0" y="0"/>
                <wp:positionH relativeFrom="column">
                  <wp:posOffset>2336800</wp:posOffset>
                </wp:positionH>
                <wp:positionV relativeFrom="paragraph">
                  <wp:posOffset>7621</wp:posOffset>
                </wp:positionV>
                <wp:extent cx="1760220" cy="1069975"/>
                <wp:effectExtent l="0" t="0" r="0" b="0"/>
                <wp:wrapSquare wrapText="bothSides" distT="45720" distB="45720" distL="114300" distR="114300"/>
                <wp:docPr id="1026700064" name="Persegi Panjang 1026700064"/>
                <wp:cNvGraphicFramePr/>
                <a:graphic xmlns:a="http://schemas.openxmlformats.org/drawingml/2006/main">
                  <a:graphicData uri="http://schemas.microsoft.com/office/word/2010/wordprocessingShape">
                    <wps:wsp>
                      <wps:cNvSpPr/>
                      <wps:spPr>
                        <a:xfrm>
                          <a:off x="4470653" y="3249775"/>
                          <a:ext cx="1750695" cy="1060450"/>
                        </a:xfrm>
                        <a:prstGeom prst="rect">
                          <a:avLst/>
                        </a:prstGeom>
                        <a:solidFill>
                          <a:srgbClr val="FFFFFF"/>
                        </a:solidFill>
                        <a:ln>
                          <a:noFill/>
                        </a:ln>
                      </wps:spPr>
                      <wps:txbx>
                        <w:txbxContent>
                          <w:p w14:paraId="7A32176D" w14:textId="77777777" w:rsidR="00D753FA" w:rsidRPr="00D753FA" w:rsidRDefault="00D753FA" w:rsidP="00D753FA">
                            <w:pPr>
                              <w:jc w:val="center"/>
                              <w:textDirection w:val="btLr"/>
                              <w:rPr>
                                <w:rFonts w:ascii="Cooper Black" w:hAnsi="Cooper Black"/>
                              </w:rPr>
                            </w:pPr>
                            <w:r w:rsidRPr="00D753FA">
                              <w:rPr>
                                <w:rFonts w:ascii="Cooper Black" w:eastAsia="Corben" w:hAnsi="Cooper Black" w:cs="Corben"/>
                                <w:color w:val="000000"/>
                                <w:sz w:val="28"/>
                              </w:rPr>
                              <w:t>Godaan</w:t>
                            </w:r>
                          </w:p>
                          <w:p w14:paraId="6EB9B1EC" w14:textId="77777777" w:rsidR="00D753FA" w:rsidRPr="00D753FA" w:rsidRDefault="00D753FA" w:rsidP="00D753FA">
                            <w:pPr>
                              <w:jc w:val="center"/>
                              <w:textDirection w:val="btLr"/>
                              <w:rPr>
                                <w:rFonts w:ascii="Cooper Black" w:hAnsi="Cooper Black"/>
                              </w:rPr>
                            </w:pPr>
                            <w:r w:rsidRPr="00D753FA">
                              <w:rPr>
                                <w:rFonts w:ascii="Cooper Black" w:eastAsia="Corben" w:hAnsi="Cooper Black" w:cs="Corben"/>
                                <w:color w:val="000000"/>
                                <w:sz w:val="28"/>
                              </w:rPr>
                              <w:t>Multiple Choice</w:t>
                            </w:r>
                          </w:p>
                          <w:p w14:paraId="357418A0" w14:textId="77777777" w:rsidR="00D753FA" w:rsidRPr="00C76228" w:rsidRDefault="00D753FA" w:rsidP="00D753FA">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D40AB02" w14:textId="77777777" w:rsidR="00D753FA" w:rsidRDefault="00D753FA" w:rsidP="00D753FA">
                            <w:pPr>
                              <w:textDirection w:val="btLr"/>
                            </w:pPr>
                          </w:p>
                          <w:p w14:paraId="74ED3E4B" w14:textId="77777777" w:rsidR="00D753FA" w:rsidRDefault="00D753FA" w:rsidP="00D753FA">
                            <w:pPr>
                              <w:jc w:val="center"/>
                              <w:textDirection w:val="btLr"/>
                            </w:pPr>
                          </w:p>
                        </w:txbxContent>
                      </wps:txbx>
                      <wps:bodyPr spcFirstLastPara="1" wrap="square" lIns="91425" tIns="45700" rIns="91425" bIns="45700" anchor="t" anchorCtr="0">
                        <a:noAutofit/>
                      </wps:bodyPr>
                    </wps:wsp>
                  </a:graphicData>
                </a:graphic>
              </wp:anchor>
            </w:drawing>
          </mc:Choice>
          <mc:Fallback>
            <w:pict>
              <v:rect w14:anchorId="50898280" id="Persegi Panjang 1026700064" o:spid="_x0000_s1138" style="position:absolute;margin-left:184pt;margin-top:.6pt;width:138.6pt;height:84.25pt;z-index:2518010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" stroked="f">
                <v:textbox inset="2.53958mm,1.2694mm,2.53958mm,1.2694mm">
                  <w:txbxContent>
                    <w:p w14:paraId="7A32176D" w14:textId="77777777" w:rsidR="00D753FA" w:rsidRPr="00D753FA" w:rsidRDefault="00D753FA" w:rsidP="00D753FA">
                      <w:pPr>
                        <w:jc w:val="center"/>
                        <w:textDirection w:val="btLr"/>
                        <w:rPr>
                          <w:rFonts w:ascii="Cooper Black" w:hAnsi="Cooper Black"/>
                        </w:rPr>
                      </w:pPr>
                      <w:r w:rsidRPr="00D753FA">
                        <w:rPr>
                          <w:rFonts w:ascii="Cooper Black" w:eastAsia="Corben" w:hAnsi="Cooper Black" w:cs="Corben"/>
                          <w:color w:val="000000"/>
                          <w:sz w:val="28"/>
                        </w:rPr>
                        <w:t>Godaan</w:t>
                      </w:r>
                    </w:p>
                    <w:p w14:paraId="6EB9B1EC" w14:textId="77777777" w:rsidR="00D753FA" w:rsidRPr="00D753FA" w:rsidRDefault="00D753FA" w:rsidP="00D753FA">
                      <w:pPr>
                        <w:jc w:val="center"/>
                        <w:textDirection w:val="btLr"/>
                        <w:rPr>
                          <w:rFonts w:ascii="Cooper Black" w:hAnsi="Cooper Black"/>
                        </w:rPr>
                      </w:pPr>
                      <w:r w:rsidRPr="00D753FA">
                        <w:rPr>
                          <w:rFonts w:ascii="Cooper Black" w:eastAsia="Corben" w:hAnsi="Cooper Black" w:cs="Corben"/>
                          <w:color w:val="000000"/>
                          <w:sz w:val="28"/>
                        </w:rPr>
                        <w:t>Multiple Choice</w:t>
                      </w:r>
                    </w:p>
                    <w:p w14:paraId="357418A0" w14:textId="77777777" w:rsidR="00D753FA" w:rsidRPr="00C76228" w:rsidRDefault="00D753FA" w:rsidP="00D753FA">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D40AB02" w14:textId="77777777" w:rsidR="00D753FA" w:rsidRDefault="00D753FA" w:rsidP="00D753FA">
                      <w:pPr>
                        <w:textDirection w:val="btLr"/>
                      </w:pPr>
                    </w:p>
                    <w:p w14:paraId="74ED3E4B" w14:textId="77777777" w:rsidR="00D753FA" w:rsidRDefault="00D753FA" w:rsidP="00D753FA">
                      <w:pPr>
                        <w:jc w:val="center"/>
                        <w:textDirection w:val="btLr"/>
                      </w:pPr>
                    </w:p>
                  </w:txbxContent>
                </v:textbox>
                <w10:wrap type="square"/>
              </v:rect>
            </w:pict>
          </mc:Fallback>
        </mc:AlternateContent>
      </w:r>
      <w:r w:rsidRPr="00813992">
        <w:rPr>
          <w:noProof/>
          <w:lang w:val="id-ID"/>
        </w:rPr>
        <mc:AlternateContent>
          <mc:Choice Requires="wps">
            <w:drawing>
              <wp:anchor distT="0" distB="0" distL="114300" distR="114300" simplePos="0" relativeHeight="251802112" behindDoc="0" locked="0" layoutInCell="1" hidden="0" allowOverlap="1" wp14:anchorId="75E674E3" wp14:editId="251F1BDB">
                <wp:simplePos x="0" y="0"/>
                <wp:positionH relativeFrom="column">
                  <wp:posOffset>114300</wp:posOffset>
                </wp:positionH>
                <wp:positionV relativeFrom="paragraph">
                  <wp:posOffset>0</wp:posOffset>
                </wp:positionV>
                <wp:extent cx="2239010" cy="1184275"/>
                <wp:effectExtent l="0" t="0" r="8890" b="0"/>
                <wp:wrapSquare wrapText="bothSides" distT="0" distB="0" distL="114300" distR="114300"/>
                <wp:docPr id="39080220" name="Persegi Panjang 39080220"/>
                <wp:cNvGraphicFramePr/>
                <a:graphic xmlns:a="http://schemas.openxmlformats.org/drawingml/2006/main">
                  <a:graphicData uri="http://schemas.microsoft.com/office/word/2010/wordprocessingShape">
                    <wps:wsp>
                      <wps:cNvSpPr/>
                      <wps:spPr>
                        <a:xfrm>
                          <a:off x="4231258" y="3192625"/>
                          <a:ext cx="2229485" cy="1174750"/>
                        </a:xfrm>
                        <a:prstGeom prst="rect">
                          <a:avLst/>
                        </a:prstGeom>
                        <a:solidFill>
                          <a:schemeClr val="bg1">
                            <a:lumMod val="85000"/>
                          </a:schemeClr>
                        </a:solidFill>
                        <a:ln>
                          <a:noFill/>
                        </a:ln>
                      </wps:spPr>
                      <wps:txbx>
                        <w:txbxContent>
                          <w:p w14:paraId="43FD1967" w14:textId="77777777" w:rsidR="00D753FA" w:rsidRDefault="00D753FA" w:rsidP="00D753FA">
                            <w:pPr>
                              <w:textDirection w:val="btLr"/>
                            </w:pPr>
                            <w:r>
                              <w:rPr>
                                <w:b/>
                                <w:color w:val="000000"/>
                              </w:rPr>
                              <w:t xml:space="preserve">BAHAN </w:t>
                            </w:r>
                          </w:p>
                          <w:p w14:paraId="5FC45BA2" w14:textId="77777777" w:rsidR="00D753FA" w:rsidRDefault="00D753FA" w:rsidP="00D753FA">
                            <w:pPr>
                              <w:textDirection w:val="btLr"/>
                            </w:pPr>
                            <w:r>
                              <w:rPr>
                                <w:b/>
                                <w:color w:val="000000"/>
                              </w:rPr>
                              <w:t>PERSEKUTUAN DOA – 1</w:t>
                            </w:r>
                          </w:p>
                          <w:p w14:paraId="0AFC402E" w14:textId="77777777" w:rsidR="00D753FA" w:rsidRDefault="00D753FA" w:rsidP="00D753FA">
                            <w:pPr>
                              <w:pBdr>
                                <w:bottom w:val="single" w:sz="4" w:space="1" w:color="auto"/>
                              </w:pBdr>
                              <w:textDirection w:val="btLr"/>
                            </w:pPr>
                            <w:r>
                              <w:rPr>
                                <w:i/>
                                <w:color w:val="000000"/>
                              </w:rPr>
                              <w:t>Pertobatan</w:t>
                            </w:r>
                          </w:p>
                          <w:p w14:paraId="0A36CE86" w14:textId="77777777" w:rsidR="00D753FA" w:rsidRDefault="00D753FA" w:rsidP="00D753FA">
                            <w:pPr>
                              <w:textDirection w:val="btLr"/>
                            </w:pPr>
                          </w:p>
                          <w:p w14:paraId="739DABCA" w14:textId="77777777" w:rsidR="00D753FA" w:rsidRDefault="00D753FA" w:rsidP="00D753FA">
                            <w:pPr>
                              <w:textDirection w:val="btLr"/>
                            </w:pPr>
                            <w:r>
                              <w:rPr>
                                <w:color w:val="000000"/>
                                <w:sz w:val="20"/>
                              </w:rPr>
                              <w:t>Bacaan:</w:t>
                            </w:r>
                          </w:p>
                          <w:p w14:paraId="02D45EAB" w14:textId="77777777" w:rsidR="00D753FA" w:rsidRDefault="00D753FA" w:rsidP="00D753FA">
                            <w:pPr>
                              <w:textDirection w:val="btLr"/>
                            </w:pPr>
                            <w:r>
                              <w:rPr>
                                <w:b/>
                                <w:color w:val="000000"/>
                                <w:sz w:val="20"/>
                              </w:rPr>
                              <w:t>Lukas 4:1-13</w:t>
                            </w:r>
                          </w:p>
                        </w:txbxContent>
                      </wps:txbx>
                      <wps:bodyPr spcFirstLastPara="1" wrap="square" lIns="91425" tIns="45700" rIns="91425" bIns="45700" anchor="t" anchorCtr="0">
                        <a:noAutofit/>
                      </wps:bodyPr>
                    </wps:wsp>
                  </a:graphicData>
                </a:graphic>
              </wp:anchor>
            </w:drawing>
          </mc:Choice>
          <mc:Fallback>
            <w:pict>
              <v:rect w14:anchorId="75E674E3" id="Persegi Panjang 39080220" o:spid="_x0000_s1139" style="position:absolute;margin-left:9pt;margin-top:0;width:176.3pt;height:93.25pt;z-index:251802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" fillcolor="#d8d8d8 [2732]" stroked="f">
                <v:textbox inset="2.53958mm,1.2694mm,2.53958mm,1.2694mm">
                  <w:txbxContent>
                    <w:p w14:paraId="43FD1967" w14:textId="77777777" w:rsidR="00D753FA" w:rsidRDefault="00D753FA" w:rsidP="00D753FA">
                      <w:pPr>
                        <w:textDirection w:val="btLr"/>
                      </w:pPr>
                      <w:r>
                        <w:rPr>
                          <w:b/>
                          <w:color w:val="000000"/>
                        </w:rPr>
                        <w:t xml:space="preserve">BAHAN </w:t>
                      </w:r>
                    </w:p>
                    <w:p w14:paraId="5FC45BA2" w14:textId="77777777" w:rsidR="00D753FA" w:rsidRDefault="00D753FA" w:rsidP="00D753FA">
                      <w:pPr>
                        <w:textDirection w:val="btLr"/>
                      </w:pPr>
                      <w:r>
                        <w:rPr>
                          <w:b/>
                          <w:color w:val="000000"/>
                        </w:rPr>
                        <w:t>PERSEKUTUAN DOA – 1</w:t>
                      </w:r>
                    </w:p>
                    <w:p w14:paraId="0AFC402E" w14:textId="77777777" w:rsidR="00D753FA" w:rsidRDefault="00D753FA" w:rsidP="00D753FA">
                      <w:pPr>
                        <w:pBdr>
                          <w:bottom w:val="single" w:sz="4" w:space="1" w:color="auto"/>
                        </w:pBdr>
                        <w:textDirection w:val="btLr"/>
                      </w:pPr>
                      <w:r>
                        <w:rPr>
                          <w:i/>
                          <w:color w:val="000000"/>
                        </w:rPr>
                        <w:t>Pertobatan</w:t>
                      </w:r>
                    </w:p>
                    <w:p w14:paraId="0A36CE86" w14:textId="77777777" w:rsidR="00D753FA" w:rsidRDefault="00D753FA" w:rsidP="00D753FA">
                      <w:pPr>
                        <w:textDirection w:val="btLr"/>
                      </w:pPr>
                    </w:p>
                    <w:p w14:paraId="739DABCA" w14:textId="77777777" w:rsidR="00D753FA" w:rsidRDefault="00D753FA" w:rsidP="00D753FA">
                      <w:pPr>
                        <w:textDirection w:val="btLr"/>
                      </w:pPr>
                      <w:r>
                        <w:rPr>
                          <w:color w:val="000000"/>
                          <w:sz w:val="20"/>
                        </w:rPr>
                        <w:t>Bacaan:</w:t>
                      </w:r>
                    </w:p>
                    <w:p w14:paraId="02D45EAB" w14:textId="77777777" w:rsidR="00D753FA" w:rsidRDefault="00D753FA" w:rsidP="00D753FA">
                      <w:pPr>
                        <w:textDirection w:val="btLr"/>
                      </w:pPr>
                      <w:r>
                        <w:rPr>
                          <w:b/>
                          <w:color w:val="000000"/>
                          <w:sz w:val="20"/>
                        </w:rPr>
                        <w:t>Lukas 4:1-13</w:t>
                      </w:r>
                    </w:p>
                  </w:txbxContent>
                </v:textbox>
                <w10:wrap type="square"/>
              </v:rect>
            </w:pict>
          </mc:Fallback>
        </mc:AlternateContent>
      </w:r>
    </w:p>
    <w:p w14:paraId="50B192B2" w14:textId="77777777" w:rsidR="00D753FA" w:rsidRPr="00813992" w:rsidRDefault="00D753FA" w:rsidP="00D753FA">
      <w:pPr>
        <w:rPr>
          <w:lang w:val="id-ID"/>
        </w:rPr>
      </w:pPr>
    </w:p>
    <w:p w14:paraId="47559CF1" w14:textId="77777777" w:rsidR="00D753FA" w:rsidRPr="00813992" w:rsidRDefault="00D753FA" w:rsidP="00D753FA">
      <w:pPr>
        <w:widowControl/>
        <w:numPr>
          <w:ilvl w:val="0"/>
          <w:numId w:val="119"/>
        </w:numPr>
        <w:autoSpaceDE/>
        <w:autoSpaceDN/>
        <w:ind w:left="364"/>
        <w:jc w:val="both"/>
        <w:rPr>
          <w:lang w:val="id-ID"/>
        </w:rPr>
      </w:pPr>
      <w:r w:rsidRPr="00813992">
        <w:rPr>
          <w:b/>
          <w:lang w:val="id-ID"/>
        </w:rPr>
        <w:t>Saat Teduh Bersama</w:t>
      </w:r>
    </w:p>
    <w:p w14:paraId="3A72A111" w14:textId="77777777" w:rsidR="00D753FA" w:rsidRPr="00813992" w:rsidRDefault="00D753FA" w:rsidP="00D753FA">
      <w:pPr>
        <w:ind w:left="364"/>
        <w:rPr>
          <w:lang w:val="id-ID"/>
        </w:rPr>
      </w:pPr>
    </w:p>
    <w:p w14:paraId="5A99E902" w14:textId="77777777" w:rsidR="00D753FA" w:rsidRPr="00813992" w:rsidRDefault="00D753FA" w:rsidP="00D753FA">
      <w:pPr>
        <w:widowControl/>
        <w:numPr>
          <w:ilvl w:val="0"/>
          <w:numId w:val="119"/>
        </w:numPr>
        <w:autoSpaceDE/>
        <w:autoSpaceDN/>
        <w:ind w:left="364"/>
        <w:rPr>
          <w:lang w:val="id-ID"/>
        </w:rPr>
      </w:pPr>
      <w:r w:rsidRPr="00813992">
        <w:rPr>
          <w:b/>
          <w:lang w:val="id-ID"/>
        </w:rPr>
        <w:t>Nyanyian: PKJ 131</w:t>
      </w:r>
    </w:p>
    <w:p w14:paraId="5D8CD7C7" w14:textId="77777777" w:rsidR="00D753FA" w:rsidRPr="00813992" w:rsidRDefault="00D753FA" w:rsidP="00D753FA">
      <w:pPr>
        <w:ind w:left="364"/>
        <w:rPr>
          <w:b/>
          <w:highlight w:val="white"/>
          <w:lang w:val="id-ID"/>
        </w:rPr>
      </w:pPr>
      <w:r w:rsidRPr="00813992">
        <w:rPr>
          <w:b/>
          <w:highlight w:val="white"/>
          <w:lang w:val="id-ID"/>
        </w:rPr>
        <w:t>'KU YAKIN TUHAN TUNTUN LANGKAHKU</w:t>
      </w:r>
    </w:p>
    <w:p w14:paraId="7F3ED644" w14:textId="77777777" w:rsidR="00D753FA" w:rsidRPr="00813992" w:rsidRDefault="00D753FA" w:rsidP="00D753FA">
      <w:pPr>
        <w:ind w:left="364"/>
        <w:rPr>
          <w:highlight w:val="white"/>
          <w:lang w:val="id-ID"/>
        </w:rPr>
      </w:pPr>
      <w:r w:rsidRPr="00813992">
        <w:rPr>
          <w:highlight w:val="white"/>
          <w:lang w:val="id-ID"/>
        </w:rPr>
        <w:t>‘Ku yakin Tuhan tuntun langkahku</w:t>
      </w:r>
    </w:p>
    <w:p w14:paraId="28AEDAE7" w14:textId="77777777" w:rsidR="00D753FA" w:rsidRPr="00813992" w:rsidRDefault="00D753FA" w:rsidP="00D753FA">
      <w:pPr>
        <w:ind w:left="364"/>
        <w:rPr>
          <w:highlight w:val="white"/>
          <w:lang w:val="id-ID"/>
        </w:rPr>
      </w:pPr>
      <w:r w:rsidRPr="00813992">
        <w:rPr>
          <w:highlight w:val="white"/>
          <w:lang w:val="id-ID"/>
        </w:rPr>
        <w:t>serta membuka jalan bagiku.</w:t>
      </w:r>
    </w:p>
    <w:p w14:paraId="57108E7B" w14:textId="0A2FA160" w:rsidR="00D753FA" w:rsidRPr="00813992" w:rsidRDefault="00D753FA" w:rsidP="00D753FA">
      <w:pPr>
        <w:ind w:left="364"/>
        <w:rPr>
          <w:highlight w:val="white"/>
          <w:lang w:val="id-ID"/>
        </w:rPr>
      </w:pPr>
      <w:r w:rsidRPr="00813992">
        <w:rPr>
          <w:highlight w:val="white"/>
          <w:lang w:val="id-ID"/>
        </w:rPr>
        <w:t>Jika sungguh berserah dan berdoa pada</w:t>
      </w:r>
      <w:r w:rsidR="00356B71">
        <w:rPr>
          <w:highlight w:val="white"/>
          <w:lang w:val="id-ID"/>
        </w:rPr>
        <w:t>-</w:t>
      </w:r>
      <w:r w:rsidRPr="00813992">
        <w:rPr>
          <w:highlight w:val="white"/>
          <w:lang w:val="id-ID"/>
        </w:rPr>
        <w:t>Nya,</w:t>
      </w:r>
    </w:p>
    <w:p w14:paraId="3136F839" w14:textId="77777777" w:rsidR="00D753FA" w:rsidRPr="00813992" w:rsidRDefault="00D753FA" w:rsidP="00D753FA">
      <w:pPr>
        <w:ind w:left="364"/>
        <w:rPr>
          <w:highlight w:val="white"/>
          <w:lang w:val="id-ID"/>
        </w:rPr>
      </w:pPr>
      <w:r w:rsidRPr="00813992">
        <w:rPr>
          <w:highlight w:val="white"/>
          <w:lang w:val="id-ID"/>
        </w:rPr>
        <w:t>Tuhan membuka jalan bagiku.</w:t>
      </w:r>
    </w:p>
    <w:p w14:paraId="24DD7FFF" w14:textId="77777777" w:rsidR="00D753FA" w:rsidRPr="00813992" w:rsidRDefault="00D753FA" w:rsidP="00D753FA">
      <w:pPr>
        <w:ind w:left="364"/>
        <w:rPr>
          <w:highlight w:val="white"/>
          <w:lang w:val="id-ID"/>
        </w:rPr>
      </w:pPr>
    </w:p>
    <w:p w14:paraId="60841295" w14:textId="77777777" w:rsidR="00D753FA" w:rsidRPr="00813992" w:rsidRDefault="00D753FA" w:rsidP="00D753FA">
      <w:pPr>
        <w:ind w:left="364"/>
        <w:rPr>
          <w:highlight w:val="white"/>
          <w:lang w:val="id-ID"/>
        </w:rPr>
      </w:pPr>
      <w:r w:rsidRPr="00813992">
        <w:rPr>
          <w:highlight w:val="white"/>
          <w:lang w:val="id-ID"/>
        </w:rPr>
        <w:t>‘Ku yakin Tuhan tuntun langkahku</w:t>
      </w:r>
    </w:p>
    <w:p w14:paraId="45C9B9C4" w14:textId="77777777" w:rsidR="00D753FA" w:rsidRPr="00813992" w:rsidRDefault="00D753FA" w:rsidP="00D753FA">
      <w:pPr>
        <w:ind w:left="364"/>
        <w:rPr>
          <w:highlight w:val="white"/>
          <w:lang w:val="id-ID"/>
        </w:rPr>
      </w:pPr>
      <w:r w:rsidRPr="00813992">
        <w:rPr>
          <w:highlight w:val="white"/>
          <w:lang w:val="id-ID"/>
        </w:rPr>
        <w:t>serta membuka jalan bagiku.</w:t>
      </w:r>
    </w:p>
    <w:p w14:paraId="66E873A9" w14:textId="604EA2C9" w:rsidR="00D753FA" w:rsidRPr="00813992" w:rsidRDefault="00D753FA" w:rsidP="00D753FA">
      <w:pPr>
        <w:ind w:left="364"/>
        <w:rPr>
          <w:highlight w:val="white"/>
          <w:lang w:val="id-ID"/>
        </w:rPr>
      </w:pPr>
      <w:r w:rsidRPr="00813992">
        <w:rPr>
          <w:highlight w:val="white"/>
          <w:lang w:val="id-ID"/>
        </w:rPr>
        <w:t>‘Ku mencari wajah</w:t>
      </w:r>
      <w:r w:rsidR="00356B71">
        <w:rPr>
          <w:highlight w:val="white"/>
          <w:lang w:val="id-ID"/>
        </w:rPr>
        <w:t>-</w:t>
      </w:r>
      <w:r w:rsidRPr="00813992">
        <w:rPr>
          <w:highlight w:val="white"/>
          <w:lang w:val="id-ID"/>
        </w:rPr>
        <w:t>Nya, maka malampun cerah;</w:t>
      </w:r>
    </w:p>
    <w:p w14:paraId="7EAA03F7" w14:textId="77777777" w:rsidR="00D753FA" w:rsidRPr="00813992" w:rsidRDefault="00D753FA" w:rsidP="00D753FA">
      <w:pPr>
        <w:ind w:left="364"/>
        <w:rPr>
          <w:highlight w:val="white"/>
          <w:lang w:val="id-ID"/>
        </w:rPr>
      </w:pPr>
      <w:r w:rsidRPr="00813992">
        <w:rPr>
          <w:highlight w:val="white"/>
          <w:lang w:val="id-ID"/>
        </w:rPr>
        <w:t>Tuhan membuka jalan bagiku.</w:t>
      </w:r>
    </w:p>
    <w:p w14:paraId="5B67184F" w14:textId="77777777" w:rsidR="00D753FA" w:rsidRPr="00813992" w:rsidRDefault="00D753FA" w:rsidP="00D753FA">
      <w:pPr>
        <w:ind w:left="364"/>
        <w:rPr>
          <w:highlight w:val="white"/>
          <w:lang w:val="id-ID"/>
        </w:rPr>
      </w:pPr>
    </w:p>
    <w:p w14:paraId="1D1C7906" w14:textId="77777777" w:rsidR="00D753FA" w:rsidRPr="00813992" w:rsidRDefault="00D753FA" w:rsidP="00D753FA">
      <w:pPr>
        <w:ind w:left="364"/>
        <w:rPr>
          <w:highlight w:val="white"/>
          <w:lang w:val="id-ID"/>
        </w:rPr>
      </w:pPr>
      <w:r w:rsidRPr="00813992">
        <w:rPr>
          <w:highlight w:val="white"/>
          <w:lang w:val="id-ID"/>
        </w:rPr>
        <w:t>‘Ku yakin Tuhan tuntun langkahku</w:t>
      </w:r>
    </w:p>
    <w:p w14:paraId="685BAB5A" w14:textId="77777777" w:rsidR="00D753FA" w:rsidRPr="00813992" w:rsidRDefault="00D753FA" w:rsidP="00D753FA">
      <w:pPr>
        <w:ind w:left="364"/>
        <w:rPr>
          <w:highlight w:val="white"/>
          <w:lang w:val="id-ID"/>
        </w:rPr>
      </w:pPr>
      <w:r w:rsidRPr="00813992">
        <w:rPr>
          <w:highlight w:val="white"/>
          <w:lang w:val="id-ID"/>
        </w:rPr>
        <w:t>serta membuka jalan bagiku.</w:t>
      </w:r>
    </w:p>
    <w:p w14:paraId="1FC9832C" w14:textId="77777777" w:rsidR="00D753FA" w:rsidRPr="00813992" w:rsidRDefault="00D753FA" w:rsidP="00D753FA">
      <w:pPr>
        <w:ind w:left="364"/>
        <w:rPr>
          <w:highlight w:val="white"/>
          <w:lang w:val="id-ID"/>
        </w:rPr>
      </w:pPr>
      <w:r w:rsidRPr="00813992">
        <w:rPr>
          <w:highlight w:val="white"/>
          <w:lang w:val="id-ID"/>
        </w:rPr>
        <w:t>Bagi Dia hidupku, kata dan tindakanku;</w:t>
      </w:r>
    </w:p>
    <w:p w14:paraId="10BA02E8" w14:textId="77777777" w:rsidR="00D753FA" w:rsidRPr="00813992" w:rsidRDefault="00D753FA" w:rsidP="00D753FA">
      <w:pPr>
        <w:ind w:left="364"/>
        <w:rPr>
          <w:lang w:val="id-ID"/>
        </w:rPr>
      </w:pPr>
      <w:r w:rsidRPr="00813992">
        <w:rPr>
          <w:highlight w:val="white"/>
          <w:lang w:val="id-ID"/>
        </w:rPr>
        <w:t>Tuhan membuka jalan bagiku.</w:t>
      </w:r>
    </w:p>
    <w:p w14:paraId="4B0E428A" w14:textId="77777777" w:rsidR="00D753FA" w:rsidRPr="00813992" w:rsidRDefault="00D753FA" w:rsidP="00D753FA">
      <w:pPr>
        <w:rPr>
          <w:lang w:val="id-ID"/>
        </w:rPr>
      </w:pPr>
    </w:p>
    <w:p w14:paraId="7D1B942D" w14:textId="77777777" w:rsidR="00D753FA" w:rsidRPr="00813992" w:rsidRDefault="00D753FA" w:rsidP="00D753FA">
      <w:pPr>
        <w:widowControl/>
        <w:numPr>
          <w:ilvl w:val="0"/>
          <w:numId w:val="119"/>
        </w:numPr>
        <w:autoSpaceDE/>
        <w:autoSpaceDN/>
        <w:ind w:left="364"/>
        <w:jc w:val="both"/>
        <w:rPr>
          <w:lang w:val="id-ID"/>
        </w:rPr>
      </w:pPr>
      <w:r w:rsidRPr="00813992">
        <w:rPr>
          <w:b/>
          <w:lang w:val="id-ID"/>
        </w:rPr>
        <w:t xml:space="preserve">Pembacaan </w:t>
      </w:r>
      <w:r w:rsidRPr="00813992">
        <w:rPr>
          <w:lang w:val="id-ID"/>
        </w:rPr>
        <w:t>(Yeremia 17:7,8)</w:t>
      </w:r>
    </w:p>
    <w:p w14:paraId="26107FB4" w14:textId="77777777" w:rsidR="00D753FA" w:rsidRPr="00813992" w:rsidRDefault="00D753FA" w:rsidP="00D753FA">
      <w:pPr>
        <w:ind w:left="364"/>
        <w:jc w:val="both"/>
        <w:rPr>
          <w:lang w:val="id-ID"/>
        </w:rPr>
      </w:pPr>
      <w:r w:rsidRPr="00813992">
        <w:rPr>
          <w:vertAlign w:val="superscript"/>
          <w:lang w:val="id-ID"/>
        </w:rPr>
        <w:t>7</w:t>
      </w:r>
      <w:r w:rsidRPr="00813992">
        <w:rPr>
          <w:lang w:val="id-ID"/>
        </w:rPr>
        <w:t xml:space="preserve">Diberkatilah orang yang mengandalkan TUHAN, yang menaruh harapannya pada TUHAN! </w:t>
      </w:r>
      <w:r w:rsidRPr="00813992">
        <w:rPr>
          <w:vertAlign w:val="superscript"/>
          <w:lang w:val="id-ID"/>
        </w:rPr>
        <w:t>8</w:t>
      </w:r>
      <w:r w:rsidRPr="00813992">
        <w:rPr>
          <w:lang w:val="id-ID"/>
        </w:rPr>
        <w:t>Ia akan seperti pohon yang ditanam di tepi air, yang merambatkan akar-akarnya ke tepi batang air, dan yang tidak mengalami datangnya panas terik, yang daunnya tetap hijau, yang tidak kuatir dalam tahun kering, dan yang tidak berhenti menghasilkan buah.</w:t>
      </w:r>
    </w:p>
    <w:p w14:paraId="61FFF1E2" w14:textId="77777777" w:rsidR="00D753FA" w:rsidRPr="00813992" w:rsidRDefault="00D753FA" w:rsidP="00D753FA">
      <w:pPr>
        <w:ind w:left="364"/>
        <w:jc w:val="both"/>
        <w:rPr>
          <w:lang w:val="id-ID"/>
        </w:rPr>
      </w:pPr>
    </w:p>
    <w:p w14:paraId="32EF4E9C" w14:textId="77777777" w:rsidR="00D753FA" w:rsidRPr="00813992" w:rsidRDefault="00D753FA" w:rsidP="00D753FA">
      <w:pPr>
        <w:widowControl/>
        <w:numPr>
          <w:ilvl w:val="0"/>
          <w:numId w:val="119"/>
        </w:numPr>
        <w:autoSpaceDE/>
        <w:autoSpaceDN/>
        <w:ind w:left="364"/>
        <w:jc w:val="both"/>
        <w:rPr>
          <w:lang w:val="id-ID"/>
        </w:rPr>
      </w:pPr>
      <w:r w:rsidRPr="00813992">
        <w:rPr>
          <w:b/>
          <w:lang w:val="id-ID"/>
        </w:rPr>
        <w:t>Nyanyian: KJ 355</w:t>
      </w:r>
    </w:p>
    <w:p w14:paraId="21A7728B" w14:textId="77777777" w:rsidR="00D753FA" w:rsidRPr="00813992" w:rsidRDefault="00D753FA" w:rsidP="00D753FA">
      <w:pPr>
        <w:ind w:left="364"/>
        <w:jc w:val="both"/>
        <w:rPr>
          <w:lang w:val="id-ID"/>
        </w:rPr>
      </w:pPr>
      <w:r w:rsidRPr="00813992">
        <w:rPr>
          <w:b/>
          <w:lang w:val="id-ID"/>
        </w:rPr>
        <w:t>YESUS MEMANGGIL</w:t>
      </w:r>
    </w:p>
    <w:p w14:paraId="2FE1F6FE" w14:textId="77777777" w:rsidR="00D753FA" w:rsidRPr="00813992" w:rsidRDefault="00D753FA" w:rsidP="00D753FA">
      <w:pPr>
        <w:ind w:left="360"/>
        <w:rPr>
          <w:lang w:val="id-ID"/>
        </w:rPr>
      </w:pPr>
      <w:r w:rsidRPr="00813992">
        <w:rPr>
          <w:lang w:val="id-ID"/>
        </w:rPr>
        <w:lastRenderedPageBreak/>
        <w:t>Yesus memanggil, "Mari seg'ra!" Ikutlah jalan s'lamat baka;</w:t>
      </w:r>
    </w:p>
    <w:p w14:paraId="0ACD4678" w14:textId="6D6AF620" w:rsidR="00D753FA" w:rsidRPr="00813992" w:rsidRDefault="00D753FA" w:rsidP="00D753FA">
      <w:pPr>
        <w:ind w:left="360"/>
        <w:rPr>
          <w:lang w:val="id-ID"/>
        </w:rPr>
      </w:pPr>
      <w:r w:rsidRPr="00813992">
        <w:rPr>
          <w:lang w:val="id-ID"/>
        </w:rPr>
        <w:t>jangan sesat, dengar sabda</w:t>
      </w:r>
      <w:r w:rsidR="00356B71">
        <w:rPr>
          <w:lang w:val="id-ID"/>
        </w:rPr>
        <w:t>-</w:t>
      </w:r>
      <w:r w:rsidRPr="00813992">
        <w:rPr>
          <w:lang w:val="id-ID"/>
        </w:rPr>
        <w:t>Nya, "Hai marilah seg'ra!"</w:t>
      </w:r>
    </w:p>
    <w:p w14:paraId="43D57B0D" w14:textId="77777777" w:rsidR="00D753FA" w:rsidRPr="00813992" w:rsidRDefault="00D753FA" w:rsidP="00D753FA">
      <w:pPr>
        <w:ind w:left="360"/>
        <w:rPr>
          <w:lang w:val="id-ID"/>
        </w:rPr>
      </w:pPr>
      <w:r w:rsidRPr="00813992">
        <w:rPr>
          <w:lang w:val="id-ID"/>
        </w:rPr>
        <w:t>refr.</w:t>
      </w:r>
      <w:r w:rsidRPr="00813992">
        <w:rPr>
          <w:lang w:val="id-ID"/>
        </w:rPr>
        <w:tab/>
        <w:t>Sungguh, nanti kita 'kan senang,</w:t>
      </w:r>
    </w:p>
    <w:p w14:paraId="6FDE67B4" w14:textId="77777777" w:rsidR="00D753FA" w:rsidRPr="00813992" w:rsidRDefault="00D753FA" w:rsidP="00D753FA">
      <w:pPr>
        <w:ind w:left="1440"/>
        <w:rPr>
          <w:lang w:val="id-ID"/>
        </w:rPr>
      </w:pPr>
      <w:r w:rsidRPr="00813992">
        <w:rPr>
          <w:lang w:val="id-ID"/>
        </w:rPr>
        <w:t>bebas dosa hati pun tent'ram</w:t>
      </w:r>
    </w:p>
    <w:p w14:paraId="423D64E5" w14:textId="77777777" w:rsidR="00D753FA" w:rsidRPr="00813992" w:rsidRDefault="00D753FA" w:rsidP="00D753FA">
      <w:pPr>
        <w:ind w:left="1440"/>
        <w:rPr>
          <w:lang w:val="id-ID"/>
        </w:rPr>
      </w:pPr>
      <w:r w:rsidRPr="00813992">
        <w:rPr>
          <w:lang w:val="id-ID"/>
        </w:rPr>
        <w:t>Bersama Yesus dalam terang</w:t>
      </w:r>
    </w:p>
    <w:p w14:paraId="48546C73" w14:textId="77777777" w:rsidR="00D753FA" w:rsidRPr="00813992" w:rsidRDefault="00D753FA" w:rsidP="00D753FA">
      <w:pPr>
        <w:ind w:left="1440"/>
        <w:rPr>
          <w:lang w:val="id-ID"/>
        </w:rPr>
      </w:pPr>
      <w:r w:rsidRPr="00813992">
        <w:rPr>
          <w:lang w:val="id-ID"/>
        </w:rPr>
        <w:t>di rumah yang kekal.</w:t>
      </w:r>
    </w:p>
    <w:p w14:paraId="69D147A6" w14:textId="77777777" w:rsidR="00D753FA" w:rsidRPr="00813992" w:rsidRDefault="00D753FA" w:rsidP="00D753FA">
      <w:pPr>
        <w:ind w:left="360"/>
        <w:rPr>
          <w:sz w:val="16"/>
          <w:szCs w:val="16"/>
          <w:lang w:val="id-ID"/>
        </w:rPr>
      </w:pPr>
    </w:p>
    <w:p w14:paraId="1CB69D46" w14:textId="77777777" w:rsidR="00D753FA" w:rsidRPr="00813992" w:rsidRDefault="00D753FA" w:rsidP="00D753FA">
      <w:pPr>
        <w:ind w:left="360"/>
        <w:rPr>
          <w:lang w:val="id-ID"/>
        </w:rPr>
      </w:pPr>
      <w:r w:rsidRPr="00813992">
        <w:rPr>
          <w:lang w:val="id-ID"/>
        </w:rPr>
        <w:t>Hai marilah, kecil dan besar, biar hatimu girang benar.</w:t>
      </w:r>
    </w:p>
    <w:p w14:paraId="24BC4479" w14:textId="77777777" w:rsidR="00D753FA" w:rsidRPr="00813992" w:rsidRDefault="00D753FA" w:rsidP="00D753FA">
      <w:pPr>
        <w:ind w:left="360"/>
        <w:rPr>
          <w:lang w:val="id-ID"/>
        </w:rPr>
      </w:pPr>
      <w:r w:rsidRPr="00813992">
        <w:rPr>
          <w:lang w:val="id-ID"/>
        </w:rPr>
        <w:t>Pilihlah Yesus jangan gentar. Hai mari datanglah!</w:t>
      </w:r>
    </w:p>
    <w:p w14:paraId="659B98B7" w14:textId="77777777" w:rsidR="00D753FA" w:rsidRPr="00813992" w:rsidRDefault="00D753FA" w:rsidP="00D753FA">
      <w:pPr>
        <w:rPr>
          <w:lang w:val="id-ID"/>
        </w:rPr>
      </w:pPr>
    </w:p>
    <w:p w14:paraId="1D3E9E9E" w14:textId="77777777" w:rsidR="00D753FA" w:rsidRPr="00813992" w:rsidRDefault="00D753FA" w:rsidP="00D753FA">
      <w:pPr>
        <w:widowControl/>
        <w:numPr>
          <w:ilvl w:val="0"/>
          <w:numId w:val="119"/>
        </w:numPr>
        <w:autoSpaceDE/>
        <w:autoSpaceDN/>
        <w:ind w:left="364"/>
        <w:jc w:val="both"/>
        <w:rPr>
          <w:lang w:val="id-ID"/>
        </w:rPr>
      </w:pPr>
      <w:r w:rsidRPr="00813992">
        <w:rPr>
          <w:b/>
          <w:lang w:val="id-ID"/>
        </w:rPr>
        <w:t>Doa</w:t>
      </w:r>
    </w:p>
    <w:p w14:paraId="0657C9BA" w14:textId="77777777" w:rsidR="00D753FA" w:rsidRPr="00813992" w:rsidRDefault="00D753FA" w:rsidP="00D753FA">
      <w:pPr>
        <w:ind w:left="364"/>
        <w:rPr>
          <w:lang w:val="id-ID"/>
        </w:rPr>
      </w:pPr>
    </w:p>
    <w:p w14:paraId="70E28C21" w14:textId="77777777" w:rsidR="00D753FA" w:rsidRPr="00813992" w:rsidRDefault="00D753FA" w:rsidP="00D753FA">
      <w:pPr>
        <w:widowControl/>
        <w:numPr>
          <w:ilvl w:val="0"/>
          <w:numId w:val="119"/>
        </w:numPr>
        <w:autoSpaceDE/>
        <w:autoSpaceDN/>
        <w:ind w:left="364"/>
        <w:jc w:val="both"/>
        <w:rPr>
          <w:lang w:val="id-ID"/>
        </w:rPr>
      </w:pPr>
      <w:r w:rsidRPr="00813992">
        <w:rPr>
          <w:b/>
          <w:lang w:val="id-ID"/>
        </w:rPr>
        <w:t>Pembacaan Alkitab</w:t>
      </w:r>
      <w:r w:rsidRPr="00813992">
        <w:rPr>
          <w:lang w:val="id-ID"/>
        </w:rPr>
        <w:t xml:space="preserve"> (Lukas 4:1-13)</w:t>
      </w:r>
    </w:p>
    <w:p w14:paraId="3E26CA98" w14:textId="77777777" w:rsidR="00D753FA" w:rsidRPr="00813992" w:rsidRDefault="00D753FA" w:rsidP="00D753FA">
      <w:pPr>
        <w:ind w:left="993" w:hanging="629"/>
        <w:rPr>
          <w:lang w:val="id-ID"/>
        </w:rPr>
      </w:pPr>
    </w:p>
    <w:p w14:paraId="713705C1" w14:textId="77777777" w:rsidR="00D753FA" w:rsidRPr="00813992" w:rsidRDefault="00D753FA" w:rsidP="00D753FA">
      <w:pPr>
        <w:widowControl/>
        <w:numPr>
          <w:ilvl w:val="0"/>
          <w:numId w:val="119"/>
        </w:numPr>
        <w:autoSpaceDE/>
        <w:autoSpaceDN/>
        <w:ind w:left="364"/>
        <w:jc w:val="both"/>
        <w:rPr>
          <w:lang w:val="id-ID"/>
        </w:rPr>
      </w:pPr>
      <w:r w:rsidRPr="00813992">
        <w:rPr>
          <w:b/>
          <w:lang w:val="id-ID"/>
        </w:rPr>
        <w:t>Renungan</w:t>
      </w:r>
    </w:p>
    <w:p w14:paraId="66E4A377" w14:textId="77777777" w:rsidR="00D753FA" w:rsidRPr="00813992" w:rsidRDefault="00D753FA" w:rsidP="00D753FA">
      <w:pPr>
        <w:jc w:val="both"/>
        <w:rPr>
          <w:b/>
          <w:lang w:val="id-ID"/>
        </w:rPr>
      </w:pPr>
    </w:p>
    <w:p w14:paraId="6C5FEADD" w14:textId="77777777" w:rsidR="00D753FA" w:rsidRPr="00813992" w:rsidRDefault="00D753FA" w:rsidP="00D753FA">
      <w:pPr>
        <w:jc w:val="center"/>
        <w:rPr>
          <w:b/>
          <w:lang w:val="id-ID"/>
        </w:rPr>
      </w:pPr>
      <w:r w:rsidRPr="00813992">
        <w:rPr>
          <w:b/>
          <w:lang w:val="id-ID"/>
        </w:rPr>
        <w:t>Godaan Multiple Choice</w:t>
      </w:r>
    </w:p>
    <w:p w14:paraId="36C209EF" w14:textId="77777777" w:rsidR="00D753FA" w:rsidRPr="00813992" w:rsidRDefault="00D753FA" w:rsidP="00D753FA">
      <w:pPr>
        <w:ind w:firstLine="720"/>
        <w:jc w:val="both"/>
        <w:rPr>
          <w:lang w:val="id-ID"/>
        </w:rPr>
      </w:pPr>
    </w:p>
    <w:p w14:paraId="4D03F429" w14:textId="7C3AE8DB" w:rsidR="00D753FA" w:rsidRPr="00813992" w:rsidRDefault="00D753FA" w:rsidP="00D753FA">
      <w:pPr>
        <w:ind w:left="426" w:firstLine="720"/>
        <w:jc w:val="both"/>
        <w:rPr>
          <w:lang w:val="id-ID"/>
        </w:rPr>
      </w:pPr>
      <w:r w:rsidRPr="00813992">
        <w:rPr>
          <w:lang w:val="id-ID"/>
        </w:rPr>
        <w:t>Perkembangan zaman dan revolusi industry 4.0</w:t>
      </w:r>
      <w:r w:rsidRPr="00813992">
        <w:rPr>
          <w:vertAlign w:val="superscript"/>
          <w:lang w:val="id-ID"/>
        </w:rPr>
        <w:footnoteReference w:id="6"/>
      </w:r>
      <w:r w:rsidRPr="00813992">
        <w:rPr>
          <w:lang w:val="id-ID"/>
        </w:rPr>
        <w:t xml:space="preserve"> membawa berbagai kemajuan yang semakin memudahkan dan memanjakan manusia dalam menjalani kehidupannya. Pada era ini kebutuhan manusia dipermudah dan didekatkan. Berbeda dengan beberapa dekade yang lalu, bersoal makanan maka pilihannya adalah makan atau tidak, sebab realita</w:t>
      </w:r>
      <w:r w:rsidR="00356B71">
        <w:rPr>
          <w:lang w:val="id-ID"/>
        </w:rPr>
        <w:t>s</w:t>
      </w:r>
      <w:r w:rsidRPr="00813992">
        <w:rPr>
          <w:lang w:val="id-ID"/>
        </w:rPr>
        <w:t>nya zaman dulu, begitu sulit orang mendapatkan makanan, tetapi saat ini, pertumbuhan ekonomi dan revolusi industr</w:t>
      </w:r>
      <w:r w:rsidR="00356B71">
        <w:rPr>
          <w:lang w:val="id-ID"/>
        </w:rPr>
        <w:t>i</w:t>
      </w:r>
      <w:r w:rsidRPr="00813992">
        <w:rPr>
          <w:lang w:val="id-ID"/>
        </w:rPr>
        <w:t xml:space="preserve"> menempatkan kita pada era </w:t>
      </w:r>
      <w:r w:rsidRPr="00813992">
        <w:rPr>
          <w:i/>
          <w:lang w:val="id-ID"/>
        </w:rPr>
        <w:t>“multiple choice</w:t>
      </w:r>
      <w:r w:rsidRPr="00813992">
        <w:rPr>
          <w:i/>
          <w:vertAlign w:val="superscript"/>
          <w:lang w:val="id-ID"/>
        </w:rPr>
        <w:footnoteReference w:id="7"/>
      </w:r>
      <w:r w:rsidRPr="00813992">
        <w:rPr>
          <w:i/>
          <w:lang w:val="id-ID"/>
        </w:rPr>
        <w:t>”</w:t>
      </w:r>
      <w:r w:rsidRPr="00813992">
        <w:rPr>
          <w:lang w:val="id-ID"/>
        </w:rPr>
        <w:t xml:space="preserve"> atau ragam pilihan yang ada dengan berbagai tawaran yang menarik dan beraneka</w:t>
      </w:r>
    </w:p>
    <w:p w14:paraId="2BBA96AC" w14:textId="57928800" w:rsidR="00D753FA" w:rsidRPr="00813992" w:rsidRDefault="00D753FA" w:rsidP="00D753FA">
      <w:pPr>
        <w:ind w:left="426" w:firstLine="720"/>
        <w:jc w:val="both"/>
        <w:rPr>
          <w:lang w:val="id-ID"/>
        </w:rPr>
      </w:pPr>
      <w:r w:rsidRPr="00813992">
        <w:rPr>
          <w:lang w:val="id-ID"/>
        </w:rPr>
        <w:t xml:space="preserve">Contohnya “roti”, zaman dahulu pilihannya adalah roti tawar atau roti semir, maka rasa yang ditawarkan adalah manis atau rasa. Berbeda dengan zaman ini, roti ditawarkan dengan </w:t>
      </w:r>
      <w:r w:rsidRPr="00813992">
        <w:rPr>
          <w:lang w:val="id-ID"/>
        </w:rPr>
        <w:lastRenderedPageBreak/>
        <w:t xml:space="preserve">berbagai </w:t>
      </w:r>
      <w:r w:rsidR="00356B71" w:rsidRPr="00813992">
        <w:rPr>
          <w:lang w:val="id-ID"/>
        </w:rPr>
        <w:t>varian</w:t>
      </w:r>
      <w:r w:rsidRPr="00813992">
        <w:rPr>
          <w:lang w:val="id-ID"/>
        </w:rPr>
        <w:t xml:space="preserve"> rasa, harga, jenis dan bahkan dari berbagai </w:t>
      </w:r>
      <w:r w:rsidR="00356B71" w:rsidRPr="00813992">
        <w:rPr>
          <w:lang w:val="id-ID"/>
        </w:rPr>
        <w:t>negara pun</w:t>
      </w:r>
      <w:r w:rsidRPr="00813992">
        <w:rPr>
          <w:lang w:val="id-ID"/>
        </w:rPr>
        <w:t xml:space="preserve"> ada, pilihannya beragam ada roti tawar, gandum, croissant atau gluten free, dengan beragam rasa. Maka bisa dibayangkan penolakan Tuhan Yesus ketika diminta </w:t>
      </w:r>
      <w:r w:rsidR="006A0165">
        <w:rPr>
          <w:lang w:val="id-ID"/>
        </w:rPr>
        <w:t>Iblis</w:t>
      </w:r>
      <w:r w:rsidRPr="00813992">
        <w:rPr>
          <w:lang w:val="id-ID"/>
        </w:rPr>
        <w:t xml:space="preserve"> me</w:t>
      </w:r>
      <w:r w:rsidR="00356B71">
        <w:rPr>
          <w:lang w:val="id-ID"/>
        </w:rPr>
        <w:t>ng</w:t>
      </w:r>
      <w:r w:rsidRPr="00813992">
        <w:rPr>
          <w:lang w:val="id-ID"/>
        </w:rPr>
        <w:t>ubah batu menjadi roti (ay.4) Yesus tidak mau melakukannya, karena mungkin kalau dibayangkan pada zaman multiple choice ini, tentu banyak maunya, mau roti yang manis, dari gandum murni atau yang gluten free, dll. karena itu Tuhan Yesus memberi teladan akan kebutuhan utama bagi manusia, bukan jenis, rasa, harga dan berbagai macamnya yang dipilih, tetapi apa esensi dasarnya (bnd Matius4:4)</w:t>
      </w:r>
    </w:p>
    <w:p w14:paraId="30330CCB" w14:textId="77777777" w:rsidR="00D753FA" w:rsidRPr="00813992" w:rsidRDefault="00D753FA" w:rsidP="00D753FA">
      <w:pPr>
        <w:ind w:left="426"/>
        <w:jc w:val="both"/>
        <w:rPr>
          <w:i/>
          <w:sz w:val="10"/>
          <w:szCs w:val="10"/>
          <w:lang w:val="id-ID"/>
        </w:rPr>
      </w:pPr>
    </w:p>
    <w:p w14:paraId="317E8616" w14:textId="77777777" w:rsidR="00D753FA" w:rsidRPr="00813992" w:rsidRDefault="00D753FA" w:rsidP="00D753FA">
      <w:pPr>
        <w:ind w:left="426"/>
        <w:jc w:val="both"/>
        <w:rPr>
          <w:i/>
          <w:lang w:val="id-ID"/>
        </w:rPr>
      </w:pPr>
      <w:r w:rsidRPr="00813992">
        <w:rPr>
          <w:i/>
          <w:lang w:val="id-ID"/>
        </w:rPr>
        <w:t>"Ada tertulis: Manusia hidup bukan dari roti saja, tetapi dari setiap firman yang keluar dari mulut Allah."</w:t>
      </w:r>
    </w:p>
    <w:p w14:paraId="5DEAD8A0" w14:textId="77777777" w:rsidR="00D753FA" w:rsidRPr="00813992" w:rsidRDefault="00D753FA" w:rsidP="00D753FA">
      <w:pPr>
        <w:ind w:left="426"/>
        <w:jc w:val="both"/>
        <w:rPr>
          <w:sz w:val="10"/>
          <w:szCs w:val="10"/>
          <w:lang w:val="id-ID"/>
        </w:rPr>
      </w:pPr>
    </w:p>
    <w:p w14:paraId="15855BC7" w14:textId="2C7DB999" w:rsidR="00D753FA" w:rsidRPr="00813992" w:rsidRDefault="00D753FA" w:rsidP="00D753FA">
      <w:pPr>
        <w:ind w:left="426"/>
        <w:jc w:val="both"/>
        <w:rPr>
          <w:lang w:val="id-ID"/>
        </w:rPr>
      </w:pPr>
      <w:r w:rsidRPr="00813992">
        <w:rPr>
          <w:lang w:val="id-ID"/>
        </w:rPr>
        <w:t xml:space="preserve">Esensi dan </w:t>
      </w:r>
      <w:r w:rsidR="00356B71" w:rsidRPr="00813992">
        <w:rPr>
          <w:lang w:val="id-ID"/>
        </w:rPr>
        <w:t>keutamaannya</w:t>
      </w:r>
      <w:r w:rsidRPr="00813992">
        <w:rPr>
          <w:lang w:val="id-ID"/>
        </w:rPr>
        <w:t xml:space="preserve"> terletak pada rasa syukur, dimana melalui Firman Tuhan kita diajak untuk mensyukuri setiap hal yang kita terima, termasuk makanan. Dijauhkan dari nafsu dan keinginan yang bisa menjauhkan kita dari Anugerah Tuhan</w:t>
      </w:r>
    </w:p>
    <w:p w14:paraId="381E991E" w14:textId="0121EAAA" w:rsidR="00D753FA" w:rsidRPr="00813992" w:rsidRDefault="00D753FA" w:rsidP="00D753FA">
      <w:pPr>
        <w:ind w:left="426" w:firstLine="720"/>
        <w:jc w:val="both"/>
        <w:rPr>
          <w:lang w:val="id-ID"/>
        </w:rPr>
      </w:pPr>
      <w:r w:rsidRPr="00813992">
        <w:rPr>
          <w:lang w:val="id-ID"/>
        </w:rPr>
        <w:t xml:space="preserve">Zaman </w:t>
      </w:r>
      <w:r w:rsidRPr="00813992">
        <w:rPr>
          <w:i/>
          <w:lang w:val="id-ID"/>
        </w:rPr>
        <w:t>multiple choice</w:t>
      </w:r>
      <w:r w:rsidRPr="00813992">
        <w:rPr>
          <w:lang w:val="id-ID"/>
        </w:rPr>
        <w:t xml:space="preserve"> ini juga menawarkan kemegahan dunia dengan segala kemuliaannya. hampir setiap tahun selalu ada produ</w:t>
      </w:r>
      <w:r w:rsidR="00356B71">
        <w:rPr>
          <w:lang w:val="id-ID"/>
        </w:rPr>
        <w:t>k</w:t>
      </w:r>
      <w:r w:rsidRPr="00813992">
        <w:rPr>
          <w:lang w:val="id-ID"/>
        </w:rPr>
        <w:t xml:space="preserve"> baru yang diluncurkan, HP dengan seri selalu meningkat tiap tahunnya,  berbagai kemajuan yang ditawarkan, akhirnya semua itu menggoda manusia untuk hidup secara hedonisme dan FOMO</w:t>
      </w:r>
      <w:r w:rsidRPr="00813992">
        <w:rPr>
          <w:vertAlign w:val="superscript"/>
          <w:lang w:val="id-ID"/>
        </w:rPr>
        <w:footnoteReference w:id="8"/>
      </w:r>
      <w:r w:rsidRPr="00813992">
        <w:rPr>
          <w:lang w:val="id-ID"/>
        </w:rPr>
        <w:t>. Perkembangan teknologi seperti AI</w:t>
      </w:r>
      <w:r w:rsidRPr="00813992">
        <w:rPr>
          <w:vertAlign w:val="superscript"/>
          <w:lang w:val="id-ID"/>
        </w:rPr>
        <w:footnoteReference w:id="9"/>
      </w:r>
      <w:r w:rsidRPr="00813992">
        <w:rPr>
          <w:lang w:val="id-ID"/>
        </w:rPr>
        <w:t xml:space="preserve"> juga menjadi salah satu pilihan dalam menyelesaikan pekerjaan, teknologi ada untuk membantu kita, tetapi kemudahan dan kemewahan tadi menawarkan rasa </w:t>
      </w:r>
      <w:r w:rsidRPr="00813992">
        <w:rPr>
          <w:lang w:val="id-ID"/>
        </w:rPr>
        <w:lastRenderedPageBreak/>
        <w:t>malas dan jalan kemudahan yang akhirnya mengikat manusia sehingga tidak lagi bergantung pada kasih karunia Tuhan tetapi justru bergantung dengan teknologi yang ada.</w:t>
      </w:r>
    </w:p>
    <w:p w14:paraId="08E4D3BE" w14:textId="0D343681" w:rsidR="00D753FA" w:rsidRPr="00813992" w:rsidRDefault="00D753FA" w:rsidP="00D753FA">
      <w:pPr>
        <w:ind w:left="426" w:firstLine="720"/>
        <w:jc w:val="both"/>
        <w:rPr>
          <w:lang w:val="id-ID"/>
        </w:rPr>
      </w:pPr>
      <w:r w:rsidRPr="00813992">
        <w:rPr>
          <w:lang w:val="id-ID"/>
        </w:rPr>
        <w:t xml:space="preserve">Tuhan Yesus ketika diperhadapkan pada berbagai pilihan dan kemegahan dunia ini dengan tegas meneladankan kita untuk bergantung dan menyembah Tuhan “dan hanya kepada Dia sajalah kita berbakti!" (ay.8). benarkah kemuliaan dunia dan zaman </w:t>
      </w:r>
      <w:r w:rsidRPr="00813992">
        <w:rPr>
          <w:i/>
          <w:lang w:val="id-ID"/>
        </w:rPr>
        <w:t>multiple choice</w:t>
      </w:r>
      <w:r w:rsidRPr="00813992">
        <w:rPr>
          <w:lang w:val="id-ID"/>
        </w:rPr>
        <w:t xml:space="preserve">? Memudahkan dan menolong kita, atau secara halus menggeser pusat penyembahan kita, yang seharusnya kepada Tuhan? persiapan khotbah yang biasanya dilakukan dengan membaca beberapa referensi, buku tafsir serta permenungan, tiba-tiba tinggal ketik dan memerintahkan AI untuk membuat dan mengerjakan semuanya, buat renungan tidak lagi capek-capek baca firman dan melakukan refleksi, sekarang tinggal ketik dan memanfaatkan AI. Ya.. ini zamannya, tetapi benarkah pilihan ini kita lakukan dengan bertanggung jawab? Atau mungkin kita menyembunyikan kemalasan kita dibalik kecanggihan zaman yang ada? AI tentu bisa dengan mudah mengerjakan itu semua, tetapi ketika renungan dan khotbah itu membutuhan permenungan dan </w:t>
      </w:r>
      <w:r w:rsidRPr="00813992">
        <w:rPr>
          <w:i/>
          <w:lang w:val="id-ID"/>
        </w:rPr>
        <w:t>sentuhan personal</w:t>
      </w:r>
      <w:r w:rsidRPr="00813992">
        <w:rPr>
          <w:lang w:val="id-ID"/>
        </w:rPr>
        <w:t>, tentu AI tidak bisa melakukannya</w:t>
      </w:r>
    </w:p>
    <w:p w14:paraId="4D9BCA35" w14:textId="2E9A1BCE" w:rsidR="00D753FA" w:rsidRPr="00813992" w:rsidRDefault="00D753FA" w:rsidP="00D753FA">
      <w:pPr>
        <w:ind w:left="426" w:firstLine="720"/>
        <w:jc w:val="both"/>
        <w:rPr>
          <w:lang w:val="id-ID"/>
        </w:rPr>
      </w:pPr>
      <w:r w:rsidRPr="00813992">
        <w:rPr>
          <w:lang w:val="id-ID"/>
        </w:rPr>
        <w:t xml:space="preserve">Kita percaya bahwa kemajuan zaman ini juga anugerah yang Tuhan limpahkan bagi anak-anaknya, karena itu perlu disadari agar manusia tidak jatuh (ay.12) dan tenggelam dengan teknologi yang ada. Contohnya </w:t>
      </w:r>
      <w:r w:rsidRPr="00813992">
        <w:rPr>
          <w:i/>
          <w:lang w:val="id-ID"/>
        </w:rPr>
        <w:t>Nomophobia</w:t>
      </w:r>
      <w:r w:rsidRPr="00813992">
        <w:rPr>
          <w:i/>
          <w:vertAlign w:val="superscript"/>
          <w:lang w:val="id-ID"/>
        </w:rPr>
        <w:footnoteReference w:id="10"/>
      </w:r>
      <w:r w:rsidRPr="00813992">
        <w:rPr>
          <w:lang w:val="id-ID"/>
        </w:rPr>
        <w:t xml:space="preserve"> yaitu kecanduan manusia terhadap gawainya, ia tidak mampu melepaskan diri ikatan gawainya, kemana-mana selalu membawa gawainya, ketika makan, bekerja, belajar, bahkan waktunya tidur atau di</w:t>
      </w:r>
      <w:r w:rsidR="00356B71">
        <w:rPr>
          <w:lang w:val="id-ID"/>
        </w:rPr>
        <w:t xml:space="preserve"> </w:t>
      </w:r>
      <w:r w:rsidRPr="00813992">
        <w:rPr>
          <w:lang w:val="id-ID"/>
        </w:rPr>
        <w:t>toilet</w:t>
      </w:r>
      <w:r w:rsidR="00356B71">
        <w:rPr>
          <w:lang w:val="id-ID"/>
        </w:rPr>
        <w:t xml:space="preserve"> </w:t>
      </w:r>
      <w:r w:rsidRPr="00813992">
        <w:rPr>
          <w:lang w:val="id-ID"/>
        </w:rPr>
        <w:t xml:space="preserve">pun,  selalu membawa gawainya. teknologi membuat manusia jatuh dalam ikatan ini sehingga melupakan Tuhan, teknologi seharusnya menolong dan memudahkan kita untuk berkarya bagi kemuliaan Tuhan, bukan sebaliknya menjadi pengikat dan mengendalikan </w:t>
      </w:r>
      <w:r w:rsidRPr="00813992">
        <w:rPr>
          <w:lang w:val="id-ID"/>
        </w:rPr>
        <w:lastRenderedPageBreak/>
        <w:t xml:space="preserve">kehidupan manusia, mari sadari zaman multiple choice ini dengan bijak, sehingga pilihan-pilihan yang kita ambil, sungguh sesuai dan bagi </w:t>
      </w:r>
      <w:r w:rsidR="00356B71" w:rsidRPr="00813992">
        <w:rPr>
          <w:lang w:val="id-ID"/>
        </w:rPr>
        <w:t>kemuliaan</w:t>
      </w:r>
      <w:r w:rsidRPr="00813992">
        <w:rPr>
          <w:lang w:val="id-ID"/>
        </w:rPr>
        <w:t xml:space="preserve"> nama Tuhan. Tuhan Yesus memberkati. Amin.</w:t>
      </w:r>
    </w:p>
    <w:p w14:paraId="6CA93735" w14:textId="77777777" w:rsidR="00D753FA" w:rsidRPr="00813992" w:rsidRDefault="00D753FA" w:rsidP="00D753FA">
      <w:pPr>
        <w:pBdr>
          <w:top w:val="nil"/>
          <w:left w:val="nil"/>
          <w:bottom w:val="nil"/>
          <w:right w:val="nil"/>
          <w:between w:val="nil"/>
        </w:pBdr>
        <w:ind w:left="720"/>
        <w:jc w:val="both"/>
        <w:rPr>
          <w:lang w:val="id-ID"/>
        </w:rPr>
      </w:pPr>
    </w:p>
    <w:p w14:paraId="32B7D1EF" w14:textId="77777777" w:rsidR="00D753FA" w:rsidRPr="00813992" w:rsidRDefault="00D753FA" w:rsidP="00D753FA">
      <w:pPr>
        <w:widowControl/>
        <w:numPr>
          <w:ilvl w:val="0"/>
          <w:numId w:val="119"/>
        </w:numPr>
        <w:autoSpaceDE/>
        <w:autoSpaceDN/>
        <w:ind w:left="364"/>
        <w:jc w:val="both"/>
        <w:rPr>
          <w:lang w:val="id-ID"/>
        </w:rPr>
      </w:pPr>
      <w:r w:rsidRPr="00813992">
        <w:rPr>
          <w:b/>
          <w:lang w:val="id-ID"/>
        </w:rPr>
        <w:t>Refleksi</w:t>
      </w:r>
    </w:p>
    <w:p w14:paraId="50FD8408" w14:textId="77777777" w:rsidR="00D753FA" w:rsidRPr="00813992" w:rsidRDefault="00D753FA" w:rsidP="00D753FA">
      <w:pPr>
        <w:widowControl/>
        <w:numPr>
          <w:ilvl w:val="0"/>
          <w:numId w:val="117"/>
        </w:numPr>
        <w:pBdr>
          <w:top w:val="nil"/>
          <w:left w:val="nil"/>
          <w:bottom w:val="nil"/>
          <w:right w:val="nil"/>
          <w:between w:val="nil"/>
        </w:pBdr>
        <w:autoSpaceDE/>
        <w:autoSpaceDN/>
        <w:ind w:left="709"/>
        <w:rPr>
          <w:lang w:val="id-ID"/>
        </w:rPr>
      </w:pPr>
      <w:r w:rsidRPr="00813992">
        <w:rPr>
          <w:lang w:val="id-ID"/>
        </w:rPr>
        <w:t>Teknologi menolong atau membuat kita malas</w:t>
      </w:r>
    </w:p>
    <w:p w14:paraId="28BF0851" w14:textId="77777777" w:rsidR="00D753FA" w:rsidRPr="00813992" w:rsidRDefault="00D753FA" w:rsidP="00D753FA">
      <w:pPr>
        <w:widowControl/>
        <w:numPr>
          <w:ilvl w:val="0"/>
          <w:numId w:val="117"/>
        </w:numPr>
        <w:pBdr>
          <w:top w:val="nil"/>
          <w:left w:val="nil"/>
          <w:bottom w:val="nil"/>
          <w:right w:val="nil"/>
          <w:between w:val="nil"/>
        </w:pBdr>
        <w:autoSpaceDE/>
        <w:autoSpaceDN/>
        <w:ind w:left="709"/>
        <w:rPr>
          <w:lang w:val="id-ID"/>
        </w:rPr>
      </w:pPr>
      <w:r w:rsidRPr="00813992">
        <w:rPr>
          <w:lang w:val="id-ID"/>
        </w:rPr>
        <w:t>Segala pilihan kita, apakah selaras dengan kehendak Tuhan?</w:t>
      </w:r>
    </w:p>
    <w:p w14:paraId="43AEC3FF" w14:textId="77777777" w:rsidR="00D753FA" w:rsidRPr="00813992" w:rsidRDefault="00D753FA" w:rsidP="00D753FA">
      <w:pPr>
        <w:widowControl/>
        <w:numPr>
          <w:ilvl w:val="0"/>
          <w:numId w:val="117"/>
        </w:numPr>
        <w:pBdr>
          <w:top w:val="nil"/>
          <w:left w:val="nil"/>
          <w:bottom w:val="nil"/>
          <w:right w:val="nil"/>
          <w:between w:val="nil"/>
        </w:pBdr>
        <w:autoSpaceDE/>
        <w:autoSpaceDN/>
        <w:ind w:left="709"/>
        <w:rPr>
          <w:lang w:val="id-ID"/>
        </w:rPr>
      </w:pPr>
      <w:r w:rsidRPr="00813992">
        <w:rPr>
          <w:lang w:val="id-ID"/>
        </w:rPr>
        <w:t>Apakah pilihan itu mendekatkan kita dengan Tuhan</w:t>
      </w:r>
    </w:p>
    <w:p w14:paraId="22A1ECCC" w14:textId="77777777" w:rsidR="00D753FA" w:rsidRPr="00813992" w:rsidRDefault="00D753FA" w:rsidP="00D753FA">
      <w:pPr>
        <w:jc w:val="both"/>
        <w:rPr>
          <w:b/>
          <w:lang w:val="id-ID"/>
        </w:rPr>
      </w:pPr>
    </w:p>
    <w:p w14:paraId="39061BD0" w14:textId="77777777" w:rsidR="00D753FA" w:rsidRPr="00813992" w:rsidRDefault="00D753FA" w:rsidP="00D753FA">
      <w:pPr>
        <w:widowControl/>
        <w:numPr>
          <w:ilvl w:val="0"/>
          <w:numId w:val="119"/>
        </w:numPr>
        <w:pBdr>
          <w:top w:val="nil"/>
          <w:left w:val="nil"/>
          <w:bottom w:val="nil"/>
          <w:right w:val="nil"/>
          <w:between w:val="nil"/>
        </w:pBdr>
        <w:autoSpaceDE/>
        <w:autoSpaceDN/>
        <w:ind w:left="284" w:hanging="284"/>
        <w:jc w:val="both"/>
        <w:rPr>
          <w:lang w:val="id-ID"/>
        </w:rPr>
      </w:pPr>
      <w:r w:rsidRPr="00813992">
        <w:rPr>
          <w:b/>
          <w:lang w:val="id-ID"/>
        </w:rPr>
        <w:t>Doa Safaat</w:t>
      </w:r>
    </w:p>
    <w:p w14:paraId="3A65BBE7" w14:textId="77777777" w:rsidR="00D753FA" w:rsidRPr="00813992" w:rsidRDefault="00D753FA" w:rsidP="00D753FA">
      <w:pPr>
        <w:widowControl/>
        <w:numPr>
          <w:ilvl w:val="0"/>
          <w:numId w:val="118"/>
        </w:numPr>
        <w:pBdr>
          <w:top w:val="nil"/>
          <w:left w:val="nil"/>
          <w:bottom w:val="nil"/>
          <w:right w:val="nil"/>
          <w:between w:val="nil"/>
        </w:pBdr>
        <w:autoSpaceDE/>
        <w:autoSpaceDN/>
        <w:ind w:left="709"/>
        <w:rPr>
          <w:lang w:val="id-ID"/>
        </w:rPr>
      </w:pPr>
      <w:r w:rsidRPr="00813992">
        <w:rPr>
          <w:lang w:val="id-ID"/>
        </w:rPr>
        <w:t>Berdoa agar kita selalu mengandalkan Tuhan</w:t>
      </w:r>
    </w:p>
    <w:p w14:paraId="6BE64F61" w14:textId="782FF610" w:rsidR="00D753FA" w:rsidRPr="00813992" w:rsidRDefault="00D753FA" w:rsidP="00D753FA">
      <w:pPr>
        <w:widowControl/>
        <w:numPr>
          <w:ilvl w:val="0"/>
          <w:numId w:val="118"/>
        </w:numPr>
        <w:pBdr>
          <w:top w:val="nil"/>
          <w:left w:val="nil"/>
          <w:bottom w:val="nil"/>
          <w:right w:val="nil"/>
          <w:between w:val="nil"/>
        </w:pBdr>
        <w:autoSpaceDE/>
        <w:autoSpaceDN/>
        <w:ind w:left="709"/>
        <w:rPr>
          <w:lang w:val="id-ID"/>
        </w:rPr>
      </w:pPr>
      <w:r w:rsidRPr="00813992">
        <w:rPr>
          <w:lang w:val="id-ID"/>
        </w:rPr>
        <w:t>Berdoa agar diberi hikmat dan kebijaksanaan dalam menggunakan teknologi yang ada</w:t>
      </w:r>
    </w:p>
    <w:p w14:paraId="7D801A7F" w14:textId="77777777" w:rsidR="00D753FA" w:rsidRPr="00813992" w:rsidRDefault="00D753FA" w:rsidP="00D753FA">
      <w:pPr>
        <w:widowControl/>
        <w:numPr>
          <w:ilvl w:val="0"/>
          <w:numId w:val="118"/>
        </w:numPr>
        <w:pBdr>
          <w:top w:val="nil"/>
          <w:left w:val="nil"/>
          <w:bottom w:val="nil"/>
          <w:right w:val="nil"/>
          <w:between w:val="nil"/>
        </w:pBdr>
        <w:autoSpaceDE/>
        <w:autoSpaceDN/>
        <w:ind w:left="709"/>
        <w:rPr>
          <w:lang w:val="id-ID"/>
        </w:rPr>
      </w:pPr>
      <w:r w:rsidRPr="00813992">
        <w:rPr>
          <w:lang w:val="id-ID"/>
        </w:rPr>
        <w:t>Berdoa agar tidak mudah jatuh dalam godaan dunia</w:t>
      </w:r>
    </w:p>
    <w:p w14:paraId="36856775" w14:textId="77777777" w:rsidR="00D753FA" w:rsidRPr="00813992" w:rsidRDefault="00D753FA" w:rsidP="00D753FA">
      <w:pPr>
        <w:rPr>
          <w:lang w:val="id-ID"/>
        </w:rPr>
      </w:pPr>
    </w:p>
    <w:p w14:paraId="36DECDF1" w14:textId="77777777" w:rsidR="00D753FA" w:rsidRPr="00813992" w:rsidRDefault="00D753FA" w:rsidP="00D753FA">
      <w:pPr>
        <w:widowControl/>
        <w:numPr>
          <w:ilvl w:val="0"/>
          <w:numId w:val="119"/>
        </w:numPr>
        <w:autoSpaceDE/>
        <w:autoSpaceDN/>
        <w:ind w:left="364"/>
        <w:jc w:val="both"/>
        <w:rPr>
          <w:lang w:val="id-ID"/>
        </w:rPr>
      </w:pPr>
      <w:r w:rsidRPr="00813992">
        <w:rPr>
          <w:b/>
          <w:lang w:val="id-ID"/>
        </w:rPr>
        <w:t xml:space="preserve">Nyanyian: </w:t>
      </w:r>
      <w:r w:rsidRPr="00813992">
        <w:rPr>
          <w:lang w:val="id-ID"/>
        </w:rPr>
        <w:t>KLIK 119</w:t>
      </w:r>
    </w:p>
    <w:p w14:paraId="1C8F799C" w14:textId="77777777" w:rsidR="00D753FA" w:rsidRPr="00813992" w:rsidRDefault="00D753FA" w:rsidP="00D753FA">
      <w:pPr>
        <w:shd w:val="clear" w:color="auto" w:fill="FFFFFF"/>
        <w:ind w:left="364"/>
        <w:rPr>
          <w:b/>
          <w:lang w:val="id-ID"/>
        </w:rPr>
      </w:pPr>
      <w:r w:rsidRPr="00813992">
        <w:rPr>
          <w:b/>
          <w:lang w:val="id-ID"/>
        </w:rPr>
        <w:t>JALAN HIDUP ORANG BENAR</w:t>
      </w:r>
    </w:p>
    <w:p w14:paraId="47390E18" w14:textId="77777777" w:rsidR="00D753FA" w:rsidRPr="00813992" w:rsidRDefault="00D753FA" w:rsidP="00D753FA">
      <w:pPr>
        <w:shd w:val="clear" w:color="auto" w:fill="FFFFFF"/>
        <w:ind w:left="364"/>
        <w:rPr>
          <w:lang w:val="id-ID"/>
        </w:rPr>
      </w:pPr>
      <w:r w:rsidRPr="00813992">
        <w:rPr>
          <w:lang w:val="id-ID"/>
        </w:rPr>
        <w:t>Jalan hidup orang benar</w:t>
      </w:r>
    </w:p>
    <w:p w14:paraId="72DE7FF0" w14:textId="77777777" w:rsidR="00D753FA" w:rsidRPr="00813992" w:rsidRDefault="00D753FA" w:rsidP="00D753FA">
      <w:pPr>
        <w:shd w:val="clear" w:color="auto" w:fill="FFFFFF"/>
        <w:ind w:left="364"/>
        <w:rPr>
          <w:lang w:val="id-ID"/>
        </w:rPr>
      </w:pPr>
      <w:r w:rsidRPr="00813992">
        <w:rPr>
          <w:lang w:val="id-ID"/>
        </w:rPr>
        <w:t>Diterangi oleh cahya Firman Tuhan</w:t>
      </w:r>
    </w:p>
    <w:p w14:paraId="5CDF167E" w14:textId="77777777" w:rsidR="00D753FA" w:rsidRPr="00813992" w:rsidRDefault="00D753FA" w:rsidP="00D753FA">
      <w:pPr>
        <w:shd w:val="clear" w:color="auto" w:fill="FFFFFF"/>
        <w:ind w:left="364"/>
        <w:rPr>
          <w:lang w:val="id-ID"/>
        </w:rPr>
      </w:pPr>
      <w:r w:rsidRPr="00813992">
        <w:rPr>
          <w:lang w:val="id-ID"/>
        </w:rPr>
        <w:t>Jalan hidup orang benar</w:t>
      </w:r>
    </w:p>
    <w:p w14:paraId="756EC6CC" w14:textId="77777777" w:rsidR="00D753FA" w:rsidRPr="00813992" w:rsidRDefault="00D753FA" w:rsidP="00D753FA">
      <w:pPr>
        <w:shd w:val="clear" w:color="auto" w:fill="FFFFFF"/>
        <w:ind w:left="364"/>
        <w:rPr>
          <w:lang w:val="id-ID"/>
        </w:rPr>
      </w:pPr>
      <w:r w:rsidRPr="00813992">
        <w:rPr>
          <w:lang w:val="id-ID"/>
        </w:rPr>
        <w:t>Semakin terang hingga rembang tengah hari</w:t>
      </w:r>
    </w:p>
    <w:p w14:paraId="35CD76F2" w14:textId="77777777" w:rsidR="00D753FA" w:rsidRPr="00813992" w:rsidRDefault="00D753FA" w:rsidP="00D753FA">
      <w:pPr>
        <w:shd w:val="clear" w:color="auto" w:fill="FFFFFF"/>
        <w:ind w:left="364"/>
        <w:rPr>
          <w:lang w:val="id-ID"/>
        </w:rPr>
      </w:pPr>
      <w:r w:rsidRPr="00813992">
        <w:rPr>
          <w:lang w:val="id-ID"/>
        </w:rPr>
        <w:t>Apabila ia jatuh tidaklah dibiarkan</w:t>
      </w:r>
    </w:p>
    <w:p w14:paraId="2658FF0D" w14:textId="77777777" w:rsidR="00D753FA" w:rsidRPr="00813992" w:rsidRDefault="00D753FA" w:rsidP="00D753FA">
      <w:pPr>
        <w:shd w:val="clear" w:color="auto" w:fill="FFFFFF"/>
        <w:ind w:left="364"/>
        <w:rPr>
          <w:lang w:val="id-ID"/>
        </w:rPr>
      </w:pPr>
      <w:r w:rsidRPr="00813992">
        <w:rPr>
          <w:lang w:val="id-ID"/>
        </w:rPr>
        <w:t>Sampai terg'letak</w:t>
      </w:r>
    </w:p>
    <w:p w14:paraId="3F3D6718" w14:textId="77777777" w:rsidR="00D753FA" w:rsidRPr="00813992" w:rsidRDefault="00D753FA" w:rsidP="00D753FA">
      <w:pPr>
        <w:shd w:val="clear" w:color="auto" w:fill="FFFFFF"/>
        <w:ind w:left="364"/>
        <w:rPr>
          <w:lang w:val="id-ID"/>
        </w:rPr>
      </w:pPr>
      <w:r w:rsidRPr="00813992">
        <w:rPr>
          <w:lang w:val="id-ID"/>
        </w:rPr>
        <w:t>S'bab tangan Tuhan jua</w:t>
      </w:r>
    </w:p>
    <w:p w14:paraId="31A8E799" w14:textId="77777777" w:rsidR="00D753FA" w:rsidRPr="00813992" w:rsidRDefault="00D753FA" w:rsidP="00D753FA">
      <w:pPr>
        <w:shd w:val="clear" w:color="auto" w:fill="FFFFFF"/>
        <w:ind w:left="364"/>
        <w:rPr>
          <w:lang w:val="id-ID"/>
        </w:rPr>
      </w:pPr>
      <w:r w:rsidRPr="00813992">
        <w:rPr>
          <w:lang w:val="id-ID"/>
        </w:rPr>
        <w:t>Yang menopangku</w:t>
      </w:r>
    </w:p>
    <w:p w14:paraId="37C9B74B" w14:textId="24DAC636" w:rsidR="00D753FA" w:rsidRPr="00813992" w:rsidRDefault="00D753FA" w:rsidP="00D753FA">
      <w:pPr>
        <w:ind w:left="364"/>
        <w:rPr>
          <w:lang w:val="id-ID"/>
        </w:rPr>
      </w:pPr>
      <w:r w:rsidRPr="00813992">
        <w:rPr>
          <w:lang w:val="id-ID"/>
        </w:rPr>
        <w:t>Dan membangunkan ku kembali</w:t>
      </w:r>
    </w:p>
    <w:p w14:paraId="70916D89" w14:textId="5854DCE1" w:rsidR="00D753FA" w:rsidRPr="00813992" w:rsidRDefault="00D753FA" w:rsidP="008F268F">
      <w:pPr>
        <w:jc w:val="right"/>
        <w:rPr>
          <w:lang w:val="id-ID"/>
        </w:rPr>
      </w:pPr>
      <w:r w:rsidRPr="00813992">
        <w:rPr>
          <w:noProof/>
          <w:lang w:val="id-ID"/>
        </w:rPr>
        <mc:AlternateContent>
          <mc:Choice Requires="wps">
            <w:drawing>
              <wp:anchor distT="0" distB="0" distL="114300" distR="114300" simplePos="0" relativeHeight="251803136" behindDoc="0" locked="0" layoutInCell="1" hidden="0" allowOverlap="1" wp14:anchorId="357C6FE9" wp14:editId="2D37FF96">
                <wp:simplePos x="0" y="0"/>
                <wp:positionH relativeFrom="margin">
                  <wp:align>center</wp:align>
                </wp:positionH>
                <wp:positionV relativeFrom="paragraph">
                  <wp:posOffset>793750</wp:posOffset>
                </wp:positionV>
                <wp:extent cx="4194810" cy="429895"/>
                <wp:effectExtent l="0" t="0" r="0" b="8255"/>
                <wp:wrapSquare wrapText="bothSides" distT="0" distB="0" distL="114300" distR="114300"/>
                <wp:docPr id="3" name="Persegi Panjang 3"/>
                <wp:cNvGraphicFramePr/>
                <a:graphic xmlns:a="http://schemas.openxmlformats.org/drawingml/2006/main">
                  <a:graphicData uri="http://schemas.microsoft.com/office/word/2010/wordprocessingShape">
                    <wps:wsp>
                      <wps:cNvSpPr/>
                      <wps:spPr>
                        <a:xfrm>
                          <a:off x="0" y="0"/>
                          <a:ext cx="4194810" cy="429895"/>
                        </a:xfrm>
                        <a:prstGeom prst="rect">
                          <a:avLst/>
                        </a:prstGeom>
                        <a:solidFill>
                          <a:schemeClr val="lt2"/>
                        </a:solidFill>
                        <a:ln>
                          <a:noFill/>
                        </a:ln>
                      </wps:spPr>
                      <wps:txbx>
                        <w:txbxContent>
                          <w:p w14:paraId="4F099749" w14:textId="77777777" w:rsidR="00D753FA" w:rsidRDefault="00D753FA" w:rsidP="00D753FA">
                            <w:pPr>
                              <w:textDirection w:val="btLr"/>
                            </w:pPr>
                            <w:r>
                              <w:rPr>
                                <w:color w:val="000000"/>
                                <w:sz w:val="20"/>
                              </w:rPr>
                              <w:t>Materi Persekutuan Doa dirancang untuk seluruh generasi, karena itu baik jika bisa melibatkan semua generasi untuk bertugas dan berperan</w:t>
                            </w:r>
                          </w:p>
                        </w:txbxContent>
                      </wps:txbx>
                      <wps:bodyPr spcFirstLastPara="1" wrap="square" lIns="91425" tIns="45700" rIns="91425" bIns="45700" anchor="t" anchorCtr="0">
                        <a:noAutofit/>
                      </wps:bodyPr>
                    </wps:wsp>
                  </a:graphicData>
                </a:graphic>
              </wp:anchor>
            </w:drawing>
          </mc:Choice>
          <mc:Fallback>
            <w:pict>
              <v:rect w14:anchorId="357C6FE9" id="Persegi Panjang 3" o:spid="_x0000_s1140" style="position:absolute;left:0;text-align:left;margin-left:0;margin-top:62.5pt;width:330.3pt;height:33.85pt;z-index:2518031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" fillcolor="#eeece1 [3203]" stroked="f">
                <v:textbox inset="2.53958mm,1.2694mm,2.53958mm,1.2694mm">
                  <w:txbxContent>
                    <w:p w14:paraId="4F099749" w14:textId="77777777" w:rsidR="00D753FA" w:rsidRDefault="00D753FA" w:rsidP="00D753FA">
                      <w:pPr>
                        <w:textDirection w:val="btLr"/>
                      </w:pPr>
                      <w:r>
                        <w:rPr>
                          <w:color w:val="000000"/>
                          <w:sz w:val="20"/>
                        </w:rPr>
                        <w:t>Materi Persekutuan Doa dirancang untuk seluruh generasi, karena itu baik jika bisa melibatkan semua generasi untuk bertugas dan berperan</w:t>
                      </w:r>
                    </w:p>
                  </w:txbxContent>
                </v:textbox>
                <w10:wrap type="square" anchorx="margin"/>
              </v:rect>
            </w:pict>
          </mc:Fallback>
        </mc:AlternateContent>
      </w:r>
      <w:r w:rsidR="008F268F">
        <w:rPr>
          <w:lang w:val="id-ID"/>
        </w:rPr>
        <w:t>(sw)</w:t>
      </w:r>
    </w:p>
    <w:p w14:paraId="7FEA069E" w14:textId="77777777" w:rsidR="008431C3" w:rsidRPr="00813992" w:rsidRDefault="008431C3" w:rsidP="003E3F67">
      <w:pPr>
        <w:pStyle w:val="TeksIsi"/>
        <w:ind w:left="0"/>
        <w:rPr>
          <w:lang w:val="id-ID"/>
        </w:rPr>
      </w:pPr>
    </w:p>
    <w:p w14:paraId="49240CF3" w14:textId="77777777" w:rsidR="00D753FA" w:rsidRPr="00813992" w:rsidRDefault="00D753FA" w:rsidP="003E3F67">
      <w:pPr>
        <w:pStyle w:val="TeksIsi"/>
        <w:ind w:left="0"/>
        <w:rPr>
          <w:lang w:val="id-ID"/>
        </w:rPr>
      </w:pPr>
    </w:p>
    <w:p w14:paraId="0594827A" w14:textId="77777777" w:rsidR="00D753FA" w:rsidRPr="00813992" w:rsidRDefault="00D753FA" w:rsidP="003E3F67">
      <w:pPr>
        <w:pStyle w:val="TeksIsi"/>
        <w:ind w:left="0"/>
        <w:rPr>
          <w:lang w:val="id-ID"/>
        </w:rPr>
      </w:pPr>
    </w:p>
    <w:p w14:paraId="110952E2" w14:textId="77777777" w:rsidR="00D753FA" w:rsidRPr="00813992" w:rsidRDefault="00D753FA" w:rsidP="003E3F67">
      <w:pPr>
        <w:pStyle w:val="TeksIsi"/>
        <w:ind w:left="0"/>
        <w:rPr>
          <w:lang w:val="id-ID"/>
        </w:rPr>
      </w:pPr>
    </w:p>
    <w:p w14:paraId="52B1827B" w14:textId="77777777" w:rsidR="00D753FA" w:rsidRPr="00813992" w:rsidRDefault="00D753FA" w:rsidP="003E3F67">
      <w:pPr>
        <w:pStyle w:val="TeksIsi"/>
        <w:ind w:left="0"/>
        <w:rPr>
          <w:lang w:val="id-ID"/>
        </w:rPr>
      </w:pPr>
    </w:p>
    <w:p w14:paraId="16331611" w14:textId="77777777" w:rsidR="00D753FA" w:rsidRPr="00813992" w:rsidRDefault="00D753FA" w:rsidP="003E3F67">
      <w:pPr>
        <w:pStyle w:val="TeksIsi"/>
        <w:ind w:left="0"/>
        <w:rPr>
          <w:lang w:val="id-ID"/>
        </w:rPr>
      </w:pPr>
    </w:p>
    <w:p w14:paraId="419ACA65" w14:textId="77777777" w:rsidR="00D753FA" w:rsidRPr="00813992" w:rsidRDefault="00D753FA" w:rsidP="003E3F67">
      <w:pPr>
        <w:pStyle w:val="TeksIsi"/>
        <w:ind w:left="0"/>
        <w:rPr>
          <w:lang w:val="id-ID"/>
        </w:rPr>
      </w:pPr>
    </w:p>
    <w:p w14:paraId="1889F9AC" w14:textId="77777777" w:rsidR="00D753FA" w:rsidRPr="00813992" w:rsidRDefault="00D753FA" w:rsidP="003E3F67">
      <w:pPr>
        <w:pStyle w:val="TeksIsi"/>
        <w:ind w:left="0"/>
        <w:rPr>
          <w:lang w:val="id-ID"/>
        </w:rPr>
      </w:pPr>
    </w:p>
    <w:p w14:paraId="16A16129" w14:textId="77777777" w:rsidR="00D753FA" w:rsidRPr="00813992" w:rsidRDefault="00D753FA" w:rsidP="003E3F67">
      <w:pPr>
        <w:pStyle w:val="TeksIsi"/>
        <w:ind w:left="0"/>
        <w:rPr>
          <w:lang w:val="id-ID"/>
        </w:rPr>
      </w:pPr>
    </w:p>
    <w:p w14:paraId="09BC8ADC" w14:textId="77777777" w:rsidR="00D753FA" w:rsidRPr="00813992" w:rsidRDefault="00D753FA" w:rsidP="003E3F67">
      <w:pPr>
        <w:pStyle w:val="TeksIsi"/>
        <w:ind w:left="0"/>
        <w:rPr>
          <w:lang w:val="id-ID"/>
        </w:rPr>
      </w:pPr>
    </w:p>
    <w:p w14:paraId="0EC33672" w14:textId="77777777" w:rsidR="00D753FA" w:rsidRPr="00813992" w:rsidRDefault="00D753FA" w:rsidP="003E3F67">
      <w:pPr>
        <w:pStyle w:val="TeksIsi"/>
        <w:ind w:left="0"/>
        <w:rPr>
          <w:lang w:val="id-ID"/>
        </w:rPr>
      </w:pPr>
    </w:p>
    <w:p w14:paraId="623B5A55" w14:textId="77777777" w:rsidR="00D753FA" w:rsidRPr="00813992" w:rsidRDefault="00D753FA" w:rsidP="003E3F67">
      <w:pPr>
        <w:pStyle w:val="TeksIsi"/>
        <w:ind w:left="0"/>
        <w:rPr>
          <w:lang w:val="id-ID"/>
        </w:rPr>
      </w:pPr>
    </w:p>
    <w:p w14:paraId="5AFF6745" w14:textId="77777777" w:rsidR="00D753FA" w:rsidRPr="00813992" w:rsidRDefault="00D753FA" w:rsidP="003E3F67">
      <w:pPr>
        <w:pStyle w:val="TeksIsi"/>
        <w:ind w:left="0"/>
        <w:rPr>
          <w:lang w:val="id-ID"/>
        </w:rPr>
      </w:pPr>
    </w:p>
    <w:p w14:paraId="3E99A197" w14:textId="77777777" w:rsidR="00D753FA" w:rsidRPr="00813992" w:rsidRDefault="00D753FA" w:rsidP="003E3F67">
      <w:pPr>
        <w:pStyle w:val="TeksIsi"/>
        <w:ind w:left="0"/>
        <w:rPr>
          <w:lang w:val="id-ID"/>
        </w:rPr>
      </w:pPr>
    </w:p>
    <w:p w14:paraId="6DC2AC67" w14:textId="77777777" w:rsidR="00D753FA" w:rsidRPr="00813992" w:rsidRDefault="00D753FA" w:rsidP="003E3F67">
      <w:pPr>
        <w:pStyle w:val="TeksIsi"/>
        <w:ind w:left="0"/>
        <w:rPr>
          <w:lang w:val="id-ID"/>
        </w:rPr>
      </w:pPr>
    </w:p>
    <w:p w14:paraId="6372766D" w14:textId="77777777" w:rsidR="00D753FA" w:rsidRPr="00813992" w:rsidRDefault="00D753FA" w:rsidP="003E3F67">
      <w:pPr>
        <w:pStyle w:val="TeksIsi"/>
        <w:ind w:left="0"/>
        <w:rPr>
          <w:lang w:val="id-ID"/>
        </w:rPr>
      </w:pPr>
    </w:p>
    <w:p w14:paraId="6D548953" w14:textId="77777777" w:rsidR="00D753FA" w:rsidRPr="00813992" w:rsidRDefault="00D753FA" w:rsidP="003E3F67">
      <w:pPr>
        <w:pStyle w:val="TeksIsi"/>
        <w:ind w:left="0"/>
        <w:rPr>
          <w:lang w:val="id-ID"/>
        </w:rPr>
      </w:pPr>
    </w:p>
    <w:p w14:paraId="31ECD0D6" w14:textId="77777777" w:rsidR="00D753FA" w:rsidRPr="00813992" w:rsidRDefault="00D753FA" w:rsidP="003E3F67">
      <w:pPr>
        <w:pStyle w:val="TeksIsi"/>
        <w:ind w:left="0"/>
        <w:rPr>
          <w:lang w:val="id-ID"/>
        </w:rPr>
      </w:pPr>
    </w:p>
    <w:p w14:paraId="5EC46A11" w14:textId="77777777" w:rsidR="00D753FA" w:rsidRPr="00813992" w:rsidRDefault="00D753FA" w:rsidP="003E3F67">
      <w:pPr>
        <w:pStyle w:val="TeksIsi"/>
        <w:ind w:left="0"/>
        <w:rPr>
          <w:lang w:val="id-ID"/>
        </w:rPr>
      </w:pPr>
    </w:p>
    <w:p w14:paraId="39AD0E57" w14:textId="77777777" w:rsidR="00D753FA" w:rsidRPr="00813992" w:rsidRDefault="00D753FA" w:rsidP="003E3F67">
      <w:pPr>
        <w:pStyle w:val="TeksIsi"/>
        <w:ind w:left="0"/>
        <w:rPr>
          <w:lang w:val="id-ID"/>
        </w:rPr>
      </w:pPr>
    </w:p>
    <w:p w14:paraId="49817B2E" w14:textId="77777777" w:rsidR="00D753FA" w:rsidRPr="00813992" w:rsidRDefault="00D753FA" w:rsidP="003E3F67">
      <w:pPr>
        <w:pStyle w:val="TeksIsi"/>
        <w:ind w:left="0"/>
        <w:rPr>
          <w:lang w:val="id-ID"/>
        </w:rPr>
      </w:pPr>
    </w:p>
    <w:p w14:paraId="74565C3E" w14:textId="77777777" w:rsidR="00D753FA" w:rsidRPr="00813992" w:rsidRDefault="00D753FA" w:rsidP="003E3F67">
      <w:pPr>
        <w:pStyle w:val="TeksIsi"/>
        <w:ind w:left="0"/>
        <w:rPr>
          <w:lang w:val="id-ID"/>
        </w:rPr>
      </w:pPr>
    </w:p>
    <w:p w14:paraId="7EE97009" w14:textId="77777777" w:rsidR="00D753FA" w:rsidRPr="00813992" w:rsidRDefault="00D753FA" w:rsidP="003E3F67">
      <w:pPr>
        <w:pStyle w:val="TeksIsi"/>
        <w:ind w:left="0"/>
        <w:rPr>
          <w:lang w:val="id-ID"/>
        </w:rPr>
      </w:pPr>
    </w:p>
    <w:p w14:paraId="1CE06027" w14:textId="77777777" w:rsidR="00D753FA" w:rsidRPr="00813992" w:rsidRDefault="00D753FA" w:rsidP="003E3F67">
      <w:pPr>
        <w:pStyle w:val="TeksIsi"/>
        <w:ind w:left="0"/>
        <w:rPr>
          <w:lang w:val="id-ID"/>
        </w:rPr>
      </w:pPr>
    </w:p>
    <w:p w14:paraId="2749EB30" w14:textId="77777777" w:rsidR="00D753FA" w:rsidRPr="00813992" w:rsidRDefault="00D753FA" w:rsidP="003E3F67">
      <w:pPr>
        <w:pStyle w:val="TeksIsi"/>
        <w:ind w:left="0"/>
        <w:rPr>
          <w:lang w:val="id-ID"/>
        </w:rPr>
      </w:pPr>
    </w:p>
    <w:p w14:paraId="2AE05F19" w14:textId="77777777" w:rsidR="00D753FA" w:rsidRPr="00813992" w:rsidRDefault="00D753FA" w:rsidP="003E3F67">
      <w:pPr>
        <w:pStyle w:val="TeksIsi"/>
        <w:ind w:left="0"/>
        <w:rPr>
          <w:lang w:val="id-ID"/>
        </w:rPr>
      </w:pPr>
    </w:p>
    <w:p w14:paraId="14354B07" w14:textId="77777777" w:rsidR="00D753FA" w:rsidRPr="00813992" w:rsidRDefault="00D753FA" w:rsidP="003E3F67">
      <w:pPr>
        <w:pStyle w:val="TeksIsi"/>
        <w:ind w:left="0"/>
        <w:rPr>
          <w:lang w:val="id-ID"/>
        </w:rPr>
      </w:pPr>
    </w:p>
    <w:p w14:paraId="250DF121" w14:textId="77777777" w:rsidR="00D753FA" w:rsidRPr="00813992" w:rsidRDefault="00D753FA" w:rsidP="003E3F67">
      <w:pPr>
        <w:pStyle w:val="TeksIsi"/>
        <w:ind w:left="0"/>
        <w:rPr>
          <w:lang w:val="id-ID"/>
        </w:rPr>
      </w:pPr>
    </w:p>
    <w:p w14:paraId="420443F8" w14:textId="77777777" w:rsidR="00D753FA" w:rsidRPr="00813992" w:rsidRDefault="00D753FA" w:rsidP="003E3F67">
      <w:pPr>
        <w:pStyle w:val="TeksIsi"/>
        <w:ind w:left="0"/>
        <w:rPr>
          <w:lang w:val="id-ID"/>
        </w:rPr>
      </w:pPr>
    </w:p>
    <w:p w14:paraId="62078433" w14:textId="77777777" w:rsidR="00D753FA" w:rsidRPr="00813992" w:rsidRDefault="00D753FA" w:rsidP="003E3F67">
      <w:pPr>
        <w:pStyle w:val="TeksIsi"/>
        <w:ind w:left="0"/>
        <w:rPr>
          <w:lang w:val="id-ID"/>
        </w:rPr>
      </w:pPr>
    </w:p>
    <w:p w14:paraId="7F3633D0" w14:textId="77777777" w:rsidR="00D753FA" w:rsidRPr="00813992" w:rsidRDefault="00D753FA" w:rsidP="003E3F67">
      <w:pPr>
        <w:pStyle w:val="TeksIsi"/>
        <w:ind w:left="0"/>
        <w:rPr>
          <w:lang w:val="id-ID"/>
        </w:rPr>
      </w:pPr>
    </w:p>
    <w:p w14:paraId="7B2E968D" w14:textId="77777777" w:rsidR="00D753FA" w:rsidRPr="00813992" w:rsidRDefault="00D753FA" w:rsidP="003E3F67">
      <w:pPr>
        <w:pStyle w:val="TeksIsi"/>
        <w:ind w:left="0"/>
        <w:rPr>
          <w:lang w:val="id-ID"/>
        </w:rPr>
      </w:pPr>
    </w:p>
    <w:p w14:paraId="0AF4EA37" w14:textId="77777777" w:rsidR="00D753FA" w:rsidRPr="00813992" w:rsidRDefault="00D753FA" w:rsidP="003E3F67">
      <w:pPr>
        <w:pStyle w:val="TeksIsi"/>
        <w:ind w:left="0"/>
        <w:rPr>
          <w:lang w:val="id-ID"/>
        </w:rPr>
      </w:pPr>
    </w:p>
    <w:p w14:paraId="118D1EA6" w14:textId="77777777" w:rsidR="00D753FA" w:rsidRPr="00813992" w:rsidRDefault="00D753FA" w:rsidP="003E3F67">
      <w:pPr>
        <w:pStyle w:val="TeksIsi"/>
        <w:ind w:left="0"/>
        <w:rPr>
          <w:lang w:val="id-ID"/>
        </w:rPr>
      </w:pPr>
    </w:p>
    <w:p w14:paraId="665BEAE5" w14:textId="77777777" w:rsidR="00D753FA" w:rsidRPr="00813992" w:rsidRDefault="00D753FA" w:rsidP="003E3F67">
      <w:pPr>
        <w:pStyle w:val="TeksIsi"/>
        <w:ind w:left="0"/>
        <w:rPr>
          <w:lang w:val="id-ID"/>
        </w:rPr>
      </w:pPr>
    </w:p>
    <w:p w14:paraId="4B965C8B" w14:textId="77777777" w:rsidR="00D753FA" w:rsidRPr="00813992" w:rsidRDefault="00D753FA" w:rsidP="003E3F67">
      <w:pPr>
        <w:pStyle w:val="TeksIsi"/>
        <w:ind w:left="0"/>
        <w:rPr>
          <w:lang w:val="id-ID"/>
        </w:rPr>
      </w:pPr>
    </w:p>
    <w:p w14:paraId="75E79E1E" w14:textId="77777777" w:rsidR="00D753FA" w:rsidRPr="00813992" w:rsidRDefault="00D753FA" w:rsidP="003E3F67">
      <w:pPr>
        <w:pStyle w:val="TeksIsi"/>
        <w:ind w:left="0"/>
        <w:rPr>
          <w:lang w:val="id-ID"/>
        </w:rPr>
      </w:pPr>
    </w:p>
    <w:p w14:paraId="7A35C7BC" w14:textId="77777777" w:rsidR="00D753FA" w:rsidRPr="00813992" w:rsidRDefault="00D753FA" w:rsidP="00D753FA">
      <w:pPr>
        <w:ind w:left="364"/>
        <w:rPr>
          <w:rFonts w:ascii="Kenyan Coffee Rg" w:eastAsia="Kenyan Coffee Rg" w:hAnsi="Kenyan Coffee Rg" w:cs="Kenyan Coffee Rg"/>
          <w:sz w:val="30"/>
          <w:szCs w:val="30"/>
          <w:lang w:val="id-ID"/>
        </w:rPr>
      </w:pPr>
      <w:r w:rsidRPr="00813992">
        <w:rPr>
          <w:noProof/>
          <w:lang w:val="id-ID"/>
        </w:rPr>
        <w:lastRenderedPageBreak/>
        <mc:AlternateContent>
          <mc:Choice Requires="wps">
            <w:drawing>
              <wp:anchor distT="45720" distB="45720" distL="114300" distR="114300" simplePos="0" relativeHeight="251805184" behindDoc="0" locked="0" layoutInCell="1" hidden="0" allowOverlap="1" wp14:anchorId="6E525FC4" wp14:editId="6930D870">
                <wp:simplePos x="0" y="0"/>
                <wp:positionH relativeFrom="column">
                  <wp:posOffset>2286000</wp:posOffset>
                </wp:positionH>
                <wp:positionV relativeFrom="paragraph">
                  <wp:posOffset>7621</wp:posOffset>
                </wp:positionV>
                <wp:extent cx="1760220" cy="1069975"/>
                <wp:effectExtent l="0" t="0" r="0" b="0"/>
                <wp:wrapSquare wrapText="bothSides" distT="45720" distB="45720" distL="114300" distR="114300"/>
                <wp:docPr id="206044051" name="Persegi Panjang 206044051"/>
                <wp:cNvGraphicFramePr/>
                <a:graphic xmlns:a="http://schemas.openxmlformats.org/drawingml/2006/main">
                  <a:graphicData uri="http://schemas.microsoft.com/office/word/2010/wordprocessingShape">
                    <wps:wsp>
                      <wps:cNvSpPr/>
                      <wps:spPr>
                        <a:xfrm>
                          <a:off x="4470653" y="3249775"/>
                          <a:ext cx="1750695" cy="1060450"/>
                        </a:xfrm>
                        <a:prstGeom prst="rect">
                          <a:avLst/>
                        </a:prstGeom>
                        <a:solidFill>
                          <a:srgbClr val="FFFFFF"/>
                        </a:solidFill>
                        <a:ln>
                          <a:noFill/>
                        </a:ln>
                      </wps:spPr>
                      <wps:txbx>
                        <w:txbxContent>
                          <w:p w14:paraId="71586B6A" w14:textId="77777777" w:rsidR="00D753FA" w:rsidRDefault="00D753FA" w:rsidP="00D753FA">
                            <w:pPr>
                              <w:jc w:val="center"/>
                              <w:textDirection w:val="btLr"/>
                              <w:rPr>
                                <w:rFonts w:ascii="Cooper Black" w:eastAsia="Corben" w:hAnsi="Cooper Black" w:cs="Corben"/>
                                <w:color w:val="000000"/>
                                <w:sz w:val="28"/>
                              </w:rPr>
                            </w:pPr>
                          </w:p>
                          <w:p w14:paraId="535631AB" w14:textId="4ED2356D" w:rsidR="00D753FA" w:rsidRPr="00D753FA" w:rsidRDefault="00D753FA" w:rsidP="00D753FA">
                            <w:pPr>
                              <w:jc w:val="center"/>
                              <w:textDirection w:val="btLr"/>
                              <w:rPr>
                                <w:rFonts w:ascii="Cooper Black" w:hAnsi="Cooper Black"/>
                              </w:rPr>
                            </w:pPr>
                            <w:r w:rsidRPr="00D753FA">
                              <w:rPr>
                                <w:rFonts w:ascii="Cooper Black" w:eastAsia="Corben" w:hAnsi="Cooper Black" w:cs="Corben"/>
                                <w:color w:val="000000"/>
                                <w:sz w:val="28"/>
                              </w:rPr>
                              <w:t>PERCAYA SAJA</w:t>
                            </w:r>
                          </w:p>
                          <w:p w14:paraId="704FF491" w14:textId="77777777" w:rsidR="00D753FA" w:rsidRPr="00C76228" w:rsidRDefault="00D753FA" w:rsidP="00D753FA">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F820B73" w14:textId="77777777" w:rsidR="00D753FA" w:rsidRDefault="00D753FA" w:rsidP="00D753FA">
                            <w:pPr>
                              <w:jc w:val="center"/>
                              <w:textDirection w:val="btLr"/>
                            </w:pPr>
                          </w:p>
                          <w:p w14:paraId="4AFE2327" w14:textId="77777777" w:rsidR="00D753FA" w:rsidRDefault="00D753FA" w:rsidP="00D753FA">
                            <w:pPr>
                              <w:jc w:val="center"/>
                              <w:textDirection w:val="btLr"/>
                            </w:pPr>
                          </w:p>
                        </w:txbxContent>
                      </wps:txbx>
                      <wps:bodyPr spcFirstLastPara="1" wrap="square" lIns="91425" tIns="45700" rIns="91425" bIns="45700" anchor="t" anchorCtr="0">
                        <a:noAutofit/>
                      </wps:bodyPr>
                    </wps:wsp>
                  </a:graphicData>
                </a:graphic>
              </wp:anchor>
            </w:drawing>
          </mc:Choice>
          <mc:Fallback>
            <w:pict>
              <v:rect w14:anchorId="6E525FC4" id="Persegi Panjang 206044051" o:spid="_x0000_s1141" style="position:absolute;left:0;text-align:left;margin-left:180pt;margin-top:.6pt;width:138.6pt;height:84.25pt;z-index:25180518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" stroked="f">
                <v:textbox inset="2.53958mm,1.2694mm,2.53958mm,1.2694mm">
                  <w:txbxContent>
                    <w:p w14:paraId="71586B6A" w14:textId="77777777" w:rsidR="00D753FA" w:rsidRDefault="00D753FA" w:rsidP="00D753FA">
                      <w:pPr>
                        <w:jc w:val="center"/>
                        <w:textDirection w:val="btLr"/>
                        <w:rPr>
                          <w:rFonts w:ascii="Cooper Black" w:eastAsia="Corben" w:hAnsi="Cooper Black" w:cs="Corben"/>
                          <w:color w:val="000000"/>
                          <w:sz w:val="28"/>
                        </w:rPr>
                      </w:pPr>
                    </w:p>
                    <w:p w14:paraId="535631AB" w14:textId="4ED2356D" w:rsidR="00D753FA" w:rsidRPr="00D753FA" w:rsidRDefault="00D753FA" w:rsidP="00D753FA">
                      <w:pPr>
                        <w:jc w:val="center"/>
                        <w:textDirection w:val="btLr"/>
                        <w:rPr>
                          <w:rFonts w:ascii="Cooper Black" w:hAnsi="Cooper Black"/>
                        </w:rPr>
                      </w:pPr>
                      <w:r w:rsidRPr="00D753FA">
                        <w:rPr>
                          <w:rFonts w:ascii="Cooper Black" w:eastAsia="Corben" w:hAnsi="Cooper Black" w:cs="Corben"/>
                          <w:color w:val="000000"/>
                          <w:sz w:val="28"/>
                        </w:rPr>
                        <w:t>PERCAYA SAJA</w:t>
                      </w:r>
                    </w:p>
                    <w:p w14:paraId="704FF491" w14:textId="77777777" w:rsidR="00D753FA" w:rsidRPr="00C76228" w:rsidRDefault="00D753FA" w:rsidP="00D753FA">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F820B73" w14:textId="77777777" w:rsidR="00D753FA" w:rsidRDefault="00D753FA" w:rsidP="00D753FA">
                      <w:pPr>
                        <w:jc w:val="center"/>
                        <w:textDirection w:val="btLr"/>
                      </w:pPr>
                    </w:p>
                    <w:p w14:paraId="4AFE2327" w14:textId="77777777" w:rsidR="00D753FA" w:rsidRDefault="00D753FA" w:rsidP="00D753FA">
                      <w:pPr>
                        <w:jc w:val="center"/>
                        <w:textDirection w:val="btLr"/>
                      </w:pPr>
                    </w:p>
                  </w:txbxContent>
                </v:textbox>
                <w10:wrap type="square"/>
              </v:rect>
            </w:pict>
          </mc:Fallback>
        </mc:AlternateContent>
      </w:r>
      <w:r w:rsidRPr="00813992">
        <w:rPr>
          <w:noProof/>
          <w:lang w:val="id-ID"/>
        </w:rPr>
        <mc:AlternateContent>
          <mc:Choice Requires="wps">
            <w:drawing>
              <wp:anchor distT="0" distB="0" distL="114300" distR="114300" simplePos="0" relativeHeight="251806208" behindDoc="0" locked="0" layoutInCell="1" hidden="0" allowOverlap="1" wp14:anchorId="11EC32CE" wp14:editId="6772A786">
                <wp:simplePos x="0" y="0"/>
                <wp:positionH relativeFrom="column">
                  <wp:posOffset>1</wp:posOffset>
                </wp:positionH>
                <wp:positionV relativeFrom="paragraph">
                  <wp:posOffset>0</wp:posOffset>
                </wp:positionV>
                <wp:extent cx="2239010" cy="1184275"/>
                <wp:effectExtent l="0" t="0" r="8890" b="0"/>
                <wp:wrapSquare wrapText="bothSides" distT="0" distB="0" distL="114300" distR="114300"/>
                <wp:docPr id="1559335032" name="Persegi Panjang 1559335032"/>
                <wp:cNvGraphicFramePr/>
                <a:graphic xmlns:a="http://schemas.openxmlformats.org/drawingml/2006/main">
                  <a:graphicData uri="http://schemas.microsoft.com/office/word/2010/wordprocessingShape">
                    <wps:wsp>
                      <wps:cNvSpPr/>
                      <wps:spPr>
                        <a:xfrm>
                          <a:off x="4231258" y="3192625"/>
                          <a:ext cx="2229485" cy="1174750"/>
                        </a:xfrm>
                        <a:prstGeom prst="rect">
                          <a:avLst/>
                        </a:prstGeom>
                        <a:solidFill>
                          <a:schemeClr val="bg1">
                            <a:lumMod val="85000"/>
                          </a:schemeClr>
                        </a:solidFill>
                        <a:ln>
                          <a:noFill/>
                        </a:ln>
                      </wps:spPr>
                      <wps:txbx>
                        <w:txbxContent>
                          <w:p w14:paraId="55C9A1B7" w14:textId="77777777" w:rsidR="00D753FA" w:rsidRDefault="00D753FA" w:rsidP="00D753FA">
                            <w:pPr>
                              <w:spacing w:line="258" w:lineRule="auto"/>
                              <w:textDirection w:val="btLr"/>
                            </w:pPr>
                            <w:r>
                              <w:rPr>
                                <w:b/>
                                <w:color w:val="000000"/>
                              </w:rPr>
                              <w:t xml:space="preserve">BAHAN </w:t>
                            </w:r>
                          </w:p>
                          <w:p w14:paraId="334DDA06" w14:textId="77777777" w:rsidR="00D753FA" w:rsidRDefault="00D753FA" w:rsidP="00D753FA">
                            <w:pPr>
                              <w:spacing w:line="258" w:lineRule="auto"/>
                              <w:textDirection w:val="btLr"/>
                            </w:pPr>
                            <w:r>
                              <w:rPr>
                                <w:b/>
                                <w:color w:val="000000"/>
                              </w:rPr>
                              <w:t>PERSEKUTUAN DOA – 2</w:t>
                            </w:r>
                          </w:p>
                          <w:p w14:paraId="4CB1EB46" w14:textId="77777777" w:rsidR="00D753FA" w:rsidRDefault="00D753FA" w:rsidP="00D753FA">
                            <w:pPr>
                              <w:pBdr>
                                <w:bottom w:val="single" w:sz="4" w:space="1" w:color="auto"/>
                              </w:pBdr>
                              <w:textDirection w:val="btLr"/>
                            </w:pPr>
                            <w:r>
                              <w:rPr>
                                <w:i/>
                                <w:color w:val="000000"/>
                              </w:rPr>
                              <w:t>Doa</w:t>
                            </w:r>
                          </w:p>
                          <w:p w14:paraId="609BC720" w14:textId="77777777" w:rsidR="00D753FA" w:rsidRDefault="00D753FA" w:rsidP="00D753FA">
                            <w:pPr>
                              <w:spacing w:line="258" w:lineRule="auto"/>
                              <w:textDirection w:val="btLr"/>
                            </w:pPr>
                          </w:p>
                          <w:p w14:paraId="533309A4" w14:textId="77777777" w:rsidR="00D753FA" w:rsidRDefault="00D753FA" w:rsidP="00D753FA">
                            <w:pPr>
                              <w:spacing w:line="258" w:lineRule="auto"/>
                              <w:textDirection w:val="btLr"/>
                            </w:pPr>
                            <w:r>
                              <w:rPr>
                                <w:color w:val="000000"/>
                                <w:sz w:val="20"/>
                              </w:rPr>
                              <w:t>Bacaan:</w:t>
                            </w:r>
                          </w:p>
                          <w:p w14:paraId="6805AB72" w14:textId="77777777" w:rsidR="00D753FA" w:rsidRDefault="00D753FA" w:rsidP="00D753FA">
                            <w:pPr>
                              <w:spacing w:line="258" w:lineRule="auto"/>
                              <w:textDirection w:val="btLr"/>
                            </w:pPr>
                            <w:r>
                              <w:rPr>
                                <w:b/>
                                <w:color w:val="000000"/>
                                <w:sz w:val="20"/>
                              </w:rPr>
                              <w:t>Lukas 11:1-13</w:t>
                            </w:r>
                          </w:p>
                        </w:txbxContent>
                      </wps:txbx>
                      <wps:bodyPr spcFirstLastPara="1" wrap="square" lIns="91425" tIns="45700" rIns="91425" bIns="45700" anchor="t" anchorCtr="0">
                        <a:noAutofit/>
                      </wps:bodyPr>
                    </wps:wsp>
                  </a:graphicData>
                </a:graphic>
              </wp:anchor>
            </w:drawing>
          </mc:Choice>
          <mc:Fallback>
            <w:pict>
              <v:rect w14:anchorId="11EC32CE" id="Persegi Panjang 1559335032" o:spid="_x0000_s1142" style="position:absolute;left:0;text-align:left;margin-left:0;margin-top:0;width:176.3pt;height:93.25pt;z-index:251806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" fillcolor="#d8d8d8 [2732]" stroked="f">
                <v:textbox inset="2.53958mm,1.2694mm,2.53958mm,1.2694mm">
                  <w:txbxContent>
                    <w:p w14:paraId="55C9A1B7" w14:textId="77777777" w:rsidR="00D753FA" w:rsidRDefault="00D753FA" w:rsidP="00D753FA">
                      <w:pPr>
                        <w:spacing w:line="258" w:lineRule="auto"/>
                        <w:textDirection w:val="btLr"/>
                      </w:pPr>
                      <w:r>
                        <w:rPr>
                          <w:b/>
                          <w:color w:val="000000"/>
                        </w:rPr>
                        <w:t xml:space="preserve">BAHAN </w:t>
                      </w:r>
                    </w:p>
                    <w:p w14:paraId="334DDA06" w14:textId="77777777" w:rsidR="00D753FA" w:rsidRDefault="00D753FA" w:rsidP="00D753FA">
                      <w:pPr>
                        <w:spacing w:line="258" w:lineRule="auto"/>
                        <w:textDirection w:val="btLr"/>
                      </w:pPr>
                      <w:r>
                        <w:rPr>
                          <w:b/>
                          <w:color w:val="000000"/>
                        </w:rPr>
                        <w:t>PERSEKUTUAN DOA – 2</w:t>
                      </w:r>
                    </w:p>
                    <w:p w14:paraId="4CB1EB46" w14:textId="77777777" w:rsidR="00D753FA" w:rsidRDefault="00D753FA" w:rsidP="00D753FA">
                      <w:pPr>
                        <w:pBdr>
                          <w:bottom w:val="single" w:sz="4" w:space="1" w:color="auto"/>
                        </w:pBdr>
                        <w:textDirection w:val="btLr"/>
                      </w:pPr>
                      <w:r>
                        <w:rPr>
                          <w:i/>
                          <w:color w:val="000000"/>
                        </w:rPr>
                        <w:t>Doa</w:t>
                      </w:r>
                    </w:p>
                    <w:p w14:paraId="609BC720" w14:textId="77777777" w:rsidR="00D753FA" w:rsidRDefault="00D753FA" w:rsidP="00D753FA">
                      <w:pPr>
                        <w:spacing w:line="258" w:lineRule="auto"/>
                        <w:textDirection w:val="btLr"/>
                      </w:pPr>
                    </w:p>
                    <w:p w14:paraId="533309A4" w14:textId="77777777" w:rsidR="00D753FA" w:rsidRDefault="00D753FA" w:rsidP="00D753FA">
                      <w:pPr>
                        <w:spacing w:line="258" w:lineRule="auto"/>
                        <w:textDirection w:val="btLr"/>
                      </w:pPr>
                      <w:r>
                        <w:rPr>
                          <w:color w:val="000000"/>
                          <w:sz w:val="20"/>
                        </w:rPr>
                        <w:t>Bacaan:</w:t>
                      </w:r>
                    </w:p>
                    <w:p w14:paraId="6805AB72" w14:textId="77777777" w:rsidR="00D753FA" w:rsidRDefault="00D753FA" w:rsidP="00D753FA">
                      <w:pPr>
                        <w:spacing w:line="258" w:lineRule="auto"/>
                        <w:textDirection w:val="btLr"/>
                      </w:pPr>
                      <w:r>
                        <w:rPr>
                          <w:b/>
                          <w:color w:val="000000"/>
                          <w:sz w:val="20"/>
                        </w:rPr>
                        <w:t>Lukas 11:1-13</w:t>
                      </w:r>
                    </w:p>
                  </w:txbxContent>
                </v:textbox>
                <w10:wrap type="square"/>
              </v:rect>
            </w:pict>
          </mc:Fallback>
        </mc:AlternateContent>
      </w:r>
    </w:p>
    <w:p w14:paraId="7C3C67C3" w14:textId="77777777" w:rsidR="00D753FA" w:rsidRPr="00813992" w:rsidRDefault="00D753FA" w:rsidP="00D753FA">
      <w:pPr>
        <w:widowControl/>
        <w:numPr>
          <w:ilvl w:val="0"/>
          <w:numId w:val="121"/>
        </w:numPr>
        <w:autoSpaceDE/>
        <w:autoSpaceDN/>
        <w:ind w:left="364"/>
        <w:jc w:val="both"/>
        <w:rPr>
          <w:lang w:val="id-ID"/>
        </w:rPr>
      </w:pPr>
      <w:r w:rsidRPr="00813992">
        <w:rPr>
          <w:b/>
          <w:lang w:val="id-ID"/>
        </w:rPr>
        <w:t>Saat Teduh Bersama</w:t>
      </w:r>
    </w:p>
    <w:p w14:paraId="34659668" w14:textId="77777777" w:rsidR="00D753FA" w:rsidRPr="00813992" w:rsidRDefault="00D753FA" w:rsidP="00D753FA">
      <w:pPr>
        <w:ind w:left="364"/>
        <w:rPr>
          <w:sz w:val="16"/>
          <w:szCs w:val="16"/>
          <w:lang w:val="id-ID"/>
        </w:rPr>
      </w:pPr>
    </w:p>
    <w:p w14:paraId="3847E348" w14:textId="77777777" w:rsidR="00D753FA" w:rsidRPr="00813992" w:rsidRDefault="00D753FA" w:rsidP="00D753FA">
      <w:pPr>
        <w:widowControl/>
        <w:numPr>
          <w:ilvl w:val="0"/>
          <w:numId w:val="121"/>
        </w:numPr>
        <w:autoSpaceDE/>
        <w:autoSpaceDN/>
        <w:ind w:left="364"/>
        <w:rPr>
          <w:lang w:val="id-ID"/>
        </w:rPr>
      </w:pPr>
      <w:r w:rsidRPr="00813992">
        <w:rPr>
          <w:b/>
          <w:lang w:val="id-ID"/>
        </w:rPr>
        <w:t>Nyanyian: KJ 452:1,4,6</w:t>
      </w:r>
    </w:p>
    <w:p w14:paraId="38E71048" w14:textId="77777777" w:rsidR="00D753FA" w:rsidRPr="00813992" w:rsidRDefault="00D753FA" w:rsidP="00D753FA">
      <w:pPr>
        <w:ind w:left="364"/>
        <w:rPr>
          <w:lang w:val="id-ID"/>
        </w:rPr>
      </w:pPr>
      <w:r w:rsidRPr="00813992">
        <w:rPr>
          <w:lang w:val="id-ID"/>
        </w:rPr>
        <w:t>NAIKKAN DOA TAK ENGGAN</w:t>
      </w:r>
    </w:p>
    <w:p w14:paraId="13686CCE" w14:textId="77777777" w:rsidR="00D753FA" w:rsidRPr="00813992" w:rsidRDefault="00D753FA" w:rsidP="00D753FA">
      <w:pPr>
        <w:ind w:left="364"/>
        <w:rPr>
          <w:sz w:val="10"/>
          <w:szCs w:val="10"/>
          <w:lang w:val="id-ID"/>
        </w:rPr>
      </w:pPr>
    </w:p>
    <w:p w14:paraId="2822DBBA" w14:textId="77777777" w:rsidR="00D753FA" w:rsidRPr="00813992" w:rsidRDefault="00D753FA" w:rsidP="00D753FA">
      <w:pPr>
        <w:ind w:left="364"/>
        <w:rPr>
          <w:lang w:val="id-ID"/>
        </w:rPr>
      </w:pPr>
      <w:r w:rsidRPr="00813992">
        <w:rPr>
          <w:lang w:val="id-ID"/>
        </w:rPr>
        <w:t>Naikkan doa tak enggan; Yesus pasti berkenan.</w:t>
      </w:r>
    </w:p>
    <w:p w14:paraId="5C542D95" w14:textId="5CCCF7A1" w:rsidR="00D753FA" w:rsidRPr="00813992" w:rsidRDefault="00D753FA" w:rsidP="00D753FA">
      <w:pPr>
        <w:ind w:left="364"/>
        <w:rPr>
          <w:lang w:val="id-ID"/>
        </w:rPr>
      </w:pPr>
      <w:r w:rsidRPr="00813992">
        <w:rPr>
          <w:lang w:val="id-ID"/>
        </w:rPr>
        <w:t>Doa itu p'rintah</w:t>
      </w:r>
      <w:r w:rsidR="00356B71">
        <w:rPr>
          <w:lang w:val="id-ID"/>
        </w:rPr>
        <w:t>-</w:t>
      </w:r>
      <w:r w:rsidRPr="00813992">
        <w:rPr>
          <w:lang w:val="id-ID"/>
        </w:rPr>
        <w:t>Nya: Ia tak menolaknya.</w:t>
      </w:r>
    </w:p>
    <w:p w14:paraId="2465A41E" w14:textId="77777777" w:rsidR="00D753FA" w:rsidRPr="00813992" w:rsidRDefault="00D753FA" w:rsidP="00D753FA">
      <w:pPr>
        <w:ind w:left="364"/>
        <w:rPr>
          <w:sz w:val="10"/>
          <w:szCs w:val="10"/>
          <w:lang w:val="id-ID"/>
        </w:rPr>
      </w:pPr>
    </w:p>
    <w:p w14:paraId="6A55D775" w14:textId="3E44B58D" w:rsidR="00D753FA" w:rsidRPr="00813992" w:rsidRDefault="00D753FA" w:rsidP="00D753FA">
      <w:pPr>
        <w:ind w:left="364"/>
        <w:rPr>
          <w:lang w:val="id-ID"/>
        </w:rPr>
      </w:pPr>
      <w:r w:rsidRPr="00813992">
        <w:rPr>
          <w:lang w:val="id-ID"/>
        </w:rPr>
        <w:t>B'rikanlah sentosa</w:t>
      </w:r>
      <w:r w:rsidR="00356B71">
        <w:rPr>
          <w:lang w:val="id-ID"/>
        </w:rPr>
        <w:t>-</w:t>
      </w:r>
      <w:r w:rsidRPr="00813992">
        <w:rPr>
          <w:lang w:val="id-ID"/>
        </w:rPr>
        <w:t>Mu dan kuasai diriku.</w:t>
      </w:r>
    </w:p>
    <w:p w14:paraId="7A37850F" w14:textId="77777777" w:rsidR="00D753FA" w:rsidRPr="00813992" w:rsidRDefault="00D753FA" w:rsidP="00D753FA">
      <w:pPr>
        <w:ind w:left="364"/>
        <w:rPr>
          <w:lang w:val="id-ID"/>
        </w:rPr>
      </w:pPr>
      <w:r w:rsidRPr="00813992">
        <w:rPr>
          <w:lang w:val="id-ID"/>
        </w:rPr>
        <w:t>Penebusku, Kau berhak jadi Rajaku tetap.</w:t>
      </w:r>
    </w:p>
    <w:p w14:paraId="3EF87D52" w14:textId="77777777" w:rsidR="00D753FA" w:rsidRPr="00813992" w:rsidRDefault="00D753FA" w:rsidP="00D753FA">
      <w:pPr>
        <w:ind w:left="364"/>
        <w:rPr>
          <w:sz w:val="10"/>
          <w:szCs w:val="10"/>
          <w:lang w:val="id-ID"/>
        </w:rPr>
      </w:pPr>
    </w:p>
    <w:p w14:paraId="5DEC89C8" w14:textId="6CF5C8CC" w:rsidR="00D753FA" w:rsidRPr="00813992" w:rsidRDefault="00D753FA" w:rsidP="00D753FA">
      <w:pPr>
        <w:ind w:left="364"/>
        <w:rPr>
          <w:lang w:val="id-ID"/>
        </w:rPr>
      </w:pPr>
      <w:r w:rsidRPr="00813992">
        <w:rPr>
          <w:lang w:val="id-ID"/>
        </w:rPr>
        <w:t>Jalan</w:t>
      </w:r>
      <w:r w:rsidR="00356B71">
        <w:rPr>
          <w:lang w:val="id-ID"/>
        </w:rPr>
        <w:t>-</w:t>
      </w:r>
      <w:r w:rsidRPr="00813992">
        <w:rPr>
          <w:lang w:val="id-ID"/>
        </w:rPr>
        <w:t>Mu tunjukkanlah, jiwaku kuatkanlah,</w:t>
      </w:r>
    </w:p>
    <w:p w14:paraId="566E9313" w14:textId="2C252D80" w:rsidR="00D753FA" w:rsidRPr="00813992" w:rsidRDefault="00D753FA" w:rsidP="00D753FA">
      <w:pPr>
        <w:ind w:left="364"/>
        <w:rPr>
          <w:lang w:val="id-ID"/>
        </w:rPr>
      </w:pPr>
      <w:r w:rsidRPr="00813992">
        <w:rPr>
          <w:lang w:val="id-ID"/>
        </w:rPr>
        <w:t>hingga hidup matiku memenuhi maksud</w:t>
      </w:r>
      <w:r w:rsidR="00356B71">
        <w:rPr>
          <w:lang w:val="id-ID"/>
        </w:rPr>
        <w:t>-</w:t>
      </w:r>
      <w:r w:rsidRPr="00813992">
        <w:rPr>
          <w:lang w:val="id-ID"/>
        </w:rPr>
        <w:t>Mu.</w:t>
      </w:r>
    </w:p>
    <w:p w14:paraId="6B0D1C70" w14:textId="77777777" w:rsidR="00D753FA" w:rsidRPr="00813992" w:rsidRDefault="00D753FA" w:rsidP="00D753FA">
      <w:pPr>
        <w:ind w:left="364"/>
        <w:rPr>
          <w:lang w:val="id-ID"/>
        </w:rPr>
      </w:pPr>
    </w:p>
    <w:p w14:paraId="7108DB09" w14:textId="77777777" w:rsidR="00D753FA" w:rsidRPr="00813992" w:rsidRDefault="00D753FA" w:rsidP="00D753FA">
      <w:pPr>
        <w:widowControl/>
        <w:numPr>
          <w:ilvl w:val="0"/>
          <w:numId w:val="121"/>
        </w:numPr>
        <w:autoSpaceDE/>
        <w:autoSpaceDN/>
        <w:ind w:left="364"/>
        <w:jc w:val="both"/>
        <w:rPr>
          <w:lang w:val="id-ID"/>
        </w:rPr>
      </w:pPr>
      <w:r w:rsidRPr="00813992">
        <w:rPr>
          <w:b/>
          <w:lang w:val="id-ID"/>
        </w:rPr>
        <w:t xml:space="preserve">Pembacaan </w:t>
      </w:r>
      <w:r w:rsidRPr="00813992">
        <w:rPr>
          <w:lang w:val="id-ID"/>
        </w:rPr>
        <w:t>(Yakobus 4:2,3)</w:t>
      </w:r>
    </w:p>
    <w:p w14:paraId="7BC7ED44" w14:textId="77777777" w:rsidR="00D753FA" w:rsidRPr="00813992" w:rsidRDefault="00D753FA" w:rsidP="00D753FA">
      <w:pPr>
        <w:ind w:left="364"/>
        <w:jc w:val="both"/>
        <w:rPr>
          <w:lang w:val="id-ID"/>
        </w:rPr>
      </w:pPr>
      <w:r w:rsidRPr="00813992">
        <w:rPr>
          <w:vertAlign w:val="superscript"/>
          <w:lang w:val="id-ID"/>
        </w:rPr>
        <w:t>2</w:t>
      </w:r>
      <w:r w:rsidRPr="00813992">
        <w:rPr>
          <w:lang w:val="id-ID"/>
        </w:rPr>
        <w:t xml:space="preserve">Kamu mengingini sesuatu, tetapi kamu tidak memperolehnya, lalu kamu membunuh; kamu iri hati, tetapi kamu tidak mencapai tujuanmu, lalu kamu bertengkar dan kamu berkelahi. Kamu tidak memperoleh apa-apa, karena kamu tidak berdoa. </w:t>
      </w:r>
      <w:r w:rsidRPr="00813992">
        <w:rPr>
          <w:vertAlign w:val="superscript"/>
          <w:lang w:val="id-ID"/>
        </w:rPr>
        <w:t>3</w:t>
      </w:r>
      <w:r w:rsidRPr="00813992">
        <w:rPr>
          <w:lang w:val="id-ID"/>
        </w:rPr>
        <w:t>Atau kamu berdoa juga, tetapi kamu tidak menerima apa-apa, karena kamu salah berdoa, sebab yang kamu minta itu hendak kamu habiskan untuk memuaskan hawa nafsumu.</w:t>
      </w:r>
    </w:p>
    <w:p w14:paraId="3FE6336D" w14:textId="77777777" w:rsidR="00D753FA" w:rsidRPr="00813992" w:rsidRDefault="00D753FA" w:rsidP="00D753FA">
      <w:pPr>
        <w:ind w:left="364"/>
        <w:jc w:val="both"/>
        <w:rPr>
          <w:lang w:val="id-ID"/>
        </w:rPr>
      </w:pPr>
    </w:p>
    <w:p w14:paraId="7D4FC1D3" w14:textId="77777777" w:rsidR="00D753FA" w:rsidRPr="00813992" w:rsidRDefault="00D753FA" w:rsidP="00D753FA">
      <w:pPr>
        <w:widowControl/>
        <w:numPr>
          <w:ilvl w:val="0"/>
          <w:numId w:val="121"/>
        </w:numPr>
        <w:autoSpaceDE/>
        <w:autoSpaceDN/>
        <w:ind w:left="364"/>
        <w:rPr>
          <w:lang w:val="id-ID"/>
        </w:rPr>
      </w:pPr>
      <w:r w:rsidRPr="00813992">
        <w:rPr>
          <w:b/>
          <w:lang w:val="id-ID"/>
        </w:rPr>
        <w:t>Nyanyian: KJ 453:1-3</w:t>
      </w:r>
    </w:p>
    <w:p w14:paraId="77CBA4B3" w14:textId="77777777" w:rsidR="00D753FA" w:rsidRPr="00813992" w:rsidRDefault="00D753FA" w:rsidP="00D753FA">
      <w:pPr>
        <w:ind w:firstLine="364"/>
        <w:rPr>
          <w:smallCaps/>
          <w:lang w:val="id-ID"/>
        </w:rPr>
      </w:pPr>
      <w:r w:rsidRPr="00813992">
        <w:rPr>
          <w:lang w:val="id-ID"/>
        </w:rPr>
        <w:t>YESUS KAWAN YANG SEJATI</w:t>
      </w:r>
    </w:p>
    <w:p w14:paraId="5A7A5A57" w14:textId="77777777" w:rsidR="00D753FA" w:rsidRPr="00813992" w:rsidRDefault="00D753FA" w:rsidP="00D753FA">
      <w:pPr>
        <w:ind w:left="364"/>
        <w:rPr>
          <w:sz w:val="10"/>
          <w:szCs w:val="10"/>
          <w:lang w:val="id-ID"/>
        </w:rPr>
      </w:pPr>
    </w:p>
    <w:p w14:paraId="22E8AA6D" w14:textId="77777777" w:rsidR="00D753FA" w:rsidRPr="00813992" w:rsidRDefault="00D753FA" w:rsidP="00D753FA">
      <w:pPr>
        <w:ind w:left="364"/>
        <w:rPr>
          <w:lang w:val="id-ID"/>
        </w:rPr>
      </w:pPr>
      <w:r w:rsidRPr="00813992">
        <w:rPr>
          <w:lang w:val="id-ID"/>
        </w:rPr>
        <w:t>Yesus Kawan yang sejati bagi kita yang lemah.</w:t>
      </w:r>
    </w:p>
    <w:p w14:paraId="52DEE3E0" w14:textId="45EC0613" w:rsidR="00D753FA" w:rsidRPr="00813992" w:rsidRDefault="00D753FA" w:rsidP="00D753FA">
      <w:pPr>
        <w:ind w:left="364"/>
        <w:rPr>
          <w:lang w:val="id-ID"/>
        </w:rPr>
      </w:pPr>
      <w:r w:rsidRPr="00813992">
        <w:rPr>
          <w:lang w:val="id-ID"/>
        </w:rPr>
        <w:t>Tiap hal boleh dibawa dalam doa pada</w:t>
      </w:r>
      <w:r w:rsidR="00356B71">
        <w:rPr>
          <w:lang w:val="id-ID"/>
        </w:rPr>
        <w:t>-</w:t>
      </w:r>
      <w:r w:rsidRPr="00813992">
        <w:rPr>
          <w:lang w:val="id-ID"/>
        </w:rPr>
        <w:t>Nya.</w:t>
      </w:r>
    </w:p>
    <w:p w14:paraId="4BD8DEC4" w14:textId="77777777" w:rsidR="00D753FA" w:rsidRPr="00813992" w:rsidRDefault="00D753FA" w:rsidP="00D753FA">
      <w:pPr>
        <w:ind w:left="364"/>
        <w:rPr>
          <w:lang w:val="id-ID"/>
        </w:rPr>
      </w:pPr>
      <w:r w:rsidRPr="00813992">
        <w:rPr>
          <w:lang w:val="id-ID"/>
        </w:rPr>
        <w:t>O, betapa kita susah dan percuma berlelah,</w:t>
      </w:r>
    </w:p>
    <w:p w14:paraId="59E6EF9A" w14:textId="0AB1ECF5" w:rsidR="00D753FA" w:rsidRPr="00813992" w:rsidRDefault="00D753FA" w:rsidP="00D753FA">
      <w:pPr>
        <w:ind w:left="364"/>
        <w:rPr>
          <w:lang w:val="id-ID"/>
        </w:rPr>
      </w:pPr>
      <w:r w:rsidRPr="00813992">
        <w:rPr>
          <w:lang w:val="id-ID"/>
        </w:rPr>
        <w:t>Bila kurang pasrah diri dalam doa pada</w:t>
      </w:r>
      <w:r w:rsidR="00356B71">
        <w:rPr>
          <w:lang w:val="id-ID"/>
        </w:rPr>
        <w:t>-</w:t>
      </w:r>
      <w:r w:rsidRPr="00813992">
        <w:rPr>
          <w:lang w:val="id-ID"/>
        </w:rPr>
        <w:t>Nya.</w:t>
      </w:r>
    </w:p>
    <w:p w14:paraId="0B82BE17" w14:textId="77777777" w:rsidR="00D753FA" w:rsidRPr="00813992" w:rsidRDefault="00D753FA" w:rsidP="00D753FA">
      <w:pPr>
        <w:ind w:left="364"/>
        <w:rPr>
          <w:lang w:val="id-ID"/>
        </w:rPr>
      </w:pPr>
      <w:r w:rsidRPr="00813992">
        <w:rPr>
          <w:lang w:val="id-ID"/>
        </w:rPr>
        <w:t>Jika oleh pencobaan kacau-balau hidupmu,</w:t>
      </w:r>
    </w:p>
    <w:p w14:paraId="31C33559" w14:textId="77777777" w:rsidR="00D753FA" w:rsidRPr="00813992" w:rsidRDefault="00D753FA" w:rsidP="00D753FA">
      <w:pPr>
        <w:ind w:left="364"/>
        <w:rPr>
          <w:lang w:val="id-ID"/>
        </w:rPr>
      </w:pPr>
      <w:r w:rsidRPr="00813992">
        <w:rPr>
          <w:lang w:val="id-ID"/>
        </w:rPr>
        <w:t>jangan kau berputus asa; pada Tuhan berseru!</w:t>
      </w:r>
    </w:p>
    <w:p w14:paraId="28E26BA1" w14:textId="77777777" w:rsidR="00D753FA" w:rsidRPr="00813992" w:rsidRDefault="00D753FA" w:rsidP="00D753FA">
      <w:pPr>
        <w:ind w:left="364"/>
        <w:rPr>
          <w:lang w:val="id-ID"/>
        </w:rPr>
      </w:pPr>
      <w:r w:rsidRPr="00813992">
        <w:rPr>
          <w:lang w:val="id-ID"/>
        </w:rPr>
        <w:lastRenderedPageBreak/>
        <w:t>Yesus Kawan yang setia, tidak ada taranya.</w:t>
      </w:r>
    </w:p>
    <w:p w14:paraId="1147C03B" w14:textId="66DC359D" w:rsidR="00D753FA" w:rsidRPr="00813992" w:rsidRDefault="00D753FA" w:rsidP="00D753FA">
      <w:pPr>
        <w:ind w:left="364"/>
        <w:rPr>
          <w:lang w:val="id-ID"/>
        </w:rPr>
      </w:pPr>
      <w:r w:rsidRPr="00813992">
        <w:rPr>
          <w:lang w:val="id-ID"/>
        </w:rPr>
        <w:t>Ia tahu kelemahanmu; naikkan doa pada</w:t>
      </w:r>
      <w:r w:rsidR="00356B71">
        <w:rPr>
          <w:lang w:val="id-ID"/>
        </w:rPr>
        <w:t>-</w:t>
      </w:r>
      <w:r w:rsidRPr="00813992">
        <w:rPr>
          <w:lang w:val="id-ID"/>
        </w:rPr>
        <w:t>Nya!</w:t>
      </w:r>
    </w:p>
    <w:p w14:paraId="08A64884" w14:textId="77777777" w:rsidR="00D753FA" w:rsidRPr="00813992" w:rsidRDefault="00D753FA" w:rsidP="00D753FA">
      <w:pPr>
        <w:ind w:left="364"/>
        <w:rPr>
          <w:lang w:val="id-ID"/>
        </w:rPr>
      </w:pPr>
    </w:p>
    <w:p w14:paraId="6E38A274" w14:textId="77777777" w:rsidR="00D753FA" w:rsidRPr="00813992" w:rsidRDefault="00D753FA" w:rsidP="00D753FA">
      <w:pPr>
        <w:ind w:left="364"/>
        <w:rPr>
          <w:lang w:val="id-ID"/>
        </w:rPr>
      </w:pPr>
      <w:r w:rsidRPr="00813992">
        <w:rPr>
          <w:lang w:val="id-ID"/>
        </w:rPr>
        <w:t>Adakah hatimu sarat, jiwa-ragamu lelah?</w:t>
      </w:r>
    </w:p>
    <w:p w14:paraId="0DBD2651" w14:textId="2901B43C" w:rsidR="00D753FA" w:rsidRPr="00813992" w:rsidRDefault="00D753FA" w:rsidP="00D753FA">
      <w:pPr>
        <w:ind w:left="364"/>
        <w:rPr>
          <w:lang w:val="id-ID"/>
        </w:rPr>
      </w:pPr>
      <w:r w:rsidRPr="00813992">
        <w:rPr>
          <w:lang w:val="id-ID"/>
        </w:rPr>
        <w:t>Yesuslah Penolong kita; naikkan doa pada</w:t>
      </w:r>
      <w:r w:rsidR="00356B71">
        <w:rPr>
          <w:lang w:val="id-ID"/>
        </w:rPr>
        <w:t>-</w:t>
      </w:r>
      <w:r w:rsidRPr="00813992">
        <w:rPr>
          <w:lang w:val="id-ID"/>
        </w:rPr>
        <w:t>Nya!</w:t>
      </w:r>
    </w:p>
    <w:p w14:paraId="2C73B3BD" w14:textId="77777777" w:rsidR="00D753FA" w:rsidRPr="00813992" w:rsidRDefault="00D753FA" w:rsidP="00D753FA">
      <w:pPr>
        <w:ind w:left="364"/>
        <w:rPr>
          <w:lang w:val="id-ID"/>
        </w:rPr>
      </w:pPr>
      <w:r w:rsidRPr="00813992">
        <w:rPr>
          <w:lang w:val="id-ID"/>
        </w:rPr>
        <w:t>Biar kawan lain menghilang, Yesus Kawan yang baka.</w:t>
      </w:r>
    </w:p>
    <w:p w14:paraId="6DC329FB" w14:textId="416C205D" w:rsidR="00D753FA" w:rsidRPr="00813992" w:rsidRDefault="00D753FA" w:rsidP="00D753FA">
      <w:pPr>
        <w:ind w:left="364"/>
        <w:rPr>
          <w:lang w:val="id-ID"/>
        </w:rPr>
      </w:pPr>
      <w:r w:rsidRPr="00813992">
        <w:rPr>
          <w:lang w:val="id-ID"/>
        </w:rPr>
        <w:t>Ia mau menghibur kita atas doa pada</w:t>
      </w:r>
      <w:r w:rsidR="00356B71">
        <w:rPr>
          <w:lang w:val="id-ID"/>
        </w:rPr>
        <w:t>-</w:t>
      </w:r>
      <w:r w:rsidRPr="00813992">
        <w:rPr>
          <w:lang w:val="id-ID"/>
        </w:rPr>
        <w:t>Nya.</w:t>
      </w:r>
    </w:p>
    <w:p w14:paraId="732E7798" w14:textId="77777777" w:rsidR="00D753FA" w:rsidRPr="00813992" w:rsidRDefault="00D753FA" w:rsidP="00D753FA">
      <w:pPr>
        <w:rPr>
          <w:lang w:val="id-ID"/>
        </w:rPr>
      </w:pPr>
    </w:p>
    <w:p w14:paraId="58AEF455" w14:textId="77777777" w:rsidR="00D753FA" w:rsidRPr="00813992" w:rsidRDefault="00D753FA" w:rsidP="00D753FA">
      <w:pPr>
        <w:widowControl/>
        <w:numPr>
          <w:ilvl w:val="0"/>
          <w:numId w:val="121"/>
        </w:numPr>
        <w:autoSpaceDE/>
        <w:autoSpaceDN/>
        <w:ind w:left="364"/>
        <w:jc w:val="both"/>
        <w:rPr>
          <w:lang w:val="id-ID"/>
        </w:rPr>
      </w:pPr>
      <w:r w:rsidRPr="00813992">
        <w:rPr>
          <w:b/>
          <w:lang w:val="id-ID"/>
        </w:rPr>
        <w:t>Doa</w:t>
      </w:r>
    </w:p>
    <w:p w14:paraId="4AE0534B" w14:textId="77777777" w:rsidR="00D753FA" w:rsidRPr="00813992" w:rsidRDefault="00D753FA" w:rsidP="00D753FA">
      <w:pPr>
        <w:ind w:left="364"/>
        <w:rPr>
          <w:sz w:val="16"/>
          <w:szCs w:val="16"/>
          <w:lang w:val="id-ID"/>
        </w:rPr>
      </w:pPr>
    </w:p>
    <w:p w14:paraId="1AE84C19" w14:textId="77777777" w:rsidR="00D753FA" w:rsidRPr="00813992" w:rsidRDefault="00D753FA" w:rsidP="00D753FA">
      <w:pPr>
        <w:widowControl/>
        <w:numPr>
          <w:ilvl w:val="0"/>
          <w:numId w:val="121"/>
        </w:numPr>
        <w:autoSpaceDE/>
        <w:autoSpaceDN/>
        <w:ind w:left="364"/>
        <w:jc w:val="both"/>
        <w:rPr>
          <w:lang w:val="id-ID"/>
        </w:rPr>
      </w:pPr>
      <w:r w:rsidRPr="00813992">
        <w:rPr>
          <w:b/>
          <w:lang w:val="id-ID"/>
        </w:rPr>
        <w:t>Pembacaan Alkitab</w:t>
      </w:r>
      <w:r w:rsidRPr="00813992">
        <w:rPr>
          <w:lang w:val="id-ID"/>
        </w:rPr>
        <w:t xml:space="preserve"> (Lukas 11:1-13)</w:t>
      </w:r>
    </w:p>
    <w:p w14:paraId="5CBC2B7B" w14:textId="77777777" w:rsidR="00D753FA" w:rsidRPr="00813992" w:rsidRDefault="00D753FA" w:rsidP="00D753FA">
      <w:pPr>
        <w:ind w:left="993" w:hanging="629"/>
        <w:rPr>
          <w:sz w:val="16"/>
          <w:szCs w:val="16"/>
          <w:lang w:val="id-ID"/>
        </w:rPr>
      </w:pPr>
    </w:p>
    <w:p w14:paraId="39DCE3B4" w14:textId="77777777" w:rsidR="00D753FA" w:rsidRPr="00813992" w:rsidRDefault="00D753FA" w:rsidP="00D753FA">
      <w:pPr>
        <w:widowControl/>
        <w:numPr>
          <w:ilvl w:val="0"/>
          <w:numId w:val="121"/>
        </w:numPr>
        <w:autoSpaceDE/>
        <w:autoSpaceDN/>
        <w:ind w:left="364"/>
        <w:jc w:val="both"/>
        <w:rPr>
          <w:lang w:val="id-ID"/>
        </w:rPr>
      </w:pPr>
      <w:r w:rsidRPr="00813992">
        <w:rPr>
          <w:b/>
          <w:lang w:val="id-ID"/>
        </w:rPr>
        <w:t>Renungan</w:t>
      </w:r>
    </w:p>
    <w:p w14:paraId="6A1837F2" w14:textId="77777777" w:rsidR="00D753FA" w:rsidRPr="00813992" w:rsidRDefault="00D753FA" w:rsidP="00D753FA">
      <w:pPr>
        <w:jc w:val="both"/>
        <w:rPr>
          <w:lang w:val="id-ID"/>
        </w:rPr>
      </w:pPr>
    </w:p>
    <w:p w14:paraId="3E272AA9" w14:textId="1E63B3BD" w:rsidR="00D753FA" w:rsidRPr="00813992" w:rsidRDefault="00D753FA" w:rsidP="00D753FA">
      <w:pPr>
        <w:jc w:val="center"/>
        <w:rPr>
          <w:b/>
          <w:lang w:val="id-ID"/>
        </w:rPr>
      </w:pPr>
      <w:r w:rsidRPr="00813992">
        <w:rPr>
          <w:b/>
          <w:lang w:val="id-ID"/>
        </w:rPr>
        <w:t>“Percaya Saja”</w:t>
      </w:r>
    </w:p>
    <w:p w14:paraId="7F9C76DF" w14:textId="77777777" w:rsidR="00D753FA" w:rsidRPr="00813992" w:rsidRDefault="00D753FA" w:rsidP="00D753FA">
      <w:pPr>
        <w:jc w:val="both"/>
        <w:rPr>
          <w:lang w:val="id-ID"/>
        </w:rPr>
      </w:pPr>
    </w:p>
    <w:p w14:paraId="30895547" w14:textId="6C225CF5" w:rsidR="00D753FA" w:rsidRPr="00813992" w:rsidRDefault="00D753FA" w:rsidP="00D753FA">
      <w:pPr>
        <w:ind w:left="426" w:firstLine="567"/>
        <w:jc w:val="both"/>
        <w:rPr>
          <w:lang w:val="id-ID"/>
        </w:rPr>
      </w:pPr>
      <w:r w:rsidRPr="00813992">
        <w:rPr>
          <w:lang w:val="id-ID"/>
        </w:rPr>
        <w:t>Ada sebuah kisah ilustrasi tentang seorang pembuat tahu yang setiap harinya setelah selesai membuat tahu, membawanya dengan angkutan umum dan dijualnya ke</w:t>
      </w:r>
      <w:r w:rsidR="00356B71">
        <w:rPr>
          <w:lang w:val="id-ID"/>
        </w:rPr>
        <w:t xml:space="preserve"> </w:t>
      </w:r>
      <w:r w:rsidRPr="00813992">
        <w:rPr>
          <w:lang w:val="id-ID"/>
        </w:rPr>
        <w:t>pasar, tak lupa juga Ia selalu berdoa ”ya Tuhan berilah kelancaran dan berkat-Mu, sehingga tahuku bisa laku terjual habis, Amin. Tiap pagi ia harus berjalan ke ujung desanya dengan membawa seluruh produksi tahunya untuk menunggu angkutan umum menjemputnya, jam 05.00 pagi biasanya kendaraan umum sudah lewat dan menjadi langganannya, sebab telat sedikit saja maka pembeli sudah pulang dari pasar</w:t>
      </w:r>
    </w:p>
    <w:p w14:paraId="59FE3C74" w14:textId="5B7086AE" w:rsidR="00D753FA" w:rsidRPr="00813992" w:rsidRDefault="00D753FA" w:rsidP="00D753FA">
      <w:pPr>
        <w:ind w:left="426" w:firstLine="567"/>
        <w:jc w:val="both"/>
        <w:rPr>
          <w:lang w:val="id-ID"/>
        </w:rPr>
      </w:pPr>
      <w:r w:rsidRPr="00813992">
        <w:rPr>
          <w:lang w:val="id-ID"/>
        </w:rPr>
        <w:t>Pagi itu tidak seperti biasanya, seperti biasanya ia menunggu, tetapi waktu menunjukkan pukul 05.30 dan kendaraan umum langganannya tak kunjung datang, bahkan sampai pukul 06.00 Ia menunggu tak ada juga kendaraan umum yang melintas, karena tidak mau pembeli kecewa, Ia memutuskan mencari jalan pintas dan membawa tahu-tahu itu ke Pasar, dalam hati Ia berdoa ”Tuhan kenapa ini? Kok ga lancar seperti biasanya, Tuhan tolong saya ya. Amin.” akhirnya Ia berjalan dan melintasi pematang sawah, karena licin, Ia terjatuh dan sebagian tahu-tahunya rusak, Ia</w:t>
      </w:r>
      <w:r w:rsidR="00FE118A">
        <w:rPr>
          <w:lang w:val="id-ID"/>
        </w:rPr>
        <w:t xml:space="preserve"> </w:t>
      </w:r>
      <w:r w:rsidRPr="00813992">
        <w:rPr>
          <w:lang w:val="id-ID"/>
        </w:rPr>
        <w:t>pun berseru ”Tuhan gimana sih? Kok aku ga ditolong?”</w:t>
      </w:r>
    </w:p>
    <w:p w14:paraId="1265A803" w14:textId="6B97BAA9" w:rsidR="00D753FA" w:rsidRPr="00813992" w:rsidRDefault="00D753FA" w:rsidP="00D753FA">
      <w:pPr>
        <w:ind w:left="426" w:firstLine="567"/>
        <w:jc w:val="both"/>
        <w:rPr>
          <w:lang w:val="id-ID"/>
        </w:rPr>
      </w:pPr>
      <w:r w:rsidRPr="00813992">
        <w:rPr>
          <w:lang w:val="id-ID"/>
        </w:rPr>
        <w:t xml:space="preserve">Siang hari Ia baru sampai dipasar, para pembeli langganannya-pun sudah pulang, Ia tetap mencari akal dan </w:t>
      </w:r>
      <w:r w:rsidRPr="00813992">
        <w:rPr>
          <w:lang w:val="id-ID"/>
        </w:rPr>
        <w:lastRenderedPageBreak/>
        <w:t>cara untuk menawarkan ke penjual yang masih ada di</w:t>
      </w:r>
      <w:r w:rsidR="00FE118A">
        <w:rPr>
          <w:lang w:val="id-ID"/>
        </w:rPr>
        <w:t xml:space="preserve"> </w:t>
      </w:r>
      <w:r w:rsidRPr="00813992">
        <w:rPr>
          <w:lang w:val="id-ID"/>
        </w:rPr>
        <w:t>pasar, sebagian besar dari mereka menolak karena melihat tahu yang rusak dan kotor terkena tanah, sore menjelang hanya sedikit saja yang bisa Ia jual, dengan langkah sedih dan kecewa ia kembali ke</w:t>
      </w:r>
      <w:r w:rsidR="00FE118A">
        <w:rPr>
          <w:lang w:val="id-ID"/>
        </w:rPr>
        <w:t xml:space="preserve"> </w:t>
      </w:r>
      <w:r w:rsidRPr="00813992">
        <w:rPr>
          <w:lang w:val="id-ID"/>
        </w:rPr>
        <w:t>rumah, dalam hati Ia berseru kepada Tuhan, “Tuhan apa gunanya aku berdoa? Bukankah aku minta kelancaran dan berkat-Mu? Kenapa akhirnya berantakan?”. Tiba-tiba ada orang datang yang mencari ampas tahu untuk pakan ternaknya, meski tahunya rusak akhirnya terjual juga meski dengan harga yang murah, lalu dari tetangganya Ia mendengar kalau angkutan langganannya mengalami musibah sehingga seluruh penumpang dilarikan di</w:t>
      </w:r>
      <w:r w:rsidR="00FE118A">
        <w:rPr>
          <w:lang w:val="id-ID"/>
        </w:rPr>
        <w:t xml:space="preserve"> </w:t>
      </w:r>
      <w:r w:rsidRPr="00813992">
        <w:rPr>
          <w:lang w:val="id-ID"/>
        </w:rPr>
        <w:t>rumah sakit</w:t>
      </w:r>
      <w:r w:rsidR="00FE118A">
        <w:rPr>
          <w:lang w:val="id-ID"/>
        </w:rPr>
        <w:t xml:space="preserve">. </w:t>
      </w:r>
      <w:r w:rsidRPr="00813992">
        <w:rPr>
          <w:lang w:val="id-ID"/>
        </w:rPr>
        <w:t>Ia pun sadar bahwa apa yang Ia alami tetap dalam pertolongan Tuhan dan cara Tuhan berbeda dari rencana manusia</w:t>
      </w:r>
    </w:p>
    <w:p w14:paraId="3A57B77C" w14:textId="5BC30E18" w:rsidR="00D753FA" w:rsidRPr="00813992" w:rsidRDefault="00D753FA" w:rsidP="00D753FA">
      <w:pPr>
        <w:ind w:left="426" w:firstLine="567"/>
        <w:jc w:val="both"/>
        <w:rPr>
          <w:lang w:val="id-ID"/>
        </w:rPr>
      </w:pPr>
      <w:r w:rsidRPr="00813992">
        <w:rPr>
          <w:lang w:val="id-ID"/>
        </w:rPr>
        <w:t>Saudara pernahkah punya pengalaman yang mirip dengan kisah ilustrasi di atas? Kita juga mendoakan segala yang sudah kita kerjakan, bahkan berdoa untuk kelancaran, berkat, rezeki, hidup, kesehatan dan banyak hal lainnya, tetapi ketika realita</w:t>
      </w:r>
      <w:r w:rsidR="00FE118A">
        <w:rPr>
          <w:lang w:val="id-ID"/>
        </w:rPr>
        <w:t>s</w:t>
      </w:r>
      <w:r w:rsidRPr="00813992">
        <w:rPr>
          <w:lang w:val="id-ID"/>
        </w:rPr>
        <w:t>nya berbeda dari apa yang kita doakan apakah kita marah? Kecewa? Bahkan mungkin menyalahkan Tuhan? ilustrasi di</w:t>
      </w:r>
      <w:r w:rsidR="00FE118A">
        <w:rPr>
          <w:lang w:val="id-ID"/>
        </w:rPr>
        <w:t xml:space="preserve"> </w:t>
      </w:r>
      <w:r w:rsidRPr="00813992">
        <w:rPr>
          <w:lang w:val="id-ID"/>
        </w:rPr>
        <w:t>atas menolong kita menyadari bahwa doa itu bukanlah perintah, sehingga seolah kitalah atasannya dan Tuhan adalah bawahan kita yang harus menuruti dan melakukan keinginan kita! Sadarkah kita bahwa selama ini itu yang terjadi? Yesus mengisahkan bagaimana seorang yang tidak ta</w:t>
      </w:r>
      <w:r w:rsidR="00FE118A">
        <w:rPr>
          <w:lang w:val="id-ID"/>
        </w:rPr>
        <w:t>h</w:t>
      </w:r>
      <w:r w:rsidRPr="00813992">
        <w:rPr>
          <w:lang w:val="id-ID"/>
        </w:rPr>
        <w:t>u malu membangunkan tetangga untuk meminta hidangan bagi sahabatnya (ay.6-8) menjadi sindiran bagi kita akan sikap egois yang sering muncul dalam setiap doa-doa kita. karena itu marilah kita punya sikap yang benar dalam doa dan menjadikan Tuhan bukan hanya sebagai pelaksana dan pelayan kita, tetapi sebagai Bapa yang mengasihi dan memberi yang terbaik bagi anak-Nya (ay.11) meskipun berbeda caranya, waktu menjadi jawaba</w:t>
      </w:r>
      <w:r w:rsidR="00FE118A">
        <w:rPr>
          <w:lang w:val="id-ID"/>
        </w:rPr>
        <w:t>n</w:t>
      </w:r>
      <w:r w:rsidRPr="00813992">
        <w:rPr>
          <w:lang w:val="id-ID"/>
        </w:rPr>
        <w:t>nya dan bentuk yang tak sama, tetapi Tuhan tahu yang terbaik dan melindungi kita.</w:t>
      </w:r>
    </w:p>
    <w:p w14:paraId="5226E889" w14:textId="77777777" w:rsidR="00D753FA" w:rsidRPr="00813992" w:rsidRDefault="00D753FA" w:rsidP="00D753FA">
      <w:pPr>
        <w:jc w:val="both"/>
        <w:rPr>
          <w:lang w:val="id-ID"/>
        </w:rPr>
      </w:pPr>
    </w:p>
    <w:p w14:paraId="39B3BD77" w14:textId="77777777" w:rsidR="00D753FA" w:rsidRPr="00813992" w:rsidRDefault="00D753FA" w:rsidP="00D753FA">
      <w:pPr>
        <w:widowControl/>
        <w:numPr>
          <w:ilvl w:val="0"/>
          <w:numId w:val="121"/>
        </w:numPr>
        <w:autoSpaceDE/>
        <w:autoSpaceDN/>
        <w:ind w:left="364"/>
        <w:jc w:val="both"/>
        <w:rPr>
          <w:lang w:val="id-ID"/>
        </w:rPr>
      </w:pPr>
      <w:r w:rsidRPr="00813992">
        <w:rPr>
          <w:b/>
          <w:lang w:val="id-ID"/>
        </w:rPr>
        <w:t>Doa Syafaat</w:t>
      </w:r>
    </w:p>
    <w:p w14:paraId="3F785513" w14:textId="6500936C" w:rsidR="00D753FA" w:rsidRPr="00813992" w:rsidRDefault="00D753FA" w:rsidP="00D753FA">
      <w:pPr>
        <w:widowControl/>
        <w:numPr>
          <w:ilvl w:val="0"/>
          <w:numId w:val="120"/>
        </w:numPr>
        <w:pBdr>
          <w:top w:val="nil"/>
          <w:left w:val="nil"/>
          <w:bottom w:val="nil"/>
          <w:right w:val="nil"/>
          <w:between w:val="nil"/>
        </w:pBdr>
        <w:autoSpaceDE/>
        <w:autoSpaceDN/>
        <w:ind w:left="851" w:hanging="425"/>
        <w:rPr>
          <w:color w:val="000000"/>
          <w:lang w:val="id-ID"/>
        </w:rPr>
      </w:pPr>
      <w:r w:rsidRPr="00813992">
        <w:rPr>
          <w:color w:val="000000"/>
          <w:lang w:val="id-ID"/>
        </w:rPr>
        <w:t xml:space="preserve">berdoa agar kehendak Tuhan yang terjadi </w:t>
      </w:r>
    </w:p>
    <w:p w14:paraId="06648163" w14:textId="77777777" w:rsidR="00D753FA" w:rsidRPr="00813992" w:rsidRDefault="00D753FA" w:rsidP="00D753FA">
      <w:pPr>
        <w:widowControl/>
        <w:numPr>
          <w:ilvl w:val="0"/>
          <w:numId w:val="120"/>
        </w:numPr>
        <w:pBdr>
          <w:top w:val="nil"/>
          <w:left w:val="nil"/>
          <w:bottom w:val="nil"/>
          <w:right w:val="nil"/>
          <w:between w:val="nil"/>
        </w:pBdr>
        <w:autoSpaceDE/>
        <w:autoSpaceDN/>
        <w:ind w:left="851" w:hanging="425"/>
        <w:rPr>
          <w:color w:val="000000"/>
          <w:lang w:val="id-ID"/>
        </w:rPr>
      </w:pPr>
      <w:r w:rsidRPr="00813992">
        <w:rPr>
          <w:color w:val="000000"/>
          <w:lang w:val="id-ID"/>
        </w:rPr>
        <w:lastRenderedPageBreak/>
        <w:t>Berdoa agar kita mampu menjalani kehidupan dengan tetap percaya pada rencana Tuhan</w:t>
      </w:r>
    </w:p>
    <w:p w14:paraId="58C47161" w14:textId="77777777" w:rsidR="00D753FA" w:rsidRPr="00813992" w:rsidRDefault="00D753FA" w:rsidP="00D753FA">
      <w:pPr>
        <w:pBdr>
          <w:top w:val="nil"/>
          <w:left w:val="nil"/>
          <w:bottom w:val="nil"/>
          <w:right w:val="nil"/>
          <w:between w:val="nil"/>
        </w:pBdr>
        <w:ind w:left="1084"/>
        <w:rPr>
          <w:color w:val="000000"/>
          <w:lang w:val="id-ID"/>
        </w:rPr>
      </w:pPr>
    </w:p>
    <w:p w14:paraId="033E7BD8" w14:textId="77777777" w:rsidR="00D753FA" w:rsidRPr="00813992" w:rsidRDefault="00D753FA" w:rsidP="00D753FA">
      <w:pPr>
        <w:pBdr>
          <w:top w:val="nil"/>
          <w:left w:val="nil"/>
          <w:bottom w:val="nil"/>
          <w:right w:val="nil"/>
          <w:between w:val="nil"/>
        </w:pBdr>
        <w:ind w:left="1084"/>
        <w:rPr>
          <w:color w:val="000000"/>
          <w:lang w:val="id-ID"/>
        </w:rPr>
      </w:pPr>
    </w:p>
    <w:p w14:paraId="0F21CCA3" w14:textId="77777777" w:rsidR="00D753FA" w:rsidRPr="00813992" w:rsidRDefault="00D753FA" w:rsidP="00D753FA">
      <w:pPr>
        <w:widowControl/>
        <w:numPr>
          <w:ilvl w:val="0"/>
          <w:numId w:val="121"/>
        </w:numPr>
        <w:autoSpaceDE/>
        <w:autoSpaceDN/>
        <w:ind w:left="364"/>
        <w:jc w:val="both"/>
        <w:rPr>
          <w:lang w:val="id-ID"/>
        </w:rPr>
      </w:pPr>
      <w:r w:rsidRPr="00813992">
        <w:rPr>
          <w:b/>
          <w:lang w:val="id-ID"/>
        </w:rPr>
        <w:t xml:space="preserve">Nyanyian: </w:t>
      </w:r>
    </w:p>
    <w:p w14:paraId="1EB4416A" w14:textId="77777777" w:rsidR="00D753FA" w:rsidRPr="00813992" w:rsidRDefault="00D753FA" w:rsidP="00D753FA">
      <w:pPr>
        <w:ind w:left="364"/>
        <w:jc w:val="both"/>
        <w:rPr>
          <w:lang w:val="id-ID"/>
        </w:rPr>
      </w:pPr>
      <w:r w:rsidRPr="00813992">
        <w:rPr>
          <w:lang w:val="id-ID"/>
        </w:rPr>
        <w:t>WAKTU TUHAN</w:t>
      </w:r>
    </w:p>
    <w:p w14:paraId="043E52D5" w14:textId="77777777" w:rsidR="00D753FA" w:rsidRPr="00813992" w:rsidRDefault="00D753FA" w:rsidP="00D753FA">
      <w:pPr>
        <w:ind w:left="364"/>
        <w:jc w:val="both"/>
        <w:rPr>
          <w:i/>
          <w:lang w:val="id-ID"/>
        </w:rPr>
      </w:pPr>
      <w:r w:rsidRPr="00813992">
        <w:rPr>
          <w:i/>
          <w:lang w:val="id-ID"/>
        </w:rPr>
        <w:t>Joseph S Djafar</w:t>
      </w:r>
    </w:p>
    <w:p w14:paraId="65FC6841" w14:textId="77777777" w:rsidR="00D753FA" w:rsidRPr="00813992" w:rsidRDefault="00D753FA" w:rsidP="00D753FA">
      <w:pPr>
        <w:ind w:left="364"/>
        <w:jc w:val="both"/>
        <w:rPr>
          <w:lang w:val="id-ID"/>
        </w:rPr>
      </w:pPr>
      <w:r w:rsidRPr="00813992">
        <w:rPr>
          <w:lang w:val="id-ID"/>
        </w:rPr>
        <w:t>NDC Worship</w:t>
      </w:r>
    </w:p>
    <w:p w14:paraId="1F386C44" w14:textId="77777777" w:rsidR="00D753FA" w:rsidRPr="00813992" w:rsidRDefault="00D753FA" w:rsidP="00D753FA">
      <w:pPr>
        <w:ind w:left="364"/>
        <w:jc w:val="both"/>
        <w:rPr>
          <w:lang w:val="id-ID"/>
        </w:rPr>
      </w:pPr>
    </w:p>
    <w:p w14:paraId="529E40B2" w14:textId="77777777" w:rsidR="00D753FA" w:rsidRPr="00813992" w:rsidRDefault="00D753FA" w:rsidP="00D753FA">
      <w:pPr>
        <w:ind w:firstLine="364"/>
        <w:jc w:val="both"/>
        <w:rPr>
          <w:lang w:val="id-ID"/>
        </w:rPr>
      </w:pPr>
      <w:r w:rsidRPr="00813992">
        <w:rPr>
          <w:lang w:val="id-ID"/>
        </w:rPr>
        <w:t>Bila Kau ijinkan sesuatu terjadi</w:t>
      </w:r>
    </w:p>
    <w:p w14:paraId="1C24DE42" w14:textId="77777777" w:rsidR="00D753FA" w:rsidRPr="00813992" w:rsidRDefault="00D753FA" w:rsidP="00D753FA">
      <w:pPr>
        <w:ind w:left="364"/>
        <w:jc w:val="both"/>
        <w:rPr>
          <w:lang w:val="id-ID"/>
        </w:rPr>
      </w:pPr>
      <w:r w:rsidRPr="00813992">
        <w:rPr>
          <w:lang w:val="id-ID"/>
        </w:rPr>
        <w:t>Ku percaya semua untuk kebaikanku</w:t>
      </w:r>
    </w:p>
    <w:p w14:paraId="4D6F4B8A" w14:textId="77777777" w:rsidR="00D753FA" w:rsidRPr="00813992" w:rsidRDefault="00D753FA" w:rsidP="00D753FA">
      <w:pPr>
        <w:ind w:left="364"/>
        <w:jc w:val="both"/>
        <w:rPr>
          <w:lang w:val="id-ID"/>
        </w:rPr>
      </w:pPr>
      <w:r w:rsidRPr="00813992">
        <w:rPr>
          <w:lang w:val="id-ID"/>
        </w:rPr>
        <w:t>Bila nanti telah tiba waktu-Mu</w:t>
      </w:r>
    </w:p>
    <w:p w14:paraId="41B1C480" w14:textId="77777777" w:rsidR="00D753FA" w:rsidRPr="00813992" w:rsidRDefault="00D753FA" w:rsidP="00D753FA">
      <w:pPr>
        <w:ind w:left="364"/>
        <w:jc w:val="both"/>
        <w:rPr>
          <w:lang w:val="id-ID"/>
        </w:rPr>
      </w:pPr>
      <w:r w:rsidRPr="00813992">
        <w:rPr>
          <w:lang w:val="id-ID"/>
        </w:rPr>
        <w:t>Ku percaya kuasa-Mu memulihkan hidupku</w:t>
      </w:r>
    </w:p>
    <w:p w14:paraId="5BCC3465" w14:textId="77777777" w:rsidR="00D753FA" w:rsidRPr="00813992" w:rsidRDefault="00D753FA" w:rsidP="00D753FA">
      <w:pPr>
        <w:ind w:left="364"/>
        <w:jc w:val="both"/>
        <w:rPr>
          <w:lang w:val="id-ID"/>
        </w:rPr>
      </w:pPr>
    </w:p>
    <w:p w14:paraId="4402F4FC" w14:textId="77777777" w:rsidR="00D753FA" w:rsidRPr="00813992" w:rsidRDefault="00D753FA" w:rsidP="00D753FA">
      <w:pPr>
        <w:ind w:left="364"/>
        <w:jc w:val="both"/>
        <w:rPr>
          <w:lang w:val="id-ID"/>
        </w:rPr>
      </w:pPr>
      <w:r w:rsidRPr="00813992">
        <w:rPr>
          <w:lang w:val="id-ID"/>
        </w:rPr>
        <w:t>Waktu Tuhan pasti yang terbaik</w:t>
      </w:r>
    </w:p>
    <w:p w14:paraId="407D4FC6" w14:textId="77777777" w:rsidR="00D753FA" w:rsidRPr="00813992" w:rsidRDefault="00D753FA" w:rsidP="00D753FA">
      <w:pPr>
        <w:ind w:left="364"/>
        <w:jc w:val="both"/>
        <w:rPr>
          <w:lang w:val="id-ID"/>
        </w:rPr>
      </w:pPr>
      <w:r w:rsidRPr="00813992">
        <w:rPr>
          <w:lang w:val="id-ID"/>
        </w:rPr>
        <w:t>Walau kadang tak mudah dimengerti</w:t>
      </w:r>
    </w:p>
    <w:p w14:paraId="226A2BCF" w14:textId="77777777" w:rsidR="00D753FA" w:rsidRPr="00813992" w:rsidRDefault="00D753FA" w:rsidP="00D753FA">
      <w:pPr>
        <w:ind w:left="364"/>
        <w:jc w:val="both"/>
        <w:rPr>
          <w:lang w:val="id-ID"/>
        </w:rPr>
      </w:pPr>
      <w:r w:rsidRPr="00813992">
        <w:rPr>
          <w:lang w:val="id-ID"/>
        </w:rPr>
        <w:t>Lewati cobaan, kutetap percaya</w:t>
      </w:r>
    </w:p>
    <w:p w14:paraId="5E1F659C" w14:textId="77777777" w:rsidR="00D753FA" w:rsidRPr="00813992" w:rsidRDefault="00D753FA" w:rsidP="00D753FA">
      <w:pPr>
        <w:jc w:val="both"/>
        <w:rPr>
          <w:lang w:val="id-ID"/>
        </w:rPr>
      </w:pPr>
    </w:p>
    <w:p w14:paraId="758A0176" w14:textId="77777777" w:rsidR="00D753FA" w:rsidRPr="00813992" w:rsidRDefault="00D753FA" w:rsidP="00D753FA">
      <w:pPr>
        <w:ind w:left="364"/>
        <w:jc w:val="both"/>
        <w:rPr>
          <w:i/>
          <w:lang w:val="id-ID"/>
        </w:rPr>
      </w:pPr>
      <w:r w:rsidRPr="00813992">
        <w:rPr>
          <w:i/>
          <w:lang w:val="id-ID"/>
        </w:rPr>
        <w:t>Bisa dilihat di:</w:t>
      </w:r>
    </w:p>
    <w:p w14:paraId="4A670C5E" w14:textId="77777777" w:rsidR="00D753FA" w:rsidRPr="00813992" w:rsidRDefault="00D753FA" w:rsidP="00D753FA">
      <w:pPr>
        <w:ind w:left="364"/>
        <w:jc w:val="both"/>
        <w:rPr>
          <w:lang w:val="id-ID"/>
        </w:rPr>
      </w:pPr>
      <w:hyperlink r:id="rId73">
        <w:r w:rsidRPr="00813992">
          <w:rPr>
            <w:color w:val="0563C1"/>
            <w:u w:val="single"/>
            <w:lang w:val="id-ID"/>
          </w:rPr>
          <w:t>https://www.youtube.com/watch?v=inGJFNRyAwQ</w:t>
        </w:r>
      </w:hyperlink>
      <w:r w:rsidRPr="00813992">
        <w:rPr>
          <w:noProof/>
          <w:lang w:val="id-ID"/>
        </w:rPr>
        <mc:AlternateContent>
          <mc:Choice Requires="wps">
            <w:drawing>
              <wp:anchor distT="0" distB="0" distL="114300" distR="114300" simplePos="0" relativeHeight="251807232" behindDoc="0" locked="0" layoutInCell="1" hidden="0" allowOverlap="1" wp14:anchorId="36A21072" wp14:editId="025DB9F0">
                <wp:simplePos x="0" y="0"/>
                <wp:positionH relativeFrom="column">
                  <wp:posOffset>-88899</wp:posOffset>
                </wp:positionH>
                <wp:positionV relativeFrom="paragraph">
                  <wp:posOffset>1600200</wp:posOffset>
                </wp:positionV>
                <wp:extent cx="4194810" cy="429895"/>
                <wp:effectExtent l="0" t="0" r="0" b="0"/>
                <wp:wrapSquare wrapText="bothSides" distT="0" distB="0" distL="114300" distR="114300"/>
                <wp:docPr id="73098525" name="Persegi Panjang 73098525"/>
                <wp:cNvGraphicFramePr/>
                <a:graphic xmlns:a="http://schemas.openxmlformats.org/drawingml/2006/main">
                  <a:graphicData uri="http://schemas.microsoft.com/office/word/2010/wordprocessingShape">
                    <wps:wsp>
                      <wps:cNvSpPr/>
                      <wps:spPr>
                        <a:xfrm>
                          <a:off x="3253358" y="3569815"/>
                          <a:ext cx="4185285" cy="420370"/>
                        </a:xfrm>
                        <a:prstGeom prst="rect">
                          <a:avLst/>
                        </a:prstGeom>
                        <a:solidFill>
                          <a:schemeClr val="lt2"/>
                        </a:solidFill>
                        <a:ln>
                          <a:noFill/>
                        </a:ln>
                      </wps:spPr>
                      <wps:txbx>
                        <w:txbxContent>
                          <w:p w14:paraId="5C472A0D" w14:textId="77777777" w:rsidR="00D753FA" w:rsidRDefault="00D753FA" w:rsidP="00D753FA">
                            <w:pPr>
                              <w:textDirection w:val="btLr"/>
                            </w:pPr>
                            <w:r>
                              <w:rPr>
                                <w:color w:val="000000"/>
                                <w:sz w:val="20"/>
                              </w:rPr>
                              <w:t>Materi Persekutuan Doa dirancang untuk seluruh generasi, karena itu baik jika bisa melibatkan semua generasi untuk bertugas dan berperan</w:t>
                            </w:r>
                          </w:p>
                        </w:txbxContent>
                      </wps:txbx>
                      <wps:bodyPr spcFirstLastPara="1" wrap="square" lIns="91425" tIns="45700" rIns="91425" bIns="45700" anchor="t" anchorCtr="0">
                        <a:noAutofit/>
                      </wps:bodyPr>
                    </wps:wsp>
                  </a:graphicData>
                </a:graphic>
              </wp:anchor>
            </w:drawing>
          </mc:Choice>
          <mc:Fallback>
            <w:pict>
              <v:rect w14:anchorId="36A21072" id="Persegi Panjang 73098525" o:spid="_x0000_s1143" style="position:absolute;left:0;text-align:left;margin-left:-7pt;margin-top:126pt;width:330.3pt;height:33.85pt;z-index:251807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" fillcolor="#eeece1 [3203]" stroked="f">
                <v:textbox inset="2.53958mm,1.2694mm,2.53958mm,1.2694mm">
                  <w:txbxContent>
                    <w:p w14:paraId="5C472A0D" w14:textId="77777777" w:rsidR="00D753FA" w:rsidRDefault="00D753FA" w:rsidP="00D753FA">
                      <w:pPr>
                        <w:textDirection w:val="btLr"/>
                      </w:pPr>
                      <w:r>
                        <w:rPr>
                          <w:color w:val="000000"/>
                          <w:sz w:val="20"/>
                        </w:rPr>
                        <w:t>Materi Persekutuan Doa dirancang untuk seluruh generasi, karena itu baik jika bisa melibatkan semua generasi untuk bertugas dan berperan</w:t>
                      </w:r>
                    </w:p>
                  </w:txbxContent>
                </v:textbox>
                <w10:wrap type="square"/>
              </v:rect>
            </w:pict>
          </mc:Fallback>
        </mc:AlternateContent>
      </w:r>
    </w:p>
    <w:p w14:paraId="0D777C36" w14:textId="77777777" w:rsidR="008F268F" w:rsidRDefault="008F268F">
      <w:pPr>
        <w:rPr>
          <w:lang w:val="id-ID"/>
        </w:rPr>
      </w:pPr>
    </w:p>
    <w:p w14:paraId="568C74D6" w14:textId="77777777" w:rsidR="008F268F" w:rsidRDefault="008F268F">
      <w:pPr>
        <w:rPr>
          <w:lang w:val="id-ID"/>
        </w:rPr>
      </w:pPr>
    </w:p>
    <w:p w14:paraId="58A04906" w14:textId="77777777" w:rsidR="008F268F" w:rsidRDefault="008F268F">
      <w:pPr>
        <w:rPr>
          <w:lang w:val="id-ID"/>
        </w:rPr>
      </w:pPr>
    </w:p>
    <w:p w14:paraId="7BF53D24" w14:textId="4DECB088" w:rsidR="00D753FA" w:rsidRPr="00813992" w:rsidRDefault="008F268F" w:rsidP="008F268F">
      <w:pPr>
        <w:jc w:val="right"/>
        <w:rPr>
          <w:lang w:val="id-ID"/>
        </w:rPr>
      </w:pPr>
      <w:r>
        <w:rPr>
          <w:lang w:val="id-ID"/>
        </w:rPr>
        <w:t>(sw)</w:t>
      </w:r>
      <w:r w:rsidR="00D753FA" w:rsidRPr="00813992">
        <w:rPr>
          <w:lang w:val="id-ID"/>
        </w:rPr>
        <w:br w:type="page"/>
      </w:r>
    </w:p>
    <w:p w14:paraId="160AC7A1" w14:textId="443CFC34" w:rsidR="00D753FA" w:rsidRPr="00813992" w:rsidRDefault="00D753FA" w:rsidP="00D753FA">
      <w:pPr>
        <w:rPr>
          <w:lang w:val="id-ID"/>
        </w:rPr>
      </w:pPr>
      <w:r w:rsidRPr="00813992">
        <w:rPr>
          <w:noProof/>
          <w:lang w:val="id-ID"/>
        </w:rPr>
        <w:lastRenderedPageBreak/>
        <mc:AlternateContent>
          <mc:Choice Requires="wps">
            <w:drawing>
              <wp:anchor distT="45720" distB="45720" distL="114300" distR="114300" simplePos="0" relativeHeight="251809280" behindDoc="0" locked="0" layoutInCell="1" hidden="0" allowOverlap="1" wp14:anchorId="3742F4D8" wp14:editId="72A42902">
                <wp:simplePos x="0" y="0"/>
                <wp:positionH relativeFrom="margin">
                  <wp:align>right</wp:align>
                </wp:positionH>
                <wp:positionV relativeFrom="paragraph">
                  <wp:posOffset>169545</wp:posOffset>
                </wp:positionV>
                <wp:extent cx="1750695" cy="904875"/>
                <wp:effectExtent l="0" t="0" r="1905" b="9525"/>
                <wp:wrapSquare wrapText="bothSides" distT="45720" distB="45720" distL="114300" distR="114300"/>
                <wp:docPr id="1034216236" name="Persegi Panjang 1034216236"/>
                <wp:cNvGraphicFramePr/>
                <a:graphic xmlns:a="http://schemas.openxmlformats.org/drawingml/2006/main">
                  <a:graphicData uri="http://schemas.microsoft.com/office/word/2010/wordprocessingShape">
                    <wps:wsp>
                      <wps:cNvSpPr/>
                      <wps:spPr>
                        <a:xfrm>
                          <a:off x="0" y="0"/>
                          <a:ext cx="1750695" cy="904875"/>
                        </a:xfrm>
                        <a:prstGeom prst="rect">
                          <a:avLst/>
                        </a:prstGeom>
                        <a:solidFill>
                          <a:srgbClr val="FFFFFF"/>
                        </a:solidFill>
                        <a:ln>
                          <a:noFill/>
                        </a:ln>
                      </wps:spPr>
                      <wps:txbx>
                        <w:txbxContent>
                          <w:p w14:paraId="0C7711F3" w14:textId="77777777" w:rsidR="00D753FA" w:rsidRPr="00D753FA" w:rsidRDefault="00D753FA" w:rsidP="00D753FA">
                            <w:pPr>
                              <w:jc w:val="center"/>
                              <w:textDirection w:val="btLr"/>
                              <w:rPr>
                                <w:rFonts w:ascii="Cooper Black" w:hAnsi="Cooper Black"/>
                              </w:rPr>
                            </w:pPr>
                            <w:r w:rsidRPr="00D753FA">
                              <w:rPr>
                                <w:rFonts w:ascii="Cooper Black" w:eastAsia="Corben" w:hAnsi="Cooper Black" w:cs="Corben"/>
                                <w:color w:val="000000"/>
                                <w:sz w:val="28"/>
                              </w:rPr>
                              <w:t>Puasa Gadget</w:t>
                            </w:r>
                          </w:p>
                          <w:p w14:paraId="2A66992A" w14:textId="77777777" w:rsidR="00D753FA" w:rsidRPr="00C76228" w:rsidRDefault="00D753FA" w:rsidP="00D753FA">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6921D33" w14:textId="77777777" w:rsidR="00D753FA" w:rsidRDefault="00D753FA" w:rsidP="00D753FA">
                            <w:pPr>
                              <w:jc w:val="center"/>
                              <w:textDirection w:val="btLr"/>
                            </w:pPr>
                          </w:p>
                          <w:p w14:paraId="4E770139" w14:textId="77777777" w:rsidR="00D753FA" w:rsidRDefault="00D753FA" w:rsidP="00D753FA">
                            <w:pPr>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742F4D8" id="Persegi Panjang 1034216236" o:spid="_x0000_s1144" style="position:absolute;margin-left:86.65pt;margin-top:13.35pt;width:137.85pt;height:71.25pt;z-index:2518092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" stroked="f">
                <v:textbox inset="2.53958mm,1.2694mm,2.53958mm,1.2694mm">
                  <w:txbxContent>
                    <w:p w14:paraId="0C7711F3" w14:textId="77777777" w:rsidR="00D753FA" w:rsidRPr="00D753FA" w:rsidRDefault="00D753FA" w:rsidP="00D753FA">
                      <w:pPr>
                        <w:jc w:val="center"/>
                        <w:textDirection w:val="btLr"/>
                        <w:rPr>
                          <w:rFonts w:ascii="Cooper Black" w:hAnsi="Cooper Black"/>
                        </w:rPr>
                      </w:pPr>
                      <w:r w:rsidRPr="00D753FA">
                        <w:rPr>
                          <w:rFonts w:ascii="Cooper Black" w:eastAsia="Corben" w:hAnsi="Cooper Black" w:cs="Corben"/>
                          <w:color w:val="000000"/>
                          <w:sz w:val="28"/>
                        </w:rPr>
                        <w:t>Puasa Gadget</w:t>
                      </w:r>
                    </w:p>
                    <w:p w14:paraId="2A66992A" w14:textId="77777777" w:rsidR="00D753FA" w:rsidRPr="00C76228" w:rsidRDefault="00D753FA" w:rsidP="00D753FA">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6921D33" w14:textId="77777777" w:rsidR="00D753FA" w:rsidRDefault="00D753FA" w:rsidP="00D753FA">
                      <w:pPr>
                        <w:jc w:val="center"/>
                        <w:textDirection w:val="btLr"/>
                      </w:pPr>
                    </w:p>
                    <w:p w14:paraId="4E770139" w14:textId="77777777" w:rsidR="00D753FA" w:rsidRDefault="00D753FA" w:rsidP="00D753FA">
                      <w:pPr>
                        <w:jc w:val="center"/>
                        <w:textDirection w:val="btLr"/>
                      </w:pPr>
                    </w:p>
                  </w:txbxContent>
                </v:textbox>
                <w10:wrap type="square" anchorx="margin"/>
              </v:rect>
            </w:pict>
          </mc:Fallback>
        </mc:AlternateContent>
      </w:r>
      <w:r w:rsidRPr="00813992">
        <w:rPr>
          <w:noProof/>
          <w:lang w:val="id-ID"/>
        </w:rPr>
        <mc:AlternateContent>
          <mc:Choice Requires="wps">
            <w:drawing>
              <wp:anchor distT="0" distB="0" distL="114300" distR="114300" simplePos="0" relativeHeight="251810304" behindDoc="0" locked="0" layoutInCell="1" hidden="0" allowOverlap="1" wp14:anchorId="0E749569" wp14:editId="326DC1A5">
                <wp:simplePos x="0" y="0"/>
                <wp:positionH relativeFrom="column">
                  <wp:posOffset>0</wp:posOffset>
                </wp:positionH>
                <wp:positionV relativeFrom="paragraph">
                  <wp:posOffset>0</wp:posOffset>
                </wp:positionV>
                <wp:extent cx="2239010" cy="1184275"/>
                <wp:effectExtent l="0" t="0" r="8890" b="0"/>
                <wp:wrapSquare wrapText="bothSides" distT="0" distB="0" distL="114300" distR="114300"/>
                <wp:docPr id="1564849410" name="Persegi Panjang 1564849410"/>
                <wp:cNvGraphicFramePr/>
                <a:graphic xmlns:a="http://schemas.openxmlformats.org/drawingml/2006/main">
                  <a:graphicData uri="http://schemas.microsoft.com/office/word/2010/wordprocessingShape">
                    <wps:wsp>
                      <wps:cNvSpPr/>
                      <wps:spPr>
                        <a:xfrm>
                          <a:off x="0" y="0"/>
                          <a:ext cx="2239010" cy="1184275"/>
                        </a:xfrm>
                        <a:prstGeom prst="rect">
                          <a:avLst/>
                        </a:prstGeom>
                        <a:solidFill>
                          <a:schemeClr val="bg1">
                            <a:lumMod val="85000"/>
                          </a:schemeClr>
                        </a:solidFill>
                        <a:ln>
                          <a:noFill/>
                        </a:ln>
                      </wps:spPr>
                      <wps:txbx>
                        <w:txbxContent>
                          <w:p w14:paraId="544DD0A5" w14:textId="77777777" w:rsidR="00D753FA" w:rsidRDefault="00D753FA" w:rsidP="00D753FA">
                            <w:pPr>
                              <w:spacing w:line="258" w:lineRule="auto"/>
                              <w:textDirection w:val="btLr"/>
                            </w:pPr>
                            <w:r>
                              <w:rPr>
                                <w:b/>
                                <w:color w:val="000000"/>
                              </w:rPr>
                              <w:t xml:space="preserve">BAHAN </w:t>
                            </w:r>
                          </w:p>
                          <w:p w14:paraId="484A1FCF" w14:textId="77777777" w:rsidR="00D753FA" w:rsidRDefault="00D753FA" w:rsidP="00D753FA">
                            <w:pPr>
                              <w:spacing w:line="258" w:lineRule="auto"/>
                              <w:textDirection w:val="btLr"/>
                            </w:pPr>
                            <w:r>
                              <w:rPr>
                                <w:b/>
                                <w:color w:val="000000"/>
                              </w:rPr>
                              <w:t>PERSEKUTUAN DOA – 3</w:t>
                            </w:r>
                          </w:p>
                          <w:p w14:paraId="5EB3282E" w14:textId="77777777" w:rsidR="00D753FA" w:rsidRDefault="00D753FA" w:rsidP="00D753FA">
                            <w:pPr>
                              <w:pBdr>
                                <w:bottom w:val="single" w:sz="4" w:space="1" w:color="auto"/>
                              </w:pBdr>
                              <w:textDirection w:val="btLr"/>
                            </w:pPr>
                            <w:r>
                              <w:rPr>
                                <w:i/>
                                <w:color w:val="000000"/>
                              </w:rPr>
                              <w:t>Puasa</w:t>
                            </w:r>
                          </w:p>
                          <w:p w14:paraId="1A1960B4" w14:textId="77777777" w:rsidR="00D753FA" w:rsidRDefault="00D753FA" w:rsidP="00D753FA">
                            <w:pPr>
                              <w:spacing w:line="258" w:lineRule="auto"/>
                              <w:textDirection w:val="btLr"/>
                            </w:pPr>
                          </w:p>
                          <w:p w14:paraId="5A9F93C2" w14:textId="77777777" w:rsidR="00D753FA" w:rsidRDefault="00D753FA" w:rsidP="00D753FA">
                            <w:pPr>
                              <w:spacing w:line="258" w:lineRule="auto"/>
                              <w:textDirection w:val="btLr"/>
                            </w:pPr>
                            <w:r>
                              <w:rPr>
                                <w:color w:val="000000"/>
                                <w:sz w:val="20"/>
                              </w:rPr>
                              <w:t>Bacaan:</w:t>
                            </w:r>
                          </w:p>
                          <w:p w14:paraId="36F4666C" w14:textId="77777777" w:rsidR="00D753FA" w:rsidRDefault="00D753FA" w:rsidP="00D753FA">
                            <w:pPr>
                              <w:spacing w:line="258" w:lineRule="auto"/>
                              <w:textDirection w:val="btLr"/>
                            </w:pPr>
                            <w:r>
                              <w:rPr>
                                <w:b/>
                                <w:color w:val="000000"/>
                                <w:sz w:val="20"/>
                              </w:rPr>
                              <w:t>Yesaya 58:3-7</w:t>
                            </w:r>
                          </w:p>
                        </w:txbxContent>
                      </wps:txbx>
                      <wps:bodyPr spcFirstLastPara="1" wrap="square" lIns="91425" tIns="45700" rIns="91425" bIns="45700" anchor="t" anchorCtr="0">
                        <a:noAutofit/>
                      </wps:bodyPr>
                    </wps:wsp>
                  </a:graphicData>
                </a:graphic>
              </wp:anchor>
            </w:drawing>
          </mc:Choice>
          <mc:Fallback>
            <w:pict>
              <v:rect w14:anchorId="0E749569" id="Persegi Panjang 1564849410" o:spid="_x0000_s1145" style="position:absolute;margin-left:0;margin-top:0;width:176.3pt;height:93.25pt;z-index:251810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" fillcolor="#d8d8d8 [2732]" stroked="f">
                <v:textbox inset="2.53958mm,1.2694mm,2.53958mm,1.2694mm">
                  <w:txbxContent>
                    <w:p w14:paraId="544DD0A5" w14:textId="77777777" w:rsidR="00D753FA" w:rsidRDefault="00D753FA" w:rsidP="00D753FA">
                      <w:pPr>
                        <w:spacing w:line="258" w:lineRule="auto"/>
                        <w:textDirection w:val="btLr"/>
                      </w:pPr>
                      <w:r>
                        <w:rPr>
                          <w:b/>
                          <w:color w:val="000000"/>
                        </w:rPr>
                        <w:t xml:space="preserve">BAHAN </w:t>
                      </w:r>
                    </w:p>
                    <w:p w14:paraId="484A1FCF" w14:textId="77777777" w:rsidR="00D753FA" w:rsidRDefault="00D753FA" w:rsidP="00D753FA">
                      <w:pPr>
                        <w:spacing w:line="258" w:lineRule="auto"/>
                        <w:textDirection w:val="btLr"/>
                      </w:pPr>
                      <w:r>
                        <w:rPr>
                          <w:b/>
                          <w:color w:val="000000"/>
                        </w:rPr>
                        <w:t>PERSEKUTUAN DOA – 3</w:t>
                      </w:r>
                    </w:p>
                    <w:p w14:paraId="5EB3282E" w14:textId="77777777" w:rsidR="00D753FA" w:rsidRDefault="00D753FA" w:rsidP="00D753FA">
                      <w:pPr>
                        <w:pBdr>
                          <w:bottom w:val="single" w:sz="4" w:space="1" w:color="auto"/>
                        </w:pBdr>
                        <w:textDirection w:val="btLr"/>
                      </w:pPr>
                      <w:r>
                        <w:rPr>
                          <w:i/>
                          <w:color w:val="000000"/>
                        </w:rPr>
                        <w:t>Puasa</w:t>
                      </w:r>
                    </w:p>
                    <w:p w14:paraId="1A1960B4" w14:textId="77777777" w:rsidR="00D753FA" w:rsidRDefault="00D753FA" w:rsidP="00D753FA">
                      <w:pPr>
                        <w:spacing w:line="258" w:lineRule="auto"/>
                        <w:textDirection w:val="btLr"/>
                      </w:pPr>
                    </w:p>
                    <w:p w14:paraId="5A9F93C2" w14:textId="77777777" w:rsidR="00D753FA" w:rsidRDefault="00D753FA" w:rsidP="00D753FA">
                      <w:pPr>
                        <w:spacing w:line="258" w:lineRule="auto"/>
                        <w:textDirection w:val="btLr"/>
                      </w:pPr>
                      <w:r>
                        <w:rPr>
                          <w:color w:val="000000"/>
                          <w:sz w:val="20"/>
                        </w:rPr>
                        <w:t>Bacaan:</w:t>
                      </w:r>
                    </w:p>
                    <w:p w14:paraId="36F4666C" w14:textId="77777777" w:rsidR="00D753FA" w:rsidRDefault="00D753FA" w:rsidP="00D753FA">
                      <w:pPr>
                        <w:spacing w:line="258" w:lineRule="auto"/>
                        <w:textDirection w:val="btLr"/>
                      </w:pPr>
                      <w:r>
                        <w:rPr>
                          <w:b/>
                          <w:color w:val="000000"/>
                          <w:sz w:val="20"/>
                        </w:rPr>
                        <w:t>Yesaya 58:3-7</w:t>
                      </w:r>
                    </w:p>
                  </w:txbxContent>
                </v:textbox>
                <w10:wrap type="square"/>
              </v:rect>
            </w:pict>
          </mc:Fallback>
        </mc:AlternateContent>
      </w:r>
    </w:p>
    <w:p w14:paraId="10287200" w14:textId="2673D19B" w:rsidR="00D753FA" w:rsidRPr="00813992" w:rsidRDefault="00D753FA" w:rsidP="00D753FA">
      <w:pPr>
        <w:rPr>
          <w:lang w:val="id-ID"/>
        </w:rPr>
      </w:pPr>
    </w:p>
    <w:p w14:paraId="34E94409" w14:textId="77777777" w:rsidR="00D753FA" w:rsidRPr="00813992" w:rsidRDefault="00D753FA" w:rsidP="00D753FA">
      <w:pPr>
        <w:rPr>
          <w:lang w:val="id-ID"/>
        </w:rPr>
      </w:pPr>
    </w:p>
    <w:p w14:paraId="7AAA1801" w14:textId="77777777" w:rsidR="00D753FA" w:rsidRPr="00813992" w:rsidRDefault="00D753FA" w:rsidP="00D753FA">
      <w:pPr>
        <w:widowControl/>
        <w:numPr>
          <w:ilvl w:val="0"/>
          <w:numId w:val="123"/>
        </w:numPr>
        <w:autoSpaceDE/>
        <w:autoSpaceDN/>
        <w:ind w:left="426" w:hanging="426"/>
        <w:jc w:val="both"/>
        <w:rPr>
          <w:lang w:val="id-ID"/>
        </w:rPr>
      </w:pPr>
      <w:r w:rsidRPr="00813992">
        <w:rPr>
          <w:b/>
          <w:lang w:val="id-ID"/>
        </w:rPr>
        <w:t>Saat Teduh Bersama</w:t>
      </w:r>
    </w:p>
    <w:p w14:paraId="6A67CC6E" w14:textId="77777777" w:rsidR="00D753FA" w:rsidRPr="00813992" w:rsidRDefault="00D753FA" w:rsidP="00D753FA">
      <w:pPr>
        <w:ind w:left="364"/>
        <w:rPr>
          <w:sz w:val="16"/>
          <w:szCs w:val="16"/>
          <w:lang w:val="id-ID"/>
        </w:rPr>
      </w:pPr>
    </w:p>
    <w:p w14:paraId="2B1A91B9" w14:textId="77777777" w:rsidR="00D753FA" w:rsidRPr="00813992" w:rsidRDefault="00D753FA" w:rsidP="00D753FA">
      <w:pPr>
        <w:widowControl/>
        <w:numPr>
          <w:ilvl w:val="0"/>
          <w:numId w:val="123"/>
        </w:numPr>
        <w:autoSpaceDE/>
        <w:autoSpaceDN/>
        <w:ind w:left="364"/>
        <w:rPr>
          <w:lang w:val="id-ID"/>
        </w:rPr>
      </w:pPr>
      <w:r w:rsidRPr="00813992">
        <w:rPr>
          <w:b/>
          <w:lang w:val="id-ID"/>
        </w:rPr>
        <w:t>Nyanyian: PKJ 281</w:t>
      </w:r>
    </w:p>
    <w:p w14:paraId="63A965CA" w14:textId="77777777" w:rsidR="00DD0F29" w:rsidRDefault="00DD0F29" w:rsidP="00DD0F29">
      <w:pPr>
        <w:pStyle w:val="DaftarParagraf"/>
        <w:rPr>
          <w:color w:val="000000"/>
          <w:lang w:val="id-ID"/>
        </w:rPr>
      </w:pPr>
    </w:p>
    <w:p w14:paraId="3555200D" w14:textId="77777777" w:rsidR="00D753FA" w:rsidRPr="00813992" w:rsidRDefault="00D753FA" w:rsidP="00D753FA">
      <w:pPr>
        <w:shd w:val="clear" w:color="auto" w:fill="FFFFFF"/>
        <w:ind w:left="360" w:firstLine="3"/>
        <w:rPr>
          <w:color w:val="000000"/>
          <w:lang w:val="id-ID"/>
        </w:rPr>
      </w:pPr>
      <w:r w:rsidRPr="00813992">
        <w:rPr>
          <w:color w:val="000000"/>
          <w:lang w:val="id-ID"/>
        </w:rPr>
        <w:t>TIAP ORANG HARUS TAHU</w:t>
      </w:r>
    </w:p>
    <w:p w14:paraId="1DBB7541" w14:textId="77777777" w:rsidR="00D753FA" w:rsidRPr="00813992" w:rsidRDefault="00D753FA" w:rsidP="00D753FA">
      <w:pPr>
        <w:shd w:val="clear" w:color="auto" w:fill="FFFFFF"/>
        <w:ind w:left="360" w:firstLine="3"/>
        <w:rPr>
          <w:color w:val="000000"/>
          <w:sz w:val="13"/>
          <w:szCs w:val="13"/>
          <w:lang w:val="id-ID"/>
        </w:rPr>
      </w:pPr>
    </w:p>
    <w:p w14:paraId="3B8E12FC" w14:textId="77777777" w:rsidR="00D753FA" w:rsidRPr="00813992" w:rsidRDefault="00D753FA" w:rsidP="00D753FA">
      <w:pPr>
        <w:shd w:val="clear" w:color="auto" w:fill="FFFFFF"/>
        <w:ind w:left="360" w:firstLine="3"/>
        <w:rPr>
          <w:color w:val="000000"/>
          <w:lang w:val="id-ID"/>
        </w:rPr>
      </w:pPr>
      <w:r w:rsidRPr="00813992">
        <w:rPr>
          <w:color w:val="000000"/>
          <w:lang w:val="id-ID"/>
        </w:rPr>
        <w:t>Refr.</w:t>
      </w:r>
      <w:r w:rsidRPr="00813992">
        <w:rPr>
          <w:color w:val="000000"/>
          <w:lang w:val="id-ID"/>
        </w:rPr>
        <w:tab/>
        <w:t>Tiap orang harus tahu, tiap orang harus tahu,</w:t>
      </w:r>
    </w:p>
    <w:p w14:paraId="547B1541" w14:textId="77777777" w:rsidR="00D753FA" w:rsidRPr="00813992" w:rsidRDefault="00D753FA" w:rsidP="00D753FA">
      <w:pPr>
        <w:shd w:val="clear" w:color="auto" w:fill="FFFFFF"/>
        <w:ind w:left="1080" w:firstLine="360"/>
        <w:rPr>
          <w:color w:val="000000"/>
          <w:lang w:val="id-ID"/>
        </w:rPr>
      </w:pPr>
      <w:r w:rsidRPr="00813992">
        <w:rPr>
          <w:color w:val="000000"/>
          <w:lang w:val="id-ID"/>
        </w:rPr>
        <w:t>Tiap orang harus tahu, siapa Yesus!</w:t>
      </w:r>
    </w:p>
    <w:p w14:paraId="10EB31F0" w14:textId="77777777" w:rsidR="00D753FA" w:rsidRPr="00813992" w:rsidRDefault="00D753FA" w:rsidP="00D753FA">
      <w:pPr>
        <w:shd w:val="clear" w:color="auto" w:fill="FFFFFF"/>
        <w:ind w:left="360" w:firstLine="3"/>
        <w:rPr>
          <w:color w:val="000000"/>
          <w:sz w:val="13"/>
          <w:szCs w:val="13"/>
          <w:lang w:val="id-ID"/>
        </w:rPr>
      </w:pPr>
    </w:p>
    <w:p w14:paraId="29E77711" w14:textId="77777777" w:rsidR="00D753FA" w:rsidRPr="00813992" w:rsidRDefault="00D753FA" w:rsidP="00D753FA">
      <w:pPr>
        <w:shd w:val="clear" w:color="auto" w:fill="FFFFFF"/>
        <w:ind w:left="360" w:firstLine="3"/>
        <w:rPr>
          <w:color w:val="000000"/>
          <w:lang w:val="id-ID"/>
        </w:rPr>
      </w:pPr>
      <w:r w:rsidRPr="00813992">
        <w:rPr>
          <w:color w:val="000000"/>
          <w:lang w:val="id-ID"/>
        </w:rPr>
        <w:t>Dia bagai Bunga Bakung, Bintang Fajar cemerlang,</w:t>
      </w:r>
    </w:p>
    <w:p w14:paraId="2FCF8777" w14:textId="77777777" w:rsidR="00D753FA" w:rsidRPr="00813992" w:rsidRDefault="00D753FA" w:rsidP="00D753FA">
      <w:pPr>
        <w:shd w:val="clear" w:color="auto" w:fill="FFFFFF"/>
        <w:ind w:left="360" w:firstLine="3"/>
        <w:rPr>
          <w:color w:val="000000"/>
          <w:lang w:val="id-ID"/>
        </w:rPr>
      </w:pPr>
      <w:r w:rsidRPr="00813992">
        <w:rPr>
          <w:color w:val="000000"/>
          <w:lang w:val="id-ID"/>
        </w:rPr>
        <w:t>yang terindah tak bertara; tiap orang harus tahu!</w:t>
      </w:r>
    </w:p>
    <w:p w14:paraId="478CB43A" w14:textId="77777777" w:rsidR="00D753FA" w:rsidRPr="00813992" w:rsidRDefault="00D753FA" w:rsidP="00D753FA">
      <w:pPr>
        <w:shd w:val="clear" w:color="auto" w:fill="FFFFFF"/>
        <w:ind w:left="360" w:firstLine="3"/>
        <w:rPr>
          <w:color w:val="000000"/>
          <w:sz w:val="13"/>
          <w:szCs w:val="13"/>
          <w:lang w:val="id-ID"/>
        </w:rPr>
      </w:pPr>
    </w:p>
    <w:p w14:paraId="7BEAE04C" w14:textId="77777777" w:rsidR="00D753FA" w:rsidRPr="00813992" w:rsidRDefault="00D753FA" w:rsidP="00D753FA">
      <w:pPr>
        <w:shd w:val="clear" w:color="auto" w:fill="FFFFFF"/>
        <w:ind w:left="360" w:firstLine="3"/>
        <w:rPr>
          <w:color w:val="000000"/>
          <w:lang w:val="id-ID"/>
        </w:rPr>
      </w:pPr>
      <w:r w:rsidRPr="00813992">
        <w:rPr>
          <w:color w:val="000000"/>
          <w:lang w:val="id-ID"/>
        </w:rPr>
        <w:t>Dia Penyembuh ragaku, Jurus’lamat jiwaku;</w:t>
      </w:r>
    </w:p>
    <w:p w14:paraId="7CABAB88" w14:textId="77777777" w:rsidR="00D753FA" w:rsidRPr="00813992" w:rsidRDefault="00D753FA" w:rsidP="00D753FA">
      <w:pPr>
        <w:shd w:val="clear" w:color="auto" w:fill="FFFFFF"/>
        <w:ind w:left="360" w:firstLine="3"/>
        <w:rPr>
          <w:color w:val="000000"/>
          <w:lang w:val="id-ID"/>
        </w:rPr>
      </w:pPr>
      <w:r w:rsidRPr="00813992">
        <w:rPr>
          <w:color w:val="000000"/>
          <w:lang w:val="id-ID"/>
        </w:rPr>
        <w:t>Dia membaptiskan aku dengan api Roh Kudus!</w:t>
      </w:r>
    </w:p>
    <w:p w14:paraId="60E07E36" w14:textId="77777777" w:rsidR="00D753FA" w:rsidRPr="00813992" w:rsidRDefault="00D753FA" w:rsidP="00D753FA">
      <w:pPr>
        <w:jc w:val="both"/>
        <w:rPr>
          <w:lang w:val="id-ID"/>
        </w:rPr>
      </w:pPr>
    </w:p>
    <w:p w14:paraId="1F56B68F" w14:textId="77777777" w:rsidR="00D753FA" w:rsidRPr="00813992" w:rsidRDefault="00D753FA" w:rsidP="00D753FA">
      <w:pPr>
        <w:widowControl/>
        <w:numPr>
          <w:ilvl w:val="0"/>
          <w:numId w:val="123"/>
        </w:numPr>
        <w:autoSpaceDE/>
        <w:autoSpaceDN/>
        <w:ind w:left="364"/>
        <w:jc w:val="both"/>
        <w:rPr>
          <w:lang w:val="id-ID"/>
        </w:rPr>
      </w:pPr>
      <w:r w:rsidRPr="00813992">
        <w:rPr>
          <w:b/>
          <w:lang w:val="id-ID"/>
        </w:rPr>
        <w:t>Nyanyian: PKJ 255</w:t>
      </w:r>
    </w:p>
    <w:p w14:paraId="5CA656BA" w14:textId="77777777" w:rsidR="00D753FA" w:rsidRPr="00813992" w:rsidRDefault="00D753FA" w:rsidP="00D753FA">
      <w:pPr>
        <w:shd w:val="clear" w:color="auto" w:fill="FFFFFF"/>
        <w:ind w:left="364"/>
        <w:rPr>
          <w:color w:val="000000"/>
          <w:lang w:val="id-ID"/>
        </w:rPr>
      </w:pPr>
      <w:r w:rsidRPr="00813992">
        <w:rPr>
          <w:color w:val="000000"/>
          <w:lang w:val="id-ID"/>
        </w:rPr>
        <w:t>FIRMANMU KUPEGANG SELALU</w:t>
      </w:r>
    </w:p>
    <w:p w14:paraId="745A020C" w14:textId="77777777" w:rsidR="00D753FA" w:rsidRPr="00813992" w:rsidRDefault="00D753FA" w:rsidP="00D753FA">
      <w:pPr>
        <w:shd w:val="clear" w:color="auto" w:fill="FFFFFF"/>
        <w:ind w:left="364"/>
        <w:rPr>
          <w:color w:val="000000"/>
          <w:sz w:val="13"/>
          <w:szCs w:val="13"/>
          <w:lang w:val="id-ID"/>
        </w:rPr>
      </w:pPr>
    </w:p>
    <w:p w14:paraId="3C0D7674" w14:textId="18B20800" w:rsidR="00D753FA" w:rsidRPr="00813992" w:rsidRDefault="00D753FA" w:rsidP="00D753FA">
      <w:pPr>
        <w:shd w:val="clear" w:color="auto" w:fill="FFFFFF"/>
        <w:ind w:left="364"/>
        <w:rPr>
          <w:color w:val="000000"/>
          <w:lang w:val="id-ID"/>
        </w:rPr>
      </w:pPr>
      <w:r w:rsidRPr="00813992">
        <w:rPr>
          <w:color w:val="000000"/>
          <w:lang w:val="id-ID"/>
        </w:rPr>
        <w:t>Firman</w:t>
      </w:r>
      <w:r w:rsidR="00FE118A">
        <w:rPr>
          <w:color w:val="000000"/>
          <w:lang w:val="id-ID"/>
        </w:rPr>
        <w:t>-</w:t>
      </w:r>
      <w:r w:rsidRPr="00813992">
        <w:rPr>
          <w:color w:val="000000"/>
          <w:lang w:val="id-ID"/>
        </w:rPr>
        <w:t>Mu kupegang selalu, saat duka saat senang.</w:t>
      </w:r>
    </w:p>
    <w:p w14:paraId="6B860FC9" w14:textId="77777777" w:rsidR="00D753FA" w:rsidRPr="00813992" w:rsidRDefault="00D753FA" w:rsidP="00D753FA">
      <w:pPr>
        <w:shd w:val="clear" w:color="auto" w:fill="FFFFFF"/>
        <w:ind w:left="364"/>
        <w:rPr>
          <w:color w:val="000000"/>
          <w:lang w:val="id-ID"/>
        </w:rPr>
      </w:pPr>
      <w:r w:rsidRPr="00813992">
        <w:rPr>
          <w:color w:val="000000"/>
          <w:lang w:val="id-ID"/>
        </w:rPr>
        <w:t>Jalan hidup yang akan datang</w:t>
      </w:r>
    </w:p>
    <w:p w14:paraId="11189572" w14:textId="0F68B8A7" w:rsidR="00D753FA" w:rsidRPr="00813992" w:rsidRDefault="00D753FA" w:rsidP="00D753FA">
      <w:pPr>
        <w:shd w:val="clear" w:color="auto" w:fill="FFFFFF"/>
        <w:ind w:left="364"/>
        <w:rPr>
          <w:color w:val="000000"/>
          <w:lang w:val="id-ID"/>
        </w:rPr>
      </w:pPr>
      <w:r w:rsidRPr="00813992">
        <w:rPr>
          <w:color w:val="000000"/>
          <w:lang w:val="id-ID"/>
        </w:rPr>
        <w:t xml:space="preserve">tangan </w:t>
      </w:r>
      <w:r w:rsidR="00DD0F29">
        <w:rPr>
          <w:color w:val="000000"/>
          <w:lang w:val="id-ID"/>
        </w:rPr>
        <w:t>Tuhan</w:t>
      </w:r>
      <w:r w:rsidRPr="00813992">
        <w:rPr>
          <w:color w:val="000000"/>
          <w:lang w:val="id-ID"/>
        </w:rPr>
        <w:t xml:space="preserve"> yang memegang.</w:t>
      </w:r>
    </w:p>
    <w:p w14:paraId="772A00F7" w14:textId="1F994AFE" w:rsidR="00D753FA" w:rsidRPr="00813992" w:rsidRDefault="00D753FA" w:rsidP="00D753FA">
      <w:pPr>
        <w:shd w:val="clear" w:color="auto" w:fill="FFFFFF"/>
        <w:ind w:left="364"/>
        <w:rPr>
          <w:color w:val="000000"/>
          <w:lang w:val="id-ID"/>
        </w:rPr>
      </w:pPr>
      <w:r w:rsidRPr="00813992">
        <w:rPr>
          <w:color w:val="000000"/>
          <w:lang w:val="id-ID"/>
        </w:rPr>
        <w:t xml:space="preserve">Pencobaan </w:t>
      </w:r>
      <w:r w:rsidR="00FE118A" w:rsidRPr="00813992">
        <w:rPr>
          <w:color w:val="000000"/>
          <w:lang w:val="id-ID"/>
        </w:rPr>
        <w:t>mengimpit</w:t>
      </w:r>
      <w:r w:rsidRPr="00813992">
        <w:rPr>
          <w:color w:val="000000"/>
          <w:lang w:val="id-ID"/>
        </w:rPr>
        <w:t xml:space="preserve"> aku dan menjadi keluhanku,</w:t>
      </w:r>
    </w:p>
    <w:p w14:paraId="2173F9AB" w14:textId="269E2D87" w:rsidR="00D753FA" w:rsidRPr="00813992" w:rsidRDefault="00FE118A" w:rsidP="00D753FA">
      <w:pPr>
        <w:shd w:val="clear" w:color="auto" w:fill="FFFFFF"/>
        <w:ind w:left="364"/>
        <w:rPr>
          <w:color w:val="000000"/>
          <w:lang w:val="id-ID"/>
        </w:rPr>
      </w:pPr>
      <w:r w:rsidRPr="00813992">
        <w:rPr>
          <w:color w:val="000000"/>
          <w:lang w:val="id-ID"/>
        </w:rPr>
        <w:t>F</w:t>
      </w:r>
      <w:r w:rsidR="00D753FA" w:rsidRPr="00813992">
        <w:rPr>
          <w:color w:val="000000"/>
          <w:lang w:val="id-ID"/>
        </w:rPr>
        <w:t>irman</w:t>
      </w:r>
      <w:r>
        <w:rPr>
          <w:color w:val="000000"/>
          <w:lang w:val="id-ID"/>
        </w:rPr>
        <w:t>-</w:t>
      </w:r>
      <w:r w:rsidR="00D753FA" w:rsidRPr="00813992">
        <w:rPr>
          <w:color w:val="000000"/>
          <w:lang w:val="id-ID"/>
        </w:rPr>
        <w:t>Mu kupegang selalu, sayap</w:t>
      </w:r>
      <w:r>
        <w:rPr>
          <w:color w:val="000000"/>
          <w:lang w:val="id-ID"/>
        </w:rPr>
        <w:t>-</w:t>
      </w:r>
      <w:r w:rsidR="00D753FA" w:rsidRPr="00813992">
        <w:rPr>
          <w:color w:val="000000"/>
          <w:lang w:val="id-ID"/>
        </w:rPr>
        <w:t>Mu tempat berteduh.</w:t>
      </w:r>
    </w:p>
    <w:p w14:paraId="793DEB5C" w14:textId="77777777" w:rsidR="00D753FA" w:rsidRPr="00813992" w:rsidRDefault="00D753FA" w:rsidP="00D753FA">
      <w:pPr>
        <w:shd w:val="clear" w:color="auto" w:fill="FFFFFF"/>
        <w:ind w:left="364"/>
        <w:rPr>
          <w:color w:val="000000"/>
          <w:sz w:val="10"/>
          <w:szCs w:val="10"/>
          <w:lang w:val="id-ID"/>
        </w:rPr>
      </w:pPr>
    </w:p>
    <w:p w14:paraId="577B2B3F" w14:textId="5DEFC0C1" w:rsidR="00D753FA" w:rsidRPr="00813992" w:rsidRDefault="00D753FA" w:rsidP="00D753FA">
      <w:pPr>
        <w:shd w:val="clear" w:color="auto" w:fill="FFFFFF"/>
        <w:ind w:left="364"/>
        <w:rPr>
          <w:color w:val="000000"/>
          <w:lang w:val="id-ID"/>
        </w:rPr>
      </w:pPr>
      <w:r w:rsidRPr="00813992">
        <w:rPr>
          <w:color w:val="000000"/>
          <w:lang w:val="id-ID"/>
        </w:rPr>
        <w:t>Firman</w:t>
      </w:r>
      <w:r w:rsidR="00FE118A">
        <w:rPr>
          <w:color w:val="000000"/>
          <w:lang w:val="id-ID"/>
        </w:rPr>
        <w:t>-</w:t>
      </w:r>
      <w:r w:rsidRPr="00813992">
        <w:rPr>
          <w:color w:val="000000"/>
          <w:lang w:val="id-ID"/>
        </w:rPr>
        <w:t xml:space="preserve">Mu, </w:t>
      </w:r>
      <w:r w:rsidR="00DD0F29">
        <w:rPr>
          <w:color w:val="000000"/>
          <w:lang w:val="id-ID"/>
        </w:rPr>
        <w:t>Tuhan</w:t>
      </w:r>
      <w:r w:rsidRPr="00813992">
        <w:rPr>
          <w:color w:val="000000"/>
          <w:lang w:val="id-ID"/>
        </w:rPr>
        <w:t xml:space="preserve">, kupegang </w:t>
      </w:r>
      <w:r w:rsidR="00DD0F29">
        <w:rPr>
          <w:color w:val="000000"/>
          <w:lang w:val="id-ID"/>
        </w:rPr>
        <w:t>Tuhan</w:t>
      </w:r>
      <w:r w:rsidRPr="00813992">
        <w:rPr>
          <w:color w:val="000000"/>
          <w:lang w:val="id-ID"/>
        </w:rPr>
        <w:t>. Hilanglah keraguanku!</w:t>
      </w:r>
    </w:p>
    <w:p w14:paraId="2B36EF6C" w14:textId="0917257D" w:rsidR="00D753FA" w:rsidRPr="00813992" w:rsidRDefault="00D753FA" w:rsidP="00D753FA">
      <w:pPr>
        <w:shd w:val="clear" w:color="auto" w:fill="FFFFFF"/>
        <w:ind w:left="364"/>
        <w:rPr>
          <w:color w:val="000000"/>
          <w:lang w:val="id-ID"/>
        </w:rPr>
      </w:pPr>
      <w:r w:rsidRPr="00813992">
        <w:rPr>
          <w:color w:val="000000"/>
          <w:lang w:val="id-ID"/>
        </w:rPr>
        <w:t>Bila hatiku rasa susah, pada</w:t>
      </w:r>
      <w:r w:rsidR="00FE118A">
        <w:rPr>
          <w:color w:val="000000"/>
          <w:lang w:val="id-ID"/>
        </w:rPr>
        <w:t>-</w:t>
      </w:r>
      <w:r w:rsidRPr="00813992">
        <w:rPr>
          <w:color w:val="000000"/>
          <w:lang w:val="id-ID"/>
        </w:rPr>
        <w:t>Mu aku berserah,</w:t>
      </w:r>
    </w:p>
    <w:p w14:paraId="758BCC69" w14:textId="12FE2E4B" w:rsidR="00D753FA" w:rsidRPr="00813992" w:rsidRDefault="00FE118A" w:rsidP="00D753FA">
      <w:pPr>
        <w:shd w:val="clear" w:color="auto" w:fill="FFFFFF"/>
        <w:ind w:left="364"/>
        <w:rPr>
          <w:color w:val="000000"/>
          <w:lang w:val="id-ID"/>
        </w:rPr>
      </w:pPr>
      <w:r w:rsidRPr="00813992">
        <w:rPr>
          <w:color w:val="000000"/>
          <w:lang w:val="id-ID"/>
        </w:rPr>
        <w:t>F</w:t>
      </w:r>
      <w:r w:rsidR="00D753FA" w:rsidRPr="00813992">
        <w:rPr>
          <w:color w:val="000000"/>
          <w:lang w:val="id-ID"/>
        </w:rPr>
        <w:t>irman</w:t>
      </w:r>
      <w:r>
        <w:rPr>
          <w:color w:val="000000"/>
          <w:lang w:val="id-ID"/>
        </w:rPr>
        <w:t>-</w:t>
      </w:r>
      <w:r w:rsidR="00D753FA" w:rsidRPr="00813992">
        <w:rPr>
          <w:color w:val="000000"/>
          <w:lang w:val="id-ID"/>
        </w:rPr>
        <w:t>Mu kupegang selalu, maka amanlah jiwaku.</w:t>
      </w:r>
    </w:p>
    <w:p w14:paraId="0F2DD19B" w14:textId="77777777" w:rsidR="00D753FA" w:rsidRPr="00813992" w:rsidRDefault="00D753FA" w:rsidP="00D753FA">
      <w:pPr>
        <w:shd w:val="clear" w:color="auto" w:fill="FFFFFF"/>
        <w:ind w:left="364"/>
        <w:rPr>
          <w:color w:val="000000"/>
          <w:lang w:val="id-ID"/>
        </w:rPr>
      </w:pPr>
    </w:p>
    <w:p w14:paraId="6BCEEBB7" w14:textId="77777777" w:rsidR="00D753FA" w:rsidRPr="00813992" w:rsidRDefault="00D753FA" w:rsidP="00D753FA">
      <w:pPr>
        <w:widowControl/>
        <w:numPr>
          <w:ilvl w:val="0"/>
          <w:numId w:val="123"/>
        </w:numPr>
        <w:autoSpaceDE/>
        <w:autoSpaceDN/>
        <w:ind w:left="364"/>
        <w:jc w:val="both"/>
        <w:rPr>
          <w:lang w:val="id-ID"/>
        </w:rPr>
      </w:pPr>
      <w:r w:rsidRPr="00813992">
        <w:rPr>
          <w:b/>
          <w:lang w:val="id-ID"/>
        </w:rPr>
        <w:t>Doa</w:t>
      </w:r>
    </w:p>
    <w:p w14:paraId="7C35C576" w14:textId="77777777" w:rsidR="00D753FA" w:rsidRPr="00813992" w:rsidRDefault="00D753FA" w:rsidP="00D753FA">
      <w:pPr>
        <w:ind w:left="364"/>
        <w:rPr>
          <w:sz w:val="16"/>
          <w:szCs w:val="16"/>
          <w:lang w:val="id-ID"/>
        </w:rPr>
      </w:pPr>
    </w:p>
    <w:p w14:paraId="352E576D" w14:textId="51C8D64E" w:rsidR="00D753FA" w:rsidRPr="00813992" w:rsidRDefault="00D753FA" w:rsidP="00D753FA">
      <w:pPr>
        <w:widowControl/>
        <w:numPr>
          <w:ilvl w:val="0"/>
          <w:numId w:val="123"/>
        </w:numPr>
        <w:autoSpaceDE/>
        <w:autoSpaceDN/>
        <w:ind w:left="364"/>
        <w:jc w:val="both"/>
        <w:rPr>
          <w:lang w:val="id-ID"/>
        </w:rPr>
      </w:pPr>
      <w:r w:rsidRPr="00813992">
        <w:rPr>
          <w:b/>
          <w:lang w:val="id-ID"/>
        </w:rPr>
        <w:t xml:space="preserve">Pembacaan Alkitab </w:t>
      </w:r>
      <w:r w:rsidRPr="00813992">
        <w:rPr>
          <w:b/>
          <w:bCs/>
          <w:lang w:val="id-ID"/>
        </w:rPr>
        <w:t>Yesaya 58:3-7</w:t>
      </w:r>
    </w:p>
    <w:p w14:paraId="51C29A55" w14:textId="77777777" w:rsidR="00DD0F29" w:rsidRDefault="00DD0F29" w:rsidP="00DD0F29">
      <w:pPr>
        <w:pStyle w:val="DaftarParagraf"/>
        <w:rPr>
          <w:lang w:val="id-ID"/>
        </w:rPr>
      </w:pPr>
    </w:p>
    <w:p w14:paraId="3EC0112A" w14:textId="77777777" w:rsidR="00D753FA" w:rsidRPr="00813992" w:rsidRDefault="00D753FA" w:rsidP="00D753FA">
      <w:pPr>
        <w:widowControl/>
        <w:autoSpaceDE/>
        <w:autoSpaceDN/>
        <w:jc w:val="both"/>
        <w:rPr>
          <w:lang w:val="id-ID"/>
        </w:rPr>
      </w:pPr>
    </w:p>
    <w:p w14:paraId="4DDCCD0F" w14:textId="77777777" w:rsidR="00D753FA" w:rsidRPr="00813992" w:rsidRDefault="00D753FA" w:rsidP="00D753FA">
      <w:pPr>
        <w:widowControl/>
        <w:numPr>
          <w:ilvl w:val="0"/>
          <w:numId w:val="123"/>
        </w:numPr>
        <w:autoSpaceDE/>
        <w:autoSpaceDN/>
        <w:ind w:left="364"/>
        <w:jc w:val="both"/>
        <w:rPr>
          <w:lang w:val="id-ID"/>
        </w:rPr>
      </w:pPr>
      <w:r w:rsidRPr="00813992">
        <w:rPr>
          <w:b/>
          <w:lang w:val="id-ID"/>
        </w:rPr>
        <w:t>Renungan</w:t>
      </w:r>
    </w:p>
    <w:p w14:paraId="31A79023" w14:textId="77777777" w:rsidR="00DD0F29" w:rsidRDefault="00DD0F29" w:rsidP="00DD0F29">
      <w:pPr>
        <w:pStyle w:val="DaftarParagraf"/>
        <w:rPr>
          <w:b/>
          <w:lang w:val="id-ID"/>
        </w:rPr>
      </w:pPr>
    </w:p>
    <w:p w14:paraId="2AB397D6" w14:textId="77777777" w:rsidR="00D753FA" w:rsidRPr="00813992" w:rsidRDefault="00D753FA" w:rsidP="00D753FA">
      <w:pPr>
        <w:ind w:left="364"/>
        <w:jc w:val="center"/>
        <w:rPr>
          <w:b/>
          <w:lang w:val="id-ID"/>
        </w:rPr>
      </w:pPr>
      <w:r w:rsidRPr="00813992">
        <w:rPr>
          <w:b/>
          <w:lang w:val="id-ID"/>
        </w:rPr>
        <w:t>PUASA GADGET</w:t>
      </w:r>
    </w:p>
    <w:p w14:paraId="46D4A8FC" w14:textId="77777777" w:rsidR="00D753FA" w:rsidRPr="00813992" w:rsidRDefault="00D753FA" w:rsidP="00D753FA">
      <w:pPr>
        <w:ind w:left="364"/>
        <w:jc w:val="center"/>
        <w:rPr>
          <w:lang w:val="id-ID"/>
        </w:rPr>
      </w:pPr>
    </w:p>
    <w:p w14:paraId="6763A6E2" w14:textId="147EB1DC" w:rsidR="00D753FA" w:rsidRPr="00813992" w:rsidRDefault="00D753FA" w:rsidP="00D753FA">
      <w:pPr>
        <w:pBdr>
          <w:top w:val="nil"/>
          <w:left w:val="nil"/>
          <w:bottom w:val="nil"/>
          <w:right w:val="nil"/>
          <w:between w:val="nil"/>
        </w:pBdr>
        <w:ind w:left="426" w:firstLine="567"/>
        <w:jc w:val="both"/>
        <w:rPr>
          <w:color w:val="000000"/>
          <w:lang w:val="id-ID"/>
        </w:rPr>
      </w:pPr>
      <w:r w:rsidRPr="00813992">
        <w:rPr>
          <w:color w:val="000000"/>
          <w:lang w:val="id-ID"/>
        </w:rPr>
        <w:t>Adam Alter dalam penelitiannya awal decade kemunculan tablet di dunia, meneliti jumlah waktu yang dihabiskan manusia di</w:t>
      </w:r>
      <w:r w:rsidR="00FE118A">
        <w:rPr>
          <w:color w:val="000000"/>
          <w:lang w:val="id-ID"/>
        </w:rPr>
        <w:t xml:space="preserve"> </w:t>
      </w:r>
      <w:r w:rsidRPr="00813992">
        <w:rPr>
          <w:color w:val="000000"/>
          <w:lang w:val="id-ID"/>
        </w:rPr>
        <w:t>depan perangkat elektroniknya</w:t>
      </w:r>
      <w:r w:rsidRPr="00813992">
        <w:rPr>
          <w:color w:val="000000"/>
          <w:vertAlign w:val="superscript"/>
          <w:lang w:val="id-ID"/>
        </w:rPr>
        <w:footnoteReference w:id="11"/>
      </w:r>
      <w:r w:rsidRPr="00813992">
        <w:rPr>
          <w:color w:val="000000"/>
          <w:lang w:val="id-ID"/>
        </w:rPr>
        <w:t xml:space="preserve"> seperti smartphone, tablet dan laptop, dari hasil penelitian itu Alter menyebutkan bahwa sejak tahun 2007, 2015 dan 2017 ada penggunaan waktu secara personal atau pribadi yang berkurang, warna putih pada diagram di</w:t>
      </w:r>
      <w:r w:rsidR="00FE118A">
        <w:rPr>
          <w:color w:val="000000"/>
          <w:lang w:val="id-ID"/>
        </w:rPr>
        <w:t xml:space="preserve"> </w:t>
      </w:r>
      <w:r w:rsidRPr="00813992">
        <w:rPr>
          <w:color w:val="000000"/>
          <w:lang w:val="id-ID"/>
        </w:rPr>
        <w:t xml:space="preserve">samping menunjukkan berapa waktu pribadi yang dibutuhkan manusia, tetapi meningkatnya tahun penggunaan gadget (warna merah) dari mulai 9 menit ditahun 2007 </w:t>
      </w:r>
      <w:r w:rsidR="00FE118A" w:rsidRPr="00813992">
        <w:rPr>
          <w:color w:val="000000"/>
          <w:lang w:val="id-ID"/>
        </w:rPr>
        <w:t>menjadi</w:t>
      </w:r>
      <w:r w:rsidRPr="00813992">
        <w:rPr>
          <w:color w:val="000000"/>
          <w:lang w:val="id-ID"/>
        </w:rPr>
        <w:t xml:space="preserve"> 27 menit pada tahun 2017, penelitian ini dilakukan Alter sebelum aplikasi tiktok popular pada Oktober 2020</w:t>
      </w:r>
      <w:r w:rsidRPr="00813992">
        <w:rPr>
          <w:color w:val="000000"/>
          <w:vertAlign w:val="superscript"/>
          <w:lang w:val="id-ID"/>
        </w:rPr>
        <w:footnoteReference w:id="12"/>
      </w:r>
      <w:r w:rsidRPr="00813992">
        <w:rPr>
          <w:noProof/>
          <w:lang w:val="id-ID"/>
        </w:rPr>
        <w:drawing>
          <wp:anchor distT="0" distB="0" distL="114300" distR="114300" simplePos="0" relativeHeight="251811328" behindDoc="0" locked="0" layoutInCell="1" hidden="0" allowOverlap="1" wp14:anchorId="429CBF85" wp14:editId="126C393F">
            <wp:simplePos x="0" y="0"/>
            <wp:positionH relativeFrom="column">
              <wp:posOffset>2204682</wp:posOffset>
            </wp:positionH>
            <wp:positionV relativeFrom="paragraph">
              <wp:posOffset>1133475</wp:posOffset>
            </wp:positionV>
            <wp:extent cx="1722120" cy="1118870"/>
            <wp:effectExtent l="0" t="0" r="0" b="0"/>
            <wp:wrapSquare wrapText="bothSides" distT="0" distB="0" distL="114300" distR="114300"/>
            <wp:docPr id="30221564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4"/>
                    <a:srcRect r="8835"/>
                    <a:stretch>
                      <a:fillRect/>
                    </a:stretch>
                  </pic:blipFill>
                  <pic:spPr>
                    <a:xfrm>
                      <a:off x="0" y="0"/>
                      <a:ext cx="1722120" cy="1118870"/>
                    </a:xfrm>
                    <a:prstGeom prst="rect">
                      <a:avLst/>
                    </a:prstGeom>
                    <a:ln/>
                  </pic:spPr>
                </pic:pic>
              </a:graphicData>
            </a:graphic>
          </wp:anchor>
        </w:drawing>
      </w:r>
    </w:p>
    <w:p w14:paraId="7506160C" w14:textId="2CC20371" w:rsidR="00D753FA" w:rsidRPr="00813992" w:rsidRDefault="00C017F5" w:rsidP="00D753FA">
      <w:pPr>
        <w:pBdr>
          <w:top w:val="nil"/>
          <w:left w:val="nil"/>
          <w:bottom w:val="nil"/>
          <w:right w:val="nil"/>
          <w:between w:val="nil"/>
        </w:pBdr>
        <w:ind w:left="426" w:firstLine="567"/>
        <w:jc w:val="both"/>
        <w:rPr>
          <w:color w:val="000000"/>
          <w:lang w:val="id-ID"/>
        </w:rPr>
      </w:pPr>
      <w:r>
        <w:rPr>
          <w:color w:val="000000"/>
          <w:lang w:val="id-ID"/>
        </w:rPr>
        <w:t>S</w:t>
      </w:r>
      <w:r w:rsidR="00D753FA" w:rsidRPr="00813992">
        <w:rPr>
          <w:color w:val="000000"/>
          <w:lang w:val="id-ID"/>
        </w:rPr>
        <w:t xml:space="preserve">edangkan survei yang dilakukan oleh </w:t>
      </w:r>
      <w:r w:rsidR="00D753FA" w:rsidRPr="00813992">
        <w:rPr>
          <w:i/>
          <w:color w:val="000000"/>
          <w:lang w:val="id-ID"/>
        </w:rPr>
        <w:t xml:space="preserve">DataReportal </w:t>
      </w:r>
      <w:r w:rsidR="00D753FA" w:rsidRPr="00813992">
        <w:rPr>
          <w:color w:val="000000"/>
          <w:lang w:val="id-ID"/>
        </w:rPr>
        <w:t xml:space="preserve">pada tahun 2024, menempatkan </w:t>
      </w:r>
      <w:r>
        <w:rPr>
          <w:color w:val="000000"/>
          <w:lang w:val="id-ID"/>
        </w:rPr>
        <w:t>Indonesia</w:t>
      </w:r>
      <w:r w:rsidR="00D753FA" w:rsidRPr="00813992">
        <w:rPr>
          <w:color w:val="000000"/>
          <w:lang w:val="id-ID"/>
        </w:rPr>
        <w:t xml:space="preserve"> </w:t>
      </w:r>
      <w:r w:rsidR="00FE118A" w:rsidRPr="00813992">
        <w:rPr>
          <w:color w:val="000000"/>
          <w:lang w:val="id-ID"/>
        </w:rPr>
        <w:t>di urutan</w:t>
      </w:r>
      <w:r w:rsidR="00D753FA" w:rsidRPr="00813992">
        <w:rPr>
          <w:color w:val="000000"/>
          <w:lang w:val="id-ID"/>
        </w:rPr>
        <w:t xml:space="preserve"> ke-5 sebagai negara dengan penggunaan ponsel rata-rata 4 jam, 58 menit</w:t>
      </w:r>
      <w:r w:rsidR="00D753FA" w:rsidRPr="00813992">
        <w:rPr>
          <w:color w:val="000000"/>
          <w:vertAlign w:val="superscript"/>
          <w:lang w:val="id-ID"/>
        </w:rPr>
        <w:footnoteReference w:id="13"/>
      </w:r>
      <w:r w:rsidR="00D753FA" w:rsidRPr="00813992">
        <w:rPr>
          <w:color w:val="000000"/>
          <w:lang w:val="id-ID"/>
        </w:rPr>
        <w:t xml:space="preserve"> setelah Afrika Selatan dan Thailand, dengan demikian maka kita bisa melihat tingkat penggunaan ponsel dan waktu yang dihabiskan manusia, semakin hari semakin meningkat dari 27 menit pada tahun 2017, menjadi hampir 5 jam bahkan mungkin lebih pada saat ini, Efesus 5:15-17 menyatakan,</w:t>
      </w:r>
    </w:p>
    <w:p w14:paraId="0588C46C" w14:textId="77777777" w:rsidR="00D753FA" w:rsidRPr="00813992" w:rsidRDefault="00D753FA" w:rsidP="00D753FA">
      <w:pPr>
        <w:pBdr>
          <w:top w:val="nil"/>
          <w:left w:val="nil"/>
          <w:bottom w:val="nil"/>
          <w:right w:val="nil"/>
          <w:between w:val="nil"/>
        </w:pBdr>
        <w:ind w:left="720"/>
        <w:jc w:val="both"/>
        <w:rPr>
          <w:i/>
          <w:color w:val="000000"/>
          <w:sz w:val="10"/>
          <w:szCs w:val="10"/>
          <w:vertAlign w:val="superscript"/>
          <w:lang w:val="id-ID"/>
        </w:rPr>
      </w:pPr>
    </w:p>
    <w:p w14:paraId="6AE412A9" w14:textId="55503E72" w:rsidR="00D753FA" w:rsidRPr="00813992" w:rsidRDefault="00D753FA" w:rsidP="00D753FA">
      <w:pPr>
        <w:pBdr>
          <w:top w:val="nil"/>
          <w:left w:val="nil"/>
          <w:bottom w:val="nil"/>
          <w:right w:val="nil"/>
          <w:between w:val="nil"/>
        </w:pBdr>
        <w:ind w:left="993"/>
        <w:jc w:val="both"/>
        <w:rPr>
          <w:i/>
          <w:color w:val="000000"/>
          <w:lang w:val="id-ID"/>
        </w:rPr>
      </w:pPr>
      <w:r w:rsidRPr="00813992">
        <w:rPr>
          <w:i/>
          <w:color w:val="000000"/>
          <w:vertAlign w:val="superscript"/>
          <w:lang w:val="id-ID"/>
        </w:rPr>
        <w:lastRenderedPageBreak/>
        <w:t>15</w:t>
      </w:r>
      <w:r w:rsidRPr="00813992">
        <w:rPr>
          <w:i/>
          <w:color w:val="000000"/>
          <w:lang w:val="id-ID"/>
        </w:rPr>
        <w:t xml:space="preserve">Karena itu, perhatikanlah dengan saksama, bagaimana kamu hidup, janganlah seperti orang bebal, tetapi seperti orang arif, </w:t>
      </w:r>
      <w:r w:rsidRPr="00813992">
        <w:rPr>
          <w:i/>
          <w:color w:val="000000"/>
          <w:vertAlign w:val="superscript"/>
          <w:lang w:val="id-ID"/>
        </w:rPr>
        <w:t>16</w:t>
      </w:r>
      <w:r w:rsidRPr="00813992">
        <w:rPr>
          <w:i/>
          <w:color w:val="000000"/>
          <w:lang w:val="id-ID"/>
        </w:rPr>
        <w:t xml:space="preserve">dan pergunakanlah waktu yang ada, karena hari-hari ini adalah jahat. </w:t>
      </w:r>
      <w:r w:rsidRPr="00813992">
        <w:rPr>
          <w:i/>
          <w:color w:val="000000"/>
          <w:vertAlign w:val="superscript"/>
          <w:lang w:val="id-ID"/>
        </w:rPr>
        <w:t>17</w:t>
      </w:r>
      <w:r w:rsidRPr="00813992">
        <w:rPr>
          <w:i/>
          <w:color w:val="000000"/>
          <w:lang w:val="id-ID"/>
        </w:rPr>
        <w:t xml:space="preserve">Sebab itu janganlah kamu bodoh, tetapi usahakanlah supaya kamu mengerti kehendak </w:t>
      </w:r>
      <w:r w:rsidR="00DD0F29">
        <w:rPr>
          <w:i/>
          <w:color w:val="000000"/>
          <w:lang w:val="id-ID"/>
        </w:rPr>
        <w:t>Tuhan</w:t>
      </w:r>
      <w:r w:rsidRPr="00813992">
        <w:rPr>
          <w:i/>
          <w:color w:val="000000"/>
          <w:lang w:val="id-ID"/>
        </w:rPr>
        <w:t>.</w:t>
      </w:r>
    </w:p>
    <w:p w14:paraId="4AACDCC6" w14:textId="64E33181" w:rsidR="00D753FA" w:rsidRPr="00813992" w:rsidRDefault="00D753FA" w:rsidP="00D753FA">
      <w:pPr>
        <w:pBdr>
          <w:top w:val="nil"/>
          <w:left w:val="nil"/>
          <w:bottom w:val="nil"/>
          <w:right w:val="nil"/>
          <w:between w:val="nil"/>
        </w:pBdr>
        <w:ind w:left="426"/>
        <w:jc w:val="both"/>
        <w:rPr>
          <w:color w:val="000000"/>
          <w:lang w:val="id-ID"/>
        </w:rPr>
      </w:pPr>
      <w:r w:rsidRPr="00813992">
        <w:rPr>
          <w:color w:val="000000"/>
          <w:lang w:val="id-ID"/>
        </w:rPr>
        <w:t xml:space="preserve">Maka dari firman ini kita diingatkan akan pentingnya menggunakan waktu pemberian </w:t>
      </w:r>
      <w:r w:rsidR="00DD0F29">
        <w:rPr>
          <w:color w:val="000000"/>
          <w:lang w:val="id-ID"/>
        </w:rPr>
        <w:t>Tuhan</w:t>
      </w:r>
      <w:r w:rsidRPr="00813992">
        <w:rPr>
          <w:color w:val="000000"/>
          <w:lang w:val="id-ID"/>
        </w:rPr>
        <w:t xml:space="preserve"> dengan arif, sebab waktu-waktu ini adalah jahat, mungkin hanya ingin lihat notifikasi, </w:t>
      </w:r>
      <w:r w:rsidR="00FE118A">
        <w:rPr>
          <w:color w:val="000000"/>
          <w:lang w:val="id-ID"/>
        </w:rPr>
        <w:t>WA</w:t>
      </w:r>
      <w:r w:rsidRPr="00813992">
        <w:rPr>
          <w:color w:val="000000"/>
          <w:lang w:val="id-ID"/>
        </w:rPr>
        <w:t xml:space="preserve">, Instagram atau sekedar mencari hiburan dengan melihat tiktok, mungkin Cuma 9 detik lalu scroll-scroll, </w:t>
      </w:r>
      <w:r w:rsidR="00FE118A">
        <w:rPr>
          <w:color w:val="000000"/>
          <w:lang w:val="id-ID"/>
        </w:rPr>
        <w:t>t</w:t>
      </w:r>
      <w:r w:rsidRPr="00813992">
        <w:rPr>
          <w:color w:val="000000"/>
          <w:lang w:val="id-ID"/>
        </w:rPr>
        <w:t xml:space="preserve">ampaknya sebentar, tetapi ternyata sudah pukul 3 dini hari, kita telah </w:t>
      </w:r>
      <w:r w:rsidR="00FE118A" w:rsidRPr="00813992">
        <w:rPr>
          <w:color w:val="000000"/>
          <w:lang w:val="id-ID"/>
        </w:rPr>
        <w:t>menghabiskan</w:t>
      </w:r>
      <w:r w:rsidRPr="00813992">
        <w:rPr>
          <w:color w:val="000000"/>
          <w:lang w:val="id-ID"/>
        </w:rPr>
        <w:t xml:space="preserve"> waktu yang seharusnya digunakan tubuh kita untuk meregenerasi sel</w:t>
      </w:r>
      <w:r w:rsidRPr="00813992">
        <w:rPr>
          <w:color w:val="000000"/>
          <w:vertAlign w:val="superscript"/>
          <w:lang w:val="id-ID"/>
        </w:rPr>
        <w:footnoteReference w:id="14"/>
      </w:r>
      <w:r w:rsidRPr="00813992">
        <w:rPr>
          <w:color w:val="000000"/>
          <w:lang w:val="id-ID"/>
        </w:rPr>
        <w:t xml:space="preserve"> bagi Kesehatan, tetapi karena bergadang semua menjadi berantakan</w:t>
      </w:r>
    </w:p>
    <w:p w14:paraId="649E69AD" w14:textId="5DB04E37" w:rsidR="00D753FA" w:rsidRPr="00813992" w:rsidRDefault="00D753FA" w:rsidP="00D753FA">
      <w:pPr>
        <w:pBdr>
          <w:top w:val="nil"/>
          <w:left w:val="nil"/>
          <w:bottom w:val="nil"/>
          <w:right w:val="nil"/>
          <w:between w:val="nil"/>
        </w:pBdr>
        <w:ind w:left="426" w:firstLine="364"/>
        <w:jc w:val="both"/>
        <w:rPr>
          <w:color w:val="000000"/>
          <w:lang w:val="id-ID"/>
        </w:rPr>
      </w:pPr>
      <w:r w:rsidRPr="00813992">
        <w:rPr>
          <w:color w:val="000000"/>
          <w:lang w:val="id-ID"/>
        </w:rPr>
        <w:t xml:space="preserve">Peneliti menemukan bahwa mereka yang kecanduan smartphone memiliki GABA, yaitu sebuah neurotrasnmitter otak yang memperlambat fungsi neuron. Tingginya kadar GABA pada otak membuat neuron sulit menangkap sinyal, yang membuat seseorang mudah kehilangan fokus. </w:t>
      </w:r>
      <w:r w:rsidR="00DD0F29">
        <w:rPr>
          <w:color w:val="000000"/>
          <w:lang w:val="id-ID"/>
        </w:rPr>
        <w:t>“</w:t>
      </w:r>
      <w:r w:rsidRPr="00813992">
        <w:rPr>
          <w:color w:val="000000"/>
          <w:lang w:val="id-ID"/>
        </w:rPr>
        <w:t>GABA membuat neuron melambat. Akibatnya, seseorang akan lebih sulit untuk fokus dan mengontrol dirinya. Ia juga akan lebih mudah terdistraksi ketika mencoba untuk fokus kepada suatu hal,</w:t>
      </w:r>
      <w:r w:rsidR="00DD0F29">
        <w:rPr>
          <w:color w:val="000000"/>
          <w:lang w:val="id-ID"/>
        </w:rPr>
        <w:t>”</w:t>
      </w:r>
      <w:r w:rsidRPr="00813992">
        <w:rPr>
          <w:color w:val="000000"/>
          <w:lang w:val="id-ID"/>
        </w:rPr>
        <w:t xml:space="preserve"> ujar Caglar Yildirim dari State University of New York, dikutip dari CNN. Dengan kata lain, orang yang kecanduan smartphone akan sulit memerhatikan hal lain. Jika dibiarkan dan tak ditangani, orang yang kecanduan smartphone lebih mungkin mengalami gangguan kognitif. Paulus dalam suratnya kepada jemaat Korintus menyatakan, </w:t>
      </w:r>
    </w:p>
    <w:p w14:paraId="2C48F235" w14:textId="77777777" w:rsidR="00D753FA" w:rsidRPr="00813992" w:rsidRDefault="00D753FA" w:rsidP="00D753FA">
      <w:pPr>
        <w:pBdr>
          <w:top w:val="nil"/>
          <w:left w:val="nil"/>
          <w:bottom w:val="nil"/>
          <w:right w:val="nil"/>
          <w:between w:val="nil"/>
        </w:pBdr>
        <w:ind w:firstLine="720"/>
        <w:jc w:val="both"/>
        <w:rPr>
          <w:i/>
          <w:color w:val="000000"/>
          <w:sz w:val="10"/>
          <w:szCs w:val="10"/>
          <w:lang w:val="id-ID"/>
        </w:rPr>
      </w:pPr>
    </w:p>
    <w:p w14:paraId="0580A55D" w14:textId="77777777" w:rsidR="00D753FA" w:rsidRPr="00813992" w:rsidRDefault="00D753FA" w:rsidP="00D753FA">
      <w:pPr>
        <w:pBdr>
          <w:top w:val="nil"/>
          <w:left w:val="nil"/>
          <w:bottom w:val="nil"/>
          <w:right w:val="nil"/>
          <w:between w:val="nil"/>
        </w:pBdr>
        <w:ind w:left="993"/>
        <w:jc w:val="both"/>
        <w:rPr>
          <w:i/>
          <w:color w:val="000000"/>
          <w:lang w:val="id-ID"/>
        </w:rPr>
      </w:pPr>
      <w:r w:rsidRPr="00813992">
        <w:rPr>
          <w:i/>
          <w:color w:val="000000"/>
          <w:lang w:val="id-ID"/>
        </w:rPr>
        <w:t>1 Korintus 6:12</w:t>
      </w:r>
    </w:p>
    <w:p w14:paraId="3354868D" w14:textId="4F62F2A2" w:rsidR="00D753FA" w:rsidRPr="00813992" w:rsidRDefault="00D753FA" w:rsidP="00D753FA">
      <w:pPr>
        <w:pBdr>
          <w:top w:val="nil"/>
          <w:left w:val="nil"/>
          <w:bottom w:val="nil"/>
          <w:right w:val="nil"/>
          <w:between w:val="nil"/>
        </w:pBdr>
        <w:ind w:left="993"/>
        <w:jc w:val="both"/>
        <w:rPr>
          <w:i/>
          <w:color w:val="000000"/>
          <w:lang w:val="id-ID"/>
        </w:rPr>
      </w:pPr>
      <w:r w:rsidRPr="00813992">
        <w:rPr>
          <w:i/>
          <w:color w:val="000000"/>
          <w:lang w:val="id-ID"/>
        </w:rPr>
        <w:t xml:space="preserve">“Segala sesuatu halal bagiku, tetapi bukan semuanya berguna. Segala sesuatu halal bagiku, tetapi aku tidak </w:t>
      </w:r>
      <w:r w:rsidRPr="00813992">
        <w:rPr>
          <w:i/>
          <w:color w:val="000000"/>
          <w:lang w:val="id-ID"/>
        </w:rPr>
        <w:lastRenderedPageBreak/>
        <w:t>membiarkan diriku diperhamba oleh suatu apa</w:t>
      </w:r>
      <w:r w:rsidR="00FE118A">
        <w:rPr>
          <w:i/>
          <w:color w:val="000000"/>
          <w:lang w:val="id-ID"/>
        </w:rPr>
        <w:t xml:space="preserve"> </w:t>
      </w:r>
      <w:r w:rsidRPr="00813992">
        <w:rPr>
          <w:i/>
          <w:color w:val="000000"/>
          <w:lang w:val="id-ID"/>
        </w:rPr>
        <w:t>pun”</w:t>
      </w:r>
    </w:p>
    <w:p w14:paraId="4CBA97AE" w14:textId="77777777" w:rsidR="00D753FA" w:rsidRPr="00813992" w:rsidRDefault="00D753FA" w:rsidP="00D753FA">
      <w:pPr>
        <w:pBdr>
          <w:top w:val="nil"/>
          <w:left w:val="nil"/>
          <w:bottom w:val="nil"/>
          <w:right w:val="nil"/>
          <w:between w:val="nil"/>
        </w:pBdr>
        <w:ind w:left="720"/>
        <w:jc w:val="both"/>
        <w:rPr>
          <w:i/>
          <w:color w:val="000000"/>
          <w:sz w:val="10"/>
          <w:szCs w:val="10"/>
          <w:lang w:val="id-ID"/>
        </w:rPr>
      </w:pPr>
    </w:p>
    <w:p w14:paraId="2D59BA7D" w14:textId="4206A482" w:rsidR="00D753FA" w:rsidRPr="00813992" w:rsidRDefault="00D753FA" w:rsidP="00D753FA">
      <w:pPr>
        <w:pBdr>
          <w:top w:val="nil"/>
          <w:left w:val="nil"/>
          <w:bottom w:val="nil"/>
          <w:right w:val="nil"/>
          <w:between w:val="nil"/>
        </w:pBdr>
        <w:ind w:left="426"/>
        <w:jc w:val="both"/>
        <w:rPr>
          <w:color w:val="000000"/>
          <w:lang w:val="id-ID"/>
        </w:rPr>
      </w:pPr>
      <w:r w:rsidRPr="00813992">
        <w:rPr>
          <w:color w:val="000000"/>
          <w:lang w:val="id-ID"/>
        </w:rPr>
        <w:t xml:space="preserve">jadi apakah selama ini kita telah dikendalikan oleh </w:t>
      </w:r>
      <w:r w:rsidRPr="00813992">
        <w:rPr>
          <w:i/>
          <w:color w:val="000000"/>
          <w:lang w:val="id-ID"/>
        </w:rPr>
        <w:t>smartphone</w:t>
      </w:r>
      <w:r w:rsidRPr="00813992">
        <w:rPr>
          <w:color w:val="000000"/>
          <w:lang w:val="id-ID"/>
        </w:rPr>
        <w:t xml:space="preserve"> kita? </w:t>
      </w:r>
      <w:r w:rsidR="00DD0F29" w:rsidRPr="00813992">
        <w:rPr>
          <w:color w:val="000000"/>
          <w:lang w:val="id-ID"/>
        </w:rPr>
        <w:t>Y</w:t>
      </w:r>
      <w:r w:rsidRPr="00813992">
        <w:rPr>
          <w:color w:val="000000"/>
          <w:lang w:val="id-ID"/>
        </w:rPr>
        <w:t xml:space="preserve">a… sebagian dari kita pasti punya alasan dan sudut pandangnya masing-masing tentang penggunaan </w:t>
      </w:r>
      <w:r w:rsidRPr="00813992">
        <w:rPr>
          <w:i/>
          <w:color w:val="000000"/>
          <w:lang w:val="id-ID"/>
        </w:rPr>
        <w:t>smartphone</w:t>
      </w:r>
      <w:r w:rsidRPr="00813992">
        <w:rPr>
          <w:color w:val="000000"/>
          <w:lang w:val="id-ID"/>
        </w:rPr>
        <w:t xml:space="preserve">, tetapi tentu bukan hanya persoalan kegunaan dan fungsinya, perlu dilihat dan dipertimbangkan tentang keterikatan dan ketergantungan kita pada gadget? </w:t>
      </w:r>
      <w:r w:rsidR="00DD0F29" w:rsidRPr="00813992">
        <w:rPr>
          <w:color w:val="000000"/>
          <w:lang w:val="id-ID"/>
        </w:rPr>
        <w:t>U</w:t>
      </w:r>
      <w:r w:rsidRPr="00813992">
        <w:rPr>
          <w:color w:val="000000"/>
          <w:lang w:val="id-ID"/>
        </w:rPr>
        <w:t>ntuk itu ketika bicara soal puasa pada konteks zaman ini, tentu tantangnya berbeda dengan zaman di</w:t>
      </w:r>
      <w:r w:rsidR="00FE118A">
        <w:rPr>
          <w:color w:val="000000"/>
          <w:lang w:val="id-ID"/>
        </w:rPr>
        <w:t xml:space="preserve"> </w:t>
      </w:r>
      <w:r w:rsidRPr="00813992">
        <w:rPr>
          <w:color w:val="000000"/>
          <w:lang w:val="id-ID"/>
        </w:rPr>
        <w:t xml:space="preserve">mana </w:t>
      </w:r>
      <w:r w:rsidR="00DD0F29">
        <w:rPr>
          <w:color w:val="000000"/>
          <w:lang w:val="id-ID"/>
        </w:rPr>
        <w:t>Tuhan</w:t>
      </w:r>
      <w:r w:rsidRPr="00813992">
        <w:rPr>
          <w:color w:val="000000"/>
          <w:lang w:val="id-ID"/>
        </w:rPr>
        <w:t xml:space="preserve"> Yesus berpuasa, tetapi esensi dari puasa yang telah diteladankan </w:t>
      </w:r>
      <w:r w:rsidR="00DD0F29">
        <w:rPr>
          <w:color w:val="000000"/>
          <w:lang w:val="id-ID"/>
        </w:rPr>
        <w:t>Tuhan</w:t>
      </w:r>
      <w:r w:rsidRPr="00813992">
        <w:rPr>
          <w:color w:val="000000"/>
          <w:lang w:val="id-ID"/>
        </w:rPr>
        <w:t xml:space="preserve"> Yesus dalam Lukas 4 masih sangat relevan untuk kita kontekstualisasikan di zaman ini,</w:t>
      </w:r>
    </w:p>
    <w:p w14:paraId="665423CD" w14:textId="77777777" w:rsidR="00D753FA" w:rsidRPr="00813992" w:rsidRDefault="00D753FA" w:rsidP="00D753FA">
      <w:pPr>
        <w:pBdr>
          <w:top w:val="nil"/>
          <w:left w:val="nil"/>
          <w:bottom w:val="nil"/>
          <w:right w:val="nil"/>
          <w:between w:val="nil"/>
        </w:pBdr>
        <w:jc w:val="both"/>
        <w:rPr>
          <w:color w:val="000000"/>
          <w:sz w:val="10"/>
          <w:szCs w:val="10"/>
          <w:lang w:val="id-ID"/>
        </w:rPr>
      </w:pPr>
    </w:p>
    <w:p w14:paraId="44EE59DF" w14:textId="77777777" w:rsidR="00D753FA" w:rsidRPr="00813992" w:rsidRDefault="00D753FA" w:rsidP="00D753FA">
      <w:pPr>
        <w:pBdr>
          <w:top w:val="nil"/>
          <w:left w:val="nil"/>
          <w:bottom w:val="nil"/>
          <w:right w:val="nil"/>
          <w:between w:val="nil"/>
        </w:pBdr>
        <w:ind w:left="993"/>
        <w:jc w:val="both"/>
        <w:rPr>
          <w:i/>
          <w:color w:val="000000"/>
          <w:lang w:val="id-ID"/>
        </w:rPr>
      </w:pPr>
      <w:r w:rsidRPr="00813992">
        <w:rPr>
          <w:i/>
          <w:color w:val="000000"/>
          <w:lang w:val="id-ID"/>
        </w:rPr>
        <w:t>Lukas 4</w:t>
      </w:r>
    </w:p>
    <w:p w14:paraId="06FA9728" w14:textId="421D9FA4" w:rsidR="00D753FA" w:rsidRPr="00813992" w:rsidRDefault="00D753FA" w:rsidP="00D753FA">
      <w:pPr>
        <w:pBdr>
          <w:top w:val="nil"/>
          <w:left w:val="nil"/>
          <w:bottom w:val="nil"/>
          <w:right w:val="nil"/>
          <w:between w:val="nil"/>
        </w:pBdr>
        <w:ind w:left="993"/>
        <w:jc w:val="both"/>
        <w:rPr>
          <w:i/>
          <w:color w:val="000000"/>
          <w:lang w:val="id-ID"/>
        </w:rPr>
      </w:pPr>
      <w:r w:rsidRPr="00813992">
        <w:rPr>
          <w:i/>
          <w:color w:val="000000"/>
          <w:vertAlign w:val="superscript"/>
          <w:lang w:val="id-ID"/>
        </w:rPr>
        <w:t>1</w:t>
      </w:r>
      <w:r w:rsidRPr="00813992">
        <w:rPr>
          <w:i/>
          <w:color w:val="000000"/>
          <w:lang w:val="id-ID"/>
        </w:rPr>
        <w:t xml:space="preserve">Yesus, yang penuh dengan Roh Kudus, kembali dari sungai Yordan, lalu dibawa oleh Roh Kudus ke padang gurun. </w:t>
      </w:r>
      <w:r w:rsidRPr="00813992">
        <w:rPr>
          <w:i/>
          <w:color w:val="000000"/>
          <w:vertAlign w:val="superscript"/>
          <w:lang w:val="id-ID"/>
        </w:rPr>
        <w:t>2</w:t>
      </w:r>
      <w:r w:rsidRPr="00813992">
        <w:rPr>
          <w:i/>
          <w:color w:val="000000"/>
          <w:lang w:val="id-ID"/>
        </w:rPr>
        <w:t xml:space="preserve">Di situ Ia tinggal empat puluh hari lamanya dan dicobai </w:t>
      </w:r>
      <w:r w:rsidR="006A0165">
        <w:rPr>
          <w:i/>
          <w:color w:val="000000"/>
          <w:lang w:val="id-ID"/>
        </w:rPr>
        <w:t>Iblis</w:t>
      </w:r>
      <w:r w:rsidRPr="00813992">
        <w:rPr>
          <w:i/>
          <w:color w:val="000000"/>
          <w:lang w:val="id-ID"/>
        </w:rPr>
        <w:t>. Selama di situ Ia tidak makan apa-apa dan sesudah waktu itu Ia lapar.</w:t>
      </w:r>
    </w:p>
    <w:p w14:paraId="56859686" w14:textId="77777777" w:rsidR="00D753FA" w:rsidRPr="00813992" w:rsidRDefault="00D753FA" w:rsidP="00D753FA">
      <w:pPr>
        <w:pBdr>
          <w:top w:val="nil"/>
          <w:left w:val="nil"/>
          <w:bottom w:val="nil"/>
          <w:right w:val="nil"/>
          <w:between w:val="nil"/>
        </w:pBdr>
        <w:jc w:val="both"/>
        <w:rPr>
          <w:color w:val="000000"/>
          <w:sz w:val="10"/>
          <w:szCs w:val="10"/>
          <w:lang w:val="id-ID"/>
        </w:rPr>
      </w:pPr>
    </w:p>
    <w:p w14:paraId="5DEC66F9" w14:textId="579E2A08" w:rsidR="00D753FA" w:rsidRPr="00813992" w:rsidRDefault="00D753FA" w:rsidP="00D753FA">
      <w:pPr>
        <w:pBdr>
          <w:top w:val="nil"/>
          <w:left w:val="nil"/>
          <w:bottom w:val="nil"/>
          <w:right w:val="nil"/>
          <w:between w:val="nil"/>
        </w:pBdr>
        <w:ind w:left="426" w:firstLine="567"/>
        <w:jc w:val="both"/>
        <w:rPr>
          <w:color w:val="000000"/>
          <w:lang w:val="id-ID"/>
        </w:rPr>
      </w:pPr>
      <w:r w:rsidRPr="00813992">
        <w:rPr>
          <w:color w:val="000000"/>
          <w:lang w:val="id-ID"/>
        </w:rPr>
        <w:t xml:space="preserve">Dikisahkan </w:t>
      </w:r>
      <w:r w:rsidR="00DD0F29">
        <w:rPr>
          <w:color w:val="000000"/>
          <w:lang w:val="id-ID"/>
        </w:rPr>
        <w:t>Tuhan</w:t>
      </w:r>
      <w:r w:rsidRPr="00813992">
        <w:rPr>
          <w:color w:val="000000"/>
          <w:lang w:val="id-ID"/>
        </w:rPr>
        <w:t xml:space="preserve"> Yesus selama 4o hari tinggal di</w:t>
      </w:r>
      <w:r w:rsidR="00FE118A">
        <w:rPr>
          <w:color w:val="000000"/>
          <w:lang w:val="id-ID"/>
        </w:rPr>
        <w:t xml:space="preserve"> </w:t>
      </w:r>
      <w:r w:rsidRPr="00813992">
        <w:rPr>
          <w:color w:val="000000"/>
          <w:lang w:val="id-ID"/>
        </w:rPr>
        <w:t xml:space="preserve">padang gurun tidak makan apa-apa, bagaimana bisa makan? </w:t>
      </w:r>
      <w:r w:rsidR="00DD0F29" w:rsidRPr="00813992">
        <w:rPr>
          <w:color w:val="000000"/>
          <w:lang w:val="id-ID"/>
        </w:rPr>
        <w:t>T</w:t>
      </w:r>
      <w:r w:rsidRPr="00813992">
        <w:rPr>
          <w:color w:val="000000"/>
          <w:lang w:val="id-ID"/>
        </w:rPr>
        <w:t xml:space="preserve">entu kita punya gambaran seperti apa padang gurun itu, jauh dari rumah, ataupun warung dan yang mungkin juga jauh dari arus listrik dan sinyal 5G, demikian tantangan yang dialami </w:t>
      </w:r>
      <w:r w:rsidR="00DD0F29">
        <w:rPr>
          <w:color w:val="000000"/>
          <w:lang w:val="id-ID"/>
        </w:rPr>
        <w:t>Tuhan</w:t>
      </w:r>
      <w:r w:rsidRPr="00813992">
        <w:rPr>
          <w:color w:val="000000"/>
          <w:lang w:val="id-ID"/>
        </w:rPr>
        <w:t xml:space="preserve"> Yesus. Jika hal ini di Tarik pada zaman ini, kira-kira puasa seperti apa yang </w:t>
      </w:r>
      <w:r w:rsidR="00DD0F29">
        <w:rPr>
          <w:color w:val="000000"/>
          <w:lang w:val="id-ID"/>
        </w:rPr>
        <w:t>Tuhan</w:t>
      </w:r>
      <w:r w:rsidRPr="00813992">
        <w:rPr>
          <w:color w:val="000000"/>
          <w:lang w:val="id-ID"/>
        </w:rPr>
        <w:t xml:space="preserve"> Yesus lakukan saat ini? </w:t>
      </w:r>
      <w:r w:rsidR="00DD0F29">
        <w:rPr>
          <w:color w:val="000000"/>
          <w:lang w:val="id-ID"/>
        </w:rPr>
        <w:t>Tuhan</w:t>
      </w:r>
      <w:r w:rsidRPr="00813992">
        <w:rPr>
          <w:color w:val="000000"/>
          <w:lang w:val="id-ID"/>
        </w:rPr>
        <w:t xml:space="preserve"> Yesus menjauh dari hiruk-pikuk keramaian dan rutinitas kehidupan, atau sering disebut dengan istilah retret bagi kita, yaitu sementara mengambil waktu untuk undur dari segala rutinitas dan hiruk-pikuk kehidupan di</w:t>
      </w:r>
      <w:r w:rsidR="00FE118A">
        <w:rPr>
          <w:color w:val="000000"/>
          <w:lang w:val="id-ID"/>
        </w:rPr>
        <w:t xml:space="preserve"> </w:t>
      </w:r>
      <w:r w:rsidRPr="00813992">
        <w:rPr>
          <w:color w:val="000000"/>
          <w:lang w:val="id-ID"/>
        </w:rPr>
        <w:t>dalamnya.</w:t>
      </w:r>
    </w:p>
    <w:p w14:paraId="5137458F" w14:textId="1B8FB272" w:rsidR="00D753FA" w:rsidRPr="00813992" w:rsidRDefault="00D753FA" w:rsidP="00D753FA">
      <w:pPr>
        <w:pBdr>
          <w:top w:val="nil"/>
          <w:left w:val="nil"/>
          <w:bottom w:val="nil"/>
          <w:right w:val="nil"/>
          <w:between w:val="nil"/>
        </w:pBdr>
        <w:ind w:left="426" w:firstLine="567"/>
        <w:jc w:val="both"/>
        <w:rPr>
          <w:color w:val="000000"/>
          <w:lang w:val="id-ID"/>
        </w:rPr>
      </w:pPr>
      <w:r w:rsidRPr="00813992">
        <w:rPr>
          <w:color w:val="000000"/>
          <w:lang w:val="id-ID"/>
        </w:rPr>
        <w:t xml:space="preserve">Maka pada pelaksanaan puasa kali ini, bagaimana jika kita melakukan puasa dengan esensi yang sama seperti </w:t>
      </w:r>
      <w:r w:rsidR="00DD0F29">
        <w:rPr>
          <w:color w:val="000000"/>
          <w:lang w:val="id-ID"/>
        </w:rPr>
        <w:t>Tuhan</w:t>
      </w:r>
      <w:r w:rsidRPr="00813992">
        <w:rPr>
          <w:color w:val="000000"/>
          <w:lang w:val="id-ID"/>
        </w:rPr>
        <w:t xml:space="preserve"> Yesus? </w:t>
      </w:r>
      <w:r w:rsidR="00FE118A">
        <w:rPr>
          <w:color w:val="000000"/>
          <w:lang w:val="id-ID"/>
        </w:rPr>
        <w:t>R</w:t>
      </w:r>
      <w:r w:rsidRPr="00813992">
        <w:rPr>
          <w:color w:val="000000"/>
          <w:lang w:val="id-ID"/>
        </w:rPr>
        <w:t xml:space="preserve">etret dari segala hiruk-pikuk dunia, jauh dari listrik dan sinyal 5G? </w:t>
      </w:r>
      <w:r w:rsidR="00DD0F29" w:rsidRPr="00813992">
        <w:rPr>
          <w:color w:val="000000"/>
          <w:lang w:val="id-ID"/>
        </w:rPr>
        <w:t>T</w:t>
      </w:r>
      <w:r w:rsidRPr="00813992">
        <w:rPr>
          <w:color w:val="000000"/>
          <w:lang w:val="id-ID"/>
        </w:rPr>
        <w:t xml:space="preserve">etapi bukan berarti kita akan pergi ke padang gurun atau tempat terpencil dan terpelosok, esensinya adalah mengambil waktu untuk merenung, berelasi dengan </w:t>
      </w:r>
      <w:r w:rsidR="00DD0F29">
        <w:rPr>
          <w:color w:val="000000"/>
          <w:lang w:val="id-ID"/>
        </w:rPr>
        <w:t>Tuhan</w:t>
      </w:r>
      <w:r w:rsidRPr="00813992">
        <w:rPr>
          <w:color w:val="000000"/>
          <w:lang w:val="id-ID"/>
        </w:rPr>
        <w:t xml:space="preserve"> dan melepaskan diri dari segala keterikatan gadget yang selama ini mengganggu manusia, maka diusulkan bagi kita </w:t>
      </w:r>
      <w:r w:rsidRPr="00813992">
        <w:rPr>
          <w:color w:val="000000"/>
          <w:lang w:val="id-ID"/>
        </w:rPr>
        <w:lastRenderedPageBreak/>
        <w:t>semua untuk (perlu) melakukan Puasa Gadget… ya saudara tidak salah dengar</w:t>
      </w:r>
    </w:p>
    <w:p w14:paraId="50745664" w14:textId="77777777" w:rsidR="00D753FA" w:rsidRPr="00813992" w:rsidRDefault="00D753FA" w:rsidP="00D753FA">
      <w:pPr>
        <w:pBdr>
          <w:top w:val="nil"/>
          <w:left w:val="nil"/>
          <w:bottom w:val="nil"/>
          <w:right w:val="nil"/>
          <w:between w:val="nil"/>
        </w:pBdr>
        <w:ind w:left="426" w:firstLine="567"/>
        <w:jc w:val="both"/>
        <w:rPr>
          <w:color w:val="000000"/>
          <w:lang w:val="id-ID"/>
        </w:rPr>
      </w:pPr>
      <w:r w:rsidRPr="00813992">
        <w:rPr>
          <w:color w:val="000000"/>
          <w:lang w:val="id-ID"/>
        </w:rPr>
        <w:t>jika puasa untuk tidak makan dan minum, saat ini bisa dilakukan dengan berjam-jam scroll HP ditangan, karena itu yang dibutuhkan saat ini bukan puasa makanan dan minuman, tetapi karena kita sudah (kebanyakan) dikendalikan oleh gadget, maka mari puasa Gadget selam 40 hari, yaitu dengan stop (meminimalkan) membuka HP, membuat status di WA, reels di Instagram, scroll di tiktok dan short di YouTube</w:t>
      </w:r>
    </w:p>
    <w:p w14:paraId="1A231332" w14:textId="6B296CC3" w:rsidR="00D753FA" w:rsidRPr="00813992" w:rsidRDefault="00D753FA" w:rsidP="00D753FA">
      <w:pPr>
        <w:pBdr>
          <w:top w:val="nil"/>
          <w:left w:val="nil"/>
          <w:bottom w:val="nil"/>
          <w:right w:val="nil"/>
          <w:between w:val="nil"/>
        </w:pBdr>
        <w:ind w:left="426" w:firstLine="567"/>
        <w:jc w:val="both"/>
        <w:rPr>
          <w:color w:val="000000"/>
          <w:lang w:val="id-ID"/>
        </w:rPr>
      </w:pPr>
      <w:r w:rsidRPr="00813992">
        <w:rPr>
          <w:color w:val="000000"/>
          <w:lang w:val="id-ID"/>
        </w:rPr>
        <w:t xml:space="preserve">Mari puasa “upa” dan “wasa”, </w:t>
      </w:r>
      <w:r w:rsidRPr="00813992">
        <w:rPr>
          <w:i/>
          <w:color w:val="000000"/>
          <w:lang w:val="id-ID"/>
        </w:rPr>
        <w:t>Upa</w:t>
      </w:r>
      <w:r w:rsidRPr="00813992">
        <w:rPr>
          <w:color w:val="000000"/>
          <w:lang w:val="id-ID"/>
        </w:rPr>
        <w:t xml:space="preserve"> berarti dekat dan </w:t>
      </w:r>
      <w:r w:rsidRPr="00813992">
        <w:rPr>
          <w:i/>
          <w:color w:val="000000"/>
          <w:lang w:val="id-ID"/>
        </w:rPr>
        <w:t>Wasa</w:t>
      </w:r>
      <w:r w:rsidRPr="00813992">
        <w:rPr>
          <w:color w:val="000000"/>
          <w:lang w:val="id-ID"/>
        </w:rPr>
        <w:t xml:space="preserve"> berarti Yang Maha Kuasa, maka mari kita gunakan </w:t>
      </w:r>
      <w:r w:rsidRPr="00813992">
        <w:rPr>
          <w:i/>
          <w:color w:val="000000"/>
          <w:lang w:val="id-ID"/>
        </w:rPr>
        <w:t>screentime</w:t>
      </w:r>
      <w:r w:rsidRPr="00813992">
        <w:rPr>
          <w:color w:val="000000"/>
          <w:lang w:val="id-ID"/>
        </w:rPr>
        <w:t xml:space="preserve"> yang biasanya untuk melihat gadget, kita ganti dengan membaca Alkitab (tidak di HP/Tablet) membaca renungan dan berdoa, terlebih lagi baik jika selama puasa gadget 40 hari ini, kita gunakan untuk berdoa, mendoakan Kesehatan kita, mendoakan anak-cucu kita, mendoakan pekerjaan, mendoakan keluarga dan kita ganti </w:t>
      </w:r>
      <w:r w:rsidRPr="00813992">
        <w:rPr>
          <w:i/>
          <w:color w:val="000000"/>
          <w:lang w:val="id-ID"/>
        </w:rPr>
        <w:t>screentime</w:t>
      </w:r>
      <w:r w:rsidRPr="00813992">
        <w:rPr>
          <w:color w:val="000000"/>
          <w:lang w:val="id-ID"/>
        </w:rPr>
        <w:t xml:space="preserve"> kita dengan mendekatkan diri kepada </w:t>
      </w:r>
      <w:r w:rsidR="00DD0F29">
        <w:rPr>
          <w:color w:val="000000"/>
          <w:lang w:val="id-ID"/>
        </w:rPr>
        <w:t>Tuhan</w:t>
      </w:r>
    </w:p>
    <w:p w14:paraId="4EA428F9" w14:textId="77777777" w:rsidR="00D753FA" w:rsidRPr="00813992" w:rsidRDefault="00D753FA" w:rsidP="00D753FA">
      <w:pPr>
        <w:jc w:val="both"/>
        <w:rPr>
          <w:lang w:val="id-ID"/>
        </w:rPr>
      </w:pPr>
    </w:p>
    <w:p w14:paraId="0AC4C10F" w14:textId="77777777" w:rsidR="00D753FA" w:rsidRPr="00813992" w:rsidRDefault="00D753FA" w:rsidP="00D753FA">
      <w:pPr>
        <w:widowControl/>
        <w:numPr>
          <w:ilvl w:val="0"/>
          <w:numId w:val="123"/>
        </w:numPr>
        <w:autoSpaceDE/>
        <w:autoSpaceDN/>
        <w:ind w:left="364"/>
        <w:jc w:val="both"/>
        <w:rPr>
          <w:lang w:val="id-ID"/>
        </w:rPr>
      </w:pPr>
      <w:r w:rsidRPr="00813992">
        <w:rPr>
          <w:b/>
          <w:lang w:val="id-ID"/>
        </w:rPr>
        <w:t>Kegiatan Puasa 40hr tanpa Gadget</w:t>
      </w:r>
    </w:p>
    <w:p w14:paraId="392F25CE" w14:textId="77777777" w:rsidR="00D753FA" w:rsidRPr="00813992" w:rsidRDefault="00D753FA" w:rsidP="00D753FA">
      <w:pPr>
        <w:widowControl/>
        <w:numPr>
          <w:ilvl w:val="0"/>
          <w:numId w:val="122"/>
        </w:numPr>
        <w:pBdr>
          <w:top w:val="nil"/>
          <w:left w:val="nil"/>
          <w:bottom w:val="nil"/>
          <w:right w:val="nil"/>
          <w:between w:val="nil"/>
        </w:pBdr>
        <w:autoSpaceDE/>
        <w:autoSpaceDN/>
        <w:ind w:left="709"/>
        <w:jc w:val="both"/>
        <w:rPr>
          <w:color w:val="000000"/>
          <w:lang w:val="id-ID"/>
        </w:rPr>
      </w:pPr>
      <w:r w:rsidRPr="00813992">
        <w:rPr>
          <w:color w:val="000000"/>
          <w:lang w:val="id-ID"/>
        </w:rPr>
        <w:t xml:space="preserve">Dihimbau untuk mengurangi penggunaan </w:t>
      </w:r>
      <w:r w:rsidRPr="00813992">
        <w:rPr>
          <w:i/>
          <w:color w:val="000000"/>
          <w:lang w:val="id-ID"/>
        </w:rPr>
        <w:t xml:space="preserve">screentime, </w:t>
      </w:r>
      <w:r w:rsidRPr="00813992">
        <w:rPr>
          <w:color w:val="000000"/>
          <w:lang w:val="id-ID"/>
        </w:rPr>
        <w:t>baik di HP, Laptop, Tablet maupun TV</w:t>
      </w:r>
    </w:p>
    <w:p w14:paraId="60CA2301" w14:textId="77777777" w:rsidR="00D753FA" w:rsidRPr="00813992" w:rsidRDefault="00D753FA" w:rsidP="00D753FA">
      <w:pPr>
        <w:widowControl/>
        <w:numPr>
          <w:ilvl w:val="0"/>
          <w:numId w:val="122"/>
        </w:numPr>
        <w:pBdr>
          <w:top w:val="nil"/>
          <w:left w:val="nil"/>
          <w:bottom w:val="nil"/>
          <w:right w:val="nil"/>
          <w:between w:val="nil"/>
        </w:pBdr>
        <w:autoSpaceDE/>
        <w:autoSpaceDN/>
        <w:ind w:left="709"/>
        <w:jc w:val="both"/>
        <w:rPr>
          <w:color w:val="000000"/>
          <w:lang w:val="id-ID"/>
        </w:rPr>
      </w:pPr>
      <w:r w:rsidRPr="00813992">
        <w:rPr>
          <w:color w:val="000000"/>
          <w:lang w:val="id-ID"/>
        </w:rPr>
        <w:t>Mengurangi/puasa Youtube, Tiktok, Facebook, Game, e-Comers, Instagram, X (twit)</w:t>
      </w:r>
    </w:p>
    <w:p w14:paraId="45ADCF08" w14:textId="77777777" w:rsidR="00D753FA" w:rsidRPr="00813992" w:rsidRDefault="00D753FA" w:rsidP="00D753FA">
      <w:pPr>
        <w:widowControl/>
        <w:numPr>
          <w:ilvl w:val="0"/>
          <w:numId w:val="122"/>
        </w:numPr>
        <w:pBdr>
          <w:top w:val="nil"/>
          <w:left w:val="nil"/>
          <w:bottom w:val="nil"/>
          <w:right w:val="nil"/>
          <w:between w:val="nil"/>
        </w:pBdr>
        <w:autoSpaceDE/>
        <w:autoSpaceDN/>
        <w:ind w:left="709"/>
        <w:jc w:val="both"/>
        <w:rPr>
          <w:color w:val="000000"/>
          <w:lang w:val="id-ID"/>
        </w:rPr>
      </w:pPr>
      <w:r w:rsidRPr="00813992">
        <w:rPr>
          <w:color w:val="000000"/>
          <w:lang w:val="id-ID"/>
        </w:rPr>
        <w:t>Minggu I, Puasa Youtube, diganti berdoa bagi kesehatan seluruh keluarga</w:t>
      </w:r>
    </w:p>
    <w:p w14:paraId="37EC2E70" w14:textId="77777777" w:rsidR="00D753FA" w:rsidRPr="00813992" w:rsidRDefault="00D753FA" w:rsidP="00D753FA">
      <w:pPr>
        <w:widowControl/>
        <w:numPr>
          <w:ilvl w:val="0"/>
          <w:numId w:val="122"/>
        </w:numPr>
        <w:pBdr>
          <w:top w:val="nil"/>
          <w:left w:val="nil"/>
          <w:bottom w:val="nil"/>
          <w:right w:val="nil"/>
          <w:between w:val="nil"/>
        </w:pBdr>
        <w:autoSpaceDE/>
        <w:autoSpaceDN/>
        <w:ind w:left="709"/>
        <w:jc w:val="both"/>
        <w:rPr>
          <w:color w:val="000000"/>
          <w:lang w:val="id-ID"/>
        </w:rPr>
      </w:pPr>
      <w:r w:rsidRPr="00813992">
        <w:rPr>
          <w:color w:val="000000"/>
          <w:lang w:val="id-ID"/>
        </w:rPr>
        <w:t>Minggu II, Puasa Tiktokan, X (twiter), diganti berdoa bagi usaha dan pekerjaan</w:t>
      </w:r>
    </w:p>
    <w:p w14:paraId="7ABE51EE" w14:textId="77777777" w:rsidR="00D753FA" w:rsidRPr="00813992" w:rsidRDefault="00D753FA" w:rsidP="00D753FA">
      <w:pPr>
        <w:widowControl/>
        <w:numPr>
          <w:ilvl w:val="0"/>
          <w:numId w:val="122"/>
        </w:numPr>
        <w:pBdr>
          <w:top w:val="nil"/>
          <w:left w:val="nil"/>
          <w:bottom w:val="nil"/>
          <w:right w:val="nil"/>
          <w:between w:val="nil"/>
        </w:pBdr>
        <w:autoSpaceDE/>
        <w:autoSpaceDN/>
        <w:ind w:left="709"/>
        <w:jc w:val="both"/>
        <w:rPr>
          <w:color w:val="000000"/>
          <w:lang w:val="id-ID"/>
        </w:rPr>
      </w:pPr>
      <w:r w:rsidRPr="00813992">
        <w:rPr>
          <w:color w:val="000000"/>
          <w:lang w:val="id-ID"/>
        </w:rPr>
        <w:t>Minggu III, Puasa Facebookan, Instagram, diganti mendoakan teman-teman</w:t>
      </w:r>
    </w:p>
    <w:p w14:paraId="725A1018" w14:textId="77777777" w:rsidR="00D753FA" w:rsidRPr="00813992" w:rsidRDefault="00D753FA" w:rsidP="00D753FA">
      <w:pPr>
        <w:widowControl/>
        <w:numPr>
          <w:ilvl w:val="0"/>
          <w:numId w:val="122"/>
        </w:numPr>
        <w:pBdr>
          <w:top w:val="nil"/>
          <w:left w:val="nil"/>
          <w:bottom w:val="nil"/>
          <w:right w:val="nil"/>
          <w:between w:val="nil"/>
        </w:pBdr>
        <w:autoSpaceDE/>
        <w:autoSpaceDN/>
        <w:ind w:left="709"/>
        <w:jc w:val="both"/>
        <w:rPr>
          <w:color w:val="000000"/>
          <w:lang w:val="id-ID"/>
        </w:rPr>
      </w:pPr>
      <w:r w:rsidRPr="00813992">
        <w:rPr>
          <w:color w:val="000000"/>
          <w:lang w:val="id-ID"/>
        </w:rPr>
        <w:t>Minggu IV, Puasa Game, diganti mendoakan Study</w:t>
      </w:r>
    </w:p>
    <w:p w14:paraId="042853A5" w14:textId="07E3D25A" w:rsidR="00D753FA" w:rsidRPr="00813992" w:rsidRDefault="00D753FA" w:rsidP="00D753FA">
      <w:pPr>
        <w:widowControl/>
        <w:numPr>
          <w:ilvl w:val="0"/>
          <w:numId w:val="122"/>
        </w:numPr>
        <w:pBdr>
          <w:top w:val="nil"/>
          <w:left w:val="nil"/>
          <w:bottom w:val="nil"/>
          <w:right w:val="nil"/>
          <w:between w:val="nil"/>
        </w:pBdr>
        <w:autoSpaceDE/>
        <w:autoSpaceDN/>
        <w:ind w:left="709"/>
        <w:jc w:val="both"/>
        <w:rPr>
          <w:color w:val="000000"/>
          <w:lang w:val="id-ID"/>
        </w:rPr>
      </w:pPr>
      <w:r w:rsidRPr="00813992">
        <w:rPr>
          <w:color w:val="000000"/>
          <w:lang w:val="id-ID"/>
        </w:rPr>
        <w:t xml:space="preserve">Minggu V, Puasa e-Commers, diganti doa syukur untuk segala anugerah dan berkat dari </w:t>
      </w:r>
      <w:r w:rsidR="00DD0F29">
        <w:rPr>
          <w:color w:val="000000"/>
          <w:lang w:val="id-ID"/>
        </w:rPr>
        <w:t>Tuhan</w:t>
      </w:r>
    </w:p>
    <w:p w14:paraId="1A1D9C36" w14:textId="77777777" w:rsidR="00D753FA" w:rsidRPr="00813992" w:rsidRDefault="00D753FA" w:rsidP="00D753FA">
      <w:pPr>
        <w:rPr>
          <w:i/>
          <w:sz w:val="16"/>
          <w:szCs w:val="16"/>
          <w:lang w:val="id-ID"/>
        </w:rPr>
      </w:pPr>
    </w:p>
    <w:p w14:paraId="7CFE9117" w14:textId="77777777" w:rsidR="00D753FA" w:rsidRPr="00813992" w:rsidRDefault="00D753FA" w:rsidP="00D753FA">
      <w:pPr>
        <w:widowControl/>
        <w:numPr>
          <w:ilvl w:val="0"/>
          <w:numId w:val="123"/>
        </w:numPr>
        <w:autoSpaceDE/>
        <w:autoSpaceDN/>
        <w:ind w:left="364"/>
        <w:jc w:val="both"/>
        <w:rPr>
          <w:lang w:val="id-ID"/>
        </w:rPr>
      </w:pPr>
      <w:r w:rsidRPr="00813992">
        <w:rPr>
          <w:b/>
          <w:lang w:val="id-ID"/>
        </w:rPr>
        <w:t>Nyanyian: PKJ 174</w:t>
      </w:r>
    </w:p>
    <w:p w14:paraId="4D111884" w14:textId="77777777" w:rsidR="00D753FA" w:rsidRPr="00813992" w:rsidRDefault="00D753FA" w:rsidP="00D753FA">
      <w:pPr>
        <w:ind w:left="364"/>
        <w:rPr>
          <w:color w:val="000000"/>
          <w:lang w:val="id-ID"/>
        </w:rPr>
      </w:pPr>
      <w:r w:rsidRPr="00813992">
        <w:rPr>
          <w:color w:val="000000"/>
          <w:lang w:val="id-ID"/>
        </w:rPr>
        <w:t>PAKAILAH WAKTU ANUG’RAH TUHANMU</w:t>
      </w:r>
    </w:p>
    <w:p w14:paraId="23E64EDB" w14:textId="77777777" w:rsidR="00D753FA" w:rsidRPr="00813992" w:rsidRDefault="00D753FA" w:rsidP="00D753FA">
      <w:pPr>
        <w:ind w:left="364"/>
        <w:rPr>
          <w:color w:val="000000"/>
          <w:lang w:val="id-ID"/>
        </w:rPr>
      </w:pPr>
      <w:r w:rsidRPr="00813992">
        <w:rPr>
          <w:color w:val="000000"/>
          <w:lang w:val="id-ID"/>
        </w:rPr>
        <w:t>Pakailah waktu anug’rah Tuhanmu,</w:t>
      </w:r>
    </w:p>
    <w:p w14:paraId="556BE54C" w14:textId="77777777" w:rsidR="00D753FA" w:rsidRPr="00813992" w:rsidRDefault="00D753FA" w:rsidP="00D753FA">
      <w:pPr>
        <w:ind w:left="364"/>
        <w:rPr>
          <w:color w:val="000000"/>
          <w:lang w:val="id-ID"/>
        </w:rPr>
      </w:pPr>
      <w:r w:rsidRPr="00813992">
        <w:rPr>
          <w:color w:val="000000"/>
          <w:lang w:val="id-ID"/>
        </w:rPr>
        <w:t>hidupmu singkat bagaikan kembang.</w:t>
      </w:r>
    </w:p>
    <w:p w14:paraId="2748883A" w14:textId="77777777" w:rsidR="00D753FA" w:rsidRPr="00813992" w:rsidRDefault="00D753FA" w:rsidP="00D753FA">
      <w:pPr>
        <w:ind w:left="364"/>
        <w:rPr>
          <w:color w:val="000000"/>
          <w:lang w:val="id-ID"/>
        </w:rPr>
      </w:pPr>
      <w:r w:rsidRPr="00813992">
        <w:rPr>
          <w:color w:val="000000"/>
          <w:lang w:val="id-ID"/>
        </w:rPr>
        <w:lastRenderedPageBreak/>
        <w:t>Mana benda yang kekal dihidupmu?</w:t>
      </w:r>
    </w:p>
    <w:p w14:paraId="249ED6F7" w14:textId="77777777" w:rsidR="00D753FA" w:rsidRPr="00813992" w:rsidRDefault="00D753FA" w:rsidP="00D753FA">
      <w:pPr>
        <w:ind w:left="364"/>
        <w:rPr>
          <w:color w:val="000000"/>
          <w:lang w:val="id-ID"/>
        </w:rPr>
      </w:pPr>
      <w:r w:rsidRPr="00813992">
        <w:rPr>
          <w:color w:val="000000"/>
          <w:lang w:val="id-ID"/>
        </w:rPr>
        <w:t>Hanyalah kasih tak akan lekang.</w:t>
      </w:r>
    </w:p>
    <w:p w14:paraId="7CA9768D" w14:textId="77777777" w:rsidR="00D753FA" w:rsidRPr="00813992" w:rsidRDefault="00D753FA" w:rsidP="00D753FA">
      <w:pPr>
        <w:ind w:left="364"/>
        <w:rPr>
          <w:color w:val="000000"/>
          <w:sz w:val="13"/>
          <w:szCs w:val="13"/>
          <w:lang w:val="id-ID"/>
        </w:rPr>
      </w:pPr>
    </w:p>
    <w:p w14:paraId="0C36019A" w14:textId="77777777" w:rsidR="00D753FA" w:rsidRPr="00813992" w:rsidRDefault="00D753FA" w:rsidP="00D753FA">
      <w:pPr>
        <w:ind w:left="364"/>
        <w:rPr>
          <w:color w:val="000000"/>
          <w:lang w:val="id-ID"/>
        </w:rPr>
      </w:pPr>
      <w:r w:rsidRPr="00813992">
        <w:rPr>
          <w:color w:val="000000"/>
          <w:lang w:val="id-ID"/>
        </w:rPr>
        <w:t>Refr.</w:t>
      </w:r>
      <w:r w:rsidRPr="00813992">
        <w:rPr>
          <w:color w:val="000000"/>
          <w:lang w:val="id-ID"/>
        </w:rPr>
        <w:tab/>
        <w:t>Tiada yang baka didalam dunia,</w:t>
      </w:r>
    </w:p>
    <w:p w14:paraId="0EE82686" w14:textId="77777777" w:rsidR="00D753FA" w:rsidRPr="00813992" w:rsidRDefault="00D753FA" w:rsidP="00D753FA">
      <w:pPr>
        <w:ind w:left="1084" w:firstLine="355"/>
        <w:rPr>
          <w:color w:val="000000"/>
          <w:lang w:val="id-ID"/>
        </w:rPr>
      </w:pPr>
      <w:r w:rsidRPr="00813992">
        <w:rPr>
          <w:color w:val="000000"/>
          <w:lang w:val="id-ID"/>
        </w:rPr>
        <w:t>s’gala yang indah pun akan lenyap.</w:t>
      </w:r>
    </w:p>
    <w:p w14:paraId="7B1A9148" w14:textId="6B277E8E" w:rsidR="00D753FA" w:rsidRPr="00813992" w:rsidRDefault="00D753FA" w:rsidP="00D753FA">
      <w:pPr>
        <w:ind w:left="1084" w:firstLine="355"/>
        <w:rPr>
          <w:color w:val="000000"/>
          <w:lang w:val="id-ID"/>
        </w:rPr>
      </w:pPr>
      <w:r w:rsidRPr="00813992">
        <w:rPr>
          <w:color w:val="000000"/>
          <w:lang w:val="id-ID"/>
        </w:rPr>
        <w:t xml:space="preserve">Namun kasihmu demi </w:t>
      </w:r>
      <w:r w:rsidR="00DD0F29">
        <w:rPr>
          <w:color w:val="000000"/>
          <w:lang w:val="id-ID"/>
        </w:rPr>
        <w:t>Tuhan</w:t>
      </w:r>
      <w:r w:rsidRPr="00813992">
        <w:rPr>
          <w:color w:val="000000"/>
          <w:lang w:val="id-ID"/>
        </w:rPr>
        <w:t xml:space="preserve"> Yesus</w:t>
      </w:r>
    </w:p>
    <w:p w14:paraId="4544769C" w14:textId="77777777" w:rsidR="00D753FA" w:rsidRPr="00813992" w:rsidRDefault="00D753FA" w:rsidP="00D753FA">
      <w:pPr>
        <w:ind w:left="1084" w:firstLine="355"/>
        <w:rPr>
          <w:color w:val="000000"/>
          <w:lang w:val="id-ID"/>
        </w:rPr>
      </w:pPr>
      <w:r w:rsidRPr="00813992">
        <w:rPr>
          <w:color w:val="000000"/>
          <w:lang w:val="id-ID"/>
        </w:rPr>
        <w:t>sungguh bernilai dan tinggal tetap.</w:t>
      </w:r>
    </w:p>
    <w:p w14:paraId="6E871776" w14:textId="77777777" w:rsidR="00D753FA" w:rsidRPr="00813992" w:rsidRDefault="00D753FA" w:rsidP="00D753FA">
      <w:pPr>
        <w:ind w:left="364"/>
        <w:rPr>
          <w:color w:val="000000"/>
          <w:lang w:val="id-ID"/>
        </w:rPr>
      </w:pPr>
      <w:r w:rsidRPr="00813992">
        <w:rPr>
          <w:color w:val="000000"/>
          <w:lang w:val="id-ID"/>
        </w:rPr>
        <w:t>Jangan menyia-nyiakan waktumu,</w:t>
      </w:r>
    </w:p>
    <w:p w14:paraId="4F9BED12" w14:textId="77777777" w:rsidR="00D753FA" w:rsidRPr="00813992" w:rsidRDefault="00D753FA" w:rsidP="00D753FA">
      <w:pPr>
        <w:ind w:left="364"/>
        <w:rPr>
          <w:color w:val="000000"/>
          <w:lang w:val="id-ID"/>
        </w:rPr>
      </w:pPr>
      <w:r w:rsidRPr="00813992">
        <w:rPr>
          <w:color w:val="000000"/>
          <w:lang w:val="id-ID"/>
        </w:rPr>
        <w:t>hibur dan tolonglah yang berkeluh.</w:t>
      </w:r>
    </w:p>
    <w:p w14:paraId="2BE2B843" w14:textId="77777777" w:rsidR="00D753FA" w:rsidRPr="00813992" w:rsidRDefault="00D753FA" w:rsidP="00D753FA">
      <w:pPr>
        <w:ind w:left="364"/>
        <w:rPr>
          <w:color w:val="000000"/>
          <w:lang w:val="id-ID"/>
        </w:rPr>
      </w:pPr>
      <w:r w:rsidRPr="00813992">
        <w:rPr>
          <w:color w:val="000000"/>
          <w:lang w:val="id-ID"/>
        </w:rPr>
        <w:t>Biarlah lampumu t’rus bercahaya,</w:t>
      </w:r>
    </w:p>
    <w:p w14:paraId="33C3AB52" w14:textId="58257C3B" w:rsidR="00D753FA" w:rsidRPr="00813992" w:rsidRDefault="00D753FA" w:rsidP="00D753FA">
      <w:pPr>
        <w:ind w:left="364"/>
        <w:rPr>
          <w:color w:val="000000"/>
          <w:lang w:val="id-ID"/>
        </w:rPr>
      </w:pPr>
      <w:r w:rsidRPr="00813992">
        <w:rPr>
          <w:color w:val="000000"/>
          <w:lang w:val="id-ID"/>
        </w:rPr>
        <w:t xml:space="preserve">muliakanlah </w:t>
      </w:r>
      <w:r w:rsidR="00DD0F29">
        <w:rPr>
          <w:color w:val="000000"/>
          <w:lang w:val="id-ID"/>
        </w:rPr>
        <w:t>Tuhan</w:t>
      </w:r>
      <w:r w:rsidRPr="00813992">
        <w:rPr>
          <w:color w:val="000000"/>
          <w:lang w:val="id-ID"/>
        </w:rPr>
        <w:t xml:space="preserve"> dihidupmu.</w:t>
      </w:r>
    </w:p>
    <w:p w14:paraId="74903F7A" w14:textId="77777777" w:rsidR="00D753FA" w:rsidRPr="00813992" w:rsidRDefault="00D753FA" w:rsidP="00D753FA">
      <w:pPr>
        <w:ind w:left="364"/>
        <w:rPr>
          <w:color w:val="000000"/>
          <w:sz w:val="13"/>
          <w:szCs w:val="13"/>
          <w:lang w:val="id-ID"/>
        </w:rPr>
      </w:pPr>
    </w:p>
    <w:p w14:paraId="5CE03197" w14:textId="12300179" w:rsidR="00D753FA" w:rsidRPr="00813992" w:rsidRDefault="00D753FA" w:rsidP="00D753FA">
      <w:pPr>
        <w:ind w:left="364"/>
        <w:rPr>
          <w:color w:val="000000"/>
          <w:lang w:val="id-ID"/>
        </w:rPr>
      </w:pPr>
      <w:r w:rsidRPr="00813992">
        <w:rPr>
          <w:color w:val="000000"/>
          <w:lang w:val="id-ID"/>
        </w:rPr>
        <w:t xml:space="preserve">Karya jerihmu demi </w:t>
      </w:r>
      <w:r w:rsidR="00DD0F29">
        <w:rPr>
          <w:color w:val="000000"/>
          <w:lang w:val="id-ID"/>
        </w:rPr>
        <w:t>Tuhan</w:t>
      </w:r>
      <w:r w:rsidRPr="00813992">
        <w:rPr>
          <w:color w:val="000000"/>
          <w:lang w:val="id-ID"/>
        </w:rPr>
        <w:t xml:space="preserve"> Yesus</w:t>
      </w:r>
    </w:p>
    <w:p w14:paraId="1FDB5AE1" w14:textId="77777777" w:rsidR="00D753FA" w:rsidRPr="00813992" w:rsidRDefault="00D753FA" w:rsidP="00D753FA">
      <w:pPr>
        <w:ind w:left="364"/>
        <w:rPr>
          <w:color w:val="000000"/>
          <w:lang w:val="id-ID"/>
        </w:rPr>
      </w:pPr>
      <w:r w:rsidRPr="00813992">
        <w:rPr>
          <w:color w:val="000000"/>
          <w:lang w:val="id-ID"/>
        </w:rPr>
        <w:t>‘kan dihargai benar olehNya.</w:t>
      </w:r>
    </w:p>
    <w:p w14:paraId="3D3A283B" w14:textId="77777777" w:rsidR="00D753FA" w:rsidRPr="00813992" w:rsidRDefault="00D753FA" w:rsidP="00D753FA">
      <w:pPr>
        <w:ind w:left="364"/>
        <w:rPr>
          <w:color w:val="000000"/>
          <w:lang w:val="id-ID"/>
        </w:rPr>
      </w:pPr>
      <w:r w:rsidRPr="00813992">
        <w:rPr>
          <w:color w:val="000000"/>
          <w:lang w:val="id-ID"/>
        </w:rPr>
        <w:t>Kasih yang sudah kau tabur di dunia</w:t>
      </w:r>
    </w:p>
    <w:p w14:paraId="7B2625A3" w14:textId="77777777" w:rsidR="00D753FA" w:rsidRPr="00813992" w:rsidRDefault="00D753FA" w:rsidP="00D753FA">
      <w:pPr>
        <w:ind w:left="364"/>
        <w:rPr>
          <w:color w:val="000000"/>
          <w:lang w:val="id-ID"/>
        </w:rPr>
      </w:pPr>
      <w:r w:rsidRPr="00813992">
        <w:rPr>
          <w:color w:val="000000"/>
          <w:lang w:val="id-ID"/>
        </w:rPr>
        <w:t>nanti kau tuai di sorga mulia.</w:t>
      </w:r>
    </w:p>
    <w:p w14:paraId="017EE5FD" w14:textId="77777777" w:rsidR="00D753FA" w:rsidRPr="00813992" w:rsidRDefault="00D753FA" w:rsidP="00D753FA">
      <w:pPr>
        <w:rPr>
          <w:color w:val="000000"/>
          <w:lang w:val="id-ID"/>
        </w:rPr>
      </w:pPr>
    </w:p>
    <w:p w14:paraId="7C49D37A" w14:textId="77777777" w:rsidR="00D753FA" w:rsidRPr="00813992" w:rsidRDefault="00D753FA" w:rsidP="00D753FA">
      <w:pPr>
        <w:rPr>
          <w:rFonts w:ascii="Noto Sans Symbols" w:eastAsia="Noto Sans Symbols" w:hAnsi="Noto Sans Symbols" w:cs="Noto Sans Symbols"/>
          <w:lang w:val="id-ID"/>
        </w:rPr>
      </w:pPr>
      <w:r w:rsidRPr="00813992">
        <w:rPr>
          <w:noProof/>
          <w:lang w:val="id-ID"/>
        </w:rPr>
        <mc:AlternateContent>
          <mc:Choice Requires="wps">
            <w:drawing>
              <wp:anchor distT="0" distB="0" distL="114300" distR="114300" simplePos="0" relativeHeight="251812352" behindDoc="0" locked="0" layoutInCell="1" hidden="0" allowOverlap="1" wp14:anchorId="5CDCD6E3" wp14:editId="1F2CBABA">
                <wp:simplePos x="0" y="0"/>
                <wp:positionH relativeFrom="column">
                  <wp:posOffset>-76199</wp:posOffset>
                </wp:positionH>
                <wp:positionV relativeFrom="paragraph">
                  <wp:posOffset>4800600</wp:posOffset>
                </wp:positionV>
                <wp:extent cx="4194810" cy="429895"/>
                <wp:effectExtent l="0" t="0" r="0" b="0"/>
                <wp:wrapSquare wrapText="bothSides" distT="0" distB="0" distL="114300" distR="114300"/>
                <wp:docPr id="401712444" name="Persegi Panjang 401712444"/>
                <wp:cNvGraphicFramePr/>
                <a:graphic xmlns:a="http://schemas.openxmlformats.org/drawingml/2006/main">
                  <a:graphicData uri="http://schemas.microsoft.com/office/word/2010/wordprocessingShape">
                    <wps:wsp>
                      <wps:cNvSpPr/>
                      <wps:spPr>
                        <a:xfrm>
                          <a:off x="3253358" y="3569815"/>
                          <a:ext cx="4185285" cy="420370"/>
                        </a:xfrm>
                        <a:prstGeom prst="rect">
                          <a:avLst/>
                        </a:prstGeom>
                        <a:solidFill>
                          <a:schemeClr val="lt2"/>
                        </a:solidFill>
                        <a:ln>
                          <a:noFill/>
                        </a:ln>
                      </wps:spPr>
                      <wps:txbx>
                        <w:txbxContent>
                          <w:p w14:paraId="73BF3E96" w14:textId="77777777" w:rsidR="00D753FA" w:rsidRDefault="00D753FA" w:rsidP="00D753FA">
                            <w:pPr>
                              <w:textDirection w:val="btLr"/>
                            </w:pPr>
                            <w:r>
                              <w:rPr>
                                <w:color w:val="000000"/>
                                <w:sz w:val="20"/>
                              </w:rPr>
                              <w:t>Materi Persekutuan Doa dirancang untuk seluruh generasi, karena itu baik jika bisa melibatkan semua generasi untuk bertugas dan berperan</w:t>
                            </w:r>
                          </w:p>
                        </w:txbxContent>
                      </wps:txbx>
                      <wps:bodyPr spcFirstLastPara="1" wrap="square" lIns="91425" tIns="45700" rIns="91425" bIns="45700" anchor="t" anchorCtr="0">
                        <a:noAutofit/>
                      </wps:bodyPr>
                    </wps:wsp>
                  </a:graphicData>
                </a:graphic>
              </wp:anchor>
            </w:drawing>
          </mc:Choice>
          <mc:Fallback>
            <w:pict>
              <v:rect w14:anchorId="5CDCD6E3" id="Persegi Panjang 401712444" o:spid="_x0000_s1146" style="position:absolute;margin-left:-6pt;margin-top:378pt;width:330.3pt;height:33.85pt;z-index:25181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" fillcolor="#eeece1 [3203]" stroked="f">
                <v:textbox inset="2.53958mm,1.2694mm,2.53958mm,1.2694mm">
                  <w:txbxContent>
                    <w:p w14:paraId="73BF3E96" w14:textId="77777777" w:rsidR="00D753FA" w:rsidRDefault="00D753FA" w:rsidP="00D753FA">
                      <w:pPr>
                        <w:textDirection w:val="btLr"/>
                      </w:pPr>
                      <w:r>
                        <w:rPr>
                          <w:color w:val="000000"/>
                          <w:sz w:val="20"/>
                        </w:rPr>
                        <w:t>Materi Persekutuan Doa dirancang untuk seluruh generasi, karena itu baik jika bisa melibatkan semua generasi untuk bertugas dan berperan</w:t>
                      </w:r>
                    </w:p>
                  </w:txbxContent>
                </v:textbox>
                <w10:wrap type="square"/>
              </v:rect>
            </w:pict>
          </mc:Fallback>
        </mc:AlternateContent>
      </w:r>
    </w:p>
    <w:p w14:paraId="437AA69A" w14:textId="44D4386C" w:rsidR="00F352F8" w:rsidRPr="00813992" w:rsidRDefault="00DD0F29" w:rsidP="00DD0F29">
      <w:pPr>
        <w:jc w:val="right"/>
        <w:rPr>
          <w:lang w:val="id-ID"/>
        </w:rPr>
      </w:pPr>
      <w:r>
        <w:rPr>
          <w:lang w:val="id-ID"/>
        </w:rPr>
        <w:t>(sw)</w:t>
      </w:r>
      <w:r w:rsidR="00F352F8" w:rsidRPr="00813992">
        <w:rPr>
          <w:lang w:val="id-ID"/>
        </w:rPr>
        <w:br w:type="page"/>
      </w:r>
    </w:p>
    <w:p w14:paraId="1B0A150F" w14:textId="6A103841" w:rsidR="00323A65" w:rsidRPr="00813992" w:rsidRDefault="00323A65" w:rsidP="00323A65">
      <w:pPr>
        <w:rPr>
          <w:lang w:val="id-ID"/>
        </w:rPr>
      </w:pPr>
      <w:r w:rsidRPr="00813992">
        <w:rPr>
          <w:noProof/>
          <w:lang w:val="id-ID"/>
        </w:rPr>
        <w:lastRenderedPageBreak/>
        <mc:AlternateContent>
          <mc:Choice Requires="wps">
            <w:drawing>
              <wp:anchor distT="45720" distB="45720" distL="114300" distR="114300" simplePos="0" relativeHeight="251814400" behindDoc="0" locked="0" layoutInCell="1" hidden="0" allowOverlap="1" wp14:anchorId="40E9FEBF" wp14:editId="4EE2EF70">
                <wp:simplePos x="0" y="0"/>
                <wp:positionH relativeFrom="margin">
                  <wp:posOffset>2253615</wp:posOffset>
                </wp:positionH>
                <wp:positionV relativeFrom="paragraph">
                  <wp:posOffset>102870</wp:posOffset>
                </wp:positionV>
                <wp:extent cx="1750695" cy="1143000"/>
                <wp:effectExtent l="0" t="0" r="1905" b="0"/>
                <wp:wrapSquare wrapText="bothSides" distT="45720" distB="45720" distL="114300" distR="114300"/>
                <wp:docPr id="805656567" name="Persegi Panjang 805656567"/>
                <wp:cNvGraphicFramePr/>
                <a:graphic xmlns:a="http://schemas.openxmlformats.org/drawingml/2006/main">
                  <a:graphicData uri="http://schemas.microsoft.com/office/word/2010/wordprocessingShape">
                    <wps:wsp>
                      <wps:cNvSpPr/>
                      <wps:spPr>
                        <a:xfrm>
                          <a:off x="0" y="0"/>
                          <a:ext cx="1750695" cy="1143000"/>
                        </a:xfrm>
                        <a:prstGeom prst="rect">
                          <a:avLst/>
                        </a:prstGeom>
                        <a:solidFill>
                          <a:srgbClr val="FFFFFF"/>
                        </a:solidFill>
                        <a:ln>
                          <a:noFill/>
                        </a:ln>
                      </wps:spPr>
                      <wps:txbx>
                        <w:txbxContent>
                          <w:p w14:paraId="29DCC509" w14:textId="05DA5EEA" w:rsidR="00323A65" w:rsidRDefault="00323A65" w:rsidP="00323A65">
                            <w:pPr>
                              <w:jc w:val="center"/>
                              <w:textDirection w:val="btLr"/>
                              <w:rPr>
                                <w:rFonts w:ascii="Cooper Black" w:eastAsia="Corben" w:hAnsi="Cooper Black" w:cs="Corben"/>
                                <w:color w:val="000000"/>
                                <w:sz w:val="28"/>
                              </w:rPr>
                            </w:pPr>
                            <w:r>
                              <w:rPr>
                                <w:rFonts w:ascii="Cooper Black" w:eastAsia="Corben" w:hAnsi="Cooper Black" w:cs="Corben"/>
                                <w:color w:val="000000"/>
                                <w:sz w:val="28"/>
                              </w:rPr>
                              <w:t>Mengingat Allah</w:t>
                            </w:r>
                          </w:p>
                          <w:p w14:paraId="04EFA2C6" w14:textId="26AEE5CB" w:rsidR="00323A65" w:rsidRDefault="00323A65" w:rsidP="00323A65">
                            <w:pPr>
                              <w:jc w:val="center"/>
                              <w:textDirection w:val="btLr"/>
                              <w:rPr>
                                <w:rFonts w:ascii="Cooper Black" w:eastAsia="Corben" w:hAnsi="Cooper Black" w:cs="Corben"/>
                                <w:color w:val="000000"/>
                                <w:sz w:val="28"/>
                              </w:rPr>
                            </w:pPr>
                            <w:r>
                              <w:rPr>
                                <w:rFonts w:ascii="Cooper Black" w:eastAsia="Corben" w:hAnsi="Cooper Black" w:cs="Corben"/>
                                <w:color w:val="000000"/>
                                <w:sz w:val="28"/>
                              </w:rPr>
                              <w:t>Dan</w:t>
                            </w:r>
                          </w:p>
                          <w:p w14:paraId="5FC3E91C" w14:textId="25E28DA7" w:rsidR="00323A65" w:rsidRPr="00D753FA" w:rsidRDefault="00323A65" w:rsidP="00323A65">
                            <w:pPr>
                              <w:jc w:val="center"/>
                              <w:textDirection w:val="btLr"/>
                              <w:rPr>
                                <w:rFonts w:ascii="Cooper Black" w:hAnsi="Cooper Black"/>
                              </w:rPr>
                            </w:pPr>
                            <w:r>
                              <w:rPr>
                                <w:rFonts w:ascii="Cooper Black" w:eastAsia="Corben" w:hAnsi="Cooper Black" w:cs="Corben"/>
                                <w:color w:val="000000"/>
                                <w:sz w:val="28"/>
                              </w:rPr>
                              <w:t>Jangan Menyerah</w:t>
                            </w:r>
                          </w:p>
                          <w:p w14:paraId="157FBB1F" w14:textId="77777777" w:rsidR="00323A65" w:rsidRPr="00C76228" w:rsidRDefault="00323A65" w:rsidP="00323A65">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603A475C" w14:textId="77777777" w:rsidR="00323A65" w:rsidRDefault="00323A65" w:rsidP="00323A65">
                            <w:pPr>
                              <w:jc w:val="center"/>
                              <w:textDirection w:val="btLr"/>
                            </w:pPr>
                          </w:p>
                          <w:p w14:paraId="36D08FFB" w14:textId="77777777" w:rsidR="00323A65" w:rsidRDefault="00323A65" w:rsidP="00323A65">
                            <w:pPr>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0E9FEBF" id="Persegi Panjang 805656567" o:spid="_x0000_s1147" style="position:absolute;margin-left:177.45pt;margin-top:8.1pt;width:137.85pt;height:90pt;z-index:251814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" stroked="f">
                <v:textbox inset="2.53958mm,1.2694mm,2.53958mm,1.2694mm">
                  <w:txbxContent>
                    <w:p w14:paraId="29DCC509" w14:textId="05DA5EEA" w:rsidR="00323A65" w:rsidRDefault="00323A65" w:rsidP="00323A65">
                      <w:pPr>
                        <w:jc w:val="center"/>
                        <w:textDirection w:val="btLr"/>
                        <w:rPr>
                          <w:rFonts w:ascii="Cooper Black" w:eastAsia="Corben" w:hAnsi="Cooper Black" w:cs="Corben"/>
                          <w:color w:val="000000"/>
                          <w:sz w:val="28"/>
                        </w:rPr>
                      </w:pPr>
                      <w:r>
                        <w:rPr>
                          <w:rFonts w:ascii="Cooper Black" w:eastAsia="Corben" w:hAnsi="Cooper Black" w:cs="Corben"/>
                          <w:color w:val="000000"/>
                          <w:sz w:val="28"/>
                        </w:rPr>
                        <w:t>Mengingat Allah</w:t>
                      </w:r>
                    </w:p>
                    <w:p w14:paraId="04EFA2C6" w14:textId="26AEE5CB" w:rsidR="00323A65" w:rsidRDefault="00323A65" w:rsidP="00323A65">
                      <w:pPr>
                        <w:jc w:val="center"/>
                        <w:textDirection w:val="btLr"/>
                        <w:rPr>
                          <w:rFonts w:ascii="Cooper Black" w:eastAsia="Corben" w:hAnsi="Cooper Black" w:cs="Corben"/>
                          <w:color w:val="000000"/>
                          <w:sz w:val="28"/>
                        </w:rPr>
                      </w:pPr>
                      <w:r>
                        <w:rPr>
                          <w:rFonts w:ascii="Cooper Black" w:eastAsia="Corben" w:hAnsi="Cooper Black" w:cs="Corben"/>
                          <w:color w:val="000000"/>
                          <w:sz w:val="28"/>
                        </w:rPr>
                        <w:t>Dan</w:t>
                      </w:r>
                    </w:p>
                    <w:p w14:paraId="5FC3E91C" w14:textId="25E28DA7" w:rsidR="00323A65" w:rsidRPr="00D753FA" w:rsidRDefault="00323A65" w:rsidP="00323A65">
                      <w:pPr>
                        <w:jc w:val="center"/>
                        <w:textDirection w:val="btLr"/>
                        <w:rPr>
                          <w:rFonts w:ascii="Cooper Black" w:hAnsi="Cooper Black"/>
                        </w:rPr>
                      </w:pPr>
                      <w:r>
                        <w:rPr>
                          <w:rFonts w:ascii="Cooper Black" w:eastAsia="Corben" w:hAnsi="Cooper Black" w:cs="Corben"/>
                          <w:color w:val="000000"/>
                          <w:sz w:val="28"/>
                        </w:rPr>
                        <w:t>Jangan Menyerah</w:t>
                      </w:r>
                    </w:p>
                    <w:p w14:paraId="157FBB1F" w14:textId="77777777" w:rsidR="00323A65" w:rsidRPr="00C76228" w:rsidRDefault="00323A65" w:rsidP="00323A65">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603A475C" w14:textId="77777777" w:rsidR="00323A65" w:rsidRDefault="00323A65" w:rsidP="00323A65">
                      <w:pPr>
                        <w:jc w:val="center"/>
                        <w:textDirection w:val="btLr"/>
                      </w:pPr>
                    </w:p>
                    <w:p w14:paraId="36D08FFB" w14:textId="77777777" w:rsidR="00323A65" w:rsidRDefault="00323A65" w:rsidP="00323A65">
                      <w:pPr>
                        <w:jc w:val="center"/>
                        <w:textDirection w:val="btLr"/>
                      </w:pPr>
                    </w:p>
                  </w:txbxContent>
                </v:textbox>
                <w10:wrap type="square" anchorx="margin"/>
              </v:rect>
            </w:pict>
          </mc:Fallback>
        </mc:AlternateContent>
      </w:r>
      <w:r w:rsidRPr="00813992">
        <w:rPr>
          <w:noProof/>
          <w:lang w:val="id-ID"/>
        </w:rPr>
        <mc:AlternateContent>
          <mc:Choice Requires="wps">
            <w:drawing>
              <wp:anchor distT="0" distB="0" distL="114300" distR="114300" simplePos="0" relativeHeight="251815424" behindDoc="0" locked="0" layoutInCell="1" hidden="0" allowOverlap="1" wp14:anchorId="5A07B500" wp14:editId="09167766">
                <wp:simplePos x="0" y="0"/>
                <wp:positionH relativeFrom="column">
                  <wp:posOffset>-1905</wp:posOffset>
                </wp:positionH>
                <wp:positionV relativeFrom="paragraph">
                  <wp:posOffset>0</wp:posOffset>
                </wp:positionV>
                <wp:extent cx="2239010" cy="1184275"/>
                <wp:effectExtent l="0" t="0" r="8890" b="0"/>
                <wp:wrapSquare wrapText="bothSides" distT="0" distB="0" distL="114300" distR="114300"/>
                <wp:docPr id="2129433215" name="Persegi Panjang 2129433215"/>
                <wp:cNvGraphicFramePr/>
                <a:graphic xmlns:a="http://schemas.openxmlformats.org/drawingml/2006/main">
                  <a:graphicData uri="http://schemas.microsoft.com/office/word/2010/wordprocessingShape">
                    <wps:wsp>
                      <wps:cNvSpPr/>
                      <wps:spPr>
                        <a:xfrm>
                          <a:off x="0" y="0"/>
                          <a:ext cx="2239010" cy="1184275"/>
                        </a:xfrm>
                        <a:prstGeom prst="rect">
                          <a:avLst/>
                        </a:prstGeom>
                        <a:solidFill>
                          <a:schemeClr val="bg1">
                            <a:lumMod val="85000"/>
                          </a:schemeClr>
                        </a:solidFill>
                        <a:ln>
                          <a:noFill/>
                        </a:ln>
                      </wps:spPr>
                      <wps:txbx>
                        <w:txbxContent>
                          <w:p w14:paraId="2BA5B947" w14:textId="77777777" w:rsidR="00323A65" w:rsidRDefault="00323A65" w:rsidP="00323A65">
                            <w:pPr>
                              <w:spacing w:line="258" w:lineRule="auto"/>
                              <w:textDirection w:val="btLr"/>
                            </w:pPr>
                            <w:r>
                              <w:rPr>
                                <w:b/>
                                <w:color w:val="000000"/>
                              </w:rPr>
                              <w:t xml:space="preserve">BAHAN </w:t>
                            </w:r>
                          </w:p>
                          <w:p w14:paraId="0FC1B63B" w14:textId="59FC81A2" w:rsidR="00323A65" w:rsidRDefault="00323A65" w:rsidP="00323A65">
                            <w:pPr>
                              <w:spacing w:line="258" w:lineRule="auto"/>
                              <w:textDirection w:val="btLr"/>
                            </w:pPr>
                            <w:r>
                              <w:rPr>
                                <w:b/>
                                <w:color w:val="000000"/>
                              </w:rPr>
                              <w:t xml:space="preserve">PERSEKUTUAN DOA – </w:t>
                            </w:r>
                            <w:r w:rsidR="00C134F1">
                              <w:rPr>
                                <w:b/>
                                <w:color w:val="000000"/>
                              </w:rPr>
                              <w:t>4</w:t>
                            </w:r>
                          </w:p>
                          <w:p w14:paraId="1578BC52" w14:textId="27D34841" w:rsidR="00323A65" w:rsidRDefault="00323A65" w:rsidP="00323A65">
                            <w:pPr>
                              <w:pBdr>
                                <w:bottom w:val="single" w:sz="4" w:space="1" w:color="auto"/>
                              </w:pBdr>
                              <w:textDirection w:val="btLr"/>
                            </w:pPr>
                            <w:r>
                              <w:rPr>
                                <w:i/>
                                <w:color w:val="000000"/>
                              </w:rPr>
                              <w:t>Mengingat</w:t>
                            </w:r>
                          </w:p>
                          <w:p w14:paraId="53DD42D2" w14:textId="77777777" w:rsidR="00323A65" w:rsidRDefault="00323A65" w:rsidP="00323A65">
                            <w:pPr>
                              <w:spacing w:line="258" w:lineRule="auto"/>
                              <w:textDirection w:val="btLr"/>
                            </w:pPr>
                          </w:p>
                          <w:p w14:paraId="6A59527F" w14:textId="77777777" w:rsidR="00323A65" w:rsidRDefault="00323A65" w:rsidP="00323A65">
                            <w:pPr>
                              <w:spacing w:line="258" w:lineRule="auto"/>
                              <w:textDirection w:val="btLr"/>
                            </w:pPr>
                            <w:r>
                              <w:rPr>
                                <w:color w:val="000000"/>
                                <w:sz w:val="20"/>
                              </w:rPr>
                              <w:t>Bacaan:</w:t>
                            </w:r>
                          </w:p>
                          <w:p w14:paraId="7FBEB4AA" w14:textId="5B9FF1CC" w:rsidR="00323A65" w:rsidRDefault="00323A65" w:rsidP="00323A65">
                            <w:pPr>
                              <w:spacing w:line="258" w:lineRule="auto"/>
                              <w:textDirection w:val="btLr"/>
                            </w:pPr>
                            <w:r w:rsidRPr="00323A65">
                              <w:rPr>
                                <w:b/>
                                <w:color w:val="000000"/>
                                <w:sz w:val="20"/>
                              </w:rPr>
                              <w:t>Ratapan 3:20-25</w:t>
                            </w:r>
                          </w:p>
                        </w:txbxContent>
                      </wps:txbx>
                      <wps:bodyPr spcFirstLastPara="1" wrap="square" lIns="91425" tIns="45700" rIns="91425" bIns="45700" anchor="t" anchorCtr="0">
                        <a:noAutofit/>
                      </wps:bodyPr>
                    </wps:wsp>
                  </a:graphicData>
                </a:graphic>
              </wp:anchor>
            </w:drawing>
          </mc:Choice>
          <mc:Fallback>
            <w:pict>
              <v:rect w14:anchorId="5A07B500" id="Persegi Panjang 2129433215" o:spid="_x0000_s1148" style="position:absolute;margin-left:-.15pt;margin-top:0;width:176.3pt;height:93.25pt;z-index:251815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" fillcolor="#d8d8d8 [2732]" stroked="f">
                <v:textbox inset="2.53958mm,1.2694mm,2.53958mm,1.2694mm">
                  <w:txbxContent>
                    <w:p w14:paraId="2BA5B947" w14:textId="77777777" w:rsidR="00323A65" w:rsidRDefault="00323A65" w:rsidP="00323A65">
                      <w:pPr>
                        <w:spacing w:line="258" w:lineRule="auto"/>
                        <w:textDirection w:val="btLr"/>
                      </w:pPr>
                      <w:r>
                        <w:rPr>
                          <w:b/>
                          <w:color w:val="000000"/>
                        </w:rPr>
                        <w:t xml:space="preserve">BAHAN </w:t>
                      </w:r>
                    </w:p>
                    <w:p w14:paraId="0FC1B63B" w14:textId="59FC81A2" w:rsidR="00323A65" w:rsidRDefault="00323A65" w:rsidP="00323A65">
                      <w:pPr>
                        <w:spacing w:line="258" w:lineRule="auto"/>
                        <w:textDirection w:val="btLr"/>
                      </w:pPr>
                      <w:r>
                        <w:rPr>
                          <w:b/>
                          <w:color w:val="000000"/>
                        </w:rPr>
                        <w:t xml:space="preserve">PERSEKUTUAN DOA – </w:t>
                      </w:r>
                      <w:r w:rsidR="00C134F1">
                        <w:rPr>
                          <w:b/>
                          <w:color w:val="000000"/>
                        </w:rPr>
                        <w:t>4</w:t>
                      </w:r>
                    </w:p>
                    <w:p w14:paraId="1578BC52" w14:textId="27D34841" w:rsidR="00323A65" w:rsidRDefault="00323A65" w:rsidP="00323A65">
                      <w:pPr>
                        <w:pBdr>
                          <w:bottom w:val="single" w:sz="4" w:space="1" w:color="auto"/>
                        </w:pBdr>
                        <w:textDirection w:val="btLr"/>
                      </w:pPr>
                      <w:r>
                        <w:rPr>
                          <w:i/>
                          <w:color w:val="000000"/>
                        </w:rPr>
                        <w:t>Mengingat</w:t>
                      </w:r>
                    </w:p>
                    <w:p w14:paraId="53DD42D2" w14:textId="77777777" w:rsidR="00323A65" w:rsidRDefault="00323A65" w:rsidP="00323A65">
                      <w:pPr>
                        <w:spacing w:line="258" w:lineRule="auto"/>
                        <w:textDirection w:val="btLr"/>
                      </w:pPr>
                    </w:p>
                    <w:p w14:paraId="6A59527F" w14:textId="77777777" w:rsidR="00323A65" w:rsidRDefault="00323A65" w:rsidP="00323A65">
                      <w:pPr>
                        <w:spacing w:line="258" w:lineRule="auto"/>
                        <w:textDirection w:val="btLr"/>
                      </w:pPr>
                      <w:r>
                        <w:rPr>
                          <w:color w:val="000000"/>
                          <w:sz w:val="20"/>
                        </w:rPr>
                        <w:t>Bacaan:</w:t>
                      </w:r>
                    </w:p>
                    <w:p w14:paraId="7FBEB4AA" w14:textId="5B9FF1CC" w:rsidR="00323A65" w:rsidRDefault="00323A65" w:rsidP="00323A65">
                      <w:pPr>
                        <w:spacing w:line="258" w:lineRule="auto"/>
                        <w:textDirection w:val="btLr"/>
                      </w:pPr>
                      <w:r w:rsidRPr="00323A65">
                        <w:rPr>
                          <w:b/>
                          <w:color w:val="000000"/>
                          <w:sz w:val="20"/>
                        </w:rPr>
                        <w:t>Ratapan 3:20-25</w:t>
                      </w:r>
                    </w:p>
                  </w:txbxContent>
                </v:textbox>
                <w10:wrap type="square"/>
              </v:rect>
            </w:pict>
          </mc:Fallback>
        </mc:AlternateContent>
      </w:r>
    </w:p>
    <w:p w14:paraId="759201DA" w14:textId="59A6AB8D" w:rsidR="00323A65" w:rsidRPr="00813992" w:rsidRDefault="00323A65" w:rsidP="00323A65">
      <w:pPr>
        <w:rPr>
          <w:b/>
          <w:lang w:val="id-ID"/>
        </w:rPr>
      </w:pPr>
    </w:p>
    <w:p w14:paraId="61D55F4A" w14:textId="77777777" w:rsidR="00323A65" w:rsidRPr="00813992" w:rsidRDefault="00323A65" w:rsidP="00323A65">
      <w:pPr>
        <w:rPr>
          <w:b/>
          <w:sz w:val="16"/>
          <w:szCs w:val="16"/>
          <w:lang w:val="id-ID"/>
        </w:rPr>
      </w:pPr>
    </w:p>
    <w:p w14:paraId="51B58F38" w14:textId="77777777" w:rsidR="00323A65" w:rsidRPr="00813992" w:rsidRDefault="00323A65" w:rsidP="00323A65">
      <w:pPr>
        <w:ind w:left="360" w:hanging="370"/>
        <w:jc w:val="both"/>
        <w:rPr>
          <w:b/>
          <w:lang w:val="id-ID"/>
        </w:rPr>
      </w:pPr>
      <w:r w:rsidRPr="00813992">
        <w:rPr>
          <w:b/>
          <w:lang w:val="id-ID"/>
        </w:rPr>
        <w:t>1.</w:t>
      </w:r>
      <w:r w:rsidRPr="00813992">
        <w:rPr>
          <w:b/>
          <w:lang w:val="id-ID"/>
        </w:rPr>
        <w:tab/>
        <w:t xml:space="preserve">SAAT TEDUH </w:t>
      </w:r>
    </w:p>
    <w:p w14:paraId="3D44426B" w14:textId="77777777" w:rsidR="00323A65" w:rsidRPr="00813992" w:rsidRDefault="00323A65" w:rsidP="00323A65">
      <w:pPr>
        <w:ind w:left="360" w:hanging="370"/>
        <w:jc w:val="both"/>
        <w:rPr>
          <w:b/>
          <w:lang w:val="id-ID"/>
        </w:rPr>
      </w:pPr>
    </w:p>
    <w:p w14:paraId="7EB4CBFF" w14:textId="77777777" w:rsidR="00323A65" w:rsidRPr="00813992" w:rsidRDefault="00323A65" w:rsidP="00323A65">
      <w:pPr>
        <w:ind w:left="360" w:hanging="356"/>
        <w:jc w:val="both"/>
        <w:rPr>
          <w:b/>
          <w:lang w:val="id-ID"/>
        </w:rPr>
      </w:pPr>
      <w:r w:rsidRPr="00813992">
        <w:rPr>
          <w:b/>
          <w:lang w:val="id-ID"/>
        </w:rPr>
        <w:t>2.</w:t>
      </w:r>
      <w:r w:rsidRPr="00813992">
        <w:rPr>
          <w:b/>
          <w:lang w:val="id-ID"/>
        </w:rPr>
        <w:tab/>
        <w:t>NYANYIAN PUJIAN</w:t>
      </w:r>
    </w:p>
    <w:p w14:paraId="790300A0" w14:textId="77777777" w:rsidR="00323A65" w:rsidRPr="00813992" w:rsidRDefault="00323A65" w:rsidP="00323A65">
      <w:pPr>
        <w:ind w:left="720"/>
        <w:jc w:val="both"/>
        <w:rPr>
          <w:lang w:val="id-ID"/>
        </w:rPr>
      </w:pPr>
      <w:r w:rsidRPr="00813992">
        <w:rPr>
          <w:lang w:val="id-ID"/>
        </w:rPr>
        <w:t>NKB 34:1, 3 Setia-Mu Tuhanku Tiada Bertara</w:t>
      </w:r>
    </w:p>
    <w:p w14:paraId="033BF83C" w14:textId="504735CC" w:rsidR="00323A65" w:rsidRPr="00813992" w:rsidRDefault="00323A65" w:rsidP="00323A65">
      <w:pPr>
        <w:pStyle w:val="DaftarParagraf"/>
        <w:widowControl/>
        <w:numPr>
          <w:ilvl w:val="0"/>
          <w:numId w:val="126"/>
        </w:numPr>
        <w:autoSpaceDE/>
        <w:autoSpaceDN/>
        <w:rPr>
          <w:lang w:val="id-ID"/>
        </w:rPr>
      </w:pPr>
      <w:r w:rsidRPr="00813992">
        <w:rPr>
          <w:lang w:val="id-ID"/>
        </w:rPr>
        <w:t>Setia-Mu Tuhanku, tiada bertara</w:t>
      </w:r>
    </w:p>
    <w:p w14:paraId="2EAEBDE3" w14:textId="77777777" w:rsidR="00323A65" w:rsidRPr="00813992" w:rsidRDefault="00323A65" w:rsidP="00323A65">
      <w:pPr>
        <w:jc w:val="both"/>
        <w:rPr>
          <w:lang w:val="id-ID"/>
        </w:rPr>
      </w:pPr>
      <w:r w:rsidRPr="00813992">
        <w:rPr>
          <w:lang w:val="id-ID"/>
        </w:rPr>
        <w:tab/>
        <w:t>Di kala suka, di saat gelap.</w:t>
      </w:r>
    </w:p>
    <w:p w14:paraId="00B767C4" w14:textId="77777777" w:rsidR="00323A65" w:rsidRPr="00813992" w:rsidRDefault="00323A65" w:rsidP="00323A65">
      <w:pPr>
        <w:jc w:val="both"/>
        <w:rPr>
          <w:lang w:val="id-ID"/>
        </w:rPr>
      </w:pPr>
      <w:r w:rsidRPr="00813992">
        <w:rPr>
          <w:lang w:val="id-ID"/>
        </w:rPr>
        <w:tab/>
        <w:t>Kasih-Mu Allahku tidak berubah</w:t>
      </w:r>
    </w:p>
    <w:p w14:paraId="17147A76" w14:textId="77777777" w:rsidR="00323A65" w:rsidRPr="00813992" w:rsidRDefault="00323A65" w:rsidP="00323A65">
      <w:pPr>
        <w:jc w:val="both"/>
        <w:rPr>
          <w:lang w:val="id-ID"/>
        </w:rPr>
      </w:pPr>
      <w:r w:rsidRPr="00813992">
        <w:rPr>
          <w:lang w:val="id-ID"/>
        </w:rPr>
        <w:tab/>
        <w:t>Kaulah Pelindung abadi tetap.</w:t>
      </w:r>
    </w:p>
    <w:p w14:paraId="07AAB373" w14:textId="77777777" w:rsidR="00323A65" w:rsidRPr="00813992" w:rsidRDefault="00323A65" w:rsidP="00323A65">
      <w:pPr>
        <w:jc w:val="both"/>
        <w:rPr>
          <w:i/>
          <w:lang w:val="id-ID"/>
        </w:rPr>
      </w:pPr>
      <w:r w:rsidRPr="00813992">
        <w:rPr>
          <w:lang w:val="id-ID"/>
        </w:rPr>
        <w:tab/>
      </w:r>
      <w:r w:rsidRPr="00813992">
        <w:rPr>
          <w:i/>
          <w:lang w:val="id-ID"/>
        </w:rPr>
        <w:t>Refrein :</w:t>
      </w:r>
    </w:p>
    <w:p w14:paraId="3AB2F2B2" w14:textId="77777777" w:rsidR="00323A65" w:rsidRPr="00813992" w:rsidRDefault="00323A65" w:rsidP="00323A65">
      <w:pPr>
        <w:jc w:val="both"/>
        <w:rPr>
          <w:lang w:val="id-ID"/>
        </w:rPr>
      </w:pPr>
      <w:r w:rsidRPr="00813992">
        <w:rPr>
          <w:i/>
          <w:lang w:val="id-ID"/>
        </w:rPr>
        <w:tab/>
      </w:r>
      <w:r w:rsidRPr="00813992">
        <w:rPr>
          <w:lang w:val="id-ID"/>
        </w:rPr>
        <w:t>Setia-Mu Tuhanku, mengharu hatiku</w:t>
      </w:r>
    </w:p>
    <w:p w14:paraId="7E15636D" w14:textId="77777777" w:rsidR="00323A65" w:rsidRPr="00813992" w:rsidRDefault="00323A65" w:rsidP="00323A65">
      <w:pPr>
        <w:jc w:val="both"/>
        <w:rPr>
          <w:lang w:val="id-ID"/>
        </w:rPr>
      </w:pPr>
      <w:r w:rsidRPr="00813992">
        <w:rPr>
          <w:lang w:val="id-ID"/>
        </w:rPr>
        <w:tab/>
        <w:t>Setiap pagi bertambah jelas.</w:t>
      </w:r>
    </w:p>
    <w:p w14:paraId="15943D25" w14:textId="77777777" w:rsidR="00323A65" w:rsidRPr="00813992" w:rsidRDefault="00323A65" w:rsidP="00323A65">
      <w:pPr>
        <w:jc w:val="both"/>
        <w:rPr>
          <w:lang w:val="id-ID"/>
        </w:rPr>
      </w:pPr>
      <w:r w:rsidRPr="00813992">
        <w:rPr>
          <w:lang w:val="id-ID"/>
        </w:rPr>
        <w:tab/>
        <w:t>Yang ‘ku perlukan tetap ‘Kau berikan</w:t>
      </w:r>
    </w:p>
    <w:p w14:paraId="72FA6152" w14:textId="77777777" w:rsidR="00323A65" w:rsidRPr="00813992" w:rsidRDefault="00323A65" w:rsidP="00323A65">
      <w:pPr>
        <w:jc w:val="both"/>
        <w:rPr>
          <w:lang w:val="id-ID"/>
        </w:rPr>
      </w:pPr>
      <w:r w:rsidRPr="00813992">
        <w:rPr>
          <w:lang w:val="id-ID"/>
        </w:rPr>
        <w:tab/>
        <w:t>Sehingga aku pun puas lelas.</w:t>
      </w:r>
    </w:p>
    <w:p w14:paraId="32493D29" w14:textId="77777777" w:rsidR="00323A65" w:rsidRPr="00813992" w:rsidRDefault="00323A65" w:rsidP="00323A65">
      <w:pPr>
        <w:ind w:left="1440" w:hanging="1080"/>
        <w:jc w:val="both"/>
        <w:rPr>
          <w:lang w:val="id-ID"/>
        </w:rPr>
      </w:pPr>
      <w:r w:rsidRPr="00813992">
        <w:rPr>
          <w:lang w:val="id-ID"/>
        </w:rPr>
        <w:t>3)   Damai-Mu Kau beri dan pengampunan</w:t>
      </w:r>
    </w:p>
    <w:p w14:paraId="3EBC0917" w14:textId="77777777" w:rsidR="00323A65" w:rsidRPr="00813992" w:rsidRDefault="00323A65" w:rsidP="00323A65">
      <w:pPr>
        <w:jc w:val="both"/>
        <w:rPr>
          <w:lang w:val="id-ID"/>
        </w:rPr>
      </w:pPr>
      <w:r w:rsidRPr="00813992">
        <w:rPr>
          <w:lang w:val="id-ID"/>
        </w:rPr>
        <w:tab/>
        <w:t>Dan rasa kuatir pun hilang lenyap.</w:t>
      </w:r>
    </w:p>
    <w:p w14:paraId="4EB57DDD" w14:textId="77777777" w:rsidR="00323A65" w:rsidRPr="00813992" w:rsidRDefault="00323A65" w:rsidP="00323A65">
      <w:pPr>
        <w:jc w:val="both"/>
        <w:rPr>
          <w:lang w:val="id-ID"/>
        </w:rPr>
      </w:pPr>
      <w:r w:rsidRPr="00813992">
        <w:rPr>
          <w:lang w:val="id-ID"/>
        </w:rPr>
        <w:tab/>
        <w:t>Kar’na ku tahu pada masa mendatang</w:t>
      </w:r>
    </w:p>
    <w:p w14:paraId="23AA5E34" w14:textId="77777777" w:rsidR="00323A65" w:rsidRPr="00813992" w:rsidRDefault="00323A65" w:rsidP="00323A65">
      <w:pPr>
        <w:ind w:left="720"/>
        <w:jc w:val="both"/>
        <w:rPr>
          <w:lang w:val="id-ID"/>
        </w:rPr>
      </w:pPr>
      <w:r w:rsidRPr="00813992">
        <w:rPr>
          <w:lang w:val="id-ID"/>
        </w:rPr>
        <w:t xml:space="preserve">Tuhan temanku di t’rang dan gelap. </w:t>
      </w:r>
    </w:p>
    <w:p w14:paraId="59ECBF57" w14:textId="77777777" w:rsidR="00323A65" w:rsidRPr="00813992" w:rsidRDefault="00323A65" w:rsidP="00323A65">
      <w:pPr>
        <w:jc w:val="both"/>
        <w:rPr>
          <w:i/>
          <w:lang w:val="id-ID"/>
        </w:rPr>
      </w:pPr>
    </w:p>
    <w:p w14:paraId="6A754D43" w14:textId="77777777" w:rsidR="00323A65" w:rsidRPr="00813992" w:rsidRDefault="00323A65" w:rsidP="00323A65">
      <w:pPr>
        <w:ind w:left="360" w:hanging="356"/>
        <w:jc w:val="both"/>
        <w:rPr>
          <w:b/>
          <w:lang w:val="id-ID"/>
        </w:rPr>
      </w:pPr>
      <w:r w:rsidRPr="00813992">
        <w:rPr>
          <w:b/>
          <w:lang w:val="id-ID"/>
        </w:rPr>
        <w:t>3.</w:t>
      </w:r>
      <w:r w:rsidRPr="00813992">
        <w:rPr>
          <w:b/>
          <w:lang w:val="id-ID"/>
        </w:rPr>
        <w:tab/>
        <w:t xml:space="preserve">DOA </w:t>
      </w:r>
    </w:p>
    <w:p w14:paraId="3121E952" w14:textId="77777777" w:rsidR="00323A65" w:rsidRPr="00813992" w:rsidRDefault="00323A65" w:rsidP="00323A65">
      <w:pPr>
        <w:ind w:left="284"/>
        <w:jc w:val="both"/>
        <w:rPr>
          <w:b/>
          <w:lang w:val="id-ID"/>
        </w:rPr>
      </w:pPr>
    </w:p>
    <w:p w14:paraId="7D00AA6E" w14:textId="77777777" w:rsidR="00323A65" w:rsidRPr="00813992" w:rsidRDefault="00323A65" w:rsidP="00323A65">
      <w:pPr>
        <w:ind w:left="360" w:hanging="356"/>
        <w:jc w:val="both"/>
        <w:rPr>
          <w:b/>
          <w:lang w:val="id-ID"/>
        </w:rPr>
      </w:pPr>
      <w:r w:rsidRPr="00813992">
        <w:rPr>
          <w:b/>
          <w:lang w:val="id-ID"/>
        </w:rPr>
        <w:t>4.</w:t>
      </w:r>
      <w:r w:rsidRPr="00813992">
        <w:rPr>
          <w:b/>
          <w:lang w:val="id-ID"/>
        </w:rPr>
        <w:tab/>
        <w:t>NYANYIAN PUJIAN</w:t>
      </w:r>
    </w:p>
    <w:p w14:paraId="1D972E48" w14:textId="77777777" w:rsidR="00323A65" w:rsidRPr="00813992" w:rsidRDefault="00323A65" w:rsidP="00323A65">
      <w:pPr>
        <w:ind w:firstLine="360"/>
        <w:jc w:val="both"/>
        <w:rPr>
          <w:lang w:val="id-ID"/>
        </w:rPr>
      </w:pPr>
      <w:r w:rsidRPr="00813992">
        <w:rPr>
          <w:lang w:val="id-ID"/>
        </w:rPr>
        <w:t>PKJ 244:1,2 “Sejenak Aku Menoleh”</w:t>
      </w:r>
    </w:p>
    <w:p w14:paraId="4BD73E6C" w14:textId="77777777" w:rsidR="00323A65" w:rsidRPr="00813992" w:rsidRDefault="00323A65" w:rsidP="00323A65">
      <w:pPr>
        <w:pBdr>
          <w:top w:val="nil"/>
          <w:left w:val="nil"/>
          <w:bottom w:val="nil"/>
          <w:right w:val="nil"/>
          <w:between w:val="nil"/>
        </w:pBdr>
        <w:tabs>
          <w:tab w:val="center" w:pos="4513"/>
          <w:tab w:val="right" w:pos="9026"/>
        </w:tabs>
        <w:ind w:left="720" w:hanging="360"/>
        <w:jc w:val="both"/>
        <w:rPr>
          <w:lang w:val="id-ID"/>
        </w:rPr>
      </w:pPr>
      <w:r w:rsidRPr="00813992">
        <w:rPr>
          <w:lang w:val="id-ID"/>
        </w:rPr>
        <w:t>1)</w:t>
      </w:r>
      <w:r w:rsidRPr="00813992">
        <w:rPr>
          <w:lang w:val="id-ID"/>
        </w:rPr>
        <w:tab/>
        <w:t>Sejenak aku menoleh pada jalan yang t’lah ku tempuh.</w:t>
      </w:r>
    </w:p>
    <w:p w14:paraId="1B828CE7" w14:textId="77777777" w:rsidR="00323A65" w:rsidRPr="00813992" w:rsidRDefault="00323A65" w:rsidP="00323A65">
      <w:pPr>
        <w:pBdr>
          <w:top w:val="nil"/>
          <w:left w:val="nil"/>
          <w:bottom w:val="nil"/>
          <w:right w:val="nil"/>
          <w:between w:val="nil"/>
        </w:pBdr>
        <w:tabs>
          <w:tab w:val="center" w:pos="4513"/>
          <w:tab w:val="right" w:pos="9026"/>
        </w:tabs>
        <w:ind w:left="720"/>
        <w:jc w:val="both"/>
        <w:rPr>
          <w:lang w:val="id-ID"/>
        </w:rPr>
      </w:pPr>
      <w:r w:rsidRPr="00813992">
        <w:rPr>
          <w:lang w:val="id-ID"/>
        </w:rPr>
        <w:t>Kasih Tuhan kuperoleh, membuatku tertegun.</w:t>
      </w:r>
    </w:p>
    <w:p w14:paraId="7A644152" w14:textId="77777777" w:rsidR="00323A65" w:rsidRPr="00813992" w:rsidRDefault="00323A65" w:rsidP="00323A65">
      <w:pPr>
        <w:pBdr>
          <w:top w:val="nil"/>
          <w:left w:val="nil"/>
          <w:bottom w:val="nil"/>
          <w:right w:val="nil"/>
          <w:between w:val="nil"/>
        </w:pBdr>
        <w:tabs>
          <w:tab w:val="center" w:pos="4513"/>
          <w:tab w:val="right" w:pos="9026"/>
        </w:tabs>
        <w:ind w:left="720"/>
        <w:jc w:val="both"/>
        <w:rPr>
          <w:lang w:val="id-ID"/>
        </w:rPr>
      </w:pPr>
      <w:r w:rsidRPr="00813992">
        <w:rPr>
          <w:lang w:val="id-ID"/>
        </w:rPr>
        <w:t>Jalan itu penuh liku, kadang-kadang tanpa t’rang.</w:t>
      </w:r>
    </w:p>
    <w:p w14:paraId="732AEAF6" w14:textId="77777777" w:rsidR="00323A65" w:rsidRPr="00813992" w:rsidRDefault="00323A65" w:rsidP="00323A65">
      <w:pPr>
        <w:pBdr>
          <w:top w:val="nil"/>
          <w:left w:val="nil"/>
          <w:bottom w:val="nil"/>
          <w:right w:val="nil"/>
          <w:between w:val="nil"/>
        </w:pBdr>
        <w:tabs>
          <w:tab w:val="center" w:pos="4513"/>
          <w:tab w:val="right" w:pos="9026"/>
        </w:tabs>
        <w:ind w:left="720"/>
        <w:jc w:val="both"/>
        <w:rPr>
          <w:lang w:val="id-ID"/>
        </w:rPr>
      </w:pPr>
      <w:r w:rsidRPr="00813992">
        <w:rPr>
          <w:lang w:val="id-ID"/>
        </w:rPr>
        <w:t>Tapi Tuhan membimbingku hingga aku tercengang.</w:t>
      </w:r>
    </w:p>
    <w:p w14:paraId="5084C917" w14:textId="77777777" w:rsidR="00323A65" w:rsidRPr="00813992" w:rsidRDefault="00323A65" w:rsidP="00323A65">
      <w:pPr>
        <w:pBdr>
          <w:top w:val="nil"/>
          <w:left w:val="nil"/>
          <w:bottom w:val="nil"/>
          <w:right w:val="nil"/>
          <w:between w:val="nil"/>
        </w:pBdr>
        <w:tabs>
          <w:tab w:val="center" w:pos="4513"/>
          <w:tab w:val="right" w:pos="9026"/>
        </w:tabs>
        <w:ind w:left="720"/>
        <w:jc w:val="both"/>
        <w:rPr>
          <w:lang w:val="id-ID"/>
        </w:rPr>
      </w:pPr>
      <w:r w:rsidRPr="00813992">
        <w:rPr>
          <w:lang w:val="id-ID"/>
        </w:rPr>
        <w:t>Kasih Tuhan membimbingku dan hatiku pun tenang</w:t>
      </w:r>
    </w:p>
    <w:p w14:paraId="11235C96" w14:textId="77777777" w:rsidR="00323A65" w:rsidRPr="00813992" w:rsidRDefault="00323A65" w:rsidP="00323A65">
      <w:pPr>
        <w:pBdr>
          <w:top w:val="nil"/>
          <w:left w:val="nil"/>
          <w:bottom w:val="nil"/>
          <w:right w:val="nil"/>
          <w:between w:val="nil"/>
        </w:pBdr>
        <w:tabs>
          <w:tab w:val="center" w:pos="4513"/>
          <w:tab w:val="right" w:pos="9026"/>
        </w:tabs>
        <w:ind w:left="720"/>
        <w:jc w:val="both"/>
        <w:rPr>
          <w:lang w:val="id-ID"/>
        </w:rPr>
      </w:pPr>
    </w:p>
    <w:p w14:paraId="14A3A92E" w14:textId="77777777" w:rsidR="00323A65" w:rsidRPr="00813992" w:rsidRDefault="00323A65" w:rsidP="00323A65">
      <w:pPr>
        <w:pBdr>
          <w:top w:val="nil"/>
          <w:left w:val="nil"/>
          <w:bottom w:val="nil"/>
          <w:right w:val="nil"/>
          <w:between w:val="nil"/>
        </w:pBdr>
        <w:tabs>
          <w:tab w:val="center" w:pos="4513"/>
          <w:tab w:val="right" w:pos="9026"/>
        </w:tabs>
        <w:ind w:left="720" w:hanging="360"/>
        <w:jc w:val="both"/>
        <w:rPr>
          <w:lang w:val="id-ID"/>
        </w:rPr>
      </w:pPr>
      <w:r w:rsidRPr="00813992">
        <w:rPr>
          <w:lang w:val="id-ID"/>
        </w:rPr>
        <w:lastRenderedPageBreak/>
        <w:t>2)</w:t>
      </w:r>
      <w:r w:rsidRPr="00813992">
        <w:rPr>
          <w:lang w:val="id-ID"/>
        </w:rPr>
        <w:tab/>
        <w:t>Bukan kar’na aku baik dipegang-Nya tanganku erat.</w:t>
      </w:r>
    </w:p>
    <w:p w14:paraId="659E1683" w14:textId="77777777" w:rsidR="00323A65" w:rsidRPr="00813992" w:rsidRDefault="00323A65" w:rsidP="00323A65">
      <w:pPr>
        <w:pBdr>
          <w:top w:val="nil"/>
          <w:left w:val="nil"/>
          <w:bottom w:val="nil"/>
          <w:right w:val="nil"/>
          <w:between w:val="nil"/>
        </w:pBdr>
        <w:tabs>
          <w:tab w:val="center" w:pos="4513"/>
          <w:tab w:val="right" w:pos="9026"/>
        </w:tabs>
        <w:ind w:left="720" w:hanging="360"/>
        <w:jc w:val="both"/>
        <w:rPr>
          <w:lang w:val="id-ID"/>
        </w:rPr>
      </w:pPr>
      <w:r w:rsidRPr="00813992">
        <w:rPr>
          <w:lang w:val="id-ID"/>
        </w:rPr>
        <w:tab/>
        <w:t>Bukan pula orang laik, hingga aku di dekap.</w:t>
      </w:r>
    </w:p>
    <w:p w14:paraId="7CD28065" w14:textId="77777777" w:rsidR="00323A65" w:rsidRPr="00813992" w:rsidRDefault="00323A65" w:rsidP="00323A65">
      <w:pPr>
        <w:pBdr>
          <w:top w:val="nil"/>
          <w:left w:val="nil"/>
          <w:bottom w:val="nil"/>
          <w:right w:val="nil"/>
          <w:between w:val="nil"/>
        </w:pBdr>
        <w:tabs>
          <w:tab w:val="center" w:pos="4513"/>
          <w:tab w:val="right" w:pos="9026"/>
        </w:tabs>
        <w:ind w:left="720"/>
        <w:jc w:val="both"/>
        <w:rPr>
          <w:lang w:val="id-ID"/>
        </w:rPr>
      </w:pPr>
      <w:r w:rsidRPr="00813992">
        <w:rPr>
          <w:lang w:val="id-ID"/>
        </w:rPr>
        <w:t>O, betapa aku heran, dilimpahkan yang terbaik.</w:t>
      </w:r>
    </w:p>
    <w:p w14:paraId="3294969B" w14:textId="77777777" w:rsidR="00323A65" w:rsidRPr="00813992" w:rsidRDefault="00323A65" w:rsidP="00323A65">
      <w:pPr>
        <w:pBdr>
          <w:top w:val="nil"/>
          <w:left w:val="nil"/>
          <w:bottom w:val="nil"/>
          <w:right w:val="nil"/>
          <w:between w:val="nil"/>
        </w:pBdr>
        <w:tabs>
          <w:tab w:val="center" w:pos="4513"/>
          <w:tab w:val="right" w:pos="9026"/>
        </w:tabs>
        <w:ind w:left="720"/>
        <w:jc w:val="both"/>
        <w:rPr>
          <w:lang w:val="id-ID"/>
        </w:rPr>
      </w:pPr>
      <w:r w:rsidRPr="00813992">
        <w:rPr>
          <w:lang w:val="id-ID"/>
        </w:rPr>
        <w:t>Dengan apa kunyatakan kasih Tuhan yang ajaib?</w:t>
      </w:r>
    </w:p>
    <w:p w14:paraId="09629227" w14:textId="77777777" w:rsidR="00323A65" w:rsidRPr="00813992" w:rsidRDefault="00323A65" w:rsidP="00323A65">
      <w:pPr>
        <w:pBdr>
          <w:top w:val="nil"/>
          <w:left w:val="nil"/>
          <w:bottom w:val="nil"/>
          <w:right w:val="nil"/>
          <w:between w:val="nil"/>
        </w:pBdr>
        <w:tabs>
          <w:tab w:val="center" w:pos="4513"/>
          <w:tab w:val="right" w:pos="9026"/>
        </w:tabs>
        <w:ind w:left="720"/>
        <w:jc w:val="both"/>
        <w:rPr>
          <w:lang w:val="id-ID"/>
        </w:rPr>
      </w:pPr>
      <w:r w:rsidRPr="00813992">
        <w:rPr>
          <w:lang w:val="id-ID"/>
        </w:rPr>
        <w:t>Kulakukan, kusebarkan kasih Tuhan yang ajaib</w:t>
      </w:r>
    </w:p>
    <w:p w14:paraId="258D8D7A" w14:textId="77777777" w:rsidR="00323A65" w:rsidRPr="00813992" w:rsidRDefault="00323A65" w:rsidP="00323A65">
      <w:pPr>
        <w:pBdr>
          <w:top w:val="nil"/>
          <w:left w:val="nil"/>
          <w:bottom w:val="nil"/>
          <w:right w:val="nil"/>
          <w:between w:val="nil"/>
        </w:pBdr>
        <w:tabs>
          <w:tab w:val="center" w:pos="4513"/>
          <w:tab w:val="right" w:pos="9026"/>
        </w:tabs>
        <w:ind w:left="720"/>
        <w:jc w:val="both"/>
        <w:rPr>
          <w:lang w:val="id-ID"/>
        </w:rPr>
      </w:pPr>
    </w:p>
    <w:p w14:paraId="42795AB6" w14:textId="77777777" w:rsidR="00323A65" w:rsidRPr="00813992" w:rsidRDefault="00323A65" w:rsidP="00323A65">
      <w:pPr>
        <w:ind w:left="360" w:hanging="356"/>
        <w:jc w:val="both"/>
        <w:rPr>
          <w:b/>
          <w:lang w:val="id-ID"/>
        </w:rPr>
      </w:pPr>
      <w:r w:rsidRPr="00813992">
        <w:rPr>
          <w:b/>
          <w:lang w:val="id-ID"/>
        </w:rPr>
        <w:t>5.</w:t>
      </w:r>
      <w:r w:rsidRPr="00813992">
        <w:rPr>
          <w:b/>
          <w:lang w:val="id-ID"/>
        </w:rPr>
        <w:tab/>
        <w:t xml:space="preserve">PEMBACAAN ALKITAB : </w:t>
      </w:r>
      <w:r w:rsidRPr="00813992">
        <w:rPr>
          <w:lang w:val="id-ID"/>
        </w:rPr>
        <w:t>Ratapan 3:20-25</w:t>
      </w:r>
    </w:p>
    <w:p w14:paraId="4499C658" w14:textId="77777777" w:rsidR="00323A65" w:rsidRPr="00813992" w:rsidRDefault="00323A65" w:rsidP="00323A65">
      <w:pPr>
        <w:ind w:left="360" w:hanging="356"/>
        <w:jc w:val="both"/>
        <w:rPr>
          <w:b/>
          <w:lang w:val="id-ID"/>
        </w:rPr>
      </w:pPr>
    </w:p>
    <w:p w14:paraId="5A5AE9B8" w14:textId="77777777" w:rsidR="00323A65" w:rsidRPr="00813992" w:rsidRDefault="00323A65" w:rsidP="00323A65">
      <w:pPr>
        <w:ind w:left="360" w:hanging="356"/>
        <w:jc w:val="both"/>
        <w:rPr>
          <w:b/>
          <w:lang w:val="id-ID"/>
        </w:rPr>
      </w:pPr>
      <w:r w:rsidRPr="00813992">
        <w:rPr>
          <w:b/>
          <w:lang w:val="id-ID"/>
        </w:rPr>
        <w:t>6.</w:t>
      </w:r>
      <w:r w:rsidRPr="00813992">
        <w:rPr>
          <w:b/>
          <w:lang w:val="id-ID"/>
        </w:rPr>
        <w:tab/>
        <w:t>RENUNGAN</w:t>
      </w:r>
    </w:p>
    <w:p w14:paraId="6CC52A2F" w14:textId="77777777" w:rsidR="00323A65" w:rsidRPr="00813992" w:rsidRDefault="00323A65" w:rsidP="00323A65">
      <w:pPr>
        <w:pBdr>
          <w:top w:val="nil"/>
          <w:left w:val="nil"/>
          <w:bottom w:val="nil"/>
          <w:right w:val="nil"/>
          <w:between w:val="nil"/>
        </w:pBdr>
        <w:jc w:val="both"/>
        <w:rPr>
          <w:b/>
          <w:sz w:val="16"/>
          <w:szCs w:val="16"/>
          <w:lang w:val="id-ID"/>
        </w:rPr>
      </w:pPr>
    </w:p>
    <w:p w14:paraId="62F02DF4" w14:textId="77777777" w:rsidR="00323A65" w:rsidRPr="00813992" w:rsidRDefault="00323A65" w:rsidP="00323A65">
      <w:pPr>
        <w:ind w:firstLine="364"/>
        <w:jc w:val="center"/>
        <w:rPr>
          <w:b/>
          <w:lang w:val="id-ID"/>
        </w:rPr>
      </w:pPr>
      <w:r w:rsidRPr="00813992">
        <w:rPr>
          <w:b/>
          <w:lang w:val="id-ID"/>
        </w:rPr>
        <w:t>Mengingat Allah dan Jangan Menyerah</w:t>
      </w:r>
    </w:p>
    <w:p w14:paraId="331FE499" w14:textId="77777777" w:rsidR="00323A65" w:rsidRPr="00813992" w:rsidRDefault="00323A65" w:rsidP="00323A65">
      <w:pPr>
        <w:ind w:firstLine="364"/>
        <w:jc w:val="both"/>
        <w:rPr>
          <w:b/>
          <w:lang w:val="id-ID"/>
        </w:rPr>
      </w:pPr>
    </w:p>
    <w:p w14:paraId="69919E31" w14:textId="77777777" w:rsidR="00323A65" w:rsidRPr="00813992" w:rsidRDefault="00323A65" w:rsidP="00323A65">
      <w:pPr>
        <w:ind w:left="426" w:firstLine="567"/>
        <w:jc w:val="both"/>
        <w:rPr>
          <w:lang w:val="id-ID"/>
        </w:rPr>
      </w:pPr>
      <w:r w:rsidRPr="00813992">
        <w:rPr>
          <w:lang w:val="id-ID"/>
        </w:rPr>
        <w:t xml:space="preserve">Seorang wiraniaga suatu saat ditugaskan untuk pergi ke tempat-tempat terpencil untuk menjual sepatu. Ketika sampai di sebuah desa, ia merasa terkejut dan sama sekali tidak pernah menduga karena tidak ada seorang pun penduduk desa yang berjalan dengan alas kaki. Ia pun menjadi putus asa dan merasa cemas. Segera ia mengirim pesan kepada direkturnya, “Tidak ada harapan, tidak ada orang yang bersepatu.” Kemudian, ia segera pulang dengan membawa kegagalan. Bulan berikutnya, perusahaannya mengutus orang lain untuk bekerja sebagai seorang wiraniaga dan pergi ke desa yang sama untuk memasarkan produk yang sama. Orang itu pun mengirim pesan kepada direkturnya, “Harapan besar, tidak ada yang bersepatu.” Dan ia pun berhasil dengan gemilang! Daerahnya sama, produknya sama, pekerjaannya pun sama. Namun, yang satu gagal dan yang satu berhasil, yang satu hanya melihat kesulitan sedangkan yang satu melihat harapan. </w:t>
      </w:r>
    </w:p>
    <w:p w14:paraId="126EAB20" w14:textId="1B51D2EC" w:rsidR="00323A65" w:rsidRPr="00813992" w:rsidRDefault="00323A65" w:rsidP="00323A65">
      <w:pPr>
        <w:ind w:left="426" w:firstLine="567"/>
        <w:jc w:val="both"/>
        <w:rPr>
          <w:lang w:val="id-ID"/>
        </w:rPr>
      </w:pPr>
      <w:r w:rsidRPr="00813992">
        <w:rPr>
          <w:lang w:val="id-ID"/>
        </w:rPr>
        <w:t xml:space="preserve">Sebagaimana namanya, kitab Ratapan memang banyak berisi ratapan penulisnya. Penderitaan, tekanan, kesulitan dan kesedihan yang dihadapi penulis Ratapan </w:t>
      </w:r>
      <w:r w:rsidR="00FE118A" w:rsidRPr="00813992">
        <w:rPr>
          <w:lang w:val="id-ID"/>
        </w:rPr>
        <w:t>tampak</w:t>
      </w:r>
      <w:r w:rsidRPr="00813992">
        <w:rPr>
          <w:lang w:val="id-ID"/>
        </w:rPr>
        <w:t xml:space="preserve"> jelas saat kita membaca kitab Ratapan. Secara khusus, Ratapan 3:1-20 menjadi ungkapan penulis Ratapan di tengah penderitaan yang telah menjadi bagian sehari-hari yang tak dapat terhindarkan. Berbagai penderitaan yang ia alami seperti sedang dibawa ke dalam kegelapan yang tiada terangnya. Oleh karena itu, baginya, menghadapi penderitaan bukanlah perkara mudah. Bahkan, ingatan akan kesengsaraannya telah </w:t>
      </w:r>
      <w:r w:rsidRPr="00813992">
        <w:rPr>
          <w:lang w:val="id-ID"/>
        </w:rPr>
        <w:lastRenderedPageBreak/>
        <w:t xml:space="preserve">menguasainya dan menjadi beban yang menekan penulis Ratapan. Meskipun demikian, apakah penulis Ratapan kehilangan pengharapan? Ternyata tidak. Meskipun ada segudang derita yang ia alami, ia tidak menyerah, ia tetap punya harapan. Penulis Ratapan ternyata tidak berhenti pada ingatan akan kesengsaraannya, namun ia juga memperhatikan kasih setia Tuhan dan rahmat-Nya yang tak berkesudahan. Jika ia memperhatikan kehadiran Tuhan di tengah penderitaannya, maka hal ini berarti penulis Ratapan juga mengingat kesetiaan Tuhan yang besar dan selalu baru dalam kehidupannya. Ingatannya tidak berhenti pada penderitaannya yang hebat, namun juga pada Allah. Benar, penderitaannya besar, namun bagi penulis Ratapan, kasih dan kesetiaan Tuhan juga besar, bahkan lebih besar. Karena itulah, ia tetap punya harapan, ia tetap berpengharapan kepada Tuhan di tengah kesengsaraannya. </w:t>
      </w:r>
    </w:p>
    <w:p w14:paraId="4B7D3C36" w14:textId="77777777" w:rsidR="00323A65" w:rsidRPr="00813992" w:rsidRDefault="00323A65" w:rsidP="00323A65">
      <w:pPr>
        <w:ind w:left="426" w:firstLine="567"/>
        <w:jc w:val="both"/>
        <w:rPr>
          <w:lang w:val="id-ID"/>
        </w:rPr>
      </w:pPr>
      <w:r w:rsidRPr="00813992">
        <w:rPr>
          <w:lang w:val="id-ID"/>
        </w:rPr>
        <w:t>Musim selalu berganti, kadang datang masa penuh sukacita, kadang datang masa penuh air mata. Oleh karena itu, kita diajak untuk terus percaya dan berharap kepada Tuhan Allah. Pengharapan di tengah penderitaan menjadi hal penting bagi umat Allah agar umat tidak putus asa dan menyerah. Pengharapan yang tumbuh manakala umat kembali mengingat kasih setia Tuhan yang besar. Jangan hanya mengingat derita, namun ingatlah juga segala karya yang telah diperbuat-Nya. Kebaikan dan penyertaan-Nya yang akan memampukan umat untuk melewati penderitaan dan menyambut hari esok dengan segala berkat yang telah Tuhan sediakan. Ingatlah Allah dan jangan menyerah!</w:t>
      </w:r>
    </w:p>
    <w:p w14:paraId="1E7BC686" w14:textId="77777777" w:rsidR="00323A65" w:rsidRPr="00813992" w:rsidRDefault="00323A65" w:rsidP="00323A65">
      <w:pPr>
        <w:jc w:val="both"/>
        <w:rPr>
          <w:lang w:val="id-ID"/>
        </w:rPr>
      </w:pPr>
    </w:p>
    <w:p w14:paraId="366E3A0F" w14:textId="77777777" w:rsidR="00323A65" w:rsidRPr="00813992" w:rsidRDefault="00323A65" w:rsidP="00323A65">
      <w:pPr>
        <w:ind w:left="360" w:hanging="356"/>
        <w:jc w:val="both"/>
        <w:rPr>
          <w:b/>
          <w:lang w:val="id-ID"/>
        </w:rPr>
      </w:pPr>
      <w:r w:rsidRPr="00813992">
        <w:rPr>
          <w:b/>
          <w:lang w:val="id-ID"/>
        </w:rPr>
        <w:t>7.</w:t>
      </w:r>
      <w:r w:rsidRPr="00813992">
        <w:rPr>
          <w:b/>
          <w:lang w:val="id-ID"/>
        </w:rPr>
        <w:tab/>
        <w:t xml:space="preserve">NYANYIAN </w:t>
      </w:r>
    </w:p>
    <w:p w14:paraId="626EBB81" w14:textId="5A7E32C3" w:rsidR="00323A65" w:rsidRPr="00813992" w:rsidRDefault="00323A65" w:rsidP="00323A65">
      <w:pPr>
        <w:ind w:left="360"/>
        <w:jc w:val="both"/>
        <w:rPr>
          <w:b/>
          <w:lang w:val="id-ID"/>
        </w:rPr>
      </w:pPr>
      <w:r w:rsidRPr="00813992">
        <w:rPr>
          <w:lang w:val="id-ID"/>
        </w:rPr>
        <w:t>KJ 460 Jika Jiwaku Berdoa</w:t>
      </w:r>
    </w:p>
    <w:p w14:paraId="4D1C3F6B" w14:textId="63AAD837" w:rsidR="00323A65" w:rsidRPr="00813992" w:rsidRDefault="00323A65" w:rsidP="00323A65">
      <w:pPr>
        <w:ind w:left="720" w:hanging="360"/>
        <w:jc w:val="both"/>
        <w:rPr>
          <w:lang w:val="id-ID"/>
        </w:rPr>
      </w:pPr>
      <w:r w:rsidRPr="00813992">
        <w:rPr>
          <w:lang w:val="id-ID"/>
        </w:rPr>
        <w:t>Jika jiwaku berdoa kepada</w:t>
      </w:r>
      <w:r w:rsidR="00FE118A">
        <w:rPr>
          <w:lang w:val="id-ID"/>
        </w:rPr>
        <w:t>-</w:t>
      </w:r>
      <w:r w:rsidRPr="00813992">
        <w:rPr>
          <w:lang w:val="id-ID"/>
        </w:rPr>
        <w:t>Mu, Tuhanku,</w:t>
      </w:r>
    </w:p>
    <w:p w14:paraId="4FB9D9DD" w14:textId="2C35AC38" w:rsidR="00323A65" w:rsidRPr="00813992" w:rsidRDefault="00323A65" w:rsidP="00323A65">
      <w:pPr>
        <w:ind w:left="720" w:hanging="360"/>
        <w:jc w:val="both"/>
        <w:rPr>
          <w:lang w:val="id-ID"/>
        </w:rPr>
      </w:pPr>
      <w:r w:rsidRPr="00813992">
        <w:rPr>
          <w:lang w:val="id-ID"/>
        </w:rPr>
        <w:t>ajar aku t'rima saja pemberian tangan</w:t>
      </w:r>
      <w:r w:rsidR="00FE118A">
        <w:rPr>
          <w:lang w:val="id-ID"/>
        </w:rPr>
        <w:t>-</w:t>
      </w:r>
      <w:r w:rsidRPr="00813992">
        <w:rPr>
          <w:lang w:val="id-ID"/>
        </w:rPr>
        <w:t>Mu dan mengaku,</w:t>
      </w:r>
    </w:p>
    <w:p w14:paraId="27E7E601" w14:textId="221CABF3" w:rsidR="00323A65" w:rsidRPr="00813992" w:rsidRDefault="00323A65" w:rsidP="00323A65">
      <w:pPr>
        <w:ind w:left="720" w:hanging="360"/>
        <w:jc w:val="both"/>
        <w:rPr>
          <w:lang w:val="id-ID"/>
        </w:rPr>
      </w:pPr>
      <w:r w:rsidRPr="00813992">
        <w:rPr>
          <w:lang w:val="id-ID"/>
        </w:rPr>
        <w:t>s'perti Yesus di depan sengsara</w:t>
      </w:r>
      <w:r w:rsidR="00FE118A">
        <w:rPr>
          <w:lang w:val="id-ID"/>
        </w:rPr>
        <w:t>-</w:t>
      </w:r>
      <w:r w:rsidRPr="00813992">
        <w:rPr>
          <w:lang w:val="id-ID"/>
        </w:rPr>
        <w:t>Nya:</w:t>
      </w:r>
    </w:p>
    <w:p w14:paraId="066F6B5D" w14:textId="40FD4751" w:rsidR="00323A65" w:rsidRPr="00813992" w:rsidRDefault="00323A65" w:rsidP="00323A65">
      <w:pPr>
        <w:ind w:left="720" w:hanging="360"/>
        <w:jc w:val="both"/>
        <w:rPr>
          <w:lang w:val="id-ID"/>
        </w:rPr>
      </w:pPr>
      <w:r w:rsidRPr="00813992">
        <w:rPr>
          <w:lang w:val="id-ID"/>
        </w:rPr>
        <w:t>Jangan kehendakku, Bapa, kehendak</w:t>
      </w:r>
      <w:r w:rsidR="00FE118A">
        <w:rPr>
          <w:lang w:val="id-ID"/>
        </w:rPr>
        <w:t>-</w:t>
      </w:r>
      <w:r w:rsidRPr="00813992">
        <w:rPr>
          <w:lang w:val="id-ID"/>
        </w:rPr>
        <w:t>Mu jadilah.</w:t>
      </w:r>
    </w:p>
    <w:p w14:paraId="7B768EB2" w14:textId="77777777" w:rsidR="00323A65" w:rsidRPr="00813992" w:rsidRDefault="00323A65" w:rsidP="00323A65">
      <w:pPr>
        <w:jc w:val="both"/>
        <w:rPr>
          <w:b/>
          <w:lang w:val="id-ID"/>
        </w:rPr>
      </w:pPr>
    </w:p>
    <w:p w14:paraId="69648C43" w14:textId="77777777" w:rsidR="00323A65" w:rsidRPr="00813992" w:rsidRDefault="00323A65" w:rsidP="00323A65">
      <w:pPr>
        <w:jc w:val="both"/>
        <w:rPr>
          <w:b/>
          <w:lang w:val="id-ID"/>
        </w:rPr>
      </w:pPr>
    </w:p>
    <w:p w14:paraId="48F785F5" w14:textId="77777777" w:rsidR="00323A65" w:rsidRPr="00813992" w:rsidRDefault="00323A65" w:rsidP="00323A65">
      <w:pPr>
        <w:jc w:val="both"/>
        <w:rPr>
          <w:b/>
          <w:lang w:val="id-ID"/>
        </w:rPr>
      </w:pPr>
    </w:p>
    <w:p w14:paraId="0E4D408C" w14:textId="77777777" w:rsidR="00323A65" w:rsidRPr="00813992" w:rsidRDefault="00323A65" w:rsidP="00323A65">
      <w:pPr>
        <w:ind w:left="360" w:hanging="356"/>
        <w:jc w:val="both"/>
        <w:rPr>
          <w:b/>
          <w:lang w:val="id-ID"/>
        </w:rPr>
      </w:pPr>
      <w:r w:rsidRPr="00813992">
        <w:rPr>
          <w:b/>
          <w:lang w:val="id-ID"/>
        </w:rPr>
        <w:lastRenderedPageBreak/>
        <w:t>8.</w:t>
      </w:r>
      <w:r w:rsidRPr="00813992">
        <w:rPr>
          <w:b/>
          <w:lang w:val="id-ID"/>
        </w:rPr>
        <w:tab/>
        <w:t xml:space="preserve">DOA </w:t>
      </w:r>
    </w:p>
    <w:p w14:paraId="44B1F454" w14:textId="77777777" w:rsidR="00323A65" w:rsidRPr="00813992" w:rsidRDefault="00323A65" w:rsidP="00323A65">
      <w:pPr>
        <w:widowControl/>
        <w:numPr>
          <w:ilvl w:val="0"/>
          <w:numId w:val="125"/>
        </w:numPr>
        <w:pBdr>
          <w:top w:val="nil"/>
          <w:left w:val="nil"/>
          <w:bottom w:val="nil"/>
          <w:right w:val="nil"/>
          <w:between w:val="nil"/>
        </w:pBdr>
        <w:autoSpaceDE/>
        <w:autoSpaceDN/>
        <w:ind w:left="630" w:hanging="283"/>
        <w:jc w:val="both"/>
        <w:rPr>
          <w:lang w:val="id-ID"/>
        </w:rPr>
      </w:pPr>
      <w:r w:rsidRPr="00813992">
        <w:rPr>
          <w:lang w:val="id-ID"/>
        </w:rPr>
        <w:t>Bersyukur dengan mengingat segala kebaikan yang telah Tuhan hadirkan dalam kehidupan</w:t>
      </w:r>
    </w:p>
    <w:p w14:paraId="79F72091" w14:textId="77777777" w:rsidR="00323A65" w:rsidRPr="00813992" w:rsidRDefault="00323A65" w:rsidP="00323A65">
      <w:pPr>
        <w:widowControl/>
        <w:numPr>
          <w:ilvl w:val="0"/>
          <w:numId w:val="125"/>
        </w:numPr>
        <w:pBdr>
          <w:top w:val="nil"/>
          <w:left w:val="nil"/>
          <w:bottom w:val="nil"/>
          <w:right w:val="nil"/>
          <w:between w:val="nil"/>
        </w:pBdr>
        <w:autoSpaceDE/>
        <w:autoSpaceDN/>
        <w:ind w:left="630" w:hanging="283"/>
        <w:jc w:val="both"/>
        <w:rPr>
          <w:lang w:val="id-ID"/>
        </w:rPr>
      </w:pPr>
      <w:r w:rsidRPr="00813992">
        <w:rPr>
          <w:lang w:val="id-ID"/>
        </w:rPr>
        <w:t>Berdoa bagi sesama dengan mengingat setiap pribadi yang ada di sekitar (keluarga, sahabat, tetangga) dengan segala pergumulan mereka</w:t>
      </w:r>
    </w:p>
    <w:p w14:paraId="18A943A7" w14:textId="77777777" w:rsidR="00323A65" w:rsidRPr="00813992" w:rsidRDefault="00323A65" w:rsidP="00323A65">
      <w:pPr>
        <w:widowControl/>
        <w:numPr>
          <w:ilvl w:val="0"/>
          <w:numId w:val="125"/>
        </w:numPr>
        <w:pBdr>
          <w:top w:val="nil"/>
          <w:left w:val="nil"/>
          <w:bottom w:val="nil"/>
          <w:right w:val="nil"/>
          <w:between w:val="nil"/>
        </w:pBdr>
        <w:autoSpaceDE/>
        <w:autoSpaceDN/>
        <w:ind w:left="630" w:hanging="283"/>
        <w:jc w:val="both"/>
        <w:rPr>
          <w:lang w:val="id-ID"/>
        </w:rPr>
      </w:pPr>
      <w:r w:rsidRPr="00813992">
        <w:rPr>
          <w:lang w:val="id-ID"/>
        </w:rPr>
        <w:t>Berdoa bagi pelayanan gerejawi dengan mengingat berbagai karya layanan yang sedang dilaksanakan</w:t>
      </w:r>
    </w:p>
    <w:p w14:paraId="30952394" w14:textId="77777777" w:rsidR="00323A65" w:rsidRPr="00813992" w:rsidRDefault="00323A65" w:rsidP="00323A65">
      <w:pPr>
        <w:widowControl/>
        <w:numPr>
          <w:ilvl w:val="0"/>
          <w:numId w:val="125"/>
        </w:numPr>
        <w:pBdr>
          <w:top w:val="nil"/>
          <w:left w:val="nil"/>
          <w:bottom w:val="nil"/>
          <w:right w:val="nil"/>
          <w:between w:val="nil"/>
        </w:pBdr>
        <w:autoSpaceDE/>
        <w:autoSpaceDN/>
        <w:ind w:left="630" w:hanging="283"/>
        <w:jc w:val="both"/>
        <w:rPr>
          <w:lang w:val="id-ID"/>
        </w:rPr>
      </w:pPr>
      <w:r w:rsidRPr="00813992">
        <w:rPr>
          <w:lang w:val="id-ID"/>
        </w:rPr>
        <w:t>Berdoa bagi bangsa dan negara dengan mengingat berbagai pencapaian dan persoalan yang dihadapi</w:t>
      </w:r>
    </w:p>
    <w:p w14:paraId="6482AA4C" w14:textId="77777777" w:rsidR="00323A65" w:rsidRPr="00813992" w:rsidRDefault="00323A65" w:rsidP="00323A65">
      <w:pPr>
        <w:jc w:val="both"/>
        <w:rPr>
          <w:b/>
          <w:lang w:val="id-ID"/>
        </w:rPr>
      </w:pPr>
    </w:p>
    <w:p w14:paraId="03CC1508" w14:textId="77777777" w:rsidR="00323A65" w:rsidRPr="00813992" w:rsidRDefault="00323A65" w:rsidP="00323A65">
      <w:pPr>
        <w:ind w:left="360" w:hanging="356"/>
        <w:jc w:val="both"/>
        <w:rPr>
          <w:lang w:val="id-ID"/>
        </w:rPr>
      </w:pPr>
      <w:r w:rsidRPr="00813992">
        <w:rPr>
          <w:b/>
          <w:lang w:val="id-ID"/>
        </w:rPr>
        <w:t>9.</w:t>
      </w:r>
      <w:r w:rsidRPr="00813992">
        <w:rPr>
          <w:b/>
          <w:lang w:val="id-ID"/>
        </w:rPr>
        <w:tab/>
        <w:t>NYANYIAN</w:t>
      </w:r>
    </w:p>
    <w:p w14:paraId="474F8B34" w14:textId="77777777" w:rsidR="00323A65" w:rsidRPr="00813992" w:rsidRDefault="00323A65" w:rsidP="00323A65">
      <w:pPr>
        <w:pStyle w:val="Judul1"/>
        <w:ind w:left="360" w:firstLine="397"/>
        <w:rPr>
          <w:b w:val="0"/>
          <w:lang w:val="id-ID"/>
        </w:rPr>
      </w:pPr>
      <w:bookmarkStart w:id="24" w:name="_heading=h.exu9cei6ge58" w:colFirst="0" w:colLast="0"/>
      <w:bookmarkEnd w:id="24"/>
      <w:r w:rsidRPr="00813992">
        <w:rPr>
          <w:b w:val="0"/>
          <w:lang w:val="id-ID"/>
        </w:rPr>
        <w:t>KJ 344:1-3 “Ingat akan Nama Yesus”</w:t>
      </w:r>
    </w:p>
    <w:p w14:paraId="519C25AD" w14:textId="29AFD8B6" w:rsidR="00323A65" w:rsidRPr="00813992" w:rsidRDefault="00323A65" w:rsidP="00323A65">
      <w:pPr>
        <w:pStyle w:val="Judul1"/>
        <w:numPr>
          <w:ilvl w:val="0"/>
          <w:numId w:val="124"/>
        </w:numPr>
        <w:ind w:left="720"/>
        <w:jc w:val="left"/>
        <w:rPr>
          <w:b w:val="0"/>
          <w:lang w:val="id-ID"/>
        </w:rPr>
      </w:pPr>
      <w:bookmarkStart w:id="25" w:name="_heading=h.bnq3h0hmnlvs" w:colFirst="0" w:colLast="0"/>
      <w:bookmarkEnd w:id="25"/>
      <w:r w:rsidRPr="00813992">
        <w:rPr>
          <w:b w:val="0"/>
          <w:lang w:val="id-ID"/>
        </w:rPr>
        <w:t>Ingat akan nama Yesus, kau yang susah dan sedih:</w:t>
      </w:r>
      <w:r w:rsidRPr="00813992">
        <w:rPr>
          <w:b w:val="0"/>
          <w:lang w:val="id-ID"/>
        </w:rPr>
        <w:br/>
        <w:t>Nama itu menghiburmu k’mana saja kau pergi.</w:t>
      </w:r>
    </w:p>
    <w:p w14:paraId="6E5E4B3E" w14:textId="62B15FF5" w:rsidR="00323A65" w:rsidRPr="00813992" w:rsidRDefault="00323A65" w:rsidP="00323A65">
      <w:pPr>
        <w:tabs>
          <w:tab w:val="center" w:pos="4513"/>
          <w:tab w:val="right" w:pos="9026"/>
        </w:tabs>
        <w:ind w:left="720"/>
        <w:rPr>
          <w:lang w:val="id-ID"/>
        </w:rPr>
      </w:pPr>
      <w:r w:rsidRPr="00813992">
        <w:rPr>
          <w:i/>
          <w:lang w:val="id-ID"/>
        </w:rPr>
        <w:t>Refrein:</w:t>
      </w:r>
      <w:r w:rsidRPr="00813992">
        <w:rPr>
          <w:i/>
          <w:lang w:val="id-ID"/>
        </w:rPr>
        <w:br/>
      </w:r>
      <w:r w:rsidRPr="00813992">
        <w:rPr>
          <w:lang w:val="id-ID"/>
        </w:rPr>
        <w:t>Indahlah nama</w:t>
      </w:r>
      <w:r w:rsidR="00FE118A">
        <w:rPr>
          <w:lang w:val="id-ID"/>
        </w:rPr>
        <w:t>-</w:t>
      </w:r>
      <w:r w:rsidRPr="00813992">
        <w:rPr>
          <w:lang w:val="id-ID"/>
        </w:rPr>
        <w:t>Nya, pengharapan dunia!</w:t>
      </w:r>
      <w:r w:rsidRPr="00813992">
        <w:rPr>
          <w:lang w:val="id-ID"/>
        </w:rPr>
        <w:br/>
        <w:t>Indahlah nama</w:t>
      </w:r>
      <w:r w:rsidR="00FE118A">
        <w:rPr>
          <w:lang w:val="id-ID"/>
        </w:rPr>
        <w:t>-</w:t>
      </w:r>
      <w:r w:rsidRPr="00813992">
        <w:rPr>
          <w:lang w:val="id-ID"/>
        </w:rPr>
        <w:t>Nya, suka sorga yang baka!</w:t>
      </w:r>
    </w:p>
    <w:p w14:paraId="77052B99" w14:textId="54A03677" w:rsidR="00323A65" w:rsidRPr="00813992" w:rsidRDefault="00323A65" w:rsidP="00323A65">
      <w:pPr>
        <w:widowControl/>
        <w:numPr>
          <w:ilvl w:val="0"/>
          <w:numId w:val="124"/>
        </w:numPr>
        <w:tabs>
          <w:tab w:val="center" w:pos="4513"/>
          <w:tab w:val="right" w:pos="9026"/>
        </w:tabs>
        <w:autoSpaceDE/>
        <w:autoSpaceDN/>
        <w:ind w:left="720"/>
        <w:rPr>
          <w:lang w:val="id-ID"/>
        </w:rPr>
      </w:pPr>
      <w:r w:rsidRPr="00813992">
        <w:rPr>
          <w:lang w:val="id-ID"/>
        </w:rPr>
        <w:t>Bawa nama Tuhan Yesus, itulah perisaimu.</w:t>
      </w:r>
      <w:r w:rsidRPr="00813992">
        <w:rPr>
          <w:lang w:val="id-ID"/>
        </w:rPr>
        <w:br/>
        <w:t>Bila datang pencobaan, itu yang menolongmu. Ref.: ...</w:t>
      </w:r>
    </w:p>
    <w:p w14:paraId="21E992BC" w14:textId="49BB2E4B" w:rsidR="00323A65" w:rsidRPr="00813992" w:rsidRDefault="00323A65" w:rsidP="00323A65">
      <w:pPr>
        <w:widowControl/>
        <w:numPr>
          <w:ilvl w:val="0"/>
          <w:numId w:val="124"/>
        </w:numPr>
        <w:tabs>
          <w:tab w:val="center" w:pos="4513"/>
          <w:tab w:val="right" w:pos="9026"/>
        </w:tabs>
        <w:autoSpaceDE/>
        <w:autoSpaceDN/>
        <w:ind w:left="720"/>
        <w:rPr>
          <w:lang w:val="id-ID"/>
        </w:rPr>
      </w:pPr>
      <w:r w:rsidRPr="00813992">
        <w:rPr>
          <w:lang w:val="id-ID"/>
        </w:rPr>
        <w:t>Sungguh agung nama Yesus, hati kita bergemar.</w:t>
      </w:r>
      <w:r w:rsidRPr="00813992">
        <w:rPr>
          <w:lang w:val="id-ID"/>
        </w:rPr>
        <w:br/>
        <w:t>Bila kita dirangkul</w:t>
      </w:r>
      <w:r w:rsidR="00FE118A">
        <w:rPr>
          <w:lang w:val="id-ID"/>
        </w:rPr>
        <w:t>-</w:t>
      </w:r>
      <w:r w:rsidRPr="00813992">
        <w:rPr>
          <w:lang w:val="id-ID"/>
        </w:rPr>
        <w:t>Nya, sukacita pun besar. Ref.: ...</w:t>
      </w:r>
    </w:p>
    <w:p w14:paraId="18AF0978" w14:textId="77777777" w:rsidR="00323A65" w:rsidRPr="00813992" w:rsidRDefault="00323A65" w:rsidP="00323A65">
      <w:pPr>
        <w:jc w:val="both"/>
        <w:rPr>
          <w:lang w:val="id-ID"/>
        </w:rPr>
      </w:pPr>
    </w:p>
    <w:p w14:paraId="0E0B0BE6" w14:textId="77777777" w:rsidR="00323A65" w:rsidRPr="00813992" w:rsidRDefault="00323A65" w:rsidP="00323A65">
      <w:pPr>
        <w:jc w:val="both"/>
        <w:rPr>
          <w:lang w:val="id-ID"/>
        </w:rPr>
      </w:pPr>
    </w:p>
    <w:p w14:paraId="58D43F16" w14:textId="36A0F322" w:rsidR="00323A65" w:rsidRPr="00813992" w:rsidRDefault="00323A65" w:rsidP="00323A65">
      <w:pPr>
        <w:jc w:val="right"/>
        <w:rPr>
          <w:lang w:val="id-ID"/>
        </w:rPr>
      </w:pPr>
      <w:r w:rsidRPr="00813992">
        <w:rPr>
          <w:lang w:val="id-ID"/>
        </w:rPr>
        <w:t>(fj)</w:t>
      </w:r>
    </w:p>
    <w:p w14:paraId="23CCBD4C" w14:textId="77777777" w:rsidR="00D753FA" w:rsidRPr="00813992" w:rsidRDefault="00D753FA" w:rsidP="003E3F67">
      <w:pPr>
        <w:pStyle w:val="TeksIsi"/>
        <w:ind w:left="0"/>
        <w:rPr>
          <w:lang w:val="id-ID"/>
        </w:rPr>
      </w:pPr>
    </w:p>
    <w:p w14:paraId="0DE4AE27" w14:textId="77777777" w:rsidR="00D753FA" w:rsidRPr="00813992" w:rsidRDefault="00D753FA" w:rsidP="003E3F67">
      <w:pPr>
        <w:pStyle w:val="TeksIsi"/>
        <w:ind w:left="0"/>
        <w:rPr>
          <w:lang w:val="id-ID"/>
        </w:rPr>
      </w:pPr>
    </w:p>
    <w:p w14:paraId="0A8932AB" w14:textId="77777777" w:rsidR="00323A65" w:rsidRPr="00813992" w:rsidRDefault="00323A65" w:rsidP="003E3F67">
      <w:pPr>
        <w:pStyle w:val="TeksIsi"/>
        <w:ind w:left="0"/>
        <w:rPr>
          <w:lang w:val="id-ID"/>
        </w:rPr>
      </w:pPr>
    </w:p>
    <w:p w14:paraId="03FBDFAA" w14:textId="77777777" w:rsidR="00323A65" w:rsidRPr="00813992" w:rsidRDefault="00323A65" w:rsidP="003E3F67">
      <w:pPr>
        <w:pStyle w:val="TeksIsi"/>
        <w:ind w:left="0"/>
        <w:rPr>
          <w:lang w:val="id-ID"/>
        </w:rPr>
      </w:pPr>
    </w:p>
    <w:p w14:paraId="1A8282E4" w14:textId="77777777" w:rsidR="00323A65" w:rsidRPr="00813992" w:rsidRDefault="00323A65" w:rsidP="003E3F67">
      <w:pPr>
        <w:pStyle w:val="TeksIsi"/>
        <w:ind w:left="0"/>
        <w:rPr>
          <w:lang w:val="id-ID"/>
        </w:rPr>
      </w:pPr>
    </w:p>
    <w:p w14:paraId="19F52975" w14:textId="77777777" w:rsidR="00323A65" w:rsidRPr="00813992" w:rsidRDefault="00323A65" w:rsidP="003E3F67">
      <w:pPr>
        <w:pStyle w:val="TeksIsi"/>
        <w:ind w:left="0"/>
        <w:rPr>
          <w:lang w:val="id-ID"/>
        </w:rPr>
      </w:pPr>
    </w:p>
    <w:p w14:paraId="6B10BF13" w14:textId="7C7F379B" w:rsidR="00323A65" w:rsidRPr="00813992" w:rsidRDefault="00323A65">
      <w:pPr>
        <w:rPr>
          <w:lang w:val="id-ID"/>
        </w:rPr>
      </w:pPr>
      <w:r w:rsidRPr="00813992">
        <w:rPr>
          <w:lang w:val="id-ID"/>
        </w:rPr>
        <w:br w:type="page"/>
      </w:r>
    </w:p>
    <w:p w14:paraId="4E0D7C80" w14:textId="7ECAEB12" w:rsidR="00323A65" w:rsidRPr="00813992" w:rsidRDefault="00323A65" w:rsidP="00323A65">
      <w:pPr>
        <w:rPr>
          <w:lang w:val="id-ID"/>
        </w:rPr>
      </w:pPr>
      <w:r w:rsidRPr="00813992">
        <w:rPr>
          <w:noProof/>
          <w:lang w:val="id-ID"/>
        </w:rPr>
        <w:lastRenderedPageBreak/>
        <mc:AlternateContent>
          <mc:Choice Requires="wps">
            <w:drawing>
              <wp:anchor distT="45720" distB="45720" distL="114300" distR="114300" simplePos="0" relativeHeight="251817472" behindDoc="0" locked="0" layoutInCell="1" allowOverlap="1" wp14:anchorId="2AE23A45" wp14:editId="59195FB6">
                <wp:simplePos x="0" y="0"/>
                <wp:positionH relativeFrom="margin">
                  <wp:align>right</wp:align>
                </wp:positionH>
                <wp:positionV relativeFrom="paragraph">
                  <wp:posOffset>76200</wp:posOffset>
                </wp:positionV>
                <wp:extent cx="1750695" cy="1171575"/>
                <wp:effectExtent l="0" t="0" r="1905" b="9525"/>
                <wp:wrapSquare wrapText="bothSides"/>
                <wp:docPr id="11538484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171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E12CB0" w14:textId="77777777" w:rsidR="00323A65" w:rsidRPr="00496B1B" w:rsidRDefault="00323A65" w:rsidP="00323A65">
                            <w:pPr>
                              <w:jc w:val="center"/>
                              <w:rPr>
                                <w:rFonts w:ascii="Cooper Black" w:eastAsia="SimSun" w:hAnsi="Cooper Black" w:cs="SimSun"/>
                                <w:sz w:val="28"/>
                                <w:szCs w:val="28"/>
                              </w:rPr>
                            </w:pPr>
                            <w:r w:rsidRPr="006C6551">
                              <w:rPr>
                                <w:rFonts w:ascii="Cooper Black" w:eastAsia="SimSun" w:hAnsi="Cooper Black" w:cs="SimSun"/>
                                <w:sz w:val="28"/>
                                <w:szCs w:val="28"/>
                              </w:rPr>
                              <w:t xml:space="preserve">Percaya </w:t>
                            </w:r>
                            <w:r w:rsidRPr="006C6551">
                              <w:rPr>
                                <w:rFonts w:ascii="Cooper Black" w:eastAsia="SimSun" w:hAnsi="Cooper Black" w:cs="SimSun"/>
                                <w:sz w:val="28"/>
                                <w:szCs w:val="28"/>
                              </w:rPr>
                              <w:br/>
                              <w:t>dan Mempercayakan</w:t>
                            </w:r>
                            <w:r>
                              <w:rPr>
                                <w:rFonts w:ascii="Cooper Black" w:eastAsia="SimSun" w:hAnsi="Cooper Black" w:cs="SimSun"/>
                                <w:sz w:val="28"/>
                                <w:szCs w:val="28"/>
                              </w:rPr>
                              <w:t xml:space="preserve"> pada Kristus</w:t>
                            </w:r>
                          </w:p>
                          <w:p w14:paraId="467C3F98" w14:textId="77777777" w:rsidR="00323A65" w:rsidRPr="00C76228" w:rsidRDefault="00323A65" w:rsidP="00323A65">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7A07406" w14:textId="77777777" w:rsidR="00323A65" w:rsidRPr="00C01F34" w:rsidRDefault="00323A65" w:rsidP="00323A65">
                            <w:pPr>
                              <w:jc w:val="center"/>
                              <w:rPr>
                                <w:rFonts w:ascii="Bodoni MT Black" w:hAnsi="Bodoni MT Black"/>
                                <w:b/>
                                <w:bCs/>
                                <w:sz w:val="28"/>
                                <w:szCs w:val="28"/>
                                <w:lang w:val="de-DE"/>
                              </w:rPr>
                            </w:pPr>
                          </w:p>
                          <w:p w14:paraId="518FE0CC" w14:textId="77777777" w:rsidR="00323A65" w:rsidRPr="00C01F34" w:rsidRDefault="00323A65" w:rsidP="00323A65">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E23A45" id="_x0000_s1149" type="#_x0000_t202" style="position:absolute;margin-left:86.65pt;margin-top:6pt;width:137.85pt;height:92.25pt;z-index:2518174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" stroked="f">
                <v:textbox>
                  <w:txbxContent>
                    <w:p w14:paraId="51E12CB0" w14:textId="77777777" w:rsidR="00323A65" w:rsidRPr="00496B1B" w:rsidRDefault="00323A65" w:rsidP="00323A65">
                      <w:pPr>
                        <w:jc w:val="center"/>
                        <w:rPr>
                          <w:rFonts w:ascii="Cooper Black" w:eastAsia="SimSun" w:hAnsi="Cooper Black" w:cs="SimSun"/>
                          <w:sz w:val="28"/>
                          <w:szCs w:val="28"/>
                        </w:rPr>
                      </w:pPr>
                      <w:r w:rsidRPr="006C6551">
                        <w:rPr>
                          <w:rFonts w:ascii="Cooper Black" w:eastAsia="SimSun" w:hAnsi="Cooper Black" w:cs="SimSun"/>
                          <w:sz w:val="28"/>
                          <w:szCs w:val="28"/>
                        </w:rPr>
                        <w:t xml:space="preserve">Percaya </w:t>
                      </w:r>
                      <w:r w:rsidRPr="006C6551">
                        <w:rPr>
                          <w:rFonts w:ascii="Cooper Black" w:eastAsia="SimSun" w:hAnsi="Cooper Black" w:cs="SimSun"/>
                          <w:sz w:val="28"/>
                          <w:szCs w:val="28"/>
                        </w:rPr>
                        <w:br/>
                        <w:t>dan Mempercayakan</w:t>
                      </w:r>
                      <w:r>
                        <w:rPr>
                          <w:rFonts w:ascii="Cooper Black" w:eastAsia="SimSun" w:hAnsi="Cooper Black" w:cs="SimSun"/>
                          <w:sz w:val="28"/>
                          <w:szCs w:val="28"/>
                        </w:rPr>
                        <w:t xml:space="preserve"> pada Kristus</w:t>
                      </w:r>
                    </w:p>
                    <w:p w14:paraId="467C3F98" w14:textId="77777777" w:rsidR="00323A65" w:rsidRPr="00C76228" w:rsidRDefault="00323A65" w:rsidP="00323A65">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7A07406" w14:textId="77777777" w:rsidR="00323A65" w:rsidRPr="00C01F34" w:rsidRDefault="00323A65" w:rsidP="00323A65">
                      <w:pPr>
                        <w:jc w:val="center"/>
                        <w:rPr>
                          <w:rFonts w:ascii="Bodoni MT Black" w:hAnsi="Bodoni MT Black"/>
                          <w:b/>
                          <w:bCs/>
                          <w:sz w:val="28"/>
                          <w:szCs w:val="28"/>
                          <w:lang w:val="de-DE"/>
                        </w:rPr>
                      </w:pPr>
                    </w:p>
                    <w:p w14:paraId="518FE0CC" w14:textId="77777777" w:rsidR="00323A65" w:rsidRPr="00C01F34" w:rsidRDefault="00323A65" w:rsidP="00323A65">
                      <w:pPr>
                        <w:jc w:val="center"/>
                        <w:rPr>
                          <w:rFonts w:ascii="Bodoni MT Black" w:hAnsi="Bodoni MT Black"/>
                          <w:sz w:val="28"/>
                          <w:szCs w:val="28"/>
                          <w:lang w:val="de-DE"/>
                        </w:rPr>
                      </w:pPr>
                    </w:p>
                  </w:txbxContent>
                </v:textbox>
                <w10:wrap type="square" anchorx="margin"/>
              </v:shape>
            </w:pict>
          </mc:Fallback>
        </mc:AlternateContent>
      </w:r>
      <w:r w:rsidRPr="00813992">
        <w:rPr>
          <w:noProof/>
          <w:lang w:val="id-ID"/>
        </w:rPr>
        <mc:AlternateContent>
          <mc:Choice Requires="wps">
            <w:drawing>
              <wp:anchor distT="0" distB="0" distL="114300" distR="114300" simplePos="0" relativeHeight="251818496" behindDoc="0" locked="0" layoutInCell="1" allowOverlap="1" wp14:anchorId="76A0CE22" wp14:editId="3E87921F">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12495760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chemeClr val="bg1">
                            <a:lumMod val="95000"/>
                          </a:schemeClr>
                        </a:solidFill>
                        <a:ln w="9525">
                          <a:noFill/>
                          <a:miter lim="800000"/>
                          <a:headEnd/>
                          <a:tailEnd/>
                        </a:ln>
                      </wps:spPr>
                      <wps:txbx>
                        <w:txbxContent>
                          <w:p w14:paraId="744F7D63" w14:textId="77777777" w:rsidR="00323A65" w:rsidRDefault="00323A65" w:rsidP="00323A65">
                            <w:pPr>
                              <w:rPr>
                                <w:b/>
                              </w:rPr>
                            </w:pPr>
                            <w:r>
                              <w:rPr>
                                <w:b/>
                              </w:rPr>
                              <w:t xml:space="preserve">BAHAN </w:t>
                            </w:r>
                          </w:p>
                          <w:p w14:paraId="288A2C83" w14:textId="4CA5B82E" w:rsidR="00323A65" w:rsidRDefault="00323A65" w:rsidP="00323A65">
                            <w:pPr>
                              <w:rPr>
                                <w:b/>
                              </w:rPr>
                            </w:pPr>
                            <w:r>
                              <w:rPr>
                                <w:b/>
                              </w:rPr>
                              <w:t xml:space="preserve">PERSEKUTUAN DOA </w:t>
                            </w:r>
                            <w:r w:rsidR="00C134F1">
                              <w:rPr>
                                <w:b/>
                              </w:rPr>
                              <w:t>5</w:t>
                            </w:r>
                          </w:p>
                          <w:p w14:paraId="57DA66A5" w14:textId="77777777" w:rsidR="00323A65" w:rsidRPr="00826196" w:rsidRDefault="00323A65" w:rsidP="00323A65">
                            <w:pPr>
                              <w:rPr>
                                <w:b/>
                                <w:i/>
                                <w:iCs/>
                              </w:rPr>
                            </w:pPr>
                            <w:r w:rsidRPr="00826196">
                              <w:rPr>
                                <w:b/>
                                <w:i/>
                                <w:iCs/>
                              </w:rPr>
                              <w:t>Percaya</w:t>
                            </w:r>
                          </w:p>
                          <w:p w14:paraId="70A0A599" w14:textId="77777777" w:rsidR="00323A65" w:rsidRDefault="00323A65" w:rsidP="00323A65">
                            <w:pPr>
                              <w:pBdr>
                                <w:top w:val="single" w:sz="4" w:space="1" w:color="7F7F7F"/>
                              </w:pBdr>
                              <w:rPr>
                                <w:rFonts w:cs="Calibri"/>
                                <w:bCs/>
                                <w:sz w:val="20"/>
                                <w:szCs w:val="20"/>
                              </w:rPr>
                            </w:pPr>
                          </w:p>
                          <w:p w14:paraId="5DFDE0BB" w14:textId="77777777" w:rsidR="00323A65" w:rsidRDefault="00323A65" w:rsidP="00323A65">
                            <w:pPr>
                              <w:pBdr>
                                <w:top w:val="single" w:sz="4" w:space="1" w:color="7F7F7F"/>
                              </w:pBdr>
                              <w:rPr>
                                <w:rFonts w:cs="Calibri"/>
                                <w:bCs/>
                                <w:sz w:val="20"/>
                                <w:szCs w:val="20"/>
                              </w:rPr>
                            </w:pPr>
                            <w:r>
                              <w:rPr>
                                <w:rFonts w:cs="Calibri"/>
                                <w:bCs/>
                                <w:sz w:val="20"/>
                                <w:szCs w:val="20"/>
                              </w:rPr>
                              <w:t>Bacaan:</w:t>
                            </w:r>
                          </w:p>
                          <w:p w14:paraId="6FA35367" w14:textId="77777777" w:rsidR="00323A65" w:rsidRPr="00243B27" w:rsidRDefault="00323A65" w:rsidP="00323A65">
                            <w:pPr>
                              <w:pBdr>
                                <w:top w:val="single" w:sz="4" w:space="1" w:color="7F7F7F"/>
                              </w:pBdr>
                              <w:rPr>
                                <w:rFonts w:cs="Calibri"/>
                                <w:b/>
                                <w:sz w:val="20"/>
                                <w:szCs w:val="20"/>
                              </w:rPr>
                            </w:pPr>
                            <w:r w:rsidRPr="00F04689">
                              <w:rPr>
                                <w:rFonts w:cs="Calibri"/>
                                <w:b/>
                                <w:sz w:val="20"/>
                                <w:szCs w:val="20"/>
                              </w:rPr>
                              <w:t>Filipi 3:10-11</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6A0CE22" id="_x0000_s1150" type="#_x0000_t202" style="position:absolute;margin-left:0;margin-top:0;width:175.55pt;height:92.5pt;z-index:2518184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" fillcolor="#f2f2f2 [3052]" stroked="f">
                <v:textbox>
                  <w:txbxContent>
                    <w:p w14:paraId="744F7D63" w14:textId="77777777" w:rsidR="00323A65" w:rsidRDefault="00323A65" w:rsidP="00323A65">
                      <w:pPr>
                        <w:rPr>
                          <w:b/>
                        </w:rPr>
                      </w:pPr>
                      <w:r>
                        <w:rPr>
                          <w:b/>
                        </w:rPr>
                        <w:t xml:space="preserve">BAHAN </w:t>
                      </w:r>
                    </w:p>
                    <w:p w14:paraId="288A2C83" w14:textId="4CA5B82E" w:rsidR="00323A65" w:rsidRDefault="00323A65" w:rsidP="00323A65">
                      <w:pPr>
                        <w:rPr>
                          <w:b/>
                        </w:rPr>
                      </w:pPr>
                      <w:r>
                        <w:rPr>
                          <w:b/>
                        </w:rPr>
                        <w:t xml:space="preserve">PERSEKUTUAN DOA </w:t>
                      </w:r>
                      <w:r w:rsidR="00C134F1">
                        <w:rPr>
                          <w:b/>
                        </w:rPr>
                        <w:t>5</w:t>
                      </w:r>
                    </w:p>
                    <w:p w14:paraId="57DA66A5" w14:textId="77777777" w:rsidR="00323A65" w:rsidRPr="00826196" w:rsidRDefault="00323A65" w:rsidP="00323A65">
                      <w:pPr>
                        <w:rPr>
                          <w:b/>
                          <w:i/>
                          <w:iCs/>
                        </w:rPr>
                      </w:pPr>
                      <w:r w:rsidRPr="00826196">
                        <w:rPr>
                          <w:b/>
                          <w:i/>
                          <w:iCs/>
                        </w:rPr>
                        <w:t>Percaya</w:t>
                      </w:r>
                    </w:p>
                    <w:p w14:paraId="70A0A599" w14:textId="77777777" w:rsidR="00323A65" w:rsidRDefault="00323A65" w:rsidP="00323A65">
                      <w:pPr>
                        <w:pBdr>
                          <w:top w:val="single" w:sz="4" w:space="1" w:color="7F7F7F"/>
                        </w:pBdr>
                        <w:rPr>
                          <w:rFonts w:cs="Calibri"/>
                          <w:bCs/>
                          <w:sz w:val="20"/>
                          <w:szCs w:val="20"/>
                        </w:rPr>
                      </w:pPr>
                    </w:p>
                    <w:p w14:paraId="5DFDE0BB" w14:textId="77777777" w:rsidR="00323A65" w:rsidRDefault="00323A65" w:rsidP="00323A65">
                      <w:pPr>
                        <w:pBdr>
                          <w:top w:val="single" w:sz="4" w:space="1" w:color="7F7F7F"/>
                        </w:pBdr>
                        <w:rPr>
                          <w:rFonts w:cs="Calibri"/>
                          <w:bCs/>
                          <w:sz w:val="20"/>
                          <w:szCs w:val="20"/>
                        </w:rPr>
                      </w:pPr>
                      <w:r>
                        <w:rPr>
                          <w:rFonts w:cs="Calibri"/>
                          <w:bCs/>
                          <w:sz w:val="20"/>
                          <w:szCs w:val="20"/>
                        </w:rPr>
                        <w:t>Bacaan:</w:t>
                      </w:r>
                    </w:p>
                    <w:p w14:paraId="6FA35367" w14:textId="77777777" w:rsidR="00323A65" w:rsidRPr="00243B27" w:rsidRDefault="00323A65" w:rsidP="00323A65">
                      <w:pPr>
                        <w:pBdr>
                          <w:top w:val="single" w:sz="4" w:space="1" w:color="7F7F7F"/>
                        </w:pBdr>
                        <w:rPr>
                          <w:rFonts w:cs="Calibri"/>
                          <w:b/>
                          <w:sz w:val="20"/>
                          <w:szCs w:val="20"/>
                        </w:rPr>
                      </w:pPr>
                      <w:r w:rsidRPr="00F04689">
                        <w:rPr>
                          <w:rFonts w:cs="Calibri"/>
                          <w:b/>
                          <w:sz w:val="20"/>
                          <w:szCs w:val="20"/>
                        </w:rPr>
                        <w:t>Filipi 3:10-11</w:t>
                      </w:r>
                    </w:p>
                  </w:txbxContent>
                </v:textbox>
                <w10:wrap type="through" anchorx="margin"/>
              </v:shape>
            </w:pict>
          </mc:Fallback>
        </mc:AlternateContent>
      </w:r>
      <w:bookmarkStart w:id="26" w:name="_Hlk51497688"/>
    </w:p>
    <w:p w14:paraId="766E1EFA" w14:textId="77777777" w:rsidR="00323A65" w:rsidRPr="00813992" w:rsidRDefault="00323A65" w:rsidP="00323A65">
      <w:pPr>
        <w:rPr>
          <w:b/>
          <w:bCs/>
          <w:sz w:val="16"/>
          <w:szCs w:val="16"/>
          <w:lang w:val="id-ID"/>
        </w:rPr>
      </w:pPr>
    </w:p>
    <w:p w14:paraId="79A74CE9" w14:textId="77777777" w:rsidR="00323A65" w:rsidRPr="00813992" w:rsidRDefault="00323A65" w:rsidP="00323A65">
      <w:pPr>
        <w:adjustRightInd w:val="0"/>
        <w:ind w:left="360" w:hanging="370"/>
        <w:rPr>
          <w:rFonts w:cs="Arial"/>
          <w:b/>
          <w:lang w:val="id-ID"/>
        </w:rPr>
      </w:pPr>
      <w:r w:rsidRPr="00813992">
        <w:rPr>
          <w:rFonts w:cs="Arial"/>
          <w:b/>
          <w:lang w:val="id-ID"/>
        </w:rPr>
        <w:t>1.</w:t>
      </w:r>
      <w:r w:rsidRPr="00813992">
        <w:rPr>
          <w:rFonts w:cs="Arial"/>
          <w:b/>
          <w:lang w:val="id-ID"/>
        </w:rPr>
        <w:tab/>
        <w:t xml:space="preserve">SAAT TEDUH </w:t>
      </w:r>
    </w:p>
    <w:p w14:paraId="223E7CA9" w14:textId="77777777" w:rsidR="00323A65" w:rsidRPr="00813992" w:rsidRDefault="00323A65" w:rsidP="00323A65">
      <w:pPr>
        <w:adjustRightInd w:val="0"/>
        <w:ind w:left="360" w:hanging="370"/>
        <w:rPr>
          <w:rFonts w:cs="Arial"/>
          <w:b/>
          <w:lang w:val="id-ID"/>
        </w:rPr>
      </w:pPr>
    </w:p>
    <w:p w14:paraId="5241162B" w14:textId="77777777" w:rsidR="00323A65" w:rsidRPr="00813992" w:rsidRDefault="00323A65" w:rsidP="00323A65">
      <w:pPr>
        <w:ind w:left="360" w:hanging="356"/>
        <w:rPr>
          <w:b/>
          <w:lang w:val="id-ID"/>
        </w:rPr>
      </w:pPr>
      <w:r w:rsidRPr="00813992">
        <w:rPr>
          <w:b/>
          <w:lang w:val="id-ID"/>
        </w:rPr>
        <w:t>2.</w:t>
      </w:r>
      <w:r w:rsidRPr="00813992">
        <w:rPr>
          <w:b/>
          <w:lang w:val="id-ID"/>
        </w:rPr>
        <w:tab/>
        <w:t>NYANYIAN PUJIAN</w:t>
      </w:r>
    </w:p>
    <w:p w14:paraId="25FC40FF" w14:textId="77777777" w:rsidR="00323A65" w:rsidRPr="00813992" w:rsidRDefault="00323A65" w:rsidP="00323A65">
      <w:pPr>
        <w:pStyle w:val="Judul1"/>
        <w:ind w:left="360"/>
        <w:rPr>
          <w:rFonts w:cs="Calibri"/>
          <w:b w:val="0"/>
          <w:bCs w:val="0"/>
          <w:lang w:val="id-ID"/>
        </w:rPr>
      </w:pPr>
      <w:r w:rsidRPr="00813992">
        <w:rPr>
          <w:rFonts w:cs="Calibri"/>
          <w:b w:val="0"/>
          <w:lang w:val="id-ID"/>
        </w:rPr>
        <w:t xml:space="preserve">KJ 015:1-2, “Berhimpun Semua” </w:t>
      </w:r>
    </w:p>
    <w:p w14:paraId="59563427" w14:textId="77777777" w:rsidR="00323A65" w:rsidRPr="00813992" w:rsidRDefault="00323A65" w:rsidP="00323A65">
      <w:pPr>
        <w:pStyle w:val="Footer"/>
        <w:widowControl/>
        <w:numPr>
          <w:ilvl w:val="0"/>
          <w:numId w:val="128"/>
        </w:numPr>
        <w:tabs>
          <w:tab w:val="clear" w:pos="4680"/>
          <w:tab w:val="clear" w:pos="9360"/>
          <w:tab w:val="center" w:pos="4513"/>
          <w:tab w:val="right" w:pos="9026"/>
        </w:tabs>
        <w:autoSpaceDE/>
        <w:autoSpaceDN/>
        <w:rPr>
          <w:rFonts w:cs="Calibri"/>
          <w:iCs/>
          <w:lang w:val="id-ID"/>
        </w:rPr>
      </w:pPr>
      <w:r w:rsidRPr="00813992">
        <w:rPr>
          <w:rFonts w:cs="Calibri"/>
          <w:iCs/>
          <w:lang w:val="id-ID"/>
        </w:rPr>
        <w:t>Berhimpun semua menghadap Tuhan</w:t>
      </w:r>
      <w:r w:rsidRPr="00813992">
        <w:rPr>
          <w:rFonts w:cs="Calibri"/>
          <w:iCs/>
          <w:lang w:val="id-ID"/>
        </w:rPr>
        <w:br/>
        <w:t>dan pujilah Dia, Pemurah benar.</w:t>
      </w:r>
      <w:r w:rsidRPr="00813992">
        <w:rPr>
          <w:rFonts w:cs="Calibri"/>
          <w:iCs/>
          <w:lang w:val="id-ID"/>
        </w:rPr>
        <w:br/>
        <w:t>Berakhirlah segala pergumulan,</w:t>
      </w:r>
      <w:r w:rsidRPr="00813992">
        <w:rPr>
          <w:rFonts w:cs="Calibri"/>
          <w:iCs/>
          <w:lang w:val="id-ID"/>
        </w:rPr>
        <w:br/>
        <w:t>diganti kedamaian yang besar.</w:t>
      </w:r>
    </w:p>
    <w:p w14:paraId="5B1B9AE0" w14:textId="4747DE23" w:rsidR="00323A65" w:rsidRPr="00813992" w:rsidRDefault="00323A65" w:rsidP="00323A65">
      <w:pPr>
        <w:pStyle w:val="Footer"/>
        <w:widowControl/>
        <w:numPr>
          <w:ilvl w:val="0"/>
          <w:numId w:val="128"/>
        </w:numPr>
        <w:tabs>
          <w:tab w:val="clear" w:pos="4680"/>
          <w:tab w:val="clear" w:pos="9360"/>
          <w:tab w:val="center" w:pos="4513"/>
          <w:tab w:val="right" w:pos="9026"/>
        </w:tabs>
        <w:autoSpaceDE/>
        <w:autoSpaceDN/>
        <w:rPr>
          <w:rFonts w:cs="Calibri"/>
          <w:iCs/>
          <w:lang w:val="id-ID"/>
        </w:rPr>
      </w:pPr>
      <w:r w:rsidRPr="00813992">
        <w:rPr>
          <w:rFonts w:cs="Calibri"/>
          <w:iCs/>
          <w:lang w:val="id-ID"/>
        </w:rPr>
        <w:t>Hormati nama</w:t>
      </w:r>
      <w:r w:rsidR="000B26AB">
        <w:rPr>
          <w:rFonts w:cs="Calibri"/>
          <w:iCs/>
          <w:lang w:val="id-ID"/>
        </w:rPr>
        <w:t>-</w:t>
      </w:r>
      <w:r w:rsidRPr="00813992">
        <w:rPr>
          <w:rFonts w:cs="Calibri"/>
          <w:iCs/>
          <w:lang w:val="id-ID"/>
        </w:rPr>
        <w:t>Nya serta kenangkan</w:t>
      </w:r>
      <w:r w:rsidRPr="00813992">
        <w:rPr>
          <w:rFonts w:cs="Calibri"/>
          <w:iCs/>
          <w:lang w:val="id-ID"/>
        </w:rPr>
        <w:br/>
        <w:t>mu</w:t>
      </w:r>
      <w:r w:rsidR="000B26AB">
        <w:rPr>
          <w:rFonts w:cs="Calibri"/>
          <w:iCs/>
          <w:lang w:val="id-ID"/>
        </w:rPr>
        <w:t>k</w:t>
      </w:r>
      <w:r w:rsidRPr="00813992">
        <w:rPr>
          <w:rFonts w:cs="Calibri"/>
          <w:iCs/>
          <w:lang w:val="id-ID"/>
        </w:rPr>
        <w:t>jizat yang sudah dibuat</w:t>
      </w:r>
      <w:r w:rsidR="000B26AB">
        <w:rPr>
          <w:rFonts w:cs="Calibri"/>
          <w:iCs/>
          <w:lang w:val="id-ID"/>
        </w:rPr>
        <w:t>-</w:t>
      </w:r>
      <w:r w:rsidRPr="00813992">
        <w:rPr>
          <w:rFonts w:cs="Calibri"/>
          <w:iCs/>
          <w:lang w:val="id-ID"/>
        </w:rPr>
        <w:t>Nya.</w:t>
      </w:r>
      <w:r w:rsidRPr="00813992">
        <w:rPr>
          <w:rFonts w:cs="Calibri"/>
          <w:iCs/>
          <w:lang w:val="id-ID"/>
        </w:rPr>
        <w:br/>
        <w:t>Hendaklah t’rus syukurmu kaunyatakan</w:t>
      </w:r>
      <w:r w:rsidRPr="00813992">
        <w:rPr>
          <w:rFonts w:cs="Calibri"/>
          <w:iCs/>
          <w:lang w:val="id-ID"/>
        </w:rPr>
        <w:br/>
        <w:t>di jalan hidupmu seluruhnya.</w:t>
      </w:r>
    </w:p>
    <w:p w14:paraId="4D1173FE" w14:textId="77777777" w:rsidR="00323A65" w:rsidRPr="00813992" w:rsidRDefault="00323A65" w:rsidP="00323A65">
      <w:pPr>
        <w:ind w:left="720"/>
        <w:rPr>
          <w:rFonts w:eastAsia="Times New Roman"/>
          <w:i/>
          <w:iCs/>
          <w:lang w:val="id-ID" w:eastAsia="en-ID"/>
        </w:rPr>
      </w:pPr>
    </w:p>
    <w:p w14:paraId="319BB157" w14:textId="77777777" w:rsidR="00323A65" w:rsidRPr="00813992" w:rsidRDefault="00323A65" w:rsidP="00323A65">
      <w:pPr>
        <w:ind w:left="360" w:hanging="356"/>
        <w:rPr>
          <w:b/>
          <w:lang w:val="id-ID"/>
        </w:rPr>
      </w:pPr>
      <w:r w:rsidRPr="00813992">
        <w:rPr>
          <w:b/>
          <w:lang w:val="id-ID"/>
        </w:rPr>
        <w:t>3.</w:t>
      </w:r>
      <w:r w:rsidRPr="00813992">
        <w:rPr>
          <w:b/>
          <w:lang w:val="id-ID"/>
        </w:rPr>
        <w:tab/>
        <w:t xml:space="preserve">DOA </w:t>
      </w:r>
    </w:p>
    <w:p w14:paraId="3CEF16D2" w14:textId="77777777" w:rsidR="00323A65" w:rsidRPr="00813992" w:rsidRDefault="00323A65" w:rsidP="00323A65">
      <w:pPr>
        <w:ind w:left="284"/>
        <w:contextualSpacing/>
        <w:rPr>
          <w:b/>
          <w:lang w:val="id-ID"/>
        </w:rPr>
      </w:pPr>
    </w:p>
    <w:p w14:paraId="3B4B4351" w14:textId="77777777" w:rsidR="00323A65" w:rsidRPr="00813992" w:rsidRDefault="00323A65" w:rsidP="00323A65">
      <w:pPr>
        <w:ind w:left="360" w:hanging="356"/>
        <w:rPr>
          <w:b/>
          <w:lang w:val="id-ID"/>
        </w:rPr>
      </w:pPr>
      <w:r w:rsidRPr="00813992">
        <w:rPr>
          <w:b/>
          <w:lang w:val="id-ID"/>
        </w:rPr>
        <w:t>4.</w:t>
      </w:r>
      <w:r w:rsidRPr="00813992">
        <w:rPr>
          <w:b/>
          <w:lang w:val="id-ID"/>
        </w:rPr>
        <w:tab/>
        <w:t>NYANYIAN PUJIAN</w:t>
      </w:r>
    </w:p>
    <w:p w14:paraId="516249C6" w14:textId="77777777" w:rsidR="00323A65" w:rsidRPr="00813992" w:rsidRDefault="00323A65" w:rsidP="00323A65">
      <w:pPr>
        <w:pStyle w:val="Judul1"/>
        <w:ind w:left="360"/>
        <w:rPr>
          <w:rFonts w:cs="Calibri"/>
          <w:b w:val="0"/>
          <w:bCs w:val="0"/>
          <w:lang w:val="id-ID"/>
        </w:rPr>
      </w:pPr>
      <w:r w:rsidRPr="00813992">
        <w:rPr>
          <w:rFonts w:cs="Calibri"/>
          <w:b w:val="0"/>
          <w:lang w:val="id-ID"/>
        </w:rPr>
        <w:t xml:space="preserve">KJ 402:1-3, “Kuperlukan Jurus’lamat” </w:t>
      </w:r>
    </w:p>
    <w:p w14:paraId="42B5187B" w14:textId="77777777" w:rsidR="00323A65" w:rsidRPr="00813992" w:rsidRDefault="00323A65" w:rsidP="00323A65">
      <w:pPr>
        <w:pStyle w:val="Footer"/>
        <w:widowControl/>
        <w:numPr>
          <w:ilvl w:val="0"/>
          <w:numId w:val="131"/>
        </w:numPr>
        <w:tabs>
          <w:tab w:val="clear" w:pos="4680"/>
          <w:tab w:val="clear" w:pos="9360"/>
          <w:tab w:val="center" w:pos="4513"/>
          <w:tab w:val="right" w:pos="9026"/>
        </w:tabs>
        <w:autoSpaceDE/>
        <w:autoSpaceDN/>
        <w:rPr>
          <w:rFonts w:cs="Calibri"/>
          <w:iCs/>
          <w:lang w:val="id-ID"/>
        </w:rPr>
      </w:pPr>
      <w:r w:rsidRPr="00813992">
        <w:rPr>
          <w:rFonts w:cs="Calibri"/>
          <w:iCs/>
          <w:lang w:val="id-ID"/>
        </w:rPr>
        <w:t>Kuperlukan Jurus’lamat, agar jangan ‘ku sesat;</w:t>
      </w:r>
      <w:r w:rsidRPr="00813992">
        <w:rPr>
          <w:rFonts w:cs="Calibri"/>
          <w:iCs/>
          <w:lang w:val="id-ID"/>
        </w:rPr>
        <w:br/>
        <w:t>s’lalu harus kurasakan bahwa Tuhanku dekat.</w:t>
      </w:r>
      <w:r w:rsidRPr="00813992">
        <w:rPr>
          <w:rFonts w:cs="Calibri"/>
          <w:iCs/>
          <w:lang w:val="id-ID"/>
        </w:rPr>
        <w:br/>
        <w:t>Refrein:</w:t>
      </w:r>
      <w:r w:rsidRPr="00813992">
        <w:rPr>
          <w:rFonts w:cs="Calibri"/>
          <w:iCs/>
          <w:lang w:val="id-ID"/>
        </w:rPr>
        <w:br/>
        <w:t>Maka jiwaku tenang, takkan takut dan enggan;</w:t>
      </w:r>
      <w:r w:rsidRPr="00813992">
        <w:rPr>
          <w:rFonts w:cs="Calibri"/>
          <w:iCs/>
          <w:lang w:val="id-ID"/>
        </w:rPr>
        <w:br/>
        <w:t>bila Tuhanku membimbing, ‘ku di malam pun tent’ram.</w:t>
      </w:r>
    </w:p>
    <w:p w14:paraId="38790193" w14:textId="12816058" w:rsidR="00323A65" w:rsidRPr="00813992" w:rsidRDefault="00323A65" w:rsidP="00323A65">
      <w:pPr>
        <w:pStyle w:val="Footer"/>
        <w:widowControl/>
        <w:numPr>
          <w:ilvl w:val="0"/>
          <w:numId w:val="131"/>
        </w:numPr>
        <w:tabs>
          <w:tab w:val="clear" w:pos="4680"/>
          <w:tab w:val="clear" w:pos="9360"/>
          <w:tab w:val="center" w:pos="4513"/>
          <w:tab w:val="right" w:pos="9026"/>
        </w:tabs>
        <w:autoSpaceDE/>
        <w:autoSpaceDN/>
        <w:rPr>
          <w:rFonts w:cs="Calibri"/>
          <w:iCs/>
          <w:lang w:val="id-ID"/>
        </w:rPr>
      </w:pPr>
      <w:r w:rsidRPr="00813992">
        <w:rPr>
          <w:rFonts w:cs="Calibri"/>
          <w:iCs/>
          <w:lang w:val="id-ID"/>
        </w:rPr>
        <w:t>Kuperlukan Jurus’lamat, kar’na imanku lemah.</w:t>
      </w:r>
      <w:r w:rsidRPr="00813992">
        <w:rPr>
          <w:rFonts w:cs="Calibri"/>
          <w:iCs/>
          <w:lang w:val="id-ID"/>
        </w:rPr>
        <w:br/>
        <w:t>Hiburan</w:t>
      </w:r>
      <w:r w:rsidR="000B26AB">
        <w:rPr>
          <w:rFonts w:cs="Calibri"/>
          <w:iCs/>
          <w:lang w:val="id-ID"/>
        </w:rPr>
        <w:t>-</w:t>
      </w:r>
      <w:r w:rsidRPr="00813992">
        <w:rPr>
          <w:rFonts w:cs="Calibri"/>
          <w:iCs/>
          <w:lang w:val="id-ID"/>
        </w:rPr>
        <w:t>Nya menguatkan; sungguh tiada bandingnya.</w:t>
      </w:r>
    </w:p>
    <w:p w14:paraId="153E248B" w14:textId="77777777" w:rsidR="00323A65" w:rsidRPr="00813992" w:rsidRDefault="00323A65" w:rsidP="00323A65">
      <w:pPr>
        <w:pStyle w:val="Footer"/>
        <w:widowControl/>
        <w:numPr>
          <w:ilvl w:val="0"/>
          <w:numId w:val="131"/>
        </w:numPr>
        <w:tabs>
          <w:tab w:val="clear" w:pos="4680"/>
          <w:tab w:val="clear" w:pos="9360"/>
          <w:tab w:val="center" w:pos="4513"/>
          <w:tab w:val="right" w:pos="9026"/>
        </w:tabs>
        <w:autoSpaceDE/>
        <w:autoSpaceDN/>
        <w:rPr>
          <w:rFonts w:cs="Calibri"/>
          <w:iCs/>
          <w:lang w:val="id-ID"/>
        </w:rPr>
      </w:pPr>
      <w:r w:rsidRPr="00813992">
        <w:rPr>
          <w:rFonts w:cs="Calibri"/>
          <w:iCs/>
          <w:lang w:val="id-ID"/>
        </w:rPr>
        <w:t>Kuperlukan Jurus’lamat dalam langkah juangku;</w:t>
      </w:r>
      <w:r w:rsidRPr="00813992">
        <w:rPr>
          <w:rFonts w:cs="Calibri"/>
          <w:iCs/>
          <w:lang w:val="id-ID"/>
        </w:rPr>
        <w:br/>
        <w:t>siang malam, suka duka dengan Tuhan kutempuh.</w:t>
      </w:r>
    </w:p>
    <w:p w14:paraId="0C0CAE8F" w14:textId="77777777" w:rsidR="00323A65" w:rsidRPr="00813992" w:rsidRDefault="00323A65" w:rsidP="00323A65">
      <w:pPr>
        <w:pStyle w:val="Footer"/>
        <w:ind w:left="720"/>
        <w:rPr>
          <w:rFonts w:cs="Calibri"/>
          <w:iCs/>
          <w:lang w:val="id-ID"/>
        </w:rPr>
      </w:pPr>
    </w:p>
    <w:p w14:paraId="5D91510E" w14:textId="77777777" w:rsidR="00323A65" w:rsidRPr="00813992" w:rsidRDefault="00323A65" w:rsidP="00323A65">
      <w:pPr>
        <w:ind w:left="360" w:hanging="356"/>
        <w:rPr>
          <w:b/>
          <w:bCs/>
          <w:lang w:val="id-ID"/>
        </w:rPr>
      </w:pPr>
      <w:r w:rsidRPr="00813992">
        <w:rPr>
          <w:b/>
          <w:lang w:val="id-ID"/>
        </w:rPr>
        <w:t>5.</w:t>
      </w:r>
      <w:r w:rsidRPr="00813992">
        <w:rPr>
          <w:b/>
          <w:lang w:val="id-ID"/>
        </w:rPr>
        <w:tab/>
        <w:t xml:space="preserve">PEMBACAAN ALKITAB: </w:t>
      </w:r>
      <w:r w:rsidRPr="00813992">
        <w:rPr>
          <w:lang w:val="id-ID"/>
        </w:rPr>
        <w:t>Filipi 3:7-14</w:t>
      </w:r>
    </w:p>
    <w:p w14:paraId="2ADF6D44" w14:textId="77777777" w:rsidR="00323A65" w:rsidRPr="00813992" w:rsidRDefault="00323A65" w:rsidP="00323A65">
      <w:pPr>
        <w:ind w:left="360" w:hanging="356"/>
        <w:rPr>
          <w:b/>
          <w:bCs/>
          <w:lang w:val="id-ID"/>
        </w:rPr>
      </w:pPr>
    </w:p>
    <w:p w14:paraId="586F81C0" w14:textId="77777777" w:rsidR="00323A65" w:rsidRPr="00813992" w:rsidRDefault="00323A65" w:rsidP="00323A65">
      <w:pPr>
        <w:ind w:left="360" w:hanging="356"/>
        <w:rPr>
          <w:b/>
          <w:lang w:val="id-ID"/>
        </w:rPr>
      </w:pPr>
      <w:r w:rsidRPr="00813992">
        <w:rPr>
          <w:b/>
          <w:lang w:val="id-ID"/>
        </w:rPr>
        <w:t>6.</w:t>
      </w:r>
      <w:r w:rsidRPr="00813992">
        <w:rPr>
          <w:b/>
          <w:lang w:val="id-ID"/>
        </w:rPr>
        <w:tab/>
        <w:t>RENUNGAN</w:t>
      </w:r>
    </w:p>
    <w:p w14:paraId="48D1777E" w14:textId="77777777" w:rsidR="00323A65" w:rsidRPr="00813992" w:rsidRDefault="00323A65" w:rsidP="00323A65">
      <w:pPr>
        <w:ind w:left="360" w:hanging="356"/>
        <w:rPr>
          <w:b/>
          <w:lang w:val="id-ID"/>
        </w:rPr>
      </w:pPr>
    </w:p>
    <w:p w14:paraId="26E20753" w14:textId="011F1F9C" w:rsidR="00323A65" w:rsidRPr="00813992" w:rsidRDefault="00323A65" w:rsidP="00323A65">
      <w:pPr>
        <w:ind w:firstLine="364"/>
        <w:jc w:val="center"/>
        <w:rPr>
          <w:b/>
          <w:lang w:val="id-ID"/>
        </w:rPr>
      </w:pPr>
      <w:r w:rsidRPr="00813992">
        <w:rPr>
          <w:b/>
          <w:lang w:val="id-ID"/>
        </w:rPr>
        <w:t>“Percaya dan Mempercayakan Pada Kristus”</w:t>
      </w:r>
    </w:p>
    <w:p w14:paraId="483FB9DE" w14:textId="77777777" w:rsidR="00323A65" w:rsidRPr="00813992" w:rsidRDefault="00323A65" w:rsidP="00323A65">
      <w:pPr>
        <w:ind w:left="360" w:firstLine="720"/>
        <w:rPr>
          <w:lang w:val="id-ID"/>
        </w:rPr>
      </w:pPr>
    </w:p>
    <w:p w14:paraId="4FCA54C3" w14:textId="0859C70B" w:rsidR="00323A65" w:rsidRPr="00813992" w:rsidRDefault="00323A65" w:rsidP="00323A65">
      <w:pPr>
        <w:ind w:left="426" w:firstLine="567"/>
        <w:jc w:val="both"/>
        <w:rPr>
          <w:lang w:val="id-ID"/>
        </w:rPr>
      </w:pPr>
      <w:r w:rsidRPr="00813992">
        <w:rPr>
          <w:lang w:val="id-ID"/>
        </w:rPr>
        <w:t>Jean F. Gravelet (1824-1897), yang dikenal dengan Charles Blondin adalah seorang akrobatik yang berjalan di atas tali. Suatu saat dia tampil menyeberangi Sungai Niagara. Ia beraksi dengan tutup mata, berhenti di tengah dan minum kopi, serta berbagai atraksi lain. Di salah satu kesempatan, Blondin bertanya pada penonton, apakah mereka percaya dia bisa meniti tali dengan jalan tutup mata. Sebagian berseru percaya, sebagian penasaran. Blondin berjalan tutup mata dan berhasil! Penonton bertepuk tangan. Blondin kemudian bertanya, percayakah penonton jika dia bisa menyeberang dengan menggendong seseorang, dan semua penonton merespon: “Percaya!” Blondin mengundang penonton untuk mau digendong. Tak ada satu orang</w:t>
      </w:r>
      <w:r w:rsidR="000B26AB">
        <w:rPr>
          <w:lang w:val="id-ID"/>
        </w:rPr>
        <w:t xml:space="preserve"> </w:t>
      </w:r>
      <w:r w:rsidRPr="00813992">
        <w:rPr>
          <w:lang w:val="id-ID"/>
        </w:rPr>
        <w:t xml:space="preserve">pun yang bersedia, hingga akhirnya seorang anak kecil maju dan mau digendong Blondin. Penonton gusar apakah anak itu akan selamat dan apakah orang tuanya bisa tenang melihat anaknya. Blondin menggendong anak itu dan ia berhasil menyeberang! Rupanya anak kecil itu adalah anak Blondin, yang percaya dan mempercayakan diri kepada sang ayah. </w:t>
      </w:r>
    </w:p>
    <w:p w14:paraId="202291E3" w14:textId="7735B7E0" w:rsidR="00323A65" w:rsidRPr="00813992" w:rsidRDefault="00323A65" w:rsidP="00323A65">
      <w:pPr>
        <w:ind w:left="426" w:firstLine="567"/>
        <w:jc w:val="both"/>
        <w:rPr>
          <w:lang w:val="id-ID"/>
        </w:rPr>
      </w:pPr>
      <w:r w:rsidRPr="00813992">
        <w:rPr>
          <w:lang w:val="id-ID"/>
        </w:rPr>
        <w:t>Sikap ini juga dimiliki dan diteladankan oleh rasul Paulus. Kepada jemaat Filipi, Paulus menyatakan ia rindu mengenal Kristus dan kuasa kebangkitan-Nya. Mengenal di sini tidak hanya mengetahui Kristus yang bangkit (aspek kognitif) dan meyakini kebenaran kebangkitan itu (aspek afektif), namun juga kesediaan berjalan bersama dan disertai Kristus melewati naik turunnya kehidupan</w:t>
      </w:r>
      <w:r w:rsidR="000B26AB">
        <w:rPr>
          <w:lang w:val="id-ID"/>
        </w:rPr>
        <w:t xml:space="preserve"> </w:t>
      </w:r>
      <w:r w:rsidRPr="00813992">
        <w:rPr>
          <w:lang w:val="id-ID"/>
        </w:rPr>
        <w:t xml:space="preserve">(aspek konatif), termasuk saat melewati tantangan dan kesulitan. Kalaupun Paulus menderita, baginya itu serupa dengan Kristus yang telah menjalani penderitaan sebagai ketaatan pada Allah sehingga Kristus dimuliakan oleh Allah (Fil 2:5-11). Itulah alasan bagi Paulus untuk mempercayakan dirinya kepada Kristus. Paulus tidak ragu menyongsong apa yang akan dihadapinya, sebagai panggilan Allah dalam Kristus, sebab </w:t>
      </w:r>
      <w:r w:rsidRPr="00813992">
        <w:rPr>
          <w:lang w:val="id-ID"/>
        </w:rPr>
        <w:lastRenderedPageBreak/>
        <w:t xml:space="preserve">Allah akan memimpin, memberi hikmat, mengingatkan dan mengarahkan serta memberi kekuatan. </w:t>
      </w:r>
    </w:p>
    <w:p w14:paraId="69436B28" w14:textId="2DE426A3" w:rsidR="00323A65" w:rsidRPr="00813992" w:rsidRDefault="00323A65" w:rsidP="00323A65">
      <w:pPr>
        <w:ind w:left="426" w:firstLine="567"/>
        <w:jc w:val="both"/>
        <w:rPr>
          <w:lang w:val="id-ID"/>
        </w:rPr>
      </w:pPr>
      <w:r w:rsidRPr="00813992">
        <w:rPr>
          <w:lang w:val="id-ID"/>
        </w:rPr>
        <w:t xml:space="preserve">Satu hal yang perlu dicermati adalah bahwa sikap percaya dan mempercayakan diri pada Kristus tidak boleh dimaknai dan kemudian diwujudkan dengan sikap-tindakan </w:t>
      </w:r>
      <w:r w:rsidR="000B26AB" w:rsidRPr="00813992">
        <w:rPr>
          <w:lang w:val="id-ID"/>
        </w:rPr>
        <w:t>nekat</w:t>
      </w:r>
      <w:r w:rsidRPr="00813992">
        <w:rPr>
          <w:lang w:val="id-ID"/>
        </w:rPr>
        <w:t xml:space="preserve">, lepas tangan atau ‘berani mati’ menjalani kehidupan. Sikap itu justru akan mengarah kepada tuduhan/ pikiran menyalahkan Allah atas masalah-tantangan yang terjadi dalam hidup. Mempercayakan diri pada Kristus tidak bisa dan tidak boleh diiringi pengabaian terhadap diri sendiri atau melalaikan tanggung jawab atau tugas pekerjaan-pelayanan. Orang yang percaya kepada Kristus, harus tetap memberikan yang terbaik serta menaati perintah dan kehendak Allah dalam kesehariannya, baik di rumah, di tempat usaha, di masyarakat dan juga di pelayanan. Paulus sendiri juga tidak kemudian sengaja mencari masalah saat mengabarkan Injil, namun dia tetap menjaga pengajaran, tindakan serta kesehatannya supaya Kristus dilihat dan diterima oleh orang-orang yang ia jumpai dan layani. </w:t>
      </w:r>
    </w:p>
    <w:p w14:paraId="5A72D87D" w14:textId="77777777" w:rsidR="00323A65" w:rsidRPr="00813992" w:rsidRDefault="00323A65" w:rsidP="00323A65">
      <w:pPr>
        <w:ind w:left="426" w:firstLine="567"/>
        <w:jc w:val="both"/>
        <w:rPr>
          <w:lang w:val="id-ID"/>
        </w:rPr>
      </w:pPr>
      <w:r w:rsidRPr="00813992">
        <w:rPr>
          <w:lang w:val="id-ID"/>
        </w:rPr>
        <w:t xml:space="preserve">Dengan demikian, mempercayakan diri pada Kristus mengajar dan mengajak kita untuk </w:t>
      </w:r>
      <w:r w:rsidRPr="00813992">
        <w:rPr>
          <w:b/>
          <w:bCs/>
          <w:i/>
          <w:iCs/>
          <w:lang w:val="id-ID"/>
        </w:rPr>
        <w:t>berani hidup</w:t>
      </w:r>
      <w:r w:rsidRPr="00813992">
        <w:rPr>
          <w:lang w:val="id-ID"/>
        </w:rPr>
        <w:t xml:space="preserve"> dalam ketaatan akan kehendak Allah: jujur-bersih di kala bekerja dan berusaha, adil-berbelas kasih saat memimpin atau membuat keputusan, setia-sabar dalam membangun rumah tangga atau keluarga, tekun-sukacita saat bersekutu, melayani dan bersaksi, dll.  Selamat belajar percaya dan mempercayakan diri kepada Kristus yang telah bangkit, dan menghayati kuasa kebangkitan-Nya. </w:t>
      </w:r>
    </w:p>
    <w:p w14:paraId="02E81007" w14:textId="77777777" w:rsidR="00323A65" w:rsidRPr="00813992" w:rsidRDefault="00323A65" w:rsidP="00323A65">
      <w:pPr>
        <w:rPr>
          <w:lang w:val="id-ID"/>
        </w:rPr>
      </w:pPr>
    </w:p>
    <w:p w14:paraId="1BBB7D24" w14:textId="77777777" w:rsidR="00323A65" w:rsidRPr="00813992" w:rsidRDefault="00323A65" w:rsidP="00323A65">
      <w:pPr>
        <w:ind w:left="360" w:hanging="356"/>
        <w:rPr>
          <w:b/>
          <w:lang w:val="id-ID"/>
        </w:rPr>
      </w:pPr>
      <w:r w:rsidRPr="00813992">
        <w:rPr>
          <w:b/>
          <w:lang w:val="id-ID"/>
        </w:rPr>
        <w:t>7.</w:t>
      </w:r>
      <w:r w:rsidRPr="00813992">
        <w:rPr>
          <w:b/>
          <w:lang w:val="id-ID"/>
        </w:rPr>
        <w:tab/>
        <w:t xml:space="preserve">NYANYIAN </w:t>
      </w:r>
    </w:p>
    <w:p w14:paraId="02BC8216" w14:textId="77777777" w:rsidR="00323A65" w:rsidRPr="00813992" w:rsidRDefault="00323A65" w:rsidP="00323A65">
      <w:pPr>
        <w:pStyle w:val="Judul1"/>
        <w:ind w:left="360"/>
        <w:rPr>
          <w:rFonts w:cs="Calibri"/>
          <w:b w:val="0"/>
          <w:bCs w:val="0"/>
          <w:lang w:val="id-ID"/>
        </w:rPr>
      </w:pPr>
      <w:r w:rsidRPr="00813992">
        <w:rPr>
          <w:rFonts w:cs="Calibri"/>
          <w:b w:val="0"/>
          <w:lang w:val="id-ID"/>
        </w:rPr>
        <w:t xml:space="preserve">KJ 370:1, 3, “‘Ku Mau Berjalan dengan Jurus’lamatku” </w:t>
      </w:r>
    </w:p>
    <w:p w14:paraId="14D72C5C" w14:textId="4EEC92F1" w:rsidR="00323A65" w:rsidRPr="00813992" w:rsidRDefault="00323A65" w:rsidP="00323A65">
      <w:pPr>
        <w:pStyle w:val="DaftarParagraf"/>
        <w:widowControl/>
        <w:numPr>
          <w:ilvl w:val="0"/>
          <w:numId w:val="129"/>
        </w:numPr>
        <w:autoSpaceDE/>
        <w:autoSpaceDN/>
        <w:contextualSpacing/>
        <w:jc w:val="left"/>
        <w:rPr>
          <w:lang w:val="id-ID"/>
        </w:rPr>
      </w:pPr>
      <w:r w:rsidRPr="00813992">
        <w:rPr>
          <w:lang w:val="id-ID"/>
        </w:rPr>
        <w:t>‘Ku mau berjalan dengan Jurus’lamatku</w:t>
      </w:r>
      <w:r w:rsidRPr="00813992">
        <w:rPr>
          <w:lang w:val="id-ID"/>
        </w:rPr>
        <w:br/>
        <w:t>di lembah berbunga dan berair sejuk.</w:t>
      </w:r>
      <w:r w:rsidRPr="00813992">
        <w:rPr>
          <w:lang w:val="id-ID"/>
        </w:rPr>
        <w:br/>
        <w:t>Ya, kemana juga aku mau mengikut</w:t>
      </w:r>
      <w:r w:rsidR="000B26AB">
        <w:rPr>
          <w:lang w:val="id-ID"/>
        </w:rPr>
        <w:t>-</w:t>
      </w:r>
      <w:r w:rsidRPr="00813992">
        <w:rPr>
          <w:lang w:val="id-ID"/>
        </w:rPr>
        <w:t>Nya</w:t>
      </w:r>
      <w:r w:rsidRPr="00813992">
        <w:rPr>
          <w:lang w:val="id-ID"/>
        </w:rPr>
        <w:br/>
        <w:t>sampai aku tiba di neg’ri baka.</w:t>
      </w:r>
    </w:p>
    <w:p w14:paraId="1DCD78E7" w14:textId="512EA76F" w:rsidR="00323A65" w:rsidRPr="00813992" w:rsidRDefault="00323A65" w:rsidP="00323A65">
      <w:pPr>
        <w:pStyle w:val="DaftarParagraf"/>
        <w:ind w:left="786"/>
        <w:jc w:val="left"/>
        <w:rPr>
          <w:lang w:val="id-ID"/>
        </w:rPr>
      </w:pPr>
      <w:r w:rsidRPr="00813992">
        <w:rPr>
          <w:lang w:val="id-ID"/>
        </w:rPr>
        <w:t>Refrein:</w:t>
      </w:r>
      <w:r w:rsidRPr="00813992">
        <w:rPr>
          <w:lang w:val="id-ID"/>
        </w:rPr>
        <w:br/>
        <w:t>Ikut, ikut, ikut Tuhan Yesus:</w:t>
      </w:r>
      <w:r w:rsidRPr="00813992">
        <w:rPr>
          <w:lang w:val="id-ID"/>
        </w:rPr>
        <w:br/>
        <w:t>‘ku tetap mendengar dan mengikut</w:t>
      </w:r>
      <w:r w:rsidR="000B26AB">
        <w:rPr>
          <w:lang w:val="id-ID"/>
        </w:rPr>
        <w:t>-</w:t>
      </w:r>
      <w:r w:rsidRPr="00813992">
        <w:rPr>
          <w:lang w:val="id-ID"/>
        </w:rPr>
        <w:t>Nya.</w:t>
      </w:r>
      <w:r w:rsidRPr="00813992">
        <w:rPr>
          <w:lang w:val="id-ID"/>
        </w:rPr>
        <w:br/>
      </w:r>
      <w:r w:rsidRPr="00813992">
        <w:rPr>
          <w:lang w:val="id-ID"/>
        </w:rPr>
        <w:lastRenderedPageBreak/>
        <w:t>Ikut, ikut, ikut Tuhan Yesus;</w:t>
      </w:r>
      <w:r w:rsidRPr="00813992">
        <w:rPr>
          <w:lang w:val="id-ID"/>
        </w:rPr>
        <w:br/>
        <w:t>ya, ke mana juga ‘ku mengikut</w:t>
      </w:r>
      <w:r w:rsidR="000B26AB">
        <w:rPr>
          <w:lang w:val="id-ID"/>
        </w:rPr>
        <w:t>-</w:t>
      </w:r>
      <w:r w:rsidRPr="00813992">
        <w:rPr>
          <w:lang w:val="id-ID"/>
        </w:rPr>
        <w:t>Nya!</w:t>
      </w:r>
    </w:p>
    <w:p w14:paraId="6EA3F83A" w14:textId="05DA3853" w:rsidR="00323A65" w:rsidRPr="00813992" w:rsidRDefault="00323A65" w:rsidP="00323A65">
      <w:pPr>
        <w:pStyle w:val="DaftarParagraf"/>
        <w:widowControl/>
        <w:numPr>
          <w:ilvl w:val="0"/>
          <w:numId w:val="129"/>
        </w:numPr>
        <w:autoSpaceDE/>
        <w:autoSpaceDN/>
        <w:contextualSpacing/>
        <w:jc w:val="left"/>
        <w:rPr>
          <w:lang w:val="id-ID"/>
        </w:rPr>
      </w:pPr>
      <w:r w:rsidRPr="00813992">
        <w:rPr>
          <w:lang w:val="id-ID"/>
        </w:rPr>
        <w:t>Bersama Jurus’lamat hatiku teguh</w:t>
      </w:r>
      <w:r w:rsidRPr="00813992">
        <w:rPr>
          <w:lang w:val="id-ID"/>
        </w:rPr>
        <w:br/>
        <w:t>di lembah dan bukit yang perlu kutempuh.</w:t>
      </w:r>
      <w:r w:rsidRPr="00813992">
        <w:rPr>
          <w:lang w:val="id-ID"/>
        </w:rPr>
        <w:br/>
        <w:t>Tuhanku membimbing aku pada jalan</w:t>
      </w:r>
      <w:r w:rsidR="000B26AB">
        <w:rPr>
          <w:lang w:val="id-ID"/>
        </w:rPr>
        <w:t>-</w:t>
      </w:r>
      <w:r w:rsidRPr="00813992">
        <w:rPr>
          <w:lang w:val="id-ID"/>
        </w:rPr>
        <w:t>Nya</w:t>
      </w:r>
      <w:r w:rsidRPr="00813992">
        <w:rPr>
          <w:lang w:val="id-ID"/>
        </w:rPr>
        <w:br/>
        <w:t>yang menuju rumah Allah yang baka.</w:t>
      </w:r>
    </w:p>
    <w:p w14:paraId="2376BFC2" w14:textId="77777777" w:rsidR="00323A65" w:rsidRPr="00813992" w:rsidRDefault="00323A65" w:rsidP="00323A65">
      <w:pPr>
        <w:pStyle w:val="DaftarParagraf"/>
        <w:ind w:left="786"/>
        <w:jc w:val="left"/>
        <w:rPr>
          <w:lang w:val="id-ID"/>
        </w:rPr>
      </w:pPr>
    </w:p>
    <w:p w14:paraId="1DA74487" w14:textId="77777777" w:rsidR="00323A65" w:rsidRPr="00813992" w:rsidRDefault="00323A65" w:rsidP="00323A65">
      <w:pPr>
        <w:ind w:left="360" w:hanging="356"/>
        <w:rPr>
          <w:b/>
          <w:lang w:val="id-ID"/>
        </w:rPr>
      </w:pPr>
      <w:r w:rsidRPr="00813992">
        <w:rPr>
          <w:b/>
          <w:lang w:val="id-ID"/>
        </w:rPr>
        <w:t>8.</w:t>
      </w:r>
      <w:r w:rsidRPr="00813992">
        <w:rPr>
          <w:b/>
          <w:lang w:val="id-ID"/>
        </w:rPr>
        <w:tab/>
        <w:t xml:space="preserve">DOA </w:t>
      </w:r>
    </w:p>
    <w:p w14:paraId="34FCBAB9" w14:textId="77777777" w:rsidR="00323A65" w:rsidRPr="00813992" w:rsidRDefault="00323A65" w:rsidP="00323A65">
      <w:pPr>
        <w:pStyle w:val="DaftarParagraf"/>
        <w:widowControl/>
        <w:numPr>
          <w:ilvl w:val="0"/>
          <w:numId w:val="127"/>
        </w:numPr>
        <w:autoSpaceDE/>
        <w:autoSpaceDN/>
        <w:ind w:left="630" w:hanging="283"/>
        <w:contextualSpacing/>
        <w:rPr>
          <w:bCs/>
          <w:lang w:val="id-ID"/>
        </w:rPr>
      </w:pPr>
      <w:r w:rsidRPr="00813992">
        <w:rPr>
          <w:bCs/>
          <w:lang w:val="id-ID"/>
        </w:rPr>
        <w:t>Bersyukur atas setiap peristiwa keberhasilan, kegagalan, kemenangan, dan kerapuhan yang bisa mengarahkan kita kepada belas kasih dan kuasa Allah</w:t>
      </w:r>
    </w:p>
    <w:p w14:paraId="5E941037" w14:textId="77777777" w:rsidR="00323A65" w:rsidRPr="00813992" w:rsidRDefault="00323A65" w:rsidP="00323A65">
      <w:pPr>
        <w:pStyle w:val="DaftarParagraf"/>
        <w:widowControl/>
        <w:numPr>
          <w:ilvl w:val="0"/>
          <w:numId w:val="127"/>
        </w:numPr>
        <w:autoSpaceDE/>
        <w:autoSpaceDN/>
        <w:ind w:left="630" w:hanging="283"/>
        <w:contextualSpacing/>
        <w:rPr>
          <w:bCs/>
          <w:lang w:val="id-ID"/>
        </w:rPr>
      </w:pPr>
      <w:r w:rsidRPr="00813992">
        <w:rPr>
          <w:bCs/>
          <w:lang w:val="id-ID"/>
        </w:rPr>
        <w:t xml:space="preserve">Mohon hikmat-bimbingan Roh Kudus dalam menghayati kuasa kebangkitan dan belajar mempercayakan diri kepada Kristus </w:t>
      </w:r>
    </w:p>
    <w:p w14:paraId="713EF2FB" w14:textId="77777777" w:rsidR="00323A65" w:rsidRPr="00813992" w:rsidRDefault="00323A65" w:rsidP="00323A65">
      <w:pPr>
        <w:rPr>
          <w:b/>
          <w:lang w:val="id-ID"/>
        </w:rPr>
      </w:pPr>
    </w:p>
    <w:p w14:paraId="16FC81B2" w14:textId="77777777" w:rsidR="00323A65" w:rsidRPr="00813992" w:rsidRDefault="00323A65" w:rsidP="00323A65">
      <w:pPr>
        <w:ind w:left="360" w:hanging="356"/>
        <w:rPr>
          <w:b/>
          <w:lang w:val="id-ID"/>
        </w:rPr>
      </w:pPr>
      <w:r w:rsidRPr="00813992">
        <w:rPr>
          <w:b/>
          <w:lang w:val="id-ID"/>
        </w:rPr>
        <w:t>9.</w:t>
      </w:r>
      <w:r w:rsidRPr="00813992">
        <w:rPr>
          <w:b/>
          <w:lang w:val="id-ID"/>
        </w:rPr>
        <w:tab/>
        <w:t>NYANYIAN</w:t>
      </w:r>
    </w:p>
    <w:p w14:paraId="70083C8A" w14:textId="77777777" w:rsidR="00323A65" w:rsidRPr="00813992" w:rsidRDefault="00323A65" w:rsidP="00323A65">
      <w:pPr>
        <w:pStyle w:val="Judul1"/>
        <w:ind w:left="360"/>
        <w:rPr>
          <w:rFonts w:cs="Calibri"/>
          <w:b w:val="0"/>
          <w:bCs w:val="0"/>
          <w:lang w:val="id-ID"/>
        </w:rPr>
      </w:pPr>
      <w:r w:rsidRPr="00813992">
        <w:rPr>
          <w:rFonts w:cs="Calibri"/>
          <w:b w:val="0"/>
          <w:lang w:val="id-ID"/>
        </w:rPr>
        <w:t xml:space="preserve">KJ 370:1, 3, “‘Tuntun Aku, Tuhan Allah” </w:t>
      </w:r>
    </w:p>
    <w:p w14:paraId="070760CA" w14:textId="77777777" w:rsidR="00323A65" w:rsidRPr="00813992" w:rsidRDefault="00323A65" w:rsidP="00323A65">
      <w:pPr>
        <w:pStyle w:val="DaftarParagraf"/>
        <w:widowControl/>
        <w:numPr>
          <w:ilvl w:val="0"/>
          <w:numId w:val="130"/>
        </w:numPr>
        <w:autoSpaceDE/>
        <w:autoSpaceDN/>
        <w:contextualSpacing/>
        <w:jc w:val="left"/>
        <w:rPr>
          <w:bCs/>
          <w:lang w:val="id-ID"/>
        </w:rPr>
      </w:pPr>
      <w:r w:rsidRPr="00813992">
        <w:rPr>
          <w:bCs/>
          <w:lang w:val="id-ID"/>
        </w:rPr>
        <w:t>Tuntun aku, Tuhan Allah, lewat gurun dunia.</w:t>
      </w:r>
      <w:r w:rsidRPr="00813992">
        <w:rPr>
          <w:bCs/>
          <w:lang w:val="id-ID"/>
        </w:rPr>
        <w:br/>
        <w:t>Kau perkasa dan setia; bimbing aku yang lemah.</w:t>
      </w:r>
      <w:r w:rsidRPr="00813992">
        <w:rPr>
          <w:bCs/>
          <w:lang w:val="id-ID"/>
        </w:rPr>
        <w:br/>
        <w:t xml:space="preserve">Roti sorga, Roti sorga, </w:t>
      </w:r>
      <w:r w:rsidRPr="00813992">
        <w:rPr>
          <w:bCs/>
          <w:lang w:val="id-ID"/>
        </w:rPr>
        <w:br/>
        <w:t>puaskanlah jiwaku, puaskanlah jiwaku.</w:t>
      </w:r>
    </w:p>
    <w:p w14:paraId="4118D32A" w14:textId="0CD04D0E" w:rsidR="00323A65" w:rsidRPr="00813992" w:rsidRDefault="00323A65" w:rsidP="00323A65">
      <w:pPr>
        <w:pStyle w:val="DaftarParagraf"/>
        <w:widowControl/>
        <w:numPr>
          <w:ilvl w:val="0"/>
          <w:numId w:val="130"/>
        </w:numPr>
        <w:autoSpaceDE/>
        <w:autoSpaceDN/>
        <w:contextualSpacing/>
        <w:jc w:val="left"/>
        <w:rPr>
          <w:bCs/>
          <w:lang w:val="id-ID"/>
        </w:rPr>
      </w:pPr>
      <w:r w:rsidRPr="00813992">
        <w:rPr>
          <w:bCs/>
          <w:lang w:val="id-ID"/>
        </w:rPr>
        <w:t>Buka sumber Air Hidup, penyembuhan jiwaku,</w:t>
      </w:r>
      <w:r w:rsidRPr="00813992">
        <w:rPr>
          <w:bCs/>
          <w:lang w:val="id-ID"/>
        </w:rPr>
        <w:br/>
        <w:t>dan berjalanlah di muka dengan tiang awan</w:t>
      </w:r>
      <w:r w:rsidR="000B26AB">
        <w:rPr>
          <w:bCs/>
          <w:lang w:val="id-ID"/>
        </w:rPr>
        <w:t>-</w:t>
      </w:r>
      <w:r w:rsidRPr="00813992">
        <w:rPr>
          <w:bCs/>
          <w:lang w:val="id-ID"/>
        </w:rPr>
        <w:t>Mu.</w:t>
      </w:r>
      <w:r w:rsidRPr="00813992">
        <w:rPr>
          <w:bCs/>
          <w:lang w:val="id-ID"/>
        </w:rPr>
        <w:br/>
        <w:t>Jurus’lamat, Jurus’lamat,</w:t>
      </w:r>
      <w:r w:rsidRPr="00813992">
        <w:rPr>
          <w:bCs/>
          <w:lang w:val="id-ID"/>
        </w:rPr>
        <w:br/>
        <w:t>Kau Perisai hidupku, Kau Perisai hidupku.</w:t>
      </w:r>
    </w:p>
    <w:p w14:paraId="7069CB6B" w14:textId="57DFD6CE" w:rsidR="00323A65" w:rsidRPr="00813992" w:rsidRDefault="00323A65" w:rsidP="00323A65">
      <w:pPr>
        <w:pStyle w:val="DaftarParagraf"/>
        <w:widowControl/>
        <w:numPr>
          <w:ilvl w:val="0"/>
          <w:numId w:val="130"/>
        </w:numPr>
        <w:autoSpaceDE/>
        <w:autoSpaceDN/>
        <w:contextualSpacing/>
        <w:jc w:val="left"/>
        <w:rPr>
          <w:bCs/>
          <w:lang w:val="id-ID"/>
        </w:rPr>
      </w:pPr>
      <w:r w:rsidRPr="00813992">
        <w:rPr>
          <w:bCs/>
          <w:lang w:val="id-ID"/>
        </w:rPr>
        <w:t>Pada batas Sungai Yordan hapuskanlah takutku.</w:t>
      </w:r>
      <w:r w:rsidRPr="00813992">
        <w:rPr>
          <w:bCs/>
          <w:lang w:val="id-ID"/>
        </w:rPr>
        <w:br/>
        <w:t>Ya Penumpas kuasa maut, tuntun aku serta</w:t>
      </w:r>
      <w:r w:rsidR="000B26AB">
        <w:rPr>
          <w:bCs/>
          <w:lang w:val="id-ID"/>
        </w:rPr>
        <w:t>-</w:t>
      </w:r>
      <w:r w:rsidRPr="00813992">
        <w:rPr>
          <w:bCs/>
          <w:lang w:val="id-ID"/>
        </w:rPr>
        <w:t>Mu.</w:t>
      </w:r>
      <w:r w:rsidRPr="00813992">
        <w:rPr>
          <w:bCs/>
          <w:lang w:val="id-ID"/>
        </w:rPr>
        <w:br/>
        <w:t xml:space="preserve">Pujianku, pujianku </w:t>
      </w:r>
      <w:r w:rsidRPr="00813992">
        <w:rPr>
          <w:bCs/>
          <w:lang w:val="id-ID"/>
        </w:rPr>
        <w:br/>
        <w:t>bagi</w:t>
      </w:r>
      <w:r w:rsidR="000B26AB">
        <w:rPr>
          <w:bCs/>
          <w:lang w:val="id-ID"/>
        </w:rPr>
        <w:t>-</w:t>
      </w:r>
      <w:r w:rsidRPr="00813992">
        <w:rPr>
          <w:bCs/>
          <w:lang w:val="id-ID"/>
        </w:rPr>
        <w:t>Mu selamanya, bagi</w:t>
      </w:r>
      <w:r w:rsidR="000B26AB">
        <w:rPr>
          <w:bCs/>
          <w:lang w:val="id-ID"/>
        </w:rPr>
        <w:t>-</w:t>
      </w:r>
      <w:r w:rsidRPr="00813992">
        <w:rPr>
          <w:bCs/>
          <w:lang w:val="id-ID"/>
        </w:rPr>
        <w:t>Mu selamanya.</w:t>
      </w:r>
    </w:p>
    <w:p w14:paraId="25ADCDEB" w14:textId="77777777" w:rsidR="00323A65" w:rsidRPr="00813992" w:rsidRDefault="00323A65" w:rsidP="00323A65">
      <w:pPr>
        <w:jc w:val="right"/>
        <w:rPr>
          <w:lang w:val="id-ID"/>
        </w:rPr>
      </w:pPr>
    </w:p>
    <w:bookmarkEnd w:id="26"/>
    <w:p w14:paraId="17C18891" w14:textId="4A6CAFFC" w:rsidR="00323A65" w:rsidRPr="00813992" w:rsidRDefault="00323A65" w:rsidP="00323A65">
      <w:pPr>
        <w:jc w:val="right"/>
        <w:rPr>
          <w:lang w:val="id-ID"/>
        </w:rPr>
      </w:pPr>
      <w:r w:rsidRPr="00813992">
        <w:rPr>
          <w:lang w:val="id-ID"/>
        </w:rPr>
        <w:t>(aps)</w:t>
      </w:r>
    </w:p>
    <w:p w14:paraId="37853151" w14:textId="77777777" w:rsidR="00323A65" w:rsidRPr="00813992" w:rsidRDefault="00323A65" w:rsidP="003E3F67">
      <w:pPr>
        <w:pStyle w:val="TeksIsi"/>
        <w:ind w:left="0"/>
        <w:rPr>
          <w:lang w:val="id-ID"/>
        </w:rPr>
      </w:pPr>
    </w:p>
    <w:p w14:paraId="195988AC" w14:textId="5B52EA17" w:rsidR="009000DA" w:rsidRPr="00813992" w:rsidRDefault="009000DA">
      <w:pPr>
        <w:rPr>
          <w:lang w:val="id-ID"/>
        </w:rPr>
      </w:pPr>
      <w:r w:rsidRPr="00813992">
        <w:rPr>
          <w:lang w:val="id-ID"/>
        </w:rPr>
        <w:br w:type="page"/>
      </w:r>
    </w:p>
    <w:p w14:paraId="478546F7" w14:textId="77777777" w:rsidR="009000DA" w:rsidRPr="00813992" w:rsidRDefault="009000DA" w:rsidP="009000DA">
      <w:pPr>
        <w:rPr>
          <w:lang w:val="id-ID"/>
        </w:rPr>
      </w:pPr>
      <w:r w:rsidRPr="00813992">
        <w:rPr>
          <w:noProof/>
          <w:lang w:val="id-ID"/>
        </w:rPr>
        <w:lastRenderedPageBreak/>
        <mc:AlternateContent>
          <mc:Choice Requires="wps">
            <w:drawing>
              <wp:anchor distT="0" distB="0" distL="114300" distR="114300" simplePos="0" relativeHeight="251821568" behindDoc="0" locked="0" layoutInCell="1" allowOverlap="1" wp14:anchorId="03804BC3" wp14:editId="477B9F03">
                <wp:simplePos x="0" y="0"/>
                <wp:positionH relativeFrom="margin">
                  <wp:align>left</wp:align>
                </wp:positionH>
                <wp:positionV relativeFrom="paragraph">
                  <wp:posOffset>0</wp:posOffset>
                </wp:positionV>
                <wp:extent cx="2118995" cy="1148080"/>
                <wp:effectExtent l="0" t="0" r="0" b="0"/>
                <wp:wrapThrough wrapText="bothSides">
                  <wp:wrapPolygon edited="0">
                    <wp:start x="0" y="0"/>
                    <wp:lineTo x="0" y="21146"/>
                    <wp:lineTo x="21361" y="21146"/>
                    <wp:lineTo x="21361" y="0"/>
                    <wp:lineTo x="0" y="0"/>
                  </wp:wrapPolygon>
                </wp:wrapThrough>
                <wp:docPr id="10624474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8995" cy="1148486"/>
                        </a:xfrm>
                        <a:prstGeom prst="rect">
                          <a:avLst/>
                        </a:prstGeom>
                        <a:solidFill>
                          <a:schemeClr val="bg1">
                            <a:lumMod val="85000"/>
                          </a:schemeClr>
                        </a:solidFill>
                        <a:ln w="9525">
                          <a:noFill/>
                          <a:miter lim="800000"/>
                        </a:ln>
                      </wps:spPr>
                      <wps:txbx>
                        <w:txbxContent>
                          <w:p w14:paraId="146F7BF4" w14:textId="77777777" w:rsidR="009000DA" w:rsidRDefault="009000DA" w:rsidP="009000DA">
                            <w:pPr>
                              <w:rPr>
                                <w:b/>
                              </w:rPr>
                            </w:pPr>
                            <w:r>
                              <w:rPr>
                                <w:b/>
                              </w:rPr>
                              <w:t xml:space="preserve">BAHAN </w:t>
                            </w:r>
                          </w:p>
                          <w:p w14:paraId="13F2F7EA" w14:textId="6EA3D84A" w:rsidR="009000DA" w:rsidRDefault="009000DA" w:rsidP="009000DA">
                            <w:pPr>
                              <w:rPr>
                                <w:b/>
                              </w:rPr>
                            </w:pPr>
                            <w:r>
                              <w:rPr>
                                <w:b/>
                              </w:rPr>
                              <w:t xml:space="preserve">PERSEKUTUAN DOA </w:t>
                            </w:r>
                            <w:r w:rsidR="00C134F1">
                              <w:rPr>
                                <w:b/>
                              </w:rPr>
                              <w:t>6</w:t>
                            </w:r>
                          </w:p>
                          <w:p w14:paraId="6B1D8F4B" w14:textId="77777777" w:rsidR="009000DA" w:rsidRPr="00E0058D" w:rsidRDefault="009000DA" w:rsidP="009000DA">
                            <w:pPr>
                              <w:rPr>
                                <w:b/>
                                <w:i/>
                                <w:iCs/>
                              </w:rPr>
                            </w:pPr>
                            <w:r w:rsidRPr="00E0058D">
                              <w:rPr>
                                <w:b/>
                                <w:i/>
                                <w:iCs/>
                              </w:rPr>
                              <w:t>Bersaksi</w:t>
                            </w:r>
                          </w:p>
                          <w:p w14:paraId="680F0E6E" w14:textId="77777777" w:rsidR="009000DA" w:rsidRDefault="009000DA" w:rsidP="009000DA">
                            <w:pPr>
                              <w:pBdr>
                                <w:top w:val="single" w:sz="4" w:space="1" w:color="7F7F7F"/>
                              </w:pBdr>
                              <w:rPr>
                                <w:rFonts w:cs="Calibri"/>
                                <w:bCs/>
                                <w:sz w:val="20"/>
                                <w:szCs w:val="20"/>
                              </w:rPr>
                            </w:pPr>
                          </w:p>
                          <w:p w14:paraId="24A9783D" w14:textId="77777777" w:rsidR="009000DA" w:rsidRDefault="009000DA" w:rsidP="009000DA">
                            <w:pPr>
                              <w:pBdr>
                                <w:top w:val="single" w:sz="4" w:space="1" w:color="7F7F7F"/>
                              </w:pBdr>
                              <w:rPr>
                                <w:rFonts w:cs="Calibri"/>
                                <w:bCs/>
                                <w:sz w:val="20"/>
                                <w:szCs w:val="20"/>
                              </w:rPr>
                            </w:pPr>
                            <w:r>
                              <w:rPr>
                                <w:rFonts w:cs="Calibri"/>
                                <w:bCs/>
                                <w:sz w:val="20"/>
                                <w:szCs w:val="20"/>
                              </w:rPr>
                              <w:t>Bacaan:</w:t>
                            </w:r>
                          </w:p>
                          <w:p w14:paraId="147693AE" w14:textId="77777777" w:rsidR="009000DA" w:rsidRDefault="009000DA" w:rsidP="009000DA">
                            <w:pPr>
                              <w:pBdr>
                                <w:top w:val="single" w:sz="4" w:space="1" w:color="7F7F7F"/>
                              </w:pBdr>
                              <w:rPr>
                                <w:rFonts w:cs="Calibri"/>
                                <w:b/>
                                <w:sz w:val="20"/>
                                <w:szCs w:val="20"/>
                              </w:rPr>
                            </w:pPr>
                            <w:r>
                              <w:rPr>
                                <w:rFonts w:cs="Calibri"/>
                                <w:b/>
                                <w:sz w:val="20"/>
                                <w:szCs w:val="20"/>
                              </w:rPr>
                              <w:t>Lukas 24:45-49</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03804BC3" id="_x0000_s1151" type="#_x0000_t202" style="position:absolute;margin-left:0;margin-top:0;width:166.85pt;height:90.4pt;z-index:2518215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" fillcolor="#d8d8d8 [2732]" stroked="f">
                <v:textbox>
                  <w:txbxContent>
                    <w:p w14:paraId="146F7BF4" w14:textId="77777777" w:rsidR="009000DA" w:rsidRDefault="009000DA" w:rsidP="009000DA">
                      <w:pPr>
                        <w:rPr>
                          <w:b/>
                        </w:rPr>
                      </w:pPr>
                      <w:r>
                        <w:rPr>
                          <w:b/>
                        </w:rPr>
                        <w:t xml:space="preserve">BAHAN </w:t>
                      </w:r>
                    </w:p>
                    <w:p w14:paraId="13F2F7EA" w14:textId="6EA3D84A" w:rsidR="009000DA" w:rsidRDefault="009000DA" w:rsidP="009000DA">
                      <w:pPr>
                        <w:rPr>
                          <w:b/>
                        </w:rPr>
                      </w:pPr>
                      <w:r>
                        <w:rPr>
                          <w:b/>
                        </w:rPr>
                        <w:t xml:space="preserve">PERSEKUTUAN DOA </w:t>
                      </w:r>
                      <w:r w:rsidR="00C134F1">
                        <w:rPr>
                          <w:b/>
                        </w:rPr>
                        <w:t>6</w:t>
                      </w:r>
                    </w:p>
                    <w:p w14:paraId="6B1D8F4B" w14:textId="77777777" w:rsidR="009000DA" w:rsidRPr="00E0058D" w:rsidRDefault="009000DA" w:rsidP="009000DA">
                      <w:pPr>
                        <w:rPr>
                          <w:b/>
                          <w:i/>
                          <w:iCs/>
                        </w:rPr>
                      </w:pPr>
                      <w:r w:rsidRPr="00E0058D">
                        <w:rPr>
                          <w:b/>
                          <w:i/>
                          <w:iCs/>
                        </w:rPr>
                        <w:t>Bersaksi</w:t>
                      </w:r>
                    </w:p>
                    <w:p w14:paraId="680F0E6E" w14:textId="77777777" w:rsidR="009000DA" w:rsidRDefault="009000DA" w:rsidP="009000DA">
                      <w:pPr>
                        <w:pBdr>
                          <w:top w:val="single" w:sz="4" w:space="1" w:color="7F7F7F"/>
                        </w:pBdr>
                        <w:rPr>
                          <w:rFonts w:cs="Calibri"/>
                          <w:bCs/>
                          <w:sz w:val="20"/>
                          <w:szCs w:val="20"/>
                        </w:rPr>
                      </w:pPr>
                    </w:p>
                    <w:p w14:paraId="24A9783D" w14:textId="77777777" w:rsidR="009000DA" w:rsidRDefault="009000DA" w:rsidP="009000DA">
                      <w:pPr>
                        <w:pBdr>
                          <w:top w:val="single" w:sz="4" w:space="1" w:color="7F7F7F"/>
                        </w:pBdr>
                        <w:rPr>
                          <w:rFonts w:cs="Calibri"/>
                          <w:bCs/>
                          <w:sz w:val="20"/>
                          <w:szCs w:val="20"/>
                        </w:rPr>
                      </w:pPr>
                      <w:r>
                        <w:rPr>
                          <w:rFonts w:cs="Calibri"/>
                          <w:bCs/>
                          <w:sz w:val="20"/>
                          <w:szCs w:val="20"/>
                        </w:rPr>
                        <w:t>Bacaan:</w:t>
                      </w:r>
                    </w:p>
                    <w:p w14:paraId="147693AE" w14:textId="77777777" w:rsidR="009000DA" w:rsidRDefault="009000DA" w:rsidP="009000DA">
                      <w:pPr>
                        <w:pBdr>
                          <w:top w:val="single" w:sz="4" w:space="1" w:color="7F7F7F"/>
                        </w:pBdr>
                        <w:rPr>
                          <w:rFonts w:cs="Calibri"/>
                          <w:b/>
                          <w:sz w:val="20"/>
                          <w:szCs w:val="20"/>
                        </w:rPr>
                      </w:pPr>
                      <w:r>
                        <w:rPr>
                          <w:rFonts w:cs="Calibri"/>
                          <w:b/>
                          <w:sz w:val="20"/>
                          <w:szCs w:val="20"/>
                        </w:rPr>
                        <w:t>Lukas 24:45-49</w:t>
                      </w:r>
                    </w:p>
                  </w:txbxContent>
                </v:textbox>
                <w10:wrap type="through" anchorx="margin"/>
              </v:shape>
            </w:pict>
          </mc:Fallback>
        </mc:AlternateContent>
      </w:r>
      <w:r w:rsidRPr="00813992">
        <w:rPr>
          <w:noProof/>
          <w:lang w:val="id-ID"/>
        </w:rPr>
        <mc:AlternateContent>
          <mc:Choice Requires="wps">
            <w:drawing>
              <wp:anchor distT="45720" distB="45720" distL="114300" distR="114300" simplePos="0" relativeHeight="251820544" behindDoc="0" locked="0" layoutInCell="1" allowOverlap="1" wp14:anchorId="1DC91BDC" wp14:editId="473E8B2E">
                <wp:simplePos x="0" y="0"/>
                <wp:positionH relativeFrom="margin">
                  <wp:align>right</wp:align>
                </wp:positionH>
                <wp:positionV relativeFrom="paragraph">
                  <wp:posOffset>76200</wp:posOffset>
                </wp:positionV>
                <wp:extent cx="1750695" cy="848360"/>
                <wp:effectExtent l="0" t="0" r="1905" b="8890"/>
                <wp:wrapSquare wrapText="bothSides"/>
                <wp:docPr id="85874163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848563"/>
                        </a:xfrm>
                        <a:prstGeom prst="rect">
                          <a:avLst/>
                        </a:prstGeom>
                        <a:solidFill>
                          <a:srgbClr val="FFFFFF"/>
                        </a:solidFill>
                        <a:ln>
                          <a:noFill/>
                        </a:ln>
                      </wps:spPr>
                      <wps:txbx>
                        <w:txbxContent>
                          <w:p w14:paraId="03278044" w14:textId="77777777" w:rsidR="009000DA" w:rsidRDefault="009000DA" w:rsidP="009000DA">
                            <w:pPr>
                              <w:jc w:val="center"/>
                              <w:rPr>
                                <w:rFonts w:ascii="Cooper Black" w:eastAsia="SimSun" w:hAnsi="Cooper Black" w:cs="SimSun"/>
                                <w:sz w:val="28"/>
                                <w:szCs w:val="28"/>
                              </w:rPr>
                            </w:pPr>
                            <w:r>
                              <w:rPr>
                                <w:rFonts w:ascii="Cooper Black" w:eastAsia="SimSun" w:hAnsi="Cooper Black" w:cs="SimSun"/>
                                <w:sz w:val="28"/>
                                <w:szCs w:val="28"/>
                              </w:rPr>
                              <w:t>Kamu Adalah Saksi</w:t>
                            </w:r>
                          </w:p>
                          <w:p w14:paraId="1D707351" w14:textId="77777777" w:rsidR="009000DA" w:rsidRDefault="009000DA" w:rsidP="009000DA">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7E04B042" w14:textId="77777777" w:rsidR="009000DA" w:rsidRDefault="009000DA" w:rsidP="009000DA">
                            <w:pPr>
                              <w:jc w:val="center"/>
                              <w:rPr>
                                <w:rFonts w:ascii="Bodoni MT Black" w:hAnsi="Bodoni MT Black"/>
                                <w:b/>
                                <w:bCs/>
                                <w:sz w:val="28"/>
                                <w:szCs w:val="28"/>
                                <w:lang w:val="de-DE"/>
                              </w:rPr>
                            </w:pPr>
                          </w:p>
                          <w:p w14:paraId="14EACFE9" w14:textId="77777777" w:rsidR="009000DA" w:rsidRDefault="009000DA" w:rsidP="009000DA">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DC91BDC" id="_x0000_s1152" type="#_x0000_t202" style="position:absolute;margin-left:86.65pt;margin-top:6pt;width:137.85pt;height:66.8pt;z-index:251820544;visibility:visible;mso-wrap-style:square;mso-height-percent:0;mso-wrap-distance-left:9pt;mso-wrap-distance-top:3.6pt;mso-wrap-distance-right:9pt;mso-wrap-distance-bottom:3.6pt;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" stroked="f">
                <v:textbox>
                  <w:txbxContent>
                    <w:p w14:paraId="03278044" w14:textId="77777777" w:rsidR="009000DA" w:rsidRDefault="009000DA" w:rsidP="009000DA">
                      <w:pPr>
                        <w:jc w:val="center"/>
                        <w:rPr>
                          <w:rFonts w:ascii="Cooper Black" w:eastAsia="SimSun" w:hAnsi="Cooper Black" w:cs="SimSun"/>
                          <w:sz w:val="28"/>
                          <w:szCs w:val="28"/>
                        </w:rPr>
                      </w:pPr>
                      <w:r>
                        <w:rPr>
                          <w:rFonts w:ascii="Cooper Black" w:eastAsia="SimSun" w:hAnsi="Cooper Black" w:cs="SimSun"/>
                          <w:sz w:val="28"/>
                          <w:szCs w:val="28"/>
                        </w:rPr>
                        <w:t>Kamu Adalah Saksi</w:t>
                      </w:r>
                    </w:p>
                    <w:p w14:paraId="1D707351" w14:textId="77777777" w:rsidR="009000DA" w:rsidRDefault="009000DA" w:rsidP="009000DA">
                      <w:pPr>
                        <w:jc w:val="center"/>
                        <w:rPr>
                          <w:rFonts w:ascii="Constantia"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7E04B042" w14:textId="77777777" w:rsidR="009000DA" w:rsidRDefault="009000DA" w:rsidP="009000DA">
                      <w:pPr>
                        <w:jc w:val="center"/>
                        <w:rPr>
                          <w:rFonts w:ascii="Bodoni MT Black" w:hAnsi="Bodoni MT Black"/>
                          <w:b/>
                          <w:bCs/>
                          <w:sz w:val="28"/>
                          <w:szCs w:val="28"/>
                          <w:lang w:val="de-DE"/>
                        </w:rPr>
                      </w:pPr>
                    </w:p>
                    <w:p w14:paraId="14EACFE9" w14:textId="77777777" w:rsidR="009000DA" w:rsidRDefault="009000DA" w:rsidP="009000DA">
                      <w:pPr>
                        <w:jc w:val="center"/>
                        <w:rPr>
                          <w:rFonts w:ascii="Bodoni MT Black" w:hAnsi="Bodoni MT Black"/>
                          <w:sz w:val="28"/>
                          <w:szCs w:val="28"/>
                          <w:lang w:val="de-DE"/>
                        </w:rPr>
                      </w:pPr>
                    </w:p>
                  </w:txbxContent>
                </v:textbox>
                <w10:wrap type="square" anchorx="margin"/>
              </v:shape>
            </w:pict>
          </mc:Fallback>
        </mc:AlternateContent>
      </w:r>
    </w:p>
    <w:p w14:paraId="5F0048B8" w14:textId="77777777" w:rsidR="009000DA" w:rsidRPr="00813992" w:rsidRDefault="009000DA" w:rsidP="009000DA">
      <w:pPr>
        <w:rPr>
          <w:b/>
          <w:bCs/>
          <w:sz w:val="16"/>
          <w:szCs w:val="16"/>
          <w:lang w:val="id-ID"/>
        </w:rPr>
      </w:pPr>
    </w:p>
    <w:p w14:paraId="6F32BE72" w14:textId="77777777" w:rsidR="009000DA" w:rsidRPr="00813992" w:rsidRDefault="009000DA" w:rsidP="009000DA">
      <w:pPr>
        <w:rPr>
          <w:b/>
          <w:bCs/>
          <w:sz w:val="16"/>
          <w:szCs w:val="16"/>
          <w:lang w:val="id-ID"/>
        </w:rPr>
      </w:pPr>
    </w:p>
    <w:p w14:paraId="7410C559" w14:textId="77777777" w:rsidR="009000DA" w:rsidRPr="00813992" w:rsidRDefault="009000DA" w:rsidP="009000DA">
      <w:pPr>
        <w:rPr>
          <w:b/>
          <w:bCs/>
          <w:sz w:val="16"/>
          <w:szCs w:val="16"/>
          <w:lang w:val="id-ID"/>
        </w:rPr>
      </w:pPr>
    </w:p>
    <w:p w14:paraId="28F2B6A1" w14:textId="77777777" w:rsidR="009000DA" w:rsidRPr="00813992" w:rsidRDefault="009000DA" w:rsidP="009000DA">
      <w:pPr>
        <w:adjustRightInd w:val="0"/>
        <w:ind w:left="426" w:hanging="436"/>
        <w:rPr>
          <w:rFonts w:cs="Arial"/>
          <w:b/>
          <w:lang w:val="id-ID"/>
        </w:rPr>
      </w:pPr>
      <w:r w:rsidRPr="00813992">
        <w:rPr>
          <w:rFonts w:cs="Arial"/>
          <w:b/>
          <w:lang w:val="id-ID"/>
        </w:rPr>
        <w:t>1.</w:t>
      </w:r>
      <w:r w:rsidRPr="00813992">
        <w:rPr>
          <w:rFonts w:cs="Arial"/>
          <w:b/>
          <w:lang w:val="id-ID"/>
        </w:rPr>
        <w:tab/>
        <w:t xml:space="preserve">SAAT TEDUH  </w:t>
      </w:r>
    </w:p>
    <w:p w14:paraId="0254F4AA" w14:textId="77777777" w:rsidR="009000DA" w:rsidRPr="00813992" w:rsidRDefault="009000DA" w:rsidP="009000DA">
      <w:pPr>
        <w:adjustRightInd w:val="0"/>
        <w:ind w:left="426" w:hanging="436"/>
        <w:rPr>
          <w:rFonts w:cs="Arial"/>
          <w:b/>
          <w:lang w:val="id-ID"/>
        </w:rPr>
      </w:pPr>
    </w:p>
    <w:p w14:paraId="103ADDC0" w14:textId="77777777" w:rsidR="009000DA" w:rsidRPr="00813992" w:rsidRDefault="009000DA" w:rsidP="009000DA">
      <w:pPr>
        <w:ind w:left="426" w:hanging="436"/>
        <w:rPr>
          <w:b/>
          <w:lang w:val="id-ID"/>
        </w:rPr>
      </w:pPr>
      <w:r w:rsidRPr="00813992">
        <w:rPr>
          <w:b/>
          <w:lang w:val="id-ID"/>
        </w:rPr>
        <w:t>2.</w:t>
      </w:r>
      <w:r w:rsidRPr="00813992">
        <w:rPr>
          <w:b/>
          <w:lang w:val="id-ID"/>
        </w:rPr>
        <w:tab/>
        <w:t>NYANYIAN PUJIAN</w:t>
      </w:r>
    </w:p>
    <w:p w14:paraId="3D59C6E0" w14:textId="77777777" w:rsidR="009000DA" w:rsidRPr="00813992" w:rsidRDefault="009000DA" w:rsidP="009000DA">
      <w:pPr>
        <w:ind w:left="426" w:hanging="436"/>
        <w:rPr>
          <w:b/>
          <w:lang w:val="id-ID"/>
        </w:rPr>
      </w:pPr>
    </w:p>
    <w:p w14:paraId="382F4BBA" w14:textId="77777777" w:rsidR="009000DA" w:rsidRPr="00813992" w:rsidRDefault="009000DA" w:rsidP="009000DA">
      <w:pPr>
        <w:ind w:left="426"/>
        <w:rPr>
          <w:b/>
          <w:lang w:val="id-ID"/>
        </w:rPr>
      </w:pPr>
      <w:r w:rsidRPr="00813992">
        <w:rPr>
          <w:b/>
          <w:lang w:val="id-ID"/>
        </w:rPr>
        <w:t>Dengar Dia Panggil Nama Saya</w:t>
      </w:r>
    </w:p>
    <w:p w14:paraId="0978FBEF" w14:textId="77777777" w:rsidR="009000DA" w:rsidRPr="00813992" w:rsidRDefault="009000DA" w:rsidP="009000DA">
      <w:pPr>
        <w:ind w:left="426"/>
        <w:rPr>
          <w:b/>
          <w:lang w:val="id-ID"/>
        </w:rPr>
      </w:pPr>
    </w:p>
    <w:p w14:paraId="0165BFBE" w14:textId="77777777" w:rsidR="009000DA" w:rsidRPr="00813992" w:rsidRDefault="009000DA" w:rsidP="009000DA">
      <w:pPr>
        <w:ind w:left="426"/>
        <w:rPr>
          <w:bCs/>
          <w:lang w:val="id-ID"/>
        </w:rPr>
      </w:pPr>
      <w:r w:rsidRPr="00813992">
        <w:rPr>
          <w:bCs/>
          <w:lang w:val="id-ID"/>
        </w:rPr>
        <w:t>Dengar Dia panggil nama saya</w:t>
      </w:r>
    </w:p>
    <w:p w14:paraId="37798D2D" w14:textId="77777777" w:rsidR="009000DA" w:rsidRPr="00813992" w:rsidRDefault="009000DA" w:rsidP="009000DA">
      <w:pPr>
        <w:ind w:left="426"/>
        <w:rPr>
          <w:bCs/>
          <w:lang w:val="id-ID"/>
        </w:rPr>
      </w:pPr>
      <w:r w:rsidRPr="00813992">
        <w:rPr>
          <w:bCs/>
          <w:lang w:val="id-ID"/>
        </w:rPr>
        <w:t>Dengar Dia panggil namamu</w:t>
      </w:r>
    </w:p>
    <w:p w14:paraId="4D29D72E" w14:textId="77777777" w:rsidR="009000DA" w:rsidRPr="00813992" w:rsidRDefault="009000DA" w:rsidP="009000DA">
      <w:pPr>
        <w:ind w:left="426"/>
        <w:rPr>
          <w:bCs/>
          <w:lang w:val="id-ID"/>
        </w:rPr>
      </w:pPr>
      <w:r w:rsidRPr="00813992">
        <w:rPr>
          <w:bCs/>
          <w:lang w:val="id-ID"/>
        </w:rPr>
        <w:t>Dengar Dia panggil nama saya</w:t>
      </w:r>
    </w:p>
    <w:p w14:paraId="5930F13A" w14:textId="77777777" w:rsidR="009000DA" w:rsidRPr="00813992" w:rsidRDefault="009000DA" w:rsidP="009000DA">
      <w:pPr>
        <w:ind w:left="426"/>
        <w:rPr>
          <w:bCs/>
          <w:lang w:val="id-ID"/>
        </w:rPr>
      </w:pPr>
      <w:r w:rsidRPr="00813992">
        <w:rPr>
          <w:bCs/>
          <w:lang w:val="id-ID"/>
        </w:rPr>
        <w:t>Juga Dia panggil namamu</w:t>
      </w:r>
    </w:p>
    <w:p w14:paraId="45A31F07" w14:textId="77777777" w:rsidR="009000DA" w:rsidRPr="00813992" w:rsidRDefault="009000DA" w:rsidP="009000DA">
      <w:pPr>
        <w:ind w:left="426"/>
        <w:rPr>
          <w:bCs/>
          <w:lang w:val="id-ID"/>
        </w:rPr>
      </w:pPr>
      <w:r w:rsidRPr="00813992">
        <w:rPr>
          <w:bCs/>
          <w:lang w:val="id-ID"/>
        </w:rPr>
        <w:t>O, giranglah! O, giranglah!</w:t>
      </w:r>
    </w:p>
    <w:p w14:paraId="1DEA2B08" w14:textId="77777777" w:rsidR="009000DA" w:rsidRPr="00813992" w:rsidRDefault="009000DA" w:rsidP="009000DA">
      <w:pPr>
        <w:ind w:left="426"/>
        <w:rPr>
          <w:bCs/>
          <w:lang w:val="id-ID"/>
        </w:rPr>
      </w:pPr>
      <w:r w:rsidRPr="00813992">
        <w:rPr>
          <w:bCs/>
          <w:lang w:val="id-ID"/>
        </w:rPr>
        <w:t>Tuhan Yesus amat cinta pada saya</w:t>
      </w:r>
    </w:p>
    <w:p w14:paraId="3B81A36E" w14:textId="77777777" w:rsidR="009000DA" w:rsidRPr="00813992" w:rsidRDefault="009000DA" w:rsidP="009000DA">
      <w:pPr>
        <w:ind w:left="426"/>
        <w:rPr>
          <w:bCs/>
          <w:lang w:val="id-ID"/>
        </w:rPr>
      </w:pPr>
      <w:r w:rsidRPr="00813992">
        <w:rPr>
          <w:bCs/>
          <w:lang w:val="id-ID"/>
        </w:rPr>
        <w:t>O, giranglah</w:t>
      </w:r>
    </w:p>
    <w:p w14:paraId="77677E69" w14:textId="77777777" w:rsidR="009000DA" w:rsidRPr="00813992" w:rsidRDefault="009000DA" w:rsidP="009000DA">
      <w:pPr>
        <w:ind w:left="426"/>
        <w:rPr>
          <w:bCs/>
          <w:lang w:val="id-ID"/>
        </w:rPr>
      </w:pPr>
      <w:r w:rsidRPr="00813992">
        <w:rPr>
          <w:bCs/>
          <w:lang w:val="id-ID"/>
        </w:rPr>
        <w:t>Kujawab: Ya! Ya! Ya!</w:t>
      </w:r>
    </w:p>
    <w:p w14:paraId="58697EF9" w14:textId="77777777" w:rsidR="009000DA" w:rsidRPr="00813992" w:rsidRDefault="009000DA" w:rsidP="009000DA">
      <w:pPr>
        <w:ind w:left="426"/>
        <w:rPr>
          <w:bCs/>
          <w:lang w:val="id-ID"/>
        </w:rPr>
      </w:pPr>
      <w:r w:rsidRPr="00813992">
        <w:rPr>
          <w:bCs/>
          <w:lang w:val="id-ID"/>
        </w:rPr>
        <w:t>Kujawab: Ya! Ya! Ya!</w:t>
      </w:r>
    </w:p>
    <w:p w14:paraId="623907F9" w14:textId="77777777" w:rsidR="009000DA" w:rsidRPr="00813992" w:rsidRDefault="009000DA" w:rsidP="009000DA">
      <w:pPr>
        <w:ind w:left="426"/>
        <w:rPr>
          <w:bCs/>
          <w:lang w:val="id-ID"/>
        </w:rPr>
      </w:pPr>
      <w:r w:rsidRPr="00813992">
        <w:rPr>
          <w:bCs/>
          <w:lang w:val="id-ID"/>
        </w:rPr>
        <w:t>Kujawab: Ya Tuhan! Kujawab: Ya, Tuhan!</w:t>
      </w:r>
    </w:p>
    <w:p w14:paraId="40F3BC6A" w14:textId="77777777" w:rsidR="009000DA" w:rsidRPr="00813992" w:rsidRDefault="009000DA" w:rsidP="009000DA">
      <w:pPr>
        <w:ind w:left="426"/>
        <w:rPr>
          <w:bCs/>
          <w:lang w:val="id-ID"/>
        </w:rPr>
      </w:pPr>
      <w:r w:rsidRPr="00813992">
        <w:rPr>
          <w:bCs/>
          <w:lang w:val="id-ID"/>
        </w:rPr>
        <w:t>Kujawab: Ya! Ya! Ya!</w:t>
      </w:r>
    </w:p>
    <w:p w14:paraId="619009FE" w14:textId="77777777" w:rsidR="009000DA" w:rsidRPr="00813992" w:rsidRDefault="009000DA" w:rsidP="009000DA">
      <w:pPr>
        <w:pStyle w:val="Footer"/>
        <w:ind w:left="426" w:hanging="436"/>
        <w:rPr>
          <w:rFonts w:cs="Calibri"/>
          <w:i/>
          <w:sz w:val="16"/>
          <w:lang w:val="id-ID"/>
        </w:rPr>
      </w:pPr>
    </w:p>
    <w:p w14:paraId="6DDC4D28" w14:textId="77777777" w:rsidR="009000DA" w:rsidRPr="00813992" w:rsidRDefault="009000DA" w:rsidP="009000DA">
      <w:pPr>
        <w:ind w:left="426" w:hanging="436"/>
        <w:rPr>
          <w:rFonts w:eastAsia="Times New Roman"/>
          <w:i/>
          <w:iCs/>
          <w:lang w:val="id-ID" w:eastAsia="zh-CN"/>
        </w:rPr>
      </w:pPr>
    </w:p>
    <w:p w14:paraId="3788E959" w14:textId="77777777" w:rsidR="009000DA" w:rsidRPr="00813992" w:rsidRDefault="009000DA" w:rsidP="009000DA">
      <w:pPr>
        <w:ind w:left="426" w:hanging="436"/>
        <w:rPr>
          <w:b/>
          <w:lang w:val="id-ID"/>
        </w:rPr>
      </w:pPr>
      <w:r w:rsidRPr="00813992">
        <w:rPr>
          <w:b/>
          <w:lang w:val="id-ID"/>
        </w:rPr>
        <w:t>3.</w:t>
      </w:r>
      <w:r w:rsidRPr="00813992">
        <w:rPr>
          <w:b/>
          <w:lang w:val="id-ID"/>
        </w:rPr>
        <w:tab/>
        <w:t xml:space="preserve">DOA </w:t>
      </w:r>
    </w:p>
    <w:p w14:paraId="1A6CD1E0" w14:textId="77777777" w:rsidR="009000DA" w:rsidRPr="00813992" w:rsidRDefault="009000DA" w:rsidP="009000DA">
      <w:pPr>
        <w:ind w:left="426" w:hanging="436"/>
        <w:contextualSpacing/>
        <w:rPr>
          <w:b/>
          <w:lang w:val="id-ID"/>
        </w:rPr>
      </w:pPr>
    </w:p>
    <w:p w14:paraId="5BBC5058" w14:textId="77777777" w:rsidR="009000DA" w:rsidRPr="00813992" w:rsidRDefault="009000DA" w:rsidP="009000DA">
      <w:pPr>
        <w:ind w:left="426" w:hanging="436"/>
        <w:rPr>
          <w:b/>
          <w:lang w:val="id-ID"/>
        </w:rPr>
      </w:pPr>
      <w:r w:rsidRPr="00813992">
        <w:rPr>
          <w:b/>
          <w:lang w:val="id-ID"/>
        </w:rPr>
        <w:t>4.</w:t>
      </w:r>
      <w:r w:rsidRPr="00813992">
        <w:rPr>
          <w:b/>
          <w:lang w:val="id-ID"/>
        </w:rPr>
        <w:tab/>
        <w:t>NYANYIAN PUJIAN</w:t>
      </w:r>
    </w:p>
    <w:p w14:paraId="6263353B" w14:textId="77777777" w:rsidR="009000DA" w:rsidRPr="00813992" w:rsidRDefault="009000DA" w:rsidP="009000DA">
      <w:pPr>
        <w:ind w:left="426"/>
        <w:rPr>
          <w:b/>
          <w:lang w:val="id-ID"/>
        </w:rPr>
      </w:pPr>
    </w:p>
    <w:p w14:paraId="12FDFC8A" w14:textId="77777777" w:rsidR="009000DA" w:rsidRPr="00813992" w:rsidRDefault="009000DA" w:rsidP="009000DA">
      <w:pPr>
        <w:ind w:left="426"/>
        <w:rPr>
          <w:b/>
          <w:lang w:val="id-ID"/>
        </w:rPr>
      </w:pPr>
      <w:r w:rsidRPr="00813992">
        <w:rPr>
          <w:b/>
          <w:lang w:val="id-ID"/>
        </w:rPr>
        <w:t>PKJ 212 Ya Allah Kasih-Mu Besar</w:t>
      </w:r>
    </w:p>
    <w:p w14:paraId="5EFE1EDB" w14:textId="77777777" w:rsidR="009000DA" w:rsidRPr="00813992" w:rsidRDefault="009000DA" w:rsidP="009000DA">
      <w:pPr>
        <w:ind w:left="426"/>
        <w:rPr>
          <w:bCs/>
          <w:lang w:val="id-ID"/>
        </w:rPr>
      </w:pPr>
      <w:r w:rsidRPr="00813992">
        <w:rPr>
          <w:bCs/>
          <w:lang w:val="id-ID"/>
        </w:rPr>
        <w:t>Ya Allah, kasih-Mu besar, lebih besar dari segala</w:t>
      </w:r>
    </w:p>
    <w:p w14:paraId="55F292BF" w14:textId="77777777" w:rsidR="009000DA" w:rsidRPr="00813992" w:rsidRDefault="009000DA" w:rsidP="009000DA">
      <w:pPr>
        <w:ind w:left="426"/>
        <w:rPr>
          <w:bCs/>
          <w:lang w:val="id-ID"/>
        </w:rPr>
      </w:pPr>
      <w:r w:rsidRPr="00813992">
        <w:rPr>
          <w:bCs/>
          <w:lang w:val="id-ID"/>
        </w:rPr>
        <w:t>Tiada terduga dalamnya, tiada terjangkau luasnya</w:t>
      </w:r>
    </w:p>
    <w:p w14:paraId="55F48566" w14:textId="77777777" w:rsidR="009000DA" w:rsidRPr="00813992" w:rsidRDefault="009000DA" w:rsidP="009000DA">
      <w:pPr>
        <w:ind w:left="426"/>
        <w:rPr>
          <w:bCs/>
          <w:lang w:val="id-ID"/>
        </w:rPr>
      </w:pPr>
      <w:r w:rsidRPr="00813992">
        <w:rPr>
          <w:bCs/>
          <w:lang w:val="id-ID"/>
        </w:rPr>
        <w:t>Ya Yesus, kasih-Mu besar, lebih besar dari segala</w:t>
      </w:r>
    </w:p>
    <w:p w14:paraId="20AE75FE" w14:textId="77777777" w:rsidR="009000DA" w:rsidRPr="00813992" w:rsidRDefault="009000DA" w:rsidP="009000DA">
      <w:pPr>
        <w:ind w:left="426"/>
        <w:rPr>
          <w:bCs/>
          <w:lang w:val="id-ID"/>
        </w:rPr>
      </w:pPr>
      <w:r w:rsidRPr="00813992">
        <w:rPr>
          <w:bCs/>
          <w:lang w:val="id-ID"/>
        </w:rPr>
        <w:t>Hidup kekal Engkau beri dan aku hidup berseri</w:t>
      </w:r>
    </w:p>
    <w:p w14:paraId="5FF1663E" w14:textId="77777777" w:rsidR="009000DA" w:rsidRPr="00813992" w:rsidRDefault="009000DA" w:rsidP="009000DA">
      <w:pPr>
        <w:tabs>
          <w:tab w:val="left" w:pos="851"/>
        </w:tabs>
        <w:ind w:left="993" w:hanging="567"/>
        <w:rPr>
          <w:bCs/>
          <w:lang w:val="id-ID"/>
        </w:rPr>
      </w:pPr>
      <w:r w:rsidRPr="00813992">
        <w:rPr>
          <w:bCs/>
          <w:lang w:val="id-ID"/>
        </w:rPr>
        <w:lastRenderedPageBreak/>
        <w:t>Ref</w:t>
      </w:r>
      <w:r w:rsidRPr="00813992">
        <w:rPr>
          <w:bCs/>
          <w:lang w:val="id-ID"/>
        </w:rPr>
        <w:tab/>
        <w:t>:</w:t>
      </w:r>
      <w:r w:rsidRPr="00813992">
        <w:rPr>
          <w:bCs/>
          <w:lang w:val="id-ID"/>
        </w:rPr>
        <w:tab/>
        <w:t>Dalam doa aku bersyukur atas limpah kasih-Mu</w:t>
      </w:r>
    </w:p>
    <w:p w14:paraId="4AEC319D" w14:textId="61905F7D" w:rsidR="009000DA" w:rsidRPr="00813992" w:rsidRDefault="009000DA" w:rsidP="009000DA">
      <w:pPr>
        <w:tabs>
          <w:tab w:val="left" w:pos="851"/>
        </w:tabs>
        <w:ind w:left="993" w:hanging="567"/>
        <w:rPr>
          <w:bCs/>
          <w:lang w:val="id-ID"/>
        </w:rPr>
      </w:pPr>
      <w:r w:rsidRPr="00813992">
        <w:rPr>
          <w:bCs/>
          <w:lang w:val="id-ID"/>
        </w:rPr>
        <w:tab/>
      </w:r>
      <w:r w:rsidRPr="00813992">
        <w:rPr>
          <w:bCs/>
          <w:lang w:val="id-ID"/>
        </w:rPr>
        <w:tab/>
        <w:t>Ajar aku mengasihi</w:t>
      </w:r>
      <w:r w:rsidR="000B26AB">
        <w:rPr>
          <w:bCs/>
          <w:lang w:val="id-ID"/>
        </w:rPr>
        <w:t>-</w:t>
      </w:r>
      <w:r w:rsidRPr="00813992">
        <w:rPr>
          <w:bCs/>
          <w:lang w:val="id-ID"/>
        </w:rPr>
        <w:t>Mu dan sesama manusia</w:t>
      </w:r>
    </w:p>
    <w:p w14:paraId="62382CC0" w14:textId="77777777" w:rsidR="009000DA" w:rsidRPr="00813992" w:rsidRDefault="009000DA" w:rsidP="009000DA">
      <w:pPr>
        <w:ind w:left="426" w:hanging="436"/>
        <w:rPr>
          <w:b/>
          <w:lang w:val="id-ID"/>
        </w:rPr>
      </w:pPr>
    </w:p>
    <w:p w14:paraId="20199DFD" w14:textId="77777777" w:rsidR="009000DA" w:rsidRPr="00813992" w:rsidRDefault="009000DA" w:rsidP="009000DA">
      <w:pPr>
        <w:ind w:left="426" w:hanging="422"/>
        <w:rPr>
          <w:b/>
          <w:lang w:val="id-ID"/>
        </w:rPr>
      </w:pPr>
      <w:r w:rsidRPr="00813992">
        <w:rPr>
          <w:b/>
          <w:lang w:val="id-ID"/>
        </w:rPr>
        <w:t>5.</w:t>
      </w:r>
      <w:r w:rsidRPr="00813992">
        <w:rPr>
          <w:b/>
          <w:lang w:val="id-ID"/>
        </w:rPr>
        <w:tab/>
        <w:t>PEMBACAAN ALKITAB</w:t>
      </w:r>
    </w:p>
    <w:p w14:paraId="11CEBD64" w14:textId="77777777" w:rsidR="009000DA" w:rsidRPr="00813992" w:rsidRDefault="009000DA" w:rsidP="009000DA">
      <w:pPr>
        <w:ind w:left="426" w:hanging="422"/>
        <w:rPr>
          <w:b/>
          <w:lang w:val="id-ID"/>
        </w:rPr>
      </w:pPr>
      <w:r w:rsidRPr="00813992">
        <w:rPr>
          <w:b/>
          <w:lang w:val="id-ID"/>
        </w:rPr>
        <w:tab/>
        <w:t>Lukas 24:45-49</w:t>
      </w:r>
    </w:p>
    <w:p w14:paraId="43446DEF" w14:textId="77777777" w:rsidR="009000DA" w:rsidRPr="00813992" w:rsidRDefault="009000DA" w:rsidP="009000DA">
      <w:pPr>
        <w:ind w:left="426" w:hanging="422"/>
        <w:rPr>
          <w:b/>
          <w:bCs/>
          <w:lang w:val="id-ID"/>
        </w:rPr>
      </w:pPr>
    </w:p>
    <w:p w14:paraId="333A440A" w14:textId="77777777" w:rsidR="009000DA" w:rsidRPr="00813992" w:rsidRDefault="009000DA" w:rsidP="009000DA">
      <w:pPr>
        <w:ind w:left="426" w:hanging="422"/>
        <w:rPr>
          <w:b/>
          <w:lang w:val="id-ID"/>
        </w:rPr>
      </w:pPr>
      <w:r w:rsidRPr="00813992">
        <w:rPr>
          <w:b/>
          <w:lang w:val="id-ID"/>
        </w:rPr>
        <w:t>6.</w:t>
      </w:r>
      <w:r w:rsidRPr="00813992">
        <w:rPr>
          <w:b/>
          <w:lang w:val="id-ID"/>
        </w:rPr>
        <w:tab/>
        <w:t>RENUNGAN</w:t>
      </w:r>
    </w:p>
    <w:p w14:paraId="5D5101C8" w14:textId="77777777" w:rsidR="009000DA" w:rsidRPr="00813992" w:rsidRDefault="009000DA" w:rsidP="009000DA">
      <w:pPr>
        <w:pStyle w:val="DaftarParagraf"/>
        <w:ind w:left="364"/>
        <w:jc w:val="left"/>
        <w:rPr>
          <w:b/>
          <w:sz w:val="16"/>
          <w:szCs w:val="16"/>
          <w:lang w:val="id-ID"/>
        </w:rPr>
      </w:pPr>
    </w:p>
    <w:p w14:paraId="07BE40CF" w14:textId="77777777" w:rsidR="009000DA" w:rsidRPr="00813992" w:rsidRDefault="009000DA" w:rsidP="009000DA">
      <w:pPr>
        <w:ind w:firstLine="364"/>
        <w:jc w:val="center"/>
        <w:rPr>
          <w:b/>
          <w:lang w:val="id-ID"/>
        </w:rPr>
      </w:pPr>
      <w:r w:rsidRPr="00813992">
        <w:rPr>
          <w:b/>
          <w:lang w:val="id-ID"/>
        </w:rPr>
        <w:t>Kamu Adalah Saksi</w:t>
      </w:r>
    </w:p>
    <w:p w14:paraId="28C8EEF0" w14:textId="77777777" w:rsidR="009000DA" w:rsidRPr="00813992" w:rsidRDefault="009000DA" w:rsidP="009000DA">
      <w:pPr>
        <w:ind w:firstLine="364"/>
        <w:jc w:val="center"/>
        <w:rPr>
          <w:lang w:val="id-ID"/>
        </w:rPr>
      </w:pPr>
    </w:p>
    <w:p w14:paraId="3F832755" w14:textId="1553C204" w:rsidR="009000DA" w:rsidRPr="00813992" w:rsidRDefault="009000DA" w:rsidP="009000DA">
      <w:pPr>
        <w:ind w:left="426" w:firstLine="708"/>
        <w:jc w:val="both"/>
        <w:rPr>
          <w:lang w:val="id-ID"/>
        </w:rPr>
      </w:pPr>
      <w:r w:rsidRPr="00813992">
        <w:rPr>
          <w:lang w:val="id-ID"/>
        </w:rPr>
        <w:t>Ketika Tuhan Yesus menampakkan diri kepada semua murid pas</w:t>
      </w:r>
      <w:r w:rsidR="000B26AB">
        <w:rPr>
          <w:lang w:val="id-ID"/>
        </w:rPr>
        <w:t>c</w:t>
      </w:r>
      <w:r w:rsidRPr="00813992">
        <w:rPr>
          <w:lang w:val="id-ID"/>
        </w:rPr>
        <w:t>a kebangkitan-Nya, Ia mengatakan kepada mereka, “</w:t>
      </w:r>
      <w:r w:rsidRPr="00813992">
        <w:rPr>
          <w:i/>
          <w:iCs/>
          <w:lang w:val="id-ID"/>
        </w:rPr>
        <w:t>Kamu adalah saksi dari semuanya ini</w:t>
      </w:r>
      <w:r w:rsidRPr="00813992">
        <w:rPr>
          <w:lang w:val="id-ID"/>
        </w:rPr>
        <w:t>”. Pernyataan Tuhan Yesus mengandung tiga unsur penting, yaitu: subyek “kamu”, predikat “saksi” dan obyek “semuanya ini”.</w:t>
      </w:r>
    </w:p>
    <w:p w14:paraId="2588BFEC" w14:textId="337B3ED7" w:rsidR="009000DA" w:rsidRPr="00813992" w:rsidRDefault="009000DA" w:rsidP="009000DA">
      <w:pPr>
        <w:ind w:left="426" w:firstLine="708"/>
        <w:jc w:val="both"/>
        <w:rPr>
          <w:lang w:val="id-ID"/>
        </w:rPr>
      </w:pPr>
      <w:r w:rsidRPr="00813992">
        <w:rPr>
          <w:lang w:val="id-ID"/>
        </w:rPr>
        <w:t>Siapa saja yang disebut “kamu” itu? Sebelas murid Yesus? Betul, tapi bukan hanya mereka. Dari Lukas 24:33 kita mendapatkan keterangan demikian, “</w:t>
      </w:r>
      <w:r w:rsidRPr="00813992">
        <w:rPr>
          <w:i/>
          <w:iCs/>
          <w:lang w:val="id-ID"/>
        </w:rPr>
        <w:t xml:space="preserve">Lalu bangunlah mereka </w:t>
      </w:r>
      <w:r w:rsidRPr="00813992">
        <w:rPr>
          <w:lang w:val="id-ID"/>
        </w:rPr>
        <w:t>(dua murid yang berangkat ke Emaus)</w:t>
      </w:r>
      <w:r w:rsidRPr="00813992">
        <w:rPr>
          <w:i/>
          <w:iCs/>
          <w:lang w:val="id-ID"/>
        </w:rPr>
        <w:t xml:space="preserve"> dan terus </w:t>
      </w:r>
      <w:r w:rsidR="000B26AB">
        <w:rPr>
          <w:i/>
          <w:iCs/>
          <w:lang w:val="id-ID"/>
        </w:rPr>
        <w:t>k</w:t>
      </w:r>
      <w:r w:rsidRPr="00813992">
        <w:rPr>
          <w:i/>
          <w:iCs/>
          <w:lang w:val="id-ID"/>
        </w:rPr>
        <w:t xml:space="preserve">embali ke Yerusalem. Di </w:t>
      </w:r>
      <w:r w:rsidR="000B26AB">
        <w:rPr>
          <w:i/>
          <w:iCs/>
          <w:lang w:val="id-ID"/>
        </w:rPr>
        <w:t>s</w:t>
      </w:r>
      <w:r w:rsidRPr="00813992">
        <w:rPr>
          <w:i/>
          <w:iCs/>
          <w:lang w:val="id-ID"/>
        </w:rPr>
        <w:t>itu mereka mendapati kesebelas murid itu. Mereka sedang berkumpul bersama-sama dengan teman-teman mereka</w:t>
      </w:r>
      <w:r w:rsidRPr="00813992">
        <w:rPr>
          <w:lang w:val="id-ID"/>
        </w:rPr>
        <w:t>”. Lalu ayat 36, “</w:t>
      </w:r>
      <w:r w:rsidRPr="00813992">
        <w:rPr>
          <w:i/>
          <w:iCs/>
          <w:lang w:val="id-ID"/>
        </w:rPr>
        <w:t xml:space="preserve">Dan sementara mereka bercakap-cakap tentang hal-hal itu, Yesus tiba-tiba berdiri di Tengah-tengah mereka </w:t>
      </w:r>
      <w:r w:rsidRPr="00813992">
        <w:rPr>
          <w:lang w:val="id-ID"/>
        </w:rPr>
        <w:t>…”. Jadi, yang disebut kamu oleh Tuhan Yesus adalah kesebelas murid beserta murid-murid lainnya (orang-orang yang percaya dan mengikut Tuhan Yesus).</w:t>
      </w:r>
    </w:p>
    <w:p w14:paraId="0A37849F" w14:textId="77777777" w:rsidR="009000DA" w:rsidRPr="00813992" w:rsidRDefault="009000DA" w:rsidP="009000DA">
      <w:pPr>
        <w:ind w:left="426" w:firstLine="708"/>
        <w:jc w:val="both"/>
        <w:rPr>
          <w:lang w:val="id-ID"/>
        </w:rPr>
      </w:pPr>
      <w:r w:rsidRPr="00813992">
        <w:rPr>
          <w:lang w:val="id-ID"/>
        </w:rPr>
        <w:t>Predikat “saksi” mengisyaratkan bahwa para murid itu adalah orang-orang yang telah melihat dan mengalami sendiri apa yang telah terjadi. Merekalah saksi dari karya pelayanan Yesus hingga kematian dan kebangkitan-Nya. Para murid mengetahui dari apa yang mereka saksikan dan alami sendiri, bukan kata orang. Karena itu, saksi adalah orang yang benar-benar yakin akan kebenaran yang mereka ketahui sendiri.</w:t>
      </w:r>
    </w:p>
    <w:p w14:paraId="0EE790F8" w14:textId="77777777" w:rsidR="009000DA" w:rsidRPr="00813992" w:rsidRDefault="009000DA" w:rsidP="009000DA">
      <w:pPr>
        <w:ind w:left="426" w:firstLine="708"/>
        <w:jc w:val="both"/>
        <w:rPr>
          <w:lang w:val="id-ID"/>
        </w:rPr>
      </w:pPr>
      <w:r w:rsidRPr="00813992">
        <w:rPr>
          <w:lang w:val="id-ID"/>
        </w:rPr>
        <w:t xml:space="preserve">Obyek “semuanya ini”, seperti telah disinggung sebelumnya, menunjuk pada apa yang Yesus kerjakan selama hidup bersama murid-murid-Nya. Hal itu meliputi karya pelayanan Yesus, sengsara, kematian dan kebangkitan-Nya, </w:t>
      </w:r>
      <w:r w:rsidRPr="00813992">
        <w:rPr>
          <w:lang w:val="id-ID"/>
        </w:rPr>
        <w:lastRenderedPageBreak/>
        <w:t>termasuk bagaimana Ia menampakkan diri kepada mereka. Dalam ayat 45 disebutkan bahwa Tuhan Yesus membuka pikiran para murid sehingga mereka mengerti Kitab Suci. Hal ini sangat penting untuk menunjukkan bahwa apa yang para murid saksikan dalam diri Yesus sesuai dengan apa yang tertulis dalam Kitab Suci. Itu berarti, Tuhan Yesus merupakan penggenapan dari nubuat para nabi.</w:t>
      </w:r>
    </w:p>
    <w:p w14:paraId="64B13F53" w14:textId="77777777" w:rsidR="009000DA" w:rsidRPr="00813992" w:rsidRDefault="009000DA" w:rsidP="009000DA">
      <w:pPr>
        <w:ind w:left="426" w:firstLine="708"/>
        <w:jc w:val="both"/>
        <w:rPr>
          <w:lang w:val="id-ID"/>
        </w:rPr>
      </w:pPr>
      <w:r w:rsidRPr="00813992">
        <w:rPr>
          <w:lang w:val="id-ID"/>
        </w:rPr>
        <w:t>“</w:t>
      </w:r>
      <w:r w:rsidRPr="00813992">
        <w:rPr>
          <w:i/>
          <w:iCs/>
          <w:lang w:val="id-ID"/>
        </w:rPr>
        <w:t>Kamu adalah saksi dari semuanya ini</w:t>
      </w:r>
      <w:r w:rsidRPr="00813992">
        <w:rPr>
          <w:lang w:val="id-ID"/>
        </w:rPr>
        <w:t>” merupakan panggilan untuk memberitakan kabar sukacita, yaitu pertobatan dan pengampunan dosa kepada segala bangsa (ayat 47). Dan karena “</w:t>
      </w:r>
      <w:r w:rsidRPr="00813992">
        <w:rPr>
          <w:i/>
          <w:iCs/>
          <w:lang w:val="id-ID"/>
        </w:rPr>
        <w:t>Kamu adalah saksi</w:t>
      </w:r>
      <w:r w:rsidRPr="00813992">
        <w:rPr>
          <w:lang w:val="id-ID"/>
        </w:rPr>
        <w:t>”, maka Tuhan berjanji akan memperlengkapi dan menyertai. Para saksi adalah utusan Tuhan sendiri, para saksi tidak dibiarkan bekerja dan berjuang sendiri.</w:t>
      </w:r>
    </w:p>
    <w:p w14:paraId="7ED74D0F" w14:textId="007A9AC7" w:rsidR="009000DA" w:rsidRPr="00813992" w:rsidRDefault="009000DA" w:rsidP="009000DA">
      <w:pPr>
        <w:ind w:left="426" w:firstLine="708"/>
        <w:jc w:val="both"/>
        <w:rPr>
          <w:lang w:val="id-ID"/>
        </w:rPr>
      </w:pPr>
      <w:r w:rsidRPr="00813992">
        <w:rPr>
          <w:lang w:val="id-ID"/>
        </w:rPr>
        <w:t>Saudara-saudara, kita pun adalah saksi-saksi Tuhan. Karena Tuhan telah i</w:t>
      </w:r>
      <w:r w:rsidR="000B26AB">
        <w:rPr>
          <w:lang w:val="id-ID"/>
        </w:rPr>
        <w:t>z</w:t>
      </w:r>
      <w:r w:rsidRPr="00813992">
        <w:rPr>
          <w:lang w:val="id-ID"/>
        </w:rPr>
        <w:t>inkan kita mengenal</w:t>
      </w:r>
      <w:r w:rsidR="000B26AB">
        <w:rPr>
          <w:lang w:val="id-ID"/>
        </w:rPr>
        <w:t>-</w:t>
      </w:r>
      <w:r w:rsidRPr="00813992">
        <w:rPr>
          <w:lang w:val="id-ID"/>
        </w:rPr>
        <w:t>Nya dan menjalani hidup bersama</w:t>
      </w:r>
      <w:r w:rsidR="000B26AB">
        <w:rPr>
          <w:lang w:val="id-ID"/>
        </w:rPr>
        <w:t>-</w:t>
      </w:r>
      <w:r w:rsidRPr="00813992">
        <w:rPr>
          <w:lang w:val="id-ID"/>
        </w:rPr>
        <w:t>Nya. Karena itu, kita pun dipanggil untuk memberitakan pertobatan dan pengampunan dosa di dalam nama-Nya. Jangan takut, jangan kuatir, Tuhan akan memperlengkapi dan memampukan kita. Mari kita katakan, “Tuhan, kami adalah saksi, bimbinglah kami”. Amin</w:t>
      </w:r>
    </w:p>
    <w:p w14:paraId="24B42699" w14:textId="77777777" w:rsidR="009000DA" w:rsidRPr="00813992" w:rsidRDefault="009000DA" w:rsidP="009000DA">
      <w:pPr>
        <w:ind w:left="360" w:firstLine="720"/>
        <w:rPr>
          <w:lang w:val="id-ID"/>
        </w:rPr>
      </w:pPr>
    </w:p>
    <w:p w14:paraId="2E396FA9" w14:textId="77777777" w:rsidR="009000DA" w:rsidRPr="00813992" w:rsidRDefault="009000DA" w:rsidP="009000DA">
      <w:pPr>
        <w:ind w:left="426" w:hanging="422"/>
        <w:rPr>
          <w:b/>
          <w:lang w:val="id-ID"/>
        </w:rPr>
      </w:pPr>
      <w:r w:rsidRPr="00813992">
        <w:rPr>
          <w:b/>
          <w:lang w:val="id-ID"/>
        </w:rPr>
        <w:t>7.</w:t>
      </w:r>
      <w:r w:rsidRPr="00813992">
        <w:rPr>
          <w:b/>
          <w:lang w:val="id-ID"/>
        </w:rPr>
        <w:tab/>
        <w:t xml:space="preserve">NYANYIAN </w:t>
      </w:r>
    </w:p>
    <w:p w14:paraId="6C7D6316" w14:textId="77777777" w:rsidR="009000DA" w:rsidRPr="00813992" w:rsidRDefault="009000DA" w:rsidP="009000DA">
      <w:pPr>
        <w:ind w:left="426"/>
        <w:rPr>
          <w:b/>
          <w:lang w:val="id-ID"/>
        </w:rPr>
      </w:pPr>
      <w:r w:rsidRPr="00813992">
        <w:rPr>
          <w:b/>
          <w:lang w:val="id-ID"/>
        </w:rPr>
        <w:t>PKJ 97: Roh Kudus, Kuatkanlah Kami</w:t>
      </w:r>
    </w:p>
    <w:p w14:paraId="73CFA096" w14:textId="77777777" w:rsidR="009000DA" w:rsidRPr="00813992" w:rsidRDefault="009000DA" w:rsidP="009000DA">
      <w:pPr>
        <w:ind w:left="426"/>
        <w:rPr>
          <w:lang w:val="id-ID"/>
        </w:rPr>
      </w:pPr>
      <w:r w:rsidRPr="00813992">
        <w:rPr>
          <w:lang w:val="id-ID"/>
        </w:rPr>
        <w:t>Roh Kudus, kuatkanlah kami jadi saksi</w:t>
      </w:r>
    </w:p>
    <w:p w14:paraId="7F509DC3" w14:textId="77777777" w:rsidR="009000DA" w:rsidRPr="00813992" w:rsidRDefault="009000DA" w:rsidP="009000DA">
      <w:pPr>
        <w:ind w:left="426"/>
        <w:rPr>
          <w:lang w:val="id-ID"/>
        </w:rPr>
      </w:pPr>
      <w:r w:rsidRPr="00813992">
        <w:rPr>
          <w:lang w:val="id-ID"/>
        </w:rPr>
        <w:t>Saksi Tuhan dalam dunia</w:t>
      </w:r>
    </w:p>
    <w:p w14:paraId="52C14B08" w14:textId="77777777" w:rsidR="009000DA" w:rsidRPr="00813992" w:rsidRDefault="009000DA" w:rsidP="009000DA">
      <w:pPr>
        <w:ind w:left="426"/>
        <w:rPr>
          <w:lang w:val="id-ID"/>
        </w:rPr>
      </w:pPr>
      <w:r w:rsidRPr="00813992">
        <w:rPr>
          <w:lang w:val="id-ID"/>
        </w:rPr>
        <w:t>Roh Kudus, kobarkanlah api kuasa-Mu</w:t>
      </w:r>
    </w:p>
    <w:p w14:paraId="5C686239" w14:textId="77777777" w:rsidR="009000DA" w:rsidRPr="00813992" w:rsidRDefault="009000DA" w:rsidP="009000DA">
      <w:pPr>
        <w:ind w:left="426"/>
        <w:rPr>
          <w:lang w:val="id-ID"/>
        </w:rPr>
      </w:pPr>
      <w:r w:rsidRPr="00813992">
        <w:rPr>
          <w:lang w:val="id-ID"/>
        </w:rPr>
        <w:t>Dalam h ati kami yang berdosa</w:t>
      </w:r>
    </w:p>
    <w:p w14:paraId="2B8D0943" w14:textId="77777777" w:rsidR="009000DA" w:rsidRPr="00813992" w:rsidRDefault="009000DA" w:rsidP="009000DA">
      <w:pPr>
        <w:ind w:left="426"/>
        <w:rPr>
          <w:lang w:val="id-ID"/>
        </w:rPr>
      </w:pPr>
    </w:p>
    <w:p w14:paraId="5CA92009" w14:textId="77777777" w:rsidR="009000DA" w:rsidRPr="00813992" w:rsidRDefault="009000DA" w:rsidP="009000DA">
      <w:pPr>
        <w:ind w:left="426"/>
        <w:rPr>
          <w:lang w:val="id-ID"/>
        </w:rPr>
      </w:pPr>
      <w:r w:rsidRPr="00813992">
        <w:rPr>
          <w:lang w:val="id-ID"/>
        </w:rPr>
        <w:t>Roh Kudus, kuatkanlah kami jadi saksi</w:t>
      </w:r>
    </w:p>
    <w:p w14:paraId="5F3EEB29" w14:textId="77777777" w:rsidR="009000DA" w:rsidRPr="00813992" w:rsidRDefault="009000DA" w:rsidP="009000DA">
      <w:pPr>
        <w:ind w:left="426"/>
        <w:rPr>
          <w:lang w:val="id-ID"/>
        </w:rPr>
      </w:pPr>
      <w:r w:rsidRPr="00813992">
        <w:rPr>
          <w:lang w:val="id-ID"/>
        </w:rPr>
        <w:t>Di tempat yang penuh rasa benci</w:t>
      </w:r>
    </w:p>
    <w:p w14:paraId="0BD06155" w14:textId="77777777" w:rsidR="009000DA" w:rsidRPr="00813992" w:rsidRDefault="009000DA" w:rsidP="009000DA">
      <w:pPr>
        <w:ind w:left="426"/>
        <w:rPr>
          <w:lang w:val="id-ID"/>
        </w:rPr>
      </w:pPr>
      <w:r w:rsidRPr="00813992">
        <w:rPr>
          <w:lang w:val="id-ID"/>
        </w:rPr>
        <w:t>Roh Kudus, hiburlah setiap hati sedih</w:t>
      </w:r>
    </w:p>
    <w:p w14:paraId="5432C0C3" w14:textId="77777777" w:rsidR="009000DA" w:rsidRPr="00813992" w:rsidRDefault="009000DA" w:rsidP="009000DA">
      <w:pPr>
        <w:ind w:left="426"/>
        <w:rPr>
          <w:lang w:val="id-ID"/>
        </w:rPr>
      </w:pPr>
      <w:r w:rsidRPr="00813992">
        <w:rPr>
          <w:lang w:val="id-ID"/>
        </w:rPr>
        <w:t>Dan berilah damai Sejahtera</w:t>
      </w:r>
    </w:p>
    <w:p w14:paraId="3A19CC3C" w14:textId="77777777" w:rsidR="009000DA" w:rsidRPr="00813992" w:rsidRDefault="009000DA" w:rsidP="009000DA">
      <w:pPr>
        <w:ind w:left="426"/>
        <w:rPr>
          <w:lang w:val="id-ID"/>
        </w:rPr>
      </w:pPr>
    </w:p>
    <w:p w14:paraId="0ABCFA02" w14:textId="77777777" w:rsidR="009000DA" w:rsidRPr="00813992" w:rsidRDefault="009000DA" w:rsidP="009000DA">
      <w:pPr>
        <w:ind w:left="426"/>
        <w:rPr>
          <w:lang w:val="id-ID"/>
        </w:rPr>
      </w:pPr>
      <w:r w:rsidRPr="00813992">
        <w:rPr>
          <w:lang w:val="id-ID"/>
        </w:rPr>
        <w:t>Roh Kudus, kuatkanlah kami jadi saksi</w:t>
      </w:r>
    </w:p>
    <w:p w14:paraId="0ECFDAE6" w14:textId="77777777" w:rsidR="009000DA" w:rsidRPr="00813992" w:rsidRDefault="009000DA" w:rsidP="009000DA">
      <w:pPr>
        <w:ind w:left="426"/>
        <w:rPr>
          <w:lang w:val="id-ID"/>
        </w:rPr>
      </w:pPr>
      <w:r w:rsidRPr="00813992">
        <w:rPr>
          <w:lang w:val="id-ID"/>
        </w:rPr>
        <w:t>Dalam dunia penuh kuasa gelap</w:t>
      </w:r>
    </w:p>
    <w:p w14:paraId="570D578F" w14:textId="77777777" w:rsidR="009000DA" w:rsidRPr="00813992" w:rsidRDefault="009000DA" w:rsidP="009000DA">
      <w:pPr>
        <w:ind w:left="426"/>
        <w:rPr>
          <w:lang w:val="id-ID"/>
        </w:rPr>
      </w:pPr>
      <w:r w:rsidRPr="00813992">
        <w:rPr>
          <w:lang w:val="id-ID"/>
        </w:rPr>
        <w:t>Roh Kudus, pancarkan Cahaya Ilahi-Mu</w:t>
      </w:r>
    </w:p>
    <w:p w14:paraId="35E4F705" w14:textId="3C6B2DB4" w:rsidR="009000DA" w:rsidRPr="00813992" w:rsidRDefault="009000DA" w:rsidP="009000DA">
      <w:pPr>
        <w:ind w:left="426"/>
        <w:rPr>
          <w:lang w:val="id-ID"/>
        </w:rPr>
      </w:pPr>
      <w:r w:rsidRPr="00813992">
        <w:rPr>
          <w:lang w:val="id-ID"/>
        </w:rPr>
        <w:t>Tuntun kami mengabdi pada</w:t>
      </w:r>
      <w:r w:rsidR="000B26AB">
        <w:rPr>
          <w:lang w:val="id-ID"/>
        </w:rPr>
        <w:t>-</w:t>
      </w:r>
      <w:r w:rsidRPr="00813992">
        <w:rPr>
          <w:lang w:val="id-ID"/>
        </w:rPr>
        <w:t>Mu</w:t>
      </w:r>
    </w:p>
    <w:p w14:paraId="2BE54E23" w14:textId="77777777" w:rsidR="009000DA" w:rsidRPr="00813992" w:rsidRDefault="009000DA" w:rsidP="009000DA">
      <w:pPr>
        <w:ind w:left="426"/>
        <w:rPr>
          <w:lang w:val="id-ID"/>
        </w:rPr>
      </w:pPr>
    </w:p>
    <w:p w14:paraId="16F36DF5" w14:textId="77777777" w:rsidR="009000DA" w:rsidRPr="00813992" w:rsidRDefault="009000DA" w:rsidP="009000DA">
      <w:pPr>
        <w:ind w:left="426"/>
        <w:rPr>
          <w:lang w:val="id-ID"/>
        </w:rPr>
      </w:pPr>
      <w:r w:rsidRPr="00813992">
        <w:rPr>
          <w:lang w:val="id-ID"/>
        </w:rPr>
        <w:t>Roh Kudus, kuatkanlah kami jadi saksi</w:t>
      </w:r>
    </w:p>
    <w:p w14:paraId="13CE104C" w14:textId="77777777" w:rsidR="009000DA" w:rsidRPr="00813992" w:rsidRDefault="009000DA" w:rsidP="009000DA">
      <w:pPr>
        <w:ind w:left="426"/>
        <w:rPr>
          <w:lang w:val="id-ID"/>
        </w:rPr>
      </w:pPr>
      <w:r w:rsidRPr="00813992">
        <w:rPr>
          <w:lang w:val="id-ID"/>
        </w:rPr>
        <w:t>Meneguhkan yang bimbang dan resah</w:t>
      </w:r>
    </w:p>
    <w:p w14:paraId="6353E13D" w14:textId="77777777" w:rsidR="009000DA" w:rsidRPr="00813992" w:rsidRDefault="009000DA" w:rsidP="009000DA">
      <w:pPr>
        <w:ind w:left="426"/>
        <w:rPr>
          <w:lang w:val="id-ID"/>
        </w:rPr>
      </w:pPr>
      <w:r w:rsidRPr="00813992">
        <w:rPr>
          <w:lang w:val="id-ID"/>
        </w:rPr>
        <w:t>Roh Kudus, yakinkanlah kami dalam iman</w:t>
      </w:r>
    </w:p>
    <w:p w14:paraId="23F4D2C1" w14:textId="77777777" w:rsidR="009000DA" w:rsidRPr="00813992" w:rsidRDefault="009000DA" w:rsidP="009000DA">
      <w:pPr>
        <w:ind w:left="426"/>
        <w:rPr>
          <w:lang w:val="id-ID"/>
        </w:rPr>
      </w:pPr>
      <w:r w:rsidRPr="00813992">
        <w:rPr>
          <w:lang w:val="id-ID"/>
        </w:rPr>
        <w:t>Dan beri pengharapan yang segar</w:t>
      </w:r>
    </w:p>
    <w:p w14:paraId="0245F7AE" w14:textId="77777777" w:rsidR="009000DA" w:rsidRPr="00813992" w:rsidRDefault="009000DA" w:rsidP="009000DA">
      <w:pPr>
        <w:rPr>
          <w:b/>
          <w:lang w:val="id-ID"/>
        </w:rPr>
      </w:pPr>
    </w:p>
    <w:p w14:paraId="513B7F37" w14:textId="77777777" w:rsidR="009000DA" w:rsidRPr="00813992" w:rsidRDefault="009000DA" w:rsidP="009000DA">
      <w:pPr>
        <w:ind w:left="426" w:hanging="422"/>
        <w:rPr>
          <w:b/>
          <w:lang w:val="id-ID"/>
        </w:rPr>
      </w:pPr>
      <w:r w:rsidRPr="00813992">
        <w:rPr>
          <w:b/>
          <w:lang w:val="id-ID"/>
        </w:rPr>
        <w:t>8.</w:t>
      </w:r>
      <w:r w:rsidRPr="00813992">
        <w:rPr>
          <w:b/>
          <w:lang w:val="id-ID"/>
        </w:rPr>
        <w:tab/>
        <w:t xml:space="preserve">DOA </w:t>
      </w:r>
    </w:p>
    <w:p w14:paraId="728C32E0" w14:textId="77777777" w:rsidR="009000DA" w:rsidRPr="00813992" w:rsidRDefault="009000DA" w:rsidP="009000DA">
      <w:pPr>
        <w:pStyle w:val="DaftarParagraf"/>
        <w:widowControl/>
        <w:numPr>
          <w:ilvl w:val="0"/>
          <w:numId w:val="127"/>
        </w:numPr>
        <w:autoSpaceDE/>
        <w:autoSpaceDN/>
        <w:ind w:left="709" w:hanging="283"/>
        <w:contextualSpacing/>
        <w:rPr>
          <w:bCs/>
          <w:lang w:val="id-ID"/>
        </w:rPr>
      </w:pPr>
      <w:r w:rsidRPr="00813992">
        <w:rPr>
          <w:bCs/>
          <w:lang w:val="id-ID"/>
        </w:rPr>
        <w:t>Bersyukur atas anugerah keselamatan di dalam Yesus Kristus</w:t>
      </w:r>
    </w:p>
    <w:p w14:paraId="0788C0AD" w14:textId="77777777" w:rsidR="009000DA" w:rsidRPr="00813992" w:rsidRDefault="009000DA" w:rsidP="009000DA">
      <w:pPr>
        <w:pStyle w:val="DaftarParagraf"/>
        <w:widowControl/>
        <w:numPr>
          <w:ilvl w:val="0"/>
          <w:numId w:val="127"/>
        </w:numPr>
        <w:autoSpaceDE/>
        <w:autoSpaceDN/>
        <w:ind w:left="709" w:hanging="283"/>
        <w:contextualSpacing/>
        <w:rPr>
          <w:bCs/>
          <w:lang w:val="id-ID"/>
        </w:rPr>
      </w:pPr>
      <w:r w:rsidRPr="00813992">
        <w:rPr>
          <w:bCs/>
          <w:lang w:val="id-ID"/>
        </w:rPr>
        <w:t>Mohon kekuatan dan keberanian untuk memberitakan karya Kristus dalam hidup sehari-hari</w:t>
      </w:r>
    </w:p>
    <w:p w14:paraId="245465B8" w14:textId="77777777" w:rsidR="009000DA" w:rsidRPr="00813992" w:rsidRDefault="009000DA" w:rsidP="009000DA">
      <w:pPr>
        <w:pStyle w:val="DaftarParagraf"/>
        <w:widowControl/>
        <w:numPr>
          <w:ilvl w:val="0"/>
          <w:numId w:val="127"/>
        </w:numPr>
        <w:autoSpaceDE/>
        <w:autoSpaceDN/>
        <w:ind w:left="709" w:hanging="283"/>
        <w:contextualSpacing/>
        <w:rPr>
          <w:bCs/>
          <w:lang w:val="id-ID"/>
        </w:rPr>
      </w:pPr>
      <w:r w:rsidRPr="00813992">
        <w:rPr>
          <w:bCs/>
          <w:lang w:val="id-ID"/>
        </w:rPr>
        <w:t>Mohon berkat dan penyertaan Tuhan bagi pekerjaan pemberitaan Injil di berbagai pelosok dunia</w:t>
      </w:r>
    </w:p>
    <w:p w14:paraId="54CF1883" w14:textId="77777777" w:rsidR="009000DA" w:rsidRPr="00813992" w:rsidRDefault="009000DA" w:rsidP="009000DA">
      <w:pPr>
        <w:rPr>
          <w:b/>
          <w:lang w:val="id-ID"/>
        </w:rPr>
      </w:pPr>
    </w:p>
    <w:p w14:paraId="27EC3D2C" w14:textId="77777777" w:rsidR="009000DA" w:rsidRPr="00813992" w:rsidRDefault="009000DA" w:rsidP="009000DA">
      <w:pPr>
        <w:ind w:left="426" w:hanging="422"/>
        <w:rPr>
          <w:b/>
          <w:lang w:val="id-ID"/>
        </w:rPr>
      </w:pPr>
      <w:r w:rsidRPr="00813992">
        <w:rPr>
          <w:b/>
          <w:lang w:val="id-ID"/>
        </w:rPr>
        <w:t>9.</w:t>
      </w:r>
      <w:r w:rsidRPr="00813992">
        <w:rPr>
          <w:b/>
          <w:lang w:val="id-ID"/>
        </w:rPr>
        <w:tab/>
        <w:t>NYANYIAN</w:t>
      </w:r>
    </w:p>
    <w:p w14:paraId="1514EA08" w14:textId="5567DE3B" w:rsidR="009000DA" w:rsidRPr="00813992" w:rsidRDefault="009000DA" w:rsidP="00632008">
      <w:pPr>
        <w:ind w:left="426" w:hanging="422"/>
        <w:rPr>
          <w:b/>
          <w:lang w:val="id-ID"/>
        </w:rPr>
      </w:pPr>
      <w:r w:rsidRPr="00813992">
        <w:rPr>
          <w:b/>
          <w:lang w:val="id-ID"/>
        </w:rPr>
        <w:tab/>
        <w:t>NKB 105 Kau T’rima Kuasa</w:t>
      </w:r>
    </w:p>
    <w:p w14:paraId="1348EB7A" w14:textId="77777777" w:rsidR="009000DA" w:rsidRPr="00813992" w:rsidRDefault="009000DA" w:rsidP="009000DA">
      <w:pPr>
        <w:ind w:left="426"/>
        <w:rPr>
          <w:lang w:val="id-ID"/>
        </w:rPr>
      </w:pPr>
      <w:r w:rsidRPr="00813992">
        <w:rPr>
          <w:lang w:val="id-ID"/>
        </w:rPr>
        <w:t>Kau t’rima kuasa Roh Kudus yang turun ke atasmu</w:t>
      </w:r>
    </w:p>
    <w:p w14:paraId="6F7E53AD" w14:textId="77777777" w:rsidR="009000DA" w:rsidRPr="00813992" w:rsidRDefault="009000DA" w:rsidP="009000DA">
      <w:pPr>
        <w:ind w:left="426"/>
        <w:rPr>
          <w:lang w:val="id-ID"/>
        </w:rPr>
      </w:pPr>
      <w:r w:rsidRPr="00813992">
        <w:rPr>
          <w:lang w:val="id-ID"/>
        </w:rPr>
        <w:t>Dan kamu jadi saksi-Ku, pelaku firman-Ku</w:t>
      </w:r>
    </w:p>
    <w:p w14:paraId="5C5D0211" w14:textId="77777777" w:rsidR="009000DA" w:rsidRPr="00813992" w:rsidRDefault="009000DA" w:rsidP="009000DA">
      <w:pPr>
        <w:ind w:left="426"/>
        <w:rPr>
          <w:lang w:val="id-ID"/>
        </w:rPr>
      </w:pPr>
      <w:r w:rsidRPr="00813992">
        <w:rPr>
          <w:lang w:val="id-ID"/>
        </w:rPr>
        <w:t>Saksi-Ku di Yerusalem, Yudea dan Samaria</w:t>
      </w:r>
    </w:p>
    <w:p w14:paraId="77252781" w14:textId="77777777" w:rsidR="009000DA" w:rsidRPr="00813992" w:rsidRDefault="009000DA" w:rsidP="009000DA">
      <w:pPr>
        <w:ind w:left="426"/>
        <w:rPr>
          <w:lang w:val="id-ID"/>
        </w:rPr>
      </w:pPr>
      <w:r w:rsidRPr="00813992">
        <w:rPr>
          <w:lang w:val="id-ID"/>
        </w:rPr>
        <w:t>Dan hingga ujung dunia, ujung dunia</w:t>
      </w:r>
    </w:p>
    <w:p w14:paraId="67697E31" w14:textId="77777777" w:rsidR="009000DA" w:rsidRPr="00813992" w:rsidRDefault="009000DA" w:rsidP="009000DA">
      <w:pPr>
        <w:rPr>
          <w:lang w:val="id-ID"/>
        </w:rPr>
      </w:pPr>
    </w:p>
    <w:p w14:paraId="551B013B" w14:textId="77777777" w:rsidR="009000DA" w:rsidRPr="00813992" w:rsidRDefault="009000DA" w:rsidP="009000DA">
      <w:pPr>
        <w:rPr>
          <w:lang w:val="id-ID"/>
        </w:rPr>
      </w:pPr>
    </w:p>
    <w:p w14:paraId="080B0FB3" w14:textId="77777777" w:rsidR="009000DA" w:rsidRPr="00813992" w:rsidRDefault="009000DA" w:rsidP="009000DA">
      <w:pPr>
        <w:jc w:val="right"/>
        <w:rPr>
          <w:lang w:val="id-ID"/>
        </w:rPr>
      </w:pPr>
    </w:p>
    <w:p w14:paraId="2B6602A5" w14:textId="669BC5F6" w:rsidR="009000DA" w:rsidRPr="00813992" w:rsidRDefault="001D7FFB" w:rsidP="009000DA">
      <w:pPr>
        <w:jc w:val="right"/>
        <w:rPr>
          <w:lang w:val="id-ID"/>
        </w:rPr>
      </w:pPr>
      <w:r>
        <w:rPr>
          <w:lang w:val="id-ID"/>
        </w:rPr>
        <w:t>(</w:t>
      </w:r>
      <w:r w:rsidRPr="00813992">
        <w:rPr>
          <w:lang w:val="id-ID"/>
        </w:rPr>
        <w:t>ery</w:t>
      </w:r>
      <w:r>
        <w:rPr>
          <w:lang w:val="id-ID"/>
        </w:rPr>
        <w:t>)</w:t>
      </w:r>
    </w:p>
    <w:p w14:paraId="16EB5611" w14:textId="77777777" w:rsidR="008431C3" w:rsidRPr="00813992" w:rsidRDefault="008431C3" w:rsidP="003E3F67">
      <w:pPr>
        <w:pStyle w:val="TeksIsi"/>
        <w:ind w:left="0"/>
        <w:rPr>
          <w:lang w:val="id-ID"/>
        </w:rPr>
      </w:pPr>
    </w:p>
    <w:p w14:paraId="2AAC7FD0" w14:textId="7F4356DA" w:rsidR="008431C3" w:rsidRPr="00813992" w:rsidRDefault="00632008" w:rsidP="003E3F67">
      <w:pPr>
        <w:pStyle w:val="TeksIsi"/>
        <w:ind w:left="0"/>
        <w:rPr>
          <w:lang w:val="id-ID"/>
        </w:rPr>
      </w:pPr>
      <w:r w:rsidRPr="00813992">
        <w:rPr>
          <w:lang w:val="id-ID"/>
        </w:rPr>
        <w:t xml:space="preserve"> </w:t>
      </w:r>
    </w:p>
    <w:p w14:paraId="1ABAFAC1" w14:textId="77777777" w:rsidR="008431C3" w:rsidRPr="00813992" w:rsidRDefault="008431C3" w:rsidP="003E3F67">
      <w:pPr>
        <w:pStyle w:val="TeksIsi"/>
        <w:ind w:left="0"/>
        <w:rPr>
          <w:lang w:val="id-ID"/>
        </w:rPr>
      </w:pPr>
    </w:p>
    <w:p w14:paraId="359B2FC0" w14:textId="0CC57326" w:rsidR="00632008" w:rsidRPr="00813992" w:rsidRDefault="00632008">
      <w:pPr>
        <w:rPr>
          <w:lang w:val="id-ID"/>
        </w:rPr>
      </w:pPr>
      <w:r w:rsidRPr="00813992">
        <w:rPr>
          <w:lang w:val="id-ID"/>
        </w:rPr>
        <w:br w:type="page"/>
      </w:r>
    </w:p>
    <w:p w14:paraId="3106AE1D" w14:textId="77777777" w:rsidR="00632008" w:rsidRPr="00813992" w:rsidRDefault="00632008">
      <w:pPr>
        <w:rPr>
          <w:lang w:val="id-ID"/>
        </w:rPr>
        <w:sectPr w:rsidR="00632008" w:rsidRPr="00813992" w:rsidSect="008F268F">
          <w:headerReference w:type="even" r:id="rId75"/>
          <w:headerReference w:type="default" r:id="rId76"/>
          <w:footerReference w:type="even" r:id="rId77"/>
          <w:footerReference w:type="default" r:id="rId78"/>
          <w:pgSz w:w="8420" w:h="11907"/>
          <w:pgMar w:top="1338" w:right="958" w:bottom="919" w:left="981" w:header="714" w:footer="731" w:gutter="0"/>
          <w:pgNumType w:start="363"/>
          <w:cols w:space="720"/>
        </w:sectPr>
      </w:pPr>
    </w:p>
    <w:p w14:paraId="0DDF39FF" w14:textId="517536C2" w:rsidR="00632008" w:rsidRPr="00813992" w:rsidRDefault="00DC4C01">
      <w:pPr>
        <w:rPr>
          <w:lang w:val="id-ID"/>
        </w:rPr>
      </w:pPr>
      <w:r w:rsidRPr="00813992">
        <w:rPr>
          <w:noProof/>
          <w:lang w:val="id-ID"/>
        </w:rPr>
        <w:lastRenderedPageBreak/>
        <mc:AlternateContent>
          <mc:Choice Requires="wps">
            <w:drawing>
              <wp:anchor distT="0" distB="0" distL="114300" distR="114300" simplePos="0" relativeHeight="251852288" behindDoc="0" locked="0" layoutInCell="1" allowOverlap="1" wp14:anchorId="18C296FB" wp14:editId="70CF4A35">
                <wp:simplePos x="0" y="0"/>
                <wp:positionH relativeFrom="margin">
                  <wp:posOffset>0</wp:posOffset>
                </wp:positionH>
                <wp:positionV relativeFrom="paragraph">
                  <wp:posOffset>2132965</wp:posOffset>
                </wp:positionV>
                <wp:extent cx="3965901" cy="1458098"/>
                <wp:effectExtent l="0" t="0" r="0" b="0"/>
                <wp:wrapNone/>
                <wp:docPr id="893400090" name="Text Box 171"/>
                <wp:cNvGraphicFramePr/>
                <a:graphic xmlns:a="http://schemas.openxmlformats.org/drawingml/2006/main">
                  <a:graphicData uri="http://schemas.microsoft.com/office/word/2010/wordprocessingShape">
                    <wps:wsp>
                      <wps:cNvSpPr txBox="1"/>
                      <wps:spPr>
                        <a:xfrm>
                          <a:off x="0" y="0"/>
                          <a:ext cx="3965901" cy="1458098"/>
                        </a:xfrm>
                        <a:prstGeom prst="rect">
                          <a:avLst/>
                        </a:prstGeom>
                        <a:noFill/>
                        <a:ln w="6350">
                          <a:noFill/>
                        </a:ln>
                      </wps:spPr>
                      <wps:txbx>
                        <w:txbxContent>
                          <w:p w14:paraId="255545A9" w14:textId="77777777" w:rsidR="00DC4C01" w:rsidRDefault="00DC4C01" w:rsidP="00DC4C01">
                            <w:pPr>
                              <w:jc w:val="center"/>
                              <w:rPr>
                                <w:rFonts w:ascii="Cambria" w:hAnsi="Cambria"/>
                                <w:b/>
                                <w:sz w:val="32"/>
                              </w:rPr>
                            </w:pPr>
                            <w:r w:rsidRPr="008B1E44">
                              <w:rPr>
                                <w:rFonts w:ascii="Cambria" w:hAnsi="Cambria"/>
                                <w:b/>
                                <w:sz w:val="32"/>
                              </w:rPr>
                              <w:t xml:space="preserve">“BAHAN </w:t>
                            </w:r>
                            <w:r>
                              <w:rPr>
                                <w:rFonts w:ascii="Cambria" w:hAnsi="Cambria"/>
                                <w:b/>
                                <w:sz w:val="32"/>
                              </w:rPr>
                              <w:t>SARASEHAN</w:t>
                            </w:r>
                          </w:p>
                          <w:p w14:paraId="535E17CB" w14:textId="77777777" w:rsidR="00DC4C01" w:rsidRPr="008B1E44" w:rsidRDefault="00DC4C01" w:rsidP="00DC4C01">
                            <w:pPr>
                              <w:jc w:val="center"/>
                              <w:rPr>
                                <w:rFonts w:ascii="Cambria" w:hAnsi="Cambria"/>
                                <w:b/>
                                <w:sz w:val="32"/>
                              </w:rPr>
                            </w:pPr>
                            <w:r>
                              <w:rPr>
                                <w:rFonts w:ascii="Cambria" w:hAnsi="Cambria"/>
                                <w:b/>
                                <w:sz w:val="32"/>
                              </w:rPr>
                              <w:t>DAN ALTERNATIF KEGIATAN</w:t>
                            </w:r>
                            <w:r w:rsidRPr="008B1E44">
                              <w:rPr>
                                <w:rFonts w:ascii="Cambria" w:hAnsi="Cambria"/>
                                <w:b/>
                                <w:sz w:val="32"/>
                              </w:rPr>
                              <w:t>”</w:t>
                            </w:r>
                          </w:p>
                          <w:p w14:paraId="5BC3B7D0" w14:textId="77777777" w:rsidR="00DC4C01" w:rsidRPr="008B1E44" w:rsidRDefault="00DC4C01" w:rsidP="00DC4C01">
                            <w:pPr>
                              <w:jc w:val="center"/>
                              <w:rPr>
                                <w:rFonts w:ascii="Cambria" w:hAnsi="Cambria"/>
                                <w:b/>
                                <w:sz w:val="24"/>
                              </w:rPr>
                            </w:pPr>
                            <w:r w:rsidRPr="008B1E44">
                              <w:rPr>
                                <w:rFonts w:ascii="Cambria" w:hAnsi="Cambria"/>
                                <w:b/>
                                <w:sz w:val="24"/>
                              </w:rPr>
                              <w:t>Bahan yang tersaji dalam buku ini</w:t>
                            </w:r>
                          </w:p>
                          <w:p w14:paraId="7E6F8412" w14:textId="77777777" w:rsidR="00DC4C01" w:rsidRDefault="00DC4C01" w:rsidP="00DC4C01">
                            <w:pPr>
                              <w:jc w:val="center"/>
                              <w:rPr>
                                <w:rFonts w:ascii="Cambria" w:hAnsi="Cambria"/>
                                <w:b/>
                                <w:sz w:val="24"/>
                              </w:rPr>
                            </w:pPr>
                            <w:r w:rsidRPr="008B1E44">
                              <w:rPr>
                                <w:rFonts w:ascii="Cambria" w:hAnsi="Cambria"/>
                                <w:b/>
                                <w:sz w:val="24"/>
                              </w:rPr>
                              <w:t xml:space="preserve">dapat diolah disesuaikan dengan </w:t>
                            </w:r>
                          </w:p>
                          <w:p w14:paraId="172A9AC1" w14:textId="77777777" w:rsidR="00DC4C01" w:rsidRPr="008B1E44" w:rsidRDefault="00DC4C01" w:rsidP="00DC4C01">
                            <w:pPr>
                              <w:jc w:val="center"/>
                              <w:rPr>
                                <w:rFonts w:ascii="Cambria" w:hAnsi="Cambria"/>
                                <w:b/>
                                <w:sz w:val="24"/>
                              </w:rPr>
                            </w:pPr>
                            <w:r w:rsidRPr="008B1E44">
                              <w:rPr>
                                <w:rFonts w:ascii="Cambria" w:hAnsi="Cambria"/>
                                <w:b/>
                                <w:sz w:val="24"/>
                              </w:rPr>
                              <w:t>kondisi dan kebutuhan gereja</w:t>
                            </w:r>
                          </w:p>
                          <w:p w14:paraId="587FAD76" w14:textId="77777777" w:rsidR="00DC4C01" w:rsidRPr="008B1E44" w:rsidRDefault="00DC4C01" w:rsidP="00DC4C01">
                            <w:pPr>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296FB" id="_x0000_s1153" type="#_x0000_t202" style="position:absolute;margin-left:0;margin-top:167.95pt;width:312.3pt;height:114.8pt;z-index:251852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" filled="f" stroked="f" strokeweight=".5pt">
                <v:textbox>
                  <w:txbxContent>
                    <w:p w14:paraId="255545A9" w14:textId="77777777" w:rsidR="00DC4C01" w:rsidRDefault="00DC4C01" w:rsidP="00DC4C01">
                      <w:pPr>
                        <w:jc w:val="center"/>
                        <w:rPr>
                          <w:rFonts w:ascii="Cambria" w:hAnsi="Cambria"/>
                          <w:b/>
                          <w:sz w:val="32"/>
                        </w:rPr>
                      </w:pPr>
                      <w:r w:rsidRPr="008B1E44">
                        <w:rPr>
                          <w:rFonts w:ascii="Cambria" w:hAnsi="Cambria"/>
                          <w:b/>
                          <w:sz w:val="32"/>
                        </w:rPr>
                        <w:t xml:space="preserve">“BAHAN </w:t>
                      </w:r>
                      <w:r>
                        <w:rPr>
                          <w:rFonts w:ascii="Cambria" w:hAnsi="Cambria"/>
                          <w:b/>
                          <w:sz w:val="32"/>
                        </w:rPr>
                        <w:t>SARASEHAN</w:t>
                      </w:r>
                    </w:p>
                    <w:p w14:paraId="535E17CB" w14:textId="77777777" w:rsidR="00DC4C01" w:rsidRPr="008B1E44" w:rsidRDefault="00DC4C01" w:rsidP="00DC4C01">
                      <w:pPr>
                        <w:jc w:val="center"/>
                        <w:rPr>
                          <w:rFonts w:ascii="Cambria" w:hAnsi="Cambria"/>
                          <w:b/>
                          <w:sz w:val="32"/>
                        </w:rPr>
                      </w:pPr>
                      <w:r>
                        <w:rPr>
                          <w:rFonts w:ascii="Cambria" w:hAnsi="Cambria"/>
                          <w:b/>
                          <w:sz w:val="32"/>
                        </w:rPr>
                        <w:t>DAN ALTERNATIF KEGIATAN</w:t>
                      </w:r>
                      <w:r w:rsidRPr="008B1E44">
                        <w:rPr>
                          <w:rFonts w:ascii="Cambria" w:hAnsi="Cambria"/>
                          <w:b/>
                          <w:sz w:val="32"/>
                        </w:rPr>
                        <w:t>”</w:t>
                      </w:r>
                    </w:p>
                    <w:p w14:paraId="5BC3B7D0" w14:textId="77777777" w:rsidR="00DC4C01" w:rsidRPr="008B1E44" w:rsidRDefault="00DC4C01" w:rsidP="00DC4C01">
                      <w:pPr>
                        <w:jc w:val="center"/>
                        <w:rPr>
                          <w:rFonts w:ascii="Cambria" w:hAnsi="Cambria"/>
                          <w:b/>
                          <w:sz w:val="24"/>
                        </w:rPr>
                      </w:pPr>
                      <w:r w:rsidRPr="008B1E44">
                        <w:rPr>
                          <w:rFonts w:ascii="Cambria" w:hAnsi="Cambria"/>
                          <w:b/>
                          <w:sz w:val="24"/>
                        </w:rPr>
                        <w:t>Bahan yang tersaji dalam buku ini</w:t>
                      </w:r>
                    </w:p>
                    <w:p w14:paraId="7E6F8412" w14:textId="77777777" w:rsidR="00DC4C01" w:rsidRDefault="00DC4C01" w:rsidP="00DC4C01">
                      <w:pPr>
                        <w:jc w:val="center"/>
                        <w:rPr>
                          <w:rFonts w:ascii="Cambria" w:hAnsi="Cambria"/>
                          <w:b/>
                          <w:sz w:val="24"/>
                        </w:rPr>
                      </w:pPr>
                      <w:r w:rsidRPr="008B1E44">
                        <w:rPr>
                          <w:rFonts w:ascii="Cambria" w:hAnsi="Cambria"/>
                          <w:b/>
                          <w:sz w:val="24"/>
                        </w:rPr>
                        <w:t xml:space="preserve">dapat diolah disesuaikan dengan </w:t>
                      </w:r>
                    </w:p>
                    <w:p w14:paraId="172A9AC1" w14:textId="77777777" w:rsidR="00DC4C01" w:rsidRPr="008B1E44" w:rsidRDefault="00DC4C01" w:rsidP="00DC4C01">
                      <w:pPr>
                        <w:jc w:val="center"/>
                        <w:rPr>
                          <w:rFonts w:ascii="Cambria" w:hAnsi="Cambria"/>
                          <w:b/>
                          <w:sz w:val="24"/>
                        </w:rPr>
                      </w:pPr>
                      <w:r w:rsidRPr="008B1E44">
                        <w:rPr>
                          <w:rFonts w:ascii="Cambria" w:hAnsi="Cambria"/>
                          <w:b/>
                          <w:sz w:val="24"/>
                        </w:rPr>
                        <w:t>kondisi dan kebutuhan gereja</w:t>
                      </w:r>
                    </w:p>
                    <w:p w14:paraId="587FAD76" w14:textId="77777777" w:rsidR="00DC4C01" w:rsidRPr="008B1E44" w:rsidRDefault="00DC4C01" w:rsidP="00DC4C01">
                      <w:pPr>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sidR="00632008" w:rsidRPr="00813992">
        <w:rPr>
          <w:lang w:val="id-ID"/>
        </w:rPr>
        <w:br w:type="page"/>
      </w:r>
    </w:p>
    <w:p w14:paraId="43CD2B66" w14:textId="68526201" w:rsidR="00632008" w:rsidRPr="00813992" w:rsidRDefault="00632008">
      <w:pPr>
        <w:rPr>
          <w:lang w:val="id-ID"/>
        </w:rPr>
      </w:pPr>
      <w:r w:rsidRPr="00813992">
        <w:rPr>
          <w:lang w:val="id-ID"/>
        </w:rPr>
        <w:lastRenderedPageBreak/>
        <w:br w:type="page"/>
      </w:r>
    </w:p>
    <w:p w14:paraId="37D6378B" w14:textId="77777777" w:rsidR="00632008" w:rsidRPr="00813992" w:rsidRDefault="00632008" w:rsidP="003E3F67">
      <w:pPr>
        <w:pStyle w:val="TeksIsi"/>
        <w:ind w:left="0"/>
        <w:rPr>
          <w:lang w:val="id-ID"/>
        </w:rPr>
        <w:sectPr w:rsidR="00632008" w:rsidRPr="00813992" w:rsidSect="00D753FA">
          <w:headerReference w:type="even" r:id="rId79"/>
          <w:headerReference w:type="default" r:id="rId80"/>
          <w:footerReference w:type="even" r:id="rId81"/>
          <w:footerReference w:type="default" r:id="rId82"/>
          <w:pgSz w:w="8420" w:h="11907"/>
          <w:pgMar w:top="1338" w:right="958" w:bottom="919" w:left="981" w:header="714" w:footer="731" w:gutter="0"/>
          <w:pgNumType w:start="311"/>
          <w:cols w:space="720"/>
        </w:sectPr>
      </w:pPr>
    </w:p>
    <w:p w14:paraId="703E5B17" w14:textId="77777777" w:rsidR="00632008" w:rsidRPr="00813992" w:rsidRDefault="00632008" w:rsidP="00632008">
      <w:pPr>
        <w:rPr>
          <w:rFonts w:ascii="Noto Sans Symbols" w:eastAsia="Noto Sans Symbols" w:hAnsi="Noto Sans Symbols" w:cs="Noto Sans Symbols"/>
          <w:sz w:val="24"/>
          <w:szCs w:val="24"/>
          <w:lang w:val="id-ID"/>
        </w:rPr>
      </w:pPr>
      <w:r w:rsidRPr="00813992">
        <w:rPr>
          <w:noProof/>
          <w:lang w:val="id-ID"/>
        </w:rPr>
        <w:lastRenderedPageBreak/>
        <mc:AlternateContent>
          <mc:Choice Requires="wps">
            <w:drawing>
              <wp:anchor distT="0" distB="0" distL="0" distR="0" simplePos="0" relativeHeight="251824640" behindDoc="0" locked="0" layoutInCell="1" hidden="0" allowOverlap="1" wp14:anchorId="66752105" wp14:editId="5FF65D70">
                <wp:simplePos x="0" y="0"/>
                <wp:positionH relativeFrom="margin">
                  <wp:align>left</wp:align>
                </wp:positionH>
                <wp:positionV relativeFrom="paragraph">
                  <wp:posOffset>142875</wp:posOffset>
                </wp:positionV>
                <wp:extent cx="1972310" cy="2171700"/>
                <wp:effectExtent l="0" t="0" r="8890" b="0"/>
                <wp:wrapSquare wrapText="bothSides" distT="0" distB="0" distL="0" distR="0"/>
                <wp:docPr id="605351798" name="Rectangle 924002094"/>
                <wp:cNvGraphicFramePr/>
                <a:graphic xmlns:a="http://schemas.openxmlformats.org/drawingml/2006/main">
                  <a:graphicData uri="http://schemas.microsoft.com/office/word/2010/wordprocessingShape">
                    <wps:wsp>
                      <wps:cNvSpPr/>
                      <wps:spPr>
                        <a:xfrm>
                          <a:off x="0" y="0"/>
                          <a:ext cx="1972310" cy="2171700"/>
                        </a:xfrm>
                        <a:prstGeom prst="rect">
                          <a:avLst/>
                        </a:prstGeom>
                        <a:solidFill>
                          <a:schemeClr val="bg1">
                            <a:lumMod val="85000"/>
                          </a:schemeClr>
                        </a:solidFill>
                        <a:ln>
                          <a:noFill/>
                        </a:ln>
                      </wps:spPr>
                      <wps:txbx>
                        <w:txbxContent>
                          <w:p w14:paraId="5FF68FC0" w14:textId="77777777" w:rsidR="00632008" w:rsidRPr="00A81797" w:rsidRDefault="00632008" w:rsidP="00632008">
                            <w:pPr>
                              <w:jc w:val="center"/>
                              <w:textDirection w:val="btLr"/>
                              <w:rPr>
                                <w:sz w:val="20"/>
                                <w:szCs w:val="20"/>
                              </w:rPr>
                            </w:pPr>
                            <w:r w:rsidRPr="00A81797">
                              <w:rPr>
                                <w:b/>
                                <w:color w:val="000000"/>
                                <w:sz w:val="20"/>
                                <w:szCs w:val="20"/>
                              </w:rPr>
                              <w:t>BAHAN SARASEHAN</w:t>
                            </w:r>
                          </w:p>
                          <w:p w14:paraId="10F59E95" w14:textId="77777777" w:rsidR="00632008" w:rsidRPr="00A81797" w:rsidRDefault="00632008" w:rsidP="00632008">
                            <w:pPr>
                              <w:ind w:firstLine="6"/>
                              <w:textDirection w:val="btLr"/>
                              <w:rPr>
                                <w:sz w:val="20"/>
                                <w:szCs w:val="20"/>
                              </w:rPr>
                            </w:pPr>
                          </w:p>
                          <w:p w14:paraId="39D167D6" w14:textId="06F53154" w:rsidR="00632008" w:rsidRPr="00A81797" w:rsidRDefault="00632008" w:rsidP="00632008">
                            <w:pPr>
                              <w:pStyle w:val="Biasa"/>
                              <w:pBdr>
                                <w:bottom w:val="single" w:sz="4" w:space="1" w:color="auto"/>
                              </w:pBdr>
                              <w:rPr>
                                <w:rFonts w:ascii="Georgia" w:hAnsi="Georgia"/>
                                <w:noProof/>
                                <w:sz w:val="20"/>
                                <w:szCs w:val="20"/>
                              </w:rPr>
                            </w:pPr>
                            <w:r w:rsidRPr="00A81797">
                              <w:rPr>
                                <w:rFonts w:ascii="Georgia" w:hAnsi="Georgia"/>
                                <w:noProof/>
                                <w:sz w:val="20"/>
                                <w:szCs w:val="20"/>
                              </w:rPr>
                              <w:t>Bahan Alkitab: Lukas 24:13-35</w:t>
                            </w:r>
                          </w:p>
                          <w:p w14:paraId="31894EF1" w14:textId="77777777" w:rsidR="00632008" w:rsidRPr="00A81797" w:rsidRDefault="00632008" w:rsidP="00632008">
                            <w:pPr>
                              <w:textDirection w:val="btLr"/>
                              <w:rPr>
                                <w:color w:val="000000"/>
                                <w:sz w:val="20"/>
                                <w:szCs w:val="20"/>
                              </w:rPr>
                            </w:pPr>
                          </w:p>
                          <w:p w14:paraId="7BA630FD" w14:textId="77777777" w:rsidR="00632008" w:rsidRPr="00A81797" w:rsidRDefault="00632008" w:rsidP="00632008">
                            <w:pPr>
                              <w:pStyle w:val="Biasa"/>
                              <w:rPr>
                                <w:rFonts w:ascii="Georgia" w:hAnsi="Georgia"/>
                                <w:noProof/>
                                <w:sz w:val="20"/>
                                <w:szCs w:val="20"/>
                              </w:rPr>
                            </w:pPr>
                            <w:r w:rsidRPr="00A81797">
                              <w:rPr>
                                <w:rFonts w:ascii="Georgia" w:hAnsi="Georgia"/>
                                <w:noProof/>
                                <w:sz w:val="20"/>
                                <w:szCs w:val="20"/>
                              </w:rPr>
                              <w:t>Tujuan:</w:t>
                            </w:r>
                          </w:p>
                          <w:p w14:paraId="31B25804" w14:textId="77777777" w:rsidR="00632008" w:rsidRPr="00A81797" w:rsidRDefault="00632008" w:rsidP="00632008">
                            <w:pPr>
                              <w:pStyle w:val="Biasa"/>
                              <w:numPr>
                                <w:ilvl w:val="0"/>
                                <w:numId w:val="132"/>
                              </w:numPr>
                              <w:ind w:left="284" w:hanging="284"/>
                              <w:rPr>
                                <w:rFonts w:ascii="Georgia" w:hAnsi="Georgia"/>
                                <w:noProof/>
                                <w:sz w:val="20"/>
                                <w:szCs w:val="20"/>
                              </w:rPr>
                            </w:pPr>
                            <w:r w:rsidRPr="00A81797">
                              <w:rPr>
                                <w:rFonts w:ascii="Georgia" w:hAnsi="Georgia"/>
                                <w:noProof/>
                                <w:sz w:val="20"/>
                                <w:szCs w:val="20"/>
                              </w:rPr>
                              <w:t>Umat memahami proses pemulihan trauma.</w:t>
                            </w:r>
                          </w:p>
                          <w:p w14:paraId="21E75FE8" w14:textId="77777777" w:rsidR="00632008" w:rsidRPr="00A81797" w:rsidRDefault="00632008" w:rsidP="00632008">
                            <w:pPr>
                              <w:pStyle w:val="Biasa"/>
                              <w:numPr>
                                <w:ilvl w:val="0"/>
                                <w:numId w:val="132"/>
                              </w:numPr>
                              <w:ind w:left="284" w:hanging="284"/>
                              <w:rPr>
                                <w:rFonts w:ascii="Georgia" w:hAnsi="Georgia"/>
                                <w:noProof/>
                                <w:sz w:val="20"/>
                                <w:szCs w:val="20"/>
                              </w:rPr>
                            </w:pPr>
                            <w:r w:rsidRPr="00A81797">
                              <w:rPr>
                                <w:rFonts w:ascii="Georgia" w:hAnsi="Georgia"/>
                                <w:noProof/>
                                <w:sz w:val="20"/>
                                <w:szCs w:val="20"/>
                              </w:rPr>
                              <w:t>Umat berani memulai proses pemulihan trauma, baik personal maupun komunal.</w:t>
                            </w:r>
                          </w:p>
                          <w:p w14:paraId="44570193" w14:textId="77777777" w:rsidR="00632008" w:rsidRPr="00A81797" w:rsidRDefault="00632008" w:rsidP="00632008">
                            <w:pPr>
                              <w:pStyle w:val="Biasa"/>
                              <w:numPr>
                                <w:ilvl w:val="0"/>
                                <w:numId w:val="132"/>
                              </w:numPr>
                              <w:ind w:left="284" w:hanging="284"/>
                              <w:rPr>
                                <w:rFonts w:ascii="Georgia" w:hAnsi="Georgia"/>
                                <w:noProof/>
                                <w:sz w:val="20"/>
                                <w:szCs w:val="20"/>
                              </w:rPr>
                            </w:pPr>
                            <w:r w:rsidRPr="00A81797">
                              <w:rPr>
                                <w:rFonts w:ascii="Georgia" w:hAnsi="Georgia"/>
                                <w:noProof/>
                                <w:sz w:val="20"/>
                                <w:szCs w:val="20"/>
                              </w:rPr>
                              <w:t>Umat bersedia untuk menjadi komunitas pemulih.</w:t>
                            </w:r>
                          </w:p>
                          <w:p w14:paraId="58E44A61" w14:textId="77777777" w:rsidR="00632008" w:rsidRPr="00A81797" w:rsidRDefault="00632008" w:rsidP="00632008">
                            <w:pPr>
                              <w:ind w:firstLine="6"/>
                              <w:textDirection w:val="btLr"/>
                              <w:rPr>
                                <w:sz w:val="20"/>
                                <w:szCs w:val="20"/>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6752105" id="Rectangle 924002094" o:spid="_x0000_s1154" style="position:absolute;margin-left:0;margin-top:11.25pt;width:155.3pt;height:171pt;z-index:251824640;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" fillcolor="#d8d8d8 [2732]" stroked="f">
                <v:textbox inset="2.53958mm,1.2694mm,2.53958mm,1.2694mm">
                  <w:txbxContent>
                    <w:p w14:paraId="5FF68FC0" w14:textId="77777777" w:rsidR="00632008" w:rsidRPr="00A81797" w:rsidRDefault="00632008" w:rsidP="00632008">
                      <w:pPr>
                        <w:jc w:val="center"/>
                        <w:textDirection w:val="btLr"/>
                        <w:rPr>
                          <w:sz w:val="20"/>
                          <w:szCs w:val="20"/>
                        </w:rPr>
                      </w:pPr>
                      <w:r w:rsidRPr="00A81797">
                        <w:rPr>
                          <w:b/>
                          <w:color w:val="000000"/>
                          <w:sz w:val="20"/>
                          <w:szCs w:val="20"/>
                        </w:rPr>
                        <w:t>BAHAN SARASEHAN</w:t>
                      </w:r>
                    </w:p>
                    <w:p w14:paraId="10F59E95" w14:textId="77777777" w:rsidR="00632008" w:rsidRPr="00A81797" w:rsidRDefault="00632008" w:rsidP="00632008">
                      <w:pPr>
                        <w:ind w:firstLine="6"/>
                        <w:textDirection w:val="btLr"/>
                        <w:rPr>
                          <w:sz w:val="20"/>
                          <w:szCs w:val="20"/>
                        </w:rPr>
                      </w:pPr>
                    </w:p>
                    <w:p w14:paraId="39D167D6" w14:textId="06F53154" w:rsidR="00632008" w:rsidRPr="00A81797" w:rsidRDefault="00632008" w:rsidP="00632008">
                      <w:pPr>
                        <w:pStyle w:val="Biasa"/>
                        <w:pBdr>
                          <w:bottom w:val="single" w:sz="4" w:space="1" w:color="auto"/>
                        </w:pBdr>
                        <w:rPr>
                          <w:rFonts w:ascii="Georgia" w:hAnsi="Georgia"/>
                          <w:noProof/>
                          <w:sz w:val="20"/>
                          <w:szCs w:val="20"/>
                        </w:rPr>
                      </w:pPr>
                      <w:r w:rsidRPr="00A81797">
                        <w:rPr>
                          <w:rFonts w:ascii="Georgia" w:hAnsi="Georgia"/>
                          <w:noProof/>
                          <w:sz w:val="20"/>
                          <w:szCs w:val="20"/>
                        </w:rPr>
                        <w:t>Bahan Alkitab: Lukas 24:13-35</w:t>
                      </w:r>
                    </w:p>
                    <w:p w14:paraId="31894EF1" w14:textId="77777777" w:rsidR="00632008" w:rsidRPr="00A81797" w:rsidRDefault="00632008" w:rsidP="00632008">
                      <w:pPr>
                        <w:textDirection w:val="btLr"/>
                        <w:rPr>
                          <w:color w:val="000000"/>
                          <w:sz w:val="20"/>
                          <w:szCs w:val="20"/>
                        </w:rPr>
                      </w:pPr>
                    </w:p>
                    <w:p w14:paraId="7BA630FD" w14:textId="77777777" w:rsidR="00632008" w:rsidRPr="00A81797" w:rsidRDefault="00632008" w:rsidP="00632008">
                      <w:pPr>
                        <w:pStyle w:val="Biasa"/>
                        <w:rPr>
                          <w:rFonts w:ascii="Georgia" w:hAnsi="Georgia"/>
                          <w:noProof/>
                          <w:sz w:val="20"/>
                          <w:szCs w:val="20"/>
                        </w:rPr>
                      </w:pPr>
                      <w:r w:rsidRPr="00A81797">
                        <w:rPr>
                          <w:rFonts w:ascii="Georgia" w:hAnsi="Georgia"/>
                          <w:noProof/>
                          <w:sz w:val="20"/>
                          <w:szCs w:val="20"/>
                        </w:rPr>
                        <w:t>Tujuan:</w:t>
                      </w:r>
                    </w:p>
                    <w:p w14:paraId="31B25804" w14:textId="77777777" w:rsidR="00632008" w:rsidRPr="00A81797" w:rsidRDefault="00632008" w:rsidP="00632008">
                      <w:pPr>
                        <w:pStyle w:val="Biasa"/>
                        <w:numPr>
                          <w:ilvl w:val="0"/>
                          <w:numId w:val="132"/>
                        </w:numPr>
                        <w:ind w:left="284" w:hanging="284"/>
                        <w:rPr>
                          <w:rFonts w:ascii="Georgia" w:hAnsi="Georgia"/>
                          <w:noProof/>
                          <w:sz w:val="20"/>
                          <w:szCs w:val="20"/>
                        </w:rPr>
                      </w:pPr>
                      <w:r w:rsidRPr="00A81797">
                        <w:rPr>
                          <w:rFonts w:ascii="Georgia" w:hAnsi="Georgia"/>
                          <w:noProof/>
                          <w:sz w:val="20"/>
                          <w:szCs w:val="20"/>
                        </w:rPr>
                        <w:t>Umat memahami proses pemulihan trauma.</w:t>
                      </w:r>
                    </w:p>
                    <w:p w14:paraId="21E75FE8" w14:textId="77777777" w:rsidR="00632008" w:rsidRPr="00A81797" w:rsidRDefault="00632008" w:rsidP="00632008">
                      <w:pPr>
                        <w:pStyle w:val="Biasa"/>
                        <w:numPr>
                          <w:ilvl w:val="0"/>
                          <w:numId w:val="132"/>
                        </w:numPr>
                        <w:ind w:left="284" w:hanging="284"/>
                        <w:rPr>
                          <w:rFonts w:ascii="Georgia" w:hAnsi="Georgia"/>
                          <w:noProof/>
                          <w:sz w:val="20"/>
                          <w:szCs w:val="20"/>
                        </w:rPr>
                      </w:pPr>
                      <w:r w:rsidRPr="00A81797">
                        <w:rPr>
                          <w:rFonts w:ascii="Georgia" w:hAnsi="Georgia"/>
                          <w:noProof/>
                          <w:sz w:val="20"/>
                          <w:szCs w:val="20"/>
                        </w:rPr>
                        <w:t>Umat berani memulai proses pemulihan trauma, baik personal maupun komunal.</w:t>
                      </w:r>
                    </w:p>
                    <w:p w14:paraId="44570193" w14:textId="77777777" w:rsidR="00632008" w:rsidRPr="00A81797" w:rsidRDefault="00632008" w:rsidP="00632008">
                      <w:pPr>
                        <w:pStyle w:val="Biasa"/>
                        <w:numPr>
                          <w:ilvl w:val="0"/>
                          <w:numId w:val="132"/>
                        </w:numPr>
                        <w:ind w:left="284" w:hanging="284"/>
                        <w:rPr>
                          <w:rFonts w:ascii="Georgia" w:hAnsi="Georgia"/>
                          <w:noProof/>
                          <w:sz w:val="20"/>
                          <w:szCs w:val="20"/>
                        </w:rPr>
                      </w:pPr>
                      <w:r w:rsidRPr="00A81797">
                        <w:rPr>
                          <w:rFonts w:ascii="Georgia" w:hAnsi="Georgia"/>
                          <w:noProof/>
                          <w:sz w:val="20"/>
                          <w:szCs w:val="20"/>
                        </w:rPr>
                        <w:t>Umat bersedia untuk menjadi komunitas pemulih.</w:t>
                      </w:r>
                    </w:p>
                    <w:p w14:paraId="58E44A61" w14:textId="77777777" w:rsidR="00632008" w:rsidRPr="00A81797" w:rsidRDefault="00632008" w:rsidP="00632008">
                      <w:pPr>
                        <w:ind w:firstLine="6"/>
                        <w:textDirection w:val="btLr"/>
                        <w:rPr>
                          <w:sz w:val="20"/>
                          <w:szCs w:val="20"/>
                        </w:rPr>
                      </w:pPr>
                    </w:p>
                  </w:txbxContent>
                </v:textbox>
                <w10:wrap type="square" anchorx="margin"/>
              </v:rect>
            </w:pict>
          </mc:Fallback>
        </mc:AlternateContent>
      </w:r>
      <w:r w:rsidRPr="00813992">
        <w:rPr>
          <w:noProof/>
          <w:lang w:val="id-ID"/>
        </w:rPr>
        <mc:AlternateContent>
          <mc:Choice Requires="wps">
            <w:drawing>
              <wp:anchor distT="45720" distB="45720" distL="114300" distR="114300" simplePos="0" relativeHeight="251823616" behindDoc="0" locked="0" layoutInCell="1" hidden="0" allowOverlap="1" wp14:anchorId="02F764F8" wp14:editId="67E925A7">
                <wp:simplePos x="0" y="0"/>
                <wp:positionH relativeFrom="margin">
                  <wp:align>right</wp:align>
                </wp:positionH>
                <wp:positionV relativeFrom="paragraph">
                  <wp:posOffset>142875</wp:posOffset>
                </wp:positionV>
                <wp:extent cx="2009775" cy="2219325"/>
                <wp:effectExtent l="0" t="0" r="0" b="9525"/>
                <wp:wrapSquare wrapText="bothSides" distT="45720" distB="45720" distL="114300" distR="114300"/>
                <wp:docPr id="1684382958" name="Rectangle 924002093"/>
                <wp:cNvGraphicFramePr/>
                <a:graphic xmlns:a="http://schemas.openxmlformats.org/drawingml/2006/main">
                  <a:graphicData uri="http://schemas.microsoft.com/office/word/2010/wordprocessingShape">
                    <wps:wsp>
                      <wps:cNvSpPr/>
                      <wps:spPr>
                        <a:xfrm>
                          <a:off x="0" y="0"/>
                          <a:ext cx="2009775" cy="2219325"/>
                        </a:xfrm>
                        <a:prstGeom prst="rect">
                          <a:avLst/>
                        </a:prstGeom>
                        <a:noFill/>
                        <a:ln>
                          <a:noFill/>
                        </a:ln>
                      </wps:spPr>
                      <wps:txbx>
                        <w:txbxContent>
                          <w:p w14:paraId="11CE33D8" w14:textId="77777777" w:rsidR="00632008" w:rsidRPr="00483A80" w:rsidRDefault="00632008" w:rsidP="00632008">
                            <w:pPr>
                              <w:jc w:val="center"/>
                              <w:textDirection w:val="btLr"/>
                              <w:rPr>
                                <w:b/>
                                <w:bCs/>
                                <w:noProof/>
                              </w:rPr>
                            </w:pPr>
                            <w:r w:rsidRPr="00A81797">
                              <w:rPr>
                                <w:rFonts w:ascii="Cooper Black" w:eastAsia="Corben" w:hAnsi="Cooper Black" w:cs="Corben"/>
                                <w:noProof/>
                                <w:color w:val="000000"/>
                                <w:sz w:val="28"/>
                              </w:rPr>
                              <w:t>Mengingat, Percaya, dan Menjadi Saksi:</w:t>
                            </w:r>
                            <w:r w:rsidRPr="00483A80">
                              <w:rPr>
                                <w:rFonts w:eastAsia="Corben" w:cs="Corben"/>
                                <w:b/>
                                <w:bCs/>
                                <w:noProof/>
                                <w:color w:val="000000"/>
                                <w:sz w:val="28"/>
                              </w:rPr>
                              <w:t xml:space="preserve"> </w:t>
                            </w:r>
                            <w:r w:rsidRPr="00A81797">
                              <w:rPr>
                                <w:rFonts w:eastAsia="Corben" w:cs="Corben"/>
                                <w:b/>
                                <w:bCs/>
                                <w:noProof/>
                                <w:color w:val="000000"/>
                                <w:szCs w:val="18"/>
                              </w:rPr>
                              <w:t>Membaca Narasi Perjalanan ke Emaus dengan Perspektif Trauma untuk Membangun Gereja sebagai Komunitas Pemulih</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2F764F8" id="Rectangle 924002093" o:spid="_x0000_s1155" style="position:absolute;margin-left:107.05pt;margin-top:11.25pt;width:158.25pt;height:174.75pt;z-index:251823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" filled="f" stroked="f">
                <v:textbox inset="2.53958mm,1.2694mm,2.53958mm,1.2694mm">
                  <w:txbxContent>
                    <w:p w14:paraId="11CE33D8" w14:textId="77777777" w:rsidR="00632008" w:rsidRPr="00483A80" w:rsidRDefault="00632008" w:rsidP="00632008">
                      <w:pPr>
                        <w:jc w:val="center"/>
                        <w:textDirection w:val="btLr"/>
                        <w:rPr>
                          <w:b/>
                          <w:bCs/>
                          <w:noProof/>
                        </w:rPr>
                      </w:pPr>
                      <w:r w:rsidRPr="00A81797">
                        <w:rPr>
                          <w:rFonts w:ascii="Cooper Black" w:eastAsia="Corben" w:hAnsi="Cooper Black" w:cs="Corben"/>
                          <w:noProof/>
                          <w:color w:val="000000"/>
                          <w:sz w:val="28"/>
                        </w:rPr>
                        <w:t>Mengingat, Percaya, dan Menjadi Saksi:</w:t>
                      </w:r>
                      <w:r w:rsidRPr="00483A80">
                        <w:rPr>
                          <w:rFonts w:eastAsia="Corben" w:cs="Corben"/>
                          <w:b/>
                          <w:bCs/>
                          <w:noProof/>
                          <w:color w:val="000000"/>
                          <w:sz w:val="28"/>
                        </w:rPr>
                        <w:t xml:space="preserve"> </w:t>
                      </w:r>
                      <w:r w:rsidRPr="00A81797">
                        <w:rPr>
                          <w:rFonts w:eastAsia="Corben" w:cs="Corben"/>
                          <w:b/>
                          <w:bCs/>
                          <w:noProof/>
                          <w:color w:val="000000"/>
                          <w:szCs w:val="18"/>
                        </w:rPr>
                        <w:t>Membaca Narasi Perjalanan ke Emaus dengan Perspektif Trauma untuk Membangun Gereja sebagai Komunitas Pemulih</w:t>
                      </w:r>
                    </w:p>
                  </w:txbxContent>
                </v:textbox>
                <w10:wrap type="square" anchorx="margin"/>
              </v:rect>
            </w:pict>
          </mc:Fallback>
        </mc:AlternateContent>
      </w:r>
    </w:p>
    <w:p w14:paraId="23397340" w14:textId="77777777" w:rsidR="00632008" w:rsidRPr="00813992" w:rsidRDefault="00632008" w:rsidP="00632008">
      <w:pPr>
        <w:rPr>
          <w:b/>
          <w:lang w:val="id-ID"/>
        </w:rPr>
      </w:pPr>
    </w:p>
    <w:p w14:paraId="6E071552" w14:textId="77777777" w:rsidR="00632008" w:rsidRPr="00813992" w:rsidRDefault="00632008" w:rsidP="00632008">
      <w:pPr>
        <w:rPr>
          <w:b/>
          <w:lang w:val="id-ID"/>
        </w:rPr>
      </w:pPr>
    </w:p>
    <w:p w14:paraId="20C9D809" w14:textId="77777777" w:rsidR="00632008" w:rsidRPr="00813992" w:rsidRDefault="00632008" w:rsidP="00632008">
      <w:pPr>
        <w:pStyle w:val="D-Sub2"/>
        <w:rPr>
          <w:noProof w:val="0"/>
          <w:lang w:val="id-ID"/>
        </w:rPr>
      </w:pPr>
      <w:r w:rsidRPr="00813992">
        <w:rPr>
          <w:noProof w:val="0"/>
          <w:lang w:val="id-ID"/>
        </w:rPr>
        <w:t>Pendahuluan</w:t>
      </w:r>
    </w:p>
    <w:p w14:paraId="7A71A4D0" w14:textId="5014C031" w:rsidR="00632008" w:rsidRPr="00813992" w:rsidRDefault="00632008" w:rsidP="00632008">
      <w:pPr>
        <w:ind w:firstLine="720"/>
        <w:jc w:val="both"/>
        <w:rPr>
          <w:lang w:val="id-ID"/>
        </w:rPr>
      </w:pPr>
      <w:r w:rsidRPr="00813992">
        <w:rPr>
          <w:lang w:val="id-ID"/>
        </w:rPr>
        <w:t>Mengingat (</w:t>
      </w:r>
      <w:r w:rsidRPr="00813992">
        <w:rPr>
          <w:i/>
          <w:iCs/>
          <w:lang w:val="id-ID"/>
        </w:rPr>
        <w:t>remembering</w:t>
      </w:r>
      <w:r w:rsidRPr="00813992">
        <w:rPr>
          <w:lang w:val="id-ID"/>
        </w:rPr>
        <w:t>) adalah tindakan aktif untuk memanggil kembali rangkaian memori atas peristiwa yang telah terjadi. Lawan kata dari mengingat adalah melupakan (</w:t>
      </w:r>
      <w:r w:rsidRPr="00813992">
        <w:rPr>
          <w:i/>
          <w:iCs/>
          <w:lang w:val="id-ID"/>
        </w:rPr>
        <w:t>forgetting)</w:t>
      </w:r>
      <w:r w:rsidRPr="00813992">
        <w:rPr>
          <w:lang w:val="id-ID"/>
        </w:rPr>
        <w:t xml:space="preserve"> yang berarti mengabaikan, menutup, atau mencegah rangkaian memori atas peristiwa tertentu muncul kembali. Percaya (</w:t>
      </w:r>
      <w:r w:rsidRPr="00813992">
        <w:rPr>
          <w:i/>
          <w:iCs/>
          <w:lang w:val="id-ID"/>
        </w:rPr>
        <w:t>believe, trust</w:t>
      </w:r>
      <w:r w:rsidRPr="00813992">
        <w:rPr>
          <w:lang w:val="id-ID"/>
        </w:rPr>
        <w:t>) berarti mengakui atau yakin mengenai kebenaran terhadap sesuatu. Sementara saksi (</w:t>
      </w:r>
      <w:r w:rsidRPr="00813992">
        <w:rPr>
          <w:i/>
          <w:iCs/>
          <w:lang w:val="id-ID"/>
        </w:rPr>
        <w:t>witness</w:t>
      </w:r>
      <w:r w:rsidRPr="00813992">
        <w:rPr>
          <w:lang w:val="id-ID"/>
        </w:rPr>
        <w:t>) merujuk pada subjek yang mengalami atau melihat sendiri suatu peristiwa dan menceritakan kebenaran dari peristiwa tersebut kepada orang lain. Ketiga kata kunci tersebut merupakan kata kerja aktif. Jika ketiganya dirangkai menjadi satu kesatuan proses, maka kita akan menemukan suatu proses transformasi yang terjadi. Proses transformasi itu diawali dengan tindakan mengingat dan bermuara pada tindakan bersaksi. Ketiga kata kunci di atas akan kita pakai sebagai sebuah perspektif untuk membaca kisah perjalanan Kleopas dan temannya yang pergi meninggalkan Yerusalem menuju Emaus dalam Lukas 24:13-35. Hasil pembacaan itu akan kita diskusikan dalam sarasehan untuk membangun gereja sebagai komunitas atau persekutuan yang memulihkan.</w:t>
      </w:r>
    </w:p>
    <w:p w14:paraId="6B30D331" w14:textId="77777777" w:rsidR="00632008" w:rsidRPr="00813992" w:rsidRDefault="00632008" w:rsidP="00632008">
      <w:pPr>
        <w:pStyle w:val="D-Sub2"/>
        <w:rPr>
          <w:noProof w:val="0"/>
          <w:lang w:val="id-ID"/>
        </w:rPr>
      </w:pPr>
      <w:r w:rsidRPr="00813992">
        <w:rPr>
          <w:noProof w:val="0"/>
          <w:lang w:val="id-ID"/>
        </w:rPr>
        <w:lastRenderedPageBreak/>
        <w:t>Trauma, Mengingat, dan Percaya</w:t>
      </w:r>
    </w:p>
    <w:p w14:paraId="4B22E1EE" w14:textId="77777777" w:rsidR="00632008" w:rsidRPr="00813992" w:rsidRDefault="00632008" w:rsidP="00632008">
      <w:pPr>
        <w:ind w:firstLine="720"/>
        <w:jc w:val="both"/>
        <w:rPr>
          <w:lang w:val="id-ID"/>
        </w:rPr>
      </w:pPr>
      <w:r w:rsidRPr="00813992">
        <w:rPr>
          <w:lang w:val="id-ID"/>
        </w:rPr>
        <w:t>Bessel A. van der Kolk menyebut trauma sebagai sesuatu yang tidak dapat ditanggung dan ditoleransi (</w:t>
      </w:r>
      <w:r w:rsidRPr="00813992">
        <w:rPr>
          <w:i/>
          <w:lang w:val="id-ID"/>
        </w:rPr>
        <w:t>unbearable and intolerable</w:t>
      </w:r>
      <w:r w:rsidRPr="00813992">
        <w:rPr>
          <w:iCs/>
          <w:lang w:val="id-ID"/>
        </w:rPr>
        <w:t>)</w:t>
      </w:r>
      <w:r w:rsidRPr="00813992">
        <w:rPr>
          <w:lang w:val="id-ID"/>
        </w:rPr>
        <w:t xml:space="preserve"> karena hal itu meninggalkan jejak dalam pikiran dan emosi, dalam kapasitas untuk merasakan sukacita dan keintiman, bahkan sampai berpengaruh pada sistem biologis dan kekebalan tubuh </w:t>
      </w:r>
      <w:r w:rsidRPr="00813992">
        <w:rPr>
          <w:lang w:val="id-ID"/>
        </w:rPr>
        <w:fldChar w:fldCharType="begin"/>
      </w:r>
      <w:r w:rsidRPr="00813992">
        <w:rPr>
          <w:lang w:val="id-ID"/>
        </w:rPr>
        <w:instrText xml:space="preserve"> ADDIN ZOTERO_ITEM CSL_CITATION {"citationID":"XeAxVoy4","properties":{"formattedCitation":"(Van der Kolk 2014, 1)","plainCitation":"(Van der Kolk 2014, 1)","noteIndex":0},"citationItems":[{"id":189,"uris":["http://zotero.org/users/12147921/items/F7D223YY"],"itemData":{"id":189,"type":"book","call-number":"RC552.P67 V358 2014","event-place":"New York","ISBN":"978-0-670-78593-3","number-of-pages":"443","publisher":"Viking","publisher-place":"New York","source":"Library of Congress ISBN","title":"The body keeps the score: brain, mind, and body in the healing of trauma","title-short":"The body keeps the score","author":[{"family":"Van der Kolk","given":"Bessel A."}],"issued":{"date-parts":[["2014"]]}},"locator":"1","label":"page"}],"schema":"https://github.com/citation-style-language/schema/raw/master/csl-citation.json"} </w:instrText>
      </w:r>
      <w:r w:rsidRPr="00813992">
        <w:rPr>
          <w:lang w:val="id-ID"/>
        </w:rPr>
        <w:fldChar w:fldCharType="separate"/>
      </w:r>
      <w:r w:rsidRPr="00813992">
        <w:rPr>
          <w:lang w:val="id-ID"/>
        </w:rPr>
        <w:t>(Van der Kolk 2014, 1)</w:t>
      </w:r>
      <w:r w:rsidRPr="00813992">
        <w:rPr>
          <w:lang w:val="id-ID"/>
        </w:rPr>
        <w:fldChar w:fldCharType="end"/>
      </w:r>
      <w:r w:rsidRPr="00813992">
        <w:rPr>
          <w:lang w:val="id-ID"/>
        </w:rPr>
        <w:t xml:space="preserve">. Shelly Rambo menyebut trauma sebagai yang tidak kunjung hilang. Ia tetap ada dalam gejala yang hidup di dalam tubuh, dalam bagian-bagian ingatan yang selalu mengganggu yang selalu muncul kembali </w:t>
      </w:r>
      <w:r w:rsidRPr="00813992">
        <w:rPr>
          <w:lang w:val="id-ID"/>
        </w:rPr>
        <w:fldChar w:fldCharType="begin"/>
      </w:r>
      <w:r w:rsidRPr="00813992">
        <w:rPr>
          <w:lang w:val="id-ID"/>
        </w:rPr>
        <w:instrText xml:space="preserve"> ADDIN ZOTERO_ITEM CSL_CITATION {"citationID":"j97cyX1u","properties":{"formattedCitation":"(Rambo 2010, 2)","plainCitation":"(Rambo 2010, 2)","noteIndex":0},"citationItems":[{"id":11,"uris":["http://zotero.org/users/12147921/items/3WI97GCN"],"itemData":{"id":11,"type":"book","call-number":"BT732.7 .R34 2010","edition":"1st ed","event-place":"Louisville, Ky","ISBN":"978-0-664-23503-1","note":"OCLC: ocn503655119","number-of-pages":"186","publisher":"Westminster John Knox Press","publisher-place":"Louisville, Ky","source":"Library of Congress ISBN","title":"Spirit and trauma: a theology of remaining","title-short":"Spirit and trauma","author":[{"family":"Rambo","given":"Shelly"}],"issued":{"date-parts":[["2010"]]}},"locator":"2","label":"page"}],"schema":"https://github.com/citation-style-language/schema/raw/master/csl-citation.json"} </w:instrText>
      </w:r>
      <w:r w:rsidRPr="00813992">
        <w:rPr>
          <w:lang w:val="id-ID"/>
        </w:rPr>
        <w:fldChar w:fldCharType="separate"/>
      </w:r>
      <w:r w:rsidRPr="00813992">
        <w:rPr>
          <w:lang w:val="id-ID"/>
        </w:rPr>
        <w:t>(Rambo 2010, 2)</w:t>
      </w:r>
      <w:r w:rsidRPr="00813992">
        <w:rPr>
          <w:lang w:val="id-ID"/>
        </w:rPr>
        <w:fldChar w:fldCharType="end"/>
      </w:r>
      <w:r w:rsidRPr="00813992">
        <w:rPr>
          <w:lang w:val="id-ID"/>
        </w:rPr>
        <w:t>. Trauma inilah yang membuat Kleopas dan temannya pergi meninggalkan Yerusalem. Mereka ingin meninggalkan Yerusalem karena kota itu telah menjadi situs trauma bagi mereka. Di kota itu mereka menyaksikan gurunya dibunuh dengan cara yang keji. Di kota itu perasaan takut dan terancam menggerus iman mereka sehingga mereka tidak yakin akan perkataan Yesus tentang kebangkitan-Nya. Hal ini menunjukkan bahwa bagi Kleopas dan temannya, peristiwa kematian Yesus tidak berhenti setelah tubuh-Nya dimakamkan. Dampak dari peristiwa kekerasan mengubah keduanya.  Kleopas dan temannya mengalami trauma atas kematian Yesus yang mengerikan. Akibatnya, pergi dari Yerusalem menjadi pilihan yang kelihatannya paling masuk akal. Kleopas dan temannya pergi meninggalkan situs trauma untuk ketenangan mereka berdua.</w:t>
      </w:r>
    </w:p>
    <w:p w14:paraId="14424D4B" w14:textId="77777777" w:rsidR="00632008" w:rsidRPr="00813992" w:rsidRDefault="00632008" w:rsidP="00632008">
      <w:pPr>
        <w:ind w:firstLine="720"/>
        <w:jc w:val="both"/>
        <w:rPr>
          <w:lang w:val="id-ID"/>
        </w:rPr>
      </w:pPr>
      <w:r w:rsidRPr="00813992">
        <w:rPr>
          <w:lang w:val="id-ID"/>
        </w:rPr>
        <w:t xml:space="preserve">Di dalam perjalanan mereka membicarakan segala sesuatu yang telah terjadi. Dari sekadar bercakap-cakap, mereka kemudian terlibat dalam diskusi yang lebih mendalam. LAI menggambarkan perbedaan intensitas pembicaraan mereka dengan memakai kata yang berbeda; “bercakap-cakap” (ayat 14) dan “bertukar pikiran” (ayat 15). Kata “bercakap-cakap” diterjemahkan dari kata Yunani </w:t>
      </w:r>
      <w:r w:rsidRPr="00813992">
        <w:rPr>
          <w:rFonts w:ascii="Palatino Linotype" w:hAnsi="Palatino Linotype"/>
          <w:lang w:val="id-ID"/>
        </w:rPr>
        <w:t>ὁμιλ</w:t>
      </w:r>
      <w:r w:rsidRPr="00813992">
        <w:rPr>
          <w:rFonts w:ascii="Symbol" w:hAnsi="Symbol"/>
          <w:lang w:val="id-ID"/>
        </w:rPr>
        <w:t>e</w:t>
      </w:r>
      <w:r w:rsidRPr="00813992">
        <w:rPr>
          <w:rFonts w:ascii="Cambria" w:hAnsi="Cambria"/>
          <w:lang w:val="id-ID"/>
        </w:rPr>
        <w:t>ĩ</w:t>
      </w:r>
      <w:r w:rsidRPr="00813992">
        <w:rPr>
          <w:rFonts w:ascii="Palatino Linotype" w:hAnsi="Palatino Linotype"/>
          <w:lang w:val="id-ID"/>
        </w:rPr>
        <w:t xml:space="preserve">ν </w:t>
      </w:r>
      <w:r w:rsidRPr="00813992">
        <w:rPr>
          <w:lang w:val="id-ID"/>
        </w:rPr>
        <w:t>(</w:t>
      </w:r>
      <w:r w:rsidRPr="00813992">
        <w:rPr>
          <w:i/>
          <w:iCs/>
          <w:lang w:val="id-ID"/>
        </w:rPr>
        <w:t>hōmileĩn</w:t>
      </w:r>
      <w:r w:rsidRPr="00813992">
        <w:rPr>
          <w:lang w:val="id-ID"/>
        </w:rPr>
        <w:t>), yang berarti “berbicara”, sedangkan kata “bertukar pikiran” diterjemahkan dari kata Yunani</w:t>
      </w:r>
      <w:r w:rsidRPr="00813992">
        <w:rPr>
          <w:rFonts w:ascii="Century" w:hAnsi="Century"/>
          <w:lang w:val="id-ID"/>
        </w:rPr>
        <w:t xml:space="preserve"> συζητε</w:t>
      </w:r>
      <w:r w:rsidRPr="00813992">
        <w:rPr>
          <w:rFonts w:ascii="Times New Roman" w:hAnsi="Times New Roman"/>
          <w:lang w:val="id-ID"/>
        </w:rPr>
        <w:t>ῖ</w:t>
      </w:r>
      <w:r w:rsidRPr="00813992">
        <w:rPr>
          <w:rFonts w:ascii="Century" w:hAnsi="Century"/>
          <w:lang w:val="id-ID"/>
        </w:rPr>
        <w:t xml:space="preserve">ν </w:t>
      </w:r>
      <w:r w:rsidRPr="00813992">
        <w:rPr>
          <w:lang w:val="id-ID"/>
        </w:rPr>
        <w:t>(</w:t>
      </w:r>
      <w:r w:rsidRPr="00813992">
        <w:rPr>
          <w:i/>
          <w:iCs/>
          <w:lang w:val="id-ID"/>
        </w:rPr>
        <w:t>syzētein</w:t>
      </w:r>
      <w:r w:rsidRPr="00813992">
        <w:rPr>
          <w:lang w:val="id-ID"/>
        </w:rPr>
        <w:t xml:space="preserve">), yang berarti “berdebat”. Pemakaian kata kerja yang berbeda di atas menampakkan bahwa sang penulis ingin memperlihatkan adanya perbedaan intensitas dalam percakapan. Apa yang dipercakapkan? Narasi di atas menjelaskan bahwa yang dipercakapkan oleh kedua murid itu adalah kisah Yesus, orang Nazaret, nabi yang berkuasa yang diharapkan akan membebaskan </w:t>
      </w:r>
      <w:r w:rsidRPr="00813992">
        <w:rPr>
          <w:lang w:val="id-ID"/>
        </w:rPr>
        <w:lastRenderedPageBreak/>
        <w:t>bangsa Israel, tetapi para pemimpin dan imam kepala menyerahkan-Nya untuk dihukum mati dengan cara disalib. Kemudian setelah tiga hari mereka mendengar berita tentang para murid perempuan yang melihat bahwa kubur Yesus telah kosong (ayat 19-24). Perbedaan intensitas percakapan di atas memberi indikasi adanya perubahan emosi dalam diri dua orang itu. Bisa jadi percakapan yang kemudian berubah menjadi perdebatan adalah cara mereka menumpahkan kekesalan, kemarahan, kekecewaan, dan ratapan mereka.</w:t>
      </w:r>
    </w:p>
    <w:p w14:paraId="4E9BE3F4" w14:textId="77777777" w:rsidR="00632008" w:rsidRPr="00813992" w:rsidRDefault="00632008" w:rsidP="00632008">
      <w:pPr>
        <w:pStyle w:val="Biasa"/>
        <w:ind w:firstLine="720"/>
        <w:jc w:val="both"/>
        <w:rPr>
          <w:rFonts w:ascii="Georgia" w:hAnsi="Georgia"/>
          <w:sz w:val="22"/>
        </w:rPr>
      </w:pPr>
      <w:r w:rsidRPr="00813992">
        <w:rPr>
          <w:rFonts w:ascii="Georgia" w:hAnsi="Georgia"/>
          <w:sz w:val="22"/>
        </w:rPr>
        <w:t>Di tengah-tengah keduanya sedang berdebat tiba-tiba datanglah Yesus mendekati mereka dan bertanya, “Apakah yang kamu percakapkan sementara kamu berjalan?” (ayat 17). Penulis memakai kata</w:t>
      </w:r>
      <w:r w:rsidRPr="00813992">
        <w:t xml:space="preserve"> </w:t>
      </w:r>
      <w:r w:rsidRPr="00813992">
        <w:rPr>
          <w:rFonts w:ascii="Palatino Linotype" w:hAnsi="Palatino Linotype"/>
          <w:sz w:val="22"/>
        </w:rPr>
        <w:t xml:space="preserve">λόγοι ἀντιβάλλετε ἀλλήλους </w:t>
      </w:r>
      <w:r w:rsidRPr="00813992">
        <w:rPr>
          <w:rFonts w:ascii="Georgia" w:hAnsi="Georgia"/>
          <w:sz w:val="22"/>
        </w:rPr>
        <w:t>(</w:t>
      </w:r>
      <w:r w:rsidRPr="00813992">
        <w:rPr>
          <w:rFonts w:ascii="Georgia" w:hAnsi="Georgia"/>
          <w:i/>
          <w:iCs/>
          <w:sz w:val="22"/>
        </w:rPr>
        <w:t>logoi antiballete allēlous</w:t>
      </w:r>
      <w:r w:rsidRPr="00813992">
        <w:rPr>
          <w:rFonts w:ascii="Georgia" w:hAnsi="Georgia"/>
          <w:sz w:val="22"/>
        </w:rPr>
        <w:t>)</w:t>
      </w:r>
      <w:r w:rsidRPr="00813992">
        <w:rPr>
          <w:rFonts w:ascii="Palatino Linotype" w:hAnsi="Palatino Linotype"/>
          <w:sz w:val="22"/>
        </w:rPr>
        <w:t xml:space="preserve"> </w:t>
      </w:r>
      <w:r w:rsidRPr="00813992">
        <w:rPr>
          <w:rFonts w:ascii="Georgia" w:hAnsi="Georgia"/>
          <w:sz w:val="22"/>
        </w:rPr>
        <w:t xml:space="preserve">yang berarti </w:t>
      </w:r>
      <w:r w:rsidRPr="00813992">
        <w:rPr>
          <w:rFonts w:ascii="Georgia" w:hAnsi="Georgia"/>
          <w:i/>
          <w:sz w:val="22"/>
        </w:rPr>
        <w:t xml:space="preserve">words that you are exchanging with one another. </w:t>
      </w:r>
      <w:r w:rsidRPr="00813992">
        <w:rPr>
          <w:rFonts w:ascii="Georgia" w:hAnsi="Georgia"/>
          <w:sz w:val="22"/>
        </w:rPr>
        <w:t>Kalimat tersebut menunjukkan betapa dalamnya intensitas perdebatan mereka dan Yesus menangkap atmosfer “perdebatan” itu dengan pertanyaan yang diajukan-Nya. Menarik untuk dicermati bahwa kedua orang itu, Kleopas dan temannya, tidak mengenali siapa yang datang dan mendekati mereka. Ayat 16 menyebutkan bahwa “ada sesuatu yang menghalangi mata mereka, sehingga mereka tidak dapat mengenal Dia”. Bisa jadi memang belum waktunya untuk mereka  mengetahui siapa orang yang mendekati mereka, atau bisa juga mereka tengah berada</w:t>
      </w:r>
      <w:r w:rsidRPr="00813992">
        <w:t xml:space="preserve"> dalam pusaran kekalutan dan ketakutan, dan tenggelam dalam perdebatan mereka yang </w:t>
      </w:r>
      <w:r w:rsidRPr="00813992">
        <w:rPr>
          <w:rFonts w:ascii="Georgia" w:hAnsi="Georgia"/>
          <w:sz w:val="22"/>
        </w:rPr>
        <w:t xml:space="preserve">hangat, yang akhirnya membuat mereka tidak bisa menyadari realitas bahwa Yesus hadir di tengah-tengah mereka. Apa terjadi pada Kleopas dan temannya memperlihatkan realitas bahwa peristiwa kematian Yesus begitu mengguncang eksistensi mereka. Hal ini mengakibatkan mereka tidak bisa dengan segera mengenali realitas dan meresponsnya secara efektif. Hal ini senada dengan apa yang dikatakan oleh Peter Levine bahwa trauma itu terjadi ketika seseorang merasakan peristiwa yang berpotensi mengancam jiwa seseorang sehingga membuat kegagalan dalam merespons peristiwa itu secara efektif </w:t>
      </w:r>
      <w:r w:rsidRPr="00813992">
        <w:rPr>
          <w:rFonts w:ascii="Georgia" w:hAnsi="Georgia"/>
          <w:sz w:val="22"/>
        </w:rPr>
        <w:fldChar w:fldCharType="begin"/>
      </w:r>
      <w:r w:rsidRPr="00813992">
        <w:rPr>
          <w:rFonts w:ascii="Georgia" w:hAnsi="Georgia"/>
          <w:sz w:val="22"/>
        </w:rPr>
        <w:instrText xml:space="preserve"> ADDIN ZOTERO_ITEM CSL_CITATION {"citationID":"3DwePs8R","properties":{"formattedCitation":"(Levine 1997, 10)","plainCitation":"(Levine 1997, 10)","noteIndex":0},"citationItems":[{"id":15,"uris":["http://zotero.org/users/12147921/items/EGLCGNY3"],"itemData":{"id":15,"type":"book","call-number":"RC552.P67 L48 1997","event-place":"Berkeley, Calif","ISBN":"978-1-55643-233-0","number-of-pages":"274","publisher":"North Atlantic Books","publisher-place":"Berkeley, Calif","source":"Library of Congress ISBN","title":"Waking the tiger: healing trauma: the innate capacity to transform overwhelming experiences","title-short":"Waking the tiger","author":[{"family":"Levine","given":"Peter A."}],"issued":{"date-parts":[["1997"]]}},"locator":"10","label":"page"}],"schema":"https://github.com/citation-style-language/schema/raw/master/csl-citation.json"} </w:instrText>
      </w:r>
      <w:r w:rsidRPr="00813992">
        <w:rPr>
          <w:rFonts w:ascii="Georgia" w:hAnsi="Georgia"/>
          <w:sz w:val="22"/>
        </w:rPr>
        <w:fldChar w:fldCharType="separate"/>
      </w:r>
      <w:r w:rsidRPr="00813992">
        <w:rPr>
          <w:rFonts w:ascii="Georgia" w:hAnsi="Georgia"/>
          <w:sz w:val="22"/>
        </w:rPr>
        <w:t>(Levine 1997, 10)</w:t>
      </w:r>
      <w:r w:rsidRPr="00813992">
        <w:rPr>
          <w:rFonts w:ascii="Georgia" w:hAnsi="Georgia"/>
          <w:sz w:val="22"/>
        </w:rPr>
        <w:fldChar w:fldCharType="end"/>
      </w:r>
      <w:r w:rsidRPr="00813992">
        <w:rPr>
          <w:rFonts w:ascii="Georgia" w:hAnsi="Georgia"/>
          <w:sz w:val="22"/>
        </w:rPr>
        <w:t>.</w:t>
      </w:r>
    </w:p>
    <w:p w14:paraId="4D84D9D6" w14:textId="77777777" w:rsidR="00632008" w:rsidRPr="00813992" w:rsidRDefault="00632008" w:rsidP="00632008">
      <w:pPr>
        <w:ind w:firstLine="720"/>
        <w:jc w:val="both"/>
        <w:rPr>
          <w:lang w:val="id-ID"/>
        </w:rPr>
      </w:pPr>
      <w:r w:rsidRPr="00813992">
        <w:rPr>
          <w:lang w:val="id-ID"/>
        </w:rPr>
        <w:t xml:space="preserve">Pertanyaan Yesus menginterupsi perdebatan mereka. Sejenak mereka mengalihkan perhatian dan energi mereka pada sosok yang mereka lihat sebagai orang asing dengan pertanyaan </w:t>
      </w:r>
      <w:r w:rsidRPr="00813992">
        <w:rPr>
          <w:lang w:val="id-ID"/>
        </w:rPr>
        <w:lastRenderedPageBreak/>
        <w:t xml:space="preserve">yang menurut mereka aneh. Kleopas balik bertanya, “Apakah Engkau satu-satunya orang asing di Yerusalem, yang tidak tahu apa yang terjadi di situ pada hari-hari ini?” (ayat 18). Yesus kembali bertanya, “Apakah itu?” (ayat 19). Interupsi Yesus membuat mereka keluar dari perdebatan yang tidak berujung yang dibalut dalam atmosfer muram itu. Mereka kemudian mengalihkan energi untuk menceritakan apa yang terjadi pada Yesus. Dalam gambaran imajiner, perdebatan Kleopas dan temannya seperti air di dalam sebuah wadah tertutup yang kemudian digoyang-goyangkan hingga membentuk pusaran air. Interupsi yang dilakukan Yesus dengan pertanyaannya seolah membuka jalan keluar sehingga air tersebut bisa mengalir dan tidak berputar-putar di tempat. </w:t>
      </w:r>
    </w:p>
    <w:p w14:paraId="7CA5CA8B" w14:textId="365725D9" w:rsidR="00632008" w:rsidRPr="00813992" w:rsidRDefault="00632008" w:rsidP="00632008">
      <w:pPr>
        <w:ind w:firstLine="720"/>
        <w:jc w:val="both"/>
        <w:rPr>
          <w:lang w:val="id-ID"/>
        </w:rPr>
      </w:pPr>
      <w:r w:rsidRPr="00813992">
        <w:rPr>
          <w:lang w:val="id-ID"/>
        </w:rPr>
        <w:t xml:space="preserve">Yesus kembali menginterupsi kedua murid itu. Ketika Kleopas menceritakan apa yang mereka rasakan, Yesus menghardik mereka dengan kalimat yang keras dan menyebut mereka sebagai “orang bodoh” (ayat 25). Jika interupsi pertama yang dilakukan Yesus berfungsi sebagai “pembuka ventilasi” agar </w:t>
      </w:r>
      <w:r w:rsidR="00F17FB2" w:rsidRPr="00813992">
        <w:rPr>
          <w:lang w:val="id-ID"/>
        </w:rPr>
        <w:t>kekeruhanan</w:t>
      </w:r>
      <w:r w:rsidRPr="00813992">
        <w:rPr>
          <w:lang w:val="id-ID"/>
        </w:rPr>
        <w:t xml:space="preserve"> itu bisa mengalir keluar dari diri mereka berdua, maka interupsi kedua lebih bermakna pada pengingatan mereka akan identitas mereka sebagai orang-orang yang telah menerima ajaran kitab suci. Interupsi itu kemudian dilanjutkan Yesus dengan menjelaskan isi kitab suci.</w:t>
      </w:r>
    </w:p>
    <w:p w14:paraId="7F583499" w14:textId="4EEEB236" w:rsidR="00632008" w:rsidRPr="00813992" w:rsidRDefault="00632008" w:rsidP="00632008">
      <w:pPr>
        <w:ind w:firstLine="720"/>
        <w:jc w:val="both"/>
        <w:rPr>
          <w:lang w:val="id-ID"/>
        </w:rPr>
      </w:pPr>
      <w:r w:rsidRPr="00813992">
        <w:rPr>
          <w:lang w:val="id-ID"/>
        </w:rPr>
        <w:t>Kehadiran Yesus sebagai “</w:t>
      </w:r>
      <w:r w:rsidRPr="00813992">
        <w:rPr>
          <w:iCs/>
          <w:lang w:val="id-ID"/>
        </w:rPr>
        <w:t>Sang Interuptor”</w:t>
      </w:r>
      <w:r w:rsidRPr="00813992">
        <w:rPr>
          <w:lang w:val="id-ID"/>
        </w:rPr>
        <w:t xml:space="preserve"> mengubah arah narasi dan percakapan dua orang yang mengalami trauma. Percakapan Kleopas dan temannya berkembang menjadi perdebatan. Perdebatan ini mengindikasikan respons yang muncul di dalam diri mereka berdua akibat trauma. Respons mereka atas pertanyaan Yesus pada ayat 17 bukanlah kata-kata, melainkan “berhenti dengan muka muram”. Meskipun tidak sepenuhnya, ayat ini memberikan gambaran bahwa untuk sejenak mereka mengalami apa yang disebut sebagai “kehilangan kata dan ingatan” atau </w:t>
      </w:r>
      <w:r w:rsidRPr="00813992">
        <w:rPr>
          <w:i/>
          <w:lang w:val="id-ID"/>
        </w:rPr>
        <w:t>diminishment of language and memory</w:t>
      </w:r>
      <w:r w:rsidRPr="00813992">
        <w:rPr>
          <w:lang w:val="id-ID"/>
        </w:rPr>
        <w:t xml:space="preserve">  </w:t>
      </w:r>
      <w:r w:rsidRPr="00813992">
        <w:rPr>
          <w:lang w:val="id-ID"/>
        </w:rPr>
        <w:fldChar w:fldCharType="begin"/>
      </w:r>
      <w:r w:rsidRPr="00813992">
        <w:rPr>
          <w:lang w:val="id-ID"/>
        </w:rPr>
        <w:instrText xml:space="preserve"> ADDIN ZOTERO_ITEM CSL_CITATION {"citationID":"jJ0wyBAW","properties":{"formattedCitation":"(Jones 2009, 17)","plainCitation":"(Jones 2009, 17)","noteIndex":0},"citationItems":[{"id":13,"uris":["http://zotero.org/users/12147921/items/57UPCMHV"],"itemData":{"id":13,"type":"book","call-number":"BV4910.45 .J66 2009","event-place":"Louisville, Ky","ISBN":"978-0-664-23410-2","number-of-pages":"175","publisher":"Westminster John Knox Press","publisher-place":"Louisville, Ky","source":"Library of Congress ISBN","title":"Trauma and grace: theology in a ruptured world","title-short":"Trauma and grace","author":[{"family":"Jones","given":"Serene"}],"issued":{"date-parts":[["2009"]]}},"locator":"17","label":"page"}],"schema":"https://github.com/citation-style-language/schema/raw/master/csl-citation.json"} </w:instrText>
      </w:r>
      <w:r w:rsidRPr="00813992">
        <w:rPr>
          <w:lang w:val="id-ID"/>
        </w:rPr>
        <w:fldChar w:fldCharType="separate"/>
      </w:r>
      <w:r w:rsidRPr="00813992">
        <w:rPr>
          <w:lang w:val="id-ID"/>
        </w:rPr>
        <w:t>(Jones 2009, 17)</w:t>
      </w:r>
      <w:r w:rsidRPr="00813992">
        <w:rPr>
          <w:lang w:val="id-ID"/>
        </w:rPr>
        <w:fldChar w:fldCharType="end"/>
      </w:r>
      <w:r w:rsidRPr="00813992">
        <w:rPr>
          <w:lang w:val="id-ID"/>
        </w:rPr>
        <w:t xml:space="preserve">. Pertanyaan Yesus membuat mereka harus mengingat lagi peristiwa traumatis itu. Proses mengingat ini menjadi pintu bagi mereka untuk mengeluarkan seluruh gemuruh perasaan akibat peristiwa </w:t>
      </w:r>
      <w:r w:rsidR="00F17FB2" w:rsidRPr="00813992">
        <w:rPr>
          <w:lang w:val="id-ID"/>
        </w:rPr>
        <w:t>kematian</w:t>
      </w:r>
      <w:r w:rsidRPr="00813992">
        <w:rPr>
          <w:lang w:val="id-ID"/>
        </w:rPr>
        <w:t xml:space="preserve"> Yesus yang menyakitkan itu. Yesus kemudian membuka ruang katarsis bagi Kleopas dan temannya dengan pertanyaan “apakah itu?” (ayat 19). Mereka kemudian menceritakan kembali </w:t>
      </w:r>
      <w:r w:rsidRPr="00813992">
        <w:rPr>
          <w:lang w:val="id-ID"/>
        </w:rPr>
        <w:lastRenderedPageBreak/>
        <w:t xml:space="preserve">apa yang mereka alami. Banyak orang memahami bahwa cara untuk memulihkan diri dari trauma adalah dengan melupakan peristiwa yang menyebabkan trauma tersebut. Hal ini terjadi karena tindakan mengingat sering kali menghidupkan kembali rasa sakit. Inilah yang disebut sebagai memori intrusif </w:t>
      </w:r>
      <w:r w:rsidRPr="00813992">
        <w:rPr>
          <w:lang w:val="id-ID"/>
        </w:rPr>
        <w:fldChar w:fldCharType="begin"/>
      </w:r>
      <w:r w:rsidRPr="00813992">
        <w:rPr>
          <w:lang w:val="id-ID"/>
        </w:rPr>
        <w:instrText xml:space="preserve"> ADDIN ZOTERO_ITEM CSL_CITATION {"citationID":"wD0tkZ3x","properties":{"formattedCitation":"(Hess 2009, 41)","plainCitation":"(Hess 2009, 41)","noteIndex":0},"citationItems":[{"id":112,"uris":["http://zotero.org/users/12147921/items/259VM6BU"],"itemData":{"id":112,"type":"book","call-number":"BT736.6 .H47 2009","event-place":"Lanham","ISBN":"978-0-7391-1945-7","note":"OCLC: ocn243845282","number-of-pages":"169","publisher":"Lexington Books","publisher-place":"Lanham","source":"Library of Congress ISBN","title":"Sites of violence, sites of grace: Christian nonviolence and the traumatized self","title-short":"Sites of violence, sites of grace","author":[{"family":"Hess","given":"Cynthia"}],"issued":{"date-parts":[["2009"]]}},"locator":"41","label":"page"}],"schema":"https://github.com/citation-style-language/schema/raw/master/csl-citation.json"} </w:instrText>
      </w:r>
      <w:r w:rsidRPr="00813992">
        <w:rPr>
          <w:lang w:val="id-ID"/>
        </w:rPr>
        <w:fldChar w:fldCharType="separate"/>
      </w:r>
      <w:r w:rsidRPr="00813992">
        <w:rPr>
          <w:lang w:val="id-ID"/>
        </w:rPr>
        <w:t>(Hess 2009, 41)</w:t>
      </w:r>
      <w:r w:rsidRPr="00813992">
        <w:rPr>
          <w:lang w:val="id-ID"/>
        </w:rPr>
        <w:fldChar w:fldCharType="end"/>
      </w:r>
      <w:r w:rsidRPr="00813992">
        <w:rPr>
          <w:lang w:val="id-ID"/>
        </w:rPr>
        <w:t xml:space="preserve">. Memori intrusif ini membuat seseorang merasakan atau mengalami kembali trauma yang dirasakan ketika ia berhadapan dengan hal-hal yang menyebabkan dirinya mengalami trauma. Perginya Kleopas dan temannya meninggalkan Yerusalem tampaknya menjadi bukti mengenai memori intrusif yang mereka alami. </w:t>
      </w:r>
    </w:p>
    <w:p w14:paraId="75E6C664" w14:textId="77777777" w:rsidR="00632008" w:rsidRPr="00813992" w:rsidRDefault="00632008" w:rsidP="00632008">
      <w:pPr>
        <w:ind w:firstLine="720"/>
        <w:jc w:val="both"/>
        <w:rPr>
          <w:lang w:val="id-ID"/>
        </w:rPr>
      </w:pPr>
      <w:r w:rsidRPr="00813992">
        <w:rPr>
          <w:lang w:val="id-ID"/>
        </w:rPr>
        <w:t xml:space="preserve">Dalam narasi terlihat bahwa Yesus sengaja membuat dua orang murid tersebut menceritakan kembali peristiwa yang menghantui memori dua orang murid itu.  Proses penceritaan itu melibatkan tindakan mengingat, mulai dari apa yang terjadi dan bagaimana dampak dari peristiwa yang terjadi tersebut terhadap diri mereka. Apa yang dilakukan Yesus senada dengan pandangan Miroslav Volf. Menurut Volf, tindakan mengingat bisa disebut sebagai sebuah proses pemulihan jika tindakan tersebut dilakukan dengan benar.  Volf menyebut tindakan itu sebagai </w:t>
      </w:r>
      <w:r w:rsidRPr="00813992">
        <w:rPr>
          <w:i/>
          <w:iCs/>
          <w:lang w:val="id-ID"/>
        </w:rPr>
        <w:t xml:space="preserve">remember rightly </w:t>
      </w:r>
      <w:r w:rsidRPr="00813992">
        <w:rPr>
          <w:lang w:val="id-ID"/>
        </w:rPr>
        <w:fldChar w:fldCharType="begin"/>
      </w:r>
      <w:r w:rsidRPr="00813992">
        <w:rPr>
          <w:lang w:val="id-ID"/>
        </w:rPr>
        <w:instrText xml:space="preserve"> ADDIN ZOTERO_ITEM CSL_CITATION {"citationID":"goCxOnZl","properties":{"formattedCitation":"(Volf 2006, 10)","plainCitation":"(Volf 2006, 10)","noteIndex":0},"citationItems":[{"id":196,"uris":["http://zotero.org/users/12147921/items/92EJSJC5"],"itemData":{"id":196,"type":"book","call-number":"BV4597.565 .V65 2006","event-place":"Grand Rapids, Mich","ISBN":"978-0-8028-2989-4","number-of-pages":"244","publisher":"W.B. Eerdmans Pub. Co","publisher-place":"Grand Rapids, Mich","source":"Library of Congress ISBN","title":"The end of memory: remembering rightly in a violent world","title-short":"The end of memory","author":[{"family":"Volf","given":"Miroslav"}],"issued":{"date-parts":[["2006"]]}},"locator":"10","label":"page"}],"schema":"https://github.com/citation-style-language/schema/raw/master/csl-citation.json"} </w:instrText>
      </w:r>
      <w:r w:rsidRPr="00813992">
        <w:rPr>
          <w:lang w:val="id-ID"/>
        </w:rPr>
        <w:fldChar w:fldCharType="separate"/>
      </w:r>
      <w:r w:rsidRPr="00813992">
        <w:rPr>
          <w:lang w:val="id-ID"/>
        </w:rPr>
        <w:t>(Volf 2006, 10)</w:t>
      </w:r>
      <w:r w:rsidRPr="00813992">
        <w:rPr>
          <w:lang w:val="id-ID"/>
        </w:rPr>
        <w:fldChar w:fldCharType="end"/>
      </w:r>
      <w:r w:rsidRPr="00813992">
        <w:rPr>
          <w:lang w:val="id-ID"/>
        </w:rPr>
        <w:t xml:space="preserve">. Menurut Volf, cara untuk melawan suatu kejahatan adalah dengan mengingat dengan benar bahwa kejahatan itu benar-benar terjadi. Tindakan mengingat dengan benar itu bermakna sebagai sebuah pengutukan atas peristiwa tersebut </w:t>
      </w:r>
      <w:r w:rsidRPr="00813992">
        <w:rPr>
          <w:lang w:val="id-ID"/>
        </w:rPr>
        <w:fldChar w:fldCharType="begin"/>
      </w:r>
      <w:r w:rsidRPr="00813992">
        <w:rPr>
          <w:lang w:val="id-ID"/>
        </w:rPr>
        <w:instrText xml:space="preserve"> ADDIN ZOTERO_ITEM CSL_CITATION {"citationID":"gk2wlzGr","properties":{"formattedCitation":"(Volf 2006, 11)","plainCitation":"(Volf 2006, 11)","noteIndex":0},"citationItems":[{"id":196,"uris":["http://zotero.org/users/12147921/items/92EJSJC5"],"itemData":{"id":196,"type":"book","call-number":"BV4597.565 .V65 2006","event-place":"Grand Rapids, Mich","ISBN":"978-0-8028-2989-4","number-of-pages":"244","publisher":"W.B. Eerdmans Pub. Co","publisher-place":"Grand Rapids, Mich","source":"Library of Congress ISBN","title":"The end of memory: remembering rightly in a violent world","title-short":"The end of memory","author":[{"family":"Volf","given":"Miroslav"}],"issued":{"date-parts":[["2006"]]}},"locator":"11","label":"page"}],"schema":"https://github.com/citation-style-language/schema/raw/master/csl-citation.json"} </w:instrText>
      </w:r>
      <w:r w:rsidRPr="00813992">
        <w:rPr>
          <w:lang w:val="id-ID"/>
        </w:rPr>
        <w:fldChar w:fldCharType="separate"/>
      </w:r>
      <w:r w:rsidRPr="00813992">
        <w:rPr>
          <w:lang w:val="id-ID"/>
        </w:rPr>
        <w:t>(Volf 2006, 11)</w:t>
      </w:r>
      <w:r w:rsidRPr="00813992">
        <w:rPr>
          <w:lang w:val="id-ID"/>
        </w:rPr>
        <w:fldChar w:fldCharType="end"/>
      </w:r>
      <w:r w:rsidRPr="00813992">
        <w:rPr>
          <w:lang w:val="id-ID"/>
        </w:rPr>
        <w:t xml:space="preserve">. Dengan demikian, memori yang jujur adalah elemen yang penting bagi terciptanya pemulihan diri sendiri </w:t>
      </w:r>
      <w:r w:rsidRPr="00813992">
        <w:rPr>
          <w:lang w:val="id-ID"/>
        </w:rPr>
        <w:fldChar w:fldCharType="begin"/>
      </w:r>
      <w:r w:rsidRPr="00813992">
        <w:rPr>
          <w:lang w:val="id-ID"/>
        </w:rPr>
        <w:instrText xml:space="preserve"> ADDIN ZOTERO_ITEM CSL_CITATION {"citationID":"z8SzBLKz","properties":{"formattedCitation":"(Volf 2006, 71)","plainCitation":"(Volf 2006, 71)","noteIndex":0},"citationItems":[{"id":196,"uris":["http://zotero.org/users/12147921/items/92EJSJC5"],"itemData":{"id":196,"type":"book","call-number":"BV4597.565 .V65 2006","event-place":"Grand Rapids, Mich","ISBN":"978-0-8028-2989-4","number-of-pages":"244","publisher":"W.B. Eerdmans Pub. Co","publisher-place":"Grand Rapids, Mich","source":"Library of Congress ISBN","title":"The end of memory: remembering rightly in a violent world","title-short":"The end of memory","author":[{"family":"Volf","given":"Miroslav"}],"issued":{"date-parts":[["2006"]]}},"locator":"71","label":"page"}],"schema":"https://github.com/citation-style-language/schema/raw/master/csl-citation.json"} </w:instrText>
      </w:r>
      <w:r w:rsidRPr="00813992">
        <w:rPr>
          <w:lang w:val="id-ID"/>
        </w:rPr>
        <w:fldChar w:fldCharType="separate"/>
      </w:r>
      <w:r w:rsidRPr="00813992">
        <w:rPr>
          <w:lang w:val="id-ID"/>
        </w:rPr>
        <w:t>(Volf 2006, 71)</w:t>
      </w:r>
      <w:r w:rsidRPr="00813992">
        <w:rPr>
          <w:lang w:val="id-ID"/>
        </w:rPr>
        <w:fldChar w:fldCharType="end"/>
      </w:r>
      <w:r w:rsidRPr="00813992">
        <w:rPr>
          <w:lang w:val="id-ID"/>
        </w:rPr>
        <w:t xml:space="preserve">. Dari penceritaan kedua murid itu, terungkap bahwa mereka melupakan janji yang pernah dikatakan Yesus bahwa pada hari yang ketiga Ia akan bangkit. Yesus kemudian membuka perspektif mereka dan mengingatkan apa yang telah mereka terima setelah Ia menghardik mereka (ayat 15). </w:t>
      </w:r>
    </w:p>
    <w:p w14:paraId="3155F16D" w14:textId="77777777" w:rsidR="00632008" w:rsidRPr="00813992" w:rsidRDefault="00632008" w:rsidP="00632008">
      <w:pPr>
        <w:ind w:firstLine="720"/>
        <w:jc w:val="both"/>
        <w:rPr>
          <w:lang w:val="id-ID"/>
        </w:rPr>
      </w:pPr>
      <w:r w:rsidRPr="00813992">
        <w:rPr>
          <w:lang w:val="id-ID"/>
        </w:rPr>
        <w:t xml:space="preserve">Apa yang dilakukan oleh Yesus menjadi sebuah cara bagi kedua murid tersebut untuk mengembalikan memori mereka yang tergerus trauma. Dalam proses ini terjadi tiga tahap pemulihan trauma sebagaimana diungkapkan oleh  Serene Jones. </w:t>
      </w:r>
      <w:r w:rsidRPr="00813992">
        <w:rPr>
          <w:i/>
          <w:iCs/>
          <w:lang w:val="id-ID"/>
        </w:rPr>
        <w:t>Tahap pertama</w:t>
      </w:r>
      <w:r w:rsidRPr="00813992">
        <w:rPr>
          <w:lang w:val="id-ID"/>
        </w:rPr>
        <w:t xml:space="preserve">, seseorang yang mengalami trauma harus diberi ruang untuk menceritakan traumanya </w:t>
      </w:r>
      <w:r w:rsidRPr="00813992">
        <w:rPr>
          <w:lang w:val="id-ID"/>
        </w:rPr>
        <w:fldChar w:fldCharType="begin"/>
      </w:r>
      <w:r w:rsidRPr="00813992">
        <w:rPr>
          <w:lang w:val="id-ID"/>
        </w:rPr>
        <w:instrText xml:space="preserve"> ADDIN ZOTERO_ITEM CSL_CITATION {"citationID":"H111fA6d","properties":{"formattedCitation":"(Jones 2009, 32)","plainCitation":"(Jones 2009, 32)","noteIndex":0},"citationItems":[{"id":13,"uris":["http://zotero.org/users/12147921/items/57UPCMHV"],"itemData":{"id":13,"type":"book","call-number":"BV4910.45 .J66 2009","event-place":"Louisville, Ky","ISBN":"978-0-664-23410-2","number-of-pages":"175","publisher":"Westminster John Knox Press","publisher-place":"Louisville, Ky","source":"Library of Congress ISBN","title":"Trauma and grace: theology in a ruptured world","title-short":"Trauma and grace","author":[{"family":"Jones","given":"Serene"}],"issued":{"date-parts":[["2009"]]}},"locator":"32","label":"page"}],"schema":"https://github.com/citation-style-language/schema/raw/master/csl-citation.json"} </w:instrText>
      </w:r>
      <w:r w:rsidRPr="00813992">
        <w:rPr>
          <w:lang w:val="id-ID"/>
        </w:rPr>
        <w:fldChar w:fldCharType="separate"/>
      </w:r>
      <w:r w:rsidRPr="00813992">
        <w:rPr>
          <w:lang w:val="id-ID"/>
        </w:rPr>
        <w:t>(Jones 2009, 32)</w:t>
      </w:r>
      <w:r w:rsidRPr="00813992">
        <w:rPr>
          <w:lang w:val="id-ID"/>
        </w:rPr>
        <w:fldChar w:fldCharType="end"/>
      </w:r>
      <w:r w:rsidRPr="00813992">
        <w:rPr>
          <w:lang w:val="id-ID"/>
        </w:rPr>
        <w:t xml:space="preserve">. Tahap pertama terjadi saat Kleopas dan temannya diminta untuk menceritakan </w:t>
      </w:r>
      <w:r w:rsidRPr="00813992">
        <w:rPr>
          <w:lang w:val="id-ID"/>
        </w:rPr>
        <w:lastRenderedPageBreak/>
        <w:t xml:space="preserve">kembali peristiwa traumatis yang mereka alami. Pada tahap ini, Yesus memberikan ruang bagi mereka untuk mengingat dan menceritakan hal yang mungkin ingin mereka lupakan terkait dengan tragedi kematian guru mereka. Tindakan mengingat dan menceritakan menjadi penting bagi proses pemulihan, karena tindakan tersebut membuka kesadaran mengenai realitas bahwa peristiwa tersebut telah terjadi. </w:t>
      </w:r>
      <w:r w:rsidRPr="00813992">
        <w:rPr>
          <w:i/>
          <w:iCs/>
          <w:lang w:val="id-ID"/>
        </w:rPr>
        <w:t>Tahap kedua</w:t>
      </w:r>
      <w:r w:rsidRPr="00813992">
        <w:rPr>
          <w:lang w:val="id-ID"/>
        </w:rPr>
        <w:t xml:space="preserve">, perlu ada seseorang untuk menjadi saksi yang bisa menciptakan rasa aman dan bisa mewadahi cerita dan kesaksian mereka </w:t>
      </w:r>
      <w:r w:rsidRPr="00813992">
        <w:rPr>
          <w:lang w:val="id-ID"/>
        </w:rPr>
        <w:fldChar w:fldCharType="begin"/>
      </w:r>
      <w:r w:rsidRPr="00813992">
        <w:rPr>
          <w:lang w:val="id-ID"/>
        </w:rPr>
        <w:instrText xml:space="preserve"> ADDIN ZOTERO_ITEM CSL_CITATION {"citationID":"yY9aXKu2","properties":{"formattedCitation":"(Jones 2009, 32)","plainCitation":"(Jones 2009, 32)","noteIndex":0},"citationItems":[{"id":13,"uris":["http://zotero.org/users/12147921/items/57UPCMHV"],"itemData":{"id":13,"type":"book","call-number":"BV4910.45 .J66 2009","event-place":"Louisville, Ky","ISBN":"978-0-664-23410-2","number-of-pages":"175","publisher":"Westminster John Knox Press","publisher-place":"Louisville, Ky","source":"Library of Congress ISBN","title":"Trauma and grace: theology in a ruptured world","title-short":"Trauma and grace","author":[{"family":"Jones","given":"Serene"}],"issued":{"date-parts":[["2009"]]}},"locator":"32","label":"page"}],"schema":"https://github.com/citation-style-language/schema/raw/master/csl-citation.json"} </w:instrText>
      </w:r>
      <w:r w:rsidRPr="00813992">
        <w:rPr>
          <w:lang w:val="id-ID"/>
        </w:rPr>
        <w:fldChar w:fldCharType="separate"/>
      </w:r>
      <w:r w:rsidRPr="00813992">
        <w:rPr>
          <w:lang w:val="id-ID"/>
        </w:rPr>
        <w:t>(Jones 2009, 32)</w:t>
      </w:r>
      <w:r w:rsidRPr="00813992">
        <w:rPr>
          <w:lang w:val="id-ID"/>
        </w:rPr>
        <w:fldChar w:fldCharType="end"/>
      </w:r>
      <w:r w:rsidRPr="00813992">
        <w:rPr>
          <w:lang w:val="id-ID"/>
        </w:rPr>
        <w:t xml:space="preserve">. Tahap ini ditunjukkan melalui kehadiran Yesus sebagai pihak ketiga yang menjadi saksi atas memori dan kesaksian Kleopas dan temannya mengenai apa yang dialami. Perjalanan dari Yerusalem menjadi sebuah ruang yang membuat kedua murid Yesus bisa menceritakan pengalaman mereka. Tidak hanya ruang, mereka juga ditemani oleh sang penyaksi, yaitu Yesus yang mendengarkan dan mewadahi cerita mereka. </w:t>
      </w:r>
      <w:r w:rsidRPr="00813992">
        <w:rPr>
          <w:i/>
          <w:iCs/>
          <w:lang w:val="id-ID"/>
        </w:rPr>
        <w:t>Tahap ketiga</w:t>
      </w:r>
      <w:r w:rsidRPr="00813992">
        <w:rPr>
          <w:lang w:val="id-ID"/>
        </w:rPr>
        <w:t xml:space="preserve">, sang penyaksi harus menginisiasi proses penceritaan ulang narasi mereka dengan pola pikir yang baru </w:t>
      </w:r>
      <w:r w:rsidRPr="00813992">
        <w:rPr>
          <w:lang w:val="id-ID"/>
        </w:rPr>
        <w:fldChar w:fldCharType="begin"/>
      </w:r>
      <w:r w:rsidRPr="00813992">
        <w:rPr>
          <w:lang w:val="id-ID"/>
        </w:rPr>
        <w:instrText xml:space="preserve"> ADDIN ZOTERO_ITEM CSL_CITATION {"citationID":"OfwLDqGG","properties":{"formattedCitation":"(Jones 2009, 32)","plainCitation":"(Jones 2009, 32)","noteIndex":0},"citationItems":[{"id":13,"uris":["http://zotero.org/users/12147921/items/57UPCMHV"],"itemData":{"id":13,"type":"book","call-number":"BV4910.45 .J66 2009","event-place":"Louisville, Ky","ISBN":"978-0-664-23410-2","number-of-pages":"175","publisher":"Westminster John Knox Press","publisher-place":"Louisville, Ky","source":"Library of Congress ISBN","title":"Trauma and grace: theology in a ruptured world","title-short":"Trauma and grace","author":[{"family":"Jones","given":"Serene"}],"issued":{"date-parts":[["2009"]]}},"locator":"32","label":"page"}],"schema":"https://github.com/citation-style-language/schema/raw/master/csl-citation.json"} </w:instrText>
      </w:r>
      <w:r w:rsidRPr="00813992">
        <w:rPr>
          <w:lang w:val="id-ID"/>
        </w:rPr>
        <w:fldChar w:fldCharType="separate"/>
      </w:r>
      <w:r w:rsidRPr="00813992">
        <w:rPr>
          <w:lang w:val="id-ID"/>
        </w:rPr>
        <w:t>(Jones 2009, 32)</w:t>
      </w:r>
      <w:r w:rsidRPr="00813992">
        <w:rPr>
          <w:lang w:val="id-ID"/>
        </w:rPr>
        <w:fldChar w:fldCharType="end"/>
      </w:r>
      <w:r w:rsidRPr="00813992">
        <w:rPr>
          <w:lang w:val="id-ID"/>
        </w:rPr>
        <w:t>. Interupsi dan pertanyaan Yesus ketika kedua murid itu berdebat menjadi sebuah proses inisiasi penceritaan pengalaman traumatis dengan pola pikir yang baru.</w:t>
      </w:r>
    </w:p>
    <w:p w14:paraId="491BA941" w14:textId="77777777" w:rsidR="00632008" w:rsidRPr="00813992" w:rsidRDefault="00632008" w:rsidP="00632008">
      <w:pPr>
        <w:ind w:firstLine="720"/>
        <w:jc w:val="both"/>
        <w:rPr>
          <w:lang w:val="id-ID"/>
        </w:rPr>
      </w:pPr>
      <w:r w:rsidRPr="00813992">
        <w:rPr>
          <w:lang w:val="id-ID"/>
        </w:rPr>
        <w:t>Saat mereka tiba di Emaus Yesus berbuat seolah-olah akan meneruskan perjalanan-Nya. Kedua murid itu mendesak agar Yesus mau tinggal bersama mereka karena hari telah senja. Yesus mau (ayat 28-29). Tampaknya penjelasan Yesus tentang kitab suci membuat perubahan pola relasi pada ketiganya. Awalnya, Yesus hanya mereka lihat sebagai orang asing (</w:t>
      </w:r>
      <w:r w:rsidRPr="00813992">
        <w:rPr>
          <w:i/>
          <w:lang w:val="id-ID"/>
        </w:rPr>
        <w:t>stranger</w:t>
      </w:r>
      <w:r w:rsidRPr="00813992">
        <w:rPr>
          <w:lang w:val="id-ID"/>
        </w:rPr>
        <w:t>) yang ingin mencari tahu apa yang terjadi. Ketika mereka menawari Yesus untuk singgah, posisi Yesus bergeser dari orang asing (</w:t>
      </w:r>
      <w:r w:rsidRPr="00813992">
        <w:rPr>
          <w:i/>
          <w:iCs/>
          <w:lang w:val="id-ID"/>
        </w:rPr>
        <w:t>stranger</w:t>
      </w:r>
      <w:r w:rsidRPr="00813992">
        <w:rPr>
          <w:lang w:val="id-ID"/>
        </w:rPr>
        <w:t>) menjadi tamu (</w:t>
      </w:r>
      <w:r w:rsidRPr="00813992">
        <w:rPr>
          <w:i/>
          <w:lang w:val="id-ID"/>
        </w:rPr>
        <w:t>guest</w:t>
      </w:r>
      <w:r w:rsidRPr="00813992">
        <w:rPr>
          <w:lang w:val="id-ID"/>
        </w:rPr>
        <w:t>). Bahkan, pergeseran itu tidak berhenti. Ketika mereka hendak makan, Yesus mengambil roti, mengucap berkat, lalu memecah-mecahkannya, dan memberikan roti itu kepada mereka (ayat 30). Posisi Yesus bergeser lagi dari tamu (</w:t>
      </w:r>
      <w:r w:rsidRPr="00813992">
        <w:rPr>
          <w:i/>
          <w:lang w:val="id-ID"/>
        </w:rPr>
        <w:t>guest</w:t>
      </w:r>
      <w:r w:rsidRPr="00813992">
        <w:rPr>
          <w:lang w:val="id-ID"/>
        </w:rPr>
        <w:t>) menjadi tuan rumah (</w:t>
      </w:r>
      <w:r w:rsidRPr="00813992">
        <w:rPr>
          <w:i/>
          <w:lang w:val="id-ID"/>
        </w:rPr>
        <w:t>host</w:t>
      </w:r>
      <w:r w:rsidRPr="00813992">
        <w:rPr>
          <w:lang w:val="id-ID"/>
        </w:rPr>
        <w:t xml:space="preserve">). Pergeseran posisi yang dilakukan oleh Yesus menjadi wujud penerimaan yang membuat tamu merasa </w:t>
      </w:r>
      <w:r w:rsidRPr="00813992">
        <w:rPr>
          <w:i/>
          <w:iCs/>
          <w:lang w:val="id-ID"/>
        </w:rPr>
        <w:t xml:space="preserve">at home </w:t>
      </w:r>
      <w:r w:rsidRPr="00813992">
        <w:rPr>
          <w:i/>
          <w:iCs/>
          <w:lang w:val="id-ID"/>
        </w:rPr>
        <w:fldChar w:fldCharType="begin"/>
      </w:r>
      <w:r w:rsidRPr="00813992">
        <w:rPr>
          <w:i/>
          <w:iCs/>
          <w:lang w:val="id-ID"/>
        </w:rPr>
        <w:instrText xml:space="preserve"> ADDIN ZOTERO_ITEM CSL_CITATION {"citationID":"a1ff82n9jie","properties":{"formattedCitation":"(Wrobleski 2012, 31)","plainCitation":"(Wrobleski 2012, 31)","noteIndex":0},"citationItems":[{"id":365,"uris":["http://zotero.org/users/12147921/items/NKHTNMLY"],"itemData":{"id":365,"type":"book","call-number":"BX2347 .W76 2012","event-place":"Collegeville, Minn","ISBN":"978-0-8146-5764-5","note":"OCLC: ocn759177217","number-of-pages":"168","publisher":"Liturgical Press","publisher-place":"Collegeville, Minn","source":"Library of Congress ISBN","title":"The limits of hospitality","author":[{"family":"Wrobleski","given":"Jessica"}],"issued":{"date-parts":[["2012"]]}},"locator":"31","label":"page"}],"schema":"https://github.com/citation-style-language/schema/raw/master/csl-citation.json"} </w:instrText>
      </w:r>
      <w:r w:rsidRPr="00813992">
        <w:rPr>
          <w:i/>
          <w:iCs/>
          <w:lang w:val="id-ID"/>
        </w:rPr>
        <w:fldChar w:fldCharType="separate"/>
      </w:r>
      <w:r w:rsidRPr="00813992">
        <w:rPr>
          <w:lang w:val="id-ID"/>
        </w:rPr>
        <w:t>(Wrobleski 2012, 31)</w:t>
      </w:r>
      <w:r w:rsidRPr="00813992">
        <w:rPr>
          <w:i/>
          <w:iCs/>
          <w:lang w:val="id-ID"/>
        </w:rPr>
        <w:fldChar w:fldCharType="end"/>
      </w:r>
      <w:r w:rsidRPr="00813992">
        <w:rPr>
          <w:i/>
          <w:iCs/>
          <w:lang w:val="id-ID"/>
        </w:rPr>
        <w:t>.</w:t>
      </w:r>
      <w:r w:rsidRPr="00813992">
        <w:rPr>
          <w:lang w:val="id-ID"/>
        </w:rPr>
        <w:t xml:space="preserve"> </w:t>
      </w:r>
    </w:p>
    <w:p w14:paraId="45390777" w14:textId="77777777" w:rsidR="00632008" w:rsidRPr="00813992" w:rsidRDefault="00632008" w:rsidP="00632008">
      <w:pPr>
        <w:ind w:firstLine="720"/>
        <w:jc w:val="both"/>
        <w:rPr>
          <w:lang w:val="id-ID"/>
        </w:rPr>
      </w:pPr>
      <w:r w:rsidRPr="00813992">
        <w:rPr>
          <w:iCs/>
          <w:lang w:val="id-ID"/>
        </w:rPr>
        <w:t>Gestur</w:t>
      </w:r>
      <w:r w:rsidRPr="00813992">
        <w:rPr>
          <w:i/>
          <w:lang w:val="id-ID"/>
        </w:rPr>
        <w:t xml:space="preserve"> </w:t>
      </w:r>
      <w:r w:rsidRPr="00813992">
        <w:rPr>
          <w:lang w:val="id-ID"/>
        </w:rPr>
        <w:t xml:space="preserve">Yesus mengingatkan mereka pada ritual yang selalu dilakukan-Nya. Ritual inilah yang membuat mereka tersadar bahwa selama ini Yesuslah yang berjalan dan bercakap-cakap </w:t>
      </w:r>
      <w:r w:rsidRPr="00813992">
        <w:rPr>
          <w:lang w:val="id-ID"/>
        </w:rPr>
        <w:lastRenderedPageBreak/>
        <w:t xml:space="preserve">bersama mereka. Pergeseran posisi dari “orang asing – tamu – tuan rumah” yang berpuncak pada ritual pemecahan roti membuka selubung mata mereka. Kleopas dan kawannya akhirnya berjumpa dengan Yesus yang bangkit. Dengan ritual tersebut, kehadiran Jesus melalui praktik yang sudah dikenal, mengungkapkan kepada para murid cara baru untuk mengingat, cara untuk mengingat peristiwa traumatis dengan benar </w:t>
      </w:r>
      <w:r w:rsidRPr="00813992">
        <w:rPr>
          <w:lang w:val="id-ID"/>
        </w:rPr>
        <w:fldChar w:fldCharType="begin"/>
      </w:r>
      <w:r w:rsidRPr="00813992">
        <w:rPr>
          <w:lang w:val="id-ID"/>
        </w:rPr>
        <w:instrText xml:space="preserve"> ADDIN ZOTERO_ITEM CSL_CITATION {"citationID":"a1arceo0s6g","properties":{"formattedCitation":"(Lakawa 2011, 324)","plainCitation":"(Lakawa 2011, 324)","noteIndex":0},"citationItems":[{"id":386,"uris":["http://zotero.org/users/12147921/items/X3XG3ISD"],"itemData":{"id":386,"type":"thesis","event-place":"Boston","genre":"Dissertation","number-of-pages":"518","publisher":"Boston University","publisher-place":"Boston","title":"Risky hospitality: mission in the aftermath of religious communal violence in Indonesia","author":[{"family":"Lakawa","given":"Septemmy E."}],"issued":{"date-parts":[["2011"]]}},"locator":"324","label":"page"}],"schema":"https://github.com/citation-style-language/schema/raw/master/csl-citation.json"} </w:instrText>
      </w:r>
      <w:r w:rsidRPr="00813992">
        <w:rPr>
          <w:lang w:val="id-ID"/>
        </w:rPr>
        <w:fldChar w:fldCharType="separate"/>
      </w:r>
      <w:r w:rsidRPr="00813992">
        <w:rPr>
          <w:lang w:val="id-ID"/>
        </w:rPr>
        <w:t>(Lakawa 2011, 324)</w:t>
      </w:r>
      <w:r w:rsidRPr="00813992">
        <w:rPr>
          <w:lang w:val="id-ID"/>
        </w:rPr>
        <w:fldChar w:fldCharType="end"/>
      </w:r>
      <w:r w:rsidRPr="00813992">
        <w:rPr>
          <w:lang w:val="id-ID"/>
        </w:rPr>
        <w:t xml:space="preserve">. Perjumpaan dengan Yesus yang bangkit memperbarui ingatan mereka. Mereka mengingat janji Yesus tentang kebangkitan-Nya. Mereka mengingat kematian Yesus dengan perspektif yang baru, yang kemudian menumbuhkan rasa percaya mereka. Mereka mengingat Yerusalem dengan cara pandang yang baru pula. Yerusalem yang sebelumnya dipahami sebagai situs trauma, dan karenanya mereka berniat meninggalkan kota itu, kini berubah menjadi kota harapan, tempat mereka berdua berbagi pengharapan dengan para murid yang lain. Itulah sebabnya mereka kemudian segera kembali ke Yerusalem lagi (ayat 33). </w:t>
      </w:r>
    </w:p>
    <w:p w14:paraId="37E04CCD" w14:textId="77777777" w:rsidR="00632008" w:rsidRPr="00813992" w:rsidRDefault="00632008" w:rsidP="00632008">
      <w:pPr>
        <w:ind w:firstLine="720"/>
        <w:jc w:val="both"/>
        <w:rPr>
          <w:lang w:val="id-ID"/>
        </w:rPr>
      </w:pPr>
      <w:r w:rsidRPr="00813992">
        <w:rPr>
          <w:lang w:val="id-ID"/>
        </w:rPr>
        <w:t xml:space="preserve">Narasi perjalanan ke Emaus memberikan gambaran bagaimana proses pemulihan trauma itu terjadi. Proses ini diawali dari sebuah upaya yang dilakukan secara sengaja oleh Yesus untuk menginterupsi ratapan mereka kemudian diajak untuk kembali mengingat peristiwa traumatis itu. Ingatan mereka akan peristiwa itu kemudian diberi perspektif baru yang membuat mereka akhirnya berubah. Perubahan yang terjadi cukup drastis. Awalnya, mereka meninggalkan Yerusalem karena memori mereka tentang kota itu dipenuhi dengan hal yang mengerikan. Akan tetapi, setelah mereka berjumpa dengan Yesus, mereka justru mau kembali ke Yerusalem lagi dan memberitakan kebangkitan Yesus. Peristiwa kematian Yesus di Yerusalem dengan segala kengerian yang membuat mereka trauma tidak pernah hilang, tetapi kini mereka mengingatnya dengan cara dan perspektif yang baru. Perspektif yang baru itu tidak saja menumbuhkan rasa percaya, tetapi melahirkan dorongan bagi mereka untuk menjadi saksi tentang kebangkitan Yesus. Dengan demikian, kita bisa mengatakan bahwa perjalanan Kleopas dan temannya menuju Emaus adalah sebuah perjalanan pemulihan trauma bagi mereka. Dengan mengutip Jones </w:t>
      </w:r>
      <w:r w:rsidRPr="00813992">
        <w:rPr>
          <w:lang w:val="id-ID"/>
        </w:rPr>
        <w:fldChar w:fldCharType="begin"/>
      </w:r>
      <w:r w:rsidRPr="00813992">
        <w:rPr>
          <w:lang w:val="id-ID"/>
        </w:rPr>
        <w:instrText xml:space="preserve"> ADDIN ZOTERO_ITEM CSL_CITATION {"citationID":"a1goalj9ei4","properties":{"formattedCitation":"(Jones 2009, 39\\uc0\\u8211{}40)","plainCitation":"(Jones 2009, 39–40)","noteIndex":0},"citationItems":[{"id":13,"uris":["http://zotero.org/users/12147921/items/57UPCMHV"],"itemData":{"id":13,"type":"book","call-number":"BV4910.45 .J66 2009","event-place":"Louisville, Ky","ISBN":"978-0-664-23410-2","number-of-pages":"175","publisher":"Westminster John Knox Press","publisher-place":"Louisville, Ky","source":"Library of Congress ISBN","title":"Trauma and grace: theology in a ruptured world","title-short":"Trauma and grace","author":[{"family":"Jones","given":"Serene"}],"issued":{"date-parts":[["2009"]]}},"locator":"39-40","label":"page"}],"schema":"https://github.com/citation-style-language/schema/raw/master/csl-citation.json"} </w:instrText>
      </w:r>
      <w:r w:rsidRPr="00813992">
        <w:rPr>
          <w:lang w:val="id-ID"/>
        </w:rPr>
        <w:fldChar w:fldCharType="separate"/>
      </w:r>
      <w:r w:rsidRPr="00813992">
        <w:rPr>
          <w:lang w:val="id-ID"/>
        </w:rPr>
        <w:t>(Jones 2009, 39–40)</w:t>
      </w:r>
      <w:r w:rsidRPr="00813992">
        <w:rPr>
          <w:lang w:val="id-ID"/>
        </w:rPr>
        <w:fldChar w:fldCharType="end"/>
      </w:r>
      <w:r w:rsidRPr="00813992">
        <w:rPr>
          <w:lang w:val="id-ID"/>
        </w:rPr>
        <w:t xml:space="preserve">, Septemmy E. Lakawa menyebutkan bahwa dalam kisah perjalanan ke Emaus, trauma dinarasikan ulang </w:t>
      </w:r>
      <w:r w:rsidRPr="00813992">
        <w:rPr>
          <w:lang w:val="id-ID"/>
        </w:rPr>
        <w:lastRenderedPageBreak/>
        <w:t xml:space="preserve">melalui cerita dalam Injil tentang anugerah Allah yang terus menerus campur tangan dalam imaiinasi dan memori para murid tentang kematian Yesus yang mengerikan. Dengan membingkai kembali narasi tersebut berdasarkan kisah mengenai kehidupan dan kebangkitan akan membuka kemungkinan terjadinya pemulihan memori </w:t>
      </w:r>
      <w:r w:rsidRPr="00813992">
        <w:rPr>
          <w:lang w:val="id-ID"/>
        </w:rPr>
        <w:fldChar w:fldCharType="begin"/>
      </w:r>
      <w:r w:rsidRPr="00813992">
        <w:rPr>
          <w:lang w:val="id-ID"/>
        </w:rPr>
        <w:instrText xml:space="preserve"> ADDIN ZOTERO_ITEM CSL_CITATION {"citationID":"avucat19ih","properties":{"formattedCitation":"(Lakawa 2011, 318)","plainCitation":"(Lakawa 2011, 318)","noteIndex":0},"citationItems":[{"id":386,"uris":["http://zotero.org/users/12147921/items/X3XG3ISD"],"itemData":{"id":386,"type":"thesis","event-place":"Boston","genre":"Dissertation","number-of-pages":"518","publisher":"Boston University","publisher-place":"Boston","title":"Risky hospitality: mission in the aftermath of religious communal violence in Indonesia","author":[{"family":"Lakawa","given":"Septemmy E."}],"issued":{"date-parts":[["2011"]]}},"locator":"318","label":"page"}],"schema":"https://github.com/citation-style-language/schema/raw/master/csl-citation.json"} </w:instrText>
      </w:r>
      <w:r w:rsidRPr="00813992">
        <w:rPr>
          <w:lang w:val="id-ID"/>
        </w:rPr>
        <w:fldChar w:fldCharType="separate"/>
      </w:r>
      <w:r w:rsidRPr="00813992">
        <w:rPr>
          <w:lang w:val="id-ID"/>
        </w:rPr>
        <w:t>(Lakawa 2011, 318)</w:t>
      </w:r>
      <w:r w:rsidRPr="00813992">
        <w:rPr>
          <w:lang w:val="id-ID"/>
        </w:rPr>
        <w:fldChar w:fldCharType="end"/>
      </w:r>
      <w:r w:rsidRPr="00813992">
        <w:rPr>
          <w:lang w:val="id-ID"/>
        </w:rPr>
        <w:t xml:space="preserve">. </w:t>
      </w:r>
    </w:p>
    <w:p w14:paraId="32EF35E1" w14:textId="77777777" w:rsidR="00632008" w:rsidRPr="00813992" w:rsidRDefault="00632008" w:rsidP="00632008">
      <w:pPr>
        <w:ind w:firstLine="720"/>
        <w:rPr>
          <w:lang w:val="id-ID"/>
        </w:rPr>
      </w:pPr>
    </w:p>
    <w:p w14:paraId="1DF2D7AD" w14:textId="2019DC6B" w:rsidR="00632008" w:rsidRPr="00813992" w:rsidRDefault="00632008" w:rsidP="00632008">
      <w:pPr>
        <w:pStyle w:val="D-Sub2"/>
        <w:rPr>
          <w:noProof w:val="0"/>
          <w:lang w:val="id-ID"/>
        </w:rPr>
      </w:pPr>
      <w:r w:rsidRPr="00813992">
        <w:rPr>
          <w:noProof w:val="0"/>
          <w:lang w:val="id-ID"/>
        </w:rPr>
        <w:t xml:space="preserve">Membangun Gereja sebagai Komunitas Pemulih </w:t>
      </w:r>
    </w:p>
    <w:p w14:paraId="0848C0A6" w14:textId="4EDEBD43" w:rsidR="00632008" w:rsidRPr="00813992" w:rsidRDefault="00632008" w:rsidP="00632008">
      <w:pPr>
        <w:pStyle w:val="Biasa"/>
        <w:ind w:firstLine="720"/>
        <w:jc w:val="both"/>
        <w:rPr>
          <w:rFonts w:ascii="Georgia" w:hAnsi="Georgia"/>
          <w:color w:val="202B3D"/>
          <w:sz w:val="22"/>
        </w:rPr>
      </w:pPr>
      <w:r w:rsidRPr="00813992">
        <w:rPr>
          <w:rFonts w:ascii="Georgia" w:hAnsi="Georgia"/>
          <w:sz w:val="22"/>
        </w:rPr>
        <w:t xml:space="preserve">Disadari atau tidak, trauma telah menjadi realitas hidup. Setiap manusia memiliki potensi mengalaminya, bahkan mewariskan trauma tersebut kepada generasi selanjutnya </w:t>
      </w:r>
      <w:r w:rsidRPr="00813992">
        <w:rPr>
          <w:rFonts w:ascii="Georgia" w:hAnsi="Georgia"/>
          <w:sz w:val="22"/>
        </w:rPr>
        <w:fldChar w:fldCharType="begin"/>
      </w:r>
      <w:r w:rsidRPr="00813992">
        <w:rPr>
          <w:rFonts w:ascii="Georgia" w:hAnsi="Georgia"/>
          <w:sz w:val="22"/>
        </w:rPr>
        <w:instrText xml:space="preserve"> ADDIN ZOTERO_ITEM CSL_CITATION {"citationID":"6HpkcrTC","properties":{"formattedCitation":"(Mucci 2013, 130)","plainCitation":"(Mucci 2013, 130)","noteIndex":0},"citationItems":[{"id":156,"uris":["http://zotero.org/users/12147921/items/SJA3YDIN"],"itemData":{"id":156,"type":"book","call-number":"RC552.P67 M83 2013","event-place":"London","ISBN":"978-1-78049-149-3","note":"OCLC: ocn859232005","number-of-pages":"297","publisher":"Karnac","publisher-place":"London","source":"Library of Congress ISBN","title":"Beyond individual and collective trauma: intergenerational transmission, psychoanalytic treatment, and the dynamics of forgiveness","title-short":"Beyond individual and collective trauma","author":[{"family":"Mucci","given":"Clara"}],"issued":{"date-parts":[["2013"]]}},"locator":"130","label":"page"}],"schema":"https://github.com/citation-style-language/schema/raw/master/csl-citation.json"} </w:instrText>
      </w:r>
      <w:r w:rsidRPr="00813992">
        <w:rPr>
          <w:rFonts w:ascii="Georgia" w:hAnsi="Georgia"/>
          <w:sz w:val="22"/>
        </w:rPr>
        <w:fldChar w:fldCharType="separate"/>
      </w:r>
      <w:r w:rsidRPr="00813992">
        <w:rPr>
          <w:rFonts w:ascii="Georgia" w:hAnsi="Georgia"/>
          <w:sz w:val="22"/>
        </w:rPr>
        <w:t>(Mucci 2013, 130)</w:t>
      </w:r>
      <w:r w:rsidRPr="00813992">
        <w:rPr>
          <w:rFonts w:ascii="Georgia" w:hAnsi="Georgia"/>
          <w:sz w:val="22"/>
        </w:rPr>
        <w:fldChar w:fldCharType="end"/>
      </w:r>
      <w:r w:rsidRPr="00813992">
        <w:rPr>
          <w:rFonts w:ascii="Georgia" w:hAnsi="Georgia"/>
          <w:sz w:val="22"/>
        </w:rPr>
        <w:t xml:space="preserve">. Realitas ini membawa kita pada pertanyaan yang harus dipergumulkan bersama: Apa yang gereja lakukan terhadap realitas tersebut? Pertanyaan ini tidak hanya berkaitan dengan tindakan gereja, tetapi juga berkaitan dengan cara gereja merumuskan identitasnya berkaitan dengan realitas trauma, karena ada dasarnya, tindakan selalu menjadi perwujudkan konsepsi identitas. Dalam hal ini, kita ditolong oleh rumusan identitas gereja yang dimuat dalam dokumen Faith and Order Paper No. 214 dengan judul </w:t>
      </w:r>
      <w:r w:rsidRPr="00813992">
        <w:rPr>
          <w:rFonts w:ascii="Georgia" w:hAnsi="Georgia"/>
          <w:i/>
          <w:iCs/>
          <w:sz w:val="22"/>
        </w:rPr>
        <w:t>The Church: Towards a Common Vision</w:t>
      </w:r>
      <w:r w:rsidRPr="00813992">
        <w:rPr>
          <w:rFonts w:ascii="Georgia" w:hAnsi="Georgia"/>
          <w:sz w:val="22"/>
        </w:rPr>
        <w:t xml:space="preserve"> yang diterbitkan oleh </w:t>
      </w:r>
      <w:r w:rsidRPr="00813992">
        <w:rPr>
          <w:rFonts w:ascii="Georgia" w:hAnsi="Georgia"/>
          <w:i/>
          <w:iCs/>
          <w:sz w:val="22"/>
        </w:rPr>
        <w:t>World Council of Churches</w:t>
      </w:r>
      <w:r w:rsidRPr="00813992">
        <w:rPr>
          <w:rFonts w:ascii="Georgia" w:hAnsi="Georgia"/>
          <w:sz w:val="22"/>
        </w:rPr>
        <w:t xml:space="preserve"> (Dewan Gereja-Gereja Sedunia). Dalam dokumen tersebut dituliskan: </w:t>
      </w:r>
      <w:r w:rsidRPr="00813992">
        <w:rPr>
          <w:rFonts w:ascii="Georgia" w:hAnsi="Georgia"/>
          <w:i/>
          <w:iCs/>
          <w:sz w:val="22"/>
        </w:rPr>
        <w:t>The Church, as the body of Christ, acts by the power of the Holy Spirit to continue his life-giving mission in prophetic and compassionate ministry and so participates in God’s work of healing a broken world</w:t>
      </w:r>
      <w:r w:rsidRPr="00813992">
        <w:rPr>
          <w:rFonts w:ascii="Georgia" w:hAnsi="Georgia"/>
          <w:sz w:val="22"/>
        </w:rPr>
        <w:t xml:space="preserve"> </w:t>
      </w:r>
      <w:r w:rsidRPr="00813992">
        <w:rPr>
          <w:rFonts w:ascii="Georgia" w:hAnsi="Georgia"/>
          <w:sz w:val="22"/>
        </w:rPr>
        <w:fldChar w:fldCharType="begin"/>
      </w:r>
      <w:r w:rsidRPr="00813992">
        <w:rPr>
          <w:rFonts w:ascii="Georgia" w:hAnsi="Georgia"/>
          <w:sz w:val="22"/>
        </w:rPr>
        <w:instrText xml:space="preserve"> ADDIN ZOTERO_ITEM CSL_CITATION {"citationID":"5T9Ce55m","properties":{"formattedCitation":"(World Council of Churches 2013, 5)","plainCitation":"(World Council of Churches 2013, 5)","noteIndex":0},"citationItems":[{"id":403,"uris":["http://zotero.org/users/12147921/items/HCE9Q5LT"],"itemData":{"id":403,"type":"book","collection-number":"no. 214","collection-title":"Faith and order paper","event-place":"Geneva","ISBN":"978-2-8254-1587-0","language":"eng","number-of-pages":"46","publisher":"World Council of Churches Publications","publisher-place":"Geneva","source":"K10plus ISBN","title":"The church: towards a common vision","title-short":"The church","author":[{"literal":"World Council of Churches"}],"issued":{"date-parts":[["2013"]]}},"locator":"5","label":"page"}],"schema":"https://github.com/citation-style-language/schema/raw/master/csl-citation.json"} </w:instrText>
      </w:r>
      <w:r w:rsidRPr="00813992">
        <w:rPr>
          <w:rFonts w:ascii="Georgia" w:hAnsi="Georgia"/>
          <w:sz w:val="22"/>
        </w:rPr>
        <w:fldChar w:fldCharType="separate"/>
      </w:r>
      <w:r w:rsidRPr="00813992">
        <w:rPr>
          <w:rFonts w:ascii="Georgia" w:hAnsi="Georgia"/>
          <w:sz w:val="22"/>
        </w:rPr>
        <w:t>(World Council of Churches 2013, 5)</w:t>
      </w:r>
      <w:r w:rsidRPr="00813992">
        <w:rPr>
          <w:rFonts w:ascii="Georgia" w:hAnsi="Georgia"/>
          <w:sz w:val="22"/>
        </w:rPr>
        <w:fldChar w:fldCharType="end"/>
      </w:r>
      <w:r w:rsidRPr="00813992">
        <w:rPr>
          <w:rFonts w:ascii="Georgia" w:hAnsi="Georgia"/>
          <w:sz w:val="22"/>
        </w:rPr>
        <w:t xml:space="preserve">. Dalam terjemahan bebas, dipahami bahwa </w:t>
      </w:r>
      <w:r w:rsidRPr="00813992">
        <w:rPr>
          <w:rStyle w:val="oypena"/>
          <w:rFonts w:ascii="Georgia" w:hAnsi="Georgia"/>
          <w:color w:val="202B3D"/>
          <w:sz w:val="22"/>
        </w:rPr>
        <w:t>gereja adalah Tubuh Kristus, yang bertindak dengan pertolongan Roh Kudus untuk</w:t>
      </w:r>
      <w:r w:rsidRPr="00813992">
        <w:rPr>
          <w:rStyle w:val="apple-converted-space"/>
          <w:rFonts w:ascii="Georgia" w:hAnsi="Georgia"/>
          <w:color w:val="202B3D"/>
          <w:sz w:val="22"/>
        </w:rPr>
        <w:t> </w:t>
      </w:r>
      <w:r w:rsidRPr="00813992">
        <w:rPr>
          <w:rStyle w:val="oypena"/>
          <w:rFonts w:ascii="Georgia" w:hAnsi="Georgia"/>
          <w:color w:val="202B3D"/>
          <w:sz w:val="22"/>
        </w:rPr>
        <w:t>melanjutkan misi Kristus yang memberi kehidupan</w:t>
      </w:r>
      <w:r w:rsidRPr="00813992">
        <w:rPr>
          <w:rStyle w:val="apple-converted-space"/>
          <w:rFonts w:ascii="Georgia" w:hAnsi="Georgia"/>
          <w:color w:val="202B3D"/>
          <w:sz w:val="22"/>
        </w:rPr>
        <w:t> </w:t>
      </w:r>
      <w:r w:rsidRPr="00813992">
        <w:rPr>
          <w:rStyle w:val="oypena"/>
          <w:rFonts w:ascii="Georgia" w:hAnsi="Georgia"/>
          <w:color w:val="202B3D"/>
          <w:sz w:val="22"/>
        </w:rPr>
        <w:t>dalam</w:t>
      </w:r>
      <w:r w:rsidRPr="00813992">
        <w:rPr>
          <w:rStyle w:val="apple-converted-space"/>
          <w:rFonts w:ascii="Georgia" w:hAnsi="Georgia"/>
          <w:color w:val="202B3D"/>
          <w:sz w:val="22"/>
        </w:rPr>
        <w:t> </w:t>
      </w:r>
      <w:r w:rsidRPr="00813992">
        <w:rPr>
          <w:rStyle w:val="oypena"/>
          <w:rFonts w:ascii="Georgia" w:hAnsi="Georgia"/>
          <w:color w:val="202B3D"/>
          <w:sz w:val="22"/>
        </w:rPr>
        <w:t>pelayanan kenabian yang welas asih</w:t>
      </w:r>
      <w:r w:rsidRPr="00813992">
        <w:rPr>
          <w:rStyle w:val="apple-converted-space"/>
          <w:rFonts w:ascii="Georgia" w:hAnsi="Georgia"/>
          <w:color w:val="202B3D"/>
          <w:sz w:val="22"/>
        </w:rPr>
        <w:t> </w:t>
      </w:r>
      <w:r w:rsidRPr="00813992">
        <w:rPr>
          <w:rStyle w:val="oypena"/>
          <w:rFonts w:ascii="Georgia" w:hAnsi="Georgia"/>
          <w:color w:val="202B3D"/>
          <w:sz w:val="22"/>
        </w:rPr>
        <w:t>sekaligus</w:t>
      </w:r>
      <w:r w:rsidRPr="00813992">
        <w:rPr>
          <w:rStyle w:val="apple-converted-space"/>
          <w:rFonts w:ascii="Georgia" w:hAnsi="Georgia"/>
          <w:color w:val="202B3D"/>
          <w:sz w:val="22"/>
        </w:rPr>
        <w:t> </w:t>
      </w:r>
      <w:r w:rsidRPr="00813992">
        <w:rPr>
          <w:rStyle w:val="oypena"/>
          <w:rFonts w:ascii="Georgia" w:hAnsi="Georgia"/>
          <w:color w:val="202B3D"/>
          <w:sz w:val="22"/>
        </w:rPr>
        <w:t xml:space="preserve"> berpartisipasi di dalam karya Allah untuk memulihkan dunia. Rumusan </w:t>
      </w:r>
      <w:r w:rsidRPr="00813992">
        <w:rPr>
          <w:rFonts w:ascii="Georgia" w:hAnsi="Georgia"/>
          <w:sz w:val="22"/>
        </w:rPr>
        <w:t xml:space="preserve">identitas gereja versi dokumen </w:t>
      </w:r>
      <w:r w:rsidRPr="00813992">
        <w:rPr>
          <w:rFonts w:ascii="Georgia" w:hAnsi="Georgia"/>
          <w:i/>
          <w:iCs/>
          <w:sz w:val="22"/>
        </w:rPr>
        <w:t>The Church: Towards a Common Vision</w:t>
      </w:r>
      <w:r w:rsidRPr="00813992">
        <w:rPr>
          <w:rFonts w:ascii="Georgia" w:hAnsi="Georgia"/>
          <w:sz w:val="22"/>
        </w:rPr>
        <w:t xml:space="preserve"> menolong kita untuk membangun pemahaman bahwa gereja pada hakikatnya adalah tubuh Kristus yang dipanggil untuk menyatakan karya pemulihan sebagai wujud misi Kristus yang memberi kehidupan. Singkatnya, dengan tegas gereja dipanggil untuk menjadi komunitas pemulih. </w:t>
      </w:r>
    </w:p>
    <w:p w14:paraId="6A1347A4" w14:textId="77777777" w:rsidR="00632008" w:rsidRPr="00813992" w:rsidRDefault="00632008" w:rsidP="00632008">
      <w:pPr>
        <w:pStyle w:val="Biasa"/>
        <w:ind w:firstLine="720"/>
        <w:jc w:val="both"/>
        <w:rPr>
          <w:rFonts w:ascii="Georgia" w:hAnsi="Georgia"/>
          <w:sz w:val="22"/>
        </w:rPr>
      </w:pPr>
      <w:r w:rsidRPr="00813992">
        <w:rPr>
          <w:rFonts w:ascii="Georgia" w:hAnsi="Georgia"/>
          <w:sz w:val="22"/>
        </w:rPr>
        <w:t xml:space="preserve">Pertanyaan yang harus dijawab berikutnya adalah: Bagaimana gereja bisa membangun dirinya menjadi komunitas </w:t>
      </w:r>
      <w:r w:rsidRPr="00813992">
        <w:rPr>
          <w:rFonts w:ascii="Georgia" w:hAnsi="Georgia"/>
          <w:sz w:val="22"/>
        </w:rPr>
        <w:lastRenderedPageBreak/>
        <w:t>pemulih? Saya menawarkan beberapa hal yang bisa dilakukan oleh gereja:</w:t>
      </w:r>
    </w:p>
    <w:p w14:paraId="00B04648" w14:textId="77777777" w:rsidR="00632008" w:rsidRPr="00813992" w:rsidRDefault="00632008" w:rsidP="00632008">
      <w:pPr>
        <w:pStyle w:val="Biasa"/>
        <w:numPr>
          <w:ilvl w:val="0"/>
          <w:numId w:val="134"/>
        </w:numPr>
        <w:ind w:left="360"/>
        <w:jc w:val="both"/>
        <w:rPr>
          <w:rFonts w:ascii="Georgia" w:hAnsi="Georgia"/>
          <w:sz w:val="22"/>
        </w:rPr>
      </w:pPr>
      <w:r w:rsidRPr="00813992">
        <w:rPr>
          <w:rFonts w:ascii="Georgia" w:hAnsi="Georgia"/>
          <w:sz w:val="22"/>
        </w:rPr>
        <w:t xml:space="preserve">Gereja harus menjadi </w:t>
      </w:r>
      <w:r w:rsidRPr="00813992">
        <w:rPr>
          <w:rFonts w:ascii="Georgia" w:hAnsi="Georgia"/>
          <w:i/>
          <w:iCs/>
          <w:sz w:val="22"/>
        </w:rPr>
        <w:t xml:space="preserve">trustworthed community </w:t>
      </w:r>
      <w:r w:rsidRPr="00813992">
        <w:rPr>
          <w:rFonts w:ascii="Georgia" w:hAnsi="Georgia"/>
          <w:sz w:val="22"/>
        </w:rPr>
        <w:t xml:space="preserve">(komunitas yang dapat dipercaya) bagi orang-orang yang mengalami trauma </w:t>
      </w:r>
      <w:r w:rsidRPr="00813992">
        <w:rPr>
          <w:rFonts w:ascii="Georgia" w:hAnsi="Georgia"/>
          <w:sz w:val="22"/>
        </w:rPr>
        <w:fldChar w:fldCharType="begin"/>
      </w:r>
      <w:r w:rsidRPr="00813992">
        <w:rPr>
          <w:rFonts w:ascii="Georgia" w:hAnsi="Georgia"/>
          <w:sz w:val="22"/>
        </w:rPr>
        <w:instrText xml:space="preserve"> ADDIN ZOTERO_ITEM CSL_CITATION {"citationID":"3BeEySHd","properties":{"formattedCitation":"(Cahyono 2023, 133)","plainCitation":"(Cahyono 2023, 133)","noteIndex":0},"citationItems":[{"id":309,"uris":["http://zotero.org/users/12147921/items/QIXKCIIF"],"itemData":{"id":309,"type":"chapter","container-title":"Kasih menembus badai: Minnie Vautrin, pelindung korban perkosaan di Nanjing","event-place":"Jakarta","page":"125-136","publisher":"BPK Gunung Mulia","publisher-place":"Jakarta","title":"Trauma, memori, dan rekonsiliasi: akhir hidup Minnie Vautrin dan panggilan gereja sebagai komunitas pemulih","author":[{"family":"Cahyono","given":"Didik Christian Adi"}],"issued":{"date-parts":[["2023"]]}},"locator":"133","label":"page"}],"schema":"https://github.com/citation-style-language/schema/raw/master/csl-citation.json"} </w:instrText>
      </w:r>
      <w:r w:rsidRPr="00813992">
        <w:rPr>
          <w:rFonts w:ascii="Georgia" w:hAnsi="Georgia"/>
          <w:sz w:val="22"/>
        </w:rPr>
        <w:fldChar w:fldCharType="separate"/>
      </w:r>
      <w:r w:rsidRPr="00813992">
        <w:rPr>
          <w:rFonts w:ascii="Georgia" w:hAnsi="Georgia"/>
          <w:sz w:val="22"/>
        </w:rPr>
        <w:t>(Cahyono 2023, 133)</w:t>
      </w:r>
      <w:r w:rsidRPr="00813992">
        <w:rPr>
          <w:rFonts w:ascii="Georgia" w:hAnsi="Georgia"/>
          <w:sz w:val="22"/>
        </w:rPr>
        <w:fldChar w:fldCharType="end"/>
      </w:r>
      <w:r w:rsidRPr="00813992">
        <w:rPr>
          <w:rFonts w:ascii="Georgia" w:hAnsi="Georgia"/>
          <w:sz w:val="22"/>
        </w:rPr>
        <w:t xml:space="preserve">. </w:t>
      </w:r>
    </w:p>
    <w:p w14:paraId="0584FA9F" w14:textId="77777777" w:rsidR="00632008" w:rsidRPr="00813992" w:rsidRDefault="00632008" w:rsidP="00632008">
      <w:pPr>
        <w:pStyle w:val="Biasa"/>
        <w:numPr>
          <w:ilvl w:val="0"/>
          <w:numId w:val="134"/>
        </w:numPr>
        <w:ind w:left="360"/>
        <w:jc w:val="both"/>
        <w:rPr>
          <w:rFonts w:ascii="Georgia" w:hAnsi="Georgia"/>
          <w:sz w:val="22"/>
        </w:rPr>
      </w:pPr>
      <w:r w:rsidRPr="00813992">
        <w:rPr>
          <w:rFonts w:ascii="Georgia" w:hAnsi="Georgia"/>
          <w:sz w:val="22"/>
        </w:rPr>
        <w:t xml:space="preserve">Gereja harus menjadi </w:t>
      </w:r>
      <w:r w:rsidRPr="00813992">
        <w:rPr>
          <w:rFonts w:ascii="Georgia" w:hAnsi="Georgia"/>
          <w:i/>
          <w:iCs/>
          <w:sz w:val="22"/>
        </w:rPr>
        <w:t xml:space="preserve">witnesses community </w:t>
      </w:r>
      <w:r w:rsidRPr="00813992">
        <w:rPr>
          <w:rFonts w:ascii="Georgia" w:hAnsi="Georgia"/>
          <w:sz w:val="22"/>
        </w:rPr>
        <w:t xml:space="preserve">(komunitas penyaksi) yang menerima dan menyediakan ruang aman bagi orang yang mengalami trauma untuk menceritakan kisahnya. Penerimaan ini diwujudkan dalam tiga langkah: </w:t>
      </w:r>
    </w:p>
    <w:p w14:paraId="598F5DA8" w14:textId="77777777" w:rsidR="00632008" w:rsidRPr="00813992" w:rsidRDefault="00632008" w:rsidP="00632008">
      <w:pPr>
        <w:pStyle w:val="Biasa"/>
        <w:numPr>
          <w:ilvl w:val="1"/>
          <w:numId w:val="134"/>
        </w:numPr>
        <w:ind w:left="720"/>
        <w:jc w:val="both"/>
        <w:rPr>
          <w:rFonts w:ascii="Georgia" w:hAnsi="Georgia"/>
          <w:sz w:val="22"/>
        </w:rPr>
      </w:pPr>
      <w:r w:rsidRPr="00813992">
        <w:rPr>
          <w:rFonts w:ascii="Georgia" w:hAnsi="Georgia"/>
          <w:sz w:val="22"/>
        </w:rPr>
        <w:t xml:space="preserve">pengakuan atas realitas sosial apa yang terjadi, </w:t>
      </w:r>
    </w:p>
    <w:p w14:paraId="6C08EEB2" w14:textId="77777777" w:rsidR="00632008" w:rsidRPr="00813992" w:rsidRDefault="00632008" w:rsidP="00632008">
      <w:pPr>
        <w:pStyle w:val="Biasa"/>
        <w:numPr>
          <w:ilvl w:val="1"/>
          <w:numId w:val="134"/>
        </w:numPr>
        <w:ind w:left="720"/>
        <w:jc w:val="both"/>
        <w:rPr>
          <w:rFonts w:ascii="Georgia" w:hAnsi="Georgia"/>
          <w:sz w:val="22"/>
        </w:rPr>
      </w:pPr>
      <w:r w:rsidRPr="00813992">
        <w:rPr>
          <w:rFonts w:ascii="Georgia" w:hAnsi="Georgia"/>
          <w:sz w:val="22"/>
        </w:rPr>
        <w:t xml:space="preserve">pengakuan atas tindakan yang menimpa secara persoal pada masing-masing individu, dan </w:t>
      </w:r>
    </w:p>
    <w:p w14:paraId="2DBA1C80" w14:textId="77777777" w:rsidR="00632008" w:rsidRPr="00813992" w:rsidRDefault="00632008" w:rsidP="00632008">
      <w:pPr>
        <w:pStyle w:val="Biasa"/>
        <w:numPr>
          <w:ilvl w:val="1"/>
          <w:numId w:val="134"/>
        </w:numPr>
        <w:ind w:left="720"/>
        <w:jc w:val="both"/>
        <w:rPr>
          <w:rFonts w:ascii="Georgia" w:hAnsi="Georgia"/>
          <w:sz w:val="22"/>
        </w:rPr>
      </w:pPr>
      <w:r w:rsidRPr="00813992">
        <w:rPr>
          <w:rFonts w:ascii="Georgia" w:hAnsi="Georgia"/>
          <w:sz w:val="22"/>
        </w:rPr>
        <w:t xml:space="preserve">pengakuan atas kesaksian para korban dan penyintas </w:t>
      </w:r>
      <w:r w:rsidRPr="00813992">
        <w:rPr>
          <w:rFonts w:ascii="Georgia" w:hAnsi="Georgia"/>
          <w:sz w:val="22"/>
        </w:rPr>
        <w:fldChar w:fldCharType="begin"/>
      </w:r>
      <w:r w:rsidRPr="00813992">
        <w:rPr>
          <w:rFonts w:ascii="Georgia" w:hAnsi="Georgia"/>
          <w:sz w:val="22"/>
        </w:rPr>
        <w:instrText xml:space="preserve"> ADDIN ZOTERO_ITEM CSL_CITATION {"citationID":"YPEkXcU1","properties":{"formattedCitation":"(Mucci 2013, 217)","plainCitation":"(Mucci 2013, 217)","noteIndex":0},"citationItems":[{"id":156,"uris":["http://zotero.org/users/12147921/items/SJA3YDIN"],"itemData":{"id":156,"type":"book","call-number":"RC552.P67 M83 2013","event-place":"London","ISBN":"978-1-78049-149-3","note":"OCLC: ocn859232005","number-of-pages":"297","publisher":"Karnac","publisher-place":"London","source":"Library of Congress ISBN","title":"Beyond individual and collective trauma: intergenerational transmission, psychoanalytic treatment, and the dynamics of forgiveness","title-short":"Beyond individual and collective trauma","author":[{"family":"Mucci","given":"Clara"}],"issued":{"date-parts":[["2013"]]}},"locator":"217","label":"page"}],"schema":"https://github.com/citation-style-language/schema/raw/master/csl-citation.json"} </w:instrText>
      </w:r>
      <w:r w:rsidRPr="00813992">
        <w:rPr>
          <w:rFonts w:ascii="Georgia" w:hAnsi="Georgia"/>
          <w:sz w:val="22"/>
        </w:rPr>
        <w:fldChar w:fldCharType="separate"/>
      </w:r>
      <w:r w:rsidRPr="00813992">
        <w:rPr>
          <w:rFonts w:ascii="Georgia" w:hAnsi="Georgia"/>
          <w:sz w:val="22"/>
        </w:rPr>
        <w:t>(Mucci 2013, 217)</w:t>
      </w:r>
      <w:r w:rsidRPr="00813992">
        <w:rPr>
          <w:rFonts w:ascii="Georgia" w:hAnsi="Georgia"/>
          <w:sz w:val="22"/>
        </w:rPr>
        <w:fldChar w:fldCharType="end"/>
      </w:r>
      <w:r w:rsidRPr="00813992">
        <w:rPr>
          <w:rFonts w:ascii="Georgia" w:hAnsi="Georgia"/>
          <w:sz w:val="22"/>
        </w:rPr>
        <w:t xml:space="preserve">. </w:t>
      </w:r>
    </w:p>
    <w:p w14:paraId="57E41B76" w14:textId="77777777" w:rsidR="00632008" w:rsidRPr="00813992" w:rsidRDefault="00632008" w:rsidP="00632008">
      <w:pPr>
        <w:pStyle w:val="Biasa"/>
        <w:ind w:left="360"/>
        <w:jc w:val="both"/>
        <w:rPr>
          <w:rFonts w:ascii="Georgia" w:hAnsi="Georgia"/>
          <w:sz w:val="22"/>
        </w:rPr>
      </w:pPr>
      <w:r w:rsidRPr="00813992">
        <w:rPr>
          <w:rFonts w:ascii="Georgia" w:hAnsi="Georgia"/>
          <w:sz w:val="22"/>
        </w:rPr>
        <w:t xml:space="preserve">Untuk bisa menjadi komunitas penyaksi, gereja perlu mengembangkan hospitalitas, dengan merengkuh siapa pun tanpa membeda-bedakan. Hospitalitas ini juga akan mengubah pola relasi gereja terhadap sosok-sosok sang </w:t>
      </w:r>
      <w:r w:rsidRPr="00813992">
        <w:rPr>
          <w:rFonts w:ascii="Georgia" w:hAnsi="Georgia"/>
          <w:i/>
          <w:iCs/>
          <w:sz w:val="22"/>
        </w:rPr>
        <w:t xml:space="preserve">liyan </w:t>
      </w:r>
      <w:r w:rsidRPr="00813992">
        <w:rPr>
          <w:rFonts w:ascii="Georgia" w:hAnsi="Georgia"/>
          <w:sz w:val="22"/>
        </w:rPr>
        <w:t xml:space="preserve"> yang ada di sekelilingnya, termasuk di dalamnya kelompok yang mengalami trauma. Langkah ini akan membawa gereja bertindak sebagai sahabat bagi orang yang mengalami trauma dan menolong mereka untuk bisa melakukan tiga tahap pemulihan yang diungkapkan oleh Serene Jones di atas </w:t>
      </w:r>
      <w:r w:rsidRPr="00813992">
        <w:rPr>
          <w:rFonts w:ascii="Georgia" w:hAnsi="Georgia"/>
          <w:sz w:val="22"/>
        </w:rPr>
        <w:fldChar w:fldCharType="begin"/>
      </w:r>
      <w:r w:rsidRPr="00813992">
        <w:rPr>
          <w:rFonts w:ascii="Georgia" w:hAnsi="Georgia"/>
          <w:sz w:val="22"/>
        </w:rPr>
        <w:instrText xml:space="preserve"> ADDIN ZOTERO_ITEM CSL_CITATION {"citationID":"yY9aXKu2","properties":{"formattedCitation":"(Jones 2009, 32)","plainCitation":"(Jones 2009, 32)","noteIndex":0},"citationItems":[{"id":13,"uris":["http://zotero.org/users/12147921/items/57UPCMHV"],"itemData":{"id":13,"type":"book","call-number":"BV4910.45 .J66 2009","event-place":"Louisville, Ky","ISBN":"978-0-664-23410-2","number-of-pages":"175","publisher":"Westminster John Knox Press","publisher-place":"Louisville, Ky","source":"Library of Congress ISBN","title":"Trauma and grace: theology in a ruptured world","title-short":"Trauma and grace","author":[{"family":"Jones","given":"Serene"}],"issued":{"date-parts":[["2009"]]}},"locator":"32","label":"page"}],"schema":"https://github.com/citation-style-language/schema/raw/master/csl-citation.json"} </w:instrText>
      </w:r>
      <w:r w:rsidRPr="00813992">
        <w:rPr>
          <w:rFonts w:ascii="Georgia" w:hAnsi="Georgia"/>
          <w:sz w:val="22"/>
        </w:rPr>
        <w:fldChar w:fldCharType="separate"/>
      </w:r>
      <w:r w:rsidRPr="00813992">
        <w:rPr>
          <w:rFonts w:ascii="Georgia" w:hAnsi="Georgia"/>
          <w:sz w:val="22"/>
        </w:rPr>
        <w:t>(Jones 2009, 32)</w:t>
      </w:r>
      <w:r w:rsidRPr="00813992">
        <w:rPr>
          <w:rFonts w:ascii="Georgia" w:hAnsi="Georgia"/>
          <w:sz w:val="22"/>
        </w:rPr>
        <w:fldChar w:fldCharType="end"/>
      </w:r>
      <w:r w:rsidRPr="00813992">
        <w:rPr>
          <w:rFonts w:ascii="Georgia" w:hAnsi="Georgia"/>
          <w:sz w:val="22"/>
        </w:rPr>
        <w:t xml:space="preserve">. </w:t>
      </w:r>
    </w:p>
    <w:p w14:paraId="64FE6A36" w14:textId="77777777" w:rsidR="00632008" w:rsidRPr="00813992" w:rsidRDefault="00632008" w:rsidP="00632008">
      <w:pPr>
        <w:pStyle w:val="Biasa"/>
        <w:numPr>
          <w:ilvl w:val="0"/>
          <w:numId w:val="134"/>
        </w:numPr>
        <w:ind w:left="360"/>
        <w:jc w:val="both"/>
        <w:rPr>
          <w:rFonts w:ascii="Georgia" w:hAnsi="Georgia"/>
          <w:sz w:val="22"/>
        </w:rPr>
      </w:pPr>
      <w:r w:rsidRPr="00813992">
        <w:rPr>
          <w:rFonts w:ascii="Georgia" w:hAnsi="Georgia"/>
          <w:sz w:val="22"/>
        </w:rPr>
        <w:t xml:space="preserve">Gereja harus berani merumuskan identitasnya, baik identitas eklesiologis maupun identitas misionalnya dengan memakai perspektif pemulihan </w:t>
      </w:r>
      <w:r w:rsidRPr="00813992">
        <w:rPr>
          <w:rFonts w:ascii="Georgia" w:hAnsi="Georgia"/>
          <w:sz w:val="22"/>
        </w:rPr>
        <w:fldChar w:fldCharType="begin"/>
      </w:r>
      <w:r w:rsidRPr="00813992">
        <w:rPr>
          <w:rFonts w:ascii="Georgia" w:hAnsi="Georgia"/>
          <w:sz w:val="22"/>
        </w:rPr>
        <w:instrText xml:space="preserve"> ADDIN ZOTERO_ITEM CSL_CITATION {"citationID":"RJKoYagb","properties":{"formattedCitation":"(Cahyono 2023, 134)","plainCitation":"(Cahyono 2023, 134)","noteIndex":0},"citationItems":[{"id":309,"uris":["http://zotero.org/users/12147921/items/QIXKCIIF"],"itemData":{"id":309,"type":"chapter","container-title":"Kasih menembus badai: Minnie Vautrin, pelindung korban perkosaan di Nanjing","event-place":"Jakarta","page":"125-136","publisher":"BPK Gunung Mulia","publisher-place":"Jakarta","title":"Trauma, memori, dan rekonsiliasi: akhir hidup Minnie Vautrin dan panggilan gereja sebagai komunitas pemulih","author":[{"family":"Cahyono","given":"Didik Christian Adi"}],"issued":{"date-parts":[["2023"]]}},"locator":"134","label":"page"}],"schema":"https://github.com/citation-style-language/schema/raw/master/csl-citation.json"} </w:instrText>
      </w:r>
      <w:r w:rsidRPr="00813992">
        <w:rPr>
          <w:rFonts w:ascii="Georgia" w:hAnsi="Georgia"/>
          <w:sz w:val="22"/>
        </w:rPr>
        <w:fldChar w:fldCharType="separate"/>
      </w:r>
      <w:r w:rsidRPr="00813992">
        <w:rPr>
          <w:rFonts w:ascii="Georgia" w:hAnsi="Georgia"/>
          <w:sz w:val="22"/>
        </w:rPr>
        <w:t>(Cahyono 2023, 134)</w:t>
      </w:r>
      <w:r w:rsidRPr="00813992">
        <w:rPr>
          <w:rFonts w:ascii="Georgia" w:hAnsi="Georgia"/>
          <w:sz w:val="22"/>
        </w:rPr>
        <w:fldChar w:fldCharType="end"/>
      </w:r>
      <w:r w:rsidRPr="00813992">
        <w:rPr>
          <w:rFonts w:ascii="Georgia" w:hAnsi="Georgia"/>
          <w:sz w:val="22"/>
        </w:rPr>
        <w:t xml:space="preserve">. Identitas ini akan menolong gereja untuk memahami siapa dirinya dan apa panggilan yang harus dilakukan di tengah realitas umat yang mengalami luka dan trauma, yaitu sebagai </w:t>
      </w:r>
      <w:r w:rsidRPr="00813992">
        <w:rPr>
          <w:rFonts w:ascii="Georgia" w:hAnsi="Georgia"/>
          <w:i/>
          <w:iCs/>
          <w:sz w:val="22"/>
        </w:rPr>
        <w:t xml:space="preserve">healer community </w:t>
      </w:r>
      <w:r w:rsidRPr="00813992">
        <w:rPr>
          <w:rFonts w:ascii="Georgia" w:hAnsi="Georgia"/>
          <w:sz w:val="22"/>
        </w:rPr>
        <w:t xml:space="preserve">(komunitas pemulih). </w:t>
      </w:r>
    </w:p>
    <w:p w14:paraId="0F3D8C7C" w14:textId="77777777" w:rsidR="00632008" w:rsidRPr="00813992" w:rsidRDefault="00632008" w:rsidP="00632008">
      <w:pPr>
        <w:pStyle w:val="Biasa"/>
        <w:ind w:firstLine="720"/>
        <w:jc w:val="both"/>
        <w:rPr>
          <w:rFonts w:ascii="Georgia" w:hAnsi="Georgia"/>
          <w:sz w:val="22"/>
        </w:rPr>
      </w:pPr>
      <w:r w:rsidRPr="00813992">
        <w:rPr>
          <w:rFonts w:ascii="Georgia" w:hAnsi="Georgia"/>
          <w:sz w:val="22"/>
        </w:rPr>
        <w:t>Dengan melakukan ketiga hal di atas, diharapkan gereja bisa sungguh-sungguh menjadi komunitas yang memulihkan. Memang pemulihan itu tidak serta-merta terjadi dan sering kali membutuhkan waktu yang lama. Akan tetapi dengan menerapkan hal di atas, paling tidak gereja telah berusaha memenuhi panggilan untuk meneruskan misi Kristus bagi dunia.</w:t>
      </w:r>
    </w:p>
    <w:p w14:paraId="474335FB" w14:textId="77777777" w:rsidR="00632008" w:rsidRPr="00813992" w:rsidRDefault="00632008" w:rsidP="00632008">
      <w:pPr>
        <w:pStyle w:val="Biasa"/>
        <w:rPr>
          <w:rFonts w:ascii="Georgia" w:hAnsi="Georgia"/>
          <w:sz w:val="22"/>
        </w:rPr>
      </w:pPr>
    </w:p>
    <w:p w14:paraId="787ABC37" w14:textId="77777777" w:rsidR="00632008" w:rsidRPr="00813992" w:rsidRDefault="00632008" w:rsidP="00632008">
      <w:pPr>
        <w:pStyle w:val="D-Sub2"/>
        <w:rPr>
          <w:noProof w:val="0"/>
          <w:lang w:val="id-ID"/>
        </w:rPr>
      </w:pPr>
    </w:p>
    <w:p w14:paraId="1793889D" w14:textId="77777777" w:rsidR="00632008" w:rsidRPr="00813992" w:rsidRDefault="00632008" w:rsidP="00632008">
      <w:pPr>
        <w:pStyle w:val="D-Sub2"/>
        <w:rPr>
          <w:noProof w:val="0"/>
          <w:lang w:val="id-ID"/>
        </w:rPr>
      </w:pPr>
      <w:r w:rsidRPr="00813992">
        <w:rPr>
          <w:noProof w:val="0"/>
          <w:lang w:val="id-ID"/>
        </w:rPr>
        <w:t>Pertanyaan Untuk Pendalaman</w:t>
      </w:r>
    </w:p>
    <w:p w14:paraId="11ECA19D" w14:textId="77777777" w:rsidR="00632008" w:rsidRPr="00813992" w:rsidRDefault="00632008" w:rsidP="00632008">
      <w:pPr>
        <w:pStyle w:val="Biasa"/>
        <w:numPr>
          <w:ilvl w:val="0"/>
          <w:numId w:val="133"/>
        </w:numPr>
        <w:ind w:left="450"/>
        <w:jc w:val="both"/>
        <w:rPr>
          <w:rFonts w:ascii="Georgia" w:hAnsi="Georgia"/>
          <w:sz w:val="22"/>
        </w:rPr>
      </w:pPr>
      <w:r w:rsidRPr="00813992">
        <w:rPr>
          <w:rFonts w:ascii="Georgia" w:hAnsi="Georgia"/>
          <w:sz w:val="22"/>
        </w:rPr>
        <w:t>Butir pembelajaran apa yang saudara dapatkan dari bahan sarasehan ini? Jelaskan!</w:t>
      </w:r>
    </w:p>
    <w:p w14:paraId="3E00CED0" w14:textId="77777777" w:rsidR="00632008" w:rsidRPr="00813992" w:rsidRDefault="00632008" w:rsidP="00632008">
      <w:pPr>
        <w:pStyle w:val="Biasa"/>
        <w:numPr>
          <w:ilvl w:val="0"/>
          <w:numId w:val="133"/>
        </w:numPr>
        <w:ind w:left="450"/>
        <w:jc w:val="both"/>
        <w:rPr>
          <w:rFonts w:ascii="Georgia" w:hAnsi="Georgia"/>
          <w:sz w:val="22"/>
        </w:rPr>
      </w:pPr>
      <w:r w:rsidRPr="00813992">
        <w:rPr>
          <w:rFonts w:ascii="Georgia" w:hAnsi="Georgia"/>
          <w:sz w:val="22"/>
        </w:rPr>
        <w:t>Apa yang harus kita lakukan agar kita bisa pulih dari trauma kita? Jelaskan!</w:t>
      </w:r>
    </w:p>
    <w:p w14:paraId="400AE60B" w14:textId="77777777" w:rsidR="00632008" w:rsidRPr="00813992" w:rsidRDefault="00632008" w:rsidP="00632008">
      <w:pPr>
        <w:pStyle w:val="Biasa"/>
        <w:numPr>
          <w:ilvl w:val="0"/>
          <w:numId w:val="133"/>
        </w:numPr>
        <w:ind w:left="450"/>
        <w:jc w:val="both"/>
        <w:rPr>
          <w:rFonts w:ascii="Georgia" w:hAnsi="Georgia"/>
          <w:sz w:val="22"/>
        </w:rPr>
      </w:pPr>
      <w:r w:rsidRPr="00813992">
        <w:rPr>
          <w:rFonts w:ascii="Georgia" w:hAnsi="Georgia"/>
          <w:sz w:val="22"/>
        </w:rPr>
        <w:t>Apa yang harus kita lakukan agar kita bisa menjadi komunitas pemulih? Jelaskan!</w:t>
      </w:r>
    </w:p>
    <w:p w14:paraId="7D27FDB9" w14:textId="77777777" w:rsidR="00632008" w:rsidRPr="00813992" w:rsidRDefault="00632008" w:rsidP="00632008">
      <w:pPr>
        <w:pStyle w:val="Biasa"/>
        <w:numPr>
          <w:ilvl w:val="0"/>
          <w:numId w:val="133"/>
        </w:numPr>
        <w:ind w:left="450"/>
        <w:jc w:val="both"/>
        <w:rPr>
          <w:rFonts w:ascii="Georgia" w:hAnsi="Georgia"/>
          <w:sz w:val="22"/>
        </w:rPr>
      </w:pPr>
      <w:r w:rsidRPr="00813992">
        <w:rPr>
          <w:rFonts w:ascii="Georgia" w:hAnsi="Georgia"/>
          <w:sz w:val="22"/>
        </w:rPr>
        <w:t>Apakah gereja saudara sudah bisa disebut sebagai komunitas pemulih? Jelaskan!</w:t>
      </w:r>
    </w:p>
    <w:p w14:paraId="023D9839" w14:textId="77777777" w:rsidR="00632008" w:rsidRPr="00813992" w:rsidRDefault="00632008" w:rsidP="00632008">
      <w:pPr>
        <w:pStyle w:val="Biasa"/>
        <w:numPr>
          <w:ilvl w:val="0"/>
          <w:numId w:val="133"/>
        </w:numPr>
        <w:ind w:left="450"/>
        <w:jc w:val="both"/>
        <w:rPr>
          <w:rFonts w:ascii="Georgia" w:hAnsi="Georgia"/>
          <w:sz w:val="22"/>
        </w:rPr>
      </w:pPr>
      <w:r w:rsidRPr="00813992">
        <w:rPr>
          <w:rFonts w:ascii="Georgia" w:hAnsi="Georgia"/>
          <w:sz w:val="22"/>
        </w:rPr>
        <w:t>Sebutkan komitmen yang akan saudara lakukan sebagai penerapan dari bahan sarasehan ini!</w:t>
      </w:r>
    </w:p>
    <w:p w14:paraId="1005797C" w14:textId="77777777" w:rsidR="00632008" w:rsidRPr="00813992" w:rsidRDefault="00632008" w:rsidP="00632008">
      <w:pPr>
        <w:pStyle w:val="D-Sub2"/>
        <w:rPr>
          <w:noProof w:val="0"/>
          <w:lang w:val="id-ID"/>
        </w:rPr>
      </w:pPr>
    </w:p>
    <w:p w14:paraId="54BF9D94" w14:textId="77777777" w:rsidR="00F960E2" w:rsidRPr="00813992" w:rsidRDefault="00F960E2">
      <w:pPr>
        <w:rPr>
          <w:rFonts w:eastAsiaTheme="minorHAnsi" w:cs="Times New Roman (Body CS)"/>
          <w:b/>
          <w:lang w:val="id-ID"/>
        </w:rPr>
      </w:pPr>
      <w:r w:rsidRPr="00813992">
        <w:rPr>
          <w:lang w:val="id-ID"/>
        </w:rPr>
        <w:br w:type="page"/>
      </w:r>
    </w:p>
    <w:p w14:paraId="3D12350F" w14:textId="7C9E01FF" w:rsidR="00632008" w:rsidRPr="00813992" w:rsidRDefault="00632008" w:rsidP="00632008">
      <w:pPr>
        <w:pStyle w:val="D-Sub2"/>
        <w:rPr>
          <w:noProof w:val="0"/>
          <w:lang w:val="id-ID"/>
        </w:rPr>
      </w:pPr>
      <w:r w:rsidRPr="00813992">
        <w:rPr>
          <w:noProof w:val="0"/>
          <w:lang w:val="id-ID"/>
        </w:rPr>
        <w:lastRenderedPageBreak/>
        <w:t>Daftar Acuan</w:t>
      </w:r>
    </w:p>
    <w:p w14:paraId="7E8A54F7" w14:textId="77777777" w:rsidR="00632008" w:rsidRPr="00813992" w:rsidRDefault="00632008" w:rsidP="00632008">
      <w:pPr>
        <w:pStyle w:val="Bibliografi"/>
        <w:ind w:left="720" w:hanging="720"/>
        <w:rPr>
          <w:rFonts w:ascii="Georgia" w:hAnsi="Georgia"/>
        </w:rPr>
      </w:pPr>
      <w:r w:rsidRPr="00813992">
        <w:rPr>
          <w:rFonts w:ascii="Georgia" w:hAnsi="Georgia" w:cstheme="minorBidi"/>
        </w:rPr>
        <w:fldChar w:fldCharType="begin"/>
      </w:r>
      <w:r w:rsidRPr="00813992">
        <w:rPr>
          <w:rFonts w:ascii="Georgia" w:hAnsi="Georgia"/>
        </w:rPr>
        <w:instrText xml:space="preserve"> ADDIN ZOTERO_BIBL {"uncited":[],"omitted":[],"custom":[]} CSL_BIBLIOGRAPHY </w:instrText>
      </w:r>
      <w:r w:rsidRPr="00813992">
        <w:rPr>
          <w:rFonts w:ascii="Georgia" w:hAnsi="Georgia" w:cstheme="minorBidi"/>
        </w:rPr>
        <w:fldChar w:fldCharType="separate"/>
      </w:r>
      <w:r w:rsidRPr="00813992">
        <w:rPr>
          <w:rFonts w:ascii="Georgia" w:hAnsi="Georgia"/>
        </w:rPr>
        <w:t xml:space="preserve">Cahyono, Didik Christian Adi. 2023. “Trauma, Memori, Dan Rekonsiliasi: Akhir Hidup Minnie Vautrin Dan Panggilan Gereja Sebagai Komunitas Pemulih.” In </w:t>
      </w:r>
      <w:r w:rsidRPr="00813992">
        <w:rPr>
          <w:rFonts w:ascii="Georgia" w:hAnsi="Georgia"/>
          <w:i/>
          <w:iCs/>
        </w:rPr>
        <w:t>Kasih Menembus Badai: Minnie Vautrin, Pelindung Korban Perkosaan Di Nanjing</w:t>
      </w:r>
      <w:r w:rsidRPr="00813992">
        <w:rPr>
          <w:rFonts w:ascii="Georgia" w:hAnsi="Georgia"/>
        </w:rPr>
        <w:t>, 125–36. Jakarta: BPK Gunung Mulia.</w:t>
      </w:r>
    </w:p>
    <w:p w14:paraId="1BEA83BD" w14:textId="77777777" w:rsidR="00632008" w:rsidRPr="00813992" w:rsidRDefault="00632008" w:rsidP="00632008">
      <w:pPr>
        <w:pStyle w:val="Bibliografi"/>
        <w:ind w:left="720" w:hanging="720"/>
        <w:rPr>
          <w:rFonts w:ascii="Georgia" w:hAnsi="Georgia"/>
        </w:rPr>
      </w:pPr>
      <w:r w:rsidRPr="00813992">
        <w:rPr>
          <w:rFonts w:ascii="Georgia" w:hAnsi="Georgia"/>
        </w:rPr>
        <w:t xml:space="preserve">Hess, Cynthia. 2009. </w:t>
      </w:r>
      <w:r w:rsidRPr="00813992">
        <w:rPr>
          <w:rFonts w:ascii="Georgia" w:hAnsi="Georgia"/>
          <w:i/>
          <w:iCs/>
        </w:rPr>
        <w:t>Sites of Violence, Sites of Grace: Christian Nonviolence and the Traumatized Self</w:t>
      </w:r>
      <w:r w:rsidRPr="00813992">
        <w:rPr>
          <w:rFonts w:ascii="Georgia" w:hAnsi="Georgia"/>
        </w:rPr>
        <w:t>. Lanham: Lexington Books.</w:t>
      </w:r>
    </w:p>
    <w:p w14:paraId="0ECCB4D1" w14:textId="77777777" w:rsidR="00632008" w:rsidRPr="00813992" w:rsidRDefault="00632008" w:rsidP="00632008">
      <w:pPr>
        <w:pStyle w:val="Bibliografi"/>
        <w:ind w:left="720" w:hanging="720"/>
        <w:rPr>
          <w:rFonts w:ascii="Georgia" w:hAnsi="Georgia"/>
        </w:rPr>
      </w:pPr>
      <w:r w:rsidRPr="00813992">
        <w:rPr>
          <w:rFonts w:ascii="Georgia" w:hAnsi="Georgia"/>
        </w:rPr>
        <w:t xml:space="preserve">Jones, Serene. 2009. </w:t>
      </w:r>
      <w:r w:rsidRPr="00813992">
        <w:rPr>
          <w:rFonts w:ascii="Georgia" w:hAnsi="Georgia"/>
          <w:i/>
          <w:iCs/>
        </w:rPr>
        <w:t>Trauma and Grace: Theology in a Ruptured World</w:t>
      </w:r>
      <w:r w:rsidRPr="00813992">
        <w:rPr>
          <w:rFonts w:ascii="Georgia" w:hAnsi="Georgia"/>
        </w:rPr>
        <w:t>. Louisville, Ky: Westminster John Knox Press.</w:t>
      </w:r>
    </w:p>
    <w:p w14:paraId="5E417085" w14:textId="77777777" w:rsidR="00632008" w:rsidRPr="00813992" w:rsidRDefault="00632008" w:rsidP="00632008">
      <w:pPr>
        <w:pStyle w:val="Bibliografi"/>
        <w:ind w:left="720" w:hanging="720"/>
        <w:rPr>
          <w:rFonts w:ascii="Georgia" w:hAnsi="Georgia"/>
        </w:rPr>
      </w:pPr>
      <w:r w:rsidRPr="00813992">
        <w:rPr>
          <w:rFonts w:ascii="Georgia" w:hAnsi="Georgia"/>
        </w:rPr>
        <w:t>Lakawa, Septemmy E. 2011. “Risky Hospitality: Mission in the Aftermath of Religious Communal Violence in Indonesia.” Dissertation, Boston: Boston University.</w:t>
      </w:r>
    </w:p>
    <w:p w14:paraId="0F8679CF" w14:textId="77777777" w:rsidR="00632008" w:rsidRPr="00813992" w:rsidRDefault="00632008" w:rsidP="00632008">
      <w:pPr>
        <w:pStyle w:val="Bibliografi"/>
        <w:ind w:left="720" w:hanging="720"/>
        <w:rPr>
          <w:rFonts w:ascii="Georgia" w:hAnsi="Georgia"/>
        </w:rPr>
      </w:pPr>
      <w:r w:rsidRPr="00813992">
        <w:rPr>
          <w:rFonts w:ascii="Georgia" w:hAnsi="Georgia"/>
        </w:rPr>
        <w:t xml:space="preserve">Levine, Peter A. 1997. </w:t>
      </w:r>
      <w:r w:rsidRPr="00813992">
        <w:rPr>
          <w:rFonts w:ascii="Georgia" w:hAnsi="Georgia"/>
          <w:i/>
          <w:iCs/>
        </w:rPr>
        <w:t>Waking the Tiger: Healing Trauma: The Innate Capacity to Transform Overwhelming Experiences</w:t>
      </w:r>
      <w:r w:rsidRPr="00813992">
        <w:rPr>
          <w:rFonts w:ascii="Georgia" w:hAnsi="Georgia"/>
        </w:rPr>
        <w:t>. Berkeley, Calif: North Atlantic Books.</w:t>
      </w:r>
    </w:p>
    <w:p w14:paraId="34FBA55C" w14:textId="77777777" w:rsidR="00632008" w:rsidRPr="00813992" w:rsidRDefault="00632008" w:rsidP="00632008">
      <w:pPr>
        <w:pStyle w:val="Bibliografi"/>
        <w:ind w:left="720" w:hanging="720"/>
        <w:rPr>
          <w:rFonts w:ascii="Georgia" w:hAnsi="Georgia"/>
        </w:rPr>
      </w:pPr>
      <w:r w:rsidRPr="00813992">
        <w:rPr>
          <w:rFonts w:ascii="Georgia" w:hAnsi="Georgia"/>
        </w:rPr>
        <w:t xml:space="preserve">Mucci, Clara. 2013. </w:t>
      </w:r>
      <w:r w:rsidRPr="00813992">
        <w:rPr>
          <w:rFonts w:ascii="Georgia" w:hAnsi="Georgia"/>
          <w:i/>
          <w:iCs/>
        </w:rPr>
        <w:t>Beyond Individual and Collective Trauma: Intergenerational Transmission, Psychoanalytic Treatment, and the Dynamics of Forgiveness</w:t>
      </w:r>
      <w:r w:rsidRPr="00813992">
        <w:rPr>
          <w:rFonts w:ascii="Georgia" w:hAnsi="Georgia"/>
        </w:rPr>
        <w:t>. London: Karnac.</w:t>
      </w:r>
    </w:p>
    <w:p w14:paraId="350385E0" w14:textId="77777777" w:rsidR="00632008" w:rsidRPr="00813992" w:rsidRDefault="00632008" w:rsidP="00632008">
      <w:pPr>
        <w:pStyle w:val="Bibliografi"/>
        <w:ind w:left="720" w:hanging="720"/>
        <w:rPr>
          <w:rFonts w:ascii="Georgia" w:hAnsi="Georgia"/>
        </w:rPr>
      </w:pPr>
      <w:r w:rsidRPr="00813992">
        <w:rPr>
          <w:rFonts w:ascii="Georgia" w:hAnsi="Georgia"/>
        </w:rPr>
        <w:t xml:space="preserve">Rambo, Shelly. 2010. </w:t>
      </w:r>
      <w:r w:rsidRPr="00813992">
        <w:rPr>
          <w:rFonts w:ascii="Georgia" w:hAnsi="Georgia"/>
          <w:i/>
          <w:iCs/>
        </w:rPr>
        <w:t>Spirit and Trauma: A Theology of Remaining</w:t>
      </w:r>
      <w:r w:rsidRPr="00813992">
        <w:rPr>
          <w:rFonts w:ascii="Georgia" w:hAnsi="Georgia"/>
        </w:rPr>
        <w:t>. 1st ed. Louisville, Ky: Westminster John Knox Press.</w:t>
      </w:r>
    </w:p>
    <w:p w14:paraId="6333B8D7" w14:textId="77777777" w:rsidR="00632008" w:rsidRPr="00813992" w:rsidRDefault="00632008" w:rsidP="00632008">
      <w:pPr>
        <w:pStyle w:val="Bibliografi"/>
        <w:ind w:left="720" w:hanging="720"/>
        <w:rPr>
          <w:rFonts w:ascii="Georgia" w:hAnsi="Georgia"/>
        </w:rPr>
      </w:pPr>
      <w:r w:rsidRPr="00813992">
        <w:rPr>
          <w:rFonts w:ascii="Georgia" w:hAnsi="Georgia"/>
        </w:rPr>
        <w:t xml:space="preserve">Van der Kolk, Bessel A. 2014. </w:t>
      </w:r>
      <w:r w:rsidRPr="00813992">
        <w:rPr>
          <w:rFonts w:ascii="Georgia" w:hAnsi="Georgia"/>
          <w:i/>
          <w:iCs/>
        </w:rPr>
        <w:t>The Body Keeps the Score: Brain, Mind, and Body in the Healing of Trauma</w:t>
      </w:r>
      <w:r w:rsidRPr="00813992">
        <w:rPr>
          <w:rFonts w:ascii="Georgia" w:hAnsi="Georgia"/>
        </w:rPr>
        <w:t>. New York: Viking.</w:t>
      </w:r>
    </w:p>
    <w:p w14:paraId="52470179" w14:textId="77777777" w:rsidR="00632008" w:rsidRPr="00813992" w:rsidRDefault="00632008" w:rsidP="00632008">
      <w:pPr>
        <w:pStyle w:val="Bibliografi"/>
        <w:ind w:left="720" w:hanging="720"/>
        <w:rPr>
          <w:rFonts w:ascii="Georgia" w:hAnsi="Georgia"/>
        </w:rPr>
      </w:pPr>
      <w:r w:rsidRPr="00813992">
        <w:rPr>
          <w:rFonts w:ascii="Georgia" w:hAnsi="Georgia"/>
        </w:rPr>
        <w:t xml:space="preserve">Volf, Miroslav. 2006. </w:t>
      </w:r>
      <w:r w:rsidRPr="00813992">
        <w:rPr>
          <w:rFonts w:ascii="Georgia" w:hAnsi="Georgia"/>
          <w:i/>
          <w:iCs/>
        </w:rPr>
        <w:t>The End of Memory: Remembering Rightly in a Violent World</w:t>
      </w:r>
      <w:r w:rsidRPr="00813992">
        <w:rPr>
          <w:rFonts w:ascii="Georgia" w:hAnsi="Georgia"/>
        </w:rPr>
        <w:t>. Grand Rapids, Mich: W.B. Eerdmans Pub. Co.</w:t>
      </w:r>
    </w:p>
    <w:p w14:paraId="091051FB" w14:textId="77777777" w:rsidR="00632008" w:rsidRPr="00813992" w:rsidRDefault="00632008" w:rsidP="00632008">
      <w:pPr>
        <w:pStyle w:val="Bibliografi"/>
        <w:ind w:left="720" w:hanging="720"/>
        <w:rPr>
          <w:rFonts w:ascii="Georgia" w:hAnsi="Georgia"/>
        </w:rPr>
      </w:pPr>
      <w:r w:rsidRPr="00813992">
        <w:rPr>
          <w:rFonts w:ascii="Georgia" w:hAnsi="Georgia"/>
        </w:rPr>
        <w:t xml:space="preserve">World Council of Churches. 2013. </w:t>
      </w:r>
      <w:r w:rsidRPr="00813992">
        <w:rPr>
          <w:rFonts w:ascii="Georgia" w:hAnsi="Georgia"/>
          <w:i/>
          <w:iCs/>
        </w:rPr>
        <w:t>The Church: Towards a Common Vision</w:t>
      </w:r>
      <w:r w:rsidRPr="00813992">
        <w:rPr>
          <w:rFonts w:ascii="Georgia" w:hAnsi="Georgia"/>
        </w:rPr>
        <w:t>. Faith and Order Paper, no. 214. Geneva: World Council of Churches Publications.</w:t>
      </w:r>
    </w:p>
    <w:p w14:paraId="5225C78D" w14:textId="77777777" w:rsidR="00632008" w:rsidRPr="00813992" w:rsidRDefault="00632008" w:rsidP="00632008">
      <w:pPr>
        <w:pStyle w:val="Bibliografi"/>
        <w:ind w:left="720" w:hanging="720"/>
        <w:rPr>
          <w:rFonts w:ascii="Georgia" w:hAnsi="Georgia"/>
        </w:rPr>
      </w:pPr>
      <w:r w:rsidRPr="00813992">
        <w:rPr>
          <w:rFonts w:ascii="Georgia" w:hAnsi="Georgia"/>
        </w:rPr>
        <w:t xml:space="preserve">Wrobleski, Jessica. 2012. </w:t>
      </w:r>
      <w:r w:rsidRPr="00813992">
        <w:rPr>
          <w:rFonts w:ascii="Georgia" w:hAnsi="Georgia"/>
          <w:i/>
          <w:iCs/>
        </w:rPr>
        <w:t>The Limits of Hospitality</w:t>
      </w:r>
      <w:r w:rsidRPr="00813992">
        <w:rPr>
          <w:rFonts w:ascii="Georgia" w:hAnsi="Georgia"/>
        </w:rPr>
        <w:t>. Collegeville, Minn: Liturgical Press.</w:t>
      </w:r>
    </w:p>
    <w:p w14:paraId="0E653D00" w14:textId="77777777" w:rsidR="00632008" w:rsidRPr="00813992" w:rsidRDefault="00632008" w:rsidP="00632008">
      <w:pPr>
        <w:pStyle w:val="DaftarAcuan"/>
        <w:spacing w:after="0"/>
        <w:jc w:val="both"/>
        <w:rPr>
          <w:rFonts w:ascii="Georgia" w:hAnsi="Georgia"/>
          <w:sz w:val="22"/>
        </w:rPr>
      </w:pPr>
      <w:r w:rsidRPr="00813992">
        <w:rPr>
          <w:rFonts w:ascii="Georgia" w:hAnsi="Georgia"/>
          <w:sz w:val="22"/>
        </w:rPr>
        <w:fldChar w:fldCharType="end"/>
      </w:r>
    </w:p>
    <w:p w14:paraId="5CE1D522" w14:textId="6C6B0FD1" w:rsidR="00632008" w:rsidRPr="00813992" w:rsidRDefault="00632008" w:rsidP="00632008">
      <w:pPr>
        <w:pStyle w:val="TidakAdaSpasi"/>
        <w:jc w:val="right"/>
        <w:rPr>
          <w:rFonts w:ascii="Georgia" w:hAnsi="Georgia"/>
          <w:lang w:val="id-ID"/>
        </w:rPr>
      </w:pPr>
      <w:r w:rsidRPr="00813992">
        <w:rPr>
          <w:rFonts w:ascii="Georgia" w:hAnsi="Georgia"/>
          <w:lang w:val="id-ID"/>
        </w:rPr>
        <w:t>(dcac)</w:t>
      </w:r>
    </w:p>
    <w:p w14:paraId="5EBA52AA" w14:textId="77777777" w:rsidR="00632008" w:rsidRPr="00813992" w:rsidRDefault="00632008" w:rsidP="00632008">
      <w:pPr>
        <w:rPr>
          <w:lang w:val="id-ID"/>
        </w:rPr>
      </w:pPr>
    </w:p>
    <w:p w14:paraId="2D023161" w14:textId="77777777" w:rsidR="00632008" w:rsidRPr="00813992" w:rsidRDefault="00632008" w:rsidP="00632008">
      <w:pPr>
        <w:rPr>
          <w:lang w:val="id-ID"/>
        </w:rPr>
      </w:pPr>
    </w:p>
    <w:p w14:paraId="482D261D" w14:textId="77777777" w:rsidR="00632008" w:rsidRPr="00813992" w:rsidRDefault="00632008" w:rsidP="00632008">
      <w:pPr>
        <w:rPr>
          <w:lang w:val="id-ID"/>
        </w:rPr>
      </w:pPr>
    </w:p>
    <w:p w14:paraId="071BF224" w14:textId="77777777" w:rsidR="00632008" w:rsidRPr="00813992" w:rsidRDefault="00632008" w:rsidP="00632008">
      <w:pPr>
        <w:rPr>
          <w:lang w:val="id-ID"/>
        </w:rPr>
      </w:pPr>
    </w:p>
    <w:p w14:paraId="56250D1E" w14:textId="77777777" w:rsidR="00632008" w:rsidRPr="00813992" w:rsidRDefault="00632008" w:rsidP="00632008">
      <w:pPr>
        <w:ind w:firstLine="720"/>
        <w:rPr>
          <w:lang w:val="id-ID"/>
        </w:rPr>
      </w:pPr>
    </w:p>
    <w:p w14:paraId="3B86A78A" w14:textId="301DA43E" w:rsidR="00632008" w:rsidRPr="00813992" w:rsidRDefault="00632008">
      <w:pPr>
        <w:rPr>
          <w:lang w:val="id-ID"/>
        </w:rPr>
      </w:pPr>
      <w:r w:rsidRPr="00813992">
        <w:rPr>
          <w:lang w:val="id-ID"/>
        </w:rPr>
        <w:br w:type="page"/>
      </w:r>
    </w:p>
    <w:p w14:paraId="49A7CF65" w14:textId="77777777" w:rsidR="00F960E2" w:rsidRPr="00813992" w:rsidRDefault="00F960E2" w:rsidP="00F960E2">
      <w:pPr>
        <w:rPr>
          <w:rFonts w:eastAsia="Noto Sans Symbols" w:cs="Noto Sans Symbols"/>
          <w:lang w:val="id-ID"/>
        </w:rPr>
      </w:pPr>
      <w:r w:rsidRPr="00813992">
        <w:rPr>
          <w:noProof/>
          <w:lang w:val="id-ID"/>
        </w:rPr>
        <w:lastRenderedPageBreak/>
        <mc:AlternateContent>
          <mc:Choice Requires="wps">
            <w:drawing>
              <wp:anchor distT="45720" distB="45720" distL="114300" distR="114300" simplePos="0" relativeHeight="251826688" behindDoc="0" locked="0" layoutInCell="1" hidden="0" allowOverlap="1" wp14:anchorId="5DC59C42" wp14:editId="01088505">
                <wp:simplePos x="0" y="0"/>
                <wp:positionH relativeFrom="margin">
                  <wp:align>right</wp:align>
                </wp:positionH>
                <wp:positionV relativeFrom="paragraph">
                  <wp:posOffset>142875</wp:posOffset>
                </wp:positionV>
                <wp:extent cx="1943100" cy="754380"/>
                <wp:effectExtent l="0" t="0" r="0" b="7620"/>
                <wp:wrapSquare wrapText="bothSides" distT="45720" distB="45720" distL="114300" distR="114300"/>
                <wp:docPr id="1247928911" name="Rectangle 924002093"/>
                <wp:cNvGraphicFramePr/>
                <a:graphic xmlns:a="http://schemas.openxmlformats.org/drawingml/2006/main">
                  <a:graphicData uri="http://schemas.microsoft.com/office/word/2010/wordprocessingShape">
                    <wps:wsp>
                      <wps:cNvSpPr/>
                      <wps:spPr>
                        <a:xfrm>
                          <a:off x="0" y="0"/>
                          <a:ext cx="1943100" cy="754380"/>
                        </a:xfrm>
                        <a:prstGeom prst="rect">
                          <a:avLst/>
                        </a:prstGeom>
                        <a:noFill/>
                        <a:ln>
                          <a:noFill/>
                        </a:ln>
                      </wps:spPr>
                      <wps:txbx>
                        <w:txbxContent>
                          <w:p w14:paraId="7EEF1869" w14:textId="77777777" w:rsidR="00F960E2" w:rsidRPr="00F1722D" w:rsidRDefault="00F960E2" w:rsidP="00F960E2">
                            <w:pPr>
                              <w:jc w:val="center"/>
                              <w:rPr>
                                <w:rFonts w:ascii="Cooper Black" w:hAnsi="Cooper Black"/>
                                <w:sz w:val="28"/>
                                <w:szCs w:val="28"/>
                              </w:rPr>
                            </w:pPr>
                            <w:r w:rsidRPr="00F1722D">
                              <w:rPr>
                                <w:rFonts w:ascii="Cooper Black" w:hAnsi="Cooper Black"/>
                                <w:sz w:val="28"/>
                                <w:szCs w:val="28"/>
                              </w:rPr>
                              <w:t>Memaknai Ibadah sebagai Ruang Pemulihan</w:t>
                            </w:r>
                          </w:p>
                          <w:p w14:paraId="35886463" w14:textId="77777777" w:rsidR="00F960E2" w:rsidRPr="003229E0" w:rsidRDefault="00F960E2" w:rsidP="00F960E2">
                            <w:pPr>
                              <w:jc w:val="center"/>
                              <w:textDirection w:val="btLr"/>
                              <w:rPr>
                                <w:b/>
                                <w:bCs/>
                                <w:lang w:val="en-US"/>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DC59C42" id="_x0000_s1156" style="position:absolute;margin-left:101.8pt;margin-top:11.25pt;width:153pt;height:59.4pt;z-index:2518266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" filled="f" stroked="f">
                <v:textbox inset="2.53958mm,1.2694mm,2.53958mm,1.2694mm">
                  <w:txbxContent>
                    <w:p w14:paraId="7EEF1869" w14:textId="77777777" w:rsidR="00F960E2" w:rsidRPr="00F1722D" w:rsidRDefault="00F960E2" w:rsidP="00F960E2">
                      <w:pPr>
                        <w:jc w:val="center"/>
                        <w:rPr>
                          <w:rFonts w:ascii="Cooper Black" w:hAnsi="Cooper Black"/>
                          <w:sz w:val="28"/>
                          <w:szCs w:val="28"/>
                        </w:rPr>
                      </w:pPr>
                      <w:r w:rsidRPr="00F1722D">
                        <w:rPr>
                          <w:rFonts w:ascii="Cooper Black" w:hAnsi="Cooper Black"/>
                          <w:sz w:val="28"/>
                          <w:szCs w:val="28"/>
                        </w:rPr>
                        <w:t>Memaknai Ibadah sebagai Ruang Pemulihan</w:t>
                      </w:r>
                    </w:p>
                    <w:p w14:paraId="35886463" w14:textId="77777777" w:rsidR="00F960E2" w:rsidRPr="003229E0" w:rsidRDefault="00F960E2" w:rsidP="00F960E2">
                      <w:pPr>
                        <w:jc w:val="center"/>
                        <w:textDirection w:val="btLr"/>
                        <w:rPr>
                          <w:b/>
                          <w:bCs/>
                          <w:lang w:val="en-US"/>
                        </w:rPr>
                      </w:pPr>
                    </w:p>
                  </w:txbxContent>
                </v:textbox>
                <w10:wrap type="square" anchorx="margin"/>
              </v:rect>
            </w:pict>
          </mc:Fallback>
        </mc:AlternateContent>
      </w:r>
      <w:r w:rsidRPr="00813992">
        <w:rPr>
          <w:noProof/>
          <w:lang w:val="id-ID"/>
        </w:rPr>
        <mc:AlternateContent>
          <mc:Choice Requires="wps">
            <w:drawing>
              <wp:anchor distT="0" distB="0" distL="0" distR="0" simplePos="0" relativeHeight="251827712" behindDoc="0" locked="0" layoutInCell="1" hidden="0" allowOverlap="1" wp14:anchorId="3EE3B9A7" wp14:editId="727DC34B">
                <wp:simplePos x="0" y="0"/>
                <wp:positionH relativeFrom="column">
                  <wp:posOffset>-173990</wp:posOffset>
                </wp:positionH>
                <wp:positionV relativeFrom="paragraph">
                  <wp:posOffset>142875</wp:posOffset>
                </wp:positionV>
                <wp:extent cx="2153285" cy="462280"/>
                <wp:effectExtent l="0" t="0" r="0" b="0"/>
                <wp:wrapSquare wrapText="bothSides" distT="0" distB="0" distL="0" distR="0"/>
                <wp:docPr id="1825165669" name="Rectangle 924002094"/>
                <wp:cNvGraphicFramePr/>
                <a:graphic xmlns:a="http://schemas.openxmlformats.org/drawingml/2006/main">
                  <a:graphicData uri="http://schemas.microsoft.com/office/word/2010/wordprocessingShape">
                    <wps:wsp>
                      <wps:cNvSpPr/>
                      <wps:spPr>
                        <a:xfrm>
                          <a:off x="0" y="0"/>
                          <a:ext cx="2153285" cy="462280"/>
                        </a:xfrm>
                        <a:prstGeom prst="rect">
                          <a:avLst/>
                        </a:prstGeom>
                        <a:solidFill>
                          <a:schemeClr val="bg1">
                            <a:lumMod val="85000"/>
                          </a:schemeClr>
                        </a:solidFill>
                        <a:ln>
                          <a:noFill/>
                        </a:ln>
                      </wps:spPr>
                      <wps:txbx>
                        <w:txbxContent>
                          <w:p w14:paraId="66B440C8" w14:textId="77777777" w:rsidR="00F960E2" w:rsidRDefault="00F960E2" w:rsidP="00F960E2">
                            <w:pPr>
                              <w:jc w:val="center"/>
                              <w:textDirection w:val="btLr"/>
                              <w:rPr>
                                <w:b/>
                                <w:color w:val="000000"/>
                              </w:rPr>
                            </w:pPr>
                            <w:r>
                              <w:rPr>
                                <w:b/>
                                <w:color w:val="000000"/>
                              </w:rPr>
                              <w:t>SHARING KEGIATAN</w:t>
                            </w:r>
                          </w:p>
                          <w:p w14:paraId="2C2621EF" w14:textId="77777777" w:rsidR="00F960E2" w:rsidRDefault="00F960E2" w:rsidP="00F960E2">
                            <w:pPr>
                              <w:jc w:val="center"/>
                              <w:textDirection w:val="btLr"/>
                            </w:pPr>
                            <w:r>
                              <w:rPr>
                                <w:b/>
                                <w:color w:val="000000"/>
                              </w:rPr>
                              <w:t>GKJ GANDARIA</w:t>
                            </w:r>
                          </w:p>
                          <w:p w14:paraId="4DF0892B" w14:textId="77777777" w:rsidR="00F960E2" w:rsidRDefault="00F960E2" w:rsidP="00F960E2">
                            <w:pPr>
                              <w:ind w:firstLine="6"/>
                              <w:textDirection w:val="btLr"/>
                            </w:pPr>
                          </w:p>
                          <w:p w14:paraId="1FCB0B11" w14:textId="77777777" w:rsidR="00F960E2" w:rsidRDefault="00F960E2" w:rsidP="00F960E2">
                            <w:pPr>
                              <w:ind w:firstLine="6"/>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EE3B9A7" id="_x0000_s1157" style="position:absolute;margin-left:-13.7pt;margin-top:11.25pt;width:169.55pt;height:36.4pt;z-index:2518277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" fillcolor="#d8d8d8 [2732]" stroked="f">
                <v:textbox inset="2.53958mm,1.2694mm,2.53958mm,1.2694mm">
                  <w:txbxContent>
                    <w:p w14:paraId="66B440C8" w14:textId="77777777" w:rsidR="00F960E2" w:rsidRDefault="00F960E2" w:rsidP="00F960E2">
                      <w:pPr>
                        <w:jc w:val="center"/>
                        <w:textDirection w:val="btLr"/>
                        <w:rPr>
                          <w:b/>
                          <w:color w:val="000000"/>
                        </w:rPr>
                      </w:pPr>
                      <w:r>
                        <w:rPr>
                          <w:b/>
                          <w:color w:val="000000"/>
                        </w:rPr>
                        <w:t>SHARING KEGIATAN</w:t>
                      </w:r>
                    </w:p>
                    <w:p w14:paraId="2C2621EF" w14:textId="77777777" w:rsidR="00F960E2" w:rsidRDefault="00F960E2" w:rsidP="00F960E2">
                      <w:pPr>
                        <w:jc w:val="center"/>
                        <w:textDirection w:val="btLr"/>
                      </w:pPr>
                      <w:r>
                        <w:rPr>
                          <w:b/>
                          <w:color w:val="000000"/>
                        </w:rPr>
                        <w:t>GKJ GANDARIA</w:t>
                      </w:r>
                    </w:p>
                    <w:p w14:paraId="4DF0892B" w14:textId="77777777" w:rsidR="00F960E2" w:rsidRDefault="00F960E2" w:rsidP="00F960E2">
                      <w:pPr>
                        <w:ind w:firstLine="6"/>
                        <w:textDirection w:val="btLr"/>
                      </w:pPr>
                    </w:p>
                    <w:p w14:paraId="1FCB0B11" w14:textId="77777777" w:rsidR="00F960E2" w:rsidRDefault="00F960E2" w:rsidP="00F960E2">
                      <w:pPr>
                        <w:ind w:firstLine="6"/>
                        <w:textDirection w:val="btLr"/>
                      </w:pPr>
                    </w:p>
                  </w:txbxContent>
                </v:textbox>
                <w10:wrap type="square"/>
              </v:rect>
            </w:pict>
          </mc:Fallback>
        </mc:AlternateContent>
      </w:r>
    </w:p>
    <w:p w14:paraId="45CC2F4E" w14:textId="77777777" w:rsidR="00F960E2" w:rsidRPr="00813992" w:rsidRDefault="00F960E2" w:rsidP="00F960E2">
      <w:pPr>
        <w:rPr>
          <w:b/>
          <w:lang w:val="id-ID"/>
        </w:rPr>
      </w:pPr>
    </w:p>
    <w:p w14:paraId="453FA677" w14:textId="77777777" w:rsidR="00F960E2" w:rsidRPr="00813992" w:rsidRDefault="00F960E2" w:rsidP="00F960E2">
      <w:pPr>
        <w:rPr>
          <w:b/>
          <w:lang w:val="id-ID"/>
        </w:rPr>
      </w:pPr>
    </w:p>
    <w:p w14:paraId="35E208FC" w14:textId="77777777" w:rsidR="00F960E2" w:rsidRPr="00813992" w:rsidRDefault="00F960E2" w:rsidP="00F960E2">
      <w:pPr>
        <w:pStyle w:val="D-Sub2"/>
        <w:rPr>
          <w:noProof w:val="0"/>
          <w:lang w:val="id-ID"/>
        </w:rPr>
      </w:pPr>
      <w:r w:rsidRPr="00813992">
        <w:rPr>
          <w:noProof w:val="0"/>
          <w:lang w:val="id-ID"/>
        </w:rPr>
        <w:t>Pengantar</w:t>
      </w:r>
    </w:p>
    <w:p w14:paraId="3B7F78A6" w14:textId="77777777" w:rsidR="00F960E2" w:rsidRPr="00813992" w:rsidRDefault="00F960E2" w:rsidP="00F960E2">
      <w:pPr>
        <w:ind w:firstLine="720"/>
        <w:jc w:val="both"/>
        <w:rPr>
          <w:lang w:val="id-ID"/>
        </w:rPr>
      </w:pPr>
      <w:r w:rsidRPr="00813992">
        <w:rPr>
          <w:lang w:val="id-ID"/>
        </w:rPr>
        <w:t xml:space="preserve">GKJ memahami ibadah sebagai orang-orang  percaya cara untuk mengungkapkan dan menghayati hubungannya dengan Allah </w:t>
      </w:r>
      <w:r w:rsidRPr="00813992">
        <w:rPr>
          <w:lang w:val="id-ID"/>
        </w:rPr>
        <w:fldChar w:fldCharType="begin"/>
      </w:r>
      <w:r w:rsidRPr="00813992">
        <w:rPr>
          <w:lang w:val="id-ID"/>
        </w:rPr>
        <w:instrText xml:space="preserve"> ADDIN ZOTERO_ITEM CSL_CITATION {"citationID":"DJH5Qo4m","properties":{"formattedCitation":"(GKJ 2020, 46)","plainCitation":"(GKJ 2020, 46)","noteIndex":0},"citationItems":[{"id":402,"uris":["http://zotero.org/users/12147921/items/DPDKBCHN"],"itemData":{"id":402,"type":"book","edition":"Edisi 2019 (Uraian)","event-place":"Salatiga","publisher":"Sinode GKJ","publisher-place":"Salatiga","title":"Pokok-pokok Ajaran Gereja Kristen Jawa","author":[{"family":"GKJ","given":"Sinode"}],"issued":{"date-parts":[["2020"]]}},"locator":"46","label":"page"}],"schema":"https://github.com/citation-style-language/schema/raw/master/csl-citation.json"} </w:instrText>
      </w:r>
      <w:r w:rsidRPr="00813992">
        <w:rPr>
          <w:lang w:val="id-ID"/>
        </w:rPr>
        <w:fldChar w:fldCharType="separate"/>
      </w:r>
      <w:r w:rsidRPr="00813992">
        <w:rPr>
          <w:lang w:val="id-ID"/>
        </w:rPr>
        <w:t>(GKJ 2020, 46)</w:t>
      </w:r>
      <w:r w:rsidRPr="00813992">
        <w:rPr>
          <w:lang w:val="id-ID"/>
        </w:rPr>
        <w:fldChar w:fldCharType="end"/>
      </w:r>
      <w:r w:rsidRPr="00813992">
        <w:rPr>
          <w:lang w:val="id-ID"/>
        </w:rPr>
        <w:t>. Kata “mengungkapkan” dan “menghayati” mencerminkan adanya suatu tindakan aktif yang dilakukan sebagai bentuk ungkapan dan penghayatan. Tindakan aktif tersebut menjadi manifestasi keterlibatan atau partisipasi umat dalam membangun peribadahan itu sendiri. Meskipun tindakan aktif tersebut menempati posisi yang sangat penting, harus diakui bahwa dalam ibadah di gereja, sering kali tindakan tersebut sangat terbatas. Yang sering dilakukan adalah aktivitas berdiri, duduk, atau bersalaman dengan orang yang ada di sekitarnya. Sementara partisipasi umat lebih sering muncul dalam bentuk perwakilan saja, misalnya ada perwakilan umat yang bertugas melayani sebagai pembaca Alkitab, pelantun Mazmur, pengedar kantong persembahan dan lain.</w:t>
      </w:r>
    </w:p>
    <w:p w14:paraId="24444EA0" w14:textId="520F9AD1" w:rsidR="00F960E2" w:rsidRPr="00813992" w:rsidRDefault="00F960E2" w:rsidP="00F960E2">
      <w:pPr>
        <w:ind w:firstLine="720"/>
        <w:jc w:val="both"/>
        <w:rPr>
          <w:rStyle w:val="oypena"/>
          <w:color w:val="202B3D"/>
          <w:lang w:val="id-ID"/>
        </w:rPr>
      </w:pPr>
      <w:r w:rsidRPr="00813992">
        <w:rPr>
          <w:lang w:val="id-ID"/>
        </w:rPr>
        <w:t xml:space="preserve">Rumusan ibadah seperti tertulis dalam dokumen Pokok-pokok Ajaran Gereja Kristen Jawa di atas terkait dengan bagaimana gereja itu memaknai hakikatnya. Masih dari dokumen yang sama, hakikat gereja adalah kehidupan bersama religius yang berpusat pada Kristus sebagai wujud hubungan manusia dengan Allah dengan empat tatanan dasar; tatanan pengakuan, tatanan ibadah, tatanan hukum, dan tatanan keumatan </w:t>
      </w:r>
      <w:r w:rsidRPr="00813992">
        <w:rPr>
          <w:lang w:val="id-ID"/>
        </w:rPr>
        <w:fldChar w:fldCharType="begin"/>
      </w:r>
      <w:r w:rsidRPr="00813992">
        <w:rPr>
          <w:lang w:val="id-ID"/>
        </w:rPr>
        <w:instrText xml:space="preserve"> ADDIN ZOTERO_ITEM CSL_CITATION {"citationID":"RBt4yuUh","properties":{"formattedCitation":"(GKJ 2020, 35)","plainCitation":"(GKJ 2020, 35)","noteIndex":0},"citationItems":[{"id":402,"uris":["http://zotero.org/users/12147921/items/DPDKBCHN"],"itemData":{"id":402,"type":"book","edition":"Edisi 2019 (Uraian)","event-place":"Salatiga","publisher":"Sinode GKJ","publisher-place":"Salatiga","title":"Pokok-pokok Ajaran Gereja Kristen Jawa","author":[{"family":"GKJ","given":"Sinode"}],"issued":{"date-parts":[["2020"]]}},"locator":"35","label":"page"}],"schema":"https://github.com/citation-style-language/schema/raw/master/csl-citation.json"} </w:instrText>
      </w:r>
      <w:r w:rsidRPr="00813992">
        <w:rPr>
          <w:lang w:val="id-ID"/>
        </w:rPr>
        <w:fldChar w:fldCharType="separate"/>
      </w:r>
      <w:r w:rsidRPr="00813992">
        <w:rPr>
          <w:lang w:val="id-ID"/>
        </w:rPr>
        <w:t>(GKJ 2020, 35)</w:t>
      </w:r>
      <w:r w:rsidRPr="00813992">
        <w:rPr>
          <w:lang w:val="id-ID"/>
        </w:rPr>
        <w:fldChar w:fldCharType="end"/>
      </w:r>
      <w:r w:rsidRPr="00813992">
        <w:rPr>
          <w:lang w:val="id-ID"/>
        </w:rPr>
        <w:t xml:space="preserve">. Tidak ada yang keliru dengan pemahaman mengenai hakikat gereja dalam dokumen di atas. Hanya saja, tampak bahwa eksistensi gereja hanya dilihat secara normatif saja.  Sebagai pembanding, dalam dokumen Faith and Order Paper No. 214 dengan judul </w:t>
      </w:r>
      <w:r w:rsidRPr="00813992">
        <w:rPr>
          <w:i/>
          <w:iCs/>
          <w:lang w:val="id-ID"/>
        </w:rPr>
        <w:t>The Church: Towards a Common Vision</w:t>
      </w:r>
      <w:r w:rsidRPr="00813992">
        <w:rPr>
          <w:lang w:val="id-ID"/>
        </w:rPr>
        <w:t xml:space="preserve"> yang diterbitkan oleh WCC, disebutkan bahwa </w:t>
      </w:r>
      <w:r w:rsidRPr="00813992">
        <w:rPr>
          <w:i/>
          <w:iCs/>
          <w:lang w:val="id-ID"/>
        </w:rPr>
        <w:t xml:space="preserve">The Church, as the body of Christ, acts by the power of the Holy Spirit to continue his life-giving mission in prophetic and compassionate ministry and so participates in God’s work of </w:t>
      </w:r>
      <w:r w:rsidRPr="00813992">
        <w:rPr>
          <w:i/>
          <w:iCs/>
          <w:lang w:val="id-ID"/>
        </w:rPr>
        <w:lastRenderedPageBreak/>
        <w:t>healing a broken world</w:t>
      </w:r>
      <w:r w:rsidRPr="00813992">
        <w:rPr>
          <w:lang w:val="id-ID"/>
        </w:rPr>
        <w:t xml:space="preserve"> </w:t>
      </w:r>
      <w:r w:rsidRPr="00813992">
        <w:rPr>
          <w:lang w:val="id-ID"/>
        </w:rPr>
        <w:fldChar w:fldCharType="begin"/>
      </w:r>
      <w:r w:rsidRPr="00813992">
        <w:rPr>
          <w:lang w:val="id-ID"/>
        </w:rPr>
        <w:instrText xml:space="preserve"> ADDIN ZOTERO_ITEM CSL_CITATION {"citationID":"aba2dRVw","properties":{"formattedCitation":"(World Council of Churches 2013, 5)","plainCitation":"(World Council of Churches 2013, 5)","noteIndex":0},"citationItems":[{"id":403,"uris":["http://zotero.org/users/12147921/items/HCE9Q5LT"],"itemData":{"id":403,"type":"book","collection-number":"no. 214","collection-title":"Faith and order paper","event-place":"Geneva","ISBN":"978-2-8254-1587-0","language":"eng","number-of-pages":"46","publisher":"World Council of Churches Publications","publisher-place":"Geneva","source":"K10plus ISBN","title":"The church: towards a common vision","title-short":"The church","author":[{"literal":"World Council of Churches"}],"issued":{"date-parts":[["2013"]]}},"locator":"5","label":"page"}],"schema":"https://github.com/citation-style-language/schema/raw/master/csl-citation.json"} </w:instrText>
      </w:r>
      <w:r w:rsidRPr="00813992">
        <w:rPr>
          <w:lang w:val="id-ID"/>
        </w:rPr>
        <w:fldChar w:fldCharType="separate"/>
      </w:r>
      <w:r w:rsidRPr="00813992">
        <w:rPr>
          <w:lang w:val="id-ID"/>
        </w:rPr>
        <w:t>(World Council of Churches 2013, 5)</w:t>
      </w:r>
      <w:r w:rsidRPr="00813992">
        <w:rPr>
          <w:lang w:val="id-ID"/>
        </w:rPr>
        <w:fldChar w:fldCharType="end"/>
      </w:r>
      <w:r w:rsidRPr="00813992">
        <w:rPr>
          <w:lang w:val="id-ID"/>
        </w:rPr>
        <w:t xml:space="preserve">. Dalam terjemahan bebas, dipahami bahwa </w:t>
      </w:r>
      <w:r w:rsidRPr="00813992">
        <w:rPr>
          <w:rStyle w:val="oypena"/>
          <w:color w:val="202B3D"/>
          <w:lang w:val="id-ID"/>
        </w:rPr>
        <w:t>gereja adalah Tubuh Kristus, yang bertindak dengan pertolongan Roh Kudus untuk</w:t>
      </w:r>
      <w:r w:rsidRPr="00813992">
        <w:rPr>
          <w:rStyle w:val="apple-converted-space"/>
          <w:color w:val="202B3D"/>
          <w:lang w:val="id-ID"/>
        </w:rPr>
        <w:t> </w:t>
      </w:r>
      <w:r w:rsidRPr="00813992">
        <w:rPr>
          <w:rStyle w:val="oypena"/>
          <w:color w:val="202B3D"/>
          <w:lang w:val="id-ID"/>
        </w:rPr>
        <w:t>melanjutkan misi Kristus yang memberi kehidupan</w:t>
      </w:r>
      <w:r w:rsidRPr="00813992">
        <w:rPr>
          <w:rStyle w:val="apple-converted-space"/>
          <w:color w:val="202B3D"/>
          <w:lang w:val="id-ID"/>
        </w:rPr>
        <w:t> </w:t>
      </w:r>
      <w:r w:rsidRPr="00813992">
        <w:rPr>
          <w:rStyle w:val="oypena"/>
          <w:color w:val="202B3D"/>
          <w:lang w:val="id-ID"/>
        </w:rPr>
        <w:t>dalam</w:t>
      </w:r>
      <w:r w:rsidRPr="00813992">
        <w:rPr>
          <w:rStyle w:val="apple-converted-space"/>
          <w:color w:val="202B3D"/>
          <w:lang w:val="id-ID"/>
        </w:rPr>
        <w:t> </w:t>
      </w:r>
      <w:r w:rsidRPr="00813992">
        <w:rPr>
          <w:rStyle w:val="oypena"/>
          <w:color w:val="202B3D"/>
          <w:lang w:val="id-ID"/>
        </w:rPr>
        <w:t>pelayanan kenabian yang welas asih</w:t>
      </w:r>
      <w:r w:rsidRPr="00813992">
        <w:rPr>
          <w:rStyle w:val="apple-converted-space"/>
          <w:color w:val="202B3D"/>
          <w:lang w:val="id-ID"/>
        </w:rPr>
        <w:t> </w:t>
      </w:r>
      <w:r w:rsidRPr="00813992">
        <w:rPr>
          <w:rStyle w:val="oypena"/>
          <w:color w:val="202B3D"/>
          <w:lang w:val="id-ID"/>
        </w:rPr>
        <w:t>sekaligus</w:t>
      </w:r>
      <w:r w:rsidRPr="00813992">
        <w:rPr>
          <w:rStyle w:val="apple-converted-space"/>
          <w:color w:val="202B3D"/>
          <w:lang w:val="id-ID"/>
        </w:rPr>
        <w:t> </w:t>
      </w:r>
      <w:r w:rsidRPr="00813992">
        <w:rPr>
          <w:rStyle w:val="oypena"/>
          <w:color w:val="202B3D"/>
          <w:lang w:val="id-ID"/>
        </w:rPr>
        <w:t xml:space="preserve"> berpartisipasi di dalam karya Allah untuk memulihkan dunia. </w:t>
      </w:r>
    </w:p>
    <w:p w14:paraId="6B890D30" w14:textId="77777777" w:rsidR="00F960E2" w:rsidRPr="00813992" w:rsidRDefault="00F960E2" w:rsidP="00F960E2">
      <w:pPr>
        <w:ind w:firstLine="720"/>
        <w:jc w:val="both"/>
        <w:rPr>
          <w:lang w:val="id-ID"/>
        </w:rPr>
      </w:pPr>
      <w:r w:rsidRPr="00813992">
        <w:rPr>
          <w:lang w:val="id-ID"/>
        </w:rPr>
        <w:t xml:space="preserve">Rumusan hakikat gereja versi dokumen </w:t>
      </w:r>
      <w:r w:rsidRPr="00813992">
        <w:rPr>
          <w:i/>
          <w:iCs/>
          <w:lang w:val="id-ID"/>
        </w:rPr>
        <w:t>The Church: Towards a Common Vision</w:t>
      </w:r>
      <w:r w:rsidRPr="00813992">
        <w:rPr>
          <w:lang w:val="id-ID"/>
        </w:rPr>
        <w:t xml:space="preserve"> lebih menampakkan dimensi imperatif. Dari hakikatnya saja, kita sudah bisa membangun imajinasi mengenai apa yang harus diwujudkan dan dikerjakan oleh gereja dalam gerak dan hidupnya yang menapak pada realitas konkret. Dalam konteks peribadahan, rumusan dari dokumen ini tampaknya lebih menolong kita untuk membangun pemahaman mengenai ibadah yang memberi ruang partisipasi dan tindakan aktif bagi umat. Hal ini kemudian menempatkan umat tidak hanya sebagai penikmat peribadahan, tetapi juga sebagai subjek dalam peribadahan itu sendiri.</w:t>
      </w:r>
    </w:p>
    <w:p w14:paraId="03CBEC11" w14:textId="77777777" w:rsidR="00F960E2" w:rsidRPr="00813992" w:rsidRDefault="00F960E2" w:rsidP="00F960E2">
      <w:pPr>
        <w:rPr>
          <w:lang w:val="id-ID"/>
        </w:rPr>
      </w:pPr>
    </w:p>
    <w:p w14:paraId="412C04F1" w14:textId="77777777" w:rsidR="00F960E2" w:rsidRPr="00813992" w:rsidRDefault="00F960E2" w:rsidP="00F960E2">
      <w:pPr>
        <w:jc w:val="center"/>
        <w:rPr>
          <w:b/>
          <w:bCs/>
          <w:lang w:val="id-ID"/>
        </w:rPr>
      </w:pPr>
      <w:r w:rsidRPr="00813992">
        <w:rPr>
          <w:b/>
          <w:bCs/>
          <w:lang w:val="id-ID"/>
        </w:rPr>
        <w:t>Ibadah sebagai Ruang Pemulihan</w:t>
      </w:r>
    </w:p>
    <w:p w14:paraId="50C6774D" w14:textId="77777777" w:rsidR="00F960E2" w:rsidRPr="00813992" w:rsidRDefault="00F960E2" w:rsidP="00F960E2">
      <w:pPr>
        <w:jc w:val="center"/>
        <w:rPr>
          <w:b/>
          <w:bCs/>
          <w:lang w:val="id-ID"/>
        </w:rPr>
      </w:pPr>
    </w:p>
    <w:p w14:paraId="68DBB86F" w14:textId="77777777" w:rsidR="00F960E2" w:rsidRPr="00813992" w:rsidRDefault="00F960E2" w:rsidP="00F960E2">
      <w:pPr>
        <w:ind w:firstLine="720"/>
        <w:jc w:val="both"/>
        <w:rPr>
          <w:lang w:val="id-ID"/>
        </w:rPr>
      </w:pPr>
      <w:r w:rsidRPr="00813992">
        <w:rPr>
          <w:lang w:val="id-ID"/>
        </w:rPr>
        <w:t>Berdasarkan pemahaman di atas, GKJ Gandaria kemudian mencoba mengejawantahkan rumusan hakikat gereja dalam dokumen WCC dalam wujud peribadahan yang konkret</w:t>
      </w:r>
      <w:r w:rsidRPr="00813992">
        <w:rPr>
          <w:i/>
          <w:iCs/>
          <w:lang w:val="id-ID"/>
        </w:rPr>
        <w:t xml:space="preserve">, </w:t>
      </w:r>
      <w:r w:rsidRPr="00813992">
        <w:rPr>
          <w:lang w:val="id-ID"/>
        </w:rPr>
        <w:t xml:space="preserve">yang membuka ruang partisipasi bagi umat untuk terlibat menjadi subjek dalam peribadahan. Upaya ini didasari pada pemahaman mengenai beberapa hal. </w:t>
      </w:r>
    </w:p>
    <w:p w14:paraId="503F7701" w14:textId="77777777" w:rsidR="00F960E2" w:rsidRPr="00813992" w:rsidRDefault="00F960E2" w:rsidP="00F960E2">
      <w:pPr>
        <w:rPr>
          <w:lang w:val="id-ID"/>
        </w:rPr>
      </w:pPr>
    </w:p>
    <w:p w14:paraId="2DC544CB" w14:textId="77777777" w:rsidR="00F960E2" w:rsidRPr="00813992" w:rsidRDefault="00F960E2" w:rsidP="00F960E2">
      <w:pPr>
        <w:rPr>
          <w:b/>
          <w:bCs/>
          <w:lang w:val="id-ID"/>
        </w:rPr>
      </w:pPr>
      <w:r w:rsidRPr="00813992">
        <w:rPr>
          <w:b/>
          <w:bCs/>
          <w:lang w:val="id-ID"/>
        </w:rPr>
        <w:t>Pemahaman yang lebih operasional mengenai gereja</w:t>
      </w:r>
    </w:p>
    <w:p w14:paraId="03ECFB03" w14:textId="77777777" w:rsidR="00F960E2" w:rsidRPr="00813992" w:rsidRDefault="00F960E2" w:rsidP="00F960E2">
      <w:pPr>
        <w:ind w:firstLine="720"/>
        <w:jc w:val="both"/>
        <w:rPr>
          <w:rStyle w:val="oypena"/>
          <w:lang w:val="id-ID"/>
        </w:rPr>
      </w:pPr>
      <w:r w:rsidRPr="00813992">
        <w:rPr>
          <w:rStyle w:val="oypena"/>
          <w:lang w:val="id-ID"/>
        </w:rPr>
        <w:t xml:space="preserve">Berdasarkan dokumen WCC, gereja dipahami sebagai subjek; menjadi penerus karya Kristus yang dipanggil untuk hadir dan membuka harapan bagi terciptanya pemulihan kehidupan. Jadi, gereja dipanggil dan diutus untuk bisa menjadi komunitas yang memulihkan. Panggilan dan pengutusan ini sekaligus menempatkan dunia sebagai ruang sekaligus pusat perhatian gereja dalam melakukan karya pemulihan. Hal ini menegaskan pemahaman bahwa identitas gereja harus terejawantah secara konkret dalam kiprah dan karya pelayanan gereja. Dengan kata </w:t>
      </w:r>
      <w:r w:rsidRPr="00813992">
        <w:rPr>
          <w:rStyle w:val="oypena"/>
          <w:lang w:val="id-ID"/>
        </w:rPr>
        <w:lastRenderedPageBreak/>
        <w:t>lain, pemahaman mengenai hakikat gereja harus bisa dioperasionalkan dalam tindakan konkret yang melibatkan partisipasi umat secara aktif.</w:t>
      </w:r>
    </w:p>
    <w:p w14:paraId="35665EB5" w14:textId="77777777" w:rsidR="00F960E2" w:rsidRPr="00813992" w:rsidRDefault="00F960E2" w:rsidP="00F960E2">
      <w:pPr>
        <w:jc w:val="both"/>
        <w:rPr>
          <w:rStyle w:val="oypena"/>
          <w:lang w:val="id-ID"/>
        </w:rPr>
      </w:pPr>
    </w:p>
    <w:p w14:paraId="334C1D92" w14:textId="77777777" w:rsidR="00F960E2" w:rsidRPr="00813992" w:rsidRDefault="00F960E2" w:rsidP="00F960E2">
      <w:pPr>
        <w:jc w:val="both"/>
        <w:rPr>
          <w:rStyle w:val="oypena"/>
          <w:b/>
          <w:bCs/>
          <w:lang w:val="id-ID"/>
        </w:rPr>
      </w:pPr>
      <w:r w:rsidRPr="00813992">
        <w:rPr>
          <w:rStyle w:val="oypena"/>
          <w:b/>
          <w:bCs/>
          <w:lang w:val="id-ID"/>
        </w:rPr>
        <w:t xml:space="preserve">Pemahaman mengenai konteks </w:t>
      </w:r>
    </w:p>
    <w:p w14:paraId="0A173F63" w14:textId="77777777" w:rsidR="00F960E2" w:rsidRPr="00813992" w:rsidRDefault="00F960E2" w:rsidP="00F960E2">
      <w:pPr>
        <w:ind w:firstLine="720"/>
        <w:jc w:val="both"/>
        <w:rPr>
          <w:lang w:val="id-ID"/>
        </w:rPr>
      </w:pPr>
      <w:r w:rsidRPr="00813992">
        <w:rPr>
          <w:rStyle w:val="oypena"/>
          <w:lang w:val="id-ID"/>
        </w:rPr>
        <w:t xml:space="preserve">Karya pemulihan sebagai laku gereja lahir dari kesadaran mengenai realitas yang terjadi. Realitas ini menjadi  titik pijak sekaligus konteks tindakan gereja. Dalam konteks ini, realitas yang membutuhkan tindakan pemulihan adalah manusia. </w:t>
      </w:r>
      <w:r w:rsidRPr="00813992">
        <w:rPr>
          <w:lang w:val="id-ID"/>
        </w:rPr>
        <w:t xml:space="preserve">Manusia membutuhkan karya pemulihan karena realitas konflik dan kekerasan yang terjadi. Diakui atau tidak, negeri kita menampakkan wajah yang penuh dengan kekerasan dan konflik. Wajah kekerasan dan konflik itu tampak mulai dari perjuangan melawan kekuasaan kolonial, tragedi pembunuhan orang-orang yang diberi label sebagai anggota PKI pada tahun 1965-1966, invasi ke Timor Timur pada tahun 1975, penindasan dan kekerasan yang terjadi di Papua, perang di Aceh, konflik di Poso, Ambon, Halmahera, sampai berbagai konflik dan kekerasan yang terjadi pasca-runtuhnya Orde Baru </w:t>
      </w:r>
      <w:r w:rsidRPr="00813992">
        <w:rPr>
          <w:lang w:val="id-ID"/>
        </w:rPr>
        <w:fldChar w:fldCharType="begin"/>
      </w:r>
      <w:r w:rsidRPr="00813992">
        <w:rPr>
          <w:lang w:val="id-ID"/>
        </w:rPr>
        <w:instrText xml:space="preserve"> ADDIN ZOTERO_ITEM CSL_CITATION {"citationID":"SKioO0eM","properties":{"formattedCitation":"(Br\\uc0\\u228{}uchler 2011, 4)","plainCitation":"(Bräuchler 2011, 4)","noteIndex":0},"citationItems":[{"id":70,"uris":["http://zotero.org/users/12147921/items/AKTM4WR9"],"itemData":{"id":70,"type":"book","collection-title":"Asia's transformations","edition":"1. publ. in paperback","event-place":"London","ISBN":"978-0-415-69016-4","language":"eng","number-of-pages":"239","publisher":"Routledge","publisher-place":"London","source":"K10plus ISBN","title":"Reconciling Indonesia: grassroots agency for peace","title-short":"Reconciling Indonesia","editor":[{"family":"Bräuchler","given":"Birgit"}],"issued":{"date-parts":[["2011"]]}},"locator":"4","label":"page"}],"schema":"https://github.com/citation-style-language/schema/raw/master/csl-citation.json"} </w:instrText>
      </w:r>
      <w:r w:rsidRPr="00813992">
        <w:rPr>
          <w:lang w:val="id-ID"/>
        </w:rPr>
        <w:fldChar w:fldCharType="separate"/>
      </w:r>
      <w:r w:rsidRPr="00813992">
        <w:rPr>
          <w:lang w:val="id-ID"/>
        </w:rPr>
        <w:t>(Bräuchler 2011, 4)</w:t>
      </w:r>
      <w:r w:rsidRPr="00813992">
        <w:rPr>
          <w:lang w:val="id-ID"/>
        </w:rPr>
        <w:fldChar w:fldCharType="end"/>
      </w:r>
      <w:r w:rsidRPr="00813992">
        <w:rPr>
          <w:lang w:val="id-ID"/>
        </w:rPr>
        <w:t xml:space="preserve">. Daftar kekerasan tersebut bisa diperpanjang, sehingga menambah fakta bahwa kekerasan dan konflik seolah sudah menjadi bagian yang tidak terpisahkan dari negeri ini. </w:t>
      </w:r>
    </w:p>
    <w:p w14:paraId="38E7682C" w14:textId="77777777" w:rsidR="00F960E2" w:rsidRPr="00813992" w:rsidRDefault="00F960E2" w:rsidP="00F960E2">
      <w:pPr>
        <w:ind w:firstLine="720"/>
        <w:jc w:val="both"/>
        <w:rPr>
          <w:lang w:val="id-ID"/>
        </w:rPr>
      </w:pPr>
      <w:r w:rsidRPr="00813992">
        <w:rPr>
          <w:lang w:val="id-ID"/>
        </w:rPr>
        <w:t xml:space="preserve">Dampak dari kekerasan dan konflik yang terjadi adalah lahirnya trauma. Serene Jones menjelaskan bahwa kata “trauma” berasal dari bahasa Yunani, yang berarti luka atau cedera yang menimpa tubuh akibat tindakan kekerasan. Pemahaman ini kemudian berkembang sehingga trauma tidak lagi hanya mengenai tubuh, tetapi juga melibatkan pikiran dan emosi serta memusatkan perhatian pada efek dari kekerasan yang  berdampak pada jiwa  </w:t>
      </w:r>
      <w:r w:rsidRPr="00813992">
        <w:rPr>
          <w:lang w:val="id-ID"/>
        </w:rPr>
        <w:fldChar w:fldCharType="begin"/>
      </w:r>
      <w:r w:rsidRPr="00813992">
        <w:rPr>
          <w:lang w:val="id-ID"/>
        </w:rPr>
        <w:instrText xml:space="preserve"> ADDIN ZOTERO_ITEM CSL_CITATION {"citationID":"ToWZHI4m","properties":{"formattedCitation":"(Jones 2009, 12)","plainCitation":"(Jones 2009, 12)","noteIndex":0},"citationItems":[{"id":13,"uris":["http://zotero.org/users/12147921/items/57UPCMHV"],"itemData":{"id":13,"type":"book","call-number":"BV4910.45 .J66 2009","event-place":"Louisville, Ky","ISBN":"978-0-664-23410-2","number-of-pages":"175","publisher":"Westminster John Knox Press","publisher-place":"Louisville, Ky","source":"Library of Congress ISBN","title":"Trauma and grace: theology in a ruptured world","title-short":"Trauma and grace","author":[{"family":"Jones","given":"Serene"}],"issued":{"date-parts":[["2009"]]}},"locator":"12","label":"page"}],"schema":"https://github.com/citation-style-language/schema/raw/master/csl-citation.json"} </w:instrText>
      </w:r>
      <w:r w:rsidRPr="00813992">
        <w:rPr>
          <w:lang w:val="id-ID"/>
        </w:rPr>
        <w:fldChar w:fldCharType="separate"/>
      </w:r>
      <w:r w:rsidRPr="00813992">
        <w:rPr>
          <w:lang w:val="id-ID"/>
        </w:rPr>
        <w:t>(Jones 2009, 12)</w:t>
      </w:r>
      <w:r w:rsidRPr="00813992">
        <w:rPr>
          <w:lang w:val="id-ID"/>
        </w:rPr>
        <w:fldChar w:fldCharType="end"/>
      </w:r>
      <w:r w:rsidRPr="00813992">
        <w:rPr>
          <w:lang w:val="id-ID"/>
        </w:rPr>
        <w:t xml:space="preserve">. Bessel A. van der Kolk menyebut trauma sebagai </w:t>
      </w:r>
      <w:r w:rsidRPr="00813992">
        <w:rPr>
          <w:i/>
          <w:lang w:val="id-ID"/>
        </w:rPr>
        <w:t>unbearable and intolerable</w:t>
      </w:r>
      <w:r w:rsidRPr="00813992">
        <w:rPr>
          <w:lang w:val="id-ID"/>
        </w:rPr>
        <w:t xml:space="preserve"> karena hal itu meninggalkan jejak dalam pikiran dan emosi, dalam kapasitas untuk merasakan sukacita dan keintiman, bahkan sampai berpengaruh pada sistem biologis dan kekebalan tubuh </w:t>
      </w:r>
      <w:r w:rsidRPr="00813992">
        <w:rPr>
          <w:lang w:val="id-ID"/>
        </w:rPr>
        <w:fldChar w:fldCharType="begin"/>
      </w:r>
      <w:r w:rsidRPr="00813992">
        <w:rPr>
          <w:lang w:val="id-ID"/>
        </w:rPr>
        <w:instrText xml:space="preserve"> ADDIN ZOTERO_ITEM CSL_CITATION {"citationID":"GLnbZFh0","properties":{"formattedCitation":"(Van der Kolk 2014, 1)","plainCitation":"(Van der Kolk 2014, 1)","noteIndex":0},"citationItems":[{"id":189,"uris":["http://zotero.org/users/12147921/items/F7D223YY"],"itemData":{"id":189,"type":"book","call-number":"RC552.P67 V358 2014","event-place":"New York","ISBN":"978-0-670-78593-3","number-of-pages":"443","publisher":"Viking","publisher-place":"New York","source":"Library of Congress ISBN","title":"The body keeps the score: brain, mind, and body in the healing of trauma","title-short":"The body keeps the score","author":[{"family":"Van der Kolk","given":"Bessel A."}],"issued":{"date-parts":[["2014"]]}},"locator":"1","label":"page"}],"schema":"https://github.com/citation-style-language/schema/raw/master/csl-citation.json"} </w:instrText>
      </w:r>
      <w:r w:rsidRPr="00813992">
        <w:rPr>
          <w:lang w:val="id-ID"/>
        </w:rPr>
        <w:fldChar w:fldCharType="separate"/>
      </w:r>
      <w:r w:rsidRPr="00813992">
        <w:rPr>
          <w:lang w:val="id-ID"/>
        </w:rPr>
        <w:t>(Van der Kolk 2014, 1)</w:t>
      </w:r>
      <w:r w:rsidRPr="00813992">
        <w:rPr>
          <w:lang w:val="id-ID"/>
        </w:rPr>
        <w:fldChar w:fldCharType="end"/>
      </w:r>
      <w:r w:rsidRPr="00813992">
        <w:rPr>
          <w:lang w:val="id-ID"/>
        </w:rPr>
        <w:t xml:space="preserve"> Shelly Rambo menyebut trauma sebagai penderitaan yang tertinggal yang tidak pernah sirna </w:t>
      </w:r>
      <w:r w:rsidRPr="00813992">
        <w:rPr>
          <w:lang w:val="id-ID"/>
        </w:rPr>
        <w:fldChar w:fldCharType="begin"/>
      </w:r>
      <w:r w:rsidRPr="00813992">
        <w:rPr>
          <w:lang w:val="id-ID"/>
        </w:rPr>
        <w:instrText xml:space="preserve"> ADDIN ZOTERO_ITEM CSL_CITATION {"citationID":"ItsKm6Xn","properties":{"formattedCitation":"(Rambo 2010, 2)","plainCitation":"(Rambo 2010, 2)","noteIndex":0},"citationItems":[{"id":11,"uris":["http://zotero.org/users/12147921/items/3WI97GCN"],"itemData":{"id":11,"type":"book","call-number":"BT732.7 .R34 2010","edition":"1st ed","event-place":"Louisville, Ky","ISBN":"978-0-664-23503-1","note":"OCLC: ocn503655119","number-of-pages":"186","publisher":"Westminster John Knox Press","publisher-place":"Louisville, Ky","source":"Library of Congress ISBN","title":"Spirit and trauma: a theology of remaining","title-short":"Spirit and trauma","author":[{"family":"Rambo","given":"Shelly"}],"issued":{"date-parts":[["2010"]]}},"locator":"2","label":"page"}],"schema":"https://github.com/citation-style-language/schema/raw/master/csl-citation.json"} </w:instrText>
      </w:r>
      <w:r w:rsidRPr="00813992">
        <w:rPr>
          <w:lang w:val="id-ID"/>
        </w:rPr>
        <w:fldChar w:fldCharType="separate"/>
      </w:r>
      <w:r w:rsidRPr="00813992">
        <w:rPr>
          <w:lang w:val="id-ID"/>
        </w:rPr>
        <w:t>(Rambo 2010, 2)</w:t>
      </w:r>
      <w:r w:rsidRPr="00813992">
        <w:rPr>
          <w:lang w:val="id-ID"/>
        </w:rPr>
        <w:fldChar w:fldCharType="end"/>
      </w:r>
      <w:r w:rsidRPr="00813992">
        <w:rPr>
          <w:lang w:val="id-ID"/>
        </w:rPr>
        <w:t xml:space="preserve"> </w:t>
      </w:r>
      <w:r w:rsidRPr="00813992">
        <w:rPr>
          <w:lang w:val="id-ID"/>
        </w:rPr>
        <w:fldChar w:fldCharType="begin"/>
      </w:r>
      <w:r w:rsidRPr="00813992">
        <w:rPr>
          <w:lang w:val="id-ID"/>
        </w:rPr>
        <w:instrText xml:space="preserve"> ADDIN ZOTERO_ITEM CSL_CITATION {"citationID":"j97cyX1u","properties":{"formattedCitation":"(Rambo 2010, 2)","plainCitation":"(Rambo 2010, 2)","noteIndex":0},"citationItems":[{"id":11,"uris":["http://zotero.org/users/12147921/items/3WI97GCN"],"itemData":{"id":11,"type":"book","call-number":"BT732.7 .R34 2010","edition":"1st ed","event-place":"Louisville, Ky","ISBN":"978-0-664-23503-1","note":"OCLC: ocn503655119","number-of-pages":"186","publisher":"Westminster John Knox Press","publisher-place":"Louisville, Ky","source":"Library of Congress ISBN","title":"Spirit and trauma: a theology of remaining","title-short":"Spirit and trauma","author":[{"family":"Rambo","given":"Shelly"}],"issued":{"date-parts":[["2010"]]}},"locator":"2","label":"page"}],"schema":"https://github.com/citation-style-language/schema/raw/master/csl-citation.json"} </w:instrText>
      </w:r>
      <w:r w:rsidRPr="00813992">
        <w:rPr>
          <w:lang w:val="id-ID"/>
        </w:rPr>
        <w:fldChar w:fldCharType="separate"/>
      </w:r>
      <w:r w:rsidRPr="00813992">
        <w:rPr>
          <w:lang w:val="id-ID"/>
        </w:rPr>
        <w:t>(Rambo 2010, 2)</w:t>
      </w:r>
      <w:r w:rsidRPr="00813992">
        <w:rPr>
          <w:lang w:val="id-ID"/>
        </w:rPr>
        <w:fldChar w:fldCharType="end"/>
      </w:r>
      <w:r w:rsidRPr="00813992">
        <w:rPr>
          <w:lang w:val="id-ID"/>
        </w:rPr>
        <w:t xml:space="preserve">. Pandangan Jones, van der Kolk, dan Rambo di atas memperlihatkan bahwa sekalipun penyebab trauma adalah peristiwa kekerasan yang bersifat </w:t>
      </w:r>
      <w:r w:rsidRPr="00813992">
        <w:rPr>
          <w:lang w:val="id-ID"/>
        </w:rPr>
        <w:lastRenderedPageBreak/>
        <w:t>komunal, trauma selalu dialami oleh personal. Dalam konteks inilah, gereja diharapkan hadir untuk membuka ruang bagi terciptanya pemulihan trauma.</w:t>
      </w:r>
    </w:p>
    <w:p w14:paraId="20942419" w14:textId="77777777" w:rsidR="00F960E2" w:rsidRPr="00813992" w:rsidRDefault="00F960E2" w:rsidP="00F960E2">
      <w:pPr>
        <w:ind w:firstLine="720"/>
        <w:jc w:val="both"/>
        <w:rPr>
          <w:lang w:val="id-ID"/>
        </w:rPr>
      </w:pPr>
      <w:r w:rsidRPr="00813992">
        <w:rPr>
          <w:lang w:val="id-ID"/>
        </w:rPr>
        <w:t xml:space="preserve">Bila dilihat dari perspektif trauma, memori merupakan bagian yang terkena dampak peristiwa traumatis. Cynthia Hess menyebut salah satu dampak dari trauma terhadap memori adalah terjadinya memori-memori yang intrusif </w:t>
      </w:r>
      <w:r w:rsidRPr="00813992">
        <w:rPr>
          <w:lang w:val="id-ID"/>
        </w:rPr>
        <w:fldChar w:fldCharType="begin"/>
      </w:r>
      <w:r w:rsidRPr="00813992">
        <w:rPr>
          <w:lang w:val="id-ID"/>
        </w:rPr>
        <w:instrText xml:space="preserve"> ADDIN ZOTERO_ITEM CSL_CITATION {"citationID":"zc3ecaHH","properties":{"formattedCitation":"(Hess 2009, 41)","plainCitation":"(Hess 2009, 41)","noteIndex":0},"citationItems":[{"id":112,"uris":["http://zotero.org/users/12147921/items/259VM6BU"],"itemData":{"id":112,"type":"book","call-number":"BT736.6 .H47 2009","event-place":"Lanham","ISBN":"978-0-7391-1945-7","note":"OCLC: ocn243845282","number-of-pages":"169","publisher":"Lexington Books","publisher-place":"Lanham","source":"Library of Congress ISBN","title":"Sites of violence, sites of grace: Christian nonviolence and the traumatized self","title-short":"Sites of violence, sites of grace","author":[{"family":"Hess","given":"Cynthia"}],"issued":{"date-parts":[["2009"]]}},"locator":"41","label":"page"}],"schema":"https://github.com/citation-style-language/schema/raw/master/csl-citation.json"} </w:instrText>
      </w:r>
      <w:r w:rsidRPr="00813992">
        <w:rPr>
          <w:lang w:val="id-ID"/>
        </w:rPr>
        <w:fldChar w:fldCharType="separate"/>
      </w:r>
      <w:r w:rsidRPr="00813992">
        <w:rPr>
          <w:lang w:val="id-ID"/>
        </w:rPr>
        <w:t>(Hess 2009, 41)</w:t>
      </w:r>
      <w:r w:rsidRPr="00813992">
        <w:rPr>
          <w:lang w:val="id-ID"/>
        </w:rPr>
        <w:fldChar w:fldCharType="end"/>
      </w:r>
      <w:r w:rsidRPr="00813992">
        <w:rPr>
          <w:lang w:val="id-ID"/>
        </w:rPr>
        <w:t xml:space="preserve">. Memori intrusif adalah ingatan atas peristiwa kekerasan yang terjadi yang muncul kembali. Memori intrusif seperti itu bisa sangat menyusahkan karena aspek-aspek peristiwa traumatis terulang kembali dalam pikiran berulang kali. Dampak dari memori intrusif ini adalah ketika penyintas bersinggungan dengan sesuatu yang berkaitan dengan situasi traumatis yang pernah ia alami, ia akan mengalami kembali trauma yang pernah dirasakannya. Setiap kali memorinya mengalami intrusi ia akan mengalami luka kembali. Hal inilah yang menyebabkan banyak penyintas dari peristiwa traumatis memilih untuk melupakan atau menutupi memori atas peristiwa itu. Itu sebabnya, memori disebut sebagai sebuah perjuangan baru setelah peristiwa traumatis terjadi </w:t>
      </w:r>
      <w:r w:rsidRPr="00813992">
        <w:rPr>
          <w:lang w:val="id-ID"/>
        </w:rPr>
        <w:fldChar w:fldCharType="begin"/>
      </w:r>
      <w:r w:rsidRPr="00813992">
        <w:rPr>
          <w:lang w:val="id-ID"/>
        </w:rPr>
        <w:instrText xml:space="preserve"> ADDIN ZOTERO_ITEM CSL_CITATION {"citationID":"KVZteE0u","properties":{"formattedCitation":"(Edkins 2003, 16)","plainCitation":"(Edkins 2003, 16)","noteIndex":0},"citationItems":[{"id":262,"uris":["http://zotero.org/users/12147921/items/EAKTEMH2"],"itemData":{"id":262,"type":"book","event-place":"Cambridge","ISBN":"978-0-521-53420-8","language":"eng","number-of-pages":"265","publisher":"Cambridge Univ. Press","publisher-place":"Cambridge","source":"K10plus ISBN","title":"Trauma and the memory of politics","author":[{"family":"Edkins","given":"Jenny"}],"issued":{"date-parts":[["2003"]]}},"locator":"16","label":"page"}],"schema":"https://github.com/citation-style-language/schema/raw/master/csl-citation.json"} </w:instrText>
      </w:r>
      <w:r w:rsidRPr="00813992">
        <w:rPr>
          <w:lang w:val="id-ID"/>
        </w:rPr>
        <w:fldChar w:fldCharType="separate"/>
      </w:r>
      <w:r w:rsidRPr="00813992">
        <w:rPr>
          <w:lang w:val="id-ID"/>
        </w:rPr>
        <w:t>(Edkins 2003, 16)</w:t>
      </w:r>
      <w:r w:rsidRPr="00813992">
        <w:rPr>
          <w:lang w:val="id-ID"/>
        </w:rPr>
        <w:fldChar w:fldCharType="end"/>
      </w:r>
      <w:r w:rsidRPr="00813992">
        <w:rPr>
          <w:lang w:val="id-ID"/>
        </w:rPr>
        <w:t xml:space="preserve">. Disebut sebagai perjuangan karena dalam memori tersebut, ada dua aktivitas yang kontradiktif. Di satu sisi, ada keinginan untuk mengingkari, tetapi di sisi lain ada dorongan untuk menceritakan </w:t>
      </w:r>
      <w:r w:rsidRPr="00813992">
        <w:rPr>
          <w:lang w:val="id-ID"/>
        </w:rPr>
        <w:fldChar w:fldCharType="begin"/>
      </w:r>
      <w:r w:rsidRPr="00813992">
        <w:rPr>
          <w:lang w:val="id-ID"/>
        </w:rPr>
        <w:instrText xml:space="preserve"> ADDIN ZOTERO_ITEM CSL_CITATION {"citationID":"hHHzC3tb","properties":{"formattedCitation":"(Herman 1997, 1)","plainCitation":"(Herman 1997, 1)","noteIndex":0},"citationItems":[{"id":8,"uris":["http://zotero.org/users/12147921/items/5KW63KBB"],"itemData":{"id":8,"type":"book","call-number":"RC552.P67 H47 1997","edition":"Rev. ed","event-place":"New York","ISBN":"978-0-465-08730-3","number-of-pages":"290","publisher":"Basic Books","publisher-place":"New York","source":"Library of Congress ISBN","title":"Trauma and recovery","author":[{"family":"Herman","given":"Judith Lewis"}],"issued":{"date-parts":[["1997"]]}},"locator":"1","label":"page"}],"schema":"https://github.com/citation-style-language/schema/raw/master/csl-citation.json"} </w:instrText>
      </w:r>
      <w:r w:rsidRPr="00813992">
        <w:rPr>
          <w:lang w:val="id-ID"/>
        </w:rPr>
        <w:fldChar w:fldCharType="separate"/>
      </w:r>
      <w:r w:rsidRPr="00813992">
        <w:rPr>
          <w:lang w:val="id-ID"/>
        </w:rPr>
        <w:t>(Herman 1997, 1)</w:t>
      </w:r>
      <w:r w:rsidRPr="00813992">
        <w:rPr>
          <w:lang w:val="id-ID"/>
        </w:rPr>
        <w:fldChar w:fldCharType="end"/>
      </w:r>
      <w:r w:rsidRPr="00813992">
        <w:rPr>
          <w:lang w:val="id-ID"/>
        </w:rPr>
        <w:t xml:space="preserve">. </w:t>
      </w:r>
    </w:p>
    <w:p w14:paraId="6E398AD4" w14:textId="77777777" w:rsidR="00F960E2" w:rsidRPr="00813992" w:rsidRDefault="00F960E2" w:rsidP="00F960E2">
      <w:pPr>
        <w:ind w:firstLine="720"/>
        <w:jc w:val="both"/>
        <w:rPr>
          <w:lang w:val="id-ID"/>
        </w:rPr>
      </w:pPr>
      <w:r w:rsidRPr="00813992">
        <w:rPr>
          <w:lang w:val="id-ID"/>
        </w:rPr>
        <w:t xml:space="preserve">Untuk bisa memulihkan trauma, gereja harus melakukan tiga hal.  Pertama, gereja harus bisa memberi ruang bagi seseorang yang mengalami trauma untuk menceritakan traumanya. Kedua, gereja harus menjadi saksi yang bisa menciptakan rasa aman dan bisa mewadahi cerita dan kesaksian mereka. Ketiga, gereja harus menginisiasi proses penceritaan ulang narasi mereka dengan pola pikir yang baru </w:t>
      </w:r>
      <w:r w:rsidRPr="00813992">
        <w:rPr>
          <w:lang w:val="id-ID"/>
        </w:rPr>
        <w:fldChar w:fldCharType="begin"/>
      </w:r>
      <w:r w:rsidRPr="00813992">
        <w:rPr>
          <w:lang w:val="id-ID"/>
        </w:rPr>
        <w:instrText xml:space="preserve"> ADDIN ZOTERO_ITEM CSL_CITATION {"citationID":"H111fA6d","properties":{"formattedCitation":"(Jones 2009, 32)","plainCitation":"(Jones 2009, 32)","noteIndex":0},"citationItems":[{"id":13,"uris":["http://zotero.org/users/12147921/items/57UPCMHV"],"itemData":{"id":13,"type":"book","call-number":"BV4910.45 .J66 2009","event-place":"Louisville, Ky","ISBN":"978-0-664-23410-2","number-of-pages":"175","publisher":"Westminster John Knox Press","publisher-place":"Louisville, Ky","source":"Library of Congress ISBN","title":"Trauma and grace: theology in a ruptured world","title-short":"Trauma and grace","author":[{"family":"Jones","given":"Serene"}],"issued":{"date-parts":[["2009"]]}},"locator":"32","label":"page"}],"schema":"https://github.com/citation-style-language/schema/raw/master/csl-citation.json"} </w:instrText>
      </w:r>
      <w:r w:rsidRPr="00813992">
        <w:rPr>
          <w:lang w:val="id-ID"/>
        </w:rPr>
        <w:fldChar w:fldCharType="separate"/>
      </w:r>
      <w:r w:rsidRPr="00813992">
        <w:rPr>
          <w:lang w:val="id-ID"/>
        </w:rPr>
        <w:t>(Jones 2009, 32)</w:t>
      </w:r>
      <w:r w:rsidRPr="00813992">
        <w:rPr>
          <w:lang w:val="id-ID"/>
        </w:rPr>
        <w:fldChar w:fldCharType="end"/>
      </w:r>
      <w:r w:rsidRPr="00813992">
        <w:rPr>
          <w:lang w:val="id-ID"/>
        </w:rPr>
        <w:t xml:space="preserve">. Oleh karena itu, gereja dipanggil untuk menjadi </w:t>
      </w:r>
      <w:r w:rsidRPr="00813992">
        <w:rPr>
          <w:i/>
          <w:iCs/>
          <w:lang w:val="id-ID"/>
        </w:rPr>
        <w:t>trustworthed community</w:t>
      </w:r>
      <w:r w:rsidRPr="00813992">
        <w:rPr>
          <w:lang w:val="id-ID"/>
        </w:rPr>
        <w:t xml:space="preserve"> atau komunitas yang bisa dipercaya bagi para korban dan penyintas dengan cara mau melihat dan menerima sepenuhnya realitas yang terjadi dengan cara: (1) menyadari pentingnya membangun kesadaran mengenai konflik dan trauma, (2) memberikan pengakuan dan penerimaan terhadap konflik dan trauma, (3) menjadikan respons positif atas konflik dan trauma sebagai ciri khas gereja </w:t>
      </w:r>
      <w:r w:rsidRPr="00813992">
        <w:rPr>
          <w:lang w:val="id-ID"/>
        </w:rPr>
        <w:fldChar w:fldCharType="begin"/>
      </w:r>
      <w:r w:rsidRPr="00813992">
        <w:rPr>
          <w:lang w:val="id-ID"/>
        </w:rPr>
        <w:instrText xml:space="preserve"> ADDIN ZOTERO_ITEM CSL_CITATION {"citationID":"Nw91nTIs","properties":{"formattedCitation":"(Cahyono 2023, 133)","plainCitation":"(Cahyono 2023, 133)","noteIndex":0},"citationItems":[{"id":309,"uris":["http://zotero.org/users/12147921/items/QIXKCIIF"],"itemData":{"id":309,"type":"chapter","container-title":"Kasih menembus badai: Minnie Vautrin, pelindung korban perkosaan di Nanjing","event-place":"Jakarta","page":"125-136","publisher":"BPK Gunung Mulia","publisher-place":"Jakarta","title":"Trauma, memori, dan rekonsiliasi: akhir hidup Minnie Vautrin dan panggilan gereja sebagai komunitas pemulih","author":[{"family":"Cahyono","given":"Didik Christian Adi"}],"issued":{"date-parts":[["2023"]]}},"locator":"133","label":"page"}],"schema":"https://github.com/citation-style-language/schema/raw/master/csl-citation.json"} </w:instrText>
      </w:r>
      <w:r w:rsidRPr="00813992">
        <w:rPr>
          <w:lang w:val="id-ID"/>
        </w:rPr>
        <w:fldChar w:fldCharType="separate"/>
      </w:r>
      <w:r w:rsidRPr="00813992">
        <w:rPr>
          <w:lang w:val="id-ID"/>
        </w:rPr>
        <w:t>(Cahyono 2023, 133)</w:t>
      </w:r>
      <w:r w:rsidRPr="00813992">
        <w:rPr>
          <w:lang w:val="id-ID"/>
        </w:rPr>
        <w:fldChar w:fldCharType="end"/>
      </w:r>
      <w:r w:rsidRPr="00813992">
        <w:rPr>
          <w:lang w:val="id-ID"/>
        </w:rPr>
        <w:t>.</w:t>
      </w:r>
    </w:p>
    <w:p w14:paraId="308FC640" w14:textId="77777777" w:rsidR="00F960E2" w:rsidRPr="00813992" w:rsidRDefault="00F960E2" w:rsidP="00F960E2">
      <w:pPr>
        <w:ind w:firstLine="720"/>
        <w:jc w:val="both"/>
        <w:rPr>
          <w:rStyle w:val="oypena"/>
          <w:lang w:val="id-ID"/>
        </w:rPr>
      </w:pPr>
      <w:r w:rsidRPr="00813992">
        <w:rPr>
          <w:rStyle w:val="oypena"/>
          <w:lang w:val="id-ID"/>
        </w:rPr>
        <w:t xml:space="preserve">Kesadaran mengenai konflik, trauma, dan memori </w:t>
      </w:r>
      <w:r w:rsidRPr="00813992">
        <w:rPr>
          <w:rStyle w:val="oypena"/>
          <w:lang w:val="id-ID"/>
        </w:rPr>
        <w:lastRenderedPageBreak/>
        <w:t xml:space="preserve">membuka gagasan mengenai pentingnya rekonsiliasi. </w:t>
      </w:r>
      <w:r w:rsidRPr="00813992">
        <w:rPr>
          <w:lang w:val="id-ID"/>
        </w:rPr>
        <w:t xml:space="preserve">Rekonsiliasi bisa diartikan sebagai usaha untuk memulihkan seutuhnya segala sesuatu yang mengalami kerusakan </w:t>
      </w:r>
      <w:r w:rsidRPr="00813992">
        <w:rPr>
          <w:lang w:val="id-ID"/>
        </w:rPr>
        <w:fldChar w:fldCharType="begin"/>
      </w:r>
      <w:r w:rsidRPr="00813992">
        <w:rPr>
          <w:lang w:val="id-ID"/>
        </w:rPr>
        <w:instrText xml:space="preserve"> ADDIN ZOTERO_ITEM CSL_CITATION {"citationID":"xaaOt0t8","properties":{"formattedCitation":"(Robert and Gould 2010, 135)","plainCitation":"(Robert and Gould 2010, 135)","noteIndex":0},"citationItems":[{"id":387,"uris":["http://zotero.org/users/12147921/items/SG5JMGLV"],"itemData":{"id":387,"type":"book","call-number":"BV2550 .R58 2010","event-place":"New York","ISBN":"978-1-933663-27-2","note":"OCLC: ocn645638708","number-of-pages":"180","publisher":"Women's Division, General Board of Global Ministries, The United Methodist Church","publisher-place":"New York","source":"Library of Congress ISBN","title":"Joy to the world! mission in the age of global Christianity: a mission study for 2010 and 2011","title-short":"Joy to the world! mission in the age of global Christianity","author":[{"family":"Robert","given":"Dana Lee"},{"family":"Gould","given":"Toby"}],"issued":{"date-parts":[["2010"]]}},"locator":"135","label":"page"}],"schema":"https://github.com/citation-style-language/schema/raw/master/csl-citation.json"} </w:instrText>
      </w:r>
      <w:r w:rsidRPr="00813992">
        <w:rPr>
          <w:lang w:val="id-ID"/>
        </w:rPr>
        <w:fldChar w:fldCharType="separate"/>
      </w:r>
      <w:r w:rsidRPr="00813992">
        <w:rPr>
          <w:lang w:val="id-ID"/>
        </w:rPr>
        <w:t>(Robert and Gould 2010, 135)</w:t>
      </w:r>
      <w:r w:rsidRPr="00813992">
        <w:rPr>
          <w:lang w:val="id-ID"/>
        </w:rPr>
        <w:fldChar w:fldCharType="end"/>
      </w:r>
      <w:r w:rsidRPr="00813992">
        <w:rPr>
          <w:lang w:val="id-ID"/>
        </w:rPr>
        <w:t xml:space="preserve">. Daniel Philpot menyebutkan bahwa cara tradisional yang paling ringkas untuk menjelaskan rekonsiliasi adalah “pemulihan hubungan yang benar” </w:t>
      </w:r>
      <w:r w:rsidRPr="00813992">
        <w:rPr>
          <w:lang w:val="id-ID"/>
        </w:rPr>
        <w:fldChar w:fldCharType="begin"/>
      </w:r>
      <w:r w:rsidRPr="00813992">
        <w:rPr>
          <w:lang w:val="id-ID"/>
        </w:rPr>
        <w:instrText xml:space="preserve"> ADDIN ZOTERO_ITEM CSL_CITATION {"citationID":"fRk0ndTO","properties":{"formattedCitation":"(Philpott 2010, 95)","plainCitation":"(Philpott 2010, 95)","noteIndex":0},"citationItems":[{"id":163,"uris":["http://zotero.org/users/12147921/items/NHMX9GKR"],"itemData":{"id":163,"type":"chapter","container-title":"Peacebuilding: Catholic theology, ethic, and praxis","event-place":"Maryknoll, N.Y.","page":"92-124","publisher":"Orbis Books","publisher-place":"Maryknoll, N.Y.","title":"Reconciliation: a Catholic ethic for peacebuilding in the political order","author":[{"family":"Philpott","given":"Daniel"}],"editor":[{"family":"Schreiter","given":"Robert J."},{"family":"Appleby","given":"R. Scott"},{"family":"Powers","given":"Gerald F."}],"issued":{"date-parts":[["2010"]]}},"locator":"95","label":"page"}],"schema":"https://github.com/citation-style-language/schema/raw/master/csl-citation.json"} </w:instrText>
      </w:r>
      <w:r w:rsidRPr="00813992">
        <w:rPr>
          <w:lang w:val="id-ID"/>
        </w:rPr>
        <w:fldChar w:fldCharType="separate"/>
      </w:r>
      <w:r w:rsidRPr="00813992">
        <w:rPr>
          <w:lang w:val="id-ID"/>
        </w:rPr>
        <w:t>(Philpott 2010, 95)</w:t>
      </w:r>
      <w:r w:rsidRPr="00813992">
        <w:rPr>
          <w:lang w:val="id-ID"/>
        </w:rPr>
        <w:fldChar w:fldCharType="end"/>
      </w:r>
      <w:r w:rsidRPr="00813992">
        <w:rPr>
          <w:lang w:val="id-ID"/>
        </w:rPr>
        <w:t xml:space="preserve">. Hal ini senada dengan pandangan GKJ tentang keselamatan. Dalam dokumen PPA GKJ disebutkan bahwa hakikat keselamatan adalah tindakan Allah mengembalikan manusia ke dalam hubungan yang benar dengan diri-Nya, sehingga manusia dapat membangun relasi dengan sesama dan alam </w:t>
      </w:r>
      <w:r w:rsidRPr="00813992">
        <w:rPr>
          <w:lang w:val="id-ID"/>
        </w:rPr>
        <w:fldChar w:fldCharType="begin"/>
      </w:r>
      <w:r w:rsidRPr="00813992">
        <w:rPr>
          <w:lang w:val="id-ID"/>
        </w:rPr>
        <w:instrText xml:space="preserve"> ADDIN ZOTERO_ITEM CSL_CITATION {"citationID":"iUrogHdG","properties":{"formattedCitation":"(GKJ 2020, 22)","plainCitation":"(GKJ 2020, 22)","noteIndex":0},"citationItems":[{"id":402,"uris":["http://zotero.org/users/12147921/items/DPDKBCHN"],"itemData":{"id":402,"type":"book","edition":"Edisi 2019 (Uraian)","event-place":"Salatiga","publisher":"Sinode GKJ","publisher-place":"Salatiga","title":"Pokok-pokok Ajaran Gereja Kristen Jawa","author":[{"family":"GKJ","given":"Sinode"}],"issued":{"date-parts":[["2020"]]}},"locator":"22","label":"page"}],"schema":"https://github.com/citation-style-language/schema/raw/master/csl-citation.json"} </w:instrText>
      </w:r>
      <w:r w:rsidRPr="00813992">
        <w:rPr>
          <w:lang w:val="id-ID"/>
        </w:rPr>
        <w:fldChar w:fldCharType="separate"/>
      </w:r>
      <w:r w:rsidRPr="00813992">
        <w:rPr>
          <w:lang w:val="id-ID"/>
        </w:rPr>
        <w:t>(GKJ 2020, 22)</w:t>
      </w:r>
      <w:r w:rsidRPr="00813992">
        <w:rPr>
          <w:lang w:val="id-ID"/>
        </w:rPr>
        <w:fldChar w:fldCharType="end"/>
      </w:r>
      <w:r w:rsidRPr="00813992">
        <w:rPr>
          <w:lang w:val="id-ID"/>
        </w:rPr>
        <w:t xml:space="preserve">. Masih dalam dokumen PPA GKJ, disebutkan bahwa gereja adalah buah dari pekerjaan penyelamatan yang dilakukan Allah </w:t>
      </w:r>
      <w:r w:rsidRPr="00813992">
        <w:rPr>
          <w:lang w:val="id-ID"/>
        </w:rPr>
        <w:fldChar w:fldCharType="begin"/>
      </w:r>
      <w:r w:rsidRPr="00813992">
        <w:rPr>
          <w:lang w:val="id-ID"/>
        </w:rPr>
        <w:instrText xml:space="preserve"> ADDIN ZOTERO_ITEM CSL_CITATION {"citationID":"giIr0Yqd","properties":{"formattedCitation":"(GKJ 2020, 36)","plainCitation":"(GKJ 2020, 36)","noteIndex":0},"citationItems":[{"id":402,"uris":["http://zotero.org/users/12147921/items/DPDKBCHN"],"itemData":{"id":402,"type":"book","edition":"Edisi 2019 (Uraian)","event-place":"Salatiga","publisher":"Sinode GKJ","publisher-place":"Salatiga","title":"Pokok-pokok Ajaran Gereja Kristen Jawa","author":[{"family":"GKJ","given":"Sinode"}],"issued":{"date-parts":[["2020"]]}},"locator":"36","label":"page"}],"schema":"https://github.com/citation-style-language/schema/raw/master/csl-citation.json"} </w:instrText>
      </w:r>
      <w:r w:rsidRPr="00813992">
        <w:rPr>
          <w:lang w:val="id-ID"/>
        </w:rPr>
        <w:fldChar w:fldCharType="separate"/>
      </w:r>
      <w:r w:rsidRPr="00813992">
        <w:rPr>
          <w:lang w:val="id-ID"/>
        </w:rPr>
        <w:t>(GKJ 2020, 36)</w:t>
      </w:r>
      <w:r w:rsidRPr="00813992">
        <w:rPr>
          <w:lang w:val="id-ID"/>
        </w:rPr>
        <w:fldChar w:fldCharType="end"/>
      </w:r>
      <w:r w:rsidRPr="00813992">
        <w:rPr>
          <w:lang w:val="id-ID"/>
        </w:rPr>
        <w:t>. Dalam perspektif rekonsiliasi, pemahaman tersebut bisa dimaknai bahwa rekonsiliasi adalah DNA gereja. Oleh karena itu, agar bisa mewujudkan panggilan untuk memulihkan, gereja harus menjadikan dirinya sebagai pelaku rekonsiliasi, dan sebaliknya, menjadikan rekonsiliasi sebagai laku gereja. Dengan kata lain, rekonsiliasi harus menjadi identitas gereja. Hal ini senada dengan hakikat gereja yang telah diuraikan pada bagian sebelumnya.</w:t>
      </w:r>
    </w:p>
    <w:p w14:paraId="16B559FF" w14:textId="77777777" w:rsidR="00F960E2" w:rsidRPr="00813992" w:rsidRDefault="00F960E2" w:rsidP="00F960E2">
      <w:pPr>
        <w:jc w:val="both"/>
        <w:rPr>
          <w:rStyle w:val="oypena"/>
          <w:lang w:val="id-ID"/>
        </w:rPr>
      </w:pPr>
    </w:p>
    <w:p w14:paraId="464A4FD2" w14:textId="77777777" w:rsidR="00F960E2" w:rsidRPr="00813992" w:rsidRDefault="00F960E2" w:rsidP="00F960E2">
      <w:pPr>
        <w:jc w:val="both"/>
        <w:rPr>
          <w:rStyle w:val="oypena"/>
          <w:b/>
          <w:bCs/>
          <w:lang w:val="id-ID"/>
        </w:rPr>
      </w:pPr>
      <w:r w:rsidRPr="00813992">
        <w:rPr>
          <w:rStyle w:val="oypena"/>
          <w:b/>
          <w:bCs/>
          <w:lang w:val="id-ID"/>
        </w:rPr>
        <w:t>Pemahaman tentang ibadah sebagai ruang pemulihan</w:t>
      </w:r>
    </w:p>
    <w:p w14:paraId="2BE5105E" w14:textId="77777777" w:rsidR="00F960E2" w:rsidRPr="00813992" w:rsidRDefault="00F960E2" w:rsidP="00F960E2">
      <w:pPr>
        <w:ind w:firstLine="720"/>
        <w:jc w:val="both"/>
        <w:rPr>
          <w:rStyle w:val="oypena"/>
          <w:lang w:val="id-ID"/>
        </w:rPr>
      </w:pPr>
      <w:r w:rsidRPr="00813992">
        <w:rPr>
          <w:rStyle w:val="oypena"/>
          <w:lang w:val="id-ID"/>
        </w:rPr>
        <w:t xml:space="preserve">Berdasarkan pemahaman di atas mengenai hakikat gereja serta pengejawantahannya, GKJ Gandaria kemudian merumuskan sebuah konsep mengenai gereja sebagai ruang bagi terciptanya pemulihan. Dengan demikian, ibadah yang dilakukan di gereja haruslah juga menjadi sarana bagi terciptanya proses pemulihan. Konsep ibadah sebagai ruang pemulihan kemudian diletakkan dipakai sebagai tema besar yang diejawantahan dalam bentuk ibadah hari Minggu. </w:t>
      </w:r>
    </w:p>
    <w:p w14:paraId="0DB1C144" w14:textId="77777777" w:rsidR="00F960E2" w:rsidRPr="00813992" w:rsidRDefault="00F960E2" w:rsidP="00F960E2">
      <w:pPr>
        <w:jc w:val="both"/>
        <w:rPr>
          <w:rStyle w:val="oypena"/>
          <w:lang w:val="id-ID"/>
        </w:rPr>
      </w:pPr>
    </w:p>
    <w:p w14:paraId="774FFC61" w14:textId="77777777" w:rsidR="00F960E2" w:rsidRPr="00813992" w:rsidRDefault="00F960E2" w:rsidP="00F960E2">
      <w:pPr>
        <w:jc w:val="both"/>
        <w:rPr>
          <w:rStyle w:val="oypena"/>
          <w:lang w:val="id-ID"/>
        </w:rPr>
      </w:pPr>
    </w:p>
    <w:p w14:paraId="52921BA9" w14:textId="77777777" w:rsidR="00F960E2" w:rsidRPr="00813992" w:rsidRDefault="00F960E2" w:rsidP="00F960E2">
      <w:pPr>
        <w:jc w:val="both"/>
        <w:rPr>
          <w:rStyle w:val="oypena"/>
          <w:b/>
          <w:bCs/>
          <w:lang w:val="id-ID"/>
        </w:rPr>
      </w:pPr>
      <w:r w:rsidRPr="00813992">
        <w:rPr>
          <w:rStyle w:val="oypena"/>
          <w:b/>
          <w:bCs/>
          <w:lang w:val="id-ID"/>
        </w:rPr>
        <w:t>Praktik Ibadah sebagai Ruang Pemulihan bagi Manusia</w:t>
      </w:r>
    </w:p>
    <w:p w14:paraId="4A3BF723" w14:textId="77777777" w:rsidR="00F960E2" w:rsidRPr="00813992" w:rsidRDefault="00F960E2" w:rsidP="00F960E2">
      <w:pPr>
        <w:jc w:val="both"/>
        <w:rPr>
          <w:rStyle w:val="oypena"/>
          <w:b/>
          <w:bCs/>
          <w:lang w:val="id-ID"/>
        </w:rPr>
      </w:pPr>
    </w:p>
    <w:p w14:paraId="7984E442" w14:textId="77777777" w:rsidR="00F960E2" w:rsidRPr="00813992" w:rsidRDefault="00F960E2" w:rsidP="00F960E2">
      <w:pPr>
        <w:ind w:firstLine="720"/>
        <w:jc w:val="both"/>
        <w:rPr>
          <w:rStyle w:val="oypena"/>
          <w:lang w:val="id-ID"/>
        </w:rPr>
      </w:pPr>
      <w:r w:rsidRPr="00813992">
        <w:rPr>
          <w:rStyle w:val="oypena"/>
          <w:lang w:val="id-ID"/>
        </w:rPr>
        <w:t xml:space="preserve">Ibadah sebagai ruang pemulihan bagi manusia dijadikan sebagai koridor dalam pelaksanaan ibadah-ibadah pada Masa Raya Paskah. Ibadah pada Masa Raya Paskah dipilih sebagai ruang, karena di dalam seluruh rangkaian masa tersebut, memuat </w:t>
      </w:r>
      <w:r w:rsidRPr="00813992">
        <w:rPr>
          <w:rStyle w:val="oypena"/>
          <w:lang w:val="id-ID"/>
        </w:rPr>
        <w:lastRenderedPageBreak/>
        <w:t xml:space="preserve">berbagai dinamika situasi, konteks, serta perasaan yang berbeda-beda, sesuai dengan masa atau peristiwa gerejawi yang dirayakan serta pesan Alkitab yang hendak disampaikan. Berbagai dinamika sesuai dengan perayaan yang terjadi dalam Masa Raya Paskah adalah sebagai berikut: </w:t>
      </w:r>
    </w:p>
    <w:p w14:paraId="7A35C36A" w14:textId="77777777" w:rsidR="00F960E2" w:rsidRPr="00813992" w:rsidRDefault="00F960E2" w:rsidP="00F960E2">
      <w:pPr>
        <w:pStyle w:val="DaftarParagraf"/>
        <w:widowControl/>
        <w:numPr>
          <w:ilvl w:val="0"/>
          <w:numId w:val="135"/>
        </w:numPr>
        <w:autoSpaceDE/>
        <w:autoSpaceDN/>
        <w:ind w:left="426" w:hanging="426"/>
        <w:contextualSpacing/>
        <w:rPr>
          <w:rStyle w:val="oypena"/>
          <w:lang w:val="id-ID"/>
        </w:rPr>
      </w:pPr>
      <w:r w:rsidRPr="00813992">
        <w:rPr>
          <w:rStyle w:val="oypena"/>
          <w:lang w:val="id-ID"/>
        </w:rPr>
        <w:t xml:space="preserve">Ibadah Rabu Abu memuat pesan kefanaan dan keberdosaan manusia. </w:t>
      </w:r>
    </w:p>
    <w:p w14:paraId="7B96BB0E" w14:textId="77777777" w:rsidR="00F960E2" w:rsidRPr="00813992" w:rsidRDefault="00F960E2" w:rsidP="00F960E2">
      <w:pPr>
        <w:pStyle w:val="DaftarParagraf"/>
        <w:widowControl/>
        <w:numPr>
          <w:ilvl w:val="0"/>
          <w:numId w:val="135"/>
        </w:numPr>
        <w:autoSpaceDE/>
        <w:autoSpaceDN/>
        <w:ind w:left="426" w:hanging="426"/>
        <w:contextualSpacing/>
        <w:rPr>
          <w:rStyle w:val="oypena"/>
          <w:lang w:val="id-ID"/>
        </w:rPr>
      </w:pPr>
      <w:r w:rsidRPr="00813992">
        <w:rPr>
          <w:rStyle w:val="oypena"/>
          <w:lang w:val="id-ID"/>
        </w:rPr>
        <w:t xml:space="preserve">Ibadah Kamis Putih menggemakan pesan perendahan diri dan kerelaan untuk melayani orang lain. </w:t>
      </w:r>
    </w:p>
    <w:p w14:paraId="60930A89" w14:textId="77777777" w:rsidR="00F960E2" w:rsidRPr="00813992" w:rsidRDefault="00F960E2" w:rsidP="00F960E2">
      <w:pPr>
        <w:pStyle w:val="DaftarParagraf"/>
        <w:widowControl/>
        <w:numPr>
          <w:ilvl w:val="0"/>
          <w:numId w:val="135"/>
        </w:numPr>
        <w:autoSpaceDE/>
        <w:autoSpaceDN/>
        <w:ind w:left="426" w:hanging="426"/>
        <w:contextualSpacing/>
        <w:rPr>
          <w:rStyle w:val="oypena"/>
          <w:lang w:val="id-ID"/>
        </w:rPr>
      </w:pPr>
      <w:r w:rsidRPr="00813992">
        <w:rPr>
          <w:rStyle w:val="oypena"/>
          <w:lang w:val="id-ID"/>
        </w:rPr>
        <w:t xml:space="preserve">Ibadah Jumat Agung menekankan tema ketaatan dan pengorbanan sampai mati. Kematian yang terjadi saat Jumat Agung itu membawa umat pada rasa duka dan kehilangan, sekaligus sebagai penanda proses rekonsiliasi yang mendamaikan konflik antara Allah dengan manusia melalui peristiwa salib. </w:t>
      </w:r>
    </w:p>
    <w:p w14:paraId="04080CC1" w14:textId="77777777" w:rsidR="00F960E2" w:rsidRPr="00813992" w:rsidRDefault="00F960E2" w:rsidP="00F960E2">
      <w:pPr>
        <w:pStyle w:val="DaftarParagraf"/>
        <w:widowControl/>
        <w:numPr>
          <w:ilvl w:val="0"/>
          <w:numId w:val="135"/>
        </w:numPr>
        <w:autoSpaceDE/>
        <w:autoSpaceDN/>
        <w:ind w:left="426" w:hanging="426"/>
        <w:contextualSpacing/>
        <w:rPr>
          <w:rStyle w:val="oypena"/>
          <w:lang w:val="id-ID"/>
        </w:rPr>
      </w:pPr>
      <w:r w:rsidRPr="00813992">
        <w:rPr>
          <w:rStyle w:val="oypena"/>
          <w:lang w:val="id-ID"/>
        </w:rPr>
        <w:t xml:space="preserve">Ibadah Sabtu Sunyi dipakai untuk mewadahi ratapan dan rasa kehilangan, serta pengakuan mengenai trauma yang muncul akibat kematian. </w:t>
      </w:r>
    </w:p>
    <w:p w14:paraId="43DDF991" w14:textId="77777777" w:rsidR="00F960E2" w:rsidRPr="00813992" w:rsidRDefault="00F960E2" w:rsidP="00F960E2">
      <w:pPr>
        <w:pStyle w:val="DaftarParagraf"/>
        <w:widowControl/>
        <w:numPr>
          <w:ilvl w:val="0"/>
          <w:numId w:val="135"/>
        </w:numPr>
        <w:autoSpaceDE/>
        <w:autoSpaceDN/>
        <w:ind w:left="426" w:hanging="426"/>
        <w:contextualSpacing/>
        <w:rPr>
          <w:rStyle w:val="oypena"/>
          <w:lang w:val="id-ID"/>
        </w:rPr>
      </w:pPr>
      <w:r w:rsidRPr="00813992">
        <w:rPr>
          <w:rStyle w:val="oypena"/>
          <w:lang w:val="id-ID"/>
        </w:rPr>
        <w:t xml:space="preserve">Ibadah Minggu Paskah kemudian dimaknai sebagai terciptanya perdamaian dan pemulihan bagi manusia yang ditandai dengan kebangkitan Yesus. </w:t>
      </w:r>
    </w:p>
    <w:p w14:paraId="35BC0505" w14:textId="77777777" w:rsidR="00F960E2" w:rsidRPr="00813992" w:rsidRDefault="00F960E2" w:rsidP="00F960E2">
      <w:pPr>
        <w:pStyle w:val="DaftarParagraf"/>
        <w:ind w:left="1080"/>
        <w:rPr>
          <w:rStyle w:val="oypena"/>
          <w:lang w:val="id-ID"/>
        </w:rPr>
      </w:pPr>
    </w:p>
    <w:p w14:paraId="09196663" w14:textId="77777777" w:rsidR="00F960E2" w:rsidRPr="00813992" w:rsidRDefault="00F960E2" w:rsidP="00F960E2">
      <w:pPr>
        <w:ind w:firstLine="720"/>
        <w:jc w:val="both"/>
        <w:rPr>
          <w:rStyle w:val="oypena"/>
          <w:lang w:val="id-ID"/>
        </w:rPr>
      </w:pPr>
      <w:r w:rsidRPr="00813992">
        <w:rPr>
          <w:rStyle w:val="oypena"/>
          <w:lang w:val="id-ID"/>
        </w:rPr>
        <w:t xml:space="preserve">Pesan tentang trauma dan rekonsiliasi digemakan melalui rangkaian peristiwa dalam Masa Raya Paskah, sedangkan pesan tentang memori digemakan melalui simbol sanctuarium, sebagai lokasi atau situs terjadinya proses trauma dan rekonsiliasi. Umat kemudian diajak untuk menjalani peribadahan dan terlibat aktif dalam rangkaian ibadah dengan perspektif trauma, memori, dan rekonsiliasi. </w:t>
      </w:r>
    </w:p>
    <w:p w14:paraId="2E79A813" w14:textId="77777777" w:rsidR="00F960E2" w:rsidRPr="00813992" w:rsidRDefault="00F960E2" w:rsidP="00F960E2">
      <w:pPr>
        <w:rPr>
          <w:rStyle w:val="oypena"/>
          <w:color w:val="202B3D"/>
          <w:lang w:val="id-ID"/>
        </w:rPr>
      </w:pPr>
    </w:p>
    <w:p w14:paraId="0C31BF04" w14:textId="77777777" w:rsidR="00F960E2" w:rsidRPr="00813992" w:rsidRDefault="00F960E2" w:rsidP="00F960E2">
      <w:pPr>
        <w:jc w:val="center"/>
        <w:rPr>
          <w:rStyle w:val="oypena"/>
          <w:b/>
          <w:bCs/>
          <w:lang w:val="id-ID"/>
        </w:rPr>
      </w:pPr>
      <w:r w:rsidRPr="00813992">
        <w:rPr>
          <w:rStyle w:val="oypena"/>
          <w:b/>
          <w:bCs/>
          <w:lang w:val="id-ID"/>
        </w:rPr>
        <w:t>Simbol, Makna, dan Laku</w:t>
      </w:r>
    </w:p>
    <w:p w14:paraId="6B79B552" w14:textId="77777777" w:rsidR="00F960E2" w:rsidRPr="00813992" w:rsidRDefault="00F960E2" w:rsidP="00F960E2">
      <w:pPr>
        <w:jc w:val="center"/>
        <w:rPr>
          <w:rStyle w:val="oypena"/>
          <w:b/>
          <w:bCs/>
          <w:lang w:val="id-ID"/>
        </w:rPr>
      </w:pPr>
    </w:p>
    <w:p w14:paraId="372E05D2" w14:textId="77777777" w:rsidR="00F960E2" w:rsidRPr="00813992" w:rsidRDefault="00F960E2" w:rsidP="00F960E2">
      <w:pPr>
        <w:ind w:firstLine="720"/>
        <w:jc w:val="both"/>
        <w:rPr>
          <w:rStyle w:val="oypena"/>
          <w:lang w:val="id-ID"/>
        </w:rPr>
      </w:pPr>
      <w:r w:rsidRPr="00813992">
        <w:rPr>
          <w:rStyle w:val="oypena"/>
          <w:lang w:val="id-ID"/>
        </w:rPr>
        <w:t>Dalam rangkaian ibadah Masa Raya Paskah, terdapat banyak simbol yang sudah lazim digunakan. Simbol-simbol tersebut diberi makna berdasarkan tema mengenai pemulihan seperti yang telah diuraikan pada bagian di atas. Berikut simbol-simbol beserta pemaknaannya.</w:t>
      </w:r>
    </w:p>
    <w:p w14:paraId="7BA22D04" w14:textId="77777777" w:rsidR="00F960E2" w:rsidRPr="00813992" w:rsidRDefault="00F960E2" w:rsidP="00F960E2">
      <w:pPr>
        <w:jc w:val="both"/>
        <w:rPr>
          <w:rStyle w:val="oypena"/>
          <w:lang w:val="id-ID"/>
        </w:rPr>
      </w:pPr>
    </w:p>
    <w:p w14:paraId="17A5E998" w14:textId="77777777" w:rsidR="00F960E2" w:rsidRPr="00813992" w:rsidRDefault="00F960E2" w:rsidP="00F960E2">
      <w:pPr>
        <w:jc w:val="both"/>
        <w:rPr>
          <w:rStyle w:val="oypena"/>
          <w:b/>
          <w:bCs/>
          <w:i/>
          <w:iCs/>
          <w:lang w:val="id-ID"/>
        </w:rPr>
      </w:pPr>
      <w:r w:rsidRPr="00813992">
        <w:rPr>
          <w:rStyle w:val="oypena"/>
          <w:b/>
          <w:bCs/>
          <w:i/>
          <w:iCs/>
          <w:lang w:val="id-ID"/>
        </w:rPr>
        <w:lastRenderedPageBreak/>
        <w:t>Sanctuarium</w:t>
      </w:r>
    </w:p>
    <w:p w14:paraId="52FF1880" w14:textId="77777777" w:rsidR="00F960E2" w:rsidRPr="00813992" w:rsidRDefault="00F960E2" w:rsidP="00F960E2">
      <w:pPr>
        <w:ind w:firstLine="720"/>
        <w:jc w:val="both"/>
        <w:rPr>
          <w:lang w:val="id-ID"/>
        </w:rPr>
      </w:pPr>
      <w:r w:rsidRPr="00813992">
        <w:rPr>
          <w:lang w:val="id-ID"/>
        </w:rPr>
        <w:t xml:space="preserve">Kata </w:t>
      </w:r>
      <w:r w:rsidRPr="00813992">
        <w:rPr>
          <w:i/>
          <w:iCs/>
          <w:lang w:val="id-ID"/>
        </w:rPr>
        <w:t xml:space="preserve">sanctuarium </w:t>
      </w:r>
      <w:r w:rsidRPr="00813992">
        <w:rPr>
          <w:lang w:val="id-ID"/>
        </w:rPr>
        <w:t xml:space="preserve">berasal dari bahasa Latin </w:t>
      </w:r>
      <w:r w:rsidRPr="00813992">
        <w:rPr>
          <w:i/>
          <w:iCs/>
          <w:lang w:val="id-ID"/>
        </w:rPr>
        <w:t>sanctus</w:t>
      </w:r>
      <w:r w:rsidRPr="00813992">
        <w:rPr>
          <w:lang w:val="id-ID"/>
        </w:rPr>
        <w:t xml:space="preserve">, yang berarti kudus. Kata ini dipakai untuk menamai lokasi khusus di dalam ruang ibadah. Letaknya berada di depan mimbar. Biasanya dibuat dengan permukaan lantai lebih tinggi dari bagian lainnya dalam ruang ibadah sebagai penanda dan pembeda. Di </w:t>
      </w:r>
      <w:r w:rsidRPr="00813992">
        <w:rPr>
          <w:i/>
          <w:iCs/>
          <w:lang w:val="id-ID"/>
        </w:rPr>
        <w:t xml:space="preserve">sanctuarium </w:t>
      </w:r>
      <w:r w:rsidRPr="00813992">
        <w:rPr>
          <w:lang w:val="id-ID"/>
        </w:rPr>
        <w:t xml:space="preserve">inilah dilakukan upacara-upacara gerejawi dilakukan, seperti sakramen baptis, pengakuan percaya, peneguhan anggota majelis, pelantikan pengurus komisi dan kelompok, peneguhan pernikahan dan pemberkatan perkawinan, hingga penahbisan pendeta. </w:t>
      </w:r>
    </w:p>
    <w:p w14:paraId="1F5BCDC1" w14:textId="77777777" w:rsidR="00F960E2" w:rsidRPr="00813992" w:rsidRDefault="00F960E2" w:rsidP="00F960E2">
      <w:pPr>
        <w:ind w:firstLine="720"/>
        <w:jc w:val="both"/>
        <w:rPr>
          <w:rStyle w:val="oypena"/>
          <w:lang w:val="id-ID"/>
        </w:rPr>
      </w:pPr>
      <w:r w:rsidRPr="00813992">
        <w:rPr>
          <w:lang w:val="id-ID"/>
        </w:rPr>
        <w:t>Dalam konteks ibadah sebagai ruang pemulihan,</w:t>
      </w:r>
      <w:r w:rsidRPr="00813992">
        <w:rPr>
          <w:i/>
          <w:iCs/>
          <w:lang w:val="id-ID"/>
        </w:rPr>
        <w:t xml:space="preserve"> sanctuarium </w:t>
      </w:r>
      <w:r w:rsidRPr="00813992">
        <w:rPr>
          <w:lang w:val="id-ID"/>
        </w:rPr>
        <w:t xml:space="preserve">dimaknai sebagai simbol dan situs memori. </w:t>
      </w:r>
      <w:r w:rsidRPr="00813992">
        <w:rPr>
          <w:rStyle w:val="oypena"/>
          <w:i/>
          <w:iCs/>
          <w:lang w:val="id-ID"/>
        </w:rPr>
        <w:t>Sanctuarium</w:t>
      </w:r>
      <w:r w:rsidRPr="00813992">
        <w:rPr>
          <w:rStyle w:val="oypena"/>
          <w:lang w:val="id-ID"/>
        </w:rPr>
        <w:t xml:space="preserve"> ini menjadi lokasi di mana umat diajak untuk mengalami dan menyelami berbagai dinamika perasaan yang muncul ketika melakukan simbol-simbol peribadahan, sesuai dengan pesan dan tema yang digemakan dalam peribadahan yang dilakukan. Hal ini menggambarkan memori manusia yang merekam berbagai peristiwa dan dinamika rasa yang terjadi sebagai dampak dari suatu peristiwa tersebut. Dinamika rasa yang terjadi antara lain:</w:t>
      </w:r>
    </w:p>
    <w:p w14:paraId="1FF12421" w14:textId="77777777" w:rsidR="00F960E2" w:rsidRPr="00813992" w:rsidRDefault="00F960E2" w:rsidP="00F960E2">
      <w:pPr>
        <w:pStyle w:val="DaftarParagraf"/>
        <w:widowControl/>
        <w:numPr>
          <w:ilvl w:val="0"/>
          <w:numId w:val="136"/>
        </w:numPr>
        <w:autoSpaceDE/>
        <w:autoSpaceDN/>
        <w:ind w:left="284" w:hanging="284"/>
        <w:contextualSpacing/>
        <w:rPr>
          <w:rStyle w:val="oypena"/>
          <w:lang w:val="id-ID"/>
        </w:rPr>
      </w:pPr>
      <w:r w:rsidRPr="00813992">
        <w:rPr>
          <w:rStyle w:val="oypena"/>
          <w:lang w:val="id-ID"/>
        </w:rPr>
        <w:t xml:space="preserve">rasa penyesalan ketika dahinya ditorehi abu saat Rabu Abu, </w:t>
      </w:r>
    </w:p>
    <w:p w14:paraId="0103D69E" w14:textId="77777777" w:rsidR="00F960E2" w:rsidRPr="00813992" w:rsidRDefault="00F960E2" w:rsidP="00F960E2">
      <w:pPr>
        <w:pStyle w:val="DaftarParagraf"/>
        <w:widowControl/>
        <w:numPr>
          <w:ilvl w:val="0"/>
          <w:numId w:val="136"/>
        </w:numPr>
        <w:autoSpaceDE/>
        <w:autoSpaceDN/>
        <w:ind w:left="284" w:hanging="284"/>
        <w:contextualSpacing/>
        <w:rPr>
          <w:rStyle w:val="oypena"/>
          <w:lang w:val="id-ID"/>
        </w:rPr>
      </w:pPr>
      <w:r w:rsidRPr="00813992">
        <w:rPr>
          <w:rStyle w:val="oypena"/>
          <w:lang w:val="id-ID"/>
        </w:rPr>
        <w:t xml:space="preserve">perendahan hati ketika membasuh kaki saat Kamis Putih, </w:t>
      </w:r>
    </w:p>
    <w:p w14:paraId="0B4D0999" w14:textId="77777777" w:rsidR="00F960E2" w:rsidRPr="00813992" w:rsidRDefault="00F960E2" w:rsidP="00F960E2">
      <w:pPr>
        <w:pStyle w:val="DaftarParagraf"/>
        <w:widowControl/>
        <w:numPr>
          <w:ilvl w:val="0"/>
          <w:numId w:val="136"/>
        </w:numPr>
        <w:autoSpaceDE/>
        <w:autoSpaceDN/>
        <w:ind w:left="284" w:hanging="284"/>
        <w:contextualSpacing/>
        <w:rPr>
          <w:rStyle w:val="oypena"/>
          <w:lang w:val="id-ID"/>
        </w:rPr>
      </w:pPr>
      <w:r w:rsidRPr="00813992">
        <w:rPr>
          <w:rStyle w:val="oypena"/>
          <w:lang w:val="id-ID"/>
        </w:rPr>
        <w:t xml:space="preserve">rasa duka dan sedih sekaligus tidak layak ketika menempelkan bunga di salib saat Jumat Agung, </w:t>
      </w:r>
    </w:p>
    <w:p w14:paraId="2575EDC7" w14:textId="77777777" w:rsidR="00F960E2" w:rsidRPr="00813992" w:rsidRDefault="00F960E2" w:rsidP="00F960E2">
      <w:pPr>
        <w:pStyle w:val="DaftarParagraf"/>
        <w:widowControl/>
        <w:numPr>
          <w:ilvl w:val="0"/>
          <w:numId w:val="136"/>
        </w:numPr>
        <w:autoSpaceDE/>
        <w:autoSpaceDN/>
        <w:ind w:left="284" w:hanging="284"/>
        <w:contextualSpacing/>
        <w:rPr>
          <w:rStyle w:val="oypena"/>
          <w:lang w:val="id-ID"/>
        </w:rPr>
      </w:pPr>
      <w:r w:rsidRPr="00813992">
        <w:rPr>
          <w:rStyle w:val="oypena"/>
          <w:lang w:val="id-ID"/>
        </w:rPr>
        <w:t xml:space="preserve">rasa kehilangan dan trauma sehingga perlu ruang untuk meratap ketika berdoa di sekitar salib di Sabtu Sunyi, </w:t>
      </w:r>
    </w:p>
    <w:p w14:paraId="382FBD4E" w14:textId="77777777" w:rsidR="00F960E2" w:rsidRPr="00813992" w:rsidRDefault="00F960E2" w:rsidP="00F960E2">
      <w:pPr>
        <w:pStyle w:val="DaftarParagraf"/>
        <w:widowControl/>
        <w:numPr>
          <w:ilvl w:val="0"/>
          <w:numId w:val="136"/>
        </w:numPr>
        <w:autoSpaceDE/>
        <w:autoSpaceDN/>
        <w:ind w:left="284" w:hanging="284"/>
        <w:contextualSpacing/>
        <w:rPr>
          <w:rStyle w:val="oypena"/>
          <w:lang w:val="id-ID"/>
        </w:rPr>
      </w:pPr>
      <w:r w:rsidRPr="00813992">
        <w:rPr>
          <w:rStyle w:val="oypena"/>
          <w:lang w:val="id-ID"/>
        </w:rPr>
        <w:t xml:space="preserve">hingga rasa sukacita dan perdamaian saat menerima roti dan anggur dalam Sakramen Perjamuan saat Minggu Paskah. </w:t>
      </w:r>
    </w:p>
    <w:p w14:paraId="1A7E188A" w14:textId="77777777" w:rsidR="00F960E2" w:rsidRPr="00813992" w:rsidRDefault="00F960E2" w:rsidP="00F960E2">
      <w:pPr>
        <w:pStyle w:val="DaftarParagraf"/>
        <w:ind w:left="1170"/>
        <w:rPr>
          <w:rStyle w:val="oypena"/>
          <w:lang w:val="id-ID"/>
        </w:rPr>
      </w:pPr>
    </w:p>
    <w:p w14:paraId="728034F4" w14:textId="77777777" w:rsidR="00F960E2" w:rsidRPr="00813992" w:rsidRDefault="00F960E2" w:rsidP="00F960E2">
      <w:pPr>
        <w:ind w:firstLine="720"/>
        <w:jc w:val="both"/>
        <w:rPr>
          <w:rStyle w:val="oypena"/>
          <w:lang w:val="id-ID"/>
        </w:rPr>
      </w:pPr>
      <w:r w:rsidRPr="00813992">
        <w:rPr>
          <w:rStyle w:val="oypena"/>
          <w:lang w:val="id-ID"/>
        </w:rPr>
        <w:t xml:space="preserve">Melalui seluruh rangkaian tersebut, umat diberi ruang untuk memproses luka dan trauma yang kemudian bermuara pada rekonsiliasi, baik dengan diri sendiri, dengan orang lain, maupun dengan Tuhan. Pesan yang digemakan adalah </w:t>
      </w:r>
      <w:r w:rsidRPr="00813992">
        <w:rPr>
          <w:rStyle w:val="oypena"/>
          <w:i/>
          <w:iCs/>
          <w:lang w:val="id-ID"/>
        </w:rPr>
        <w:t>sanctuarium</w:t>
      </w:r>
      <w:r w:rsidRPr="00813992">
        <w:rPr>
          <w:rStyle w:val="oypena"/>
          <w:lang w:val="id-ID"/>
        </w:rPr>
        <w:t xml:space="preserve"> menjadi simbol tindakan mengingat yang menunjukkan bahwa pada lokasi yang sama, umat pernah mengalami, merasakan trauma, sekaligus menjalani rekonsiliasi sehingga tercipta pemulihan dan perdamaian. </w:t>
      </w:r>
    </w:p>
    <w:p w14:paraId="3B7C7824" w14:textId="77777777" w:rsidR="00F960E2" w:rsidRPr="00813992" w:rsidRDefault="00F960E2" w:rsidP="00F960E2">
      <w:pPr>
        <w:jc w:val="both"/>
        <w:rPr>
          <w:rStyle w:val="oypena"/>
          <w:lang w:val="id-ID"/>
        </w:rPr>
      </w:pPr>
    </w:p>
    <w:p w14:paraId="3119CE87" w14:textId="77777777" w:rsidR="00F960E2" w:rsidRPr="00813992" w:rsidRDefault="00F960E2" w:rsidP="00F960E2">
      <w:pPr>
        <w:jc w:val="both"/>
        <w:rPr>
          <w:rStyle w:val="oypena"/>
          <w:b/>
          <w:bCs/>
          <w:lang w:val="id-ID"/>
        </w:rPr>
      </w:pPr>
      <w:r w:rsidRPr="00813992">
        <w:rPr>
          <w:rStyle w:val="oypena"/>
          <w:b/>
          <w:bCs/>
          <w:lang w:val="id-ID"/>
        </w:rPr>
        <w:t>Simbol Partisipasi</w:t>
      </w:r>
    </w:p>
    <w:p w14:paraId="4614D587" w14:textId="73F1F266" w:rsidR="00F960E2" w:rsidRPr="00813992" w:rsidRDefault="00F960E2" w:rsidP="00F960E2">
      <w:pPr>
        <w:ind w:firstLine="720"/>
        <w:jc w:val="both"/>
        <w:rPr>
          <w:rStyle w:val="oypena"/>
          <w:lang w:val="id-ID"/>
        </w:rPr>
      </w:pPr>
      <w:r w:rsidRPr="00813992">
        <w:rPr>
          <w:rStyle w:val="oypena"/>
          <w:lang w:val="id-ID"/>
        </w:rPr>
        <w:t xml:space="preserve">Selain diberi ruang untuk memproses luka dan trauma yang kemudian bermuara pada rekonsiliasi, umat juga diberi ruang untuk </w:t>
      </w:r>
      <w:r w:rsidR="008727CB" w:rsidRPr="00813992">
        <w:rPr>
          <w:rStyle w:val="oypena"/>
          <w:lang w:val="id-ID"/>
        </w:rPr>
        <w:t>berpartisipasi</w:t>
      </w:r>
      <w:r w:rsidRPr="00813992">
        <w:rPr>
          <w:rStyle w:val="oypena"/>
          <w:lang w:val="id-ID"/>
        </w:rPr>
        <w:t xml:space="preserve"> secara aktif dalam peribadahan dengan melakukan simbol-simbol. Simbol-simbol ini adalah serangkaian gerakan atau tindakan yang diberi makna sesuai dengan tema perayaan peristiwa gerejawi yang dilakukan. Pesan yang digemakan adalah gerakan atau tindakan yang dilakukan dalam ibadah tersebut merupakan simbol sekaligus wujud partisipasi umat dalam menghayati panggilan untuk menjadi bagian dari gerakan pemulihan. Simbol gerakan dan tindakan itu adalah:</w:t>
      </w:r>
    </w:p>
    <w:p w14:paraId="285076A2" w14:textId="77777777" w:rsidR="00F960E2" w:rsidRPr="00813992" w:rsidRDefault="00F960E2" w:rsidP="00F960E2">
      <w:pPr>
        <w:pStyle w:val="DaftarParagraf"/>
        <w:widowControl/>
        <w:numPr>
          <w:ilvl w:val="0"/>
          <w:numId w:val="137"/>
        </w:numPr>
        <w:autoSpaceDE/>
        <w:autoSpaceDN/>
        <w:ind w:left="284" w:hanging="284"/>
        <w:contextualSpacing/>
        <w:rPr>
          <w:rStyle w:val="oypena"/>
          <w:lang w:val="id-ID"/>
        </w:rPr>
      </w:pPr>
      <w:r w:rsidRPr="00813992">
        <w:rPr>
          <w:rStyle w:val="oypena"/>
          <w:lang w:val="id-ID"/>
        </w:rPr>
        <w:t xml:space="preserve">Penorehan abu di dahi yang dilakukan pada Ibadah Rabu Abu. </w:t>
      </w:r>
    </w:p>
    <w:p w14:paraId="31E3EF7B" w14:textId="77777777" w:rsidR="00F960E2" w:rsidRPr="00813992" w:rsidRDefault="00F960E2" w:rsidP="00F960E2">
      <w:pPr>
        <w:pStyle w:val="DaftarParagraf"/>
        <w:widowControl/>
        <w:numPr>
          <w:ilvl w:val="0"/>
          <w:numId w:val="137"/>
        </w:numPr>
        <w:autoSpaceDE/>
        <w:autoSpaceDN/>
        <w:ind w:left="284" w:hanging="284"/>
        <w:contextualSpacing/>
        <w:rPr>
          <w:rStyle w:val="oypena"/>
          <w:lang w:val="id-ID"/>
        </w:rPr>
      </w:pPr>
      <w:r w:rsidRPr="00813992">
        <w:rPr>
          <w:rStyle w:val="oypena"/>
          <w:lang w:val="id-ID"/>
        </w:rPr>
        <w:t xml:space="preserve">Pembasuhan kaki yang dilakukan pada Ibadah Kamis Putih. </w:t>
      </w:r>
    </w:p>
    <w:p w14:paraId="1067183B" w14:textId="77777777" w:rsidR="00F960E2" w:rsidRPr="00813992" w:rsidRDefault="00F960E2" w:rsidP="00F960E2">
      <w:pPr>
        <w:pStyle w:val="DaftarParagraf"/>
        <w:widowControl/>
        <w:numPr>
          <w:ilvl w:val="0"/>
          <w:numId w:val="137"/>
        </w:numPr>
        <w:autoSpaceDE/>
        <w:autoSpaceDN/>
        <w:ind w:left="284" w:hanging="284"/>
        <w:contextualSpacing/>
        <w:rPr>
          <w:rStyle w:val="oypena"/>
          <w:lang w:val="id-ID"/>
        </w:rPr>
      </w:pPr>
      <w:r w:rsidRPr="00813992">
        <w:rPr>
          <w:rStyle w:val="oypena"/>
          <w:lang w:val="id-ID"/>
        </w:rPr>
        <w:t xml:space="preserve">Ritus Duka 1 (meletakkan lilin atau bunga pada salib) yang dilakukan pada Ibadah Jumat Agung. </w:t>
      </w:r>
    </w:p>
    <w:p w14:paraId="5E193B0A" w14:textId="77777777" w:rsidR="00F960E2" w:rsidRPr="00813992" w:rsidRDefault="00F960E2" w:rsidP="00F960E2">
      <w:pPr>
        <w:pStyle w:val="DaftarParagraf"/>
        <w:widowControl/>
        <w:numPr>
          <w:ilvl w:val="0"/>
          <w:numId w:val="137"/>
        </w:numPr>
        <w:autoSpaceDE/>
        <w:autoSpaceDN/>
        <w:ind w:left="284" w:hanging="284"/>
        <w:contextualSpacing/>
        <w:rPr>
          <w:rStyle w:val="oypena"/>
          <w:lang w:val="id-ID"/>
        </w:rPr>
      </w:pPr>
      <w:r w:rsidRPr="00813992">
        <w:rPr>
          <w:rStyle w:val="oypena"/>
          <w:lang w:val="id-ID"/>
        </w:rPr>
        <w:t xml:space="preserve">Ritus Duka 2 (berdoa di sekeliling salib yang rebah) dilakukan pada Ibadah Sabtu Sunyi. </w:t>
      </w:r>
    </w:p>
    <w:p w14:paraId="08FAE3E6" w14:textId="77777777" w:rsidR="00F960E2" w:rsidRPr="00813992" w:rsidRDefault="00F960E2" w:rsidP="00F960E2">
      <w:pPr>
        <w:pStyle w:val="DaftarParagraf"/>
        <w:widowControl/>
        <w:numPr>
          <w:ilvl w:val="0"/>
          <w:numId w:val="137"/>
        </w:numPr>
        <w:autoSpaceDE/>
        <w:autoSpaceDN/>
        <w:ind w:left="284" w:hanging="284"/>
        <w:contextualSpacing/>
        <w:rPr>
          <w:rStyle w:val="oypena"/>
          <w:lang w:val="id-ID"/>
        </w:rPr>
      </w:pPr>
      <w:r w:rsidRPr="00813992">
        <w:rPr>
          <w:rStyle w:val="oypena"/>
          <w:lang w:val="id-ID"/>
        </w:rPr>
        <w:t>Ritus Cahaya (</w:t>
      </w:r>
      <w:r w:rsidRPr="00813992">
        <w:rPr>
          <w:lang w:val="id-ID"/>
        </w:rPr>
        <w:t>membawa masuk api/cahaya dari luar ruang ibadah menuju ruang ibadah), penyematan bunga lili, serta Sakramen Perjamuan, yang dilakukan pada Ibadah Minggu Paskah.</w:t>
      </w:r>
      <w:r w:rsidRPr="00813992">
        <w:rPr>
          <w:rStyle w:val="oypena"/>
          <w:lang w:val="id-ID"/>
        </w:rPr>
        <w:t xml:space="preserve"> </w:t>
      </w:r>
    </w:p>
    <w:p w14:paraId="1C05AC4C" w14:textId="77777777" w:rsidR="00F960E2" w:rsidRPr="00813992" w:rsidRDefault="00F960E2" w:rsidP="00F960E2">
      <w:pPr>
        <w:ind w:left="810"/>
        <w:jc w:val="both"/>
        <w:rPr>
          <w:rStyle w:val="oypena"/>
          <w:lang w:val="id-ID"/>
        </w:rPr>
      </w:pPr>
    </w:p>
    <w:p w14:paraId="20AFACDD" w14:textId="77777777" w:rsidR="00F960E2" w:rsidRPr="00813992" w:rsidRDefault="00F960E2" w:rsidP="00F960E2">
      <w:pPr>
        <w:ind w:firstLine="720"/>
        <w:jc w:val="both"/>
        <w:rPr>
          <w:rStyle w:val="oypena"/>
          <w:lang w:val="id-ID"/>
        </w:rPr>
      </w:pPr>
      <w:r w:rsidRPr="00813992">
        <w:rPr>
          <w:rStyle w:val="oypena"/>
          <w:lang w:val="id-ID"/>
        </w:rPr>
        <w:t>Simbol-simbol di atas dilakukan oleh seluruh umat yang mengikuti ibadah tersebut. Penjelasan dan teknis pelaksanaannya sebagai berikut.</w:t>
      </w:r>
    </w:p>
    <w:p w14:paraId="0E87582E" w14:textId="77777777" w:rsidR="00F960E2" w:rsidRPr="00813992" w:rsidRDefault="00F960E2" w:rsidP="00F960E2">
      <w:pPr>
        <w:rPr>
          <w:rStyle w:val="oypena"/>
          <w:color w:val="202B3D"/>
          <w:lang w:val="id-ID"/>
        </w:rPr>
      </w:pPr>
    </w:p>
    <w:p w14:paraId="794E9188" w14:textId="77777777" w:rsidR="00F960E2" w:rsidRPr="00813992" w:rsidRDefault="00F960E2" w:rsidP="00F960E2">
      <w:pPr>
        <w:rPr>
          <w:rStyle w:val="oypena"/>
          <w:b/>
          <w:bCs/>
          <w:i/>
          <w:iCs/>
          <w:lang w:val="id-ID"/>
        </w:rPr>
      </w:pPr>
      <w:r w:rsidRPr="00813992">
        <w:rPr>
          <w:rStyle w:val="oypena"/>
          <w:b/>
          <w:bCs/>
          <w:i/>
          <w:iCs/>
          <w:lang w:val="id-ID"/>
        </w:rPr>
        <w:t>Rabu Abu</w:t>
      </w:r>
    </w:p>
    <w:p w14:paraId="563210C8" w14:textId="77777777" w:rsidR="00F960E2" w:rsidRPr="00813992" w:rsidRDefault="00F960E2" w:rsidP="00F960E2">
      <w:pPr>
        <w:ind w:firstLine="720"/>
        <w:jc w:val="both"/>
        <w:rPr>
          <w:rStyle w:val="oypena"/>
          <w:lang w:val="id-ID"/>
        </w:rPr>
      </w:pPr>
      <w:r w:rsidRPr="00813992">
        <w:rPr>
          <w:rStyle w:val="oypena"/>
          <w:lang w:val="id-ID"/>
        </w:rPr>
        <w:t xml:space="preserve">Ibadah Rabu Abu adalah ibadah pembuka Masa Raya Paskah. Simbol yang dipakai adalah abu yang berasal dari sisa pembakaran daun palem yang dibawa oleh umat dan dipakai dalam perayaan Minggu Palmarum tahun lalu. Daun palem ini menjadi penanda bahwa di dalam siklus kehidupan, umat diberi ruang untuk partisipasi menjadi bagian dari simbol itu sendiri. Dalam ibadah ini terdapat Ritus Abu, yaitu penorehan abu pada dahi umat yang maju satu-persatu ke </w:t>
      </w:r>
      <w:r w:rsidRPr="00813992">
        <w:rPr>
          <w:rStyle w:val="oypena"/>
          <w:i/>
          <w:iCs/>
          <w:lang w:val="id-ID"/>
        </w:rPr>
        <w:t>sanctuarium</w:t>
      </w:r>
      <w:r w:rsidRPr="00813992">
        <w:rPr>
          <w:rStyle w:val="oypena"/>
          <w:lang w:val="id-ID"/>
        </w:rPr>
        <w:t xml:space="preserve">. Penorehan abu dilakukan oleh pelayan firman menjadi penanda mengenai hakikat dan identitas manusia sebagai abu, sekaligus juga sebagai panggilan </w:t>
      </w:r>
      <w:r w:rsidRPr="00813992">
        <w:rPr>
          <w:rStyle w:val="oypena"/>
          <w:lang w:val="id-ID"/>
        </w:rPr>
        <w:lastRenderedPageBreak/>
        <w:t xml:space="preserve">untuk melakukan pertobatan. Dalam perspektif ibadah sebagai ruang pemulihan, penorehan abu adalah simbol pengakuan umat. </w:t>
      </w:r>
      <w:r w:rsidRPr="00813992">
        <w:rPr>
          <w:rStyle w:val="oypena"/>
          <w:i/>
          <w:iCs/>
          <w:lang w:val="id-ID"/>
        </w:rPr>
        <w:t>Sanctuarium</w:t>
      </w:r>
      <w:r w:rsidRPr="00813992">
        <w:rPr>
          <w:rStyle w:val="oypena"/>
          <w:lang w:val="id-ID"/>
        </w:rPr>
        <w:t xml:space="preserve"> dijadikan sebagai simbol lokasi yang menandai lahirnya pengakuan sebagai permulaan laku pemulihan trauma, memori, hingga kelak mencapai rekonsiliasi. Rekaman Ibadah lengkap bisa disaksikan melalui kanal YouTube GKJ Gandaria Official atau melaui tautan: </w:t>
      </w:r>
      <w:hyperlink r:id="rId83" w:history="1">
        <w:r w:rsidRPr="00813992">
          <w:rPr>
            <w:rStyle w:val="Hyperlink"/>
            <w:lang w:val="id-ID"/>
          </w:rPr>
          <w:t>https://www.youtube.com/live/zJBxEmFf8QM?si=UZlJiMwZxzlVYMaH</w:t>
        </w:r>
      </w:hyperlink>
    </w:p>
    <w:p w14:paraId="59BAA498" w14:textId="77777777" w:rsidR="00F960E2" w:rsidRPr="00813992" w:rsidRDefault="00F960E2" w:rsidP="00F960E2">
      <w:pPr>
        <w:jc w:val="both"/>
        <w:rPr>
          <w:rStyle w:val="oypena"/>
          <w:lang w:val="id-ID"/>
        </w:rPr>
      </w:pPr>
    </w:p>
    <w:p w14:paraId="6849302F" w14:textId="77777777" w:rsidR="00F960E2" w:rsidRPr="00813992" w:rsidRDefault="00F960E2" w:rsidP="00F960E2">
      <w:pPr>
        <w:jc w:val="both"/>
        <w:rPr>
          <w:rStyle w:val="oypena"/>
          <w:lang w:val="id-ID"/>
        </w:rPr>
      </w:pPr>
    </w:p>
    <w:p w14:paraId="5ACA7A87" w14:textId="77777777" w:rsidR="00F960E2" w:rsidRPr="00813992" w:rsidRDefault="00F960E2" w:rsidP="00F960E2">
      <w:pPr>
        <w:jc w:val="both"/>
        <w:rPr>
          <w:rStyle w:val="oypena"/>
          <w:lang w:val="id-ID"/>
        </w:rPr>
      </w:pPr>
      <w:r w:rsidRPr="00813992">
        <w:rPr>
          <w:noProof/>
          <w:lang w:val="id-ID"/>
        </w:rPr>
        <w:drawing>
          <wp:inline distT="0" distB="0" distL="0" distR="0" wp14:anchorId="1E7B59C1" wp14:editId="7D2EF87B">
            <wp:extent cx="4065224" cy="2710150"/>
            <wp:effectExtent l="0" t="0" r="0" b="0"/>
            <wp:docPr id="1820757098" name="Picture 2" descr="A person in a robe standing next to a chi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757098" name="Picture 2" descr="A person in a robe standing next to a child&#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200241" cy="2800161"/>
                    </a:xfrm>
                    <a:prstGeom prst="rect">
                      <a:avLst/>
                    </a:prstGeom>
                  </pic:spPr>
                </pic:pic>
              </a:graphicData>
            </a:graphic>
          </wp:inline>
        </w:drawing>
      </w:r>
    </w:p>
    <w:p w14:paraId="24CB65C3" w14:textId="77777777" w:rsidR="00F960E2" w:rsidRPr="00813992" w:rsidRDefault="00F960E2" w:rsidP="00F960E2">
      <w:pPr>
        <w:jc w:val="both"/>
        <w:rPr>
          <w:rStyle w:val="oypena"/>
          <w:lang w:val="id-ID"/>
        </w:rPr>
      </w:pPr>
      <w:r w:rsidRPr="00813992">
        <w:rPr>
          <w:rStyle w:val="oypena"/>
          <w:lang w:val="id-ID"/>
        </w:rPr>
        <w:t>Gambar 1</w:t>
      </w:r>
    </w:p>
    <w:p w14:paraId="2A0B9FB7" w14:textId="77777777" w:rsidR="00F960E2" w:rsidRPr="00813992" w:rsidRDefault="00F960E2" w:rsidP="00F960E2">
      <w:pPr>
        <w:jc w:val="both"/>
        <w:rPr>
          <w:rStyle w:val="oypena"/>
          <w:lang w:val="id-ID"/>
        </w:rPr>
      </w:pPr>
      <w:r w:rsidRPr="00813992">
        <w:rPr>
          <w:rStyle w:val="oypena"/>
          <w:lang w:val="id-ID"/>
        </w:rPr>
        <w:t>Prosesi Penorehan Abu dalam Ibadah Rabu Abu</w:t>
      </w:r>
    </w:p>
    <w:p w14:paraId="1AFAF9F6" w14:textId="77777777" w:rsidR="00F960E2" w:rsidRPr="00813992" w:rsidRDefault="00F960E2" w:rsidP="00F960E2">
      <w:pPr>
        <w:jc w:val="both"/>
        <w:rPr>
          <w:rStyle w:val="oypena"/>
          <w:lang w:val="id-ID"/>
        </w:rPr>
      </w:pPr>
    </w:p>
    <w:p w14:paraId="29541AF9" w14:textId="77777777" w:rsidR="00F960E2" w:rsidRPr="00813992" w:rsidRDefault="00F960E2" w:rsidP="00F960E2">
      <w:pPr>
        <w:jc w:val="both"/>
        <w:rPr>
          <w:rStyle w:val="oypena"/>
          <w:b/>
          <w:bCs/>
          <w:i/>
          <w:iCs/>
          <w:lang w:val="id-ID"/>
        </w:rPr>
      </w:pPr>
      <w:r w:rsidRPr="00813992">
        <w:rPr>
          <w:rStyle w:val="oypena"/>
          <w:b/>
          <w:bCs/>
          <w:i/>
          <w:iCs/>
          <w:lang w:val="id-ID"/>
        </w:rPr>
        <w:t>Kamis Putih</w:t>
      </w:r>
    </w:p>
    <w:p w14:paraId="1A9B9CAC" w14:textId="77777777" w:rsidR="00F960E2" w:rsidRPr="00813992" w:rsidRDefault="00F960E2" w:rsidP="00F960E2">
      <w:pPr>
        <w:ind w:firstLine="720"/>
        <w:jc w:val="both"/>
        <w:rPr>
          <w:lang w:val="id-ID"/>
        </w:rPr>
      </w:pPr>
      <w:r w:rsidRPr="00813992">
        <w:rPr>
          <w:lang w:val="id-ID"/>
        </w:rPr>
        <w:t xml:space="preserve">Kamis Putih, atau disebut juga </w:t>
      </w:r>
      <w:r w:rsidRPr="00813992">
        <w:rPr>
          <w:i/>
          <w:iCs/>
          <w:lang w:val="id-ID"/>
        </w:rPr>
        <w:t>Maundy Thursday</w:t>
      </w:r>
      <w:r w:rsidRPr="00813992">
        <w:rPr>
          <w:lang w:val="id-ID"/>
        </w:rPr>
        <w:t xml:space="preserve"> adalah pengingatan dua peristiwa penting dalam hidup Yesus. Pertama, peristiwa Yesus membasuh kaki para murid sebelum mereka perjamuan Paskah. Peristiwa tersebut menjadi gestur yang sangat menyolok sekaligus teladan tentang perendahan diri untuk melayani orang lain. Yesus, yang adalah guru dan Tuhan merelakan </w:t>
      </w:r>
      <w:r w:rsidRPr="00813992">
        <w:rPr>
          <w:lang w:val="id-ID"/>
        </w:rPr>
        <w:lastRenderedPageBreak/>
        <w:t xml:space="preserve">diri-Nya membasuh kaki murid-murid-Nya, pekerjaan yang seharusnya dilakukan oleh para budak untuk menunjukkan hospitalitas dari sang tuan rumah kepada para tamu yang datang ke rumahnya. Kedua, peristiwa perjamuan malam untuk merayakan Paskah yang dilakukan oleh Yesus bersama para murid. Dalam peristiwa itu, Yesus memberi makna baru tentang perjamuan. Ritus makan roti dan minum anggur yang tadinya sebagai peringatan keluarnya bangsa Israel dari tanah Mesir kini dimaknai sebagai persekutuan dengan tubuh dan darah Yesus yang menjadi tanda pengampunan dosa. Gereja-gereja biasanya merayakan Kamis Putih dengan ibadah disertai ritus pembasuhan kaki sebagai komitmen perendahan diri untuk melayani seperti yang telah dilakukan oleh Yesus. </w:t>
      </w:r>
    </w:p>
    <w:p w14:paraId="5ED640A2" w14:textId="77777777" w:rsidR="00F960E2" w:rsidRPr="00813992" w:rsidRDefault="00F960E2" w:rsidP="00F960E2">
      <w:pPr>
        <w:ind w:firstLine="720"/>
        <w:jc w:val="both"/>
        <w:rPr>
          <w:lang w:val="id-ID"/>
        </w:rPr>
      </w:pPr>
      <w:r w:rsidRPr="00813992">
        <w:rPr>
          <w:lang w:val="id-ID"/>
        </w:rPr>
        <w:t xml:space="preserve">Ada gereja yang melayankan sakramen perjamuan dalam Ibadah Kamis Putih. GKJ Gandaria memilih ritus yang pertama, yaitu pembasuhan kaki yang dilakukan dalam ibadah, sedangkan sakramen perjamuan dilakukan pada saat perayaan Paskah. Hal ini dipilih berdasarkan nilai historis dari perjamuan itu sendiri yang merupakan perayaan syukur atas kebangkitan Kristus sebagaimana dilakukan persekutuan jemaat mula-mula (Kis. 2:46). Pelaksanaan Ritus Pembasuhan Kaki dimulai dengan pendeta membasuh kaki anggota majelis. Anggota majelis yang telah dibasuh kakinya kemudian membasuh kaki umat. Umat yang telah dibasuh kemudian membasuh kaki umat yang lain, sehingga masing-masing umat memiliki dua pengalaman: dibasuh dan membasuh kaki. Ritus Pembasuhan Kaki dilakukan di </w:t>
      </w:r>
      <w:r w:rsidRPr="00813992">
        <w:rPr>
          <w:i/>
          <w:iCs/>
          <w:lang w:val="id-ID"/>
        </w:rPr>
        <w:t>sanctuarium.</w:t>
      </w:r>
      <w:r w:rsidRPr="00813992">
        <w:rPr>
          <w:lang w:val="id-ID"/>
        </w:rPr>
        <w:t xml:space="preserve"> </w:t>
      </w:r>
      <w:r w:rsidRPr="00813992">
        <w:rPr>
          <w:rStyle w:val="oypena"/>
          <w:lang w:val="id-ID"/>
        </w:rPr>
        <w:t xml:space="preserve">Dalam perspektif ibadah sebagai ruang pemulihan, </w:t>
      </w:r>
      <w:r w:rsidRPr="00813992">
        <w:rPr>
          <w:lang w:val="id-ID"/>
        </w:rPr>
        <w:t>Ritus Pembasuhan Kaki dimaknai sebagai kesediaan umat untuk merendahkan diri dan menciptakan ruang untuk berproses bersama dalam perjalanan pemulihan.</w:t>
      </w:r>
    </w:p>
    <w:p w14:paraId="5C7A71FF" w14:textId="77777777" w:rsidR="00F960E2" w:rsidRPr="00813992" w:rsidRDefault="00F960E2" w:rsidP="00F960E2">
      <w:pPr>
        <w:jc w:val="both"/>
        <w:rPr>
          <w:rStyle w:val="oypena"/>
          <w:lang w:val="id-ID"/>
        </w:rPr>
      </w:pPr>
      <w:r w:rsidRPr="00813992">
        <w:rPr>
          <w:rStyle w:val="oypena"/>
          <w:lang w:val="id-ID"/>
        </w:rPr>
        <w:t xml:space="preserve">Rekaman Ibadah lengkap bisa disaksikan melalui kanal YouTube GKJ Gandaria Official atau melaui tautan: </w:t>
      </w:r>
      <w:hyperlink r:id="rId85" w:history="1">
        <w:r w:rsidRPr="00813992">
          <w:rPr>
            <w:rStyle w:val="Hyperlink"/>
            <w:lang w:val="id-ID"/>
          </w:rPr>
          <w:t>https://www.youtube.com/live/aEFn3phb2gg?si=RWZKcvIbhOPFH0jJ</w:t>
        </w:r>
      </w:hyperlink>
    </w:p>
    <w:p w14:paraId="60743A19" w14:textId="77777777" w:rsidR="00F960E2" w:rsidRPr="00813992" w:rsidRDefault="00F960E2" w:rsidP="00F960E2">
      <w:pPr>
        <w:rPr>
          <w:lang w:val="id-ID"/>
        </w:rPr>
      </w:pPr>
    </w:p>
    <w:p w14:paraId="65E5B196" w14:textId="77777777" w:rsidR="00F960E2" w:rsidRPr="00813992" w:rsidRDefault="00F960E2" w:rsidP="00F960E2">
      <w:pPr>
        <w:jc w:val="center"/>
        <w:rPr>
          <w:lang w:val="id-ID"/>
        </w:rPr>
      </w:pPr>
      <w:r w:rsidRPr="00813992">
        <w:rPr>
          <w:noProof/>
          <w:lang w:val="id-ID"/>
        </w:rPr>
        <w:lastRenderedPageBreak/>
        <w:drawing>
          <wp:inline distT="0" distB="0" distL="0" distR="0" wp14:anchorId="0DFF8FCE" wp14:editId="203C94E6">
            <wp:extent cx="2698117" cy="1798745"/>
            <wp:effectExtent l="5398" t="0" r="0" b="0"/>
            <wp:docPr id="452994625" name="Picture 6" descr="A group of people sitting in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994625" name="Picture 6" descr="A group of people sitting in a lin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rot="16200000">
                      <a:off x="0" y="0"/>
                      <a:ext cx="2779607" cy="1853072"/>
                    </a:xfrm>
                    <a:prstGeom prst="rect">
                      <a:avLst/>
                    </a:prstGeom>
                  </pic:spPr>
                </pic:pic>
              </a:graphicData>
            </a:graphic>
          </wp:inline>
        </w:drawing>
      </w:r>
      <w:r w:rsidRPr="00813992">
        <w:rPr>
          <w:noProof/>
          <w:lang w:val="id-ID"/>
        </w:rPr>
        <w:drawing>
          <wp:inline distT="0" distB="0" distL="0" distR="0" wp14:anchorId="4F2904D5" wp14:editId="73AB51F1">
            <wp:extent cx="2695512" cy="1797007"/>
            <wp:effectExtent l="4762" t="0" r="2223" b="2222"/>
            <wp:docPr id="867376090" name="Picture 5" descr="A close-up of people washing f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76090" name="Picture 5" descr="A close-up of people washing feet&#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rot="16200000">
                      <a:off x="0" y="0"/>
                      <a:ext cx="2739730" cy="1826486"/>
                    </a:xfrm>
                    <a:prstGeom prst="rect">
                      <a:avLst/>
                    </a:prstGeom>
                  </pic:spPr>
                </pic:pic>
              </a:graphicData>
            </a:graphic>
          </wp:inline>
        </w:drawing>
      </w:r>
    </w:p>
    <w:p w14:paraId="37DAC5E6" w14:textId="77777777" w:rsidR="00F960E2" w:rsidRPr="00813992" w:rsidRDefault="00F960E2" w:rsidP="00F960E2">
      <w:pPr>
        <w:jc w:val="center"/>
        <w:rPr>
          <w:lang w:val="id-ID"/>
        </w:rPr>
      </w:pPr>
      <w:r w:rsidRPr="00813992">
        <w:rPr>
          <w:lang w:val="id-ID"/>
        </w:rPr>
        <w:t>Gambar 2 &amp; 3</w:t>
      </w:r>
    </w:p>
    <w:p w14:paraId="5EE6CC70" w14:textId="77777777" w:rsidR="00F960E2" w:rsidRPr="00813992" w:rsidRDefault="00F960E2" w:rsidP="00F960E2">
      <w:pPr>
        <w:jc w:val="center"/>
        <w:rPr>
          <w:lang w:val="id-ID"/>
        </w:rPr>
      </w:pPr>
      <w:r w:rsidRPr="00813992">
        <w:rPr>
          <w:lang w:val="id-ID"/>
        </w:rPr>
        <w:t>Ritus Pembasuhan Kaki</w:t>
      </w:r>
    </w:p>
    <w:p w14:paraId="573DD441" w14:textId="77777777" w:rsidR="00F960E2" w:rsidRPr="00813992" w:rsidRDefault="00F960E2" w:rsidP="00F960E2">
      <w:pPr>
        <w:rPr>
          <w:lang w:val="id-ID"/>
        </w:rPr>
      </w:pPr>
    </w:p>
    <w:p w14:paraId="7A04AD35" w14:textId="77777777" w:rsidR="00F960E2" w:rsidRPr="00813992" w:rsidRDefault="00F960E2" w:rsidP="00F960E2">
      <w:pPr>
        <w:rPr>
          <w:rStyle w:val="oypena"/>
          <w:b/>
          <w:bCs/>
          <w:i/>
          <w:iCs/>
          <w:lang w:val="id-ID"/>
        </w:rPr>
      </w:pPr>
      <w:r w:rsidRPr="00813992">
        <w:rPr>
          <w:rStyle w:val="oypena"/>
          <w:b/>
          <w:bCs/>
          <w:i/>
          <w:iCs/>
          <w:lang w:val="id-ID"/>
        </w:rPr>
        <w:t>Jumat Agung</w:t>
      </w:r>
    </w:p>
    <w:p w14:paraId="2075C42A" w14:textId="77777777" w:rsidR="00F960E2" w:rsidRPr="00813992" w:rsidRDefault="00F960E2" w:rsidP="00D33A47">
      <w:pPr>
        <w:ind w:firstLine="720"/>
        <w:jc w:val="both"/>
        <w:rPr>
          <w:lang w:val="id-ID"/>
        </w:rPr>
      </w:pPr>
      <w:r w:rsidRPr="00813992">
        <w:rPr>
          <w:lang w:val="id-ID"/>
        </w:rPr>
        <w:t>Jumat Agung adalah peringatan tentang peristiwa kesengsaraan dan kematian Yesus Kristus di kayu salib. Peristiwa tersebut diakui sebagai puncak penyelamatan Allah bagi manusia. Melalui peristiwa salib itu, Allah berkenan mendamaikan Diri-Nya dengan manusia dengan perantaraan Kristus (2 Kor. 5:18-19). Ketaatan Yesus untuk mewujudkan kehendak Bapa bahkan sampai mengorbankan nyawa-Nya itulah yang membuat peristiwa kematian Yesus menjadi istimewa. Dalam konteks Injil Yohanes bahkan disebutkan bahwa kematian Yesus adalah saat ketika Bapa memuliakan-Nya (Yoh. 12:23-24). Kata-kata terakhir Yesus di atas kayu salib dalam Injil Yohanes semakin menampakkan pemahaman bahwa semua yang dilalui oleh Yesus dalam sengsara dan kematian-Nya adalah wujud ketaatan-Nya kepada Bapa (Yoh. 19:30). Itulah sebabnya bacaan Injil dalam Ibadah Jumat Agung selalu diambil dari Injil Yohanes, terutama Yohanes 18-19 karena kematian Yesus adalah kemuliaan.</w:t>
      </w:r>
    </w:p>
    <w:p w14:paraId="60F3471D" w14:textId="77777777" w:rsidR="00F960E2" w:rsidRPr="00813992" w:rsidRDefault="00F960E2" w:rsidP="00D33A47">
      <w:pPr>
        <w:ind w:firstLine="720"/>
        <w:jc w:val="both"/>
        <w:rPr>
          <w:rStyle w:val="oypena"/>
          <w:lang w:val="id-ID"/>
        </w:rPr>
      </w:pPr>
      <w:r w:rsidRPr="00813992">
        <w:rPr>
          <w:lang w:val="id-ID"/>
        </w:rPr>
        <w:t xml:space="preserve">Gereja-gereja biasanya merayakan Jumat Agung  dengan </w:t>
      </w:r>
      <w:r w:rsidRPr="00813992">
        <w:rPr>
          <w:lang w:val="id-ID"/>
        </w:rPr>
        <w:lastRenderedPageBreak/>
        <w:t xml:space="preserve">ibadah yang dilakukan di sore hari, sekitar pukul 15.00 untuk mengenang rangkaian peristiwa sengsara dan kematian Yesus yang terjadi pada kisaran waktu yang sama. GKJ Gandaria melakukan ibadah Jumat Agung dengan model pengenangan yang di dalamnya terdapat Ritus Duka. Oleh karena itu, dalam ibadah Jumat Agung tidak dilayankan sakramen perjamuan. Ritus Duka adalah ruang bagi partisipasi umat untuk mewujudkan pengenangannya dengan simbol tertentu, seperti menancapkan bunga pada salib, meletakkan lilin di sekitar salib, meletakkan bunga di sekitar salib, dan lain-lain sebagai pengingat bahwa kitalah yang membuat Yesus harus menjalani kesengsaraan dan kematian. Simbol yang dilekatkan atau diletakkan pada salib juga menandai komitmen bahwa kita pun ikut mati bersama Kristus yang mati, namun akan dibangkitkan bersama Kristus yang bangkit pada hari Minggu Paskah. Lokasi Ritus Duka berada di </w:t>
      </w:r>
      <w:r w:rsidRPr="00813992">
        <w:rPr>
          <w:i/>
          <w:iCs/>
          <w:lang w:val="id-ID"/>
        </w:rPr>
        <w:t>sanctuarium.</w:t>
      </w:r>
      <w:r w:rsidRPr="00813992">
        <w:rPr>
          <w:lang w:val="id-ID"/>
        </w:rPr>
        <w:t xml:space="preserve"> </w:t>
      </w:r>
      <w:r w:rsidRPr="00813992">
        <w:rPr>
          <w:rStyle w:val="oypena"/>
          <w:lang w:val="id-ID"/>
        </w:rPr>
        <w:t xml:space="preserve">Dalam perspektif ibadah sebagai ruang pemulihan, Ritus Duka menjadi penanda pengakuan mengenai mengenai kelemahan manusia yang memiliki potensi terluka dan melukai orang lain. Rekaman Ibadah lengkap bisa disaksikan melalui kanal YouTube GKJ Gandaria Official atau melaui tautan: </w:t>
      </w:r>
      <w:hyperlink r:id="rId88" w:history="1">
        <w:r w:rsidRPr="00813992">
          <w:rPr>
            <w:rStyle w:val="Hyperlink"/>
            <w:lang w:val="id-ID"/>
          </w:rPr>
          <w:t>https://www.youtube.com/live/85NTdOqPB7g?si=rGDMyYg6km-RWVqx</w:t>
        </w:r>
      </w:hyperlink>
    </w:p>
    <w:p w14:paraId="6FFC04CA" w14:textId="77777777" w:rsidR="00F960E2" w:rsidRPr="00813992" w:rsidRDefault="00F960E2" w:rsidP="00D33A47">
      <w:pPr>
        <w:jc w:val="both"/>
        <w:rPr>
          <w:rStyle w:val="oypena"/>
          <w:lang w:val="id-ID"/>
        </w:rPr>
      </w:pPr>
    </w:p>
    <w:p w14:paraId="3250B0BF" w14:textId="77777777" w:rsidR="00F960E2" w:rsidRPr="00813992" w:rsidRDefault="00F960E2" w:rsidP="00F960E2">
      <w:pPr>
        <w:jc w:val="center"/>
        <w:rPr>
          <w:lang w:val="id-ID"/>
        </w:rPr>
      </w:pPr>
      <w:r w:rsidRPr="00813992">
        <w:rPr>
          <w:noProof/>
          <w:lang w:val="id-ID"/>
          <w14:ligatures w14:val="standardContextual"/>
        </w:rPr>
        <w:lastRenderedPageBreak/>
        <w:drawing>
          <wp:inline distT="0" distB="0" distL="0" distR="0" wp14:anchorId="0E738057" wp14:editId="000F51C4">
            <wp:extent cx="4034139" cy="2677787"/>
            <wp:effectExtent l="0" t="0" r="5080" b="2540"/>
            <wp:docPr id="1338079678" name="Picture 7" descr="A person writing on a yellow po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079678" name="Picture 7" descr="A person writing on a yellow po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189980" cy="2781231"/>
                    </a:xfrm>
                    <a:prstGeom prst="rect">
                      <a:avLst/>
                    </a:prstGeom>
                  </pic:spPr>
                </pic:pic>
              </a:graphicData>
            </a:graphic>
          </wp:inline>
        </w:drawing>
      </w:r>
    </w:p>
    <w:p w14:paraId="5C99507F" w14:textId="77777777" w:rsidR="00F960E2" w:rsidRPr="00813992" w:rsidRDefault="00F960E2" w:rsidP="00F960E2">
      <w:pPr>
        <w:jc w:val="center"/>
        <w:rPr>
          <w:lang w:val="id-ID"/>
        </w:rPr>
      </w:pPr>
      <w:r w:rsidRPr="00813992">
        <w:rPr>
          <w:lang w:val="id-ID"/>
        </w:rPr>
        <w:t>Gambar 4</w:t>
      </w:r>
    </w:p>
    <w:p w14:paraId="00B2126D" w14:textId="77777777" w:rsidR="00F960E2" w:rsidRPr="00813992" w:rsidRDefault="00F960E2" w:rsidP="00F960E2">
      <w:pPr>
        <w:jc w:val="center"/>
        <w:rPr>
          <w:lang w:val="id-ID"/>
        </w:rPr>
      </w:pPr>
      <w:r w:rsidRPr="00813992">
        <w:rPr>
          <w:lang w:val="id-ID"/>
        </w:rPr>
        <w:t>Ritus Duka: Menancapkan bunga pada salib</w:t>
      </w:r>
    </w:p>
    <w:p w14:paraId="4A797D7E" w14:textId="77777777" w:rsidR="00F960E2" w:rsidRPr="00813992" w:rsidRDefault="00F960E2" w:rsidP="00F960E2">
      <w:pPr>
        <w:rPr>
          <w:lang w:val="id-ID"/>
        </w:rPr>
      </w:pPr>
    </w:p>
    <w:p w14:paraId="31D036D3" w14:textId="77777777" w:rsidR="00F960E2" w:rsidRPr="00813992" w:rsidRDefault="00F960E2" w:rsidP="00F960E2">
      <w:pPr>
        <w:jc w:val="center"/>
        <w:rPr>
          <w:lang w:val="id-ID"/>
        </w:rPr>
      </w:pPr>
      <w:r w:rsidRPr="00813992">
        <w:rPr>
          <w:noProof/>
          <w:lang w:val="id-ID"/>
          <w14:ligatures w14:val="standardContextual"/>
        </w:rPr>
        <w:drawing>
          <wp:inline distT="0" distB="0" distL="0" distR="0" wp14:anchorId="66C07C9B" wp14:editId="01792D31">
            <wp:extent cx="4048699" cy="2409755"/>
            <wp:effectExtent l="0" t="0" r="3175" b="3810"/>
            <wp:docPr id="2133323705" name="Picture 34" descr="People around a cross with cand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323705" name="Picture 34" descr="People around a cross with candles&#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122376" cy="2453607"/>
                    </a:xfrm>
                    <a:prstGeom prst="rect">
                      <a:avLst/>
                    </a:prstGeom>
                  </pic:spPr>
                </pic:pic>
              </a:graphicData>
            </a:graphic>
          </wp:inline>
        </w:drawing>
      </w:r>
    </w:p>
    <w:p w14:paraId="1BD3F8BF" w14:textId="77777777" w:rsidR="00F960E2" w:rsidRPr="00813992" w:rsidRDefault="00F960E2" w:rsidP="00F960E2">
      <w:pPr>
        <w:jc w:val="center"/>
        <w:rPr>
          <w:rStyle w:val="oypena"/>
          <w:lang w:val="id-ID"/>
        </w:rPr>
      </w:pPr>
      <w:r w:rsidRPr="00813992">
        <w:rPr>
          <w:rStyle w:val="oypena"/>
          <w:lang w:val="id-ID"/>
        </w:rPr>
        <w:t>Gambar 5</w:t>
      </w:r>
    </w:p>
    <w:p w14:paraId="2DFA84CA" w14:textId="77777777" w:rsidR="00F960E2" w:rsidRPr="00813992" w:rsidRDefault="00F960E2" w:rsidP="00F960E2">
      <w:pPr>
        <w:jc w:val="center"/>
        <w:rPr>
          <w:lang w:val="id-ID"/>
        </w:rPr>
      </w:pPr>
      <w:r w:rsidRPr="00813992">
        <w:rPr>
          <w:rStyle w:val="oypena"/>
          <w:lang w:val="id-ID"/>
        </w:rPr>
        <w:t xml:space="preserve">Ritus Duka: </w:t>
      </w:r>
      <w:r w:rsidRPr="00813992">
        <w:rPr>
          <w:lang w:val="id-ID"/>
        </w:rPr>
        <w:t>Meletakkan lilin di sekitar salib</w:t>
      </w:r>
    </w:p>
    <w:p w14:paraId="7EC50535" w14:textId="77777777" w:rsidR="00F960E2" w:rsidRPr="00813992" w:rsidRDefault="00F960E2" w:rsidP="00F960E2">
      <w:pPr>
        <w:rPr>
          <w:rStyle w:val="oypena"/>
          <w:lang w:val="id-ID"/>
        </w:rPr>
      </w:pPr>
    </w:p>
    <w:p w14:paraId="6765BB90" w14:textId="77777777" w:rsidR="00F960E2" w:rsidRPr="00813992" w:rsidRDefault="00F960E2" w:rsidP="00F960E2">
      <w:pPr>
        <w:rPr>
          <w:rStyle w:val="oypena"/>
          <w:b/>
          <w:bCs/>
          <w:i/>
          <w:iCs/>
          <w:lang w:val="id-ID"/>
        </w:rPr>
      </w:pPr>
      <w:r w:rsidRPr="00813992">
        <w:rPr>
          <w:rStyle w:val="oypena"/>
          <w:b/>
          <w:bCs/>
          <w:i/>
          <w:iCs/>
          <w:lang w:val="id-ID"/>
        </w:rPr>
        <w:lastRenderedPageBreak/>
        <w:t>Sabtu Sunyi</w:t>
      </w:r>
    </w:p>
    <w:p w14:paraId="44D96026" w14:textId="77777777" w:rsidR="00F960E2" w:rsidRPr="00813992" w:rsidRDefault="00F960E2" w:rsidP="00D33A47">
      <w:pPr>
        <w:ind w:firstLine="720"/>
        <w:jc w:val="both"/>
        <w:rPr>
          <w:lang w:val="id-ID"/>
        </w:rPr>
      </w:pPr>
      <w:r w:rsidRPr="00813992">
        <w:rPr>
          <w:lang w:val="id-ID"/>
        </w:rPr>
        <w:t xml:space="preserve">Setelah Yesus disalib pada hari Jumat, tubuh-Nya kemudian dibaringkan dalam sebuah makam (Yoh. 19:41). Hal inilah yang diperingati pada hari Sabtu Sunyi, atau disebut juga Sabtu Suci, yang diterjemahkan dari bahasa Latin </w:t>
      </w:r>
      <w:r w:rsidRPr="00813992">
        <w:rPr>
          <w:rFonts w:cs="Arial"/>
          <w:i/>
          <w:iCs/>
          <w:color w:val="202122"/>
          <w:lang w:val="id-ID"/>
        </w:rPr>
        <w:t>Sabbatum Sanctum</w:t>
      </w:r>
      <w:r w:rsidRPr="00813992">
        <w:rPr>
          <w:lang w:val="id-ID"/>
        </w:rPr>
        <w:t xml:space="preserve"> (Hari Sabat Suci). Sabtu Sunyi adalah masa antara, yang  menjadi pemisah, sekaligus penghubung antara kematian dan kehidupan. Sabtu Sunyi merupakan sebuah situs kesaksian tentang kematian yang menyedihkan, sekaligus juga situs pengharapan tentang kehidupan. Melalui Sabtu Sunyi, kita untuk menjadi saksi tentang kematian dan pengharapan akan kehidupan. Di dalamnya, kita diberi ruang untuk meratap dalam harap atas kematian Kristus, sekaligus menanti dalam sunyi kebangkitan dan kemenangan-Nya atas maut. </w:t>
      </w:r>
    </w:p>
    <w:p w14:paraId="624A6DAA" w14:textId="77777777" w:rsidR="00F960E2" w:rsidRPr="00813992" w:rsidRDefault="00F960E2" w:rsidP="00D33A47">
      <w:pPr>
        <w:ind w:firstLine="720"/>
        <w:jc w:val="both"/>
        <w:rPr>
          <w:lang w:val="id-ID"/>
        </w:rPr>
      </w:pPr>
      <w:r w:rsidRPr="00813992">
        <w:rPr>
          <w:lang w:val="id-ID"/>
        </w:rPr>
        <w:t xml:space="preserve">GKJ Gandaria melakukan peringatan Sabtu Sunyi dengan melakukan Ibadah Doa dengan Nyanyian Taize. Model ibadah ini dipilih karena di dalam ibadah ini tersedia ruang yang leluasa untuk merengkuh dua realitas yang digambarkan dalam peristiwa Sabtu Sunyi, yaitu realitas ratapan tentang Yesus yang mati dan dikuburkan serta realitas harapan tentang janji kebangkitan Yesus. Dua realitas tersebut direngkuh dalam Ritus Duka yang dilakukan dengan cara umat diberi ruang untuk berdoa di sekeliling salib yang rebah. Salib yang rebah itu juga menjadi penanda dua hal. Pertama, salib rebah itu memperlihatkan bahwa tubuh Yesus sudah tidak ada lagi di kayu salib sehingga kita tidak bisa melihat-Nya lagi. Di sinilah umat diberi ruang untuk meratap karena kehilangan Yesus yang telah dimakamkan. Di sini umat diajak untuk belajar mengakui trauma yang dirasakan. Kedua, salib yang rebah itu mengingatkan kita tentang harapan bahwa Yesus akan bangkit dari kematian.  Pada titik inilah umat diberi ruang untuk membangun harapan dan menanti janji kebangkitan Yesus. </w:t>
      </w:r>
    </w:p>
    <w:p w14:paraId="5C5E071F" w14:textId="77777777" w:rsidR="00F960E2" w:rsidRPr="00813992" w:rsidRDefault="00F960E2" w:rsidP="00D33A47">
      <w:pPr>
        <w:ind w:firstLine="720"/>
        <w:jc w:val="both"/>
        <w:rPr>
          <w:rStyle w:val="oypena"/>
          <w:lang w:val="id-ID"/>
        </w:rPr>
      </w:pPr>
      <w:r w:rsidRPr="00813992">
        <w:rPr>
          <w:lang w:val="id-ID"/>
        </w:rPr>
        <w:t xml:space="preserve">Lokasi Ritus Duka berada di </w:t>
      </w:r>
      <w:r w:rsidRPr="00813992">
        <w:rPr>
          <w:i/>
          <w:iCs/>
          <w:lang w:val="id-ID"/>
        </w:rPr>
        <w:t xml:space="preserve">sanctuarium. </w:t>
      </w:r>
      <w:r w:rsidRPr="00813992">
        <w:rPr>
          <w:rStyle w:val="oypena"/>
          <w:lang w:val="id-ID"/>
        </w:rPr>
        <w:t xml:space="preserve">Dalam perspektif ibadah sebagai ruang pemulihan, Ritus Duka Sabtu Sunyi menggemakan pesan mengenai pentingnya tindakan meratap. Ratapan ini adalah pengakuan mengenai kerapuhan manusia. Pengakuan tentang ratapan ini membuka pemahaman mengenai gereja yang dipanggil untuk menjadi ruang yang aman bagi ratapan umat yang berduka dan terluka. Rekaman Ibadah lengkap bisa </w:t>
      </w:r>
      <w:r w:rsidRPr="00813992">
        <w:rPr>
          <w:rStyle w:val="oypena"/>
          <w:lang w:val="id-ID"/>
        </w:rPr>
        <w:lastRenderedPageBreak/>
        <w:t xml:space="preserve">disaksikan melalui kanal YouTube GKJ Gandaria Official atau melaui tautan: </w:t>
      </w:r>
      <w:hyperlink r:id="rId91" w:history="1">
        <w:r w:rsidRPr="00813992">
          <w:rPr>
            <w:rStyle w:val="Hyperlink"/>
            <w:lang w:val="id-ID"/>
          </w:rPr>
          <w:t>https://www.youtube.com/live/jthxuZ1ga4c?si=_uYWMW5K3jFGhuT7</w:t>
        </w:r>
      </w:hyperlink>
    </w:p>
    <w:p w14:paraId="1E440D7A" w14:textId="77777777" w:rsidR="00F960E2" w:rsidRPr="00813992" w:rsidRDefault="00F960E2" w:rsidP="00F960E2">
      <w:pPr>
        <w:rPr>
          <w:rStyle w:val="oypena"/>
          <w:lang w:val="id-ID"/>
        </w:rPr>
      </w:pPr>
    </w:p>
    <w:p w14:paraId="33C5B34C" w14:textId="77777777" w:rsidR="00F960E2" w:rsidRPr="00813992" w:rsidRDefault="00F960E2" w:rsidP="00F960E2">
      <w:pPr>
        <w:jc w:val="center"/>
        <w:rPr>
          <w:rStyle w:val="oypena"/>
          <w:lang w:val="id-ID"/>
        </w:rPr>
      </w:pPr>
      <w:r w:rsidRPr="00813992">
        <w:rPr>
          <w:noProof/>
          <w:lang w:val="id-ID"/>
          <w14:ligatures w14:val="standardContextual"/>
        </w:rPr>
        <w:drawing>
          <wp:inline distT="0" distB="0" distL="0" distR="0" wp14:anchorId="20C75A9D" wp14:editId="2A0ADFAB">
            <wp:extent cx="3857263" cy="2169711"/>
            <wp:effectExtent l="0" t="0" r="3810" b="2540"/>
            <wp:docPr id="725964115" name="Picture 38" descr="A cross and candle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964115" name="Picture 38" descr="A cross and candles in a room&#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084402" cy="2297476"/>
                    </a:xfrm>
                    <a:prstGeom prst="rect">
                      <a:avLst/>
                    </a:prstGeom>
                  </pic:spPr>
                </pic:pic>
              </a:graphicData>
            </a:graphic>
          </wp:inline>
        </w:drawing>
      </w:r>
    </w:p>
    <w:p w14:paraId="427C4A5E" w14:textId="77777777" w:rsidR="00F960E2" w:rsidRPr="00813992" w:rsidRDefault="00F960E2" w:rsidP="00F960E2">
      <w:pPr>
        <w:jc w:val="center"/>
        <w:rPr>
          <w:rStyle w:val="oypena"/>
          <w:lang w:val="id-ID"/>
        </w:rPr>
      </w:pPr>
      <w:r w:rsidRPr="00813992">
        <w:rPr>
          <w:rStyle w:val="oypena"/>
          <w:lang w:val="id-ID"/>
        </w:rPr>
        <w:t>Gambar 6</w:t>
      </w:r>
    </w:p>
    <w:p w14:paraId="353DD73C" w14:textId="77777777" w:rsidR="00F960E2" w:rsidRPr="00813992" w:rsidRDefault="00F960E2" w:rsidP="00F960E2">
      <w:pPr>
        <w:jc w:val="center"/>
        <w:rPr>
          <w:lang w:val="id-ID"/>
        </w:rPr>
      </w:pPr>
      <w:r w:rsidRPr="00813992">
        <w:rPr>
          <w:rStyle w:val="oypena"/>
          <w:lang w:val="id-ID"/>
        </w:rPr>
        <w:t>Ritus Duka: Salib Rebah</w:t>
      </w:r>
    </w:p>
    <w:p w14:paraId="2076DF88" w14:textId="77777777" w:rsidR="00F960E2" w:rsidRPr="00813992" w:rsidRDefault="00F960E2" w:rsidP="00F960E2">
      <w:pPr>
        <w:rPr>
          <w:rStyle w:val="oypena"/>
          <w:b/>
          <w:bCs/>
          <w:lang w:val="id-ID"/>
        </w:rPr>
      </w:pPr>
    </w:p>
    <w:p w14:paraId="0B6A29DE" w14:textId="77777777" w:rsidR="00F960E2" w:rsidRPr="00813992" w:rsidRDefault="00F960E2" w:rsidP="00F960E2">
      <w:pPr>
        <w:jc w:val="center"/>
        <w:rPr>
          <w:rStyle w:val="oypena"/>
          <w:b/>
          <w:bCs/>
          <w:lang w:val="id-ID"/>
        </w:rPr>
      </w:pPr>
      <w:r w:rsidRPr="00813992">
        <w:rPr>
          <w:b/>
          <w:bCs/>
          <w:noProof/>
          <w:lang w:val="id-ID"/>
          <w14:ligatures w14:val="standardContextual"/>
        </w:rPr>
        <w:lastRenderedPageBreak/>
        <w:drawing>
          <wp:inline distT="0" distB="0" distL="0" distR="0" wp14:anchorId="69E86339" wp14:editId="13337AFB">
            <wp:extent cx="1624988" cy="2888867"/>
            <wp:effectExtent l="0" t="0" r="635" b="0"/>
            <wp:docPr id="1915755413" name="Picture 37" descr="A child kneeling in front of cand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755413" name="Picture 37" descr="A child kneeling in front of candles&#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685322" cy="2996127"/>
                    </a:xfrm>
                    <a:prstGeom prst="rect">
                      <a:avLst/>
                    </a:prstGeom>
                  </pic:spPr>
                </pic:pic>
              </a:graphicData>
            </a:graphic>
          </wp:inline>
        </w:drawing>
      </w:r>
    </w:p>
    <w:p w14:paraId="02D4EBBD" w14:textId="77777777" w:rsidR="00F960E2" w:rsidRPr="00813992" w:rsidRDefault="00F960E2" w:rsidP="00F960E2">
      <w:pPr>
        <w:jc w:val="center"/>
        <w:rPr>
          <w:rStyle w:val="oypena"/>
          <w:lang w:val="id-ID"/>
        </w:rPr>
      </w:pPr>
      <w:r w:rsidRPr="00813992">
        <w:rPr>
          <w:rStyle w:val="oypena"/>
          <w:lang w:val="id-ID"/>
        </w:rPr>
        <w:t>Gambar 7</w:t>
      </w:r>
    </w:p>
    <w:p w14:paraId="3D646D14" w14:textId="77777777" w:rsidR="00F960E2" w:rsidRPr="00813992" w:rsidRDefault="00F960E2" w:rsidP="00F960E2">
      <w:pPr>
        <w:jc w:val="center"/>
        <w:rPr>
          <w:lang w:val="id-ID"/>
        </w:rPr>
      </w:pPr>
      <w:r w:rsidRPr="00813992">
        <w:rPr>
          <w:rStyle w:val="oypena"/>
          <w:lang w:val="id-ID"/>
        </w:rPr>
        <w:t>Ritus Duka: Berdoa di sekitar salib yang rebah</w:t>
      </w:r>
    </w:p>
    <w:p w14:paraId="50B973AE" w14:textId="77777777" w:rsidR="00F960E2" w:rsidRPr="00813992" w:rsidRDefault="00F960E2" w:rsidP="00F960E2">
      <w:pPr>
        <w:rPr>
          <w:rStyle w:val="oypena"/>
          <w:b/>
          <w:bCs/>
          <w:lang w:val="id-ID"/>
        </w:rPr>
      </w:pPr>
    </w:p>
    <w:p w14:paraId="7597BBC4" w14:textId="77777777" w:rsidR="00F960E2" w:rsidRPr="00813992" w:rsidRDefault="00F960E2" w:rsidP="00F960E2">
      <w:pPr>
        <w:rPr>
          <w:rStyle w:val="oypena"/>
          <w:b/>
          <w:bCs/>
          <w:i/>
          <w:iCs/>
          <w:lang w:val="id-ID"/>
        </w:rPr>
      </w:pPr>
      <w:r w:rsidRPr="00813992">
        <w:rPr>
          <w:rStyle w:val="oypena"/>
          <w:b/>
          <w:bCs/>
          <w:i/>
          <w:iCs/>
          <w:lang w:val="id-ID"/>
        </w:rPr>
        <w:t>Minggu Paskah</w:t>
      </w:r>
    </w:p>
    <w:p w14:paraId="590B3B13" w14:textId="77777777" w:rsidR="00F960E2" w:rsidRPr="00813992" w:rsidRDefault="00F960E2" w:rsidP="00D33A47">
      <w:pPr>
        <w:ind w:firstLine="720"/>
        <w:jc w:val="both"/>
        <w:rPr>
          <w:lang w:val="id-ID"/>
        </w:rPr>
      </w:pPr>
      <w:r w:rsidRPr="00813992">
        <w:rPr>
          <w:lang w:val="id-ID"/>
        </w:rPr>
        <w:t xml:space="preserve">Paskah adalah peristiwa kebangkitan Yesus Kristus dari antara orang mati. Peristiwa kebangkitan Yesus sendiri dicatat pada keempat Injil; Matius, Markus, Lukas, dan Yohanes dalam berbagai versinya. Namun demikian, yang selalu menjadi pusat pewartaan adalah para perempuan, termasuk Maria Magdalena yang pertama kali mengetahui bahwa kubur Yesus telah kosong, lalu memberitahukan hal itu kepada murid-murid yang lain. Maria Magdalena kemudian diberi julukan </w:t>
      </w:r>
      <w:r w:rsidRPr="00813992">
        <w:rPr>
          <w:i/>
          <w:iCs/>
          <w:lang w:val="id-ID"/>
        </w:rPr>
        <w:t>“Apostola Apostolorum”</w:t>
      </w:r>
      <w:r w:rsidRPr="00813992">
        <w:rPr>
          <w:lang w:val="id-ID"/>
        </w:rPr>
        <w:t xml:space="preserve"> (rasulnya para rasul). Peristiwa kebangkitan Yesus terjadi di makam dan diketahui saat pagi buta. Hal inilah yang kemudian mendasari pelaksanaan ibadah Paskah dilakukan pada pagi buta, untuk mengingat kembali pengalaman para perempuan yang menyaksikan kubur Yesus telah kosong. Ibadah di pagi buta ini disebut sebagai Ibadah Cahaya atau Ritus Cahaya. </w:t>
      </w:r>
    </w:p>
    <w:p w14:paraId="1EE61EE5" w14:textId="77777777" w:rsidR="00F960E2" w:rsidRPr="00813992" w:rsidRDefault="00F960E2" w:rsidP="00D33A47">
      <w:pPr>
        <w:ind w:firstLine="720"/>
        <w:jc w:val="both"/>
        <w:rPr>
          <w:lang w:val="id-ID"/>
        </w:rPr>
      </w:pPr>
      <w:r w:rsidRPr="00813992">
        <w:rPr>
          <w:lang w:val="id-ID"/>
        </w:rPr>
        <w:t xml:space="preserve">GKJ Gandaria melakukan ibadah Paskah pada pukul 05.00. Diawali dengan Ritus Cahaya, yaitu membawa masuk api/cahaya </w:t>
      </w:r>
      <w:r w:rsidRPr="00813992">
        <w:rPr>
          <w:lang w:val="id-ID"/>
        </w:rPr>
        <w:lastRenderedPageBreak/>
        <w:t xml:space="preserve">dari luar ruang ibadah menuju ruang ibadah. Seluruh umat yang hadir kemudian mengikuti jalannya api/cahaya dari luar ruang ibadah menuju ke dalam ruang ibadah. Api itu kemudian dipakai untuk menyalakan lilin ibadah. Hal ini menjadi penanda bahwa peristiwa kebangkitan Yesus yang terjadi di makam kemudian dibawa masuk dan menjadi bagian dari peribadahan itu sendiri. Simbol lain yang digunakan di GKJ Gandaria pada saat ibadah Minggu Paskah adalah bunga lili yang disematkan di dada atau stola pelayan firman. Bunga lili adalah simbol kebangkitan. Dengan melihat bunga lili, kita diingatkan bahwa kebangkitan Yesus adalah nyata. </w:t>
      </w:r>
    </w:p>
    <w:p w14:paraId="7D3C0C9B" w14:textId="77777777" w:rsidR="00F960E2" w:rsidRPr="00813992" w:rsidRDefault="00F960E2" w:rsidP="00D33A47">
      <w:pPr>
        <w:ind w:firstLine="720"/>
        <w:jc w:val="both"/>
        <w:rPr>
          <w:rStyle w:val="oypena"/>
          <w:lang w:val="id-ID"/>
        </w:rPr>
      </w:pPr>
      <w:r w:rsidRPr="00813992">
        <w:rPr>
          <w:lang w:val="id-ID"/>
        </w:rPr>
        <w:t xml:space="preserve">Dalam ibadah Paskah juga dilayankan Perjamuan Kudus, atau sering juga disebut sebagai Sakramen Perjamuan. Pelayanan Perjamuan Kudus di hari Minggu Paskah ini sesuai dengan makna perjamuan itu sendiri, yang diambil dari kata Yunani </w:t>
      </w:r>
      <w:r w:rsidRPr="00813992">
        <w:rPr>
          <w:i/>
          <w:iCs/>
          <w:lang w:val="id-ID"/>
        </w:rPr>
        <w:t xml:space="preserve">eucharistia </w:t>
      </w:r>
      <w:r w:rsidRPr="00813992">
        <w:rPr>
          <w:lang w:val="id-ID"/>
        </w:rPr>
        <w:t xml:space="preserve">yang berarti syukur. Jadi Perjamuan Kudus, atau disebut juga “ekaristi” itu adalah wujud syukur atas karya penyelamatan Allah melalui kematian dan kebangkitan Yesus Kristus yang mendamaikan manusia dengan Allah. Jadi Sakramen Perjamuan itu menjadi bukti terwujudnya rekonsiliasi. Sakramen Perjamuan dilaksanakan dengan umat satu-persatu maju ke </w:t>
      </w:r>
      <w:r w:rsidRPr="00813992">
        <w:rPr>
          <w:i/>
          <w:iCs/>
          <w:lang w:val="id-ID"/>
        </w:rPr>
        <w:t>sanctuarium</w:t>
      </w:r>
      <w:r w:rsidRPr="00813992">
        <w:rPr>
          <w:lang w:val="id-ID"/>
        </w:rPr>
        <w:t xml:space="preserve"> untuk menerima roti lalu memakannya, dilanjutkan dengan menerima anggur dan meminumnya, kemudian kembali ke tempat semula. </w:t>
      </w:r>
      <w:r w:rsidRPr="00813992">
        <w:rPr>
          <w:rStyle w:val="oypena"/>
          <w:lang w:val="id-ID"/>
        </w:rPr>
        <w:t xml:space="preserve">Rekaman Ibadah lengkap bisa disaksikan melalui kanal YouTube GKJ Gandaria Official atau melaui tautan: </w:t>
      </w:r>
      <w:hyperlink r:id="rId94" w:history="1">
        <w:r w:rsidRPr="00813992">
          <w:rPr>
            <w:rStyle w:val="Hyperlink"/>
            <w:lang w:val="id-ID"/>
          </w:rPr>
          <w:t>https://www.youtube.com/live/REb_vJQgx1Y?si=B1w42-HasGs-vl6T</w:t>
        </w:r>
      </w:hyperlink>
    </w:p>
    <w:p w14:paraId="03BC9936" w14:textId="77777777" w:rsidR="00F960E2" w:rsidRPr="00813992" w:rsidRDefault="00F960E2" w:rsidP="00F960E2">
      <w:pPr>
        <w:ind w:firstLine="720"/>
        <w:rPr>
          <w:lang w:val="id-ID"/>
        </w:rPr>
      </w:pPr>
    </w:p>
    <w:p w14:paraId="754E6CAE" w14:textId="77777777" w:rsidR="00F960E2" w:rsidRPr="00813992" w:rsidRDefault="00F960E2" w:rsidP="00F960E2">
      <w:pPr>
        <w:rPr>
          <w:lang w:val="id-ID"/>
        </w:rPr>
      </w:pPr>
    </w:p>
    <w:p w14:paraId="5CAC34AA" w14:textId="77777777" w:rsidR="00F960E2" w:rsidRPr="00813992" w:rsidRDefault="00F960E2" w:rsidP="00F960E2">
      <w:pPr>
        <w:jc w:val="center"/>
        <w:rPr>
          <w:lang w:val="id-ID"/>
        </w:rPr>
      </w:pPr>
      <w:r w:rsidRPr="00813992">
        <w:rPr>
          <w:noProof/>
          <w:lang w:val="id-ID"/>
        </w:rPr>
        <w:lastRenderedPageBreak/>
        <w:drawing>
          <wp:inline distT="0" distB="0" distL="0" distR="0" wp14:anchorId="3901B551" wp14:editId="1195BEDE">
            <wp:extent cx="3714073" cy="2476048"/>
            <wp:effectExtent l="0" t="0" r="0" b="635"/>
            <wp:docPr id="1874800182" name="Picture 15" descr="A person holding torches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800182" name="Picture 15" descr="A person holding torches at night&#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flipV="1">
                      <a:off x="0" y="0"/>
                      <a:ext cx="4058849" cy="2705899"/>
                    </a:xfrm>
                    <a:prstGeom prst="rect">
                      <a:avLst/>
                    </a:prstGeom>
                  </pic:spPr>
                </pic:pic>
              </a:graphicData>
            </a:graphic>
          </wp:inline>
        </w:drawing>
      </w:r>
    </w:p>
    <w:p w14:paraId="556D357F" w14:textId="77777777" w:rsidR="00F960E2" w:rsidRPr="00813992" w:rsidRDefault="00F960E2" w:rsidP="00F960E2">
      <w:pPr>
        <w:jc w:val="center"/>
        <w:rPr>
          <w:lang w:val="id-ID"/>
        </w:rPr>
      </w:pPr>
      <w:r w:rsidRPr="00813992">
        <w:rPr>
          <w:lang w:val="id-ID"/>
        </w:rPr>
        <w:t>Gambar 8</w:t>
      </w:r>
    </w:p>
    <w:p w14:paraId="59AA3DE0" w14:textId="77777777" w:rsidR="00F960E2" w:rsidRPr="00813992" w:rsidRDefault="00F960E2" w:rsidP="00F960E2">
      <w:pPr>
        <w:jc w:val="center"/>
        <w:rPr>
          <w:lang w:val="id-ID"/>
        </w:rPr>
      </w:pPr>
      <w:r w:rsidRPr="00813992">
        <w:rPr>
          <w:lang w:val="id-ID"/>
        </w:rPr>
        <w:t>Ritus Cahaya</w:t>
      </w:r>
    </w:p>
    <w:p w14:paraId="73149410" w14:textId="77777777" w:rsidR="00F960E2" w:rsidRPr="00813992" w:rsidRDefault="00F960E2" w:rsidP="00F960E2">
      <w:pPr>
        <w:rPr>
          <w:lang w:val="id-ID"/>
        </w:rPr>
      </w:pPr>
    </w:p>
    <w:p w14:paraId="778113E8" w14:textId="77777777" w:rsidR="00F960E2" w:rsidRPr="00813992" w:rsidRDefault="00F960E2" w:rsidP="00F960E2">
      <w:pPr>
        <w:jc w:val="center"/>
        <w:rPr>
          <w:lang w:val="id-ID"/>
        </w:rPr>
      </w:pPr>
      <w:r w:rsidRPr="00813992">
        <w:rPr>
          <w:noProof/>
          <w:lang w:val="id-ID"/>
        </w:rPr>
        <w:drawing>
          <wp:inline distT="0" distB="0" distL="0" distR="0" wp14:anchorId="38C80757" wp14:editId="6CCE7363">
            <wp:extent cx="3774353" cy="2516236"/>
            <wp:effectExtent l="0" t="0" r="0" b="0"/>
            <wp:docPr id="1726361181" name="Picture 19" descr="A group of people in a chu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361181" name="Picture 19" descr="A group of people in a church&#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854435" cy="2569624"/>
                    </a:xfrm>
                    <a:prstGeom prst="rect">
                      <a:avLst/>
                    </a:prstGeom>
                  </pic:spPr>
                </pic:pic>
              </a:graphicData>
            </a:graphic>
          </wp:inline>
        </w:drawing>
      </w:r>
    </w:p>
    <w:p w14:paraId="2DE5B347" w14:textId="77777777" w:rsidR="00F960E2" w:rsidRPr="00813992" w:rsidRDefault="00F960E2" w:rsidP="00F960E2">
      <w:pPr>
        <w:jc w:val="center"/>
        <w:rPr>
          <w:lang w:val="id-ID"/>
        </w:rPr>
      </w:pPr>
      <w:r w:rsidRPr="00813992">
        <w:rPr>
          <w:lang w:val="id-ID"/>
        </w:rPr>
        <w:t>Gambar 9</w:t>
      </w:r>
    </w:p>
    <w:p w14:paraId="601B7858" w14:textId="77777777" w:rsidR="00F960E2" w:rsidRPr="00813992" w:rsidRDefault="00F960E2" w:rsidP="00F960E2">
      <w:pPr>
        <w:jc w:val="center"/>
        <w:rPr>
          <w:lang w:val="id-ID"/>
        </w:rPr>
      </w:pPr>
      <w:r w:rsidRPr="00813992">
        <w:rPr>
          <w:lang w:val="id-ID"/>
        </w:rPr>
        <w:t>Penyematan Bunga Lili</w:t>
      </w:r>
    </w:p>
    <w:p w14:paraId="18E4A1BC" w14:textId="77777777" w:rsidR="00F960E2" w:rsidRPr="00813992" w:rsidRDefault="00F960E2" w:rsidP="00F960E2">
      <w:pPr>
        <w:rPr>
          <w:lang w:val="id-ID"/>
        </w:rPr>
      </w:pPr>
    </w:p>
    <w:p w14:paraId="161D7401" w14:textId="77777777" w:rsidR="00F960E2" w:rsidRPr="00813992" w:rsidRDefault="00F960E2" w:rsidP="00F960E2">
      <w:pPr>
        <w:jc w:val="center"/>
        <w:rPr>
          <w:lang w:val="id-ID"/>
        </w:rPr>
      </w:pPr>
      <w:r w:rsidRPr="00813992">
        <w:rPr>
          <w:noProof/>
          <w:lang w:val="id-ID"/>
        </w:rPr>
        <w:lastRenderedPageBreak/>
        <w:drawing>
          <wp:inline distT="0" distB="0" distL="0" distR="0" wp14:anchorId="472D948D" wp14:editId="3AA8BB2B">
            <wp:extent cx="3597685" cy="2697495"/>
            <wp:effectExtent l="0" t="0" r="0" b="0"/>
            <wp:docPr id="276870331" name="Picture 20" descr="A group of people stand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870331" name="Picture 20" descr="A group of people standing in a room&#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681686" cy="2760477"/>
                    </a:xfrm>
                    <a:prstGeom prst="rect">
                      <a:avLst/>
                    </a:prstGeom>
                  </pic:spPr>
                </pic:pic>
              </a:graphicData>
            </a:graphic>
          </wp:inline>
        </w:drawing>
      </w:r>
    </w:p>
    <w:p w14:paraId="02F80184" w14:textId="77777777" w:rsidR="00F960E2" w:rsidRPr="00813992" w:rsidRDefault="00F960E2" w:rsidP="00F960E2">
      <w:pPr>
        <w:jc w:val="center"/>
        <w:rPr>
          <w:lang w:val="id-ID"/>
        </w:rPr>
      </w:pPr>
      <w:r w:rsidRPr="00813992">
        <w:rPr>
          <w:lang w:val="id-ID"/>
        </w:rPr>
        <w:t>Gambar 10</w:t>
      </w:r>
    </w:p>
    <w:p w14:paraId="7F5ECC70" w14:textId="77777777" w:rsidR="00F960E2" w:rsidRPr="00813992" w:rsidRDefault="00F960E2" w:rsidP="00F960E2">
      <w:pPr>
        <w:jc w:val="center"/>
        <w:rPr>
          <w:lang w:val="id-ID"/>
        </w:rPr>
      </w:pPr>
      <w:r w:rsidRPr="00813992">
        <w:rPr>
          <w:lang w:val="id-ID"/>
        </w:rPr>
        <w:t>Sakramen Perjamuan</w:t>
      </w:r>
    </w:p>
    <w:p w14:paraId="72D5DA53" w14:textId="77777777" w:rsidR="00F960E2" w:rsidRPr="00813992" w:rsidRDefault="00F960E2" w:rsidP="00F960E2">
      <w:pPr>
        <w:rPr>
          <w:rStyle w:val="oypena"/>
          <w:color w:val="202B3D"/>
          <w:lang w:val="id-ID"/>
        </w:rPr>
      </w:pPr>
    </w:p>
    <w:p w14:paraId="112599D1" w14:textId="6DF5A110" w:rsidR="00F960E2" w:rsidRPr="00813992" w:rsidRDefault="00F960E2" w:rsidP="00D33A47">
      <w:pPr>
        <w:ind w:firstLine="720"/>
        <w:jc w:val="both"/>
        <w:rPr>
          <w:rStyle w:val="oypena"/>
          <w:lang w:val="id-ID"/>
        </w:rPr>
      </w:pPr>
      <w:r w:rsidRPr="00813992">
        <w:rPr>
          <w:rStyle w:val="oypena"/>
          <w:lang w:val="id-ID"/>
        </w:rPr>
        <w:t xml:space="preserve">Selain simbol-simbol di atas yang dilakukan pada perayaan-perayaan khusus, dalam setiap ibadah di Minggu </w:t>
      </w:r>
      <w:r w:rsidR="00747E72">
        <w:rPr>
          <w:rStyle w:val="oypena"/>
          <w:lang w:val="id-ID"/>
        </w:rPr>
        <w:t>Pra-Paskah</w:t>
      </w:r>
      <w:r w:rsidRPr="00813992">
        <w:rPr>
          <w:rStyle w:val="oypena"/>
          <w:lang w:val="id-ID"/>
        </w:rPr>
        <w:t xml:space="preserve">, umat selalu diingatkan untuk mempersiapkan diri dengan cara menghitung jumlah Minggu yang dijalani melalui Prosesi Belarasa. Prosesi Belarasa ini dilakukan dengan mematikan lilin satu demi satu mulai dari Rabu Abu hingga Minggu </w:t>
      </w:r>
      <w:r w:rsidR="00747E72">
        <w:rPr>
          <w:rStyle w:val="oypena"/>
          <w:lang w:val="id-ID"/>
        </w:rPr>
        <w:t>Pra-Paskah</w:t>
      </w:r>
      <w:r w:rsidRPr="00813992">
        <w:rPr>
          <w:rStyle w:val="oypena"/>
          <w:lang w:val="id-ID"/>
        </w:rPr>
        <w:t xml:space="preserve"> ke-enam. Dengan prosesi ini, umat diingatkan untuk selalu berjaga dalam laku pengendalian diri sekaligus bersiap untuk menyambut karunia perdamaian Allah melalui Kristus.</w:t>
      </w:r>
    </w:p>
    <w:p w14:paraId="6A8A9D8C" w14:textId="77777777" w:rsidR="00F960E2" w:rsidRPr="00813992" w:rsidRDefault="00F960E2" w:rsidP="00D33A47">
      <w:pPr>
        <w:jc w:val="both"/>
        <w:rPr>
          <w:rStyle w:val="oypena"/>
          <w:lang w:val="id-ID"/>
        </w:rPr>
      </w:pPr>
    </w:p>
    <w:p w14:paraId="62CAEDA8" w14:textId="77777777" w:rsidR="00F960E2" w:rsidRPr="00813992" w:rsidRDefault="00F960E2" w:rsidP="00D33A47">
      <w:pPr>
        <w:jc w:val="both"/>
        <w:rPr>
          <w:lang w:val="id-ID"/>
        </w:rPr>
      </w:pPr>
    </w:p>
    <w:p w14:paraId="1E0C3228" w14:textId="77777777" w:rsidR="00F960E2" w:rsidRPr="00813992" w:rsidRDefault="00F960E2" w:rsidP="00D33A47">
      <w:pPr>
        <w:rPr>
          <w:b/>
          <w:bCs/>
          <w:lang w:val="id-ID"/>
        </w:rPr>
      </w:pPr>
      <w:r w:rsidRPr="00813992">
        <w:rPr>
          <w:b/>
          <w:bCs/>
          <w:lang w:val="id-ID"/>
        </w:rPr>
        <w:t>Penutup</w:t>
      </w:r>
    </w:p>
    <w:p w14:paraId="54ECE021" w14:textId="77777777" w:rsidR="00F960E2" w:rsidRPr="00813992" w:rsidRDefault="00F960E2" w:rsidP="00D33A47">
      <w:pPr>
        <w:ind w:firstLine="720"/>
        <w:jc w:val="both"/>
        <w:rPr>
          <w:lang w:val="id-ID"/>
        </w:rPr>
      </w:pPr>
      <w:r w:rsidRPr="00813992">
        <w:rPr>
          <w:lang w:val="id-ID"/>
        </w:rPr>
        <w:t xml:space="preserve">Dalam seluruh rangkaian peribadahan Masa Raya Paskah, tergambar jelas mengenai ibadah sebagai ruang pemulihan. Rangkaian ibadah tersebut juga memberi tempat pada partisipasi umat, sehingga umat tidak hanya hadir sebagai objek yang menerima pesan, tetapi juga sebagai subjek yang menjadi pesan sekaligus sebagai pembawa pesan. Melalui rangkaian tersebut, </w:t>
      </w:r>
      <w:r w:rsidRPr="00813992">
        <w:rPr>
          <w:lang w:val="id-ID"/>
        </w:rPr>
        <w:lastRenderedPageBreak/>
        <w:t xml:space="preserve">pemahaman mengenai hakikat gereja bisa diwujudkan dalam laku peribadahan yang konkret dan kontekstual, interaktif sekaligus partisipatif. </w:t>
      </w:r>
    </w:p>
    <w:p w14:paraId="1E5F234A" w14:textId="77777777" w:rsidR="00F960E2" w:rsidRPr="00813992" w:rsidRDefault="00F960E2" w:rsidP="00D33A47">
      <w:pPr>
        <w:jc w:val="both"/>
        <w:rPr>
          <w:lang w:val="id-ID"/>
        </w:rPr>
      </w:pPr>
    </w:p>
    <w:p w14:paraId="42D9846E" w14:textId="77777777" w:rsidR="00F960E2" w:rsidRPr="00813992" w:rsidRDefault="00F960E2" w:rsidP="00F960E2">
      <w:pPr>
        <w:rPr>
          <w:lang w:val="id-ID"/>
        </w:rPr>
      </w:pPr>
    </w:p>
    <w:p w14:paraId="2DBA52CB" w14:textId="77777777" w:rsidR="00F960E2" w:rsidRPr="00813992" w:rsidRDefault="00F960E2" w:rsidP="00F960E2">
      <w:pPr>
        <w:rPr>
          <w:lang w:val="id-ID"/>
        </w:rPr>
      </w:pPr>
    </w:p>
    <w:p w14:paraId="061C78F7" w14:textId="77777777" w:rsidR="00F960E2" w:rsidRPr="00813992" w:rsidRDefault="00F960E2">
      <w:pPr>
        <w:rPr>
          <w:b/>
          <w:bCs/>
          <w:lang w:val="id-ID"/>
        </w:rPr>
      </w:pPr>
      <w:r w:rsidRPr="00813992">
        <w:rPr>
          <w:b/>
          <w:bCs/>
          <w:lang w:val="id-ID"/>
        </w:rPr>
        <w:br w:type="page"/>
      </w:r>
    </w:p>
    <w:p w14:paraId="6006FFA0" w14:textId="213EED25" w:rsidR="00F960E2" w:rsidRPr="00813992" w:rsidRDefault="00F960E2" w:rsidP="00F960E2">
      <w:pPr>
        <w:jc w:val="center"/>
        <w:rPr>
          <w:b/>
          <w:bCs/>
          <w:lang w:val="id-ID"/>
        </w:rPr>
      </w:pPr>
      <w:r w:rsidRPr="00813992">
        <w:rPr>
          <w:b/>
          <w:bCs/>
          <w:lang w:val="id-ID"/>
        </w:rPr>
        <w:lastRenderedPageBreak/>
        <w:t>Daftar Acuan</w:t>
      </w:r>
    </w:p>
    <w:p w14:paraId="07897AB7" w14:textId="77777777" w:rsidR="00F960E2" w:rsidRPr="00813992" w:rsidRDefault="00F960E2" w:rsidP="00F960E2">
      <w:pPr>
        <w:pStyle w:val="DaftarAcuan"/>
        <w:jc w:val="both"/>
        <w:rPr>
          <w:rFonts w:ascii="Georgia" w:hAnsi="Georgia"/>
          <w:sz w:val="22"/>
        </w:rPr>
      </w:pPr>
      <w:r w:rsidRPr="00813992">
        <w:rPr>
          <w:rFonts w:ascii="Georgia" w:hAnsi="Georgia"/>
          <w:sz w:val="22"/>
        </w:rPr>
        <w:fldChar w:fldCharType="begin"/>
      </w:r>
      <w:r w:rsidRPr="00813992">
        <w:rPr>
          <w:rFonts w:ascii="Georgia" w:hAnsi="Georgia"/>
          <w:sz w:val="22"/>
        </w:rPr>
        <w:instrText xml:space="preserve"> ADDIN ZOTERO_BIBL {"uncited":[],"omitted":[],"custom":[]} CSL_BIBLIOGRAPHY </w:instrText>
      </w:r>
      <w:r w:rsidRPr="00813992">
        <w:rPr>
          <w:rFonts w:ascii="Georgia" w:hAnsi="Georgia"/>
          <w:sz w:val="22"/>
        </w:rPr>
        <w:fldChar w:fldCharType="separate"/>
      </w:r>
      <w:r w:rsidRPr="00813992">
        <w:rPr>
          <w:rFonts w:ascii="Georgia" w:hAnsi="Georgia"/>
          <w:sz w:val="22"/>
        </w:rPr>
        <w:t xml:space="preserve">Bräuchler, Birgit, ed. 2011. </w:t>
      </w:r>
      <w:r w:rsidRPr="00813992">
        <w:rPr>
          <w:rFonts w:ascii="Georgia" w:hAnsi="Georgia"/>
          <w:i/>
          <w:iCs/>
          <w:sz w:val="22"/>
        </w:rPr>
        <w:t>Reconciling Indonesia: Grassroots Agency for Peace</w:t>
      </w:r>
      <w:r w:rsidRPr="00813992">
        <w:rPr>
          <w:rFonts w:ascii="Georgia" w:hAnsi="Georgia"/>
          <w:sz w:val="22"/>
        </w:rPr>
        <w:t>. 1. publ. in paperback. Asia’s Transformations. London: Routledge.</w:t>
      </w:r>
    </w:p>
    <w:p w14:paraId="40356CF0"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Cahyono, Didik Christian Adi. 2023. “Trauma, Memori, Dan Rekonsiliasi: Akhir Hidup Minnie Vautrin Dan Panggilan Gereja Sebagai Komunitas Pemulih.” In </w:t>
      </w:r>
      <w:r w:rsidRPr="00813992">
        <w:rPr>
          <w:rFonts w:ascii="Georgia" w:hAnsi="Georgia"/>
          <w:i/>
          <w:iCs/>
          <w:sz w:val="22"/>
        </w:rPr>
        <w:t>Kasih Menembus Badai: Minnie Vautrin, Pelindung Korban Perkosaan Di Nanjing</w:t>
      </w:r>
      <w:r w:rsidRPr="00813992">
        <w:rPr>
          <w:rFonts w:ascii="Georgia" w:hAnsi="Georgia"/>
          <w:sz w:val="22"/>
        </w:rPr>
        <w:t>, 125–36. Jakarta: BPK Gunung Mulia.</w:t>
      </w:r>
    </w:p>
    <w:p w14:paraId="5CA0FE57"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Edkins, Jenny. 2003. </w:t>
      </w:r>
      <w:r w:rsidRPr="00813992">
        <w:rPr>
          <w:rFonts w:ascii="Georgia" w:hAnsi="Georgia"/>
          <w:i/>
          <w:iCs/>
          <w:sz w:val="22"/>
        </w:rPr>
        <w:t>Trauma and the Memory of Politics</w:t>
      </w:r>
      <w:r w:rsidRPr="00813992">
        <w:rPr>
          <w:rFonts w:ascii="Georgia" w:hAnsi="Georgia"/>
          <w:sz w:val="22"/>
        </w:rPr>
        <w:t>. Cambridge: Cambridge Univ. Press.</w:t>
      </w:r>
    </w:p>
    <w:p w14:paraId="274A3091"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Gibson, John C. L. 1981. </w:t>
      </w:r>
      <w:r w:rsidRPr="00813992">
        <w:rPr>
          <w:rFonts w:ascii="Georgia" w:hAnsi="Georgia"/>
          <w:i/>
          <w:iCs/>
          <w:sz w:val="22"/>
        </w:rPr>
        <w:t>Genesis: Daily Study Bible-Old Testament.</w:t>
      </w:r>
      <w:r w:rsidRPr="00813992">
        <w:rPr>
          <w:rFonts w:ascii="Georgia" w:hAnsi="Georgia"/>
          <w:sz w:val="22"/>
        </w:rPr>
        <w:t xml:space="preserve"> Edinburgh; Philadelphia: Saint Andrew Press; Westminster Press.</w:t>
      </w:r>
    </w:p>
    <w:p w14:paraId="6435DFCC"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GKJ, Sinode. 2020. </w:t>
      </w:r>
      <w:r w:rsidRPr="00813992">
        <w:rPr>
          <w:rFonts w:ascii="Georgia" w:hAnsi="Georgia"/>
          <w:i/>
          <w:iCs/>
          <w:sz w:val="22"/>
        </w:rPr>
        <w:t>Pokok-Pokok Ajaran Gereja Kristen Jawa</w:t>
      </w:r>
      <w:r w:rsidRPr="00813992">
        <w:rPr>
          <w:rFonts w:ascii="Georgia" w:hAnsi="Georgia"/>
          <w:sz w:val="22"/>
        </w:rPr>
        <w:t>. Edisi 2019 (Uraian). Salatiga: Sinode GKJ.</w:t>
      </w:r>
    </w:p>
    <w:p w14:paraId="01D78D00"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Herman, Judith Lewis. 1997. </w:t>
      </w:r>
      <w:r w:rsidRPr="00813992">
        <w:rPr>
          <w:rFonts w:ascii="Georgia" w:hAnsi="Georgia"/>
          <w:i/>
          <w:iCs/>
          <w:sz w:val="22"/>
        </w:rPr>
        <w:t>Trauma and Recovery</w:t>
      </w:r>
      <w:r w:rsidRPr="00813992">
        <w:rPr>
          <w:rFonts w:ascii="Georgia" w:hAnsi="Georgia"/>
          <w:sz w:val="22"/>
        </w:rPr>
        <w:t>. Rev. ed. New York: Basic Books.</w:t>
      </w:r>
    </w:p>
    <w:p w14:paraId="4548DE17"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Hess, Cynthia. 2009. </w:t>
      </w:r>
      <w:r w:rsidRPr="00813992">
        <w:rPr>
          <w:rFonts w:ascii="Georgia" w:hAnsi="Georgia"/>
          <w:i/>
          <w:iCs/>
          <w:sz w:val="22"/>
        </w:rPr>
        <w:t>Sites of Violence, Sites of Grace: Christian Nonviolence and the Traumatized Self</w:t>
      </w:r>
      <w:r w:rsidRPr="00813992">
        <w:rPr>
          <w:rFonts w:ascii="Georgia" w:hAnsi="Georgia"/>
          <w:sz w:val="22"/>
        </w:rPr>
        <w:t>. Lanham: Lexington Books.</w:t>
      </w:r>
    </w:p>
    <w:p w14:paraId="177CEED4"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Jones, Serene. 2009. </w:t>
      </w:r>
      <w:r w:rsidRPr="00813992">
        <w:rPr>
          <w:rFonts w:ascii="Georgia" w:hAnsi="Georgia"/>
          <w:i/>
          <w:iCs/>
          <w:sz w:val="22"/>
        </w:rPr>
        <w:t>Trauma and Grace: Theology in a Ruptured World</w:t>
      </w:r>
      <w:r w:rsidRPr="00813992">
        <w:rPr>
          <w:rFonts w:ascii="Georgia" w:hAnsi="Georgia"/>
          <w:sz w:val="22"/>
        </w:rPr>
        <w:t>. Louisville, Ky: Westminster John Knox Press.</w:t>
      </w:r>
    </w:p>
    <w:p w14:paraId="2EE2F6A9"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Philpott, Daniel. 2010. “Reconciliation: A Catholic Ethic for Peacebuilding in the Political Order.” In </w:t>
      </w:r>
      <w:r w:rsidRPr="00813992">
        <w:rPr>
          <w:rFonts w:ascii="Georgia" w:hAnsi="Georgia"/>
          <w:i/>
          <w:iCs/>
          <w:sz w:val="22"/>
        </w:rPr>
        <w:t>Peacebuilding: Catholic Theology, Ethic, and Praxis</w:t>
      </w:r>
      <w:r w:rsidRPr="00813992">
        <w:rPr>
          <w:rFonts w:ascii="Georgia" w:hAnsi="Georgia"/>
          <w:sz w:val="22"/>
        </w:rPr>
        <w:t>, edited by Robert J. Schreiter, R. Scott Appleby, and Gerald F. Powers, 92–124. Maryknoll, N.Y.: Orbis Books.</w:t>
      </w:r>
    </w:p>
    <w:p w14:paraId="541D7B59"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Rambo, Shelly. 2010. </w:t>
      </w:r>
      <w:r w:rsidRPr="00813992">
        <w:rPr>
          <w:rFonts w:ascii="Georgia" w:hAnsi="Georgia"/>
          <w:i/>
          <w:iCs/>
          <w:sz w:val="22"/>
        </w:rPr>
        <w:t>Spirit and Trauma: A Theology of Remaining</w:t>
      </w:r>
      <w:r w:rsidRPr="00813992">
        <w:rPr>
          <w:rFonts w:ascii="Georgia" w:hAnsi="Georgia"/>
          <w:sz w:val="22"/>
        </w:rPr>
        <w:t>. 1st ed. Louisville, Ky: Westminster John Knox Press.</w:t>
      </w:r>
    </w:p>
    <w:p w14:paraId="0A11E9E4"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Robert, Dana Lee, and Toby Gould. 2010. </w:t>
      </w:r>
      <w:r w:rsidRPr="00813992">
        <w:rPr>
          <w:rFonts w:ascii="Georgia" w:hAnsi="Georgia"/>
          <w:i/>
          <w:iCs/>
          <w:sz w:val="22"/>
        </w:rPr>
        <w:t>Joy to the World! Mission in the Age of Global Christianity: A Mission Study for 2010 and 2011</w:t>
      </w:r>
      <w:r w:rsidRPr="00813992">
        <w:rPr>
          <w:rFonts w:ascii="Georgia" w:hAnsi="Georgia"/>
          <w:sz w:val="22"/>
        </w:rPr>
        <w:t>. New York: Women’s Division, General Board of Global Ministries, The United Methodist Church.</w:t>
      </w:r>
    </w:p>
    <w:p w14:paraId="6C467A29" w14:textId="77777777" w:rsidR="00F960E2" w:rsidRPr="00813992" w:rsidRDefault="00F960E2" w:rsidP="00F960E2">
      <w:pPr>
        <w:pStyle w:val="DaftarAcuan"/>
        <w:jc w:val="both"/>
        <w:rPr>
          <w:rFonts w:ascii="Georgia" w:hAnsi="Georgia"/>
          <w:sz w:val="22"/>
        </w:rPr>
      </w:pPr>
      <w:r w:rsidRPr="00813992">
        <w:rPr>
          <w:rFonts w:ascii="Georgia" w:hAnsi="Georgia"/>
          <w:sz w:val="22"/>
        </w:rPr>
        <w:t xml:space="preserve">Van der Kolk, Bessel A. 2014. </w:t>
      </w:r>
      <w:r w:rsidRPr="00813992">
        <w:rPr>
          <w:rFonts w:ascii="Georgia" w:hAnsi="Georgia"/>
          <w:i/>
          <w:iCs/>
          <w:sz w:val="22"/>
        </w:rPr>
        <w:t>The Body Keeps the Score: Brain, Mind, and Body in the Healing of Trauma</w:t>
      </w:r>
      <w:r w:rsidRPr="00813992">
        <w:rPr>
          <w:rFonts w:ascii="Georgia" w:hAnsi="Georgia"/>
          <w:sz w:val="22"/>
        </w:rPr>
        <w:t>. New York: Viking.</w:t>
      </w:r>
    </w:p>
    <w:p w14:paraId="66C968C9" w14:textId="77777777" w:rsidR="00F960E2" w:rsidRPr="00813992" w:rsidRDefault="00F960E2" w:rsidP="00F960E2">
      <w:pPr>
        <w:pStyle w:val="DaftarAcuan"/>
        <w:jc w:val="both"/>
        <w:rPr>
          <w:rFonts w:ascii="Georgia" w:hAnsi="Georgia"/>
          <w:sz w:val="22"/>
        </w:rPr>
      </w:pPr>
      <w:r w:rsidRPr="00813992">
        <w:rPr>
          <w:rFonts w:ascii="Georgia" w:hAnsi="Georgia"/>
          <w:sz w:val="22"/>
        </w:rPr>
        <w:lastRenderedPageBreak/>
        <w:t xml:space="preserve">World Council of Churches. 2013. </w:t>
      </w:r>
      <w:r w:rsidRPr="00813992">
        <w:rPr>
          <w:rFonts w:ascii="Georgia" w:hAnsi="Georgia"/>
          <w:i/>
          <w:iCs/>
          <w:sz w:val="22"/>
        </w:rPr>
        <w:t>The Church: Towards a Common Vision</w:t>
      </w:r>
      <w:r w:rsidRPr="00813992">
        <w:rPr>
          <w:rFonts w:ascii="Georgia" w:hAnsi="Georgia"/>
          <w:sz w:val="22"/>
        </w:rPr>
        <w:t>. Faith and Order Paper, no. 214. Geneva: World Council of Churches Publications.</w:t>
      </w:r>
    </w:p>
    <w:p w14:paraId="57C5C474" w14:textId="77777777" w:rsidR="00F960E2" w:rsidRPr="00813992" w:rsidRDefault="00F960E2" w:rsidP="00F960E2">
      <w:pPr>
        <w:pStyle w:val="DaftarAcuan"/>
        <w:jc w:val="both"/>
        <w:rPr>
          <w:rStyle w:val="oypena"/>
          <w:rFonts w:ascii="Georgia" w:hAnsi="Georgia"/>
          <w:color w:val="202B3D"/>
          <w:sz w:val="22"/>
        </w:rPr>
      </w:pPr>
      <w:r w:rsidRPr="00813992">
        <w:rPr>
          <w:rFonts w:ascii="Georgia" w:hAnsi="Georgia"/>
          <w:sz w:val="22"/>
        </w:rPr>
        <w:fldChar w:fldCharType="end"/>
      </w:r>
    </w:p>
    <w:p w14:paraId="590E8363" w14:textId="225E9320" w:rsidR="00F960E2" w:rsidRPr="00813992" w:rsidRDefault="00F960E2" w:rsidP="00F960E2">
      <w:pPr>
        <w:pStyle w:val="TidakAdaSpasi"/>
        <w:jc w:val="right"/>
        <w:rPr>
          <w:rFonts w:ascii="Georgia" w:hAnsi="Georgia"/>
          <w:lang w:val="id-ID"/>
        </w:rPr>
      </w:pPr>
      <w:r w:rsidRPr="00813992">
        <w:rPr>
          <w:rFonts w:ascii="Georgia" w:hAnsi="Georgia"/>
          <w:lang w:val="id-ID"/>
        </w:rPr>
        <w:t>(dcac)</w:t>
      </w:r>
    </w:p>
    <w:p w14:paraId="1CD3405D" w14:textId="77777777" w:rsidR="00F960E2" w:rsidRPr="00813992" w:rsidRDefault="00F960E2" w:rsidP="00F960E2">
      <w:pPr>
        <w:pStyle w:val="DaftarAcuan"/>
        <w:rPr>
          <w:rFonts w:ascii="Georgia" w:hAnsi="Georgia"/>
          <w:sz w:val="22"/>
        </w:rPr>
      </w:pPr>
    </w:p>
    <w:p w14:paraId="6F58E9A1" w14:textId="77777777" w:rsidR="00F960E2" w:rsidRPr="00813992" w:rsidRDefault="00F960E2" w:rsidP="00F960E2">
      <w:pPr>
        <w:rPr>
          <w:lang w:val="id-ID"/>
        </w:rPr>
      </w:pPr>
    </w:p>
    <w:p w14:paraId="4107A805" w14:textId="77777777" w:rsidR="00F960E2" w:rsidRPr="00813992" w:rsidRDefault="00F960E2" w:rsidP="00F960E2">
      <w:pPr>
        <w:ind w:firstLine="720"/>
        <w:rPr>
          <w:lang w:val="id-ID"/>
        </w:rPr>
      </w:pPr>
    </w:p>
    <w:p w14:paraId="7C32A2B4" w14:textId="43E7DA39" w:rsidR="00141D1B" w:rsidRPr="00813992" w:rsidRDefault="00141D1B">
      <w:pPr>
        <w:rPr>
          <w:lang w:val="id-ID"/>
        </w:rPr>
      </w:pPr>
      <w:r w:rsidRPr="00813992">
        <w:rPr>
          <w:lang w:val="id-ID"/>
        </w:rPr>
        <w:br w:type="page"/>
      </w:r>
    </w:p>
    <w:p w14:paraId="161F9D63" w14:textId="77777777" w:rsidR="00141D1B" w:rsidRPr="00813992" w:rsidRDefault="00141D1B">
      <w:pPr>
        <w:rPr>
          <w:lang w:val="id-ID"/>
        </w:rPr>
        <w:sectPr w:rsidR="00141D1B" w:rsidRPr="00813992" w:rsidSect="00C134F1">
          <w:headerReference w:type="even" r:id="rId98"/>
          <w:headerReference w:type="default" r:id="rId99"/>
          <w:footerReference w:type="even" r:id="rId100"/>
          <w:footerReference w:type="default" r:id="rId101"/>
          <w:pgSz w:w="8420" w:h="11907"/>
          <w:pgMar w:top="1338" w:right="958" w:bottom="919" w:left="981" w:header="714" w:footer="731" w:gutter="0"/>
          <w:pgNumType w:start="391"/>
          <w:cols w:space="720"/>
        </w:sectPr>
      </w:pPr>
    </w:p>
    <w:p w14:paraId="7FFC88F8" w14:textId="62E34977" w:rsidR="00141D1B" w:rsidRPr="00813992" w:rsidRDefault="00DC4C01">
      <w:pPr>
        <w:rPr>
          <w:lang w:val="id-ID"/>
        </w:rPr>
      </w:pPr>
      <w:r w:rsidRPr="00813992">
        <w:rPr>
          <w:noProof/>
          <w:lang w:val="id-ID"/>
        </w:rPr>
        <w:lastRenderedPageBreak/>
        <mc:AlternateContent>
          <mc:Choice Requires="wps">
            <w:drawing>
              <wp:anchor distT="0" distB="0" distL="114300" distR="114300" simplePos="0" relativeHeight="251854336" behindDoc="0" locked="0" layoutInCell="1" allowOverlap="1" wp14:anchorId="38624141" wp14:editId="7741D7AF">
                <wp:simplePos x="0" y="0"/>
                <wp:positionH relativeFrom="margin">
                  <wp:align>left</wp:align>
                </wp:positionH>
                <wp:positionV relativeFrom="paragraph">
                  <wp:posOffset>2272665</wp:posOffset>
                </wp:positionV>
                <wp:extent cx="3965901" cy="1209675"/>
                <wp:effectExtent l="0" t="0" r="0" b="0"/>
                <wp:wrapNone/>
                <wp:docPr id="528669864" name="Text Box 171"/>
                <wp:cNvGraphicFramePr/>
                <a:graphic xmlns:a="http://schemas.openxmlformats.org/drawingml/2006/main">
                  <a:graphicData uri="http://schemas.microsoft.com/office/word/2010/wordprocessingShape">
                    <wps:wsp>
                      <wps:cNvSpPr txBox="1"/>
                      <wps:spPr>
                        <a:xfrm>
                          <a:off x="0" y="0"/>
                          <a:ext cx="3965901" cy="1209675"/>
                        </a:xfrm>
                        <a:prstGeom prst="rect">
                          <a:avLst/>
                        </a:prstGeom>
                        <a:noFill/>
                        <a:ln w="6350">
                          <a:noFill/>
                        </a:ln>
                      </wps:spPr>
                      <wps:txbx>
                        <w:txbxContent>
                          <w:p w14:paraId="102AA429" w14:textId="733B7D41" w:rsidR="00DC4C01" w:rsidRPr="00922F0E" w:rsidRDefault="00DC4C01" w:rsidP="00DC4C01">
                            <w:pPr>
                              <w:jc w:val="center"/>
                              <w:rPr>
                                <w:rFonts w:ascii="Cambria" w:hAnsi="Cambria"/>
                                <w:b/>
                                <w:i/>
                                <w:iCs/>
                                <w:sz w:val="32"/>
                              </w:rPr>
                            </w:pPr>
                            <w:r w:rsidRPr="008B1E44">
                              <w:rPr>
                                <w:rFonts w:ascii="Cambria" w:hAnsi="Cambria"/>
                                <w:b/>
                                <w:sz w:val="32"/>
                              </w:rPr>
                              <w:t>“</w:t>
                            </w:r>
                            <w:r>
                              <w:rPr>
                                <w:rFonts w:ascii="Cambria" w:hAnsi="Cambria"/>
                                <w:b/>
                                <w:sz w:val="32"/>
                              </w:rPr>
                              <w:t>LAMPIRAN DAFTAR PERSEMBAHAN</w:t>
                            </w:r>
                            <w:r w:rsidRPr="008B1E44">
                              <w:rPr>
                                <w:rFonts w:ascii="Cambria" w:hAnsi="Cambria"/>
                                <w:b/>
                                <w:sz w:val="32"/>
                              </w:rPr>
                              <w:t>”</w:t>
                            </w:r>
                            <w:r w:rsidR="00922F0E">
                              <w:rPr>
                                <w:rFonts w:ascii="Cambria" w:hAnsi="Cambria"/>
                                <w:b/>
                                <w:sz w:val="32"/>
                              </w:rPr>
                              <w:br/>
                            </w:r>
                          </w:p>
                          <w:p w14:paraId="4EE86C4B" w14:textId="77777777" w:rsidR="00DC4C01" w:rsidRPr="008B1E44" w:rsidRDefault="00DC4C01" w:rsidP="00DC4C01">
                            <w:pPr>
                              <w:jc w:val="center"/>
                              <w:rPr>
                                <w:rFonts w:ascii="Cambria" w:hAnsi="Cambria"/>
                                <w:b/>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8624141" id="_x0000_s1158" type="#_x0000_t202" style="position:absolute;margin-left:0;margin-top:178.95pt;width:312.3pt;height:95.25pt;z-index:2518543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" filled="f" stroked="f" strokeweight=".5pt">
                <v:textbox>
                  <w:txbxContent>
                    <w:p w14:paraId="102AA429" w14:textId="733B7D41" w:rsidR="00DC4C01" w:rsidRPr="00922F0E" w:rsidRDefault="00DC4C01" w:rsidP="00DC4C01">
                      <w:pPr>
                        <w:jc w:val="center"/>
                        <w:rPr>
                          <w:rFonts w:ascii="Cambria" w:hAnsi="Cambria"/>
                          <w:b/>
                          <w:i/>
                          <w:iCs/>
                          <w:sz w:val="32"/>
                        </w:rPr>
                      </w:pPr>
                      <w:r w:rsidRPr="008B1E44">
                        <w:rPr>
                          <w:rFonts w:ascii="Cambria" w:hAnsi="Cambria"/>
                          <w:b/>
                          <w:sz w:val="32"/>
                        </w:rPr>
                        <w:t>“</w:t>
                      </w:r>
                      <w:r>
                        <w:rPr>
                          <w:rFonts w:ascii="Cambria" w:hAnsi="Cambria"/>
                          <w:b/>
                          <w:sz w:val="32"/>
                        </w:rPr>
                        <w:t>LAMPIRAN DAFTAR PERSEMBAHAN</w:t>
                      </w:r>
                      <w:r w:rsidRPr="008B1E44">
                        <w:rPr>
                          <w:rFonts w:ascii="Cambria" w:hAnsi="Cambria"/>
                          <w:b/>
                          <w:sz w:val="32"/>
                        </w:rPr>
                        <w:t>”</w:t>
                      </w:r>
                      <w:r w:rsidR="00922F0E">
                        <w:rPr>
                          <w:rFonts w:ascii="Cambria" w:hAnsi="Cambria"/>
                          <w:b/>
                          <w:sz w:val="32"/>
                        </w:rPr>
                        <w:br/>
                      </w:r>
                    </w:p>
                    <w:p w14:paraId="4EE86C4B" w14:textId="77777777" w:rsidR="00DC4C01" w:rsidRPr="008B1E44" w:rsidRDefault="00DC4C01" w:rsidP="00DC4C01">
                      <w:pPr>
                        <w:jc w:val="center"/>
                        <w:rPr>
                          <w:rFonts w:ascii="Cambria" w:hAnsi="Cambria"/>
                          <w:b/>
                          <w:sz w:val="24"/>
                        </w:rPr>
                      </w:pPr>
                    </w:p>
                  </w:txbxContent>
                </v:textbox>
                <w10:wrap anchorx="margin"/>
              </v:shape>
            </w:pict>
          </mc:Fallback>
        </mc:AlternateContent>
      </w:r>
      <w:r w:rsidR="00141D1B" w:rsidRPr="00813992">
        <w:rPr>
          <w:lang w:val="id-ID"/>
        </w:rPr>
        <w:br w:type="page"/>
      </w:r>
    </w:p>
    <w:p w14:paraId="256DBAE3" w14:textId="6764AAF3" w:rsidR="00141D1B" w:rsidRPr="00813992" w:rsidRDefault="00DC4C01">
      <w:pPr>
        <w:rPr>
          <w:lang w:val="id-ID"/>
        </w:rPr>
        <w:sectPr w:rsidR="00141D1B" w:rsidRPr="00813992" w:rsidSect="00632008">
          <w:headerReference w:type="even" r:id="rId102"/>
          <w:headerReference w:type="default" r:id="rId103"/>
          <w:footerReference w:type="even" r:id="rId104"/>
          <w:footerReference w:type="default" r:id="rId105"/>
          <w:pgSz w:w="8420" w:h="11907"/>
          <w:pgMar w:top="1338" w:right="958" w:bottom="919" w:left="981" w:header="714" w:footer="731" w:gutter="0"/>
          <w:pgNumType w:start="339"/>
          <w:cols w:space="720"/>
        </w:sectPr>
      </w:pPr>
      <w:r w:rsidRPr="00813992">
        <w:rPr>
          <w:noProof/>
          <w:lang w:val="id-ID"/>
        </w:rPr>
        <w:lastRenderedPageBreak/>
        <mc:AlternateContent>
          <mc:Choice Requires="wps">
            <w:drawing>
              <wp:anchor distT="0" distB="0" distL="114300" distR="114300" simplePos="0" relativeHeight="251856384" behindDoc="0" locked="0" layoutInCell="1" allowOverlap="1" wp14:anchorId="1BFF085E" wp14:editId="21F0BAB1">
                <wp:simplePos x="0" y="0"/>
                <wp:positionH relativeFrom="margin">
                  <wp:posOffset>0</wp:posOffset>
                </wp:positionH>
                <wp:positionV relativeFrom="paragraph">
                  <wp:posOffset>-635</wp:posOffset>
                </wp:positionV>
                <wp:extent cx="3829050" cy="5894173"/>
                <wp:effectExtent l="0" t="0" r="0" b="0"/>
                <wp:wrapNone/>
                <wp:docPr id="1073741842" name="Text Box 1073741842"/>
                <wp:cNvGraphicFramePr/>
                <a:graphic xmlns:a="http://schemas.openxmlformats.org/drawingml/2006/main">
                  <a:graphicData uri="http://schemas.microsoft.com/office/word/2010/wordprocessingShape">
                    <wps:wsp>
                      <wps:cNvSpPr txBox="1"/>
                      <wps:spPr>
                        <a:xfrm>
                          <a:off x="0" y="0"/>
                          <a:ext cx="3829050" cy="5894173"/>
                        </a:xfrm>
                        <a:prstGeom prst="rect">
                          <a:avLst/>
                        </a:prstGeom>
                        <a:noFill/>
                        <a:ln w="6350">
                          <a:noFill/>
                        </a:ln>
                      </wps:spPr>
                      <wps:txbx>
                        <w:txbxContent>
                          <w:p w14:paraId="6C9A4BE7" w14:textId="77777777" w:rsidR="00DC4C01" w:rsidRDefault="00DC4C01" w:rsidP="00DC4C01">
                            <w:pPr>
                              <w:jc w:val="center"/>
                              <w:rPr>
                                <w:rFonts w:ascii="Cambria" w:hAnsi="Cambria"/>
                                <w:b/>
                                <w:sz w:val="32"/>
                              </w:rPr>
                            </w:pPr>
                            <w:r>
                              <w:rPr>
                                <w:rFonts w:ascii="Cambria" w:hAnsi="Cambria"/>
                                <w:b/>
                                <w:sz w:val="32"/>
                              </w:rPr>
                              <w:t>LPP SINODE GKJ DAN GKI SW JATENG</w:t>
                            </w:r>
                          </w:p>
                          <w:p w14:paraId="765EBB06" w14:textId="77777777" w:rsidR="00DC4C01" w:rsidRDefault="00DC4C01" w:rsidP="00DC4C01">
                            <w:pPr>
                              <w:jc w:val="center"/>
                              <w:rPr>
                                <w:rFonts w:asciiTheme="minorHAnsi" w:hAnsiTheme="minorHAnsi" w:cstheme="minorHAnsi"/>
                                <w:i/>
                                <w:sz w:val="28"/>
                              </w:rPr>
                            </w:pPr>
                          </w:p>
                          <w:p w14:paraId="2B39DAC7" w14:textId="77777777" w:rsidR="00DC4C01" w:rsidRPr="00E879E6" w:rsidRDefault="00DC4C01" w:rsidP="00DC4C01">
                            <w:pPr>
                              <w:jc w:val="center"/>
                              <w:rPr>
                                <w:rFonts w:asciiTheme="minorHAnsi" w:hAnsiTheme="minorHAnsi" w:cstheme="minorHAnsi"/>
                                <w:i/>
                                <w:sz w:val="28"/>
                              </w:rPr>
                            </w:pPr>
                            <w:r w:rsidRPr="00E879E6">
                              <w:rPr>
                                <w:rFonts w:asciiTheme="minorHAnsi" w:hAnsiTheme="minorHAnsi" w:cstheme="minorHAnsi"/>
                                <w:i/>
                                <w:sz w:val="28"/>
                              </w:rPr>
                              <w:t>Mengucapkan</w:t>
                            </w:r>
                          </w:p>
                          <w:p w14:paraId="658AD909" w14:textId="77777777" w:rsidR="00DC4C01" w:rsidRDefault="00DC4C01" w:rsidP="00DC4C01">
                            <w:pPr>
                              <w:jc w:val="center"/>
                              <w:rPr>
                                <w:rFonts w:ascii="Cambria" w:hAnsi="Cambria" w:cstheme="minorHAnsi"/>
                                <w:b/>
                                <w:sz w:val="32"/>
                              </w:rPr>
                            </w:pPr>
                          </w:p>
                          <w:p w14:paraId="1AB518D2" w14:textId="77777777" w:rsidR="00DC4C01" w:rsidRDefault="00DC4C01" w:rsidP="00DC4C01">
                            <w:pPr>
                              <w:jc w:val="center"/>
                              <w:rPr>
                                <w:rFonts w:ascii="Cambria" w:hAnsi="Cambria" w:cstheme="minorHAnsi"/>
                                <w:b/>
                                <w:sz w:val="32"/>
                              </w:rPr>
                            </w:pPr>
                            <w:r>
                              <w:rPr>
                                <w:rFonts w:ascii="Cambria" w:hAnsi="Cambria" w:cstheme="minorHAnsi"/>
                                <w:b/>
                                <w:sz w:val="32"/>
                              </w:rPr>
                              <w:t>“TERIMA KASIH ATAS DUKUNGAN DAN KASIH DARI GEREJA-GEREJA, LEMBAGA MAUPUN PERORANGAN YANG DIBERIKAN MELALUI PERSEMBAHAN”</w:t>
                            </w:r>
                          </w:p>
                          <w:p w14:paraId="3085EF01" w14:textId="77777777" w:rsidR="00DC4C01" w:rsidRPr="00E879E6" w:rsidRDefault="00DC4C01" w:rsidP="00DC4C01">
                            <w:pPr>
                              <w:jc w:val="center"/>
                              <w:rPr>
                                <w:rFonts w:asciiTheme="minorHAnsi" w:hAnsiTheme="minorHAnsi" w:cstheme="minorHAnsi"/>
                                <w:sz w:val="28"/>
                              </w:rPr>
                            </w:pPr>
                          </w:p>
                          <w:p w14:paraId="1D2ED47B" w14:textId="77777777" w:rsidR="00DC4C01" w:rsidRPr="00E879E6" w:rsidRDefault="00DC4C01" w:rsidP="00DC4C01">
                            <w:pPr>
                              <w:jc w:val="center"/>
                              <w:rPr>
                                <w:rFonts w:asciiTheme="minorHAnsi" w:hAnsiTheme="minorHAnsi" w:cstheme="minorHAnsi"/>
                                <w:i/>
                                <w:sz w:val="28"/>
                              </w:rPr>
                            </w:pPr>
                            <w:r w:rsidRPr="00E879E6">
                              <w:rPr>
                                <w:rFonts w:asciiTheme="minorHAnsi" w:hAnsiTheme="minorHAnsi" w:cstheme="minorHAnsi"/>
                                <w:i/>
                                <w:sz w:val="28"/>
                              </w:rPr>
                              <w:t>Berikut kami sampaikan laporan penerimaan persembahan. Bagi gereja-gereja, lembaga ataupun perorangan yang sudah mengirimkan namun belum tercatat silakan menghubungi</w:t>
                            </w:r>
                            <w:r>
                              <w:rPr>
                                <w:rFonts w:asciiTheme="minorHAnsi" w:hAnsiTheme="minorHAnsi" w:cstheme="minorHAnsi"/>
                                <w:i/>
                                <w:sz w:val="28"/>
                              </w:rPr>
                              <w:t>:</w:t>
                            </w:r>
                            <w:r w:rsidRPr="00E879E6">
                              <w:rPr>
                                <w:rFonts w:asciiTheme="minorHAnsi" w:hAnsiTheme="minorHAnsi" w:cstheme="minorHAnsi"/>
                                <w:i/>
                                <w:sz w:val="28"/>
                              </w:rPr>
                              <w:t xml:space="preserve"> </w:t>
                            </w:r>
                            <w:r w:rsidRPr="00E879E6">
                              <w:rPr>
                                <w:rFonts w:asciiTheme="minorHAnsi" w:hAnsiTheme="minorHAnsi" w:cstheme="minorHAnsi"/>
                                <w:i/>
                                <w:sz w:val="28"/>
                              </w:rPr>
                              <w:br/>
                              <w:t>WA 0898-5252-0386</w:t>
                            </w:r>
                          </w:p>
                          <w:p w14:paraId="289A215E" w14:textId="77777777" w:rsidR="00DC4C01" w:rsidRDefault="00DC4C01" w:rsidP="00DC4C01">
                            <w:pPr>
                              <w:jc w:val="center"/>
                              <w:rPr>
                                <w:rFonts w:asciiTheme="minorHAnsi" w:hAnsiTheme="minorHAnsi" w:cstheme="minorHAnsi"/>
                                <w:i/>
                                <w:sz w:val="28"/>
                              </w:rPr>
                            </w:pPr>
                            <w:r w:rsidRPr="00E879E6">
                              <w:rPr>
                                <w:rFonts w:asciiTheme="minorHAnsi" w:hAnsiTheme="minorHAnsi" w:cstheme="minorHAnsi"/>
                                <w:i/>
                                <w:sz w:val="28"/>
                              </w:rPr>
                              <w:t>Tlp. 0274-514721</w:t>
                            </w:r>
                          </w:p>
                          <w:p w14:paraId="3BFECCD8" w14:textId="77777777" w:rsidR="00DC4C01" w:rsidRDefault="00DC4C01" w:rsidP="00DC4C01">
                            <w:pPr>
                              <w:jc w:val="center"/>
                              <w:rPr>
                                <w:rFonts w:asciiTheme="minorHAnsi" w:hAnsiTheme="minorHAnsi" w:cstheme="minorHAnsi"/>
                                <w:i/>
                                <w:sz w:val="28"/>
                              </w:rPr>
                            </w:pPr>
                          </w:p>
                          <w:p w14:paraId="39054F10" w14:textId="77777777" w:rsidR="00DC4C01" w:rsidRPr="00E879E6" w:rsidRDefault="00DC4C01" w:rsidP="00DC4C01">
                            <w:pPr>
                              <w:jc w:val="center"/>
                              <w:rPr>
                                <w:rFonts w:asciiTheme="minorHAnsi" w:hAnsiTheme="minorHAnsi" w:cstheme="minorHAnsi"/>
                                <w:i/>
                                <w:sz w:val="28"/>
                              </w:rPr>
                            </w:pPr>
                            <w:r w:rsidRPr="00E879E6">
                              <w:rPr>
                                <w:rFonts w:asciiTheme="minorHAnsi" w:hAnsiTheme="minorHAnsi" w:cstheme="minorHAnsi"/>
                                <w:i/>
                                <w:sz w:val="28"/>
                              </w:rPr>
                              <w:t>Mohon dukungan doa bagi LPP Sinode GKJ dan GKI SW Jateng supaya terus menjadi berkat</w:t>
                            </w:r>
                            <w:r>
                              <w:rPr>
                                <w:rFonts w:asciiTheme="minorHAnsi" w:hAnsiTheme="minorHAnsi" w:cstheme="minorHAnsi"/>
                                <w:i/>
                                <w:sz w:val="28"/>
                              </w:rPr>
                              <w:t>.</w:t>
                            </w:r>
                          </w:p>
                          <w:p w14:paraId="1BB6F56D" w14:textId="77777777" w:rsidR="00DC4C01" w:rsidRPr="00B66870" w:rsidRDefault="00DC4C01" w:rsidP="00DC4C01">
                            <w:pPr>
                              <w:jc w:val="center"/>
                              <w:rPr>
                                <w:rFonts w:ascii="Cambria" w:hAnsi="Cambria" w:cstheme="minorHAnsi"/>
                                <w:b/>
                                <w:sz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F085E" id="Text Box 1073741842" o:spid="_x0000_s1159" type="#_x0000_t202" style="position:absolute;margin-left:0;margin-top:-.05pt;width:301.5pt;height:464.1pt;z-index:251856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" filled="f" stroked="f" strokeweight=".5pt">
                <v:textbox>
                  <w:txbxContent>
                    <w:p w14:paraId="6C9A4BE7" w14:textId="77777777" w:rsidR="00DC4C01" w:rsidRDefault="00DC4C01" w:rsidP="00DC4C01">
                      <w:pPr>
                        <w:jc w:val="center"/>
                        <w:rPr>
                          <w:rFonts w:ascii="Cambria" w:hAnsi="Cambria"/>
                          <w:b/>
                          <w:sz w:val="32"/>
                        </w:rPr>
                      </w:pPr>
                      <w:r>
                        <w:rPr>
                          <w:rFonts w:ascii="Cambria" w:hAnsi="Cambria"/>
                          <w:b/>
                          <w:sz w:val="32"/>
                        </w:rPr>
                        <w:t>LPP SINODE GKJ DAN GKI SW JATENG</w:t>
                      </w:r>
                    </w:p>
                    <w:p w14:paraId="765EBB06" w14:textId="77777777" w:rsidR="00DC4C01" w:rsidRDefault="00DC4C01" w:rsidP="00DC4C01">
                      <w:pPr>
                        <w:jc w:val="center"/>
                        <w:rPr>
                          <w:rFonts w:asciiTheme="minorHAnsi" w:hAnsiTheme="minorHAnsi" w:cstheme="minorHAnsi"/>
                          <w:i/>
                          <w:sz w:val="28"/>
                        </w:rPr>
                      </w:pPr>
                    </w:p>
                    <w:p w14:paraId="2B39DAC7" w14:textId="77777777" w:rsidR="00DC4C01" w:rsidRPr="00E879E6" w:rsidRDefault="00DC4C01" w:rsidP="00DC4C01">
                      <w:pPr>
                        <w:jc w:val="center"/>
                        <w:rPr>
                          <w:rFonts w:asciiTheme="minorHAnsi" w:hAnsiTheme="minorHAnsi" w:cstheme="minorHAnsi"/>
                          <w:i/>
                          <w:sz w:val="28"/>
                        </w:rPr>
                      </w:pPr>
                      <w:r w:rsidRPr="00E879E6">
                        <w:rPr>
                          <w:rFonts w:asciiTheme="minorHAnsi" w:hAnsiTheme="minorHAnsi" w:cstheme="minorHAnsi"/>
                          <w:i/>
                          <w:sz w:val="28"/>
                        </w:rPr>
                        <w:t>Mengucapkan</w:t>
                      </w:r>
                    </w:p>
                    <w:p w14:paraId="658AD909" w14:textId="77777777" w:rsidR="00DC4C01" w:rsidRDefault="00DC4C01" w:rsidP="00DC4C01">
                      <w:pPr>
                        <w:jc w:val="center"/>
                        <w:rPr>
                          <w:rFonts w:ascii="Cambria" w:hAnsi="Cambria" w:cstheme="minorHAnsi"/>
                          <w:b/>
                          <w:sz w:val="32"/>
                        </w:rPr>
                      </w:pPr>
                    </w:p>
                    <w:p w14:paraId="1AB518D2" w14:textId="77777777" w:rsidR="00DC4C01" w:rsidRDefault="00DC4C01" w:rsidP="00DC4C01">
                      <w:pPr>
                        <w:jc w:val="center"/>
                        <w:rPr>
                          <w:rFonts w:ascii="Cambria" w:hAnsi="Cambria" w:cstheme="minorHAnsi"/>
                          <w:b/>
                          <w:sz w:val="32"/>
                        </w:rPr>
                      </w:pPr>
                      <w:r>
                        <w:rPr>
                          <w:rFonts w:ascii="Cambria" w:hAnsi="Cambria" w:cstheme="minorHAnsi"/>
                          <w:b/>
                          <w:sz w:val="32"/>
                        </w:rPr>
                        <w:t>“TERIMA KASIH ATAS DUKUNGAN DAN KASIH DARI GEREJA-GEREJA, LEMBAGA MAUPUN PERORANGAN YANG DIBERIKAN MELALUI PERSEMBAHAN”</w:t>
                      </w:r>
                    </w:p>
                    <w:p w14:paraId="3085EF01" w14:textId="77777777" w:rsidR="00DC4C01" w:rsidRPr="00E879E6" w:rsidRDefault="00DC4C01" w:rsidP="00DC4C01">
                      <w:pPr>
                        <w:jc w:val="center"/>
                        <w:rPr>
                          <w:rFonts w:asciiTheme="minorHAnsi" w:hAnsiTheme="minorHAnsi" w:cstheme="minorHAnsi"/>
                          <w:sz w:val="28"/>
                        </w:rPr>
                      </w:pPr>
                    </w:p>
                    <w:p w14:paraId="1D2ED47B" w14:textId="77777777" w:rsidR="00DC4C01" w:rsidRPr="00E879E6" w:rsidRDefault="00DC4C01" w:rsidP="00DC4C01">
                      <w:pPr>
                        <w:jc w:val="center"/>
                        <w:rPr>
                          <w:rFonts w:asciiTheme="minorHAnsi" w:hAnsiTheme="minorHAnsi" w:cstheme="minorHAnsi"/>
                          <w:i/>
                          <w:sz w:val="28"/>
                        </w:rPr>
                      </w:pPr>
                      <w:r w:rsidRPr="00E879E6">
                        <w:rPr>
                          <w:rFonts w:asciiTheme="minorHAnsi" w:hAnsiTheme="minorHAnsi" w:cstheme="minorHAnsi"/>
                          <w:i/>
                          <w:sz w:val="28"/>
                        </w:rPr>
                        <w:t>Berikut kami sampaikan laporan penerimaan persembahan. Bagi gereja-gereja, lembaga ataupun perorangan yang sudah mengirimkan namun belum tercatat silakan menghubungi</w:t>
                      </w:r>
                      <w:r>
                        <w:rPr>
                          <w:rFonts w:asciiTheme="minorHAnsi" w:hAnsiTheme="minorHAnsi" w:cstheme="minorHAnsi"/>
                          <w:i/>
                          <w:sz w:val="28"/>
                        </w:rPr>
                        <w:t>:</w:t>
                      </w:r>
                      <w:r w:rsidRPr="00E879E6">
                        <w:rPr>
                          <w:rFonts w:asciiTheme="minorHAnsi" w:hAnsiTheme="minorHAnsi" w:cstheme="minorHAnsi"/>
                          <w:i/>
                          <w:sz w:val="28"/>
                        </w:rPr>
                        <w:t xml:space="preserve"> </w:t>
                      </w:r>
                      <w:r w:rsidRPr="00E879E6">
                        <w:rPr>
                          <w:rFonts w:asciiTheme="minorHAnsi" w:hAnsiTheme="minorHAnsi" w:cstheme="minorHAnsi"/>
                          <w:i/>
                          <w:sz w:val="28"/>
                        </w:rPr>
                        <w:br/>
                        <w:t>WA 0898-5252-0386</w:t>
                      </w:r>
                    </w:p>
                    <w:p w14:paraId="289A215E" w14:textId="77777777" w:rsidR="00DC4C01" w:rsidRDefault="00DC4C01" w:rsidP="00DC4C01">
                      <w:pPr>
                        <w:jc w:val="center"/>
                        <w:rPr>
                          <w:rFonts w:asciiTheme="minorHAnsi" w:hAnsiTheme="minorHAnsi" w:cstheme="minorHAnsi"/>
                          <w:i/>
                          <w:sz w:val="28"/>
                        </w:rPr>
                      </w:pPr>
                      <w:r w:rsidRPr="00E879E6">
                        <w:rPr>
                          <w:rFonts w:asciiTheme="minorHAnsi" w:hAnsiTheme="minorHAnsi" w:cstheme="minorHAnsi"/>
                          <w:i/>
                          <w:sz w:val="28"/>
                        </w:rPr>
                        <w:t>Tlp. 0274-514721</w:t>
                      </w:r>
                    </w:p>
                    <w:p w14:paraId="3BFECCD8" w14:textId="77777777" w:rsidR="00DC4C01" w:rsidRDefault="00DC4C01" w:rsidP="00DC4C01">
                      <w:pPr>
                        <w:jc w:val="center"/>
                        <w:rPr>
                          <w:rFonts w:asciiTheme="minorHAnsi" w:hAnsiTheme="minorHAnsi" w:cstheme="minorHAnsi"/>
                          <w:i/>
                          <w:sz w:val="28"/>
                        </w:rPr>
                      </w:pPr>
                    </w:p>
                    <w:p w14:paraId="39054F10" w14:textId="77777777" w:rsidR="00DC4C01" w:rsidRPr="00E879E6" w:rsidRDefault="00DC4C01" w:rsidP="00DC4C01">
                      <w:pPr>
                        <w:jc w:val="center"/>
                        <w:rPr>
                          <w:rFonts w:asciiTheme="minorHAnsi" w:hAnsiTheme="minorHAnsi" w:cstheme="minorHAnsi"/>
                          <w:i/>
                          <w:sz w:val="28"/>
                        </w:rPr>
                      </w:pPr>
                      <w:r w:rsidRPr="00E879E6">
                        <w:rPr>
                          <w:rFonts w:asciiTheme="minorHAnsi" w:hAnsiTheme="minorHAnsi" w:cstheme="minorHAnsi"/>
                          <w:i/>
                          <w:sz w:val="28"/>
                        </w:rPr>
                        <w:t>Mohon dukungan doa bagi LPP Sinode GKJ dan GKI SW Jateng supaya terus menjadi berkat</w:t>
                      </w:r>
                      <w:r>
                        <w:rPr>
                          <w:rFonts w:asciiTheme="minorHAnsi" w:hAnsiTheme="minorHAnsi" w:cstheme="minorHAnsi"/>
                          <w:i/>
                          <w:sz w:val="28"/>
                        </w:rPr>
                        <w:t>.</w:t>
                      </w:r>
                    </w:p>
                    <w:p w14:paraId="1BB6F56D" w14:textId="77777777" w:rsidR="00DC4C01" w:rsidRPr="00B66870" w:rsidRDefault="00DC4C01" w:rsidP="00DC4C01">
                      <w:pPr>
                        <w:jc w:val="center"/>
                        <w:rPr>
                          <w:rFonts w:ascii="Cambria" w:hAnsi="Cambria" w:cstheme="minorHAnsi"/>
                          <w:b/>
                          <w:sz w:val="32"/>
                        </w:rPr>
                      </w:pPr>
                    </w:p>
                  </w:txbxContent>
                </v:textbox>
                <w10:wrap anchorx="margin"/>
              </v:shape>
            </w:pict>
          </mc:Fallback>
        </mc:AlternateContent>
      </w:r>
    </w:p>
    <w:p w14:paraId="15044D02" w14:textId="6A4EF362" w:rsidR="00216589" w:rsidRDefault="004D4302">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89152" behindDoc="1" locked="0" layoutInCell="1" allowOverlap="1" wp14:anchorId="1624258E" wp14:editId="5F202E91">
            <wp:simplePos x="0" y="0"/>
            <wp:positionH relativeFrom="margin">
              <wp:posOffset>-648335</wp:posOffset>
            </wp:positionH>
            <wp:positionV relativeFrom="paragraph">
              <wp:posOffset>-849630</wp:posOffset>
            </wp:positionV>
            <wp:extent cx="5346700" cy="7574492"/>
            <wp:effectExtent l="0" t="0" r="6350" b="7620"/>
            <wp:wrapNone/>
            <wp:docPr id="1278885048" name="Gambar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350546" cy="7579940"/>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41D3D640" w14:textId="79F9940D" w:rsidR="00216589" w:rsidRDefault="00D07D77">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88128" behindDoc="1" locked="0" layoutInCell="1" allowOverlap="1" wp14:anchorId="1F3315DD" wp14:editId="3C1CC662">
            <wp:simplePos x="0" y="0"/>
            <wp:positionH relativeFrom="margin">
              <wp:posOffset>-610235</wp:posOffset>
            </wp:positionH>
            <wp:positionV relativeFrom="paragraph">
              <wp:posOffset>-836930</wp:posOffset>
            </wp:positionV>
            <wp:extent cx="5321300" cy="7538508"/>
            <wp:effectExtent l="0" t="0" r="0" b="5715"/>
            <wp:wrapNone/>
            <wp:docPr id="1151757578" name="Gambar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328716" cy="7549014"/>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0625ED55" w14:textId="68A3FC64" w:rsidR="00216589" w:rsidRDefault="006D4ACD">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87104" behindDoc="1" locked="0" layoutInCell="1" allowOverlap="1" wp14:anchorId="14600981" wp14:editId="498D7F0B">
            <wp:simplePos x="0" y="0"/>
            <wp:positionH relativeFrom="page">
              <wp:align>left</wp:align>
            </wp:positionH>
            <wp:positionV relativeFrom="paragraph">
              <wp:posOffset>-836930</wp:posOffset>
            </wp:positionV>
            <wp:extent cx="5334000" cy="7556500"/>
            <wp:effectExtent l="0" t="0" r="0" b="6350"/>
            <wp:wrapNone/>
            <wp:docPr id="1933276577" name="Gambar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334000" cy="7556500"/>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60567E20" w14:textId="398B06AB" w:rsidR="00216589" w:rsidRDefault="00132C0A">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86080" behindDoc="1" locked="0" layoutInCell="1" allowOverlap="1" wp14:anchorId="34F73F5F" wp14:editId="0C126730">
            <wp:simplePos x="0" y="0"/>
            <wp:positionH relativeFrom="margin">
              <wp:posOffset>-610235</wp:posOffset>
            </wp:positionH>
            <wp:positionV relativeFrom="paragraph">
              <wp:posOffset>-849630</wp:posOffset>
            </wp:positionV>
            <wp:extent cx="5334000" cy="7556500"/>
            <wp:effectExtent l="0" t="0" r="0" b="6350"/>
            <wp:wrapNone/>
            <wp:docPr id="1291240613" name="Gambar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37311" cy="7561191"/>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13A35B7D" w14:textId="2A3DDDD4" w:rsidR="00216589" w:rsidRDefault="005D56FB">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85056" behindDoc="1" locked="0" layoutInCell="1" allowOverlap="1" wp14:anchorId="6F2FA079" wp14:editId="259BC8E3">
            <wp:simplePos x="0" y="0"/>
            <wp:positionH relativeFrom="page">
              <wp:align>right</wp:align>
            </wp:positionH>
            <wp:positionV relativeFrom="paragraph">
              <wp:posOffset>-836931</wp:posOffset>
            </wp:positionV>
            <wp:extent cx="5330825" cy="7552003"/>
            <wp:effectExtent l="0" t="0" r="3175" b="0"/>
            <wp:wrapNone/>
            <wp:docPr id="964289349" name="Gambar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30825" cy="7552003"/>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08FACF2D" w14:textId="47642D4D" w:rsidR="00216589" w:rsidRDefault="00635C98">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84032" behindDoc="1" locked="0" layoutInCell="1" allowOverlap="1" wp14:anchorId="45A7A5EF" wp14:editId="4828CD0E">
            <wp:simplePos x="0" y="0"/>
            <wp:positionH relativeFrom="margin">
              <wp:posOffset>-610235</wp:posOffset>
            </wp:positionH>
            <wp:positionV relativeFrom="paragraph">
              <wp:posOffset>-836930</wp:posOffset>
            </wp:positionV>
            <wp:extent cx="5334000" cy="7556500"/>
            <wp:effectExtent l="0" t="0" r="0" b="6350"/>
            <wp:wrapNone/>
            <wp:docPr id="1810557787" name="Gambar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36423" cy="7559933"/>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7E8DEFA1" w14:textId="2BA452E1" w:rsidR="00216589" w:rsidRDefault="004457AB">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83008" behindDoc="1" locked="0" layoutInCell="1" allowOverlap="1" wp14:anchorId="58ACE47E" wp14:editId="12D7FA22">
            <wp:simplePos x="0" y="0"/>
            <wp:positionH relativeFrom="margin">
              <wp:posOffset>-610235</wp:posOffset>
            </wp:positionH>
            <wp:positionV relativeFrom="paragraph">
              <wp:posOffset>-849630</wp:posOffset>
            </wp:positionV>
            <wp:extent cx="5321300" cy="7538508"/>
            <wp:effectExtent l="0" t="0" r="0" b="5715"/>
            <wp:wrapNone/>
            <wp:docPr id="1608378611" name="Gambar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29614" cy="7550287"/>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71226C3C" w14:textId="10E50CBD" w:rsidR="00216589" w:rsidRDefault="008D63FF">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81984" behindDoc="1" locked="0" layoutInCell="1" allowOverlap="1" wp14:anchorId="5AFCE08B" wp14:editId="05276F55">
            <wp:simplePos x="0" y="0"/>
            <wp:positionH relativeFrom="margin">
              <wp:posOffset>-610235</wp:posOffset>
            </wp:positionH>
            <wp:positionV relativeFrom="paragraph">
              <wp:posOffset>-836930</wp:posOffset>
            </wp:positionV>
            <wp:extent cx="5334000" cy="7556500"/>
            <wp:effectExtent l="0" t="0" r="0" b="6350"/>
            <wp:wrapNone/>
            <wp:docPr id="1071523774" name="Gambar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40443" cy="7565628"/>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083BBB45" w14:textId="45DBCEA7" w:rsidR="00216589" w:rsidRDefault="00A31560">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80960" behindDoc="1" locked="0" layoutInCell="1" allowOverlap="1" wp14:anchorId="68006014" wp14:editId="4F64C009">
            <wp:simplePos x="0" y="0"/>
            <wp:positionH relativeFrom="margin">
              <wp:posOffset>-610235</wp:posOffset>
            </wp:positionH>
            <wp:positionV relativeFrom="paragraph">
              <wp:posOffset>-849630</wp:posOffset>
            </wp:positionV>
            <wp:extent cx="5321300" cy="7538508"/>
            <wp:effectExtent l="0" t="0" r="0" b="5715"/>
            <wp:wrapNone/>
            <wp:docPr id="1418808445" name="Gambar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28431" cy="754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72F9BAC7" w14:textId="68D31445" w:rsidR="00216589" w:rsidRDefault="00954F16">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79936" behindDoc="1" locked="0" layoutInCell="1" allowOverlap="1" wp14:anchorId="52CF3D60" wp14:editId="6591C4A7">
            <wp:simplePos x="0" y="0"/>
            <wp:positionH relativeFrom="margin">
              <wp:posOffset>-610236</wp:posOffset>
            </wp:positionH>
            <wp:positionV relativeFrom="paragraph">
              <wp:posOffset>-849630</wp:posOffset>
            </wp:positionV>
            <wp:extent cx="5316071" cy="7531100"/>
            <wp:effectExtent l="0" t="0" r="0" b="0"/>
            <wp:wrapNone/>
            <wp:docPr id="1622443965" name="Gambar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21390" cy="7538636"/>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3D5683DF" w14:textId="52264A62" w:rsidR="00216589" w:rsidRDefault="0030503E">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78912" behindDoc="1" locked="0" layoutInCell="1" allowOverlap="1" wp14:anchorId="5D198BAC" wp14:editId="55589223">
            <wp:simplePos x="0" y="0"/>
            <wp:positionH relativeFrom="page">
              <wp:align>left</wp:align>
            </wp:positionH>
            <wp:positionV relativeFrom="paragraph">
              <wp:posOffset>-849630</wp:posOffset>
            </wp:positionV>
            <wp:extent cx="5334000" cy="7556500"/>
            <wp:effectExtent l="0" t="0" r="0" b="6350"/>
            <wp:wrapNone/>
            <wp:docPr id="1304695560" name="Gambar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34000" cy="7556500"/>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1A767160" w14:textId="1E7C8A28" w:rsidR="00216589" w:rsidRDefault="0030503E">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77888" behindDoc="1" locked="0" layoutInCell="1" allowOverlap="1" wp14:anchorId="17855094" wp14:editId="4302F7CA">
            <wp:simplePos x="0" y="0"/>
            <wp:positionH relativeFrom="margin">
              <wp:posOffset>-610236</wp:posOffset>
            </wp:positionH>
            <wp:positionV relativeFrom="paragraph">
              <wp:posOffset>-836930</wp:posOffset>
            </wp:positionV>
            <wp:extent cx="5316071" cy="7531100"/>
            <wp:effectExtent l="0" t="0" r="0" b="0"/>
            <wp:wrapNone/>
            <wp:docPr id="1890057694" name="Gambar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20663" cy="7537606"/>
                    </a:xfrm>
                    <a:prstGeom prst="rect">
                      <a:avLst/>
                    </a:prstGeom>
                    <a:noFill/>
                    <a:ln>
                      <a:noFill/>
                    </a:ln>
                  </pic:spPr>
                </pic:pic>
              </a:graphicData>
            </a:graphic>
            <wp14:sizeRelH relativeFrom="page">
              <wp14:pctWidth>0</wp14:pctWidth>
            </wp14:sizeRelH>
            <wp14:sizeRelV relativeFrom="page">
              <wp14:pctHeight>0</wp14:pctHeight>
            </wp14:sizeRelV>
          </wp:anchor>
        </w:drawing>
      </w:r>
      <w:r w:rsidR="00216589">
        <w:rPr>
          <w:rFonts w:ascii="Tahoma" w:eastAsia="Times New Roman" w:hAnsi="Tahoma" w:cs="Tahoma"/>
          <w:sz w:val="18"/>
          <w:szCs w:val="18"/>
        </w:rPr>
        <w:br w:type="page"/>
      </w:r>
    </w:p>
    <w:p w14:paraId="016FFC0F" w14:textId="12E32AD2" w:rsidR="00216589" w:rsidRDefault="00216589">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76864" behindDoc="1" locked="0" layoutInCell="1" allowOverlap="1" wp14:anchorId="7E020BD3" wp14:editId="1DC0C8EE">
            <wp:simplePos x="0" y="0"/>
            <wp:positionH relativeFrom="margin">
              <wp:posOffset>-610236</wp:posOffset>
            </wp:positionH>
            <wp:positionV relativeFrom="paragraph">
              <wp:posOffset>-849630</wp:posOffset>
            </wp:positionV>
            <wp:extent cx="5342965" cy="7569200"/>
            <wp:effectExtent l="0" t="0" r="0" b="0"/>
            <wp:wrapNone/>
            <wp:docPr id="1514392241" name="Gambar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42965" cy="75692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ahoma" w:eastAsia="Times New Roman" w:hAnsi="Tahoma" w:cs="Tahoma"/>
          <w:sz w:val="18"/>
          <w:szCs w:val="18"/>
        </w:rPr>
        <w:br w:type="page"/>
      </w:r>
    </w:p>
    <w:p w14:paraId="7AF8CAF4" w14:textId="636595F4" w:rsidR="00216589" w:rsidRDefault="00216589">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75840" behindDoc="1" locked="0" layoutInCell="1" allowOverlap="1" wp14:anchorId="4B36A987" wp14:editId="3E1D0EB6">
            <wp:simplePos x="0" y="0"/>
            <wp:positionH relativeFrom="margin">
              <wp:posOffset>-610236</wp:posOffset>
            </wp:positionH>
            <wp:positionV relativeFrom="paragraph">
              <wp:posOffset>-849630</wp:posOffset>
            </wp:positionV>
            <wp:extent cx="5325035" cy="7543800"/>
            <wp:effectExtent l="0" t="0" r="9525" b="0"/>
            <wp:wrapNone/>
            <wp:docPr id="428852515" name="Gambar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29249" cy="75497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ahoma" w:eastAsia="Times New Roman" w:hAnsi="Tahoma" w:cs="Tahoma"/>
          <w:sz w:val="18"/>
          <w:szCs w:val="18"/>
        </w:rPr>
        <w:br w:type="page"/>
      </w:r>
    </w:p>
    <w:p w14:paraId="49E164CD" w14:textId="09D62615" w:rsidR="00216589" w:rsidRDefault="00216589">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74816" behindDoc="1" locked="0" layoutInCell="1" allowOverlap="1" wp14:anchorId="777FB989" wp14:editId="00BA42B9">
            <wp:simplePos x="0" y="0"/>
            <wp:positionH relativeFrom="margin">
              <wp:posOffset>-610235</wp:posOffset>
            </wp:positionH>
            <wp:positionV relativeFrom="paragraph">
              <wp:posOffset>-836930</wp:posOffset>
            </wp:positionV>
            <wp:extent cx="5334000" cy="7556500"/>
            <wp:effectExtent l="0" t="0" r="0" b="6350"/>
            <wp:wrapNone/>
            <wp:docPr id="1072010114" name="Gambar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334000" cy="7556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ahoma" w:eastAsia="Times New Roman" w:hAnsi="Tahoma" w:cs="Tahoma"/>
          <w:sz w:val="18"/>
          <w:szCs w:val="18"/>
        </w:rPr>
        <w:br w:type="page"/>
      </w:r>
    </w:p>
    <w:p w14:paraId="77E86B46" w14:textId="0986E324" w:rsidR="00216589" w:rsidRDefault="00216589">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73792" behindDoc="1" locked="0" layoutInCell="1" allowOverlap="1" wp14:anchorId="5BBF3F20" wp14:editId="2CB38369">
            <wp:simplePos x="0" y="0"/>
            <wp:positionH relativeFrom="column">
              <wp:posOffset>-622935</wp:posOffset>
            </wp:positionH>
            <wp:positionV relativeFrom="paragraph">
              <wp:posOffset>-849630</wp:posOffset>
            </wp:positionV>
            <wp:extent cx="5334000" cy="7556500"/>
            <wp:effectExtent l="0" t="0" r="0" b="6350"/>
            <wp:wrapNone/>
            <wp:docPr id="112167837" name="Gambar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39601" cy="75644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ahoma" w:eastAsia="Times New Roman" w:hAnsi="Tahoma" w:cs="Tahoma"/>
          <w:sz w:val="18"/>
          <w:szCs w:val="18"/>
        </w:rPr>
        <w:br w:type="page"/>
      </w:r>
    </w:p>
    <w:p w14:paraId="7DC28688" w14:textId="77E81AC1" w:rsidR="00216589" w:rsidRDefault="00216589">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72768" behindDoc="1" locked="0" layoutInCell="1" allowOverlap="1" wp14:anchorId="1E57455E" wp14:editId="796C8D97">
            <wp:simplePos x="0" y="0"/>
            <wp:positionH relativeFrom="margin">
              <wp:posOffset>-610235</wp:posOffset>
            </wp:positionH>
            <wp:positionV relativeFrom="paragraph">
              <wp:posOffset>-849630</wp:posOffset>
            </wp:positionV>
            <wp:extent cx="5334000" cy="7556500"/>
            <wp:effectExtent l="0" t="0" r="0" b="6350"/>
            <wp:wrapNone/>
            <wp:docPr id="2114460009" name="Gambar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39915" cy="7564879"/>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ahoma" w:eastAsia="Times New Roman" w:hAnsi="Tahoma" w:cs="Tahoma"/>
          <w:sz w:val="18"/>
          <w:szCs w:val="18"/>
        </w:rPr>
        <w:br w:type="page"/>
      </w:r>
    </w:p>
    <w:p w14:paraId="40B53596" w14:textId="7BC5C614" w:rsidR="009254FA" w:rsidRDefault="00216589" w:rsidP="009254FA">
      <w:pPr>
        <w:rPr>
          <w:rFonts w:ascii="Tahoma" w:eastAsia="Times New Roman" w:hAnsi="Tahoma" w:cs="Tahoma"/>
          <w:sz w:val="18"/>
          <w:szCs w:val="18"/>
        </w:rPr>
      </w:pPr>
      <w:r>
        <w:rPr>
          <w:rFonts w:ascii="Tahoma" w:eastAsia="Times New Roman" w:hAnsi="Tahoma" w:cs="Tahoma"/>
          <w:noProof/>
          <w:sz w:val="18"/>
          <w:szCs w:val="18"/>
        </w:rPr>
        <w:lastRenderedPageBreak/>
        <w:drawing>
          <wp:anchor distT="0" distB="0" distL="114300" distR="114300" simplePos="0" relativeHeight="251871744" behindDoc="1" locked="0" layoutInCell="1" allowOverlap="1" wp14:anchorId="06F69F98" wp14:editId="0CD61C62">
            <wp:simplePos x="0" y="0"/>
            <wp:positionH relativeFrom="margin">
              <wp:posOffset>-610235</wp:posOffset>
            </wp:positionH>
            <wp:positionV relativeFrom="paragraph">
              <wp:posOffset>-836930</wp:posOffset>
            </wp:positionV>
            <wp:extent cx="5346700" cy="7574492"/>
            <wp:effectExtent l="0" t="0" r="6350" b="7620"/>
            <wp:wrapNone/>
            <wp:docPr id="251208301" name="Gambar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46700" cy="7574492"/>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9254FA" w:rsidSect="00C134F1">
      <w:headerReference w:type="even" r:id="rId124"/>
      <w:headerReference w:type="default" r:id="rId125"/>
      <w:footerReference w:type="even" r:id="rId126"/>
      <w:footerReference w:type="default" r:id="rId127"/>
      <w:pgSz w:w="8420" w:h="11907"/>
      <w:pgMar w:top="1338" w:right="958" w:bottom="919" w:left="981" w:header="714" w:footer="731" w:gutter="0"/>
      <w:pgNumType w:start="42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EBB4C6" w14:textId="77777777" w:rsidR="00E32F9B" w:rsidRDefault="00E32F9B">
      <w:r>
        <w:separator/>
      </w:r>
    </w:p>
  </w:endnote>
  <w:endnote w:type="continuationSeparator" w:id="0">
    <w:p w14:paraId="5D6F9FE0" w14:textId="77777777" w:rsidR="00E32F9B" w:rsidRDefault="00E32F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swiss"/>
    <w:pitch w:val="variable"/>
    <w:sig w:usb0="00000003" w:usb1="0200E0A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Unicode MS">
    <w:altName w:val="Arial"/>
    <w:panose1 w:val="020B06040202020202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oper Black">
    <w:panose1 w:val="0208090404030B020404"/>
    <w:charset w:val="00"/>
    <w:family w:val="roman"/>
    <w:pitch w:val="variable"/>
    <w:sig w:usb0="00000003" w:usb1="00000000" w:usb2="00000000" w:usb3="00000000" w:csb0="00000001" w:csb1="00000000"/>
  </w:font>
  <w:font w:name="Helvetica Neue">
    <w:altName w:val="Arial"/>
    <w:charset w:val="00"/>
    <w:family w:val="roman"/>
    <w:pitch w:val="default"/>
  </w:font>
  <w:font w:name="Times New Roman (Body CS)">
    <w:altName w:val="Times New Roman"/>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Poppins">
    <w:charset w:val="00"/>
    <w:family w:val="auto"/>
    <w:pitch w:val="variable"/>
    <w:sig w:usb0="00008007" w:usb1="00000000" w:usb2="00000000" w:usb3="00000000" w:csb0="00000093" w:csb1="00000000"/>
  </w:font>
  <w:font w:name="Algerian">
    <w:panose1 w:val="04020705040A02060702"/>
    <w:charset w:val="00"/>
    <w:family w:val="decorative"/>
    <w:pitch w:val="variable"/>
    <w:sig w:usb0="00000003" w:usb1="00000000" w:usb2="00000000" w:usb3="00000000" w:csb0="00000001" w:csb1="00000000"/>
  </w:font>
  <w:font w:name="Georgia Regular">
    <w:altName w:val="Georgia"/>
    <w:charset w:val="00"/>
    <w:family w:val="auto"/>
    <w:pitch w:val="default"/>
    <w:sig w:usb0="00000287" w:usb1="00000000" w:usb2="00000000" w:usb3="00000000" w:csb0="2000009F" w:csb1="00000000"/>
  </w:font>
  <w:font w:name="Corben">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Georgia Bold">
    <w:panose1 w:val="02040802050405020203"/>
    <w:charset w:val="00"/>
    <w:family w:val="auto"/>
    <w:pitch w:val="default"/>
    <w:sig w:usb0="00000287" w:usb1="00000000" w:usb2="00000000" w:usb3="00000000" w:csb0="2000009F" w:csb1="00000000"/>
  </w:font>
  <w:font w:name="Bodoni MT Black">
    <w:panose1 w:val="02070A03080606020203"/>
    <w:charset w:val="00"/>
    <w:family w:val="roman"/>
    <w:pitch w:val="variable"/>
    <w:sig w:usb0="00000003" w:usb1="00000000" w:usb2="00000000" w:usb3="00000000" w:csb0="00000001" w:csb1="00000000"/>
  </w:font>
  <w:font w:name="Kenyan Coffee Rg">
    <w:panose1 w:val="02000608020200010104"/>
    <w:charset w:val="00"/>
    <w:family w:val="modern"/>
    <w:notTrueType/>
    <w:pitch w:val="variable"/>
    <w:sig w:usb0="A00002FF" w:usb1="1000001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98EE8" w14:textId="77777777" w:rsidR="00141D1B" w:rsidRDefault="00141D1B">
    <w:pPr>
      <w:pStyle w:val="TeksIsi"/>
      <w:spacing w:line="14" w:lineRule="auto"/>
      <w:ind w:left="0"/>
      <w:jc w:val="left"/>
      <w:rPr>
        <w:sz w:val="20"/>
      </w:rPr>
    </w:pPr>
    <w:r>
      <w:rPr>
        <w:noProof/>
      </w:rPr>
      <w:drawing>
        <wp:anchor distT="0" distB="0" distL="0" distR="0" simplePos="0" relativeHeight="251804672" behindDoc="1" locked="0" layoutInCell="1" allowOverlap="1" wp14:anchorId="5C1C3984" wp14:editId="41D7519F">
          <wp:simplePos x="0" y="0"/>
          <wp:positionH relativeFrom="page">
            <wp:posOffset>2468880</wp:posOffset>
          </wp:positionH>
          <wp:positionV relativeFrom="page">
            <wp:posOffset>6969125</wp:posOffset>
          </wp:positionV>
          <wp:extent cx="335915" cy="331470"/>
          <wp:effectExtent l="0" t="0" r="6985" b="0"/>
          <wp:wrapNone/>
          <wp:docPr id="192942856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335915" cy="331470"/>
                  </a:xfrm>
                  <a:prstGeom prst="rect">
                    <a:avLst/>
                  </a:prstGeom>
                </pic:spPr>
              </pic:pic>
            </a:graphicData>
          </a:graphic>
        </wp:anchor>
      </w:drawing>
    </w:r>
    <w:r>
      <w:rPr>
        <w:noProof/>
      </w:rPr>
      <mc:AlternateContent>
        <mc:Choice Requires="wps">
          <w:drawing>
            <wp:anchor distT="0" distB="0" distL="0" distR="0" simplePos="0" relativeHeight="251805696" behindDoc="1" locked="0" layoutInCell="1" allowOverlap="1" wp14:anchorId="7C632457" wp14:editId="027606CF">
              <wp:simplePos x="0" y="0"/>
              <wp:positionH relativeFrom="page">
                <wp:posOffset>2543175</wp:posOffset>
              </wp:positionH>
              <wp:positionV relativeFrom="page">
                <wp:posOffset>7029450</wp:posOffset>
              </wp:positionV>
              <wp:extent cx="276225" cy="274320"/>
              <wp:effectExtent l="0" t="0" r="0" b="0"/>
              <wp:wrapNone/>
              <wp:docPr id="504515762"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4320"/>
                      </a:xfrm>
                      <a:prstGeom prst="rect">
                        <a:avLst/>
                      </a:prstGeom>
                    </wps:spPr>
                    <wps:txbx>
                      <w:txbxContent>
                        <w:p w14:paraId="241CAAB3"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7C632457" id="_x0000_t202" coordsize="21600,21600" o:spt="202" path="m,l,21600r21600,l21600,xe">
              <v:stroke joinstyle="miter"/>
              <v:path gradientshapeok="t" o:connecttype="rect"/>
            </v:shapetype>
            <v:shape id="Textbox 6" o:spid="_x0000_s1162" type="#_x0000_t202" style="position:absolute;margin-left:200.25pt;margin-top:553.5pt;width:21.75pt;height:21.6pt;z-index:-25151078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" filled="f" stroked="f">
              <v:textbox inset="0,0,0,0">
                <w:txbxContent>
                  <w:p w14:paraId="241CAAB3"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9391A" w14:textId="77777777" w:rsidR="00141D1B" w:rsidRDefault="00141D1B">
    <w:pPr>
      <w:pStyle w:val="TeksIsi"/>
      <w:spacing w:line="14" w:lineRule="auto"/>
      <w:ind w:left="0"/>
      <w:jc w:val="left"/>
      <w:rPr>
        <w:sz w:val="20"/>
      </w:rPr>
    </w:pPr>
    <w:r>
      <w:rPr>
        <w:noProof/>
      </w:rPr>
      <w:drawing>
        <wp:anchor distT="0" distB="0" distL="0" distR="0" simplePos="0" relativeHeight="251779072" behindDoc="1" locked="0" layoutInCell="1" allowOverlap="1" wp14:anchorId="43904D3F" wp14:editId="677B4680">
          <wp:simplePos x="0" y="0"/>
          <wp:positionH relativeFrom="page">
            <wp:posOffset>2551430</wp:posOffset>
          </wp:positionH>
          <wp:positionV relativeFrom="page">
            <wp:posOffset>6972935</wp:posOffset>
          </wp:positionV>
          <wp:extent cx="335915" cy="332105"/>
          <wp:effectExtent l="0" t="0" r="6985" b="0"/>
          <wp:wrapNone/>
          <wp:docPr id="2059694134"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 cstate="print"/>
                  <a:stretch>
                    <a:fillRect/>
                  </a:stretch>
                </pic:blipFill>
                <pic:spPr>
                  <a:xfrm>
                    <a:off x="0" y="0"/>
                    <a:ext cx="335915" cy="332105"/>
                  </a:xfrm>
                  <a:prstGeom prst="rect">
                    <a:avLst/>
                  </a:prstGeom>
                </pic:spPr>
              </pic:pic>
            </a:graphicData>
          </a:graphic>
        </wp:anchor>
      </w:drawing>
    </w:r>
    <w:r>
      <w:rPr>
        <w:noProof/>
      </w:rPr>
      <mc:AlternateContent>
        <mc:Choice Requires="wps">
          <w:drawing>
            <wp:anchor distT="0" distB="0" distL="0" distR="0" simplePos="0" relativeHeight="251780096" behindDoc="1" locked="0" layoutInCell="1" allowOverlap="1" wp14:anchorId="4A433E28" wp14:editId="10B44F63">
              <wp:simplePos x="0" y="0"/>
              <wp:positionH relativeFrom="page">
                <wp:posOffset>2590799</wp:posOffset>
              </wp:positionH>
              <wp:positionV relativeFrom="page">
                <wp:posOffset>7029449</wp:posOffset>
              </wp:positionV>
              <wp:extent cx="238125" cy="219075"/>
              <wp:effectExtent l="0" t="0" r="0" b="0"/>
              <wp:wrapNone/>
              <wp:docPr id="1137019468"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19075"/>
                      </a:xfrm>
                      <a:prstGeom prst="rect">
                        <a:avLst/>
                      </a:prstGeom>
                    </wps:spPr>
                    <wps:txbx>
                      <w:txbxContent>
                        <w:p w14:paraId="08574185"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4A433E28" id="_x0000_t202" coordsize="21600,21600" o:spt="202" path="m,l,21600r21600,l21600,xe">
              <v:stroke joinstyle="miter"/>
              <v:path gradientshapeok="t" o:connecttype="rect"/>
            </v:shapetype>
            <v:shape id="_x0000_s1171" type="#_x0000_t202" style="position:absolute;margin-left:204pt;margin-top:553.5pt;width:18.75pt;height:17.25pt;z-index:-25153638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" filled="f" stroked="f">
              <v:textbox inset="0,0,0,0">
                <w:txbxContent>
                  <w:p w14:paraId="08574185"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v:textbox>
              <w10:wrap anchorx="page" anchory="page"/>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9F29A" w14:textId="48DB57CC" w:rsidR="003179FC" w:rsidRPr="003179FC" w:rsidRDefault="003179FC" w:rsidP="003179F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9B222" w14:textId="5A8BA482" w:rsidR="003179FC" w:rsidRPr="003179FC" w:rsidRDefault="003179FC" w:rsidP="003179FC">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49086" w14:textId="12C8C982" w:rsidR="008B7CBB" w:rsidRDefault="00981542">
    <w:pPr>
      <w:pStyle w:val="TeksIsi"/>
      <w:spacing w:line="14" w:lineRule="auto"/>
      <w:rPr>
        <w:sz w:val="20"/>
      </w:rPr>
    </w:pPr>
    <w:r>
      <w:rPr>
        <w:noProof/>
      </w:rPr>
      <mc:AlternateContent>
        <mc:Choice Requires="wps">
          <w:drawing>
            <wp:anchor distT="0" distB="0" distL="0" distR="0" simplePos="0" relativeHeight="251703296" behindDoc="1" locked="0" layoutInCell="1" allowOverlap="1" wp14:anchorId="4D66AA30" wp14:editId="7A8767BD">
              <wp:simplePos x="0" y="0"/>
              <wp:positionH relativeFrom="page">
                <wp:posOffset>2505075</wp:posOffset>
              </wp:positionH>
              <wp:positionV relativeFrom="page">
                <wp:posOffset>7029450</wp:posOffset>
              </wp:positionV>
              <wp:extent cx="285750" cy="247650"/>
              <wp:effectExtent l="0" t="0" r="0" b="0"/>
              <wp:wrapNone/>
              <wp:docPr id="160216991"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 cy="247650"/>
                      </a:xfrm>
                      <a:prstGeom prst="rect">
                        <a:avLst/>
                      </a:prstGeom>
                    </wps:spPr>
                    <wps:txbx>
                      <w:txbxContent>
                        <w:p w14:paraId="259F1F6C" w14:textId="77777777" w:rsidR="008B7CBB" w:rsidRDefault="008B7CBB" w:rsidP="00BA3115">
                          <w:pPr>
                            <w:pStyle w:val="TeksIsi"/>
                            <w:spacing w:before="20"/>
                            <w:ind w:left="60"/>
                            <w:jc w:val="center"/>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4D66AA30" id="_x0000_t202" coordsize="21600,21600" o:spt="202" path="m,l,21600r21600,l21600,xe">
              <v:stroke joinstyle="miter"/>
              <v:path gradientshapeok="t" o:connecttype="rect"/>
            </v:shapetype>
            <v:shape id="_x0000_s1174" type="#_x0000_t202" style="position:absolute;left:0;text-align:left;margin-left:197.25pt;margin-top:553.5pt;width:22.5pt;height:19.5pt;z-index:-25161318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" filled="f" stroked="f">
              <v:textbox inset="0,0,0,0">
                <w:txbxContent>
                  <w:p w14:paraId="259F1F6C" w14:textId="77777777" w:rsidR="008B7CBB" w:rsidRDefault="008B7CBB" w:rsidP="00BA3115">
                    <w:pPr>
                      <w:pStyle w:val="TeksIsi"/>
                      <w:spacing w:before="20"/>
                      <w:ind w:left="60"/>
                      <w:jc w:val="center"/>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r w:rsidR="008B7CBB">
      <w:rPr>
        <w:noProof/>
      </w:rPr>
      <w:drawing>
        <wp:anchor distT="0" distB="0" distL="0" distR="0" simplePos="0" relativeHeight="251702272" behindDoc="1" locked="0" layoutInCell="1" allowOverlap="1" wp14:anchorId="7E435429" wp14:editId="7E2EB94B">
          <wp:simplePos x="0" y="0"/>
          <wp:positionH relativeFrom="page">
            <wp:posOffset>2501900</wp:posOffset>
          </wp:positionH>
          <wp:positionV relativeFrom="page">
            <wp:posOffset>6973582</wp:posOffset>
          </wp:positionV>
          <wp:extent cx="336156" cy="332105"/>
          <wp:effectExtent l="0" t="0" r="0" b="0"/>
          <wp:wrapNone/>
          <wp:docPr id="2097478894"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336156" cy="332105"/>
                  </a:xfrm>
                  <a:prstGeom prst="rect">
                    <a:avLst/>
                  </a:prstGeom>
                </pic:spPr>
              </pic:pic>
            </a:graphicData>
          </a:graphic>
          <wp14:sizeRelH relativeFrom="margin">
            <wp14:pctWidth>0</wp14:pctWidth>
          </wp14:sizeRelH>
          <wp14:sizeRelV relativeFrom="margin">
            <wp14:pctHeight>0</wp14:pctHeight>
          </wp14:sizeRelV>
        </wp:anchor>
      </w:drawing>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BCAB6" w14:textId="2495ADB8" w:rsidR="008B7CBB" w:rsidRDefault="00BA3115">
    <w:pPr>
      <w:pStyle w:val="TeksIsi"/>
      <w:spacing w:line="14" w:lineRule="auto"/>
      <w:rPr>
        <w:sz w:val="20"/>
      </w:rPr>
    </w:pPr>
    <w:r>
      <w:rPr>
        <w:noProof/>
      </w:rPr>
      <mc:AlternateContent>
        <mc:Choice Requires="wps">
          <w:drawing>
            <wp:anchor distT="0" distB="0" distL="0" distR="0" simplePos="0" relativeHeight="251701248" behindDoc="1" locked="0" layoutInCell="1" allowOverlap="1" wp14:anchorId="38058A4D" wp14:editId="2674C071">
              <wp:simplePos x="0" y="0"/>
              <wp:positionH relativeFrom="page">
                <wp:posOffset>2476500</wp:posOffset>
              </wp:positionH>
              <wp:positionV relativeFrom="page">
                <wp:posOffset>7029450</wp:posOffset>
              </wp:positionV>
              <wp:extent cx="283845" cy="230505"/>
              <wp:effectExtent l="0" t="0" r="0" b="0"/>
              <wp:wrapNone/>
              <wp:docPr id="356660580"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3845" cy="230505"/>
                      </a:xfrm>
                      <a:prstGeom prst="rect">
                        <a:avLst/>
                      </a:prstGeom>
                    </wps:spPr>
                    <wps:txbx>
                      <w:txbxContent>
                        <w:p w14:paraId="64854BEC" w14:textId="77777777" w:rsidR="008B7CBB" w:rsidRDefault="008B7CBB" w:rsidP="00BA3115">
                          <w:pPr>
                            <w:pStyle w:val="TeksIsi"/>
                            <w:spacing w:before="20"/>
                            <w:ind w:left="60"/>
                            <w:jc w:val="center"/>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38058A4D" id="_x0000_t202" coordsize="21600,21600" o:spt="202" path="m,l,21600r21600,l21600,xe">
              <v:stroke joinstyle="miter"/>
              <v:path gradientshapeok="t" o:connecttype="rect"/>
            </v:shapetype>
            <v:shape id="_x0000_s1175" type="#_x0000_t202" style="position:absolute;left:0;text-align:left;margin-left:195pt;margin-top:553.5pt;width:22.35pt;height:18.15pt;z-index:-25161523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" filled="f" stroked="f">
              <v:textbox inset="0,0,0,0">
                <w:txbxContent>
                  <w:p w14:paraId="64854BEC" w14:textId="77777777" w:rsidR="008B7CBB" w:rsidRDefault="008B7CBB" w:rsidP="00BA3115">
                    <w:pPr>
                      <w:pStyle w:val="TeksIsi"/>
                      <w:spacing w:before="20"/>
                      <w:ind w:left="60"/>
                      <w:jc w:val="center"/>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v:textbox>
              <w10:wrap anchorx="page" anchory="page"/>
            </v:shape>
          </w:pict>
        </mc:Fallback>
      </mc:AlternateContent>
    </w:r>
    <w:r w:rsidR="00981542">
      <w:rPr>
        <w:noProof/>
      </w:rPr>
      <w:drawing>
        <wp:anchor distT="0" distB="0" distL="0" distR="0" simplePos="0" relativeHeight="251700224" behindDoc="1" locked="0" layoutInCell="1" allowOverlap="1" wp14:anchorId="55048D19" wp14:editId="74301216">
          <wp:simplePos x="0" y="0"/>
          <wp:positionH relativeFrom="page">
            <wp:posOffset>2477439</wp:posOffset>
          </wp:positionH>
          <wp:positionV relativeFrom="page">
            <wp:posOffset>6974840</wp:posOffset>
          </wp:positionV>
          <wp:extent cx="335915" cy="332105"/>
          <wp:effectExtent l="0" t="0" r="6985" b="0"/>
          <wp:wrapNone/>
          <wp:docPr id="1730764276"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 cstate="print"/>
                  <a:stretch>
                    <a:fillRect/>
                  </a:stretch>
                </pic:blipFill>
                <pic:spPr>
                  <a:xfrm>
                    <a:off x="0" y="0"/>
                    <a:ext cx="335915" cy="332105"/>
                  </a:xfrm>
                  <a:prstGeom prst="rect">
                    <a:avLst/>
                  </a:prstGeom>
                </pic:spPr>
              </pic:pic>
            </a:graphicData>
          </a:graphic>
        </wp:anchor>
      </w:drawing>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C0746" w14:textId="54B2A2C2" w:rsidR="003179FC" w:rsidRPr="008431C3" w:rsidRDefault="003179FC" w:rsidP="008431C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80B23" w14:textId="40910B60" w:rsidR="003179FC" w:rsidRPr="008431C3" w:rsidRDefault="003179FC" w:rsidP="008431C3">
    <w:pPr>
      <w:pStyle w:val="Footer"/>
      <w:rPr>
        <w:lang w:val="en-US"/>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161ED" w14:textId="77777777" w:rsidR="008431C3" w:rsidRDefault="008431C3">
    <w:pPr>
      <w:pStyle w:val="TeksIsi"/>
      <w:spacing w:line="14" w:lineRule="auto"/>
      <w:ind w:left="0"/>
      <w:jc w:val="left"/>
      <w:rPr>
        <w:sz w:val="20"/>
      </w:rPr>
    </w:pPr>
    <w:r>
      <w:rPr>
        <w:noProof/>
      </w:rPr>
      <mc:AlternateContent>
        <mc:Choice Requires="wps">
          <w:drawing>
            <wp:anchor distT="0" distB="0" distL="0" distR="0" simplePos="0" relativeHeight="251713536" behindDoc="1" locked="0" layoutInCell="1" allowOverlap="1" wp14:anchorId="2B469B17" wp14:editId="4EB87A9A">
              <wp:simplePos x="0" y="0"/>
              <wp:positionH relativeFrom="page">
                <wp:posOffset>2543175</wp:posOffset>
              </wp:positionH>
              <wp:positionV relativeFrom="page">
                <wp:posOffset>7029450</wp:posOffset>
              </wp:positionV>
              <wp:extent cx="276225" cy="274320"/>
              <wp:effectExtent l="0" t="0" r="0" b="0"/>
              <wp:wrapNone/>
              <wp:docPr id="628426000"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4320"/>
                      </a:xfrm>
                      <a:prstGeom prst="rect">
                        <a:avLst/>
                      </a:prstGeom>
                    </wps:spPr>
                    <wps:txbx>
                      <w:txbxContent>
                        <w:p w14:paraId="3C6870A8" w14:textId="77777777" w:rsidR="008431C3" w:rsidRDefault="008431C3">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B469B17" id="_x0000_t202" coordsize="21600,21600" o:spt="202" path="m,l,21600r21600,l21600,xe">
              <v:stroke joinstyle="miter"/>
              <v:path gradientshapeok="t" o:connecttype="rect"/>
            </v:shapetype>
            <v:shape id="_x0000_s1178" type="#_x0000_t202" style="position:absolute;margin-left:200.25pt;margin-top:553.5pt;width:21.75pt;height:21.6pt;z-index:-25160294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" filled="f" stroked="f">
              <v:textbox inset="0,0,0,0">
                <w:txbxContent>
                  <w:p w14:paraId="3C6870A8" w14:textId="77777777" w:rsidR="008431C3" w:rsidRDefault="008431C3">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r>
      <w:rPr>
        <w:noProof/>
      </w:rPr>
      <w:drawing>
        <wp:anchor distT="0" distB="0" distL="0" distR="0" simplePos="0" relativeHeight="251712512" behindDoc="1" locked="0" layoutInCell="1" allowOverlap="1" wp14:anchorId="16443718" wp14:editId="520262B1">
          <wp:simplePos x="0" y="0"/>
          <wp:positionH relativeFrom="page">
            <wp:posOffset>2534285</wp:posOffset>
          </wp:positionH>
          <wp:positionV relativeFrom="page">
            <wp:posOffset>6969125</wp:posOffset>
          </wp:positionV>
          <wp:extent cx="336156" cy="332104"/>
          <wp:effectExtent l="0" t="0" r="6985" b="0"/>
          <wp:wrapNone/>
          <wp:docPr id="648601140"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336156" cy="332104"/>
                  </a:xfrm>
                  <a:prstGeom prst="rect">
                    <a:avLst/>
                  </a:prstGeom>
                </pic:spPr>
              </pic:pic>
            </a:graphicData>
          </a:graphic>
        </wp:anchor>
      </w:drawing>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CB5F47" w14:textId="77777777" w:rsidR="008431C3" w:rsidRDefault="008431C3">
    <w:pPr>
      <w:pStyle w:val="TeksIsi"/>
      <w:spacing w:line="14" w:lineRule="auto"/>
      <w:ind w:left="0"/>
      <w:jc w:val="left"/>
      <w:rPr>
        <w:sz w:val="20"/>
      </w:rPr>
    </w:pPr>
    <w:r>
      <w:rPr>
        <w:noProof/>
      </w:rPr>
      <w:drawing>
        <wp:anchor distT="0" distB="0" distL="0" distR="0" simplePos="0" relativeHeight="251707392" behindDoc="1" locked="0" layoutInCell="1" allowOverlap="1" wp14:anchorId="3312F83E" wp14:editId="79CA2701">
          <wp:simplePos x="0" y="0"/>
          <wp:positionH relativeFrom="page">
            <wp:posOffset>2559050</wp:posOffset>
          </wp:positionH>
          <wp:positionV relativeFrom="page">
            <wp:posOffset>6972604</wp:posOffset>
          </wp:positionV>
          <wp:extent cx="335915" cy="332105"/>
          <wp:effectExtent l="0" t="0" r="6985" b="0"/>
          <wp:wrapNone/>
          <wp:docPr id="1036428747"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 cstate="print"/>
                  <a:stretch>
                    <a:fillRect/>
                  </a:stretch>
                </pic:blipFill>
                <pic:spPr>
                  <a:xfrm>
                    <a:off x="0" y="0"/>
                    <a:ext cx="335915" cy="332105"/>
                  </a:xfrm>
                  <a:prstGeom prst="rect">
                    <a:avLst/>
                  </a:prstGeom>
                </pic:spPr>
              </pic:pic>
            </a:graphicData>
          </a:graphic>
        </wp:anchor>
      </w:drawing>
    </w:r>
    <w:r>
      <w:rPr>
        <w:noProof/>
      </w:rPr>
      <mc:AlternateContent>
        <mc:Choice Requires="wps">
          <w:drawing>
            <wp:anchor distT="0" distB="0" distL="0" distR="0" simplePos="0" relativeHeight="251708416" behindDoc="1" locked="0" layoutInCell="1" allowOverlap="1" wp14:anchorId="5B475250" wp14:editId="5A2DB821">
              <wp:simplePos x="0" y="0"/>
              <wp:positionH relativeFrom="page">
                <wp:posOffset>2590799</wp:posOffset>
              </wp:positionH>
              <wp:positionV relativeFrom="page">
                <wp:posOffset>7029449</wp:posOffset>
              </wp:positionV>
              <wp:extent cx="238125" cy="219075"/>
              <wp:effectExtent l="0" t="0" r="0" b="0"/>
              <wp:wrapNone/>
              <wp:docPr id="46698346"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19075"/>
                      </a:xfrm>
                      <a:prstGeom prst="rect">
                        <a:avLst/>
                      </a:prstGeom>
                    </wps:spPr>
                    <wps:txbx>
                      <w:txbxContent>
                        <w:p w14:paraId="36080E9F" w14:textId="77777777" w:rsidR="008431C3" w:rsidRDefault="008431C3">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B475250" id="_x0000_t202" coordsize="21600,21600" o:spt="202" path="m,l,21600r21600,l21600,xe">
              <v:stroke joinstyle="miter"/>
              <v:path gradientshapeok="t" o:connecttype="rect"/>
            </v:shapetype>
            <v:shape id="_x0000_s1179" type="#_x0000_t202" style="position:absolute;margin-left:204pt;margin-top:553.5pt;width:18.75pt;height:17.25pt;z-index:-2516080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" filled="f" stroked="f">
              <v:textbox inset="0,0,0,0">
                <w:txbxContent>
                  <w:p w14:paraId="36080E9F" w14:textId="77777777" w:rsidR="008431C3" w:rsidRDefault="008431C3">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v:textbox>
              <w10:wrap anchorx="page" anchory="page"/>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5936C" w14:textId="0A9BCFE4" w:rsidR="008431C3" w:rsidRPr="008431C3" w:rsidRDefault="008431C3" w:rsidP="008431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527A0" w14:textId="77777777" w:rsidR="00141D1B" w:rsidRDefault="00141D1B">
    <w:pPr>
      <w:pStyle w:val="TeksIsi"/>
      <w:spacing w:line="14" w:lineRule="auto"/>
      <w:ind w:left="0"/>
      <w:jc w:val="left"/>
      <w:rPr>
        <w:sz w:val="20"/>
      </w:rPr>
    </w:pPr>
    <w:r>
      <w:rPr>
        <w:noProof/>
      </w:rPr>
      <w:drawing>
        <wp:anchor distT="0" distB="0" distL="0" distR="0" simplePos="0" relativeHeight="251801600" behindDoc="1" locked="0" layoutInCell="1" allowOverlap="1" wp14:anchorId="272DFFF1" wp14:editId="2AC079B9">
          <wp:simplePos x="0" y="0"/>
          <wp:positionH relativeFrom="page">
            <wp:posOffset>2513330</wp:posOffset>
          </wp:positionH>
          <wp:positionV relativeFrom="page">
            <wp:posOffset>6972935</wp:posOffset>
          </wp:positionV>
          <wp:extent cx="335915" cy="332105"/>
          <wp:effectExtent l="0" t="0" r="6985" b="0"/>
          <wp:wrapNone/>
          <wp:docPr id="1066648590"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 cstate="print"/>
                  <a:stretch>
                    <a:fillRect/>
                  </a:stretch>
                </pic:blipFill>
                <pic:spPr>
                  <a:xfrm>
                    <a:off x="0" y="0"/>
                    <a:ext cx="335915" cy="332105"/>
                  </a:xfrm>
                  <a:prstGeom prst="rect">
                    <a:avLst/>
                  </a:prstGeom>
                </pic:spPr>
              </pic:pic>
            </a:graphicData>
          </a:graphic>
        </wp:anchor>
      </w:drawing>
    </w:r>
    <w:r>
      <w:rPr>
        <w:noProof/>
      </w:rPr>
      <mc:AlternateContent>
        <mc:Choice Requires="wps">
          <w:drawing>
            <wp:anchor distT="0" distB="0" distL="0" distR="0" simplePos="0" relativeHeight="251802624" behindDoc="1" locked="0" layoutInCell="1" allowOverlap="1" wp14:anchorId="350A7863" wp14:editId="6DB9410F">
              <wp:simplePos x="0" y="0"/>
              <wp:positionH relativeFrom="page">
                <wp:posOffset>2590799</wp:posOffset>
              </wp:positionH>
              <wp:positionV relativeFrom="page">
                <wp:posOffset>7029449</wp:posOffset>
              </wp:positionV>
              <wp:extent cx="238125" cy="219075"/>
              <wp:effectExtent l="0" t="0" r="0" b="0"/>
              <wp:wrapNone/>
              <wp:docPr id="302790771"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19075"/>
                      </a:xfrm>
                      <a:prstGeom prst="rect">
                        <a:avLst/>
                      </a:prstGeom>
                    </wps:spPr>
                    <wps:txbx>
                      <w:txbxContent>
                        <w:p w14:paraId="1356FA58"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350A7863" id="_x0000_t202" coordsize="21600,21600" o:spt="202" path="m,l,21600r21600,l21600,xe">
              <v:stroke joinstyle="miter"/>
              <v:path gradientshapeok="t" o:connecttype="rect"/>
            </v:shapetype>
            <v:shape id="Textbox 4" o:spid="_x0000_s1163" type="#_x0000_t202" style="position:absolute;margin-left:204pt;margin-top:553.5pt;width:18.75pt;height:17.25pt;z-index:-25151385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" filled="f" stroked="f">
              <v:textbox inset="0,0,0,0">
                <w:txbxContent>
                  <w:p w14:paraId="1356FA58"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v:textbox>
              <w10:wrap anchorx="page" anchory="page"/>
            </v:shape>
          </w:pict>
        </mc:Fallback>
      </mc:AlternateConten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DA557" w14:textId="58CF6CF6" w:rsidR="008431C3" w:rsidRPr="008431C3" w:rsidRDefault="008431C3" w:rsidP="008431C3">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55411" w14:textId="77777777" w:rsidR="008431C3" w:rsidRDefault="008431C3">
    <w:pPr>
      <w:pStyle w:val="TeksIsi"/>
      <w:spacing w:line="14" w:lineRule="auto"/>
      <w:ind w:left="0"/>
      <w:jc w:val="left"/>
      <w:rPr>
        <w:sz w:val="20"/>
      </w:rPr>
    </w:pPr>
    <w:r>
      <w:rPr>
        <w:noProof/>
      </w:rPr>
      <mc:AlternateContent>
        <mc:Choice Requires="wps">
          <w:drawing>
            <wp:anchor distT="0" distB="0" distL="0" distR="0" simplePos="0" relativeHeight="251734016" behindDoc="1" locked="0" layoutInCell="1" allowOverlap="1" wp14:anchorId="0C06E632" wp14:editId="7FB9D3B8">
              <wp:simplePos x="0" y="0"/>
              <wp:positionH relativeFrom="page">
                <wp:posOffset>2543175</wp:posOffset>
              </wp:positionH>
              <wp:positionV relativeFrom="page">
                <wp:posOffset>7029450</wp:posOffset>
              </wp:positionV>
              <wp:extent cx="276225" cy="274320"/>
              <wp:effectExtent l="0" t="0" r="0" b="0"/>
              <wp:wrapNone/>
              <wp:docPr id="1340088320"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4320"/>
                      </a:xfrm>
                      <a:prstGeom prst="rect">
                        <a:avLst/>
                      </a:prstGeom>
                    </wps:spPr>
                    <wps:txbx>
                      <w:txbxContent>
                        <w:p w14:paraId="2A6ACA32" w14:textId="77777777" w:rsidR="008431C3" w:rsidRDefault="008431C3">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0C06E632" id="_x0000_t202" coordsize="21600,21600" o:spt="202" path="m,l,21600r21600,l21600,xe">
              <v:stroke joinstyle="miter"/>
              <v:path gradientshapeok="t" o:connecttype="rect"/>
            </v:shapetype>
            <v:shape id="_x0000_s1182" type="#_x0000_t202" style="position:absolute;margin-left:200.25pt;margin-top:553.5pt;width:21.75pt;height:21.6pt;z-index:-2515824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" filled="f" stroked="f">
              <v:textbox inset="0,0,0,0">
                <w:txbxContent>
                  <w:p w14:paraId="2A6ACA32" w14:textId="77777777" w:rsidR="008431C3" w:rsidRDefault="008431C3">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r>
      <w:rPr>
        <w:noProof/>
      </w:rPr>
      <w:drawing>
        <wp:anchor distT="0" distB="0" distL="0" distR="0" simplePos="0" relativeHeight="251732992" behindDoc="1" locked="0" layoutInCell="1" allowOverlap="1" wp14:anchorId="16FC2598" wp14:editId="623AF37C">
          <wp:simplePos x="0" y="0"/>
          <wp:positionH relativeFrom="page">
            <wp:posOffset>2534285</wp:posOffset>
          </wp:positionH>
          <wp:positionV relativeFrom="page">
            <wp:posOffset>6969125</wp:posOffset>
          </wp:positionV>
          <wp:extent cx="336156" cy="332104"/>
          <wp:effectExtent l="0" t="0" r="6985" b="0"/>
          <wp:wrapNone/>
          <wp:docPr id="1263945791"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336156" cy="332104"/>
                  </a:xfrm>
                  <a:prstGeom prst="rect">
                    <a:avLst/>
                  </a:prstGeom>
                </pic:spPr>
              </pic:pic>
            </a:graphicData>
          </a:graphic>
        </wp:anchor>
      </w:drawing>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76340B" w14:textId="4E8057C6" w:rsidR="008431C3" w:rsidRDefault="008431C3">
    <w:pPr>
      <w:pStyle w:val="TeksIsi"/>
      <w:spacing w:line="14" w:lineRule="auto"/>
      <w:ind w:left="0"/>
      <w:jc w:val="left"/>
      <w:rPr>
        <w:sz w:val="20"/>
      </w:rPr>
    </w:pPr>
    <w:r>
      <w:rPr>
        <w:noProof/>
      </w:rPr>
      <mc:AlternateContent>
        <mc:Choice Requires="wps">
          <w:drawing>
            <wp:anchor distT="0" distB="0" distL="0" distR="0" simplePos="0" relativeHeight="251728896" behindDoc="1" locked="0" layoutInCell="1" allowOverlap="1" wp14:anchorId="254EF279" wp14:editId="497A2CCA">
              <wp:simplePos x="0" y="0"/>
              <wp:positionH relativeFrom="page">
                <wp:posOffset>2590800</wp:posOffset>
              </wp:positionH>
              <wp:positionV relativeFrom="page">
                <wp:posOffset>7029450</wp:posOffset>
              </wp:positionV>
              <wp:extent cx="307340" cy="274955"/>
              <wp:effectExtent l="0" t="0" r="0" b="0"/>
              <wp:wrapNone/>
              <wp:docPr id="1457187717"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7340" cy="274955"/>
                      </a:xfrm>
                      <a:prstGeom prst="rect">
                        <a:avLst/>
                      </a:prstGeom>
                    </wps:spPr>
                    <wps:txbx>
                      <w:txbxContent>
                        <w:p w14:paraId="63603CA1" w14:textId="77777777" w:rsidR="008431C3" w:rsidRDefault="008431C3">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54EF279" id="_x0000_t202" coordsize="21600,21600" o:spt="202" path="m,l,21600r21600,l21600,xe">
              <v:stroke joinstyle="miter"/>
              <v:path gradientshapeok="t" o:connecttype="rect"/>
            </v:shapetype>
            <v:shape id="_x0000_s1183" type="#_x0000_t202" style="position:absolute;margin-left:204pt;margin-top:553.5pt;width:24.2pt;height:21.65pt;z-index:-25158758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" filled="f" stroked="f">
              <v:textbox inset="0,0,0,0">
                <w:txbxContent>
                  <w:p w14:paraId="63603CA1" w14:textId="77777777" w:rsidR="008431C3" w:rsidRDefault="008431C3">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v:textbox>
              <w10:wrap anchorx="page" anchory="page"/>
            </v:shape>
          </w:pict>
        </mc:Fallback>
      </mc:AlternateContent>
    </w:r>
    <w:r>
      <w:rPr>
        <w:noProof/>
      </w:rPr>
      <w:drawing>
        <wp:anchor distT="0" distB="0" distL="0" distR="0" simplePos="0" relativeHeight="251727872" behindDoc="1" locked="0" layoutInCell="1" allowOverlap="1" wp14:anchorId="27B77C1D" wp14:editId="1FED0431">
          <wp:simplePos x="0" y="0"/>
          <wp:positionH relativeFrom="page">
            <wp:posOffset>2559050</wp:posOffset>
          </wp:positionH>
          <wp:positionV relativeFrom="page">
            <wp:posOffset>6972604</wp:posOffset>
          </wp:positionV>
          <wp:extent cx="335915" cy="332105"/>
          <wp:effectExtent l="0" t="0" r="6985" b="0"/>
          <wp:wrapNone/>
          <wp:docPr id="1515051040"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 cstate="print"/>
                  <a:stretch>
                    <a:fillRect/>
                  </a:stretch>
                </pic:blipFill>
                <pic:spPr>
                  <a:xfrm>
                    <a:off x="0" y="0"/>
                    <a:ext cx="335915" cy="332105"/>
                  </a:xfrm>
                  <a:prstGeom prst="rect">
                    <a:avLst/>
                  </a:prstGeom>
                </pic:spPr>
              </pic:pic>
            </a:graphicData>
          </a:graphic>
          <wp14:sizeRelH relativeFrom="margin">
            <wp14:pctWidth>0</wp14:pctWidth>
          </wp14:sizeRelH>
        </wp:anchor>
      </w:drawing>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D8B35" w14:textId="37D19859" w:rsidR="00D753FA" w:rsidRPr="00D753FA" w:rsidRDefault="00D753FA" w:rsidP="00D753FA">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9AB40" w14:textId="367E874F" w:rsidR="00D753FA" w:rsidRPr="00D753FA" w:rsidRDefault="00D753FA" w:rsidP="00D753FA">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CCB94" w14:textId="77777777" w:rsidR="00D753FA" w:rsidRDefault="00D753FA">
    <w:pPr>
      <w:pStyle w:val="TeksIsi"/>
      <w:spacing w:line="14" w:lineRule="auto"/>
      <w:ind w:left="0"/>
      <w:jc w:val="left"/>
      <w:rPr>
        <w:sz w:val="20"/>
      </w:rPr>
    </w:pPr>
    <w:r>
      <w:rPr>
        <w:noProof/>
      </w:rPr>
      <mc:AlternateContent>
        <mc:Choice Requires="wps">
          <w:drawing>
            <wp:anchor distT="0" distB="0" distL="0" distR="0" simplePos="0" relativeHeight="251754496" behindDoc="1" locked="0" layoutInCell="1" allowOverlap="1" wp14:anchorId="746AD510" wp14:editId="417CC105">
              <wp:simplePos x="0" y="0"/>
              <wp:positionH relativeFrom="page">
                <wp:posOffset>2543175</wp:posOffset>
              </wp:positionH>
              <wp:positionV relativeFrom="page">
                <wp:posOffset>7029450</wp:posOffset>
              </wp:positionV>
              <wp:extent cx="276225" cy="274320"/>
              <wp:effectExtent l="0" t="0" r="0" b="0"/>
              <wp:wrapNone/>
              <wp:docPr id="1770076465"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4320"/>
                      </a:xfrm>
                      <a:prstGeom prst="rect">
                        <a:avLst/>
                      </a:prstGeom>
                    </wps:spPr>
                    <wps:txbx>
                      <w:txbxContent>
                        <w:p w14:paraId="3C7FDFCE" w14:textId="77777777" w:rsidR="00D753FA" w:rsidRDefault="00D753FA">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746AD510" id="_x0000_t202" coordsize="21600,21600" o:spt="202" path="m,l,21600r21600,l21600,xe">
              <v:stroke joinstyle="miter"/>
              <v:path gradientshapeok="t" o:connecttype="rect"/>
            </v:shapetype>
            <v:shape id="_x0000_s1186" type="#_x0000_t202" style="position:absolute;margin-left:200.25pt;margin-top:553.5pt;width:21.75pt;height:21.6pt;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" filled="f" stroked="f">
              <v:textbox inset="0,0,0,0">
                <w:txbxContent>
                  <w:p w14:paraId="3C7FDFCE" w14:textId="77777777" w:rsidR="00D753FA" w:rsidRDefault="00D753FA">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r>
      <w:rPr>
        <w:noProof/>
      </w:rPr>
      <w:drawing>
        <wp:anchor distT="0" distB="0" distL="0" distR="0" simplePos="0" relativeHeight="251753472" behindDoc="1" locked="0" layoutInCell="1" allowOverlap="1" wp14:anchorId="6A05C08B" wp14:editId="79B88BA1">
          <wp:simplePos x="0" y="0"/>
          <wp:positionH relativeFrom="page">
            <wp:posOffset>2534285</wp:posOffset>
          </wp:positionH>
          <wp:positionV relativeFrom="page">
            <wp:posOffset>6969125</wp:posOffset>
          </wp:positionV>
          <wp:extent cx="336156" cy="332104"/>
          <wp:effectExtent l="0" t="0" r="6985" b="0"/>
          <wp:wrapNone/>
          <wp:docPr id="1410878910"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336156" cy="332104"/>
                  </a:xfrm>
                  <a:prstGeom prst="rect">
                    <a:avLst/>
                  </a:prstGeom>
                </pic:spPr>
              </pic:pic>
            </a:graphicData>
          </a:graphic>
        </wp:anchor>
      </w:drawing>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A041C" w14:textId="77777777" w:rsidR="00D753FA" w:rsidRDefault="00D753FA">
    <w:pPr>
      <w:pStyle w:val="TeksIsi"/>
      <w:spacing w:line="14" w:lineRule="auto"/>
      <w:ind w:left="0"/>
      <w:jc w:val="left"/>
      <w:rPr>
        <w:sz w:val="20"/>
      </w:rPr>
    </w:pPr>
    <w:r>
      <w:rPr>
        <w:noProof/>
      </w:rPr>
      <mc:AlternateContent>
        <mc:Choice Requires="wps">
          <w:drawing>
            <wp:anchor distT="0" distB="0" distL="0" distR="0" simplePos="0" relativeHeight="251749376" behindDoc="1" locked="0" layoutInCell="1" allowOverlap="1" wp14:anchorId="663C88DA" wp14:editId="3B5AF580">
              <wp:simplePos x="0" y="0"/>
              <wp:positionH relativeFrom="page">
                <wp:posOffset>2590800</wp:posOffset>
              </wp:positionH>
              <wp:positionV relativeFrom="page">
                <wp:posOffset>7029450</wp:posOffset>
              </wp:positionV>
              <wp:extent cx="307340" cy="274955"/>
              <wp:effectExtent l="0" t="0" r="0" b="0"/>
              <wp:wrapNone/>
              <wp:docPr id="1634745068"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7340" cy="274955"/>
                      </a:xfrm>
                      <a:prstGeom prst="rect">
                        <a:avLst/>
                      </a:prstGeom>
                    </wps:spPr>
                    <wps:txbx>
                      <w:txbxContent>
                        <w:p w14:paraId="41A28672" w14:textId="77777777" w:rsidR="00D753FA" w:rsidRDefault="00D753FA">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663C88DA" id="_x0000_t202" coordsize="21600,21600" o:spt="202" path="m,l,21600r21600,l21600,xe">
              <v:stroke joinstyle="miter"/>
              <v:path gradientshapeok="t" o:connecttype="rect"/>
            </v:shapetype>
            <v:shape id="_x0000_s1187" type="#_x0000_t202" style="position:absolute;margin-left:204pt;margin-top:553.5pt;width:24.2pt;height:21.65pt;z-index:-25156710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" filled="f" stroked="f">
              <v:textbox inset="0,0,0,0">
                <w:txbxContent>
                  <w:p w14:paraId="41A28672" w14:textId="77777777" w:rsidR="00D753FA" w:rsidRDefault="00D753FA">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v:textbox>
              <w10:wrap anchorx="page" anchory="page"/>
            </v:shape>
          </w:pict>
        </mc:Fallback>
      </mc:AlternateContent>
    </w:r>
    <w:r>
      <w:rPr>
        <w:noProof/>
      </w:rPr>
      <w:drawing>
        <wp:anchor distT="0" distB="0" distL="0" distR="0" simplePos="0" relativeHeight="251748352" behindDoc="1" locked="0" layoutInCell="1" allowOverlap="1" wp14:anchorId="2B891554" wp14:editId="45040B96">
          <wp:simplePos x="0" y="0"/>
          <wp:positionH relativeFrom="page">
            <wp:posOffset>2559050</wp:posOffset>
          </wp:positionH>
          <wp:positionV relativeFrom="page">
            <wp:posOffset>6972604</wp:posOffset>
          </wp:positionV>
          <wp:extent cx="335915" cy="332105"/>
          <wp:effectExtent l="0" t="0" r="6985" b="0"/>
          <wp:wrapNone/>
          <wp:docPr id="214543478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 cstate="print"/>
                  <a:stretch>
                    <a:fillRect/>
                  </a:stretch>
                </pic:blipFill>
                <pic:spPr>
                  <a:xfrm>
                    <a:off x="0" y="0"/>
                    <a:ext cx="335915" cy="332105"/>
                  </a:xfrm>
                  <a:prstGeom prst="rect">
                    <a:avLst/>
                  </a:prstGeom>
                </pic:spPr>
              </pic:pic>
            </a:graphicData>
          </a:graphic>
          <wp14:sizeRelH relativeFrom="margin">
            <wp14:pctWidth>0</wp14:pctWidth>
          </wp14:sizeRelH>
        </wp:anchor>
      </w:drawing>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5AA2A3" w14:textId="5259AC7A" w:rsidR="00632008" w:rsidRPr="00632008" w:rsidRDefault="00632008" w:rsidP="00632008">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9687E" w14:textId="1BF3B777" w:rsidR="00632008" w:rsidRPr="00632008" w:rsidRDefault="00632008" w:rsidP="00632008">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2F9D2" w14:textId="77777777" w:rsidR="00632008" w:rsidRDefault="00632008">
    <w:pPr>
      <w:pStyle w:val="TeksIsi"/>
      <w:spacing w:line="14" w:lineRule="auto"/>
      <w:ind w:left="0"/>
      <w:jc w:val="left"/>
      <w:rPr>
        <w:sz w:val="20"/>
      </w:rPr>
    </w:pPr>
    <w:r>
      <w:rPr>
        <w:noProof/>
      </w:rPr>
      <mc:AlternateContent>
        <mc:Choice Requires="wps">
          <w:drawing>
            <wp:anchor distT="0" distB="0" distL="0" distR="0" simplePos="0" relativeHeight="251759616" behindDoc="1" locked="0" layoutInCell="1" allowOverlap="1" wp14:anchorId="51E6C40E" wp14:editId="1CFC33F7">
              <wp:simplePos x="0" y="0"/>
              <wp:positionH relativeFrom="page">
                <wp:posOffset>2543175</wp:posOffset>
              </wp:positionH>
              <wp:positionV relativeFrom="page">
                <wp:posOffset>7029450</wp:posOffset>
              </wp:positionV>
              <wp:extent cx="276225" cy="274320"/>
              <wp:effectExtent l="0" t="0" r="0" b="0"/>
              <wp:wrapNone/>
              <wp:docPr id="1174576662"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4320"/>
                      </a:xfrm>
                      <a:prstGeom prst="rect">
                        <a:avLst/>
                      </a:prstGeom>
                    </wps:spPr>
                    <wps:txbx>
                      <w:txbxContent>
                        <w:p w14:paraId="241749B2" w14:textId="77777777" w:rsidR="00632008" w:rsidRDefault="00632008">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1E6C40E" id="_x0000_t202" coordsize="21600,21600" o:spt="202" path="m,l,21600r21600,l21600,xe">
              <v:stroke joinstyle="miter"/>
              <v:path gradientshapeok="t" o:connecttype="rect"/>
            </v:shapetype>
            <v:shape id="_x0000_s1190" type="#_x0000_t202" style="position:absolute;margin-left:200.25pt;margin-top:553.5pt;width:21.75pt;height:21.6pt;z-index:-2515568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" filled="f" stroked="f">
              <v:textbox inset="0,0,0,0">
                <w:txbxContent>
                  <w:p w14:paraId="241749B2" w14:textId="77777777" w:rsidR="00632008" w:rsidRDefault="00632008">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r>
      <w:rPr>
        <w:noProof/>
      </w:rPr>
      <w:drawing>
        <wp:anchor distT="0" distB="0" distL="0" distR="0" simplePos="0" relativeHeight="251758592" behindDoc="1" locked="0" layoutInCell="1" allowOverlap="1" wp14:anchorId="12624D45" wp14:editId="603B0EEE">
          <wp:simplePos x="0" y="0"/>
          <wp:positionH relativeFrom="page">
            <wp:posOffset>2534285</wp:posOffset>
          </wp:positionH>
          <wp:positionV relativeFrom="page">
            <wp:posOffset>6969125</wp:posOffset>
          </wp:positionV>
          <wp:extent cx="336156" cy="332104"/>
          <wp:effectExtent l="0" t="0" r="6985" b="0"/>
          <wp:wrapNone/>
          <wp:docPr id="761835743"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336156" cy="332104"/>
                  </a:xfrm>
                  <a:prstGeom prst="rect">
                    <a:avLst/>
                  </a:prstGeom>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9AA53" w14:textId="748D2F98" w:rsidR="009D1673" w:rsidRPr="009D1673" w:rsidRDefault="009D1673" w:rsidP="009D1673">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E21709" w14:textId="77777777" w:rsidR="00632008" w:rsidRDefault="00632008">
    <w:pPr>
      <w:pStyle w:val="TeksIsi"/>
      <w:spacing w:line="14" w:lineRule="auto"/>
      <w:ind w:left="0"/>
      <w:jc w:val="left"/>
      <w:rPr>
        <w:sz w:val="20"/>
      </w:rPr>
    </w:pPr>
    <w:r>
      <w:rPr>
        <w:noProof/>
      </w:rPr>
      <mc:AlternateContent>
        <mc:Choice Requires="wps">
          <w:drawing>
            <wp:anchor distT="0" distB="0" distL="0" distR="0" simplePos="0" relativeHeight="251762688" behindDoc="1" locked="0" layoutInCell="1" allowOverlap="1" wp14:anchorId="4B9A85CB" wp14:editId="020B8834">
              <wp:simplePos x="0" y="0"/>
              <wp:positionH relativeFrom="page">
                <wp:posOffset>2590800</wp:posOffset>
              </wp:positionH>
              <wp:positionV relativeFrom="page">
                <wp:posOffset>7029450</wp:posOffset>
              </wp:positionV>
              <wp:extent cx="307340" cy="274955"/>
              <wp:effectExtent l="0" t="0" r="0" b="0"/>
              <wp:wrapNone/>
              <wp:docPr id="1607542099"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7340" cy="274955"/>
                      </a:xfrm>
                      <a:prstGeom prst="rect">
                        <a:avLst/>
                      </a:prstGeom>
                    </wps:spPr>
                    <wps:txbx>
                      <w:txbxContent>
                        <w:p w14:paraId="1A85D8FD" w14:textId="77777777" w:rsidR="00632008" w:rsidRDefault="00632008">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4B9A85CB" id="_x0000_t202" coordsize="21600,21600" o:spt="202" path="m,l,21600r21600,l21600,xe">
              <v:stroke joinstyle="miter"/>
              <v:path gradientshapeok="t" o:connecttype="rect"/>
            </v:shapetype>
            <v:shape id="_x0000_s1191" type="#_x0000_t202" style="position:absolute;margin-left:204pt;margin-top:553.5pt;width:24.2pt;height:21.65pt;z-index:-25155379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" filled="f" stroked="f">
              <v:textbox inset="0,0,0,0">
                <w:txbxContent>
                  <w:p w14:paraId="1A85D8FD" w14:textId="77777777" w:rsidR="00632008" w:rsidRDefault="00632008">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v:textbox>
              <w10:wrap anchorx="page" anchory="page"/>
            </v:shape>
          </w:pict>
        </mc:Fallback>
      </mc:AlternateContent>
    </w:r>
    <w:r>
      <w:rPr>
        <w:noProof/>
      </w:rPr>
      <w:drawing>
        <wp:anchor distT="0" distB="0" distL="0" distR="0" simplePos="0" relativeHeight="251761664" behindDoc="1" locked="0" layoutInCell="1" allowOverlap="1" wp14:anchorId="0F74E2FF" wp14:editId="12351BA5">
          <wp:simplePos x="0" y="0"/>
          <wp:positionH relativeFrom="page">
            <wp:posOffset>2559050</wp:posOffset>
          </wp:positionH>
          <wp:positionV relativeFrom="page">
            <wp:posOffset>6972604</wp:posOffset>
          </wp:positionV>
          <wp:extent cx="335915" cy="332105"/>
          <wp:effectExtent l="0" t="0" r="6985" b="0"/>
          <wp:wrapNone/>
          <wp:docPr id="1543029542"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 cstate="print"/>
                  <a:stretch>
                    <a:fillRect/>
                  </a:stretch>
                </pic:blipFill>
                <pic:spPr>
                  <a:xfrm>
                    <a:off x="0" y="0"/>
                    <a:ext cx="335915" cy="332105"/>
                  </a:xfrm>
                  <a:prstGeom prst="rect">
                    <a:avLst/>
                  </a:prstGeom>
                </pic:spPr>
              </pic:pic>
            </a:graphicData>
          </a:graphic>
          <wp14:sizeRelH relativeFrom="margin">
            <wp14:pctWidth>0</wp14:pctWidth>
          </wp14:sizeRelH>
        </wp:anchor>
      </w:drawing>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F144A" w14:textId="489DBFB7" w:rsidR="00141D1B" w:rsidRPr="00141D1B" w:rsidRDefault="00141D1B" w:rsidP="00141D1B">
    <w:pPr>
      <w:pStyle w:val="Foote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6E0C46" w14:textId="539BFAE6" w:rsidR="00141D1B" w:rsidRPr="00141D1B" w:rsidRDefault="00141D1B" w:rsidP="00141D1B">
    <w:pPr>
      <w:pStyle w:val="Foote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36E7A" w14:textId="77777777" w:rsidR="00141D1B" w:rsidRDefault="00141D1B">
    <w:pPr>
      <w:pStyle w:val="TeksIsi"/>
      <w:spacing w:line="14" w:lineRule="auto"/>
      <w:ind w:left="0"/>
      <w:jc w:val="left"/>
      <w:rPr>
        <w:sz w:val="20"/>
      </w:rPr>
    </w:pPr>
    <w:r>
      <w:rPr>
        <w:noProof/>
      </w:rPr>
      <mc:AlternateContent>
        <mc:Choice Requires="wps">
          <w:drawing>
            <wp:anchor distT="0" distB="0" distL="0" distR="0" simplePos="0" relativeHeight="251774976" behindDoc="1" locked="0" layoutInCell="1" allowOverlap="1" wp14:anchorId="14E1ED25" wp14:editId="3A535CD1">
              <wp:simplePos x="0" y="0"/>
              <wp:positionH relativeFrom="page">
                <wp:posOffset>2543175</wp:posOffset>
              </wp:positionH>
              <wp:positionV relativeFrom="page">
                <wp:posOffset>7029450</wp:posOffset>
              </wp:positionV>
              <wp:extent cx="276225" cy="274320"/>
              <wp:effectExtent l="0" t="0" r="0" b="0"/>
              <wp:wrapNone/>
              <wp:docPr id="1588489539"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4320"/>
                      </a:xfrm>
                      <a:prstGeom prst="rect">
                        <a:avLst/>
                      </a:prstGeom>
                    </wps:spPr>
                    <wps:txbx>
                      <w:txbxContent>
                        <w:p w14:paraId="0CC56654"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4E1ED25" id="_x0000_t202" coordsize="21600,21600" o:spt="202" path="m,l,21600r21600,l21600,xe">
              <v:stroke joinstyle="miter"/>
              <v:path gradientshapeok="t" o:connecttype="rect"/>
            </v:shapetype>
            <v:shape id="_x0000_s1194" type="#_x0000_t202" style="position:absolute;margin-left:200.25pt;margin-top:553.5pt;width:21.75pt;height:21.6pt;z-index:-25154150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" filled="f" stroked="f">
              <v:textbox inset="0,0,0,0">
                <w:txbxContent>
                  <w:p w14:paraId="0CC56654"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r>
      <w:rPr>
        <w:noProof/>
      </w:rPr>
      <w:drawing>
        <wp:anchor distT="0" distB="0" distL="0" distR="0" simplePos="0" relativeHeight="251773952" behindDoc="1" locked="0" layoutInCell="1" allowOverlap="1" wp14:anchorId="2B1C8F99" wp14:editId="01BDB9FA">
          <wp:simplePos x="0" y="0"/>
          <wp:positionH relativeFrom="page">
            <wp:posOffset>2534285</wp:posOffset>
          </wp:positionH>
          <wp:positionV relativeFrom="page">
            <wp:posOffset>6969125</wp:posOffset>
          </wp:positionV>
          <wp:extent cx="336156" cy="332104"/>
          <wp:effectExtent l="0" t="0" r="6985" b="0"/>
          <wp:wrapNone/>
          <wp:docPr id="210472873"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336156" cy="332104"/>
                  </a:xfrm>
                  <a:prstGeom prst="rect">
                    <a:avLst/>
                  </a:prstGeom>
                </pic:spPr>
              </pic:pic>
            </a:graphicData>
          </a:graphic>
        </wp:anchor>
      </w:drawing>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02251" w14:textId="77777777" w:rsidR="00141D1B" w:rsidRDefault="00141D1B">
    <w:pPr>
      <w:pStyle w:val="TeksIsi"/>
      <w:spacing w:line="14" w:lineRule="auto"/>
      <w:ind w:left="0"/>
      <w:jc w:val="left"/>
      <w:rPr>
        <w:sz w:val="20"/>
      </w:rPr>
    </w:pPr>
    <w:r>
      <w:rPr>
        <w:noProof/>
      </w:rPr>
      <mc:AlternateContent>
        <mc:Choice Requires="wps">
          <w:drawing>
            <wp:anchor distT="0" distB="0" distL="0" distR="0" simplePos="0" relativeHeight="251769856" behindDoc="1" locked="0" layoutInCell="1" allowOverlap="1" wp14:anchorId="4DD15697" wp14:editId="72F3BE89">
              <wp:simplePos x="0" y="0"/>
              <wp:positionH relativeFrom="page">
                <wp:posOffset>2590800</wp:posOffset>
              </wp:positionH>
              <wp:positionV relativeFrom="page">
                <wp:posOffset>7029450</wp:posOffset>
              </wp:positionV>
              <wp:extent cx="307340" cy="274955"/>
              <wp:effectExtent l="0" t="0" r="0" b="0"/>
              <wp:wrapNone/>
              <wp:docPr id="1469553779"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7340" cy="274955"/>
                      </a:xfrm>
                      <a:prstGeom prst="rect">
                        <a:avLst/>
                      </a:prstGeom>
                    </wps:spPr>
                    <wps:txbx>
                      <w:txbxContent>
                        <w:p w14:paraId="30A1CC1C"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4DD15697" id="_x0000_t202" coordsize="21600,21600" o:spt="202" path="m,l,21600r21600,l21600,xe">
              <v:stroke joinstyle="miter"/>
              <v:path gradientshapeok="t" o:connecttype="rect"/>
            </v:shapetype>
            <v:shape id="_x0000_s1195" type="#_x0000_t202" style="position:absolute;margin-left:204pt;margin-top:553.5pt;width:24.2pt;height:21.65pt;z-index:-25154662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" filled="f" stroked="f">
              <v:textbox inset="0,0,0,0">
                <w:txbxContent>
                  <w:p w14:paraId="30A1CC1C"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v:textbox>
              <w10:wrap anchorx="page" anchory="page"/>
            </v:shape>
          </w:pict>
        </mc:Fallback>
      </mc:AlternateContent>
    </w:r>
    <w:r>
      <w:rPr>
        <w:noProof/>
      </w:rPr>
      <w:drawing>
        <wp:anchor distT="0" distB="0" distL="0" distR="0" simplePos="0" relativeHeight="251768832" behindDoc="1" locked="0" layoutInCell="1" allowOverlap="1" wp14:anchorId="0BE18C41" wp14:editId="66CE3E1A">
          <wp:simplePos x="0" y="0"/>
          <wp:positionH relativeFrom="page">
            <wp:posOffset>2559050</wp:posOffset>
          </wp:positionH>
          <wp:positionV relativeFrom="page">
            <wp:posOffset>6972604</wp:posOffset>
          </wp:positionV>
          <wp:extent cx="335915" cy="332105"/>
          <wp:effectExtent l="0" t="0" r="6985" b="0"/>
          <wp:wrapNone/>
          <wp:docPr id="1455113152"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 cstate="print"/>
                  <a:stretch>
                    <a:fillRect/>
                  </a:stretch>
                </pic:blipFill>
                <pic:spPr>
                  <a:xfrm>
                    <a:off x="0" y="0"/>
                    <a:ext cx="335915" cy="332105"/>
                  </a:xfrm>
                  <a:prstGeom prst="rect">
                    <a:avLst/>
                  </a:prstGeom>
                </pic:spPr>
              </pic:pic>
            </a:graphicData>
          </a:graphic>
          <wp14:sizeRelH relativeFrom="margin">
            <wp14:pctWidth>0</wp14:pctWidth>
          </wp14:sizeRelH>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C57FE" w14:textId="17B5CB3A" w:rsidR="009D1673" w:rsidRPr="009D1673" w:rsidRDefault="009D1673" w:rsidP="009D167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50F04" w14:textId="77777777" w:rsidR="00141D1B" w:rsidRDefault="00141D1B">
    <w:pPr>
      <w:pStyle w:val="TeksIsi"/>
      <w:spacing w:line="14" w:lineRule="auto"/>
      <w:ind w:left="0"/>
      <w:jc w:val="left"/>
      <w:rPr>
        <w:sz w:val="20"/>
      </w:rPr>
    </w:pPr>
    <w:r>
      <w:rPr>
        <w:noProof/>
      </w:rPr>
      <w:drawing>
        <wp:anchor distT="0" distB="0" distL="0" distR="0" simplePos="0" relativeHeight="251794432" behindDoc="1" locked="0" layoutInCell="1" allowOverlap="1" wp14:anchorId="5D2DE83D" wp14:editId="4533598E">
          <wp:simplePos x="0" y="0"/>
          <wp:positionH relativeFrom="page">
            <wp:posOffset>2468880</wp:posOffset>
          </wp:positionH>
          <wp:positionV relativeFrom="page">
            <wp:posOffset>6969125</wp:posOffset>
          </wp:positionV>
          <wp:extent cx="335915" cy="331470"/>
          <wp:effectExtent l="0" t="0" r="6985" b="0"/>
          <wp:wrapNone/>
          <wp:docPr id="612062654"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335915" cy="331470"/>
                  </a:xfrm>
                  <a:prstGeom prst="rect">
                    <a:avLst/>
                  </a:prstGeom>
                </pic:spPr>
              </pic:pic>
            </a:graphicData>
          </a:graphic>
        </wp:anchor>
      </w:drawing>
    </w:r>
    <w:r>
      <w:rPr>
        <w:noProof/>
      </w:rPr>
      <mc:AlternateContent>
        <mc:Choice Requires="wps">
          <w:drawing>
            <wp:anchor distT="0" distB="0" distL="0" distR="0" simplePos="0" relativeHeight="251795456" behindDoc="1" locked="0" layoutInCell="1" allowOverlap="1" wp14:anchorId="5DFF7DEB" wp14:editId="2D8E7857">
              <wp:simplePos x="0" y="0"/>
              <wp:positionH relativeFrom="page">
                <wp:posOffset>2543175</wp:posOffset>
              </wp:positionH>
              <wp:positionV relativeFrom="page">
                <wp:posOffset>7029450</wp:posOffset>
              </wp:positionV>
              <wp:extent cx="276225" cy="274320"/>
              <wp:effectExtent l="0" t="0" r="0" b="0"/>
              <wp:wrapNone/>
              <wp:docPr id="102919885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4320"/>
                      </a:xfrm>
                      <a:prstGeom prst="rect">
                        <a:avLst/>
                      </a:prstGeom>
                    </wps:spPr>
                    <wps:txbx>
                      <w:txbxContent>
                        <w:p w14:paraId="67C1B79C"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DFF7DEB" id="_x0000_t202" coordsize="21600,21600" o:spt="202" path="m,l,21600r21600,l21600,xe">
              <v:stroke joinstyle="miter"/>
              <v:path gradientshapeok="t" o:connecttype="rect"/>
            </v:shapetype>
            <v:shape id="_x0000_s1166" type="#_x0000_t202" style="position:absolute;margin-left:200.25pt;margin-top:553.5pt;width:21.75pt;height:21.6pt;z-index:-25152102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" filled="f" stroked="f">
              <v:textbox inset="0,0,0,0">
                <w:txbxContent>
                  <w:p w14:paraId="67C1B79C"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727132" w14:textId="77777777" w:rsidR="00141D1B" w:rsidRDefault="00141D1B">
    <w:pPr>
      <w:pStyle w:val="TeksIsi"/>
      <w:spacing w:line="14" w:lineRule="auto"/>
      <w:ind w:left="0"/>
      <w:jc w:val="left"/>
      <w:rPr>
        <w:sz w:val="20"/>
      </w:rPr>
    </w:pPr>
    <w:r>
      <w:rPr>
        <w:noProof/>
      </w:rPr>
      <w:drawing>
        <wp:anchor distT="0" distB="0" distL="0" distR="0" simplePos="0" relativeHeight="251789312" behindDoc="1" locked="0" layoutInCell="1" allowOverlap="1" wp14:anchorId="3B6D5CE9" wp14:editId="6D923700">
          <wp:simplePos x="0" y="0"/>
          <wp:positionH relativeFrom="page">
            <wp:posOffset>2513330</wp:posOffset>
          </wp:positionH>
          <wp:positionV relativeFrom="page">
            <wp:posOffset>6972935</wp:posOffset>
          </wp:positionV>
          <wp:extent cx="335915" cy="332105"/>
          <wp:effectExtent l="0" t="0" r="6985" b="0"/>
          <wp:wrapNone/>
          <wp:docPr id="974132092"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 cstate="print"/>
                  <a:stretch>
                    <a:fillRect/>
                  </a:stretch>
                </pic:blipFill>
                <pic:spPr>
                  <a:xfrm>
                    <a:off x="0" y="0"/>
                    <a:ext cx="335915" cy="332105"/>
                  </a:xfrm>
                  <a:prstGeom prst="rect">
                    <a:avLst/>
                  </a:prstGeom>
                </pic:spPr>
              </pic:pic>
            </a:graphicData>
          </a:graphic>
        </wp:anchor>
      </w:drawing>
    </w:r>
    <w:r>
      <w:rPr>
        <w:noProof/>
      </w:rPr>
      <mc:AlternateContent>
        <mc:Choice Requires="wps">
          <w:drawing>
            <wp:anchor distT="0" distB="0" distL="0" distR="0" simplePos="0" relativeHeight="251790336" behindDoc="1" locked="0" layoutInCell="1" allowOverlap="1" wp14:anchorId="1D54EB78" wp14:editId="5DDA26CB">
              <wp:simplePos x="0" y="0"/>
              <wp:positionH relativeFrom="page">
                <wp:posOffset>2590799</wp:posOffset>
              </wp:positionH>
              <wp:positionV relativeFrom="page">
                <wp:posOffset>7029449</wp:posOffset>
              </wp:positionV>
              <wp:extent cx="238125" cy="219075"/>
              <wp:effectExtent l="0" t="0" r="0" b="0"/>
              <wp:wrapNone/>
              <wp:docPr id="208949875"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19075"/>
                      </a:xfrm>
                      <a:prstGeom prst="rect">
                        <a:avLst/>
                      </a:prstGeom>
                    </wps:spPr>
                    <wps:txbx>
                      <w:txbxContent>
                        <w:p w14:paraId="3553EE01"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D54EB78" id="_x0000_t202" coordsize="21600,21600" o:spt="202" path="m,l,21600r21600,l21600,xe">
              <v:stroke joinstyle="miter"/>
              <v:path gradientshapeok="t" o:connecttype="rect"/>
            </v:shapetype>
            <v:shape id="_x0000_s1167" type="#_x0000_t202" style="position:absolute;margin-left:204pt;margin-top:553.5pt;width:18.75pt;height:17.25pt;z-index:-25152614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" filled="f" stroked="f">
              <v:textbox inset="0,0,0,0">
                <w:txbxContent>
                  <w:p w14:paraId="3553EE01"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3</w:t>
                    </w:r>
                    <w:r>
                      <w:rPr>
                        <w:spacing w:val="-10"/>
                      </w:rPr>
                      <w:fldChar w:fldCharType="end"/>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7B761" w14:textId="0DEA2DAA" w:rsidR="009D1673" w:rsidRPr="009D1673" w:rsidRDefault="009D1673" w:rsidP="009D167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E955A" w14:textId="5FADFD6C" w:rsidR="009D1673" w:rsidRPr="009D1673" w:rsidRDefault="009D1673" w:rsidP="009D167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9AEF6F" w14:textId="0A6E34F5" w:rsidR="00141D1B" w:rsidRDefault="00F14CFA">
    <w:pPr>
      <w:pStyle w:val="TeksIsi"/>
      <w:spacing w:line="14" w:lineRule="auto"/>
      <w:ind w:left="0"/>
      <w:jc w:val="left"/>
      <w:rPr>
        <w:sz w:val="20"/>
      </w:rPr>
    </w:pPr>
    <w:r>
      <w:rPr>
        <w:noProof/>
      </w:rPr>
      <w:drawing>
        <wp:anchor distT="0" distB="0" distL="0" distR="0" simplePos="0" relativeHeight="251784192" behindDoc="1" locked="0" layoutInCell="1" allowOverlap="1" wp14:anchorId="63E05DC6" wp14:editId="33C95CF5">
          <wp:simplePos x="0" y="0"/>
          <wp:positionH relativeFrom="page">
            <wp:posOffset>2506980</wp:posOffset>
          </wp:positionH>
          <wp:positionV relativeFrom="page">
            <wp:posOffset>6969125</wp:posOffset>
          </wp:positionV>
          <wp:extent cx="335915" cy="331470"/>
          <wp:effectExtent l="0" t="0" r="6985" b="0"/>
          <wp:wrapNone/>
          <wp:docPr id="590223037"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335915" cy="331470"/>
                  </a:xfrm>
                  <a:prstGeom prst="rect">
                    <a:avLst/>
                  </a:prstGeom>
                </pic:spPr>
              </pic:pic>
            </a:graphicData>
          </a:graphic>
        </wp:anchor>
      </w:drawing>
    </w:r>
    <w:r>
      <w:rPr>
        <w:noProof/>
      </w:rPr>
      <mc:AlternateContent>
        <mc:Choice Requires="wps">
          <w:drawing>
            <wp:anchor distT="0" distB="0" distL="0" distR="0" simplePos="0" relativeHeight="251785216" behindDoc="1" locked="0" layoutInCell="1" allowOverlap="1" wp14:anchorId="3D5D5F88" wp14:editId="40F25633">
              <wp:simplePos x="0" y="0"/>
              <wp:positionH relativeFrom="page">
                <wp:posOffset>2543175</wp:posOffset>
              </wp:positionH>
              <wp:positionV relativeFrom="page">
                <wp:posOffset>7029450</wp:posOffset>
              </wp:positionV>
              <wp:extent cx="276225" cy="274320"/>
              <wp:effectExtent l="0" t="0" r="0" b="0"/>
              <wp:wrapNone/>
              <wp:docPr id="2030910761"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4320"/>
                      </a:xfrm>
                      <a:prstGeom prst="rect">
                        <a:avLst/>
                      </a:prstGeom>
                    </wps:spPr>
                    <wps:txbx>
                      <w:txbxContent>
                        <w:p w14:paraId="6704FE41"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3D5D5F88" id="_x0000_t202" coordsize="21600,21600" o:spt="202" path="m,l,21600r21600,l21600,xe">
              <v:stroke joinstyle="miter"/>
              <v:path gradientshapeok="t" o:connecttype="rect"/>
            </v:shapetype>
            <v:shape id="_x0000_s1170" type="#_x0000_t202" style="position:absolute;margin-left:200.25pt;margin-top:553.5pt;width:21.75pt;height:21.6pt;z-index:-251531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" filled="f" stroked="f">
              <v:textbox inset="0,0,0,0">
                <w:txbxContent>
                  <w:p w14:paraId="6704FE41" w14:textId="77777777" w:rsidR="00141D1B" w:rsidRDefault="00141D1B">
                    <w:pPr>
                      <w:pStyle w:val="TeksIsi"/>
                      <w:spacing w:before="20"/>
                      <w:ind w:left="60"/>
                      <w:jc w:val="left"/>
                    </w:pPr>
                    <w:r>
                      <w:rPr>
                        <w:spacing w:val="-10"/>
                      </w:rPr>
                      <w:fldChar w:fldCharType="begin"/>
                    </w:r>
                    <w:r>
                      <w:rPr>
                        <w:spacing w:val="-10"/>
                      </w:rPr>
                      <w:instrText xml:space="preserve"> PAGE </w:instrText>
                    </w:r>
                    <w:r>
                      <w:rPr>
                        <w:spacing w:val="-10"/>
                      </w:rPr>
                      <w:fldChar w:fldCharType="separate"/>
                    </w:r>
                    <w:r>
                      <w:rPr>
                        <w:spacing w:val="-10"/>
                      </w:rPr>
                      <w:t>2</w:t>
                    </w:r>
                    <w:r>
                      <w:rPr>
                        <w:spacing w:val="-1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AA6B1A" w14:textId="77777777" w:rsidR="00E32F9B" w:rsidRDefault="00E32F9B">
      <w:r>
        <w:separator/>
      </w:r>
    </w:p>
  </w:footnote>
  <w:footnote w:type="continuationSeparator" w:id="0">
    <w:p w14:paraId="3FFA89BF" w14:textId="77777777" w:rsidR="00E32F9B" w:rsidRDefault="00E32F9B">
      <w:r>
        <w:continuationSeparator/>
      </w:r>
    </w:p>
  </w:footnote>
  <w:footnote w:id="1">
    <w:p w14:paraId="3F8FC3E8" w14:textId="77777777" w:rsidR="000F3AD4" w:rsidRPr="00211B7D" w:rsidRDefault="000F3AD4" w:rsidP="000F3AD4">
      <w:pPr>
        <w:pStyle w:val="TeksCatatanKaki"/>
        <w:rPr>
          <w:rFonts w:ascii="Cambria" w:hAnsi="Cambria"/>
        </w:rPr>
      </w:pPr>
      <w:r w:rsidRPr="00211B7D">
        <w:rPr>
          <w:rStyle w:val="ReferensiCatatanKaki"/>
          <w:rFonts w:ascii="Cambria" w:hAnsi="Cambria"/>
        </w:rPr>
        <w:footnoteRef/>
      </w:r>
      <w:r w:rsidRPr="00211B7D">
        <w:rPr>
          <w:rFonts w:ascii="Cambria" w:hAnsi="Cambria"/>
        </w:rPr>
        <w:t xml:space="preserve"> Perjalanan dari Babel ke Yehuda biasanya menyusuri lembah-lembah Mesopotamia, lalu menuju timur ke Siria, dan dari sana menuju ke arah selatan.</w:t>
      </w:r>
      <w:r>
        <w:rPr>
          <w:rFonts w:ascii="Cambria" w:hAnsi="Cambria"/>
        </w:rPr>
        <w:t xml:space="preserve"> (LAI, 2012: 1143, 1151)</w:t>
      </w:r>
    </w:p>
  </w:footnote>
  <w:footnote w:id="2">
    <w:p w14:paraId="095B81DD" w14:textId="77777777" w:rsidR="000F3AD4" w:rsidRPr="00211B7D" w:rsidRDefault="000F3AD4" w:rsidP="000F3AD4">
      <w:pPr>
        <w:pStyle w:val="TeksCatatanKaki"/>
        <w:rPr>
          <w:rFonts w:ascii="Cambria" w:hAnsi="Cambria"/>
        </w:rPr>
      </w:pPr>
      <w:r w:rsidRPr="00211B7D">
        <w:rPr>
          <w:rStyle w:val="ReferensiCatatanKaki"/>
          <w:rFonts w:ascii="Cambria" w:hAnsi="Cambria"/>
        </w:rPr>
        <w:footnoteRef/>
      </w:r>
      <w:r w:rsidRPr="00211B7D">
        <w:rPr>
          <w:rFonts w:ascii="Cambria" w:hAnsi="Cambria"/>
        </w:rPr>
        <w:t xml:space="preserve"> Perjalanan dari Babel ke Yehuda biasanya menyusuri lembah-lembah Mesopotamia, lalu menuju timur ke Siria, dan dari sana menuju ke arah selatan.</w:t>
      </w:r>
      <w:r>
        <w:rPr>
          <w:rFonts w:ascii="Cambria" w:hAnsi="Cambria"/>
        </w:rPr>
        <w:t xml:space="preserve"> (LAI, 2012: 1143, 1151)</w:t>
      </w:r>
    </w:p>
  </w:footnote>
  <w:footnote w:id="3">
    <w:p w14:paraId="7C94C5BE" w14:textId="0185BD11" w:rsidR="00F53C27" w:rsidRDefault="00F53C27">
      <w:pPr>
        <w:pStyle w:val="TeksCatatanKaki"/>
      </w:pPr>
      <w:r>
        <w:rPr>
          <w:rStyle w:val="ReferensiCatatanKaki"/>
        </w:rPr>
        <w:footnoteRef/>
      </w:r>
      <w:r>
        <w:t xml:space="preserve"> </w:t>
      </w:r>
      <w:r w:rsidRPr="00F53C27">
        <w:rPr>
          <w:rFonts w:ascii="Georgia" w:hAnsi="Georgia"/>
        </w:rPr>
        <w:t>Dapat dilakukan sesuai kebiasaan di gereja masing-masing</w:t>
      </w:r>
    </w:p>
  </w:footnote>
  <w:footnote w:id="4">
    <w:p w14:paraId="46594836" w14:textId="70353962" w:rsidR="004F6755" w:rsidRPr="00E34804" w:rsidRDefault="004F6755" w:rsidP="004F6755">
      <w:pPr>
        <w:pStyle w:val="TeksCatatanKaki"/>
        <w:rPr>
          <w:rFonts w:ascii="Georgia" w:hAnsi="Georgia"/>
          <w:sz w:val="18"/>
          <w:szCs w:val="18"/>
        </w:rPr>
      </w:pPr>
      <w:r w:rsidRPr="00FD4CB8">
        <w:rPr>
          <w:rStyle w:val="ReferensiCatatanKaki"/>
          <w:sz w:val="18"/>
          <w:szCs w:val="18"/>
        </w:rPr>
        <w:footnoteRef/>
      </w:r>
      <w:r w:rsidRPr="00FD4CB8">
        <w:rPr>
          <w:rFonts w:ascii="Georgia" w:hAnsi="Georgia"/>
          <w:sz w:val="18"/>
          <w:szCs w:val="18"/>
        </w:rPr>
        <w:t xml:space="preserve"> Terimakasih pada Pdt. Tunggul Barkat Gumilar yang telah memperkenalkan formular liturgi Perjamuan Kudus sesuai liturgi Lima.</w:t>
      </w:r>
      <w:r>
        <w:rPr>
          <w:rFonts w:ascii="Georgia" w:hAnsi="Georgia"/>
          <w:sz w:val="18"/>
          <w:szCs w:val="18"/>
        </w:rPr>
        <w:t xml:space="preserve"> </w:t>
      </w:r>
      <w:r w:rsidR="00FD4CB8">
        <w:rPr>
          <w:rFonts w:ascii="Georgia" w:hAnsi="Georgia"/>
          <w:sz w:val="18"/>
          <w:szCs w:val="18"/>
        </w:rPr>
        <w:t xml:space="preserve">Untuk lebih lanjut dapat dilihat di web pgi: </w:t>
      </w:r>
      <w:r w:rsidR="00FD4CB8" w:rsidRPr="00FD4CB8">
        <w:rPr>
          <w:rFonts w:ascii="Georgia" w:hAnsi="Georgia"/>
          <w:sz w:val="18"/>
          <w:szCs w:val="18"/>
        </w:rPr>
        <w:t>https://www.google.com/url?sa=t&amp;source=web&amp;rct=j&amp;opi=89978449&amp;url=https://pgi.or.id/wp-content/uploads/2020/12/PK-Liturgi-Lima-Terjemahan.pdf&amp;ved=2ahUKEwi61_awnb-KAxU7xzgGHS4hPUMQFnoECDgQAQ&amp;usg=AOvVaw1iXTFZsZB5quWKXYQodae_</w:t>
      </w:r>
      <w:r w:rsidR="00FD4CB8" w:rsidRPr="00FD4CB8">
        <w:rPr>
          <w:rFonts w:ascii="Georgia" w:hAnsi="Georgia"/>
          <w:sz w:val="18"/>
          <w:szCs w:val="18"/>
          <w:highlight w:val="yellow"/>
        </w:rPr>
        <w:t xml:space="preserve"> </w:t>
      </w:r>
    </w:p>
  </w:footnote>
  <w:footnote w:id="5">
    <w:p w14:paraId="22066A1D" w14:textId="77777777" w:rsidR="00F87915" w:rsidRPr="00211B7D" w:rsidRDefault="00F87915" w:rsidP="00F87915">
      <w:pPr>
        <w:pStyle w:val="TeksCatatanKaki"/>
        <w:rPr>
          <w:rFonts w:ascii="Cambria" w:hAnsi="Cambria"/>
        </w:rPr>
      </w:pPr>
      <w:r w:rsidRPr="00211B7D">
        <w:rPr>
          <w:rStyle w:val="ReferensiCatatanKaki"/>
          <w:rFonts w:ascii="Cambria" w:hAnsi="Cambria"/>
        </w:rPr>
        <w:footnoteRef/>
      </w:r>
      <w:r w:rsidRPr="00211B7D">
        <w:rPr>
          <w:rFonts w:ascii="Cambria" w:hAnsi="Cambria"/>
        </w:rPr>
        <w:t xml:space="preserve"> Perjalanan dari Babel ke Yehuda biasanya menyusuri lembah-lembah Mesopotamia, lalu menuju timur ke Siria, dan dari sana menuju ke arah selatan.</w:t>
      </w:r>
      <w:r>
        <w:rPr>
          <w:rFonts w:ascii="Cambria" w:hAnsi="Cambria"/>
        </w:rPr>
        <w:t xml:space="preserve"> (LAI, 2012: 1143, 1151)</w:t>
      </w:r>
    </w:p>
  </w:footnote>
  <w:footnote w:id="6">
    <w:p w14:paraId="3C860C44" w14:textId="77777777" w:rsidR="00D753FA" w:rsidRDefault="00D753FA" w:rsidP="00D753FA">
      <w:pPr>
        <w:pBdr>
          <w:top w:val="nil"/>
          <w:left w:val="nil"/>
          <w:bottom w:val="nil"/>
          <w:right w:val="nil"/>
          <w:between w:val="nil"/>
        </w:pBdr>
        <w:jc w:val="both"/>
        <w:rPr>
          <w:rFonts w:ascii="Arial" w:eastAsia="Arial" w:hAnsi="Arial" w:cs="Arial"/>
          <w:color w:val="000000"/>
          <w:sz w:val="18"/>
          <w:szCs w:val="18"/>
        </w:rPr>
      </w:pPr>
      <w:r>
        <w:rPr>
          <w:vertAlign w:val="superscript"/>
        </w:rPr>
        <w:footnoteRef/>
      </w:r>
      <w:r>
        <w:rPr>
          <w:rFonts w:ascii="Arial" w:eastAsia="Arial" w:hAnsi="Arial" w:cs="Arial"/>
          <w:color w:val="000000"/>
          <w:sz w:val="18"/>
          <w:szCs w:val="18"/>
        </w:rPr>
        <w:t xml:space="preserve"> Revolusi Industri 4.0 adalah istilah yang merujuk pada tahap evolusi industri yang ditandai oleh adopsi luas teknologi digital, kecerdasan buatan, konektivitas, dan integrasi sistem dalam berbagai aspek produksi dan kehidupan manusia.</w:t>
      </w:r>
    </w:p>
  </w:footnote>
  <w:footnote w:id="7">
    <w:p w14:paraId="7D917334" w14:textId="77777777" w:rsidR="00D753FA" w:rsidRDefault="00D753FA" w:rsidP="00D753FA">
      <w:pPr>
        <w:pBdr>
          <w:top w:val="nil"/>
          <w:left w:val="nil"/>
          <w:bottom w:val="nil"/>
          <w:right w:val="nil"/>
          <w:between w:val="nil"/>
        </w:pBdr>
        <w:jc w:val="both"/>
        <w:rPr>
          <w:rFonts w:ascii="Arial" w:eastAsia="Arial" w:hAnsi="Arial" w:cs="Arial"/>
          <w:color w:val="000000"/>
          <w:sz w:val="18"/>
          <w:szCs w:val="18"/>
        </w:rPr>
      </w:pPr>
      <w:r>
        <w:rPr>
          <w:vertAlign w:val="superscript"/>
        </w:rPr>
        <w:footnoteRef/>
      </w:r>
      <w:r>
        <w:rPr>
          <w:rFonts w:ascii="Arial" w:eastAsia="Arial" w:hAnsi="Arial" w:cs="Arial"/>
          <w:color w:val="000000"/>
          <w:sz w:val="18"/>
          <w:szCs w:val="18"/>
        </w:rPr>
        <w:t xml:space="preserve"> Multiple Coice atau sering dikenal dengan istilah pilihan ganda, biasanya digunakan dalam menjawab soal yang diberikan dengan berbagai pilihan sehingga peserta diminta untuk menentukan manakah yang tepat</w:t>
      </w:r>
    </w:p>
  </w:footnote>
  <w:footnote w:id="8">
    <w:p w14:paraId="4FFD9550" w14:textId="77777777" w:rsidR="00D753FA" w:rsidRDefault="00D753FA" w:rsidP="00D753FA">
      <w:pPr>
        <w:pBdr>
          <w:top w:val="nil"/>
          <w:left w:val="nil"/>
          <w:bottom w:val="nil"/>
          <w:right w:val="nil"/>
          <w:between w:val="nil"/>
        </w:pBdr>
        <w:jc w:val="both"/>
        <w:rPr>
          <w:rFonts w:ascii="Arial" w:eastAsia="Arial" w:hAnsi="Arial" w:cs="Arial"/>
          <w:i/>
          <w:color w:val="000000"/>
          <w:sz w:val="18"/>
          <w:szCs w:val="18"/>
        </w:rPr>
      </w:pPr>
      <w:r>
        <w:rPr>
          <w:vertAlign w:val="superscript"/>
        </w:rPr>
        <w:footnoteRef/>
      </w:r>
      <w:r>
        <w:rPr>
          <w:rFonts w:ascii="Arial" w:eastAsia="Arial" w:hAnsi="Arial" w:cs="Arial"/>
          <w:color w:val="000000"/>
          <w:sz w:val="18"/>
          <w:szCs w:val="18"/>
        </w:rPr>
        <w:t xml:space="preserve"> FOMO (fear of missing out) didefinisikan sebagai rasa takut karena tertinggal atau tidak mengetahui peristiwa, informasi, atau pengalaman, dan orang lain mendapat pengalaman berharga dari sesuatu tersebut. </w:t>
      </w:r>
      <w:r>
        <w:rPr>
          <w:rFonts w:ascii="Arial" w:eastAsia="Arial" w:hAnsi="Arial" w:cs="Arial"/>
          <w:i/>
          <w:color w:val="000000"/>
          <w:sz w:val="18"/>
          <w:szCs w:val="18"/>
        </w:rPr>
        <w:t>Doi:10.1109/SMC.2019.8914672</w:t>
      </w:r>
    </w:p>
  </w:footnote>
  <w:footnote w:id="9">
    <w:p w14:paraId="4E560EFB" w14:textId="77777777" w:rsidR="00D753FA" w:rsidRDefault="00D753FA" w:rsidP="00D753FA">
      <w:pPr>
        <w:pBdr>
          <w:top w:val="nil"/>
          <w:left w:val="nil"/>
          <w:bottom w:val="nil"/>
          <w:right w:val="nil"/>
          <w:between w:val="nil"/>
        </w:pBdr>
        <w:jc w:val="both"/>
        <w:rPr>
          <w:rFonts w:ascii="Arial" w:eastAsia="Arial" w:hAnsi="Arial" w:cs="Arial"/>
          <w:color w:val="000000"/>
          <w:sz w:val="18"/>
          <w:szCs w:val="18"/>
        </w:rPr>
      </w:pPr>
      <w:r>
        <w:rPr>
          <w:vertAlign w:val="superscript"/>
        </w:rPr>
        <w:footnoteRef/>
      </w:r>
      <w:r>
        <w:rPr>
          <w:rFonts w:ascii="Arial" w:eastAsia="Arial" w:hAnsi="Arial" w:cs="Arial"/>
          <w:color w:val="000000"/>
          <w:sz w:val="18"/>
          <w:szCs w:val="18"/>
        </w:rPr>
        <w:t xml:space="preserve"> Artificial Intelligence (AI) adalah teknologi yang menerapkan peniruan perilaku manusia terhadap komputer untuk memanfaatkan komputer mempelajari dan melakukan tugas tanpa perlu bantuan eksplisit tentang output yang diharapkan. </w:t>
      </w:r>
      <w:r>
        <w:rPr>
          <w:rFonts w:ascii="Arial" w:eastAsia="Arial" w:hAnsi="Arial" w:cs="Arial"/>
          <w:b/>
          <w:color w:val="000000"/>
          <w:sz w:val="18"/>
          <w:szCs w:val="18"/>
        </w:rPr>
        <w:t>Kelebihannya:</w:t>
      </w:r>
      <w:r>
        <w:rPr>
          <w:rFonts w:ascii="Arial" w:eastAsia="Arial" w:hAnsi="Arial" w:cs="Arial"/>
          <w:color w:val="000000"/>
          <w:sz w:val="18"/>
          <w:szCs w:val="18"/>
        </w:rPr>
        <w:t xml:space="preserve"> (1)Kemampuan Analitik, (2)Efisiensi Tinggi, (3)Pembelajaran Mandiri, (4)Pengambilan Keputusan yg Objektif, </w:t>
      </w:r>
      <w:r>
        <w:rPr>
          <w:rFonts w:ascii="Arial" w:eastAsia="Arial" w:hAnsi="Arial" w:cs="Arial"/>
          <w:b/>
          <w:color w:val="000000"/>
          <w:sz w:val="18"/>
          <w:szCs w:val="18"/>
        </w:rPr>
        <w:t>kekurangannya:</w:t>
      </w:r>
      <w:r>
        <w:rPr>
          <w:rFonts w:ascii="Arial" w:eastAsia="Arial" w:hAnsi="Arial" w:cs="Arial"/>
          <w:color w:val="000000"/>
          <w:sz w:val="18"/>
          <w:szCs w:val="18"/>
        </w:rPr>
        <w:t xml:space="preserve"> (1)ketergantungan pada data, (2) keterbatasan pemahaman konteks, (3)keamanan dan privasi. </w:t>
      </w:r>
      <w:hyperlink r:id="rId1">
        <w:r>
          <w:rPr>
            <w:rFonts w:ascii="Arial" w:eastAsia="Arial" w:hAnsi="Arial" w:cs="Arial"/>
            <w:color w:val="0563C1"/>
            <w:sz w:val="18"/>
            <w:szCs w:val="18"/>
            <w:u w:val="single"/>
          </w:rPr>
          <w:t>https://www.dicoding.com/blog/ai-adalah-teknologi-yang-dapat-mempermudah-kehidupan-manusia/</w:t>
        </w:r>
      </w:hyperlink>
    </w:p>
  </w:footnote>
  <w:footnote w:id="10">
    <w:p w14:paraId="568982C2" w14:textId="77777777" w:rsidR="00D753FA" w:rsidRDefault="00D753FA" w:rsidP="00D753FA">
      <w:pPr>
        <w:pBdr>
          <w:top w:val="nil"/>
          <w:left w:val="nil"/>
          <w:bottom w:val="nil"/>
          <w:right w:val="nil"/>
          <w:between w:val="nil"/>
        </w:pBdr>
        <w:jc w:val="both"/>
        <w:rPr>
          <w:rFonts w:ascii="Arial" w:eastAsia="Arial" w:hAnsi="Arial" w:cs="Arial"/>
          <w:i/>
          <w:color w:val="000000"/>
          <w:sz w:val="18"/>
          <w:szCs w:val="18"/>
        </w:rPr>
      </w:pPr>
      <w:r>
        <w:rPr>
          <w:vertAlign w:val="superscript"/>
        </w:rPr>
        <w:footnoteRef/>
      </w:r>
      <w:r>
        <w:rPr>
          <w:rFonts w:ascii="Arial" w:eastAsia="Arial" w:hAnsi="Arial" w:cs="Arial"/>
          <w:color w:val="000000"/>
          <w:sz w:val="18"/>
          <w:szCs w:val="18"/>
        </w:rPr>
        <w:t xml:space="preserve"> </w:t>
      </w:r>
      <w:r>
        <w:rPr>
          <w:rFonts w:ascii="Arial" w:eastAsia="Arial" w:hAnsi="Arial" w:cs="Arial"/>
          <w:b/>
          <w:color w:val="000000"/>
          <w:sz w:val="18"/>
          <w:szCs w:val="18"/>
        </w:rPr>
        <w:t>No mobile phone phobia (Nomophobia)</w:t>
      </w:r>
      <w:r>
        <w:rPr>
          <w:rFonts w:ascii="Arial" w:eastAsia="Arial" w:hAnsi="Arial" w:cs="Arial"/>
          <w:color w:val="000000"/>
          <w:sz w:val="18"/>
          <w:szCs w:val="18"/>
        </w:rPr>
        <w:t xml:space="preserve"> adalah salah satu jenis fobia spesifik yang ditandai dengan rasa takut berlebih saat berada jauh dari ponsel. kondisi ini bisa membuat seseorang merasa cemas, stres, hingga panik. </w:t>
      </w:r>
      <w:r>
        <w:rPr>
          <w:rFonts w:ascii="Arial" w:eastAsia="Arial" w:hAnsi="Arial" w:cs="Arial"/>
          <w:i/>
          <w:color w:val="000000"/>
          <w:sz w:val="18"/>
          <w:szCs w:val="18"/>
        </w:rPr>
        <w:t>Journal of Family Medicine and Primary Care. 2019</w:t>
      </w:r>
    </w:p>
  </w:footnote>
  <w:footnote w:id="11">
    <w:p w14:paraId="12043981" w14:textId="77777777" w:rsidR="00D753FA" w:rsidRDefault="00D753FA" w:rsidP="00D753FA">
      <w:pPr>
        <w:pBdr>
          <w:top w:val="nil"/>
          <w:left w:val="nil"/>
          <w:bottom w:val="nil"/>
          <w:right w:val="nil"/>
          <w:between w:val="nil"/>
        </w:pBdr>
        <w:rPr>
          <w:rFonts w:ascii="Arial" w:eastAsia="Arial" w:hAnsi="Arial" w:cs="Arial"/>
          <w:color w:val="000000"/>
          <w:sz w:val="18"/>
          <w:szCs w:val="18"/>
        </w:rPr>
      </w:pPr>
      <w:r>
        <w:rPr>
          <w:vertAlign w:val="superscript"/>
        </w:rPr>
        <w:footnoteRef/>
      </w:r>
      <w:r>
        <w:rPr>
          <w:rFonts w:ascii="Arial" w:eastAsia="Arial" w:hAnsi="Arial" w:cs="Arial"/>
          <w:color w:val="000000"/>
          <w:sz w:val="18"/>
          <w:szCs w:val="18"/>
        </w:rPr>
        <w:t xml:space="preserve"> The Drak Sides of Screen time, Adam Alter, TED 2019, </w:t>
      </w:r>
      <w:hyperlink r:id="rId2">
        <w:r>
          <w:rPr>
            <w:rFonts w:ascii="Arial" w:eastAsia="Arial" w:hAnsi="Arial" w:cs="Arial"/>
            <w:color w:val="0563C1"/>
            <w:sz w:val="18"/>
            <w:szCs w:val="18"/>
            <w:u w:val="single"/>
          </w:rPr>
          <w:t>https://www.youtube.com/watch?v=0K5OO2ybueM</w:t>
        </w:r>
      </w:hyperlink>
      <w:r>
        <w:rPr>
          <w:rFonts w:ascii="Arial" w:eastAsia="Arial" w:hAnsi="Arial" w:cs="Arial"/>
          <w:color w:val="000000"/>
          <w:sz w:val="18"/>
          <w:szCs w:val="18"/>
        </w:rPr>
        <w:t xml:space="preserve"> </w:t>
      </w:r>
    </w:p>
  </w:footnote>
  <w:footnote w:id="12">
    <w:p w14:paraId="471ECBBA" w14:textId="77777777" w:rsidR="00D753FA" w:rsidRDefault="00D753FA" w:rsidP="00D753FA">
      <w:pPr>
        <w:pBdr>
          <w:top w:val="nil"/>
          <w:left w:val="nil"/>
          <w:bottom w:val="nil"/>
          <w:right w:val="nil"/>
          <w:between w:val="nil"/>
        </w:pBdr>
        <w:rPr>
          <w:rFonts w:ascii="Arial" w:eastAsia="Arial" w:hAnsi="Arial" w:cs="Arial"/>
          <w:color w:val="000000"/>
          <w:sz w:val="18"/>
          <w:szCs w:val="18"/>
        </w:rPr>
      </w:pPr>
      <w:r>
        <w:rPr>
          <w:vertAlign w:val="superscript"/>
        </w:rPr>
        <w:footnoteRef/>
      </w:r>
      <w:r>
        <w:rPr>
          <w:rFonts w:ascii="Arial" w:eastAsia="Arial" w:hAnsi="Arial" w:cs="Arial"/>
          <w:color w:val="000000"/>
          <w:sz w:val="18"/>
          <w:szCs w:val="18"/>
        </w:rPr>
        <w:t xml:space="preserve"> Wikipedia, Oktober 2024 </w:t>
      </w:r>
      <w:hyperlink r:id="rId3">
        <w:r>
          <w:rPr>
            <w:rFonts w:ascii="Arial" w:eastAsia="Arial" w:hAnsi="Arial" w:cs="Arial"/>
            <w:color w:val="0563C1"/>
            <w:sz w:val="18"/>
            <w:szCs w:val="18"/>
            <w:u w:val="single"/>
          </w:rPr>
          <w:t>https://id.wikipedia.org/wiki/TikTok</w:t>
        </w:r>
      </w:hyperlink>
      <w:r>
        <w:rPr>
          <w:rFonts w:ascii="Arial" w:eastAsia="Arial" w:hAnsi="Arial" w:cs="Arial"/>
          <w:color w:val="000000"/>
          <w:sz w:val="18"/>
          <w:szCs w:val="18"/>
        </w:rPr>
        <w:t>,</w:t>
      </w:r>
    </w:p>
  </w:footnote>
  <w:footnote w:id="13">
    <w:p w14:paraId="037A6B73" w14:textId="77777777" w:rsidR="00D753FA" w:rsidRDefault="00D753FA" w:rsidP="00D753FA">
      <w:pPr>
        <w:pBdr>
          <w:top w:val="nil"/>
          <w:left w:val="nil"/>
          <w:bottom w:val="nil"/>
          <w:right w:val="nil"/>
          <w:between w:val="nil"/>
        </w:pBdr>
        <w:rPr>
          <w:rFonts w:ascii="Arial" w:eastAsia="Arial" w:hAnsi="Arial" w:cs="Arial"/>
          <w:color w:val="000000"/>
          <w:sz w:val="18"/>
          <w:szCs w:val="18"/>
        </w:rPr>
      </w:pPr>
      <w:r>
        <w:rPr>
          <w:vertAlign w:val="superscript"/>
        </w:rPr>
        <w:footnoteRef/>
      </w:r>
      <w:r>
        <w:rPr>
          <w:rFonts w:ascii="Arial" w:eastAsia="Arial" w:hAnsi="Arial" w:cs="Arial"/>
          <w:color w:val="000000"/>
          <w:sz w:val="18"/>
          <w:szCs w:val="18"/>
        </w:rPr>
        <w:t xml:space="preserve"> Explodingtopic.com, Oktober 2024 </w:t>
      </w:r>
      <w:hyperlink r:id="rId4">
        <w:r>
          <w:rPr>
            <w:rFonts w:ascii="Arial" w:eastAsia="Arial" w:hAnsi="Arial" w:cs="Arial"/>
            <w:color w:val="0563C1"/>
            <w:sz w:val="18"/>
            <w:szCs w:val="18"/>
            <w:u w:val="single"/>
          </w:rPr>
          <w:t>https://explodingtopics-com.translate.goog/blog/smartphone-usage-stats?_x_tr_sl=en&amp;_x_tr_tl=id&amp;_x_tr_hl=id&amp;_x_tr_pto=wa&amp;_x_tr_hist=true</w:t>
        </w:r>
      </w:hyperlink>
      <w:r>
        <w:rPr>
          <w:rFonts w:ascii="Arial" w:eastAsia="Arial" w:hAnsi="Arial" w:cs="Arial"/>
          <w:color w:val="000000"/>
          <w:sz w:val="18"/>
          <w:szCs w:val="18"/>
        </w:rPr>
        <w:t xml:space="preserve"> </w:t>
      </w:r>
    </w:p>
  </w:footnote>
  <w:footnote w:id="14">
    <w:p w14:paraId="0A78DC31" w14:textId="77777777" w:rsidR="00D753FA" w:rsidRDefault="00D753FA" w:rsidP="00D753FA">
      <w:pPr>
        <w:pBdr>
          <w:top w:val="nil"/>
          <w:left w:val="nil"/>
          <w:bottom w:val="nil"/>
          <w:right w:val="nil"/>
          <w:between w:val="nil"/>
        </w:pBdr>
        <w:jc w:val="both"/>
        <w:rPr>
          <w:rFonts w:ascii="Arial" w:eastAsia="Arial" w:hAnsi="Arial" w:cs="Arial"/>
          <w:i/>
          <w:color w:val="000000"/>
          <w:sz w:val="18"/>
          <w:szCs w:val="18"/>
        </w:rPr>
      </w:pPr>
      <w:r>
        <w:rPr>
          <w:vertAlign w:val="superscript"/>
        </w:rPr>
        <w:footnoteRef/>
      </w:r>
      <w:r>
        <w:rPr>
          <w:rFonts w:ascii="Arial" w:eastAsia="Arial" w:hAnsi="Arial" w:cs="Arial"/>
          <w:color w:val="000000"/>
          <w:sz w:val="18"/>
          <w:szCs w:val="18"/>
        </w:rPr>
        <w:t xml:space="preserve"> Regerasi sel bergantung dari jenis sel itu sendiri, sel kulit beregenerasi setiap 28-30 hari, sel darah merah beregenerasi sekitar 120 hari, sel saraf atau otak tidak mengalami regenerasi lagi, jika terjadi kerusakan pada sel maka tidak akan tergantikan oleh sel baru. Proses regenerasi sel-sel tubuh akan terjadi pada saat kita tidur. Kalau waktu tidur kita kurang, maka proses ini tidak akan berjalan sempurna. </w:t>
      </w:r>
      <w:r>
        <w:rPr>
          <w:rFonts w:ascii="Arial" w:eastAsia="Arial" w:hAnsi="Arial" w:cs="Arial"/>
          <w:i/>
          <w:color w:val="000000"/>
          <w:sz w:val="18"/>
          <w:szCs w:val="18"/>
        </w:rPr>
        <w:t>Alodokter.com/Oktober 202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320F6" w14:textId="77777777" w:rsidR="00141D1B" w:rsidRDefault="00141D1B">
    <w:pPr>
      <w:pStyle w:val="TeksIsi"/>
      <w:spacing w:line="14" w:lineRule="auto"/>
      <w:ind w:left="0"/>
      <w:jc w:val="left"/>
      <w:rPr>
        <w:sz w:val="20"/>
      </w:rPr>
    </w:pPr>
    <w:r>
      <w:rPr>
        <w:noProof/>
      </w:rPr>
      <mc:AlternateContent>
        <mc:Choice Requires="wps">
          <w:drawing>
            <wp:anchor distT="0" distB="0" distL="0" distR="0" simplePos="0" relativeHeight="251799552" behindDoc="1" locked="0" layoutInCell="1" allowOverlap="1" wp14:anchorId="79445C00" wp14:editId="4E8A55A6">
              <wp:simplePos x="0" y="0"/>
              <wp:positionH relativeFrom="margin">
                <wp:posOffset>1005840</wp:posOffset>
              </wp:positionH>
              <wp:positionV relativeFrom="page">
                <wp:posOffset>433070</wp:posOffset>
              </wp:positionV>
              <wp:extent cx="2085339" cy="170180"/>
              <wp:effectExtent l="0" t="0" r="0" b="0"/>
              <wp:wrapNone/>
              <wp:docPr id="899266336"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5339" cy="170180"/>
                      </a:xfrm>
                      <a:prstGeom prst="rect">
                        <a:avLst/>
                      </a:prstGeom>
                    </wps:spPr>
                    <wps:txbx>
                      <w:txbxContent>
                        <w:p w14:paraId="5DFABD15" w14:textId="77777777" w:rsidR="00141D1B" w:rsidRDefault="00141D1B">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wps:txbx>
                    <wps:bodyPr wrap="square" lIns="0" tIns="0" rIns="0" bIns="0" rtlCol="0">
                      <a:noAutofit/>
                    </wps:bodyPr>
                  </wps:wsp>
                </a:graphicData>
              </a:graphic>
            </wp:anchor>
          </w:drawing>
        </mc:Choice>
        <mc:Fallback>
          <w:pict>
            <v:shapetype w14:anchorId="79445C00" id="_x0000_t202" coordsize="21600,21600" o:spt="202" path="m,l,21600r21600,l21600,xe">
              <v:stroke joinstyle="miter"/>
              <v:path gradientshapeok="t" o:connecttype="rect"/>
            </v:shapetype>
            <v:shape id="Textbox 2" o:spid="_x0000_s1160" type="#_x0000_t202" style="position:absolute;margin-left:79.2pt;margin-top:34.1pt;width:164.2pt;height:13.4pt;z-index:-251516928;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" filled="f" stroked="f">
              <v:textbox inset="0,0,0,0">
                <w:txbxContent>
                  <w:p w14:paraId="5DFABD15" w14:textId="77777777" w:rsidR="00141D1B" w:rsidRDefault="00141D1B">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v:textbox>
              <w10:wrap anchorx="margin"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973CC" w14:textId="77777777" w:rsidR="00141D1B" w:rsidRDefault="00141D1B">
    <w:pPr>
      <w:pStyle w:val="TeksIsi"/>
      <w:spacing w:line="14" w:lineRule="auto"/>
      <w:ind w:left="0"/>
      <w:jc w:val="left"/>
      <w:rPr>
        <w:sz w:val="20"/>
      </w:rPr>
    </w:pPr>
    <w:r>
      <w:rPr>
        <w:noProof/>
      </w:rPr>
      <mc:AlternateContent>
        <mc:Choice Requires="wps">
          <w:drawing>
            <wp:anchor distT="0" distB="0" distL="0" distR="0" simplePos="0" relativeHeight="251777024" behindDoc="1" locked="0" layoutInCell="1" allowOverlap="1" wp14:anchorId="7E8C0158" wp14:editId="5C1C7B90">
              <wp:simplePos x="0" y="0"/>
              <wp:positionH relativeFrom="margin">
                <wp:posOffset>196850</wp:posOffset>
              </wp:positionH>
              <wp:positionV relativeFrom="page">
                <wp:posOffset>423545</wp:posOffset>
              </wp:positionV>
              <wp:extent cx="3702685" cy="170180"/>
              <wp:effectExtent l="0" t="0" r="0" b="0"/>
              <wp:wrapNone/>
              <wp:docPr id="1499054818"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2685" cy="170180"/>
                      </a:xfrm>
                      <a:prstGeom prst="rect">
                        <a:avLst/>
                      </a:prstGeom>
                    </wps:spPr>
                    <wps:txbx>
                      <w:txbxContent>
                        <w:p w14:paraId="7F19734E" w14:textId="77777777" w:rsidR="00141D1B" w:rsidRDefault="00141D1B">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wps:txbx>
                    <wps:bodyPr wrap="square" lIns="0" tIns="0" rIns="0" bIns="0" rtlCol="0">
                      <a:noAutofit/>
                    </wps:bodyPr>
                  </wps:wsp>
                </a:graphicData>
              </a:graphic>
            </wp:anchor>
          </w:drawing>
        </mc:Choice>
        <mc:Fallback>
          <w:pict>
            <v:shapetype w14:anchorId="7E8C0158" id="_x0000_t202" coordsize="21600,21600" o:spt="202" path="m,l,21600r21600,l21600,xe">
              <v:stroke joinstyle="miter"/>
              <v:path gradientshapeok="t" o:connecttype="rect"/>
            </v:shapetype>
            <v:shape id="_x0000_s1169" type="#_x0000_t202" style="position:absolute;margin-left:15.5pt;margin-top:33.35pt;width:291.55pt;height:13.4pt;z-index:-25153945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" filled="f" stroked="f">
              <v:textbox inset="0,0,0,0">
                <w:txbxContent>
                  <w:p w14:paraId="7F19734E" w14:textId="77777777" w:rsidR="00141D1B" w:rsidRDefault="00141D1B">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v:textbox>
              <w10:wrap anchorx="margin"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EA55D" w14:textId="2B0B012D" w:rsidR="003179FC" w:rsidRPr="003179FC" w:rsidRDefault="003179FC" w:rsidP="003179F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10F3C" w14:textId="3AC37FE7" w:rsidR="003179FC" w:rsidRPr="003179FC" w:rsidRDefault="003179FC" w:rsidP="003179F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E86D5" w14:textId="77777777" w:rsidR="008B7CBB" w:rsidRDefault="008B7CBB">
    <w:pPr>
      <w:pStyle w:val="TeksIsi"/>
      <w:spacing w:line="14" w:lineRule="auto"/>
      <w:rPr>
        <w:sz w:val="20"/>
      </w:rPr>
    </w:pPr>
    <w:r>
      <w:rPr>
        <w:noProof/>
      </w:rPr>
      <mc:AlternateContent>
        <mc:Choice Requires="wps">
          <w:drawing>
            <wp:anchor distT="0" distB="0" distL="0" distR="0" simplePos="0" relativeHeight="251699200" behindDoc="1" locked="0" layoutInCell="1" allowOverlap="1" wp14:anchorId="30EAFAE3" wp14:editId="41A7A12B">
              <wp:simplePos x="0" y="0"/>
              <wp:positionH relativeFrom="page">
                <wp:posOffset>1620266</wp:posOffset>
              </wp:positionH>
              <wp:positionV relativeFrom="page">
                <wp:posOffset>442722</wp:posOffset>
              </wp:positionV>
              <wp:extent cx="2085339" cy="170180"/>
              <wp:effectExtent l="0" t="0" r="0" b="0"/>
              <wp:wrapNone/>
              <wp:docPr id="382208635"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5339" cy="170180"/>
                      </a:xfrm>
                      <a:prstGeom prst="rect">
                        <a:avLst/>
                      </a:prstGeom>
                    </wps:spPr>
                    <wps:txbx>
                      <w:txbxContent>
                        <w:p w14:paraId="3F8FDFD6" w14:textId="77777777" w:rsidR="008B7CBB" w:rsidRDefault="008B7CBB">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wps:txbx>
                    <wps:bodyPr wrap="square" lIns="0" tIns="0" rIns="0" bIns="0" rtlCol="0">
                      <a:noAutofit/>
                    </wps:bodyPr>
                  </wps:wsp>
                </a:graphicData>
              </a:graphic>
            </wp:anchor>
          </w:drawing>
        </mc:Choice>
        <mc:Fallback>
          <w:pict>
            <v:shapetype w14:anchorId="30EAFAE3" id="_x0000_t202" coordsize="21600,21600" o:spt="202" path="m,l,21600r21600,l21600,xe">
              <v:stroke joinstyle="miter"/>
              <v:path gradientshapeok="t" o:connecttype="rect"/>
            </v:shapetype>
            <v:shape id="_x0000_s1172" type="#_x0000_t202" style="position:absolute;left:0;text-align:left;margin-left:127.6pt;margin-top:34.85pt;width:164.2pt;height:13.4pt;z-index:-2516172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" filled="f" stroked="f">
              <v:textbox inset="0,0,0,0">
                <w:txbxContent>
                  <w:p w14:paraId="3F8FDFD6" w14:textId="77777777" w:rsidR="008B7CBB" w:rsidRDefault="008B7CBB">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46EF92" w14:textId="77777777" w:rsidR="008B7CBB" w:rsidRDefault="008B7CBB">
    <w:pPr>
      <w:pStyle w:val="TeksIsi"/>
      <w:spacing w:line="14" w:lineRule="auto"/>
      <w:rPr>
        <w:sz w:val="20"/>
      </w:rPr>
    </w:pPr>
    <w:r>
      <w:rPr>
        <w:noProof/>
      </w:rPr>
      <mc:AlternateContent>
        <mc:Choice Requires="wps">
          <w:drawing>
            <wp:anchor distT="0" distB="0" distL="0" distR="0" simplePos="0" relativeHeight="251698176" behindDoc="1" locked="0" layoutInCell="1" allowOverlap="1" wp14:anchorId="56DECC21" wp14:editId="3C4A0234">
              <wp:simplePos x="0" y="0"/>
              <wp:positionH relativeFrom="page">
                <wp:posOffset>813435</wp:posOffset>
              </wp:positionH>
              <wp:positionV relativeFrom="page">
                <wp:posOffset>442722</wp:posOffset>
              </wp:positionV>
              <wp:extent cx="3702685" cy="170180"/>
              <wp:effectExtent l="0" t="0" r="0" b="0"/>
              <wp:wrapNone/>
              <wp:docPr id="512839349"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2685" cy="170180"/>
                      </a:xfrm>
                      <a:prstGeom prst="rect">
                        <a:avLst/>
                      </a:prstGeom>
                    </wps:spPr>
                    <wps:txbx>
                      <w:txbxContent>
                        <w:p w14:paraId="0D8AEC7D" w14:textId="77777777" w:rsidR="008B7CBB" w:rsidRDefault="008B7CBB">
                          <w:pPr>
                            <w:spacing w:before="20"/>
                            <w:ind w:left="20"/>
                            <w:rPr>
                              <w:sz w:val="20"/>
                            </w:rPr>
                          </w:pPr>
                          <w:r>
                            <w:rPr>
                              <w:sz w:val="20"/>
                            </w:rPr>
                            <w:t>Masa</w:t>
                          </w:r>
                          <w:r>
                            <w:rPr>
                              <w:spacing w:val="-6"/>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2"/>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wps:txbx>
                    <wps:bodyPr wrap="square" lIns="0" tIns="0" rIns="0" bIns="0" rtlCol="0">
                      <a:noAutofit/>
                    </wps:bodyPr>
                  </wps:wsp>
                </a:graphicData>
              </a:graphic>
            </wp:anchor>
          </w:drawing>
        </mc:Choice>
        <mc:Fallback>
          <w:pict>
            <v:shapetype w14:anchorId="56DECC21" id="_x0000_t202" coordsize="21600,21600" o:spt="202" path="m,l,21600r21600,l21600,xe">
              <v:stroke joinstyle="miter"/>
              <v:path gradientshapeok="t" o:connecttype="rect"/>
            </v:shapetype>
            <v:shape id="_x0000_s1173" type="#_x0000_t202" style="position:absolute;left:0;text-align:left;margin-left:64.05pt;margin-top:34.85pt;width:291.55pt;height:13.4pt;z-index:-2516183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" filled="f" stroked="f">
              <v:textbox inset="0,0,0,0">
                <w:txbxContent>
                  <w:p w14:paraId="0D8AEC7D" w14:textId="77777777" w:rsidR="008B7CBB" w:rsidRDefault="008B7CBB">
                    <w:pPr>
                      <w:spacing w:before="20"/>
                      <w:ind w:left="20"/>
                      <w:rPr>
                        <w:sz w:val="20"/>
                      </w:rPr>
                    </w:pPr>
                    <w:r>
                      <w:rPr>
                        <w:sz w:val="20"/>
                      </w:rPr>
                      <w:t>Masa</w:t>
                    </w:r>
                    <w:r>
                      <w:rPr>
                        <w:spacing w:val="-6"/>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2"/>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v:textbox>
              <w10:wrap anchorx="page" anchory="page"/>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BB619D" w14:textId="4FA3D48E" w:rsidR="003179FC" w:rsidRPr="008431C3" w:rsidRDefault="003179FC" w:rsidP="008431C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F1686B" w14:textId="65358752" w:rsidR="003179FC" w:rsidRPr="008431C3" w:rsidRDefault="003179FC" w:rsidP="008431C3">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4D6CC" w14:textId="77777777" w:rsidR="008431C3" w:rsidRDefault="008431C3">
    <w:pPr>
      <w:pStyle w:val="TeksIsi"/>
      <w:spacing w:line="14" w:lineRule="auto"/>
      <w:ind w:left="0"/>
      <w:jc w:val="left"/>
      <w:rPr>
        <w:sz w:val="20"/>
      </w:rPr>
    </w:pPr>
    <w:r>
      <w:rPr>
        <w:noProof/>
      </w:rPr>
      <mc:AlternateContent>
        <mc:Choice Requires="wps">
          <w:drawing>
            <wp:anchor distT="0" distB="0" distL="0" distR="0" simplePos="0" relativeHeight="251710464" behindDoc="1" locked="0" layoutInCell="1" allowOverlap="1" wp14:anchorId="06011BF1" wp14:editId="73999921">
              <wp:simplePos x="0" y="0"/>
              <wp:positionH relativeFrom="margin">
                <wp:posOffset>1005840</wp:posOffset>
              </wp:positionH>
              <wp:positionV relativeFrom="page">
                <wp:posOffset>433070</wp:posOffset>
              </wp:positionV>
              <wp:extent cx="2085339" cy="170180"/>
              <wp:effectExtent l="0" t="0" r="0" b="0"/>
              <wp:wrapNone/>
              <wp:docPr id="847283134"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5339" cy="170180"/>
                      </a:xfrm>
                      <a:prstGeom prst="rect">
                        <a:avLst/>
                      </a:prstGeom>
                    </wps:spPr>
                    <wps:txbx>
                      <w:txbxContent>
                        <w:p w14:paraId="1B8ED1C5" w14:textId="77777777" w:rsidR="008431C3" w:rsidRDefault="008431C3">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wps:txbx>
                    <wps:bodyPr wrap="square" lIns="0" tIns="0" rIns="0" bIns="0" rtlCol="0">
                      <a:noAutofit/>
                    </wps:bodyPr>
                  </wps:wsp>
                </a:graphicData>
              </a:graphic>
            </wp:anchor>
          </w:drawing>
        </mc:Choice>
        <mc:Fallback>
          <w:pict>
            <v:shapetype w14:anchorId="06011BF1" id="_x0000_t202" coordsize="21600,21600" o:spt="202" path="m,l,21600r21600,l21600,xe">
              <v:stroke joinstyle="miter"/>
              <v:path gradientshapeok="t" o:connecttype="rect"/>
            </v:shapetype>
            <v:shape id="_x0000_s1176" type="#_x0000_t202" style="position:absolute;margin-left:79.2pt;margin-top:34.1pt;width:164.2pt;height:13.4pt;z-index:-25160601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" filled="f" stroked="f">
              <v:textbox inset="0,0,0,0">
                <w:txbxContent>
                  <w:p w14:paraId="1B8ED1C5" w14:textId="77777777" w:rsidR="008431C3" w:rsidRDefault="008431C3">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v:textbox>
              <w10:wrap anchorx="margin" anchory="page"/>
            </v:shape>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B511F" w14:textId="77777777" w:rsidR="008431C3" w:rsidRDefault="008431C3">
    <w:pPr>
      <w:pStyle w:val="TeksIsi"/>
      <w:spacing w:line="14" w:lineRule="auto"/>
      <w:ind w:left="0"/>
      <w:jc w:val="left"/>
      <w:rPr>
        <w:sz w:val="20"/>
      </w:rPr>
    </w:pPr>
    <w:r>
      <w:rPr>
        <w:noProof/>
      </w:rPr>
      <mc:AlternateContent>
        <mc:Choice Requires="wps">
          <w:drawing>
            <wp:anchor distT="0" distB="0" distL="0" distR="0" simplePos="0" relativeHeight="251705344" behindDoc="1" locked="0" layoutInCell="1" allowOverlap="1" wp14:anchorId="5C93DBEA" wp14:editId="2F688F0E">
              <wp:simplePos x="0" y="0"/>
              <wp:positionH relativeFrom="margin">
                <wp:posOffset>196850</wp:posOffset>
              </wp:positionH>
              <wp:positionV relativeFrom="page">
                <wp:posOffset>423545</wp:posOffset>
              </wp:positionV>
              <wp:extent cx="3702685" cy="170180"/>
              <wp:effectExtent l="0" t="0" r="0" b="0"/>
              <wp:wrapNone/>
              <wp:docPr id="1891124292"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2685" cy="170180"/>
                      </a:xfrm>
                      <a:prstGeom prst="rect">
                        <a:avLst/>
                      </a:prstGeom>
                    </wps:spPr>
                    <wps:txbx>
                      <w:txbxContent>
                        <w:p w14:paraId="3FF69324" w14:textId="77777777" w:rsidR="008431C3" w:rsidRDefault="008431C3">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wps:txbx>
                    <wps:bodyPr wrap="square" lIns="0" tIns="0" rIns="0" bIns="0" rtlCol="0">
                      <a:noAutofit/>
                    </wps:bodyPr>
                  </wps:wsp>
                </a:graphicData>
              </a:graphic>
            </wp:anchor>
          </w:drawing>
        </mc:Choice>
        <mc:Fallback>
          <w:pict>
            <v:shapetype w14:anchorId="5C93DBEA" id="_x0000_t202" coordsize="21600,21600" o:spt="202" path="m,l,21600r21600,l21600,xe">
              <v:stroke joinstyle="miter"/>
              <v:path gradientshapeok="t" o:connecttype="rect"/>
            </v:shapetype>
            <v:shape id="_x0000_s1177" type="#_x0000_t202" style="position:absolute;margin-left:15.5pt;margin-top:33.35pt;width:291.55pt;height:13.4pt;z-index:-25161113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" filled="f" stroked="f">
              <v:textbox inset="0,0,0,0">
                <w:txbxContent>
                  <w:p w14:paraId="3FF69324" w14:textId="77777777" w:rsidR="008431C3" w:rsidRDefault="008431C3">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v:textbox>
              <w10:wrap anchorx="margin" anchory="page"/>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4E1960" w14:textId="6EFCBCB0" w:rsidR="008431C3" w:rsidRPr="008431C3" w:rsidRDefault="008431C3" w:rsidP="008431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AFB69" w14:textId="77777777" w:rsidR="00141D1B" w:rsidRDefault="00141D1B">
    <w:pPr>
      <w:pStyle w:val="TeksIsi"/>
      <w:spacing w:line="14" w:lineRule="auto"/>
      <w:ind w:left="0"/>
      <w:jc w:val="left"/>
      <w:rPr>
        <w:sz w:val="20"/>
      </w:rPr>
    </w:pPr>
    <w:r>
      <w:rPr>
        <w:noProof/>
      </w:rPr>
      <mc:AlternateContent>
        <mc:Choice Requires="wps">
          <w:drawing>
            <wp:anchor distT="0" distB="0" distL="0" distR="0" simplePos="0" relativeHeight="251797504" behindDoc="1" locked="0" layoutInCell="1" allowOverlap="1" wp14:anchorId="51ABB938" wp14:editId="43ED7D86">
              <wp:simplePos x="0" y="0"/>
              <wp:positionH relativeFrom="margin">
                <wp:posOffset>196850</wp:posOffset>
              </wp:positionH>
              <wp:positionV relativeFrom="page">
                <wp:posOffset>423545</wp:posOffset>
              </wp:positionV>
              <wp:extent cx="3702685" cy="170180"/>
              <wp:effectExtent l="0" t="0" r="0" b="0"/>
              <wp:wrapNone/>
              <wp:docPr id="1471321846"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2685" cy="170180"/>
                      </a:xfrm>
                      <a:prstGeom prst="rect">
                        <a:avLst/>
                      </a:prstGeom>
                    </wps:spPr>
                    <wps:txbx>
                      <w:txbxContent>
                        <w:p w14:paraId="46D36FD4" w14:textId="77777777" w:rsidR="00141D1B" w:rsidRDefault="00141D1B">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wps:txbx>
                    <wps:bodyPr wrap="square" lIns="0" tIns="0" rIns="0" bIns="0" rtlCol="0">
                      <a:noAutofit/>
                    </wps:bodyPr>
                  </wps:wsp>
                </a:graphicData>
              </a:graphic>
            </wp:anchor>
          </w:drawing>
        </mc:Choice>
        <mc:Fallback>
          <w:pict>
            <v:shapetype w14:anchorId="51ABB938" id="_x0000_t202" coordsize="21600,21600" o:spt="202" path="m,l,21600r21600,l21600,xe">
              <v:stroke joinstyle="miter"/>
              <v:path gradientshapeok="t" o:connecttype="rect"/>
            </v:shapetype>
            <v:shape id="Textbox 1" o:spid="_x0000_s1161" type="#_x0000_t202" style="position:absolute;margin-left:15.5pt;margin-top:33.35pt;width:291.55pt;height:13.4pt;z-index:-25151897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" filled="f" stroked="f">
              <v:textbox inset="0,0,0,0">
                <w:txbxContent>
                  <w:p w14:paraId="46D36FD4" w14:textId="77777777" w:rsidR="00141D1B" w:rsidRDefault="00141D1B">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v:textbox>
              <w10:wrap anchorx="margin" anchory="page"/>
            </v:shap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03920" w14:textId="03F55A15" w:rsidR="008431C3" w:rsidRPr="008431C3" w:rsidRDefault="008431C3" w:rsidP="008431C3">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C8012" w14:textId="77777777" w:rsidR="008431C3" w:rsidRDefault="008431C3">
    <w:pPr>
      <w:pStyle w:val="TeksIsi"/>
      <w:spacing w:line="14" w:lineRule="auto"/>
      <w:ind w:left="0"/>
      <w:jc w:val="left"/>
      <w:rPr>
        <w:sz w:val="20"/>
      </w:rPr>
    </w:pPr>
    <w:r>
      <w:rPr>
        <w:noProof/>
      </w:rPr>
      <mc:AlternateContent>
        <mc:Choice Requires="wps">
          <w:drawing>
            <wp:anchor distT="0" distB="0" distL="0" distR="0" simplePos="0" relativeHeight="251730944" behindDoc="1" locked="0" layoutInCell="1" allowOverlap="1" wp14:anchorId="734A204E" wp14:editId="7DC65495">
              <wp:simplePos x="0" y="0"/>
              <wp:positionH relativeFrom="margin">
                <wp:posOffset>1005840</wp:posOffset>
              </wp:positionH>
              <wp:positionV relativeFrom="page">
                <wp:posOffset>433070</wp:posOffset>
              </wp:positionV>
              <wp:extent cx="2085339" cy="170180"/>
              <wp:effectExtent l="0" t="0" r="0" b="0"/>
              <wp:wrapNone/>
              <wp:docPr id="2102019158"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5339" cy="170180"/>
                      </a:xfrm>
                      <a:prstGeom prst="rect">
                        <a:avLst/>
                      </a:prstGeom>
                    </wps:spPr>
                    <wps:txbx>
                      <w:txbxContent>
                        <w:p w14:paraId="1A5FAE14" w14:textId="77777777" w:rsidR="008431C3" w:rsidRDefault="008431C3">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wps:txbx>
                    <wps:bodyPr wrap="square" lIns="0" tIns="0" rIns="0" bIns="0" rtlCol="0">
                      <a:noAutofit/>
                    </wps:bodyPr>
                  </wps:wsp>
                </a:graphicData>
              </a:graphic>
            </wp:anchor>
          </w:drawing>
        </mc:Choice>
        <mc:Fallback>
          <w:pict>
            <v:shapetype w14:anchorId="734A204E" id="_x0000_t202" coordsize="21600,21600" o:spt="202" path="m,l,21600r21600,l21600,xe">
              <v:stroke joinstyle="miter"/>
              <v:path gradientshapeok="t" o:connecttype="rect"/>
            </v:shapetype>
            <v:shape id="_x0000_s1180" type="#_x0000_t202" style="position:absolute;margin-left:79.2pt;margin-top:34.1pt;width:164.2pt;height:13.4pt;z-index:-25158553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" filled="f" stroked="f">
              <v:textbox inset="0,0,0,0">
                <w:txbxContent>
                  <w:p w14:paraId="1A5FAE14" w14:textId="77777777" w:rsidR="008431C3" w:rsidRDefault="008431C3">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v:textbox>
              <w10:wrap anchorx="margin" anchory="page"/>
            </v:shap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F25DE" w14:textId="77777777" w:rsidR="008431C3" w:rsidRDefault="008431C3">
    <w:pPr>
      <w:pStyle w:val="TeksIsi"/>
      <w:spacing w:line="14" w:lineRule="auto"/>
      <w:ind w:left="0"/>
      <w:jc w:val="left"/>
      <w:rPr>
        <w:sz w:val="20"/>
      </w:rPr>
    </w:pPr>
    <w:r>
      <w:rPr>
        <w:noProof/>
      </w:rPr>
      <mc:AlternateContent>
        <mc:Choice Requires="wps">
          <w:drawing>
            <wp:anchor distT="0" distB="0" distL="0" distR="0" simplePos="0" relativeHeight="251725824" behindDoc="1" locked="0" layoutInCell="1" allowOverlap="1" wp14:anchorId="5DFC9C86" wp14:editId="3F0DA9A8">
              <wp:simplePos x="0" y="0"/>
              <wp:positionH relativeFrom="margin">
                <wp:posOffset>196850</wp:posOffset>
              </wp:positionH>
              <wp:positionV relativeFrom="page">
                <wp:posOffset>423545</wp:posOffset>
              </wp:positionV>
              <wp:extent cx="3702685" cy="170180"/>
              <wp:effectExtent l="0" t="0" r="0" b="0"/>
              <wp:wrapNone/>
              <wp:docPr id="1353637326"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2685" cy="170180"/>
                      </a:xfrm>
                      <a:prstGeom prst="rect">
                        <a:avLst/>
                      </a:prstGeom>
                    </wps:spPr>
                    <wps:txbx>
                      <w:txbxContent>
                        <w:p w14:paraId="4E094501" w14:textId="77777777" w:rsidR="008431C3" w:rsidRDefault="008431C3">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wps:txbx>
                    <wps:bodyPr wrap="square" lIns="0" tIns="0" rIns="0" bIns="0" rtlCol="0">
                      <a:noAutofit/>
                    </wps:bodyPr>
                  </wps:wsp>
                </a:graphicData>
              </a:graphic>
            </wp:anchor>
          </w:drawing>
        </mc:Choice>
        <mc:Fallback>
          <w:pict>
            <v:shapetype w14:anchorId="5DFC9C86" id="_x0000_t202" coordsize="21600,21600" o:spt="202" path="m,l,21600r21600,l21600,xe">
              <v:stroke joinstyle="miter"/>
              <v:path gradientshapeok="t" o:connecttype="rect"/>
            </v:shapetype>
            <v:shape id="_x0000_s1181" type="#_x0000_t202" style="position:absolute;margin-left:15.5pt;margin-top:33.35pt;width:291.55pt;height:13.4pt;z-index:-25159065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" filled="f" stroked="f">
              <v:textbox inset="0,0,0,0">
                <w:txbxContent>
                  <w:p w14:paraId="4E094501" w14:textId="77777777" w:rsidR="008431C3" w:rsidRDefault="008431C3">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v:textbox>
              <w10:wrap anchorx="margin" anchory="page"/>
            </v:shap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377111" w14:textId="467C0268" w:rsidR="00D753FA" w:rsidRPr="00D753FA" w:rsidRDefault="00D753FA" w:rsidP="00D753FA">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616FBD" w14:textId="14295990" w:rsidR="00D753FA" w:rsidRPr="00D753FA" w:rsidRDefault="00D753FA" w:rsidP="00D753FA">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B61DF" w14:textId="77777777" w:rsidR="00D753FA" w:rsidRDefault="00D753FA">
    <w:pPr>
      <w:pStyle w:val="TeksIsi"/>
      <w:spacing w:line="14" w:lineRule="auto"/>
      <w:ind w:left="0"/>
      <w:jc w:val="left"/>
      <w:rPr>
        <w:sz w:val="20"/>
      </w:rPr>
    </w:pPr>
    <w:r>
      <w:rPr>
        <w:noProof/>
      </w:rPr>
      <mc:AlternateContent>
        <mc:Choice Requires="wps">
          <w:drawing>
            <wp:anchor distT="0" distB="0" distL="0" distR="0" simplePos="0" relativeHeight="251751424" behindDoc="1" locked="0" layoutInCell="1" allowOverlap="1" wp14:anchorId="2876744A" wp14:editId="63581146">
              <wp:simplePos x="0" y="0"/>
              <wp:positionH relativeFrom="margin">
                <wp:posOffset>1005840</wp:posOffset>
              </wp:positionH>
              <wp:positionV relativeFrom="page">
                <wp:posOffset>433070</wp:posOffset>
              </wp:positionV>
              <wp:extent cx="2085339" cy="170180"/>
              <wp:effectExtent l="0" t="0" r="0" b="0"/>
              <wp:wrapNone/>
              <wp:docPr id="2124490120"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5339" cy="170180"/>
                      </a:xfrm>
                      <a:prstGeom prst="rect">
                        <a:avLst/>
                      </a:prstGeom>
                    </wps:spPr>
                    <wps:txbx>
                      <w:txbxContent>
                        <w:p w14:paraId="72CF6284" w14:textId="77777777" w:rsidR="00D753FA" w:rsidRDefault="00D753FA">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wps:txbx>
                    <wps:bodyPr wrap="square" lIns="0" tIns="0" rIns="0" bIns="0" rtlCol="0">
                      <a:noAutofit/>
                    </wps:bodyPr>
                  </wps:wsp>
                </a:graphicData>
              </a:graphic>
            </wp:anchor>
          </w:drawing>
        </mc:Choice>
        <mc:Fallback>
          <w:pict>
            <v:shapetype w14:anchorId="2876744A" id="_x0000_t202" coordsize="21600,21600" o:spt="202" path="m,l,21600r21600,l21600,xe">
              <v:stroke joinstyle="miter"/>
              <v:path gradientshapeok="t" o:connecttype="rect"/>
            </v:shapetype>
            <v:shape id="_x0000_s1184" type="#_x0000_t202" style="position:absolute;margin-left:79.2pt;margin-top:34.1pt;width:164.2pt;height:13.4pt;z-index:-25156505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" filled="f" stroked="f">
              <v:textbox inset="0,0,0,0">
                <w:txbxContent>
                  <w:p w14:paraId="72CF6284" w14:textId="77777777" w:rsidR="00D753FA" w:rsidRDefault="00D753FA">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v:textbox>
              <w10:wrap anchorx="margin" anchory="page"/>
            </v:shap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11C113" w14:textId="77777777" w:rsidR="00D753FA" w:rsidRDefault="00D753FA">
    <w:pPr>
      <w:pStyle w:val="TeksIsi"/>
      <w:spacing w:line="14" w:lineRule="auto"/>
      <w:ind w:left="0"/>
      <w:jc w:val="left"/>
      <w:rPr>
        <w:sz w:val="20"/>
      </w:rPr>
    </w:pPr>
    <w:r>
      <w:rPr>
        <w:noProof/>
      </w:rPr>
      <mc:AlternateContent>
        <mc:Choice Requires="wps">
          <w:drawing>
            <wp:anchor distT="0" distB="0" distL="0" distR="0" simplePos="0" relativeHeight="251746304" behindDoc="1" locked="0" layoutInCell="1" allowOverlap="1" wp14:anchorId="1528AA94" wp14:editId="5424BDD7">
              <wp:simplePos x="0" y="0"/>
              <wp:positionH relativeFrom="margin">
                <wp:posOffset>196850</wp:posOffset>
              </wp:positionH>
              <wp:positionV relativeFrom="page">
                <wp:posOffset>423545</wp:posOffset>
              </wp:positionV>
              <wp:extent cx="3702685" cy="170180"/>
              <wp:effectExtent l="0" t="0" r="0" b="0"/>
              <wp:wrapNone/>
              <wp:docPr id="523438684"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2685" cy="170180"/>
                      </a:xfrm>
                      <a:prstGeom prst="rect">
                        <a:avLst/>
                      </a:prstGeom>
                    </wps:spPr>
                    <wps:txbx>
                      <w:txbxContent>
                        <w:p w14:paraId="359F419C" w14:textId="77777777" w:rsidR="00D753FA" w:rsidRDefault="00D753FA">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wps:txbx>
                    <wps:bodyPr wrap="square" lIns="0" tIns="0" rIns="0" bIns="0" rtlCol="0">
                      <a:noAutofit/>
                    </wps:bodyPr>
                  </wps:wsp>
                </a:graphicData>
              </a:graphic>
            </wp:anchor>
          </w:drawing>
        </mc:Choice>
        <mc:Fallback>
          <w:pict>
            <v:shapetype w14:anchorId="1528AA94" id="_x0000_t202" coordsize="21600,21600" o:spt="202" path="m,l,21600r21600,l21600,xe">
              <v:stroke joinstyle="miter"/>
              <v:path gradientshapeok="t" o:connecttype="rect"/>
            </v:shapetype>
            <v:shape id="_x0000_s1185" type="#_x0000_t202" style="position:absolute;margin-left:15.5pt;margin-top:33.35pt;width:291.55pt;height:13.4pt;z-index:-25157017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" filled="f" stroked="f">
              <v:textbox inset="0,0,0,0">
                <w:txbxContent>
                  <w:p w14:paraId="359F419C" w14:textId="77777777" w:rsidR="00D753FA" w:rsidRDefault="00D753FA">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v:textbox>
              <w10:wrap anchorx="margin" anchory="page"/>
            </v:shape>
          </w:pict>
        </mc:Fallback>
      </mc:AlternateConten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38801" w14:textId="05CABD33" w:rsidR="00632008" w:rsidRPr="00632008" w:rsidRDefault="00632008" w:rsidP="00632008">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8A4FE" w14:textId="5397BBDB" w:rsidR="00632008" w:rsidRPr="00632008" w:rsidRDefault="00632008" w:rsidP="00632008">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861A9A" w14:textId="77777777" w:rsidR="00632008" w:rsidRDefault="00632008">
    <w:pPr>
      <w:pStyle w:val="TeksIsi"/>
      <w:spacing w:line="14" w:lineRule="auto"/>
      <w:ind w:left="0"/>
      <w:jc w:val="left"/>
      <w:rPr>
        <w:sz w:val="20"/>
      </w:rPr>
    </w:pPr>
    <w:r>
      <w:rPr>
        <w:noProof/>
      </w:rPr>
      <mc:AlternateContent>
        <mc:Choice Requires="wps">
          <w:drawing>
            <wp:anchor distT="0" distB="0" distL="0" distR="0" simplePos="0" relativeHeight="251756544" behindDoc="1" locked="0" layoutInCell="1" allowOverlap="1" wp14:anchorId="74B7590A" wp14:editId="38DFBF55">
              <wp:simplePos x="0" y="0"/>
              <wp:positionH relativeFrom="margin">
                <wp:posOffset>1005840</wp:posOffset>
              </wp:positionH>
              <wp:positionV relativeFrom="page">
                <wp:posOffset>433070</wp:posOffset>
              </wp:positionV>
              <wp:extent cx="2085339" cy="170180"/>
              <wp:effectExtent l="0" t="0" r="0" b="0"/>
              <wp:wrapNone/>
              <wp:docPr id="34785390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5339" cy="170180"/>
                      </a:xfrm>
                      <a:prstGeom prst="rect">
                        <a:avLst/>
                      </a:prstGeom>
                    </wps:spPr>
                    <wps:txbx>
                      <w:txbxContent>
                        <w:p w14:paraId="4373335C" w14:textId="77777777" w:rsidR="00632008" w:rsidRDefault="00632008">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wps:txbx>
                    <wps:bodyPr wrap="square" lIns="0" tIns="0" rIns="0" bIns="0" rtlCol="0">
                      <a:noAutofit/>
                    </wps:bodyPr>
                  </wps:wsp>
                </a:graphicData>
              </a:graphic>
            </wp:anchor>
          </w:drawing>
        </mc:Choice>
        <mc:Fallback>
          <w:pict>
            <v:shapetype w14:anchorId="74B7590A" id="_x0000_t202" coordsize="21600,21600" o:spt="202" path="m,l,21600r21600,l21600,xe">
              <v:stroke joinstyle="miter"/>
              <v:path gradientshapeok="t" o:connecttype="rect"/>
            </v:shapetype>
            <v:shape id="_x0000_s1188" type="#_x0000_t202" style="position:absolute;margin-left:79.2pt;margin-top:34.1pt;width:164.2pt;height:13.4pt;z-index:-25155993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" filled="f" stroked="f">
              <v:textbox inset="0,0,0,0">
                <w:txbxContent>
                  <w:p w14:paraId="4373335C" w14:textId="77777777" w:rsidR="00632008" w:rsidRDefault="00632008">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7AF52" w14:textId="3AFD66C0" w:rsidR="009D1673" w:rsidRPr="009D1673" w:rsidRDefault="009D1673" w:rsidP="009D1673">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71F00C" w14:textId="77777777" w:rsidR="00632008" w:rsidRDefault="00632008">
    <w:pPr>
      <w:pStyle w:val="TeksIsi"/>
      <w:spacing w:line="14" w:lineRule="auto"/>
      <w:ind w:left="0"/>
      <w:jc w:val="left"/>
      <w:rPr>
        <w:sz w:val="20"/>
      </w:rPr>
    </w:pPr>
    <w:r>
      <w:rPr>
        <w:noProof/>
      </w:rPr>
      <mc:AlternateContent>
        <mc:Choice Requires="wps">
          <w:drawing>
            <wp:anchor distT="0" distB="0" distL="0" distR="0" simplePos="0" relativeHeight="251764736" behindDoc="1" locked="0" layoutInCell="1" allowOverlap="1" wp14:anchorId="6912E3AF" wp14:editId="14B59D00">
              <wp:simplePos x="0" y="0"/>
              <wp:positionH relativeFrom="margin">
                <wp:posOffset>196850</wp:posOffset>
              </wp:positionH>
              <wp:positionV relativeFrom="page">
                <wp:posOffset>423545</wp:posOffset>
              </wp:positionV>
              <wp:extent cx="3702685" cy="170180"/>
              <wp:effectExtent l="0" t="0" r="0" b="0"/>
              <wp:wrapNone/>
              <wp:docPr id="62461236"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2685" cy="170180"/>
                      </a:xfrm>
                      <a:prstGeom prst="rect">
                        <a:avLst/>
                      </a:prstGeom>
                    </wps:spPr>
                    <wps:txbx>
                      <w:txbxContent>
                        <w:p w14:paraId="73AE0E92" w14:textId="77777777" w:rsidR="00632008" w:rsidRDefault="00632008">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wps:txbx>
                    <wps:bodyPr wrap="square" lIns="0" tIns="0" rIns="0" bIns="0" rtlCol="0">
                      <a:noAutofit/>
                    </wps:bodyPr>
                  </wps:wsp>
                </a:graphicData>
              </a:graphic>
            </wp:anchor>
          </w:drawing>
        </mc:Choice>
        <mc:Fallback>
          <w:pict>
            <v:shapetype w14:anchorId="6912E3AF" id="_x0000_t202" coordsize="21600,21600" o:spt="202" path="m,l,21600r21600,l21600,xe">
              <v:stroke joinstyle="miter"/>
              <v:path gradientshapeok="t" o:connecttype="rect"/>
            </v:shapetype>
            <v:shape id="_x0000_s1189" type="#_x0000_t202" style="position:absolute;margin-left:15.5pt;margin-top:33.35pt;width:291.55pt;height:13.4pt;z-index:-251551744;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" filled="f" stroked="f">
              <v:textbox inset="0,0,0,0">
                <w:txbxContent>
                  <w:p w14:paraId="73AE0E92" w14:textId="77777777" w:rsidR="00632008" w:rsidRDefault="00632008">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v:textbox>
              <w10:wrap anchorx="margin" anchory="page"/>
            </v:shape>
          </w:pict>
        </mc:Fallback>
      </mc:AlternateConten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4F645" w14:textId="7BFB4716" w:rsidR="00141D1B" w:rsidRPr="00141D1B" w:rsidRDefault="00141D1B" w:rsidP="00141D1B">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077D57" w14:textId="7BF0922A" w:rsidR="00141D1B" w:rsidRPr="00141D1B" w:rsidRDefault="00141D1B" w:rsidP="00141D1B">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4E1D4" w14:textId="77777777" w:rsidR="00141D1B" w:rsidRDefault="00141D1B">
    <w:pPr>
      <w:pStyle w:val="TeksIsi"/>
      <w:spacing w:line="14" w:lineRule="auto"/>
      <w:ind w:left="0"/>
      <w:jc w:val="left"/>
      <w:rPr>
        <w:sz w:val="20"/>
      </w:rPr>
    </w:pPr>
    <w:r>
      <w:rPr>
        <w:noProof/>
      </w:rPr>
      <mc:AlternateContent>
        <mc:Choice Requires="wps">
          <w:drawing>
            <wp:anchor distT="0" distB="0" distL="0" distR="0" simplePos="0" relativeHeight="251771904" behindDoc="1" locked="0" layoutInCell="1" allowOverlap="1" wp14:anchorId="70F8350A" wp14:editId="7D17B538">
              <wp:simplePos x="0" y="0"/>
              <wp:positionH relativeFrom="margin">
                <wp:posOffset>1005840</wp:posOffset>
              </wp:positionH>
              <wp:positionV relativeFrom="page">
                <wp:posOffset>433070</wp:posOffset>
              </wp:positionV>
              <wp:extent cx="2085339" cy="170180"/>
              <wp:effectExtent l="0" t="0" r="0" b="0"/>
              <wp:wrapNone/>
              <wp:docPr id="2068944114"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5339" cy="170180"/>
                      </a:xfrm>
                      <a:prstGeom prst="rect">
                        <a:avLst/>
                      </a:prstGeom>
                    </wps:spPr>
                    <wps:txbx>
                      <w:txbxContent>
                        <w:p w14:paraId="34402053" w14:textId="77777777" w:rsidR="00141D1B" w:rsidRDefault="00141D1B">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wps:txbx>
                    <wps:bodyPr wrap="square" lIns="0" tIns="0" rIns="0" bIns="0" rtlCol="0">
                      <a:noAutofit/>
                    </wps:bodyPr>
                  </wps:wsp>
                </a:graphicData>
              </a:graphic>
            </wp:anchor>
          </w:drawing>
        </mc:Choice>
        <mc:Fallback>
          <w:pict>
            <v:shapetype w14:anchorId="70F8350A" id="_x0000_t202" coordsize="21600,21600" o:spt="202" path="m,l,21600r21600,l21600,xe">
              <v:stroke joinstyle="miter"/>
              <v:path gradientshapeok="t" o:connecttype="rect"/>
            </v:shapetype>
            <v:shape id="_x0000_s1192" type="#_x0000_t202" style="position:absolute;margin-left:79.2pt;margin-top:34.1pt;width:164.2pt;height:13.4pt;z-index:-25154457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" filled="f" stroked="f">
              <v:textbox inset="0,0,0,0">
                <w:txbxContent>
                  <w:p w14:paraId="34402053" w14:textId="77777777" w:rsidR="00141D1B" w:rsidRDefault="00141D1B">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v:textbox>
              <w10:wrap anchorx="margin" anchory="page"/>
            </v:shap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A5CFD" w14:textId="77777777" w:rsidR="00141D1B" w:rsidRDefault="00141D1B">
    <w:pPr>
      <w:pStyle w:val="TeksIsi"/>
      <w:spacing w:line="14" w:lineRule="auto"/>
      <w:ind w:left="0"/>
      <w:jc w:val="left"/>
      <w:rPr>
        <w:sz w:val="20"/>
      </w:rPr>
    </w:pPr>
    <w:r>
      <w:rPr>
        <w:noProof/>
      </w:rPr>
      <mc:AlternateContent>
        <mc:Choice Requires="wps">
          <w:drawing>
            <wp:anchor distT="0" distB="0" distL="0" distR="0" simplePos="0" relativeHeight="251766784" behindDoc="1" locked="0" layoutInCell="1" allowOverlap="1" wp14:anchorId="6C7E44E0" wp14:editId="432545F4">
              <wp:simplePos x="0" y="0"/>
              <wp:positionH relativeFrom="margin">
                <wp:posOffset>196850</wp:posOffset>
              </wp:positionH>
              <wp:positionV relativeFrom="page">
                <wp:posOffset>423545</wp:posOffset>
              </wp:positionV>
              <wp:extent cx="3702685" cy="170180"/>
              <wp:effectExtent l="0" t="0" r="0" b="0"/>
              <wp:wrapNone/>
              <wp:docPr id="1269697702"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2685" cy="170180"/>
                      </a:xfrm>
                      <a:prstGeom prst="rect">
                        <a:avLst/>
                      </a:prstGeom>
                    </wps:spPr>
                    <wps:txbx>
                      <w:txbxContent>
                        <w:p w14:paraId="612B4E5E" w14:textId="77777777" w:rsidR="00141D1B" w:rsidRDefault="00141D1B">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wps:txbx>
                    <wps:bodyPr wrap="square" lIns="0" tIns="0" rIns="0" bIns="0" rtlCol="0">
                      <a:noAutofit/>
                    </wps:bodyPr>
                  </wps:wsp>
                </a:graphicData>
              </a:graphic>
            </wp:anchor>
          </w:drawing>
        </mc:Choice>
        <mc:Fallback>
          <w:pict>
            <v:shapetype w14:anchorId="6C7E44E0" id="_x0000_t202" coordsize="21600,21600" o:spt="202" path="m,l,21600r21600,l21600,xe">
              <v:stroke joinstyle="miter"/>
              <v:path gradientshapeok="t" o:connecttype="rect"/>
            </v:shapetype>
            <v:shape id="_x0000_s1193" type="#_x0000_t202" style="position:absolute;margin-left:15.5pt;margin-top:33.35pt;width:291.55pt;height:13.4pt;z-index:-25154969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" filled="f" stroked="f">
              <v:textbox inset="0,0,0,0">
                <w:txbxContent>
                  <w:p w14:paraId="612B4E5E" w14:textId="77777777" w:rsidR="00141D1B" w:rsidRDefault="00141D1B">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0214E" w14:textId="7ED79C53" w:rsidR="009D1673" w:rsidRPr="009D1673" w:rsidRDefault="009D1673" w:rsidP="009D167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8D0D8B" w14:textId="77777777" w:rsidR="00141D1B" w:rsidRDefault="00141D1B">
    <w:pPr>
      <w:pStyle w:val="TeksIsi"/>
      <w:spacing w:line="14" w:lineRule="auto"/>
      <w:ind w:left="0"/>
      <w:jc w:val="left"/>
      <w:rPr>
        <w:sz w:val="20"/>
      </w:rPr>
    </w:pPr>
    <w:r>
      <w:rPr>
        <w:noProof/>
      </w:rPr>
      <mc:AlternateContent>
        <mc:Choice Requires="wps">
          <w:drawing>
            <wp:anchor distT="0" distB="0" distL="0" distR="0" simplePos="0" relativeHeight="251792384" behindDoc="1" locked="0" layoutInCell="1" allowOverlap="1" wp14:anchorId="584D8B86" wp14:editId="31EE8173">
              <wp:simplePos x="0" y="0"/>
              <wp:positionH relativeFrom="margin">
                <wp:posOffset>1005840</wp:posOffset>
              </wp:positionH>
              <wp:positionV relativeFrom="page">
                <wp:posOffset>433070</wp:posOffset>
              </wp:positionV>
              <wp:extent cx="2085339" cy="170180"/>
              <wp:effectExtent l="0" t="0" r="0" b="0"/>
              <wp:wrapNone/>
              <wp:docPr id="1043394187"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5339" cy="170180"/>
                      </a:xfrm>
                      <a:prstGeom prst="rect">
                        <a:avLst/>
                      </a:prstGeom>
                    </wps:spPr>
                    <wps:txbx>
                      <w:txbxContent>
                        <w:p w14:paraId="604B017D" w14:textId="77777777" w:rsidR="00141D1B" w:rsidRDefault="00141D1B">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wps:txbx>
                    <wps:bodyPr wrap="square" lIns="0" tIns="0" rIns="0" bIns="0" rtlCol="0">
                      <a:noAutofit/>
                    </wps:bodyPr>
                  </wps:wsp>
                </a:graphicData>
              </a:graphic>
            </wp:anchor>
          </w:drawing>
        </mc:Choice>
        <mc:Fallback>
          <w:pict>
            <v:shapetype w14:anchorId="584D8B86" id="_x0000_t202" coordsize="21600,21600" o:spt="202" path="m,l,21600r21600,l21600,xe">
              <v:stroke joinstyle="miter"/>
              <v:path gradientshapeok="t" o:connecttype="rect"/>
            </v:shapetype>
            <v:shape id="_x0000_s1164" type="#_x0000_t202" style="position:absolute;margin-left:79.2pt;margin-top:34.1pt;width:164.2pt;height:13.4pt;z-index:-25152409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" filled="f" stroked="f">
              <v:textbox inset="0,0,0,0">
                <w:txbxContent>
                  <w:p w14:paraId="604B017D" w14:textId="77777777" w:rsidR="00141D1B" w:rsidRDefault="00141D1B">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v:textbox>
              <w10:wrap anchorx="margin"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62871F" w14:textId="77777777" w:rsidR="00141D1B" w:rsidRDefault="00141D1B">
    <w:pPr>
      <w:pStyle w:val="TeksIsi"/>
      <w:spacing w:line="14" w:lineRule="auto"/>
      <w:ind w:left="0"/>
      <w:jc w:val="left"/>
      <w:rPr>
        <w:sz w:val="20"/>
      </w:rPr>
    </w:pPr>
    <w:r>
      <w:rPr>
        <w:noProof/>
      </w:rPr>
      <mc:AlternateContent>
        <mc:Choice Requires="wps">
          <w:drawing>
            <wp:anchor distT="0" distB="0" distL="0" distR="0" simplePos="0" relativeHeight="251787264" behindDoc="1" locked="0" layoutInCell="1" allowOverlap="1" wp14:anchorId="1EE67C51" wp14:editId="0B3BF0EB">
              <wp:simplePos x="0" y="0"/>
              <wp:positionH relativeFrom="margin">
                <wp:posOffset>196850</wp:posOffset>
              </wp:positionH>
              <wp:positionV relativeFrom="page">
                <wp:posOffset>423545</wp:posOffset>
              </wp:positionV>
              <wp:extent cx="3702685" cy="170180"/>
              <wp:effectExtent l="0" t="0" r="0" b="0"/>
              <wp:wrapNone/>
              <wp:docPr id="748554676"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2685" cy="170180"/>
                      </a:xfrm>
                      <a:prstGeom prst="rect">
                        <a:avLst/>
                      </a:prstGeom>
                    </wps:spPr>
                    <wps:txbx>
                      <w:txbxContent>
                        <w:p w14:paraId="5FEC5562" w14:textId="77777777" w:rsidR="00141D1B" w:rsidRDefault="00141D1B">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wps:txbx>
                    <wps:bodyPr wrap="square" lIns="0" tIns="0" rIns="0" bIns="0" rtlCol="0">
                      <a:noAutofit/>
                    </wps:bodyPr>
                  </wps:wsp>
                </a:graphicData>
              </a:graphic>
            </wp:anchor>
          </w:drawing>
        </mc:Choice>
        <mc:Fallback>
          <w:pict>
            <v:shapetype w14:anchorId="1EE67C51" id="_x0000_t202" coordsize="21600,21600" o:spt="202" path="m,l,21600r21600,l21600,xe">
              <v:stroke joinstyle="miter"/>
              <v:path gradientshapeok="t" o:connecttype="rect"/>
            </v:shapetype>
            <v:shape id="_x0000_s1165" type="#_x0000_t202" style="position:absolute;margin-left:15.5pt;margin-top:33.35pt;width:291.55pt;height:13.4pt;z-index:-25152921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" filled="f" stroked="f">
              <v:textbox inset="0,0,0,0">
                <w:txbxContent>
                  <w:p w14:paraId="5FEC5562" w14:textId="77777777" w:rsidR="00141D1B" w:rsidRDefault="00141D1B">
                    <w:pPr>
                      <w:spacing w:before="20"/>
                      <w:ind w:left="20"/>
                      <w:rPr>
                        <w:sz w:val="20"/>
                      </w:rPr>
                    </w:pPr>
                    <w:r>
                      <w:rPr>
                        <w:sz w:val="20"/>
                      </w:rPr>
                      <w:t>Masa</w:t>
                    </w:r>
                    <w:r>
                      <w:rPr>
                        <w:spacing w:val="-4"/>
                        <w:sz w:val="20"/>
                      </w:rPr>
                      <w:t xml:space="preserve"> </w:t>
                    </w:r>
                    <w:r>
                      <w:rPr>
                        <w:sz w:val="20"/>
                      </w:rPr>
                      <w:t>Paskah</w:t>
                    </w:r>
                    <w:r>
                      <w:rPr>
                        <w:spacing w:val="-4"/>
                        <w:sz w:val="20"/>
                      </w:rPr>
                      <w:t xml:space="preserve"> </w:t>
                    </w:r>
                    <w:r>
                      <w:rPr>
                        <w:sz w:val="20"/>
                      </w:rPr>
                      <w:t>2025</w:t>
                    </w:r>
                    <w:r>
                      <w:rPr>
                        <w:spacing w:val="-2"/>
                        <w:sz w:val="20"/>
                      </w:rPr>
                      <w:t xml:space="preserve"> </w:t>
                    </w:r>
                    <w:r>
                      <w:rPr>
                        <w:sz w:val="20"/>
                      </w:rPr>
                      <w:t>–</w:t>
                    </w:r>
                    <w:r>
                      <w:rPr>
                        <w:spacing w:val="-1"/>
                        <w:sz w:val="20"/>
                      </w:rPr>
                      <w:t xml:space="preserve"> </w:t>
                    </w:r>
                    <w:r>
                      <w:rPr>
                        <w:sz w:val="20"/>
                      </w:rPr>
                      <w:t>Mengingat,</w:t>
                    </w:r>
                    <w:r>
                      <w:rPr>
                        <w:spacing w:val="-1"/>
                        <w:sz w:val="20"/>
                      </w:rPr>
                      <w:t xml:space="preserve"> </w:t>
                    </w:r>
                    <w:r>
                      <w:rPr>
                        <w:sz w:val="20"/>
                      </w:rPr>
                      <w:t>Percaya,</w:t>
                    </w:r>
                    <w:r>
                      <w:rPr>
                        <w:spacing w:val="-2"/>
                        <w:sz w:val="20"/>
                      </w:rPr>
                      <w:t xml:space="preserve"> </w:t>
                    </w:r>
                    <w:r>
                      <w:rPr>
                        <w:sz w:val="20"/>
                      </w:rPr>
                      <w:t>dan</w:t>
                    </w:r>
                    <w:r>
                      <w:rPr>
                        <w:spacing w:val="-1"/>
                        <w:sz w:val="20"/>
                      </w:rPr>
                      <w:t xml:space="preserve"> </w:t>
                    </w:r>
                    <w:r>
                      <w:rPr>
                        <w:sz w:val="20"/>
                      </w:rPr>
                      <w:t>Menjadi</w:t>
                    </w:r>
                    <w:r>
                      <w:rPr>
                        <w:spacing w:val="-1"/>
                        <w:sz w:val="20"/>
                      </w:rPr>
                      <w:t xml:space="preserve"> </w:t>
                    </w:r>
                    <w:r>
                      <w:rPr>
                        <w:sz w:val="20"/>
                      </w:rPr>
                      <w:t>Saksi-</w:t>
                    </w:r>
                    <w:r>
                      <w:rPr>
                        <w:spacing w:val="-5"/>
                        <w:sz w:val="20"/>
                      </w:rPr>
                      <w:t>Nya</w:t>
                    </w:r>
                  </w:p>
                </w:txbxContent>
              </v:textbox>
              <w10:wrap anchorx="margin"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A8154" w14:textId="1E5606E5" w:rsidR="009D1673" w:rsidRPr="009D1673" w:rsidRDefault="009D1673" w:rsidP="009D167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E1D4F8" w14:textId="12F3E467" w:rsidR="009D1673" w:rsidRPr="009D1673" w:rsidRDefault="009D1673" w:rsidP="009D167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7A85CA" w14:textId="77777777" w:rsidR="00141D1B" w:rsidRDefault="00141D1B">
    <w:pPr>
      <w:pStyle w:val="TeksIsi"/>
      <w:spacing w:line="14" w:lineRule="auto"/>
      <w:ind w:left="0"/>
      <w:jc w:val="left"/>
      <w:rPr>
        <w:sz w:val="20"/>
      </w:rPr>
    </w:pPr>
    <w:r>
      <w:rPr>
        <w:noProof/>
      </w:rPr>
      <mc:AlternateContent>
        <mc:Choice Requires="wps">
          <w:drawing>
            <wp:anchor distT="0" distB="0" distL="0" distR="0" simplePos="0" relativeHeight="251782144" behindDoc="1" locked="0" layoutInCell="1" allowOverlap="1" wp14:anchorId="7D6B5ACA" wp14:editId="1A86F15E">
              <wp:simplePos x="0" y="0"/>
              <wp:positionH relativeFrom="margin">
                <wp:posOffset>1005840</wp:posOffset>
              </wp:positionH>
              <wp:positionV relativeFrom="page">
                <wp:posOffset>433070</wp:posOffset>
              </wp:positionV>
              <wp:extent cx="2085339" cy="170180"/>
              <wp:effectExtent l="0" t="0" r="0" b="0"/>
              <wp:wrapNone/>
              <wp:docPr id="1140454926"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5339" cy="170180"/>
                      </a:xfrm>
                      <a:prstGeom prst="rect">
                        <a:avLst/>
                      </a:prstGeom>
                    </wps:spPr>
                    <wps:txbx>
                      <w:txbxContent>
                        <w:p w14:paraId="2EF9C154" w14:textId="77777777" w:rsidR="00141D1B" w:rsidRDefault="00141D1B">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wps:txbx>
                    <wps:bodyPr wrap="square" lIns="0" tIns="0" rIns="0" bIns="0" rtlCol="0">
                      <a:noAutofit/>
                    </wps:bodyPr>
                  </wps:wsp>
                </a:graphicData>
              </a:graphic>
            </wp:anchor>
          </w:drawing>
        </mc:Choice>
        <mc:Fallback>
          <w:pict>
            <v:shapetype w14:anchorId="7D6B5ACA" id="_x0000_t202" coordsize="21600,21600" o:spt="202" path="m,l,21600r21600,l21600,xe">
              <v:stroke joinstyle="miter"/>
              <v:path gradientshapeok="t" o:connecttype="rect"/>
            </v:shapetype>
            <v:shape id="_x0000_s1168" type="#_x0000_t202" style="position:absolute;margin-left:79.2pt;margin-top:34.1pt;width:164.2pt;height:13.4pt;z-index:-25153433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" filled="f" stroked="f">
              <v:textbox inset="0,0,0,0">
                <w:txbxContent>
                  <w:p w14:paraId="2EF9C154" w14:textId="77777777" w:rsidR="00141D1B" w:rsidRDefault="00141D1B">
                    <w:pPr>
                      <w:spacing w:before="20"/>
                      <w:ind w:left="20"/>
                      <w:rPr>
                        <w:sz w:val="20"/>
                      </w:rPr>
                    </w:pPr>
                    <w:r>
                      <w:rPr>
                        <w:sz w:val="20"/>
                      </w:rPr>
                      <w:t>LPP</w:t>
                    </w:r>
                    <w:r>
                      <w:rPr>
                        <w:spacing w:val="-3"/>
                        <w:sz w:val="20"/>
                      </w:rPr>
                      <w:t xml:space="preserve"> </w:t>
                    </w:r>
                    <w:r>
                      <w:rPr>
                        <w:sz w:val="20"/>
                      </w:rPr>
                      <w:t>Sinode</w:t>
                    </w:r>
                    <w:r>
                      <w:rPr>
                        <w:spacing w:val="-2"/>
                        <w:sz w:val="20"/>
                      </w:rPr>
                      <w:t xml:space="preserve"> </w:t>
                    </w:r>
                    <w:r>
                      <w:rPr>
                        <w:sz w:val="20"/>
                      </w:rPr>
                      <w:t>GKJ dan</w:t>
                    </w:r>
                    <w:r>
                      <w:rPr>
                        <w:spacing w:val="-3"/>
                        <w:sz w:val="20"/>
                      </w:rPr>
                      <w:t xml:space="preserve"> </w:t>
                    </w:r>
                    <w:r>
                      <w:rPr>
                        <w:sz w:val="20"/>
                      </w:rPr>
                      <w:t>GKI</w:t>
                    </w:r>
                    <w:r>
                      <w:rPr>
                        <w:spacing w:val="-4"/>
                        <w:sz w:val="20"/>
                      </w:rPr>
                      <w:t xml:space="preserve"> </w:t>
                    </w:r>
                    <w:r>
                      <w:rPr>
                        <w:sz w:val="20"/>
                      </w:rPr>
                      <w:t xml:space="preserve">SW </w:t>
                    </w:r>
                    <w:r>
                      <w:rPr>
                        <w:spacing w:val="-2"/>
                        <w:sz w:val="20"/>
                      </w:rPr>
                      <w:t>Jateng</w:t>
                    </w:r>
                  </w:p>
                </w:txbxContent>
              </v:textbox>
              <w10:wrap anchorx="margin"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E68DA"/>
    <w:multiLevelType w:val="hybridMultilevel"/>
    <w:tmpl w:val="99BC4862"/>
    <w:lvl w:ilvl="0" w:tplc="3E76AC10">
      <w:start w:val="1"/>
      <w:numFmt w:val="decimal"/>
      <w:lvlText w:val="%1."/>
      <w:lvlJc w:val="left"/>
      <w:pPr>
        <w:ind w:left="821" w:hanging="360"/>
      </w:pPr>
      <w:rPr>
        <w:rFonts w:ascii="Georgia" w:eastAsia="Georgia" w:hAnsi="Georgia" w:cs="Georgia" w:hint="default"/>
        <w:b w:val="0"/>
        <w:bCs w:val="0"/>
        <w:i w:val="0"/>
        <w:iCs w:val="0"/>
        <w:spacing w:val="0"/>
        <w:w w:val="100"/>
        <w:sz w:val="22"/>
        <w:szCs w:val="22"/>
        <w:lang w:val="ms" w:eastAsia="en-US" w:bidi="ar-SA"/>
      </w:rPr>
    </w:lvl>
    <w:lvl w:ilvl="1" w:tplc="581A5A94">
      <w:numFmt w:val="bullet"/>
      <w:lvlText w:val="•"/>
      <w:lvlJc w:val="left"/>
      <w:pPr>
        <w:ind w:left="1383" w:hanging="360"/>
      </w:pPr>
      <w:rPr>
        <w:rFonts w:hint="default"/>
        <w:lang w:val="ms" w:eastAsia="en-US" w:bidi="ar-SA"/>
      </w:rPr>
    </w:lvl>
    <w:lvl w:ilvl="2" w:tplc="44DAACCE">
      <w:numFmt w:val="bullet"/>
      <w:lvlText w:val="•"/>
      <w:lvlJc w:val="left"/>
      <w:pPr>
        <w:ind w:left="1947" w:hanging="360"/>
      </w:pPr>
      <w:rPr>
        <w:rFonts w:hint="default"/>
        <w:lang w:val="ms" w:eastAsia="en-US" w:bidi="ar-SA"/>
      </w:rPr>
    </w:lvl>
    <w:lvl w:ilvl="3" w:tplc="E3420378">
      <w:numFmt w:val="bullet"/>
      <w:lvlText w:val="•"/>
      <w:lvlJc w:val="left"/>
      <w:pPr>
        <w:ind w:left="2510" w:hanging="360"/>
      </w:pPr>
      <w:rPr>
        <w:rFonts w:hint="default"/>
        <w:lang w:val="ms" w:eastAsia="en-US" w:bidi="ar-SA"/>
      </w:rPr>
    </w:lvl>
    <w:lvl w:ilvl="4" w:tplc="50842DCC">
      <w:numFmt w:val="bullet"/>
      <w:lvlText w:val="•"/>
      <w:lvlJc w:val="left"/>
      <w:pPr>
        <w:ind w:left="3074" w:hanging="360"/>
      </w:pPr>
      <w:rPr>
        <w:rFonts w:hint="default"/>
        <w:lang w:val="ms" w:eastAsia="en-US" w:bidi="ar-SA"/>
      </w:rPr>
    </w:lvl>
    <w:lvl w:ilvl="5" w:tplc="552E43E6">
      <w:numFmt w:val="bullet"/>
      <w:lvlText w:val="•"/>
      <w:lvlJc w:val="left"/>
      <w:pPr>
        <w:ind w:left="3637" w:hanging="360"/>
      </w:pPr>
      <w:rPr>
        <w:rFonts w:hint="default"/>
        <w:lang w:val="ms" w:eastAsia="en-US" w:bidi="ar-SA"/>
      </w:rPr>
    </w:lvl>
    <w:lvl w:ilvl="6" w:tplc="2E7E13E8">
      <w:numFmt w:val="bullet"/>
      <w:lvlText w:val="•"/>
      <w:lvlJc w:val="left"/>
      <w:pPr>
        <w:ind w:left="4201" w:hanging="360"/>
      </w:pPr>
      <w:rPr>
        <w:rFonts w:hint="default"/>
        <w:lang w:val="ms" w:eastAsia="en-US" w:bidi="ar-SA"/>
      </w:rPr>
    </w:lvl>
    <w:lvl w:ilvl="7" w:tplc="2AD6CDFE">
      <w:numFmt w:val="bullet"/>
      <w:lvlText w:val="•"/>
      <w:lvlJc w:val="left"/>
      <w:pPr>
        <w:ind w:left="4764" w:hanging="360"/>
      </w:pPr>
      <w:rPr>
        <w:rFonts w:hint="default"/>
        <w:lang w:val="ms" w:eastAsia="en-US" w:bidi="ar-SA"/>
      </w:rPr>
    </w:lvl>
    <w:lvl w:ilvl="8" w:tplc="3DB6C4F4">
      <w:numFmt w:val="bullet"/>
      <w:lvlText w:val="•"/>
      <w:lvlJc w:val="left"/>
      <w:pPr>
        <w:ind w:left="5328" w:hanging="360"/>
      </w:pPr>
      <w:rPr>
        <w:rFonts w:hint="default"/>
        <w:lang w:val="ms" w:eastAsia="en-US" w:bidi="ar-SA"/>
      </w:rPr>
    </w:lvl>
  </w:abstractNum>
  <w:abstractNum w:abstractNumId="1" w15:restartNumberingAfterBreak="0">
    <w:nsid w:val="02605EBB"/>
    <w:multiLevelType w:val="hybridMultilevel"/>
    <w:tmpl w:val="0B8436AE"/>
    <w:lvl w:ilvl="0" w:tplc="FD4CF9C0">
      <w:start w:val="1"/>
      <w:numFmt w:val="decimal"/>
      <w:lvlText w:val="%1."/>
      <w:lvlJc w:val="left"/>
      <w:pPr>
        <w:ind w:left="526" w:hanging="426"/>
      </w:pPr>
      <w:rPr>
        <w:rFonts w:ascii="Georgia" w:eastAsia="Georgia" w:hAnsi="Georgia" w:cs="Georgia" w:hint="default"/>
        <w:b w:val="0"/>
        <w:bCs w:val="0"/>
        <w:i w:val="0"/>
        <w:iCs w:val="0"/>
        <w:spacing w:val="0"/>
        <w:w w:val="100"/>
        <w:sz w:val="22"/>
        <w:szCs w:val="22"/>
        <w:lang w:val="ms" w:eastAsia="en-US" w:bidi="ar-SA"/>
      </w:rPr>
    </w:lvl>
    <w:lvl w:ilvl="1" w:tplc="E2B4A484">
      <w:numFmt w:val="bullet"/>
      <w:lvlText w:val="•"/>
      <w:lvlJc w:val="left"/>
      <w:pPr>
        <w:ind w:left="1113" w:hanging="426"/>
      </w:pPr>
      <w:rPr>
        <w:rFonts w:hint="default"/>
        <w:lang w:val="ms" w:eastAsia="en-US" w:bidi="ar-SA"/>
      </w:rPr>
    </w:lvl>
    <w:lvl w:ilvl="2" w:tplc="0F8A8E60">
      <w:numFmt w:val="bullet"/>
      <w:lvlText w:val="•"/>
      <w:lvlJc w:val="left"/>
      <w:pPr>
        <w:ind w:left="1707" w:hanging="426"/>
      </w:pPr>
      <w:rPr>
        <w:rFonts w:hint="default"/>
        <w:lang w:val="ms" w:eastAsia="en-US" w:bidi="ar-SA"/>
      </w:rPr>
    </w:lvl>
    <w:lvl w:ilvl="3" w:tplc="9D1CA5DA">
      <w:numFmt w:val="bullet"/>
      <w:lvlText w:val="•"/>
      <w:lvlJc w:val="left"/>
      <w:pPr>
        <w:ind w:left="2300" w:hanging="426"/>
      </w:pPr>
      <w:rPr>
        <w:rFonts w:hint="default"/>
        <w:lang w:val="ms" w:eastAsia="en-US" w:bidi="ar-SA"/>
      </w:rPr>
    </w:lvl>
    <w:lvl w:ilvl="4" w:tplc="11845A66">
      <w:numFmt w:val="bullet"/>
      <w:lvlText w:val="•"/>
      <w:lvlJc w:val="left"/>
      <w:pPr>
        <w:ind w:left="2894" w:hanging="426"/>
      </w:pPr>
      <w:rPr>
        <w:rFonts w:hint="default"/>
        <w:lang w:val="ms" w:eastAsia="en-US" w:bidi="ar-SA"/>
      </w:rPr>
    </w:lvl>
    <w:lvl w:ilvl="5" w:tplc="94668DDA">
      <w:numFmt w:val="bullet"/>
      <w:lvlText w:val="•"/>
      <w:lvlJc w:val="left"/>
      <w:pPr>
        <w:ind w:left="3487" w:hanging="426"/>
      </w:pPr>
      <w:rPr>
        <w:rFonts w:hint="default"/>
        <w:lang w:val="ms" w:eastAsia="en-US" w:bidi="ar-SA"/>
      </w:rPr>
    </w:lvl>
    <w:lvl w:ilvl="6" w:tplc="5C9409D4">
      <w:numFmt w:val="bullet"/>
      <w:lvlText w:val="•"/>
      <w:lvlJc w:val="left"/>
      <w:pPr>
        <w:ind w:left="4081" w:hanging="426"/>
      </w:pPr>
      <w:rPr>
        <w:rFonts w:hint="default"/>
        <w:lang w:val="ms" w:eastAsia="en-US" w:bidi="ar-SA"/>
      </w:rPr>
    </w:lvl>
    <w:lvl w:ilvl="7" w:tplc="8A1E4378">
      <w:numFmt w:val="bullet"/>
      <w:lvlText w:val="•"/>
      <w:lvlJc w:val="left"/>
      <w:pPr>
        <w:ind w:left="4674" w:hanging="426"/>
      </w:pPr>
      <w:rPr>
        <w:rFonts w:hint="default"/>
        <w:lang w:val="ms" w:eastAsia="en-US" w:bidi="ar-SA"/>
      </w:rPr>
    </w:lvl>
    <w:lvl w:ilvl="8" w:tplc="9F56169C">
      <w:numFmt w:val="bullet"/>
      <w:lvlText w:val="•"/>
      <w:lvlJc w:val="left"/>
      <w:pPr>
        <w:ind w:left="5268" w:hanging="426"/>
      </w:pPr>
      <w:rPr>
        <w:rFonts w:hint="default"/>
        <w:lang w:val="ms" w:eastAsia="en-US" w:bidi="ar-SA"/>
      </w:rPr>
    </w:lvl>
  </w:abstractNum>
  <w:abstractNum w:abstractNumId="2" w15:restartNumberingAfterBreak="0">
    <w:nsid w:val="031A3E56"/>
    <w:multiLevelType w:val="hybridMultilevel"/>
    <w:tmpl w:val="7EC49F60"/>
    <w:lvl w:ilvl="0" w:tplc="6E7882CA">
      <w:start w:val="1"/>
      <w:numFmt w:val="decimal"/>
      <w:lvlText w:val="%1)"/>
      <w:lvlJc w:val="left"/>
      <w:pPr>
        <w:ind w:left="999" w:hanging="432"/>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A63549"/>
    <w:multiLevelType w:val="multilevel"/>
    <w:tmpl w:val="03A63549"/>
    <w:lvl w:ilvl="0">
      <w:start w:val="1"/>
      <w:numFmt w:val="decimal"/>
      <w:lvlText w:val="%1."/>
      <w:lvlJc w:val="left"/>
      <w:pPr>
        <w:ind w:left="720" w:hanging="360"/>
      </w:pPr>
      <w:rPr>
        <w:rFonts w:ascii="Georgia" w:hAnsi="Georgia"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3F33F08"/>
    <w:multiLevelType w:val="hybridMultilevel"/>
    <w:tmpl w:val="BDAC18B6"/>
    <w:lvl w:ilvl="0" w:tplc="705A95E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041125B5"/>
    <w:multiLevelType w:val="hybridMultilevel"/>
    <w:tmpl w:val="C464A2A6"/>
    <w:lvl w:ilvl="0" w:tplc="FFFFFFFF">
      <w:start w:val="1"/>
      <w:numFmt w:val="decimal"/>
      <w:lvlText w:val="%1)"/>
      <w:lvlJc w:val="left"/>
      <w:pPr>
        <w:ind w:left="9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4474EA7"/>
    <w:multiLevelType w:val="hybridMultilevel"/>
    <w:tmpl w:val="8A36B496"/>
    <w:lvl w:ilvl="0" w:tplc="E69A4D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6B62A83"/>
    <w:multiLevelType w:val="hybridMultilevel"/>
    <w:tmpl w:val="A84259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78F2B80"/>
    <w:multiLevelType w:val="multilevel"/>
    <w:tmpl w:val="1A382006"/>
    <w:lvl w:ilvl="0">
      <w:start w:val="1"/>
      <w:numFmt w:val="bullet"/>
      <w:lvlText w:val="●"/>
      <w:lvlJc w:val="left"/>
      <w:pPr>
        <w:ind w:left="1084" w:hanging="360"/>
      </w:pPr>
      <w:rPr>
        <w:rFonts w:ascii="Noto Sans Symbols" w:eastAsia="Noto Sans Symbols" w:hAnsi="Noto Sans Symbols" w:cs="Noto Sans Symbols"/>
      </w:rPr>
    </w:lvl>
    <w:lvl w:ilvl="1">
      <w:start w:val="1"/>
      <w:numFmt w:val="bullet"/>
      <w:lvlText w:val="o"/>
      <w:lvlJc w:val="left"/>
      <w:pPr>
        <w:ind w:left="1804" w:hanging="360"/>
      </w:pPr>
      <w:rPr>
        <w:rFonts w:ascii="Courier New" w:eastAsia="Courier New" w:hAnsi="Courier New" w:cs="Courier New"/>
      </w:rPr>
    </w:lvl>
    <w:lvl w:ilvl="2">
      <w:start w:val="1"/>
      <w:numFmt w:val="bullet"/>
      <w:lvlText w:val="▪"/>
      <w:lvlJc w:val="left"/>
      <w:pPr>
        <w:ind w:left="2524" w:hanging="360"/>
      </w:pPr>
      <w:rPr>
        <w:rFonts w:ascii="Noto Sans Symbols" w:eastAsia="Noto Sans Symbols" w:hAnsi="Noto Sans Symbols" w:cs="Noto Sans Symbols"/>
      </w:rPr>
    </w:lvl>
    <w:lvl w:ilvl="3">
      <w:start w:val="1"/>
      <w:numFmt w:val="bullet"/>
      <w:lvlText w:val="●"/>
      <w:lvlJc w:val="left"/>
      <w:pPr>
        <w:ind w:left="3244" w:hanging="360"/>
      </w:pPr>
      <w:rPr>
        <w:rFonts w:ascii="Noto Sans Symbols" w:eastAsia="Noto Sans Symbols" w:hAnsi="Noto Sans Symbols" w:cs="Noto Sans Symbols"/>
      </w:rPr>
    </w:lvl>
    <w:lvl w:ilvl="4">
      <w:start w:val="1"/>
      <w:numFmt w:val="bullet"/>
      <w:lvlText w:val="o"/>
      <w:lvlJc w:val="left"/>
      <w:pPr>
        <w:ind w:left="3964" w:hanging="360"/>
      </w:pPr>
      <w:rPr>
        <w:rFonts w:ascii="Courier New" w:eastAsia="Courier New" w:hAnsi="Courier New" w:cs="Courier New"/>
      </w:rPr>
    </w:lvl>
    <w:lvl w:ilvl="5">
      <w:start w:val="1"/>
      <w:numFmt w:val="bullet"/>
      <w:lvlText w:val="▪"/>
      <w:lvlJc w:val="left"/>
      <w:pPr>
        <w:ind w:left="4684" w:hanging="360"/>
      </w:pPr>
      <w:rPr>
        <w:rFonts w:ascii="Noto Sans Symbols" w:eastAsia="Noto Sans Symbols" w:hAnsi="Noto Sans Symbols" w:cs="Noto Sans Symbols"/>
      </w:rPr>
    </w:lvl>
    <w:lvl w:ilvl="6">
      <w:start w:val="1"/>
      <w:numFmt w:val="bullet"/>
      <w:lvlText w:val="●"/>
      <w:lvlJc w:val="left"/>
      <w:pPr>
        <w:ind w:left="5404" w:hanging="360"/>
      </w:pPr>
      <w:rPr>
        <w:rFonts w:ascii="Noto Sans Symbols" w:eastAsia="Noto Sans Symbols" w:hAnsi="Noto Sans Symbols" w:cs="Noto Sans Symbols"/>
      </w:rPr>
    </w:lvl>
    <w:lvl w:ilvl="7">
      <w:start w:val="1"/>
      <w:numFmt w:val="bullet"/>
      <w:lvlText w:val="o"/>
      <w:lvlJc w:val="left"/>
      <w:pPr>
        <w:ind w:left="6124" w:hanging="360"/>
      </w:pPr>
      <w:rPr>
        <w:rFonts w:ascii="Courier New" w:eastAsia="Courier New" w:hAnsi="Courier New" w:cs="Courier New"/>
      </w:rPr>
    </w:lvl>
    <w:lvl w:ilvl="8">
      <w:start w:val="1"/>
      <w:numFmt w:val="bullet"/>
      <w:lvlText w:val="▪"/>
      <w:lvlJc w:val="left"/>
      <w:pPr>
        <w:ind w:left="6844" w:hanging="360"/>
      </w:pPr>
      <w:rPr>
        <w:rFonts w:ascii="Noto Sans Symbols" w:eastAsia="Noto Sans Symbols" w:hAnsi="Noto Sans Symbols" w:cs="Noto Sans Symbols"/>
      </w:rPr>
    </w:lvl>
  </w:abstractNum>
  <w:abstractNum w:abstractNumId="9" w15:restartNumberingAfterBreak="0">
    <w:nsid w:val="09C86238"/>
    <w:multiLevelType w:val="hybridMultilevel"/>
    <w:tmpl w:val="2044348E"/>
    <w:lvl w:ilvl="0" w:tplc="63B6D328">
      <w:start w:val="1"/>
      <w:numFmt w:val="upperLetter"/>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0" w15:restartNumberingAfterBreak="0">
    <w:nsid w:val="0AE51F68"/>
    <w:multiLevelType w:val="hybridMultilevel"/>
    <w:tmpl w:val="6D8ADC6A"/>
    <w:numStyleLink w:val="ImportedStyle3"/>
  </w:abstractNum>
  <w:abstractNum w:abstractNumId="11" w15:restartNumberingAfterBreak="0">
    <w:nsid w:val="0C7936D1"/>
    <w:multiLevelType w:val="hybridMultilevel"/>
    <w:tmpl w:val="4F247AF8"/>
    <w:lvl w:ilvl="0" w:tplc="E78A5DF0">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0DE94EF7"/>
    <w:multiLevelType w:val="hybridMultilevel"/>
    <w:tmpl w:val="921846CC"/>
    <w:lvl w:ilvl="0" w:tplc="94E0BD20">
      <w:start w:val="1"/>
      <w:numFmt w:val="decimal"/>
      <w:lvlText w:val="%1."/>
      <w:lvlJc w:val="left"/>
      <w:pPr>
        <w:ind w:left="927" w:hanging="360"/>
      </w:pPr>
      <w:rPr>
        <w:rFonts w:hint="default"/>
        <w:b w:val="0"/>
        <w:bCs/>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0E587B51"/>
    <w:multiLevelType w:val="multilevel"/>
    <w:tmpl w:val="4246F1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F9917DF"/>
    <w:multiLevelType w:val="multilevel"/>
    <w:tmpl w:val="EFCA9A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0FE16DA2"/>
    <w:multiLevelType w:val="multilevel"/>
    <w:tmpl w:val="9B4E6F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0FF133A6"/>
    <w:multiLevelType w:val="hybridMultilevel"/>
    <w:tmpl w:val="0DD64700"/>
    <w:lvl w:ilvl="0" w:tplc="3E50D8D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10292FF5"/>
    <w:multiLevelType w:val="hybridMultilevel"/>
    <w:tmpl w:val="089230A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11E6295"/>
    <w:multiLevelType w:val="hybridMultilevel"/>
    <w:tmpl w:val="9A8C5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1261FE3"/>
    <w:multiLevelType w:val="hybridMultilevel"/>
    <w:tmpl w:val="8ACE9B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1547116"/>
    <w:multiLevelType w:val="hybridMultilevel"/>
    <w:tmpl w:val="636CA0F4"/>
    <w:lvl w:ilvl="0" w:tplc="52A88E6E">
      <w:start w:val="1"/>
      <w:numFmt w:val="decimal"/>
      <w:lvlText w:val="%1."/>
      <w:lvlJc w:val="left"/>
      <w:pPr>
        <w:ind w:left="1111" w:hanging="430"/>
        <w:jc w:val="right"/>
      </w:pPr>
      <w:rPr>
        <w:rFonts w:ascii="Georgia" w:eastAsia="Georgia" w:hAnsi="Georgia" w:cs="Georgia" w:hint="default"/>
        <w:b w:val="0"/>
        <w:bCs w:val="0"/>
        <w:i w:val="0"/>
        <w:iCs w:val="0"/>
        <w:spacing w:val="0"/>
        <w:w w:val="100"/>
        <w:sz w:val="22"/>
        <w:szCs w:val="22"/>
        <w:lang w:val="ms" w:eastAsia="en-US" w:bidi="ar-SA"/>
      </w:rPr>
    </w:lvl>
    <w:lvl w:ilvl="1" w:tplc="B19ADF62">
      <w:numFmt w:val="bullet"/>
      <w:lvlText w:val="•"/>
      <w:lvlJc w:val="left"/>
      <w:pPr>
        <w:ind w:left="1659" w:hanging="430"/>
      </w:pPr>
      <w:rPr>
        <w:rFonts w:hint="default"/>
        <w:lang w:val="ms" w:eastAsia="en-US" w:bidi="ar-SA"/>
      </w:rPr>
    </w:lvl>
    <w:lvl w:ilvl="2" w:tplc="535204C6">
      <w:numFmt w:val="bullet"/>
      <w:lvlText w:val="•"/>
      <w:lvlJc w:val="left"/>
      <w:pPr>
        <w:ind w:left="2199" w:hanging="430"/>
      </w:pPr>
      <w:rPr>
        <w:rFonts w:hint="default"/>
        <w:lang w:val="ms" w:eastAsia="en-US" w:bidi="ar-SA"/>
      </w:rPr>
    </w:lvl>
    <w:lvl w:ilvl="3" w:tplc="79F656A0">
      <w:numFmt w:val="bullet"/>
      <w:lvlText w:val="•"/>
      <w:lvlJc w:val="left"/>
      <w:pPr>
        <w:ind w:left="2738" w:hanging="430"/>
      </w:pPr>
      <w:rPr>
        <w:rFonts w:hint="default"/>
        <w:lang w:val="ms" w:eastAsia="en-US" w:bidi="ar-SA"/>
      </w:rPr>
    </w:lvl>
    <w:lvl w:ilvl="4" w:tplc="C4B26F04">
      <w:numFmt w:val="bullet"/>
      <w:lvlText w:val="•"/>
      <w:lvlJc w:val="left"/>
      <w:pPr>
        <w:ind w:left="3278" w:hanging="430"/>
      </w:pPr>
      <w:rPr>
        <w:rFonts w:hint="default"/>
        <w:lang w:val="ms" w:eastAsia="en-US" w:bidi="ar-SA"/>
      </w:rPr>
    </w:lvl>
    <w:lvl w:ilvl="5" w:tplc="60CE1ADE">
      <w:numFmt w:val="bullet"/>
      <w:lvlText w:val="•"/>
      <w:lvlJc w:val="left"/>
      <w:pPr>
        <w:ind w:left="3817" w:hanging="430"/>
      </w:pPr>
      <w:rPr>
        <w:rFonts w:hint="default"/>
        <w:lang w:val="ms" w:eastAsia="en-US" w:bidi="ar-SA"/>
      </w:rPr>
    </w:lvl>
    <w:lvl w:ilvl="6" w:tplc="0226B8DA">
      <w:numFmt w:val="bullet"/>
      <w:lvlText w:val="•"/>
      <w:lvlJc w:val="left"/>
      <w:pPr>
        <w:ind w:left="4357" w:hanging="430"/>
      </w:pPr>
      <w:rPr>
        <w:rFonts w:hint="default"/>
        <w:lang w:val="ms" w:eastAsia="en-US" w:bidi="ar-SA"/>
      </w:rPr>
    </w:lvl>
    <w:lvl w:ilvl="7" w:tplc="33B27BE2">
      <w:numFmt w:val="bullet"/>
      <w:lvlText w:val="•"/>
      <w:lvlJc w:val="left"/>
      <w:pPr>
        <w:ind w:left="4896" w:hanging="430"/>
      </w:pPr>
      <w:rPr>
        <w:rFonts w:hint="default"/>
        <w:lang w:val="ms" w:eastAsia="en-US" w:bidi="ar-SA"/>
      </w:rPr>
    </w:lvl>
    <w:lvl w:ilvl="8" w:tplc="02FCF476">
      <w:numFmt w:val="bullet"/>
      <w:lvlText w:val="•"/>
      <w:lvlJc w:val="left"/>
      <w:pPr>
        <w:ind w:left="5436" w:hanging="430"/>
      </w:pPr>
      <w:rPr>
        <w:rFonts w:hint="default"/>
        <w:lang w:val="ms" w:eastAsia="en-US" w:bidi="ar-SA"/>
      </w:rPr>
    </w:lvl>
  </w:abstractNum>
  <w:abstractNum w:abstractNumId="21" w15:restartNumberingAfterBreak="0">
    <w:nsid w:val="117279A6"/>
    <w:multiLevelType w:val="multilevel"/>
    <w:tmpl w:val="490CA1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1773CD1"/>
    <w:multiLevelType w:val="multilevel"/>
    <w:tmpl w:val="D2AA74C2"/>
    <w:lvl w:ilvl="0">
      <w:start w:val="1"/>
      <w:numFmt w:val="bullet"/>
      <w:lvlText w:val="●"/>
      <w:lvlJc w:val="left"/>
      <w:pPr>
        <w:ind w:left="1084" w:hanging="360"/>
      </w:pPr>
      <w:rPr>
        <w:rFonts w:ascii="Noto Sans Symbols" w:eastAsia="Noto Sans Symbols" w:hAnsi="Noto Sans Symbols" w:cs="Noto Sans Symbols"/>
      </w:rPr>
    </w:lvl>
    <w:lvl w:ilvl="1">
      <w:start w:val="1"/>
      <w:numFmt w:val="bullet"/>
      <w:lvlText w:val="o"/>
      <w:lvlJc w:val="left"/>
      <w:pPr>
        <w:ind w:left="1804" w:hanging="360"/>
      </w:pPr>
      <w:rPr>
        <w:rFonts w:ascii="Courier New" w:eastAsia="Courier New" w:hAnsi="Courier New" w:cs="Courier New"/>
      </w:rPr>
    </w:lvl>
    <w:lvl w:ilvl="2">
      <w:start w:val="1"/>
      <w:numFmt w:val="bullet"/>
      <w:lvlText w:val="▪"/>
      <w:lvlJc w:val="left"/>
      <w:pPr>
        <w:ind w:left="2524" w:hanging="360"/>
      </w:pPr>
      <w:rPr>
        <w:rFonts w:ascii="Noto Sans Symbols" w:eastAsia="Noto Sans Symbols" w:hAnsi="Noto Sans Symbols" w:cs="Noto Sans Symbols"/>
      </w:rPr>
    </w:lvl>
    <w:lvl w:ilvl="3">
      <w:start w:val="1"/>
      <w:numFmt w:val="bullet"/>
      <w:lvlText w:val="●"/>
      <w:lvlJc w:val="left"/>
      <w:pPr>
        <w:ind w:left="3244" w:hanging="360"/>
      </w:pPr>
      <w:rPr>
        <w:rFonts w:ascii="Noto Sans Symbols" w:eastAsia="Noto Sans Symbols" w:hAnsi="Noto Sans Symbols" w:cs="Noto Sans Symbols"/>
      </w:rPr>
    </w:lvl>
    <w:lvl w:ilvl="4">
      <w:start w:val="1"/>
      <w:numFmt w:val="bullet"/>
      <w:lvlText w:val="o"/>
      <w:lvlJc w:val="left"/>
      <w:pPr>
        <w:ind w:left="3964" w:hanging="360"/>
      </w:pPr>
      <w:rPr>
        <w:rFonts w:ascii="Courier New" w:eastAsia="Courier New" w:hAnsi="Courier New" w:cs="Courier New"/>
      </w:rPr>
    </w:lvl>
    <w:lvl w:ilvl="5">
      <w:start w:val="1"/>
      <w:numFmt w:val="bullet"/>
      <w:lvlText w:val="▪"/>
      <w:lvlJc w:val="left"/>
      <w:pPr>
        <w:ind w:left="4684" w:hanging="360"/>
      </w:pPr>
      <w:rPr>
        <w:rFonts w:ascii="Noto Sans Symbols" w:eastAsia="Noto Sans Symbols" w:hAnsi="Noto Sans Symbols" w:cs="Noto Sans Symbols"/>
      </w:rPr>
    </w:lvl>
    <w:lvl w:ilvl="6">
      <w:start w:val="1"/>
      <w:numFmt w:val="bullet"/>
      <w:lvlText w:val="●"/>
      <w:lvlJc w:val="left"/>
      <w:pPr>
        <w:ind w:left="5404" w:hanging="360"/>
      </w:pPr>
      <w:rPr>
        <w:rFonts w:ascii="Noto Sans Symbols" w:eastAsia="Noto Sans Symbols" w:hAnsi="Noto Sans Symbols" w:cs="Noto Sans Symbols"/>
      </w:rPr>
    </w:lvl>
    <w:lvl w:ilvl="7">
      <w:start w:val="1"/>
      <w:numFmt w:val="bullet"/>
      <w:lvlText w:val="o"/>
      <w:lvlJc w:val="left"/>
      <w:pPr>
        <w:ind w:left="6124" w:hanging="360"/>
      </w:pPr>
      <w:rPr>
        <w:rFonts w:ascii="Courier New" w:eastAsia="Courier New" w:hAnsi="Courier New" w:cs="Courier New"/>
      </w:rPr>
    </w:lvl>
    <w:lvl w:ilvl="8">
      <w:start w:val="1"/>
      <w:numFmt w:val="bullet"/>
      <w:lvlText w:val="▪"/>
      <w:lvlJc w:val="left"/>
      <w:pPr>
        <w:ind w:left="6844" w:hanging="360"/>
      </w:pPr>
      <w:rPr>
        <w:rFonts w:ascii="Noto Sans Symbols" w:eastAsia="Noto Sans Symbols" w:hAnsi="Noto Sans Symbols" w:cs="Noto Sans Symbols"/>
      </w:rPr>
    </w:lvl>
  </w:abstractNum>
  <w:abstractNum w:abstractNumId="23" w15:restartNumberingAfterBreak="0">
    <w:nsid w:val="117A2DED"/>
    <w:multiLevelType w:val="multilevel"/>
    <w:tmpl w:val="27D806F8"/>
    <w:lvl w:ilvl="0">
      <w:start w:val="3"/>
      <w:numFmt w:val="decimal"/>
      <w:lvlText w:val="%1."/>
      <w:lvlJc w:val="left"/>
      <w:pPr>
        <w:tabs>
          <w:tab w:val="num" w:pos="720"/>
        </w:tabs>
        <w:ind w:left="720" w:hanging="360"/>
      </w:pPr>
      <w:rPr>
        <w:rFonts w:hint="default"/>
      </w:rPr>
    </w:lvl>
    <w:lvl w:ilvl="1">
      <w:start w:val="3"/>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14CF063A"/>
    <w:multiLevelType w:val="hybridMultilevel"/>
    <w:tmpl w:val="188C1622"/>
    <w:lvl w:ilvl="0" w:tplc="9ACE71FA">
      <w:start w:val="1"/>
      <w:numFmt w:val="decimal"/>
      <w:lvlText w:val="%1)"/>
      <w:lvlJc w:val="left"/>
      <w:pPr>
        <w:ind w:left="1912" w:hanging="360"/>
      </w:pPr>
      <w:rPr>
        <w:rFonts w:ascii="Georgia" w:eastAsia="Georgia" w:hAnsi="Georgia" w:cs="Georgia" w:hint="default"/>
        <w:b w:val="0"/>
        <w:bCs w:val="0"/>
        <w:i w:val="0"/>
        <w:iCs w:val="0"/>
        <w:spacing w:val="0"/>
        <w:w w:val="100"/>
        <w:sz w:val="22"/>
        <w:szCs w:val="22"/>
        <w:lang w:val="ms" w:eastAsia="en-US" w:bidi="ar-SA"/>
      </w:rPr>
    </w:lvl>
    <w:lvl w:ilvl="1" w:tplc="0C3A882C">
      <w:numFmt w:val="bullet"/>
      <w:lvlText w:val="•"/>
      <w:lvlJc w:val="left"/>
      <w:pPr>
        <w:ind w:left="2465" w:hanging="360"/>
      </w:pPr>
      <w:rPr>
        <w:rFonts w:hint="default"/>
        <w:lang w:val="ms" w:eastAsia="en-US" w:bidi="ar-SA"/>
      </w:rPr>
    </w:lvl>
    <w:lvl w:ilvl="2" w:tplc="9BBAB7F6">
      <w:numFmt w:val="bullet"/>
      <w:lvlText w:val="•"/>
      <w:lvlJc w:val="left"/>
      <w:pPr>
        <w:ind w:left="3015" w:hanging="360"/>
      </w:pPr>
      <w:rPr>
        <w:rFonts w:hint="default"/>
        <w:lang w:val="ms" w:eastAsia="en-US" w:bidi="ar-SA"/>
      </w:rPr>
    </w:lvl>
    <w:lvl w:ilvl="3" w:tplc="D4AA3618">
      <w:numFmt w:val="bullet"/>
      <w:lvlText w:val="•"/>
      <w:lvlJc w:val="left"/>
      <w:pPr>
        <w:ind w:left="3564" w:hanging="360"/>
      </w:pPr>
      <w:rPr>
        <w:rFonts w:hint="default"/>
        <w:lang w:val="ms" w:eastAsia="en-US" w:bidi="ar-SA"/>
      </w:rPr>
    </w:lvl>
    <w:lvl w:ilvl="4" w:tplc="A59A9A72">
      <w:numFmt w:val="bullet"/>
      <w:lvlText w:val="•"/>
      <w:lvlJc w:val="left"/>
      <w:pPr>
        <w:ind w:left="4114" w:hanging="360"/>
      </w:pPr>
      <w:rPr>
        <w:rFonts w:hint="default"/>
        <w:lang w:val="ms" w:eastAsia="en-US" w:bidi="ar-SA"/>
      </w:rPr>
    </w:lvl>
    <w:lvl w:ilvl="5" w:tplc="7B7CCDC2">
      <w:numFmt w:val="bullet"/>
      <w:lvlText w:val="•"/>
      <w:lvlJc w:val="left"/>
      <w:pPr>
        <w:ind w:left="4663" w:hanging="360"/>
      </w:pPr>
      <w:rPr>
        <w:rFonts w:hint="default"/>
        <w:lang w:val="ms" w:eastAsia="en-US" w:bidi="ar-SA"/>
      </w:rPr>
    </w:lvl>
    <w:lvl w:ilvl="6" w:tplc="48C2A7D0">
      <w:numFmt w:val="bullet"/>
      <w:lvlText w:val="•"/>
      <w:lvlJc w:val="left"/>
      <w:pPr>
        <w:ind w:left="5213" w:hanging="360"/>
      </w:pPr>
      <w:rPr>
        <w:rFonts w:hint="default"/>
        <w:lang w:val="ms" w:eastAsia="en-US" w:bidi="ar-SA"/>
      </w:rPr>
    </w:lvl>
    <w:lvl w:ilvl="7" w:tplc="4DBEEA3E">
      <w:numFmt w:val="bullet"/>
      <w:lvlText w:val="•"/>
      <w:lvlJc w:val="left"/>
      <w:pPr>
        <w:ind w:left="5762" w:hanging="360"/>
      </w:pPr>
      <w:rPr>
        <w:rFonts w:hint="default"/>
        <w:lang w:val="ms" w:eastAsia="en-US" w:bidi="ar-SA"/>
      </w:rPr>
    </w:lvl>
    <w:lvl w:ilvl="8" w:tplc="05C4A4C6">
      <w:numFmt w:val="bullet"/>
      <w:lvlText w:val="•"/>
      <w:lvlJc w:val="left"/>
      <w:pPr>
        <w:ind w:left="6312" w:hanging="360"/>
      </w:pPr>
      <w:rPr>
        <w:rFonts w:hint="default"/>
        <w:lang w:val="ms" w:eastAsia="en-US" w:bidi="ar-SA"/>
      </w:rPr>
    </w:lvl>
  </w:abstractNum>
  <w:abstractNum w:abstractNumId="25" w15:restartNumberingAfterBreak="0">
    <w:nsid w:val="15382A3E"/>
    <w:multiLevelType w:val="hybridMultilevel"/>
    <w:tmpl w:val="C6068880"/>
    <w:lvl w:ilvl="0" w:tplc="01C66EA6">
      <w:start w:val="1"/>
      <w:numFmt w:val="decimal"/>
      <w:lvlText w:val="%1)"/>
      <w:lvlJc w:val="left"/>
      <w:pPr>
        <w:ind w:left="999" w:hanging="432"/>
      </w:pPr>
      <w:rPr>
        <w:rFonts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15602DF0"/>
    <w:multiLevelType w:val="hybridMultilevel"/>
    <w:tmpl w:val="3288F4EE"/>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15686A9E"/>
    <w:multiLevelType w:val="multilevel"/>
    <w:tmpl w:val="C4B863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AF6556"/>
    <w:multiLevelType w:val="multilevel"/>
    <w:tmpl w:val="AAB465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7B778E9"/>
    <w:multiLevelType w:val="hybridMultilevel"/>
    <w:tmpl w:val="9C34E34A"/>
    <w:lvl w:ilvl="0" w:tplc="0F660540">
      <w:start w:val="1"/>
      <w:numFmt w:val="decimal"/>
      <w:lvlText w:val="%1."/>
      <w:lvlJc w:val="left"/>
      <w:pPr>
        <w:ind w:left="1111" w:hanging="430"/>
      </w:pPr>
      <w:rPr>
        <w:rFonts w:ascii="Georgia" w:eastAsia="Georgia" w:hAnsi="Georgia" w:cs="Georgia" w:hint="default"/>
        <w:b w:val="0"/>
        <w:bCs w:val="0"/>
        <w:i w:val="0"/>
        <w:iCs w:val="0"/>
        <w:spacing w:val="0"/>
        <w:w w:val="100"/>
        <w:sz w:val="22"/>
        <w:szCs w:val="22"/>
        <w:lang w:val="ms" w:eastAsia="en-US" w:bidi="ar-SA"/>
      </w:rPr>
    </w:lvl>
    <w:lvl w:ilvl="1" w:tplc="D9E257C0">
      <w:numFmt w:val="bullet"/>
      <w:lvlText w:val="•"/>
      <w:lvlJc w:val="left"/>
      <w:pPr>
        <w:ind w:left="1659" w:hanging="430"/>
      </w:pPr>
      <w:rPr>
        <w:rFonts w:hint="default"/>
        <w:lang w:val="ms" w:eastAsia="en-US" w:bidi="ar-SA"/>
      </w:rPr>
    </w:lvl>
    <w:lvl w:ilvl="2" w:tplc="F05A379C">
      <w:numFmt w:val="bullet"/>
      <w:lvlText w:val="•"/>
      <w:lvlJc w:val="left"/>
      <w:pPr>
        <w:ind w:left="2199" w:hanging="430"/>
      </w:pPr>
      <w:rPr>
        <w:rFonts w:hint="default"/>
        <w:lang w:val="ms" w:eastAsia="en-US" w:bidi="ar-SA"/>
      </w:rPr>
    </w:lvl>
    <w:lvl w:ilvl="3" w:tplc="EE06F2C8">
      <w:numFmt w:val="bullet"/>
      <w:lvlText w:val="•"/>
      <w:lvlJc w:val="left"/>
      <w:pPr>
        <w:ind w:left="2738" w:hanging="430"/>
      </w:pPr>
      <w:rPr>
        <w:rFonts w:hint="default"/>
        <w:lang w:val="ms" w:eastAsia="en-US" w:bidi="ar-SA"/>
      </w:rPr>
    </w:lvl>
    <w:lvl w:ilvl="4" w:tplc="A9B06CE2">
      <w:numFmt w:val="bullet"/>
      <w:lvlText w:val="•"/>
      <w:lvlJc w:val="left"/>
      <w:pPr>
        <w:ind w:left="3278" w:hanging="430"/>
      </w:pPr>
      <w:rPr>
        <w:rFonts w:hint="default"/>
        <w:lang w:val="ms" w:eastAsia="en-US" w:bidi="ar-SA"/>
      </w:rPr>
    </w:lvl>
    <w:lvl w:ilvl="5" w:tplc="7F3A71D4">
      <w:numFmt w:val="bullet"/>
      <w:lvlText w:val="•"/>
      <w:lvlJc w:val="left"/>
      <w:pPr>
        <w:ind w:left="3817" w:hanging="430"/>
      </w:pPr>
      <w:rPr>
        <w:rFonts w:hint="default"/>
        <w:lang w:val="ms" w:eastAsia="en-US" w:bidi="ar-SA"/>
      </w:rPr>
    </w:lvl>
    <w:lvl w:ilvl="6" w:tplc="5F9677D0">
      <w:numFmt w:val="bullet"/>
      <w:lvlText w:val="•"/>
      <w:lvlJc w:val="left"/>
      <w:pPr>
        <w:ind w:left="4357" w:hanging="430"/>
      </w:pPr>
      <w:rPr>
        <w:rFonts w:hint="default"/>
        <w:lang w:val="ms" w:eastAsia="en-US" w:bidi="ar-SA"/>
      </w:rPr>
    </w:lvl>
    <w:lvl w:ilvl="7" w:tplc="F9748A9E">
      <w:numFmt w:val="bullet"/>
      <w:lvlText w:val="•"/>
      <w:lvlJc w:val="left"/>
      <w:pPr>
        <w:ind w:left="4896" w:hanging="430"/>
      </w:pPr>
      <w:rPr>
        <w:rFonts w:hint="default"/>
        <w:lang w:val="ms" w:eastAsia="en-US" w:bidi="ar-SA"/>
      </w:rPr>
    </w:lvl>
    <w:lvl w:ilvl="8" w:tplc="670232A0">
      <w:numFmt w:val="bullet"/>
      <w:lvlText w:val="•"/>
      <w:lvlJc w:val="left"/>
      <w:pPr>
        <w:ind w:left="5436" w:hanging="430"/>
      </w:pPr>
      <w:rPr>
        <w:rFonts w:hint="default"/>
        <w:lang w:val="ms" w:eastAsia="en-US" w:bidi="ar-SA"/>
      </w:rPr>
    </w:lvl>
  </w:abstractNum>
  <w:abstractNum w:abstractNumId="30" w15:restartNumberingAfterBreak="0">
    <w:nsid w:val="192F4B8A"/>
    <w:multiLevelType w:val="hybridMultilevel"/>
    <w:tmpl w:val="993866C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192F6209"/>
    <w:multiLevelType w:val="hybridMultilevel"/>
    <w:tmpl w:val="86E2164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197E2188"/>
    <w:multiLevelType w:val="hybridMultilevel"/>
    <w:tmpl w:val="084E1A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1A350D8A"/>
    <w:multiLevelType w:val="multilevel"/>
    <w:tmpl w:val="2946D346"/>
    <w:lvl w:ilvl="0">
      <w:start w:val="3"/>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1A9163EC"/>
    <w:multiLevelType w:val="multilevel"/>
    <w:tmpl w:val="2684F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BCC1147"/>
    <w:multiLevelType w:val="hybridMultilevel"/>
    <w:tmpl w:val="E934FB12"/>
    <w:lvl w:ilvl="0" w:tplc="71D2EB02">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1C5C39BB"/>
    <w:multiLevelType w:val="hybridMultilevel"/>
    <w:tmpl w:val="552CDBA4"/>
    <w:lvl w:ilvl="0" w:tplc="655A85E0">
      <w:start w:val="1"/>
      <w:numFmt w:val="decimal"/>
      <w:lvlText w:val="%1."/>
      <w:lvlJc w:val="left"/>
      <w:pPr>
        <w:ind w:left="987" w:hanging="42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7" w15:restartNumberingAfterBreak="0">
    <w:nsid w:val="1C9D6D13"/>
    <w:multiLevelType w:val="hybridMultilevel"/>
    <w:tmpl w:val="9E9EC0E8"/>
    <w:styleLink w:val="ImportedStyle9"/>
    <w:lvl w:ilvl="0" w:tplc="1F98517A">
      <w:start w:val="1"/>
      <w:numFmt w:val="bullet"/>
      <w:lvlText w:val="▪"/>
      <w:lvlJc w:val="left"/>
      <w:pPr>
        <w:tabs>
          <w:tab w:val="num" w:pos="270"/>
          <w:tab w:val="left" w:pos="720"/>
        </w:tabs>
        <w:ind w:left="72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181C727E">
      <w:start w:val="1"/>
      <w:numFmt w:val="bullet"/>
      <w:lvlText w:val="o"/>
      <w:lvlJc w:val="left"/>
      <w:pPr>
        <w:tabs>
          <w:tab w:val="left" w:pos="270"/>
          <w:tab w:val="left" w:pos="720"/>
          <w:tab w:val="num" w:pos="1440"/>
        </w:tabs>
        <w:ind w:left="1890" w:hanging="11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2" w:tplc="F0BAA522">
      <w:start w:val="1"/>
      <w:numFmt w:val="bullet"/>
      <w:lvlText w:val="▪"/>
      <w:lvlJc w:val="left"/>
      <w:pPr>
        <w:tabs>
          <w:tab w:val="left" w:pos="270"/>
          <w:tab w:val="left" w:pos="720"/>
          <w:tab w:val="num" w:pos="2160"/>
        </w:tabs>
        <w:ind w:left="2610" w:hanging="1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E22F2A6">
      <w:start w:val="1"/>
      <w:numFmt w:val="bullet"/>
      <w:lvlText w:val="•"/>
      <w:lvlJc w:val="left"/>
      <w:pPr>
        <w:tabs>
          <w:tab w:val="left" w:pos="270"/>
          <w:tab w:val="left" w:pos="720"/>
          <w:tab w:val="num" w:pos="2880"/>
        </w:tabs>
        <w:ind w:left="3330" w:hanging="1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83747270">
      <w:start w:val="1"/>
      <w:numFmt w:val="bullet"/>
      <w:lvlText w:val="o"/>
      <w:lvlJc w:val="left"/>
      <w:pPr>
        <w:tabs>
          <w:tab w:val="left" w:pos="270"/>
          <w:tab w:val="left" w:pos="720"/>
          <w:tab w:val="num" w:pos="3600"/>
        </w:tabs>
        <w:ind w:left="4050" w:hanging="11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A2CAA3EA">
      <w:start w:val="1"/>
      <w:numFmt w:val="bullet"/>
      <w:lvlText w:val="▪"/>
      <w:lvlJc w:val="left"/>
      <w:pPr>
        <w:tabs>
          <w:tab w:val="left" w:pos="270"/>
          <w:tab w:val="left" w:pos="720"/>
          <w:tab w:val="num" w:pos="4320"/>
        </w:tabs>
        <w:ind w:left="4770" w:hanging="1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29A3A3E">
      <w:start w:val="1"/>
      <w:numFmt w:val="bullet"/>
      <w:lvlText w:val="•"/>
      <w:lvlJc w:val="left"/>
      <w:pPr>
        <w:tabs>
          <w:tab w:val="left" w:pos="270"/>
          <w:tab w:val="left" w:pos="720"/>
          <w:tab w:val="num" w:pos="5040"/>
        </w:tabs>
        <w:ind w:left="5490" w:hanging="1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B4DAA71A">
      <w:start w:val="1"/>
      <w:numFmt w:val="bullet"/>
      <w:lvlText w:val="o"/>
      <w:lvlJc w:val="left"/>
      <w:pPr>
        <w:tabs>
          <w:tab w:val="left" w:pos="270"/>
          <w:tab w:val="left" w:pos="720"/>
          <w:tab w:val="num" w:pos="5760"/>
        </w:tabs>
        <w:ind w:left="6210" w:hanging="11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F989578">
      <w:start w:val="1"/>
      <w:numFmt w:val="bullet"/>
      <w:lvlText w:val="▪"/>
      <w:lvlJc w:val="left"/>
      <w:pPr>
        <w:tabs>
          <w:tab w:val="left" w:pos="270"/>
          <w:tab w:val="left" w:pos="720"/>
          <w:tab w:val="num" w:pos="6480"/>
        </w:tabs>
        <w:ind w:left="6930" w:hanging="1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15:restartNumberingAfterBreak="0">
    <w:nsid w:val="1CBD23E5"/>
    <w:multiLevelType w:val="hybridMultilevel"/>
    <w:tmpl w:val="54E6826E"/>
    <w:lvl w:ilvl="0" w:tplc="E06E7156">
      <w:start w:val="1"/>
      <w:numFmt w:val="decimal"/>
      <w:lvlText w:val="%1)"/>
      <w:lvlJc w:val="left"/>
      <w:pPr>
        <w:ind w:left="724" w:hanging="360"/>
      </w:pPr>
      <w:rPr>
        <w:rFonts w:hint="default"/>
      </w:rPr>
    </w:lvl>
    <w:lvl w:ilvl="1" w:tplc="38090019" w:tentative="1">
      <w:start w:val="1"/>
      <w:numFmt w:val="lowerLetter"/>
      <w:lvlText w:val="%2."/>
      <w:lvlJc w:val="left"/>
      <w:pPr>
        <w:ind w:left="1444" w:hanging="360"/>
      </w:pPr>
    </w:lvl>
    <w:lvl w:ilvl="2" w:tplc="3809001B" w:tentative="1">
      <w:start w:val="1"/>
      <w:numFmt w:val="lowerRoman"/>
      <w:lvlText w:val="%3."/>
      <w:lvlJc w:val="right"/>
      <w:pPr>
        <w:ind w:left="2164" w:hanging="180"/>
      </w:pPr>
    </w:lvl>
    <w:lvl w:ilvl="3" w:tplc="3809000F" w:tentative="1">
      <w:start w:val="1"/>
      <w:numFmt w:val="decimal"/>
      <w:lvlText w:val="%4."/>
      <w:lvlJc w:val="left"/>
      <w:pPr>
        <w:ind w:left="2884" w:hanging="360"/>
      </w:pPr>
    </w:lvl>
    <w:lvl w:ilvl="4" w:tplc="38090019" w:tentative="1">
      <w:start w:val="1"/>
      <w:numFmt w:val="lowerLetter"/>
      <w:lvlText w:val="%5."/>
      <w:lvlJc w:val="left"/>
      <w:pPr>
        <w:ind w:left="3604" w:hanging="360"/>
      </w:pPr>
    </w:lvl>
    <w:lvl w:ilvl="5" w:tplc="3809001B" w:tentative="1">
      <w:start w:val="1"/>
      <w:numFmt w:val="lowerRoman"/>
      <w:lvlText w:val="%6."/>
      <w:lvlJc w:val="right"/>
      <w:pPr>
        <w:ind w:left="4324" w:hanging="180"/>
      </w:pPr>
    </w:lvl>
    <w:lvl w:ilvl="6" w:tplc="3809000F" w:tentative="1">
      <w:start w:val="1"/>
      <w:numFmt w:val="decimal"/>
      <w:lvlText w:val="%7."/>
      <w:lvlJc w:val="left"/>
      <w:pPr>
        <w:ind w:left="5044" w:hanging="360"/>
      </w:pPr>
    </w:lvl>
    <w:lvl w:ilvl="7" w:tplc="38090019" w:tentative="1">
      <w:start w:val="1"/>
      <w:numFmt w:val="lowerLetter"/>
      <w:lvlText w:val="%8."/>
      <w:lvlJc w:val="left"/>
      <w:pPr>
        <w:ind w:left="5764" w:hanging="360"/>
      </w:pPr>
    </w:lvl>
    <w:lvl w:ilvl="8" w:tplc="3809001B" w:tentative="1">
      <w:start w:val="1"/>
      <w:numFmt w:val="lowerRoman"/>
      <w:lvlText w:val="%9."/>
      <w:lvlJc w:val="right"/>
      <w:pPr>
        <w:ind w:left="6484" w:hanging="180"/>
      </w:pPr>
    </w:lvl>
  </w:abstractNum>
  <w:abstractNum w:abstractNumId="39" w15:restartNumberingAfterBreak="0">
    <w:nsid w:val="1D0E58F8"/>
    <w:multiLevelType w:val="hybridMultilevel"/>
    <w:tmpl w:val="BB2AB838"/>
    <w:lvl w:ilvl="0" w:tplc="E226801A">
      <w:start w:val="1"/>
      <w:numFmt w:val="decimal"/>
      <w:lvlText w:val="%1."/>
      <w:lvlJc w:val="left"/>
      <w:pPr>
        <w:ind w:left="1181" w:hanging="361"/>
      </w:pPr>
      <w:rPr>
        <w:rFonts w:ascii="Georgia" w:eastAsia="Georgia" w:hAnsi="Georgia" w:cs="Georgia" w:hint="default"/>
        <w:b w:val="0"/>
        <w:bCs w:val="0"/>
        <w:i w:val="0"/>
        <w:iCs w:val="0"/>
        <w:spacing w:val="0"/>
        <w:w w:val="100"/>
        <w:sz w:val="22"/>
        <w:szCs w:val="22"/>
        <w:lang w:val="ms" w:eastAsia="en-US" w:bidi="ar-SA"/>
      </w:rPr>
    </w:lvl>
    <w:lvl w:ilvl="1" w:tplc="047E9F0C">
      <w:numFmt w:val="bullet"/>
      <w:lvlText w:val="•"/>
      <w:lvlJc w:val="left"/>
      <w:pPr>
        <w:ind w:left="1707" w:hanging="361"/>
      </w:pPr>
      <w:rPr>
        <w:rFonts w:hint="default"/>
        <w:lang w:val="ms" w:eastAsia="en-US" w:bidi="ar-SA"/>
      </w:rPr>
    </w:lvl>
    <w:lvl w:ilvl="2" w:tplc="2FD2FB20">
      <w:numFmt w:val="bullet"/>
      <w:lvlText w:val="•"/>
      <w:lvlJc w:val="left"/>
      <w:pPr>
        <w:ind w:left="2235" w:hanging="361"/>
      </w:pPr>
      <w:rPr>
        <w:rFonts w:hint="default"/>
        <w:lang w:val="ms" w:eastAsia="en-US" w:bidi="ar-SA"/>
      </w:rPr>
    </w:lvl>
    <w:lvl w:ilvl="3" w:tplc="C69868D4">
      <w:numFmt w:val="bullet"/>
      <w:lvlText w:val="•"/>
      <w:lvlJc w:val="left"/>
      <w:pPr>
        <w:ind w:left="2762" w:hanging="361"/>
      </w:pPr>
      <w:rPr>
        <w:rFonts w:hint="default"/>
        <w:lang w:val="ms" w:eastAsia="en-US" w:bidi="ar-SA"/>
      </w:rPr>
    </w:lvl>
    <w:lvl w:ilvl="4" w:tplc="1B1A125A">
      <w:numFmt w:val="bullet"/>
      <w:lvlText w:val="•"/>
      <w:lvlJc w:val="left"/>
      <w:pPr>
        <w:ind w:left="3290" w:hanging="361"/>
      </w:pPr>
      <w:rPr>
        <w:rFonts w:hint="default"/>
        <w:lang w:val="ms" w:eastAsia="en-US" w:bidi="ar-SA"/>
      </w:rPr>
    </w:lvl>
    <w:lvl w:ilvl="5" w:tplc="4AD8CB00">
      <w:numFmt w:val="bullet"/>
      <w:lvlText w:val="•"/>
      <w:lvlJc w:val="left"/>
      <w:pPr>
        <w:ind w:left="3817" w:hanging="361"/>
      </w:pPr>
      <w:rPr>
        <w:rFonts w:hint="default"/>
        <w:lang w:val="ms" w:eastAsia="en-US" w:bidi="ar-SA"/>
      </w:rPr>
    </w:lvl>
    <w:lvl w:ilvl="6" w:tplc="7B4476B8">
      <w:numFmt w:val="bullet"/>
      <w:lvlText w:val="•"/>
      <w:lvlJc w:val="left"/>
      <w:pPr>
        <w:ind w:left="4345" w:hanging="361"/>
      </w:pPr>
      <w:rPr>
        <w:rFonts w:hint="default"/>
        <w:lang w:val="ms" w:eastAsia="en-US" w:bidi="ar-SA"/>
      </w:rPr>
    </w:lvl>
    <w:lvl w:ilvl="7" w:tplc="F6BC147A">
      <w:numFmt w:val="bullet"/>
      <w:lvlText w:val="•"/>
      <w:lvlJc w:val="left"/>
      <w:pPr>
        <w:ind w:left="4872" w:hanging="361"/>
      </w:pPr>
      <w:rPr>
        <w:rFonts w:hint="default"/>
        <w:lang w:val="ms" w:eastAsia="en-US" w:bidi="ar-SA"/>
      </w:rPr>
    </w:lvl>
    <w:lvl w:ilvl="8" w:tplc="0F9E8D58">
      <w:numFmt w:val="bullet"/>
      <w:lvlText w:val="•"/>
      <w:lvlJc w:val="left"/>
      <w:pPr>
        <w:ind w:left="5400" w:hanging="361"/>
      </w:pPr>
      <w:rPr>
        <w:rFonts w:hint="default"/>
        <w:lang w:val="ms" w:eastAsia="en-US" w:bidi="ar-SA"/>
      </w:rPr>
    </w:lvl>
  </w:abstractNum>
  <w:abstractNum w:abstractNumId="40" w15:restartNumberingAfterBreak="0">
    <w:nsid w:val="1D533537"/>
    <w:multiLevelType w:val="hybridMultilevel"/>
    <w:tmpl w:val="9A8C5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1EF37F38"/>
    <w:multiLevelType w:val="hybridMultilevel"/>
    <w:tmpl w:val="C038B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F05345B"/>
    <w:multiLevelType w:val="hybridMultilevel"/>
    <w:tmpl w:val="6570E460"/>
    <w:lvl w:ilvl="0" w:tplc="38090001">
      <w:start w:val="1"/>
      <w:numFmt w:val="bullet"/>
      <w:lvlText w:val=""/>
      <w:lvlJc w:val="left"/>
      <w:pPr>
        <w:ind w:left="1084" w:hanging="360"/>
      </w:pPr>
      <w:rPr>
        <w:rFonts w:ascii="Symbol" w:hAnsi="Symbol" w:hint="default"/>
      </w:rPr>
    </w:lvl>
    <w:lvl w:ilvl="1" w:tplc="38090003" w:tentative="1">
      <w:start w:val="1"/>
      <w:numFmt w:val="bullet"/>
      <w:lvlText w:val="o"/>
      <w:lvlJc w:val="left"/>
      <w:pPr>
        <w:ind w:left="1804" w:hanging="360"/>
      </w:pPr>
      <w:rPr>
        <w:rFonts w:ascii="Courier New" w:hAnsi="Courier New" w:cs="Courier New" w:hint="default"/>
      </w:rPr>
    </w:lvl>
    <w:lvl w:ilvl="2" w:tplc="38090005" w:tentative="1">
      <w:start w:val="1"/>
      <w:numFmt w:val="bullet"/>
      <w:lvlText w:val=""/>
      <w:lvlJc w:val="left"/>
      <w:pPr>
        <w:ind w:left="2524" w:hanging="360"/>
      </w:pPr>
      <w:rPr>
        <w:rFonts w:ascii="Wingdings" w:hAnsi="Wingdings" w:hint="default"/>
      </w:rPr>
    </w:lvl>
    <w:lvl w:ilvl="3" w:tplc="38090001" w:tentative="1">
      <w:start w:val="1"/>
      <w:numFmt w:val="bullet"/>
      <w:lvlText w:val=""/>
      <w:lvlJc w:val="left"/>
      <w:pPr>
        <w:ind w:left="3244" w:hanging="360"/>
      </w:pPr>
      <w:rPr>
        <w:rFonts w:ascii="Symbol" w:hAnsi="Symbol" w:hint="default"/>
      </w:rPr>
    </w:lvl>
    <w:lvl w:ilvl="4" w:tplc="38090003" w:tentative="1">
      <w:start w:val="1"/>
      <w:numFmt w:val="bullet"/>
      <w:lvlText w:val="o"/>
      <w:lvlJc w:val="left"/>
      <w:pPr>
        <w:ind w:left="3964" w:hanging="360"/>
      </w:pPr>
      <w:rPr>
        <w:rFonts w:ascii="Courier New" w:hAnsi="Courier New" w:cs="Courier New" w:hint="default"/>
      </w:rPr>
    </w:lvl>
    <w:lvl w:ilvl="5" w:tplc="38090005" w:tentative="1">
      <w:start w:val="1"/>
      <w:numFmt w:val="bullet"/>
      <w:lvlText w:val=""/>
      <w:lvlJc w:val="left"/>
      <w:pPr>
        <w:ind w:left="4684" w:hanging="360"/>
      </w:pPr>
      <w:rPr>
        <w:rFonts w:ascii="Wingdings" w:hAnsi="Wingdings" w:hint="default"/>
      </w:rPr>
    </w:lvl>
    <w:lvl w:ilvl="6" w:tplc="38090001" w:tentative="1">
      <w:start w:val="1"/>
      <w:numFmt w:val="bullet"/>
      <w:lvlText w:val=""/>
      <w:lvlJc w:val="left"/>
      <w:pPr>
        <w:ind w:left="5404" w:hanging="360"/>
      </w:pPr>
      <w:rPr>
        <w:rFonts w:ascii="Symbol" w:hAnsi="Symbol" w:hint="default"/>
      </w:rPr>
    </w:lvl>
    <w:lvl w:ilvl="7" w:tplc="38090003" w:tentative="1">
      <w:start w:val="1"/>
      <w:numFmt w:val="bullet"/>
      <w:lvlText w:val="o"/>
      <w:lvlJc w:val="left"/>
      <w:pPr>
        <w:ind w:left="6124" w:hanging="360"/>
      </w:pPr>
      <w:rPr>
        <w:rFonts w:ascii="Courier New" w:hAnsi="Courier New" w:cs="Courier New" w:hint="default"/>
      </w:rPr>
    </w:lvl>
    <w:lvl w:ilvl="8" w:tplc="38090005" w:tentative="1">
      <w:start w:val="1"/>
      <w:numFmt w:val="bullet"/>
      <w:lvlText w:val=""/>
      <w:lvlJc w:val="left"/>
      <w:pPr>
        <w:ind w:left="6844" w:hanging="360"/>
      </w:pPr>
      <w:rPr>
        <w:rFonts w:ascii="Wingdings" w:hAnsi="Wingdings" w:hint="default"/>
      </w:rPr>
    </w:lvl>
  </w:abstractNum>
  <w:abstractNum w:abstractNumId="43" w15:restartNumberingAfterBreak="0">
    <w:nsid w:val="1F3E4DCA"/>
    <w:multiLevelType w:val="hybridMultilevel"/>
    <w:tmpl w:val="CB565428"/>
    <w:lvl w:ilvl="0" w:tplc="3DF6800C">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4" w15:restartNumberingAfterBreak="0">
    <w:nsid w:val="22252169"/>
    <w:multiLevelType w:val="hybridMultilevel"/>
    <w:tmpl w:val="6C846438"/>
    <w:lvl w:ilvl="0" w:tplc="BAC6C91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5" w15:restartNumberingAfterBreak="0">
    <w:nsid w:val="22D50D93"/>
    <w:multiLevelType w:val="hybridMultilevel"/>
    <w:tmpl w:val="2B20BB1C"/>
    <w:lvl w:ilvl="0" w:tplc="E4F2A9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22DF0F85"/>
    <w:multiLevelType w:val="hybridMultilevel"/>
    <w:tmpl w:val="08A27922"/>
    <w:lvl w:ilvl="0" w:tplc="CB74DE62">
      <w:start w:val="2"/>
      <w:numFmt w:val="decimal"/>
      <w:lvlText w:val="%1)"/>
      <w:lvlJc w:val="left"/>
      <w:pPr>
        <w:ind w:left="999" w:hanging="432"/>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22EB3D3E"/>
    <w:multiLevelType w:val="hybridMultilevel"/>
    <w:tmpl w:val="47DE8A1A"/>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48" w15:restartNumberingAfterBreak="0">
    <w:nsid w:val="238731E5"/>
    <w:multiLevelType w:val="multilevel"/>
    <w:tmpl w:val="9084C4FA"/>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49" w15:restartNumberingAfterBreak="0">
    <w:nsid w:val="24C1284C"/>
    <w:multiLevelType w:val="hybridMultilevel"/>
    <w:tmpl w:val="F5CC4E28"/>
    <w:lvl w:ilvl="0" w:tplc="68D66CF8">
      <w:start w:val="1"/>
      <w:numFmt w:val="upperLetter"/>
      <w:lvlText w:val="%1."/>
      <w:lvlJc w:val="left"/>
      <w:pPr>
        <w:ind w:left="927" w:hanging="360"/>
      </w:pPr>
      <w:rPr>
        <w:rFonts w:ascii="Tahoma" w:hAnsi="Tahoma" w:hint="default"/>
        <w:b/>
        <w:sz w:val="22"/>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0" w15:restartNumberingAfterBreak="0">
    <w:nsid w:val="24D77FEB"/>
    <w:multiLevelType w:val="multilevel"/>
    <w:tmpl w:val="A04AC538"/>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1" w15:restartNumberingAfterBreak="0">
    <w:nsid w:val="256436BD"/>
    <w:multiLevelType w:val="hybridMultilevel"/>
    <w:tmpl w:val="06BE136E"/>
    <w:lvl w:ilvl="0" w:tplc="8382A4A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2" w15:restartNumberingAfterBreak="0">
    <w:nsid w:val="263B6D7B"/>
    <w:multiLevelType w:val="multilevel"/>
    <w:tmpl w:val="6DEC59B0"/>
    <w:lvl w:ilvl="0">
      <w:start w:val="2"/>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3" w15:restartNumberingAfterBreak="0">
    <w:nsid w:val="269724C6"/>
    <w:multiLevelType w:val="hybridMultilevel"/>
    <w:tmpl w:val="45F8C192"/>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27AA633E"/>
    <w:multiLevelType w:val="hybridMultilevel"/>
    <w:tmpl w:val="89B8DF26"/>
    <w:lvl w:ilvl="0" w:tplc="2B2805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28FD28E6"/>
    <w:multiLevelType w:val="hybridMultilevel"/>
    <w:tmpl w:val="A64C1DF0"/>
    <w:lvl w:ilvl="0" w:tplc="07D2747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2A32704B"/>
    <w:multiLevelType w:val="hybridMultilevel"/>
    <w:tmpl w:val="AE4AED1A"/>
    <w:lvl w:ilvl="0" w:tplc="F894F4F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7" w15:restartNumberingAfterBreak="0">
    <w:nsid w:val="2B330F5E"/>
    <w:multiLevelType w:val="hybridMultilevel"/>
    <w:tmpl w:val="5A083A7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2B4E014C"/>
    <w:multiLevelType w:val="hybridMultilevel"/>
    <w:tmpl w:val="FC167F80"/>
    <w:lvl w:ilvl="0" w:tplc="558E850A">
      <w:start w:val="5"/>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2BE24619"/>
    <w:multiLevelType w:val="hybridMultilevel"/>
    <w:tmpl w:val="EE54A6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30E86F0D"/>
    <w:multiLevelType w:val="hybridMultilevel"/>
    <w:tmpl w:val="EDDEDC4E"/>
    <w:lvl w:ilvl="0" w:tplc="5746A8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31B6595A"/>
    <w:multiLevelType w:val="hybridMultilevel"/>
    <w:tmpl w:val="88D6088A"/>
    <w:numStyleLink w:val="ImportedStyle8"/>
  </w:abstractNum>
  <w:abstractNum w:abstractNumId="62" w15:restartNumberingAfterBreak="0">
    <w:nsid w:val="31B6631D"/>
    <w:multiLevelType w:val="multilevel"/>
    <w:tmpl w:val="4D02C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20D558C"/>
    <w:multiLevelType w:val="hybridMultilevel"/>
    <w:tmpl w:val="45BA7AF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4" w15:restartNumberingAfterBreak="0">
    <w:nsid w:val="32756670"/>
    <w:multiLevelType w:val="hybridMultilevel"/>
    <w:tmpl w:val="9D6A8FFE"/>
    <w:lvl w:ilvl="0" w:tplc="6E3EA38E">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32E651B5"/>
    <w:multiLevelType w:val="hybridMultilevel"/>
    <w:tmpl w:val="24D0851C"/>
    <w:numStyleLink w:val="ImportedStyle6"/>
  </w:abstractNum>
  <w:abstractNum w:abstractNumId="66" w15:restartNumberingAfterBreak="0">
    <w:nsid w:val="33062DC9"/>
    <w:multiLevelType w:val="hybridMultilevel"/>
    <w:tmpl w:val="768698D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7" w15:restartNumberingAfterBreak="0">
    <w:nsid w:val="33A33067"/>
    <w:multiLevelType w:val="hybridMultilevel"/>
    <w:tmpl w:val="4672129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8" w15:restartNumberingAfterBreak="0">
    <w:nsid w:val="33B7271D"/>
    <w:multiLevelType w:val="hybridMultilevel"/>
    <w:tmpl w:val="9A8C5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34530618"/>
    <w:multiLevelType w:val="hybridMultilevel"/>
    <w:tmpl w:val="CF0EE1CE"/>
    <w:lvl w:ilvl="0" w:tplc="305ED1E0">
      <w:start w:val="1"/>
      <w:numFmt w:val="lowerLetter"/>
      <w:lvlText w:val="%1."/>
      <w:lvlJc w:val="left"/>
      <w:pPr>
        <w:ind w:left="720" w:hanging="360"/>
      </w:pPr>
      <w:rPr>
        <w:rFonts w:ascii="Times New Roman" w:eastAsiaTheme="minorEastAsia" w:hAnsi="Times New Roman" w:cs="Times New Roman"/>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349F69D5"/>
    <w:multiLevelType w:val="hybridMultilevel"/>
    <w:tmpl w:val="E4228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352E52CF"/>
    <w:multiLevelType w:val="hybridMultilevel"/>
    <w:tmpl w:val="2E7EF4BC"/>
    <w:lvl w:ilvl="0" w:tplc="64629B5A">
      <w:start w:val="1"/>
      <w:numFmt w:val="decimal"/>
      <w:lvlText w:val="%1."/>
      <w:lvlJc w:val="left"/>
      <w:pPr>
        <w:ind w:left="840" w:hanging="480"/>
      </w:pPr>
      <w:rPr>
        <w:rFonts w:ascii="Georgia" w:hAnsi="Georgia" w:cs="Times New Roman" w:hint="default"/>
        <w:color w:val="00000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354E3F44"/>
    <w:multiLevelType w:val="hybridMultilevel"/>
    <w:tmpl w:val="2B5A93DA"/>
    <w:lvl w:ilvl="0" w:tplc="877ACF8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3" w15:restartNumberingAfterBreak="0">
    <w:nsid w:val="35ED7EE1"/>
    <w:multiLevelType w:val="hybridMultilevel"/>
    <w:tmpl w:val="BEA8AC2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363D134A"/>
    <w:multiLevelType w:val="multilevel"/>
    <w:tmpl w:val="624A1E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36981A5F"/>
    <w:multiLevelType w:val="multilevel"/>
    <w:tmpl w:val="593E190E"/>
    <w:lvl w:ilvl="0">
      <w:start w:val="4"/>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6" w15:restartNumberingAfterBreak="0">
    <w:nsid w:val="36AB74A6"/>
    <w:multiLevelType w:val="hybridMultilevel"/>
    <w:tmpl w:val="921EEC50"/>
    <w:lvl w:ilvl="0" w:tplc="406C024C">
      <w:start w:val="2"/>
      <w:numFmt w:val="decimalZero"/>
      <w:lvlText w:val="%1"/>
      <w:lvlJc w:val="left"/>
      <w:pPr>
        <w:ind w:left="1946" w:hanging="360"/>
      </w:pPr>
      <w:rPr>
        <w:rFonts w:asciiTheme="majorHAnsi" w:hAnsiTheme="majorHAnsi" w:hint="default"/>
        <w:b w:val="0"/>
        <w:sz w:val="24"/>
      </w:rPr>
    </w:lvl>
    <w:lvl w:ilvl="1" w:tplc="38090019" w:tentative="1">
      <w:start w:val="1"/>
      <w:numFmt w:val="lowerLetter"/>
      <w:lvlText w:val="%2."/>
      <w:lvlJc w:val="left"/>
      <w:pPr>
        <w:ind w:left="2666" w:hanging="360"/>
      </w:pPr>
    </w:lvl>
    <w:lvl w:ilvl="2" w:tplc="3809001B" w:tentative="1">
      <w:start w:val="1"/>
      <w:numFmt w:val="lowerRoman"/>
      <w:lvlText w:val="%3."/>
      <w:lvlJc w:val="right"/>
      <w:pPr>
        <w:ind w:left="3386" w:hanging="180"/>
      </w:pPr>
    </w:lvl>
    <w:lvl w:ilvl="3" w:tplc="3809000F" w:tentative="1">
      <w:start w:val="1"/>
      <w:numFmt w:val="decimal"/>
      <w:lvlText w:val="%4."/>
      <w:lvlJc w:val="left"/>
      <w:pPr>
        <w:ind w:left="4106" w:hanging="360"/>
      </w:pPr>
    </w:lvl>
    <w:lvl w:ilvl="4" w:tplc="38090019" w:tentative="1">
      <w:start w:val="1"/>
      <w:numFmt w:val="lowerLetter"/>
      <w:lvlText w:val="%5."/>
      <w:lvlJc w:val="left"/>
      <w:pPr>
        <w:ind w:left="4826" w:hanging="360"/>
      </w:pPr>
    </w:lvl>
    <w:lvl w:ilvl="5" w:tplc="3809001B" w:tentative="1">
      <w:start w:val="1"/>
      <w:numFmt w:val="lowerRoman"/>
      <w:lvlText w:val="%6."/>
      <w:lvlJc w:val="right"/>
      <w:pPr>
        <w:ind w:left="5546" w:hanging="180"/>
      </w:pPr>
    </w:lvl>
    <w:lvl w:ilvl="6" w:tplc="3809000F" w:tentative="1">
      <w:start w:val="1"/>
      <w:numFmt w:val="decimal"/>
      <w:lvlText w:val="%7."/>
      <w:lvlJc w:val="left"/>
      <w:pPr>
        <w:ind w:left="6266" w:hanging="360"/>
      </w:pPr>
    </w:lvl>
    <w:lvl w:ilvl="7" w:tplc="38090019" w:tentative="1">
      <w:start w:val="1"/>
      <w:numFmt w:val="lowerLetter"/>
      <w:lvlText w:val="%8."/>
      <w:lvlJc w:val="left"/>
      <w:pPr>
        <w:ind w:left="6986" w:hanging="360"/>
      </w:pPr>
    </w:lvl>
    <w:lvl w:ilvl="8" w:tplc="3809001B" w:tentative="1">
      <w:start w:val="1"/>
      <w:numFmt w:val="lowerRoman"/>
      <w:lvlText w:val="%9."/>
      <w:lvlJc w:val="right"/>
      <w:pPr>
        <w:ind w:left="7706" w:hanging="180"/>
      </w:pPr>
    </w:lvl>
  </w:abstractNum>
  <w:abstractNum w:abstractNumId="77" w15:restartNumberingAfterBreak="0">
    <w:nsid w:val="37671F1D"/>
    <w:multiLevelType w:val="hybridMultilevel"/>
    <w:tmpl w:val="0C28D35E"/>
    <w:lvl w:ilvl="0" w:tplc="96AA6B1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8" w15:restartNumberingAfterBreak="0">
    <w:nsid w:val="39A101F8"/>
    <w:multiLevelType w:val="multilevel"/>
    <w:tmpl w:val="222E994C"/>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9" w15:restartNumberingAfterBreak="0">
    <w:nsid w:val="3A4B0AA5"/>
    <w:multiLevelType w:val="hybridMultilevel"/>
    <w:tmpl w:val="0CB6EB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3B1A201D"/>
    <w:multiLevelType w:val="hybridMultilevel"/>
    <w:tmpl w:val="7BBC3F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3B8F11BA"/>
    <w:multiLevelType w:val="multilevel"/>
    <w:tmpl w:val="8E6C546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3BE757D4"/>
    <w:multiLevelType w:val="multilevel"/>
    <w:tmpl w:val="399EB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3C5A1383"/>
    <w:multiLevelType w:val="hybridMultilevel"/>
    <w:tmpl w:val="1FECFE2A"/>
    <w:lvl w:ilvl="0" w:tplc="B1F0C57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3DE83629"/>
    <w:multiLevelType w:val="multilevel"/>
    <w:tmpl w:val="202A595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5" w15:restartNumberingAfterBreak="0">
    <w:nsid w:val="3F154057"/>
    <w:multiLevelType w:val="hybridMultilevel"/>
    <w:tmpl w:val="DA545D78"/>
    <w:lvl w:ilvl="0" w:tplc="EA0C7382">
      <w:start w:val="1"/>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86" w15:restartNumberingAfterBreak="0">
    <w:nsid w:val="3F5977DF"/>
    <w:multiLevelType w:val="hybridMultilevel"/>
    <w:tmpl w:val="518A80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3FB84423"/>
    <w:multiLevelType w:val="hybridMultilevel"/>
    <w:tmpl w:val="7916C5DA"/>
    <w:styleLink w:val="ImportedStyle7"/>
    <w:lvl w:ilvl="0" w:tplc="D5CEE848">
      <w:start w:val="1"/>
      <w:numFmt w:val="bullet"/>
      <w:lvlText w:val="▪"/>
      <w:lvlJc w:val="left"/>
      <w:pPr>
        <w:ind w:left="2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97E8112A">
      <w:start w:val="1"/>
      <w:numFmt w:val="bullet"/>
      <w:lvlText w:val="o"/>
      <w:lvlJc w:val="left"/>
      <w:pPr>
        <w:ind w:left="99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2" w:tplc="C13C93CC">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714BFAC">
      <w:start w:val="1"/>
      <w:numFmt w:val="bullet"/>
      <w:lvlText w:val="•"/>
      <w:lvlJc w:val="left"/>
      <w:pPr>
        <w:ind w:left="24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E15046F4">
      <w:start w:val="1"/>
      <w:numFmt w:val="bullet"/>
      <w:lvlText w:val="o"/>
      <w:lvlJc w:val="left"/>
      <w:pPr>
        <w:ind w:left="315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655265B2">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920F42">
      <w:start w:val="1"/>
      <w:numFmt w:val="bullet"/>
      <w:lvlText w:val="•"/>
      <w:lvlJc w:val="left"/>
      <w:pPr>
        <w:ind w:left="45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96AE27A0">
      <w:start w:val="1"/>
      <w:numFmt w:val="bullet"/>
      <w:lvlText w:val="o"/>
      <w:lvlJc w:val="left"/>
      <w:pPr>
        <w:ind w:left="531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6A6AD9F6">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8" w15:restartNumberingAfterBreak="0">
    <w:nsid w:val="40EF4699"/>
    <w:multiLevelType w:val="hybridMultilevel"/>
    <w:tmpl w:val="010C6570"/>
    <w:lvl w:ilvl="0" w:tplc="AE3EF21E">
      <w:start w:val="3"/>
      <w:numFmt w:val="decimal"/>
      <w:lvlText w:val="%1."/>
      <w:lvlJc w:val="left"/>
      <w:pPr>
        <w:ind w:left="1179" w:hanging="360"/>
      </w:pPr>
      <w:rPr>
        <w:rFonts w:hint="default"/>
      </w:rPr>
    </w:lvl>
    <w:lvl w:ilvl="1" w:tplc="38090019" w:tentative="1">
      <w:start w:val="1"/>
      <w:numFmt w:val="lowerLetter"/>
      <w:lvlText w:val="%2."/>
      <w:lvlJc w:val="left"/>
      <w:pPr>
        <w:ind w:left="1899" w:hanging="360"/>
      </w:pPr>
    </w:lvl>
    <w:lvl w:ilvl="2" w:tplc="3809001B" w:tentative="1">
      <w:start w:val="1"/>
      <w:numFmt w:val="lowerRoman"/>
      <w:lvlText w:val="%3."/>
      <w:lvlJc w:val="right"/>
      <w:pPr>
        <w:ind w:left="2619" w:hanging="180"/>
      </w:pPr>
    </w:lvl>
    <w:lvl w:ilvl="3" w:tplc="3809000F" w:tentative="1">
      <w:start w:val="1"/>
      <w:numFmt w:val="decimal"/>
      <w:lvlText w:val="%4."/>
      <w:lvlJc w:val="left"/>
      <w:pPr>
        <w:ind w:left="3339" w:hanging="360"/>
      </w:pPr>
    </w:lvl>
    <w:lvl w:ilvl="4" w:tplc="38090019" w:tentative="1">
      <w:start w:val="1"/>
      <w:numFmt w:val="lowerLetter"/>
      <w:lvlText w:val="%5."/>
      <w:lvlJc w:val="left"/>
      <w:pPr>
        <w:ind w:left="4059" w:hanging="360"/>
      </w:pPr>
    </w:lvl>
    <w:lvl w:ilvl="5" w:tplc="3809001B" w:tentative="1">
      <w:start w:val="1"/>
      <w:numFmt w:val="lowerRoman"/>
      <w:lvlText w:val="%6."/>
      <w:lvlJc w:val="right"/>
      <w:pPr>
        <w:ind w:left="4779" w:hanging="180"/>
      </w:pPr>
    </w:lvl>
    <w:lvl w:ilvl="6" w:tplc="3809000F" w:tentative="1">
      <w:start w:val="1"/>
      <w:numFmt w:val="decimal"/>
      <w:lvlText w:val="%7."/>
      <w:lvlJc w:val="left"/>
      <w:pPr>
        <w:ind w:left="5499" w:hanging="360"/>
      </w:pPr>
    </w:lvl>
    <w:lvl w:ilvl="7" w:tplc="38090019" w:tentative="1">
      <w:start w:val="1"/>
      <w:numFmt w:val="lowerLetter"/>
      <w:lvlText w:val="%8."/>
      <w:lvlJc w:val="left"/>
      <w:pPr>
        <w:ind w:left="6219" w:hanging="360"/>
      </w:pPr>
    </w:lvl>
    <w:lvl w:ilvl="8" w:tplc="3809001B" w:tentative="1">
      <w:start w:val="1"/>
      <w:numFmt w:val="lowerRoman"/>
      <w:lvlText w:val="%9."/>
      <w:lvlJc w:val="right"/>
      <w:pPr>
        <w:ind w:left="6939" w:hanging="180"/>
      </w:pPr>
    </w:lvl>
  </w:abstractNum>
  <w:abstractNum w:abstractNumId="89" w15:restartNumberingAfterBreak="0">
    <w:nsid w:val="41EF420E"/>
    <w:multiLevelType w:val="hybridMultilevel"/>
    <w:tmpl w:val="92101482"/>
    <w:lvl w:ilvl="0" w:tplc="C3843730">
      <w:start w:val="4"/>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0" w15:restartNumberingAfterBreak="0">
    <w:nsid w:val="428C4070"/>
    <w:multiLevelType w:val="hybridMultilevel"/>
    <w:tmpl w:val="8B3CF9C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1" w15:restartNumberingAfterBreak="0">
    <w:nsid w:val="43000BFB"/>
    <w:multiLevelType w:val="multilevel"/>
    <w:tmpl w:val="B2B8CCBE"/>
    <w:lvl w:ilvl="0">
      <w:start w:val="1"/>
      <w:numFmt w:val="bullet"/>
      <w:lvlText w:val="●"/>
      <w:lvlJc w:val="left"/>
      <w:pPr>
        <w:ind w:left="1084" w:hanging="360"/>
      </w:pPr>
      <w:rPr>
        <w:rFonts w:ascii="Noto Sans Symbols" w:eastAsia="Noto Sans Symbols" w:hAnsi="Noto Sans Symbols" w:cs="Noto Sans Symbols"/>
      </w:rPr>
    </w:lvl>
    <w:lvl w:ilvl="1">
      <w:start w:val="1"/>
      <w:numFmt w:val="bullet"/>
      <w:lvlText w:val="o"/>
      <w:lvlJc w:val="left"/>
      <w:pPr>
        <w:ind w:left="1804" w:hanging="360"/>
      </w:pPr>
      <w:rPr>
        <w:rFonts w:ascii="Courier New" w:eastAsia="Courier New" w:hAnsi="Courier New" w:cs="Courier New"/>
      </w:rPr>
    </w:lvl>
    <w:lvl w:ilvl="2">
      <w:start w:val="1"/>
      <w:numFmt w:val="bullet"/>
      <w:lvlText w:val="▪"/>
      <w:lvlJc w:val="left"/>
      <w:pPr>
        <w:ind w:left="2524" w:hanging="360"/>
      </w:pPr>
      <w:rPr>
        <w:rFonts w:ascii="Noto Sans Symbols" w:eastAsia="Noto Sans Symbols" w:hAnsi="Noto Sans Symbols" w:cs="Noto Sans Symbols"/>
      </w:rPr>
    </w:lvl>
    <w:lvl w:ilvl="3">
      <w:start w:val="1"/>
      <w:numFmt w:val="bullet"/>
      <w:lvlText w:val="●"/>
      <w:lvlJc w:val="left"/>
      <w:pPr>
        <w:ind w:left="3244" w:hanging="360"/>
      </w:pPr>
      <w:rPr>
        <w:rFonts w:ascii="Noto Sans Symbols" w:eastAsia="Noto Sans Symbols" w:hAnsi="Noto Sans Symbols" w:cs="Noto Sans Symbols"/>
      </w:rPr>
    </w:lvl>
    <w:lvl w:ilvl="4">
      <w:start w:val="1"/>
      <w:numFmt w:val="bullet"/>
      <w:lvlText w:val="o"/>
      <w:lvlJc w:val="left"/>
      <w:pPr>
        <w:ind w:left="3964" w:hanging="360"/>
      </w:pPr>
      <w:rPr>
        <w:rFonts w:ascii="Courier New" w:eastAsia="Courier New" w:hAnsi="Courier New" w:cs="Courier New"/>
      </w:rPr>
    </w:lvl>
    <w:lvl w:ilvl="5">
      <w:start w:val="1"/>
      <w:numFmt w:val="bullet"/>
      <w:lvlText w:val="▪"/>
      <w:lvlJc w:val="left"/>
      <w:pPr>
        <w:ind w:left="4684" w:hanging="360"/>
      </w:pPr>
      <w:rPr>
        <w:rFonts w:ascii="Noto Sans Symbols" w:eastAsia="Noto Sans Symbols" w:hAnsi="Noto Sans Symbols" w:cs="Noto Sans Symbols"/>
      </w:rPr>
    </w:lvl>
    <w:lvl w:ilvl="6">
      <w:start w:val="1"/>
      <w:numFmt w:val="bullet"/>
      <w:lvlText w:val="●"/>
      <w:lvlJc w:val="left"/>
      <w:pPr>
        <w:ind w:left="5404" w:hanging="360"/>
      </w:pPr>
      <w:rPr>
        <w:rFonts w:ascii="Noto Sans Symbols" w:eastAsia="Noto Sans Symbols" w:hAnsi="Noto Sans Symbols" w:cs="Noto Sans Symbols"/>
      </w:rPr>
    </w:lvl>
    <w:lvl w:ilvl="7">
      <w:start w:val="1"/>
      <w:numFmt w:val="bullet"/>
      <w:lvlText w:val="o"/>
      <w:lvlJc w:val="left"/>
      <w:pPr>
        <w:ind w:left="6124" w:hanging="360"/>
      </w:pPr>
      <w:rPr>
        <w:rFonts w:ascii="Courier New" w:eastAsia="Courier New" w:hAnsi="Courier New" w:cs="Courier New"/>
      </w:rPr>
    </w:lvl>
    <w:lvl w:ilvl="8">
      <w:start w:val="1"/>
      <w:numFmt w:val="bullet"/>
      <w:lvlText w:val="▪"/>
      <w:lvlJc w:val="left"/>
      <w:pPr>
        <w:ind w:left="6844" w:hanging="360"/>
      </w:pPr>
      <w:rPr>
        <w:rFonts w:ascii="Noto Sans Symbols" w:eastAsia="Noto Sans Symbols" w:hAnsi="Noto Sans Symbols" w:cs="Noto Sans Symbols"/>
      </w:rPr>
    </w:lvl>
  </w:abstractNum>
  <w:abstractNum w:abstractNumId="92" w15:restartNumberingAfterBreak="0">
    <w:nsid w:val="431406E8"/>
    <w:multiLevelType w:val="hybridMultilevel"/>
    <w:tmpl w:val="464C6148"/>
    <w:lvl w:ilvl="0" w:tplc="DFA2D59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3" w15:restartNumberingAfterBreak="0">
    <w:nsid w:val="44680E73"/>
    <w:multiLevelType w:val="hybridMultilevel"/>
    <w:tmpl w:val="93D4A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4494366B"/>
    <w:multiLevelType w:val="hybridMultilevel"/>
    <w:tmpl w:val="8ACE9B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15:restartNumberingAfterBreak="0">
    <w:nsid w:val="45675548"/>
    <w:multiLevelType w:val="multilevel"/>
    <w:tmpl w:val="E7DC88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6" w15:restartNumberingAfterBreak="0">
    <w:nsid w:val="45F918D4"/>
    <w:multiLevelType w:val="hybridMultilevel"/>
    <w:tmpl w:val="9E9EC0E8"/>
    <w:numStyleLink w:val="ImportedStyle9"/>
  </w:abstractNum>
  <w:abstractNum w:abstractNumId="97" w15:restartNumberingAfterBreak="0">
    <w:nsid w:val="46323643"/>
    <w:multiLevelType w:val="hybridMultilevel"/>
    <w:tmpl w:val="B33EBF3E"/>
    <w:styleLink w:val="ImportedStyle1"/>
    <w:lvl w:ilvl="0" w:tplc="4AFC0F96">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68BECE9C">
      <w:start w:val="1"/>
      <w:numFmt w:val="bullet"/>
      <w:lvlText w:val="o"/>
      <w:lvlJc w:val="left"/>
      <w:pPr>
        <w:tabs>
          <w:tab w:val="left" w:pos="360"/>
        </w:tabs>
        <w:ind w:left="108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2" w:tplc="B85AFB56">
      <w:start w:val="1"/>
      <w:numFmt w:val="bullet"/>
      <w:lvlText w:val="▪"/>
      <w:lvlJc w:val="left"/>
      <w:pPr>
        <w:tabs>
          <w:tab w:val="left" w:pos="360"/>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906A7F4">
      <w:start w:val="1"/>
      <w:numFmt w:val="bullet"/>
      <w:lvlText w:val="•"/>
      <w:lvlJc w:val="left"/>
      <w:pPr>
        <w:tabs>
          <w:tab w:val="left" w:pos="360"/>
        </w:tabs>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D88AB016">
      <w:start w:val="1"/>
      <w:numFmt w:val="bullet"/>
      <w:lvlText w:val="o"/>
      <w:lvlJc w:val="left"/>
      <w:pPr>
        <w:tabs>
          <w:tab w:val="left" w:pos="360"/>
        </w:tabs>
        <w:ind w:left="324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CE8A3ACA">
      <w:start w:val="1"/>
      <w:numFmt w:val="bullet"/>
      <w:lvlText w:val="▪"/>
      <w:lvlJc w:val="left"/>
      <w:pPr>
        <w:tabs>
          <w:tab w:val="left" w:pos="360"/>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86C796E">
      <w:start w:val="1"/>
      <w:numFmt w:val="bullet"/>
      <w:lvlText w:val="•"/>
      <w:lvlJc w:val="left"/>
      <w:pPr>
        <w:tabs>
          <w:tab w:val="left" w:pos="360"/>
        </w:tabs>
        <w:ind w:left="46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E2520F8A">
      <w:start w:val="1"/>
      <w:numFmt w:val="bullet"/>
      <w:lvlText w:val="o"/>
      <w:lvlJc w:val="left"/>
      <w:pPr>
        <w:tabs>
          <w:tab w:val="left" w:pos="360"/>
        </w:tabs>
        <w:ind w:left="54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80CC84C4">
      <w:start w:val="1"/>
      <w:numFmt w:val="bullet"/>
      <w:lvlText w:val="▪"/>
      <w:lvlJc w:val="left"/>
      <w:pPr>
        <w:tabs>
          <w:tab w:val="left" w:pos="360"/>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8" w15:restartNumberingAfterBreak="0">
    <w:nsid w:val="4658743F"/>
    <w:multiLevelType w:val="multilevel"/>
    <w:tmpl w:val="B47CAF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487C7179"/>
    <w:multiLevelType w:val="multilevel"/>
    <w:tmpl w:val="E34C71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49272680"/>
    <w:multiLevelType w:val="hybridMultilevel"/>
    <w:tmpl w:val="6D8ADC6A"/>
    <w:styleLink w:val="ImportedStyle3"/>
    <w:lvl w:ilvl="0" w:tplc="567AD6E6">
      <w:start w:val="1"/>
      <w:numFmt w:val="lowerLetter"/>
      <w:lvlText w:val="%1."/>
      <w:lvlJc w:val="left"/>
      <w:pPr>
        <w:tabs>
          <w:tab w:val="left" w:pos="72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6B4E0DC">
      <w:start w:val="1"/>
      <w:numFmt w:val="lowerLetter"/>
      <w:lvlText w:val="%2."/>
      <w:lvlJc w:val="left"/>
      <w:pPr>
        <w:tabs>
          <w:tab w:val="left" w:pos="72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248704E">
      <w:start w:val="1"/>
      <w:numFmt w:val="lowerRoman"/>
      <w:lvlText w:val="%3."/>
      <w:lvlJc w:val="left"/>
      <w:pPr>
        <w:tabs>
          <w:tab w:val="left" w:pos="720"/>
        </w:tabs>
        <w:ind w:left="1800" w:hanging="303"/>
      </w:pPr>
      <w:rPr>
        <w:rFonts w:hAnsi="Arial Unicode MS"/>
        <w:caps w:val="0"/>
        <w:smallCaps w:val="0"/>
        <w:strike w:val="0"/>
        <w:dstrike w:val="0"/>
        <w:outline w:val="0"/>
        <w:emboss w:val="0"/>
        <w:imprint w:val="0"/>
        <w:spacing w:val="0"/>
        <w:w w:val="100"/>
        <w:kern w:val="0"/>
        <w:position w:val="0"/>
        <w:highlight w:val="none"/>
        <w:vertAlign w:val="baseline"/>
      </w:rPr>
    </w:lvl>
    <w:lvl w:ilvl="3" w:tplc="D52EF5BA">
      <w:start w:val="1"/>
      <w:numFmt w:val="decimal"/>
      <w:lvlText w:val="%4."/>
      <w:lvlJc w:val="left"/>
      <w:pPr>
        <w:tabs>
          <w:tab w:val="left" w:pos="72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2380734">
      <w:start w:val="1"/>
      <w:numFmt w:val="lowerLetter"/>
      <w:lvlText w:val="%5."/>
      <w:lvlJc w:val="left"/>
      <w:pPr>
        <w:tabs>
          <w:tab w:val="left" w:pos="72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904A042">
      <w:start w:val="1"/>
      <w:numFmt w:val="lowerRoman"/>
      <w:lvlText w:val="%6."/>
      <w:lvlJc w:val="left"/>
      <w:pPr>
        <w:tabs>
          <w:tab w:val="left" w:pos="720"/>
        </w:tabs>
        <w:ind w:left="3960" w:hanging="303"/>
      </w:pPr>
      <w:rPr>
        <w:rFonts w:hAnsi="Arial Unicode MS"/>
        <w:caps w:val="0"/>
        <w:smallCaps w:val="0"/>
        <w:strike w:val="0"/>
        <w:dstrike w:val="0"/>
        <w:outline w:val="0"/>
        <w:emboss w:val="0"/>
        <w:imprint w:val="0"/>
        <w:spacing w:val="0"/>
        <w:w w:val="100"/>
        <w:kern w:val="0"/>
        <w:position w:val="0"/>
        <w:highlight w:val="none"/>
        <w:vertAlign w:val="baseline"/>
      </w:rPr>
    </w:lvl>
    <w:lvl w:ilvl="6" w:tplc="7FEE4F26">
      <w:start w:val="1"/>
      <w:numFmt w:val="decimal"/>
      <w:lvlText w:val="%7."/>
      <w:lvlJc w:val="left"/>
      <w:pPr>
        <w:tabs>
          <w:tab w:val="left" w:pos="72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BA9CA6F6">
      <w:start w:val="1"/>
      <w:numFmt w:val="lowerLetter"/>
      <w:lvlText w:val="%8."/>
      <w:lvlJc w:val="left"/>
      <w:pPr>
        <w:tabs>
          <w:tab w:val="left" w:pos="72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2CCBF74">
      <w:start w:val="1"/>
      <w:numFmt w:val="lowerRoman"/>
      <w:lvlText w:val="%9."/>
      <w:lvlJc w:val="left"/>
      <w:pPr>
        <w:tabs>
          <w:tab w:val="left" w:pos="720"/>
        </w:tabs>
        <w:ind w:left="6120" w:hanging="30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1" w15:restartNumberingAfterBreak="0">
    <w:nsid w:val="49505970"/>
    <w:multiLevelType w:val="hybridMultilevel"/>
    <w:tmpl w:val="2CDAEE22"/>
    <w:lvl w:ilvl="0" w:tplc="0409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02" w15:restartNumberingAfterBreak="0">
    <w:nsid w:val="49DA6F0B"/>
    <w:multiLevelType w:val="hybridMultilevel"/>
    <w:tmpl w:val="EA1022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3" w15:restartNumberingAfterBreak="0">
    <w:nsid w:val="4ABF4A08"/>
    <w:multiLevelType w:val="hybridMultilevel"/>
    <w:tmpl w:val="56E27732"/>
    <w:lvl w:ilvl="0" w:tplc="FFFFFFFF">
      <w:start w:val="1"/>
      <w:numFmt w:val="decimal"/>
      <w:lvlText w:val="%1)"/>
      <w:lvlJc w:val="left"/>
      <w:pPr>
        <w:ind w:left="146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04" w15:restartNumberingAfterBreak="0">
    <w:nsid w:val="4AD054C0"/>
    <w:multiLevelType w:val="hybridMultilevel"/>
    <w:tmpl w:val="58C042F2"/>
    <w:lvl w:ilvl="0" w:tplc="FFFFFFFF">
      <w:start w:val="1"/>
      <w:numFmt w:val="decimal"/>
      <w:lvlText w:val="%1)"/>
      <w:lvlJc w:val="left"/>
      <w:pPr>
        <w:ind w:left="146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05" w15:restartNumberingAfterBreak="0">
    <w:nsid w:val="4B0A03A6"/>
    <w:multiLevelType w:val="hybridMultilevel"/>
    <w:tmpl w:val="B2C486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4BC207A1"/>
    <w:multiLevelType w:val="hybridMultilevel"/>
    <w:tmpl w:val="F282E740"/>
    <w:lvl w:ilvl="0" w:tplc="714CE4A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7" w15:restartNumberingAfterBreak="0">
    <w:nsid w:val="4CA802E2"/>
    <w:multiLevelType w:val="hybridMultilevel"/>
    <w:tmpl w:val="C0FAAEE2"/>
    <w:lvl w:ilvl="0" w:tplc="7312FC6E">
      <w:start w:val="1"/>
      <w:numFmt w:val="decimal"/>
      <w:lvlText w:val="%1)"/>
      <w:lvlJc w:val="left"/>
      <w:pPr>
        <w:ind w:left="900" w:hanging="360"/>
      </w:pPr>
      <w:rPr>
        <w:rFonts w:hint="default"/>
      </w:rPr>
    </w:lvl>
    <w:lvl w:ilvl="1" w:tplc="38090019">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08" w15:restartNumberingAfterBreak="0">
    <w:nsid w:val="4EA97ABE"/>
    <w:multiLevelType w:val="hybridMultilevel"/>
    <w:tmpl w:val="05A27B2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4F2807AB"/>
    <w:multiLevelType w:val="hybridMultilevel"/>
    <w:tmpl w:val="BD6C630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0" w15:restartNumberingAfterBreak="0">
    <w:nsid w:val="4F372B99"/>
    <w:multiLevelType w:val="multilevel"/>
    <w:tmpl w:val="9B4E6F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50133F11"/>
    <w:multiLevelType w:val="hybridMultilevel"/>
    <w:tmpl w:val="F0A23FC8"/>
    <w:lvl w:ilvl="0" w:tplc="28A6D8AC">
      <w:start w:val="1"/>
      <w:numFmt w:val="decimal"/>
      <w:lvlText w:val="%1)"/>
      <w:lvlJc w:val="left"/>
      <w:pPr>
        <w:ind w:left="146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2" w15:restartNumberingAfterBreak="0">
    <w:nsid w:val="50980EFC"/>
    <w:multiLevelType w:val="hybridMultilevel"/>
    <w:tmpl w:val="6C10FF8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13" w15:restartNumberingAfterBreak="0">
    <w:nsid w:val="511B5144"/>
    <w:multiLevelType w:val="multilevel"/>
    <w:tmpl w:val="DE5CF69E"/>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4" w15:restartNumberingAfterBreak="0">
    <w:nsid w:val="52606621"/>
    <w:multiLevelType w:val="hybridMultilevel"/>
    <w:tmpl w:val="8A705FA4"/>
    <w:lvl w:ilvl="0" w:tplc="5038D2A6">
      <w:start w:val="1"/>
      <w:numFmt w:val="decimal"/>
      <w:lvlText w:val="%1."/>
      <w:lvlJc w:val="left"/>
      <w:pPr>
        <w:ind w:left="1200" w:hanging="480"/>
      </w:pPr>
      <w:rPr>
        <w:rFonts w:ascii="Georgia" w:hAnsi="Georgia" w:cs="Times New Roman" w:hint="default"/>
        <w:color w:val="0000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15:restartNumberingAfterBreak="0">
    <w:nsid w:val="536056E0"/>
    <w:multiLevelType w:val="hybridMultilevel"/>
    <w:tmpl w:val="129A1AC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6" w15:restartNumberingAfterBreak="0">
    <w:nsid w:val="53BF20D7"/>
    <w:multiLevelType w:val="hybridMultilevel"/>
    <w:tmpl w:val="22D011BA"/>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7" w15:restartNumberingAfterBreak="0">
    <w:nsid w:val="5480695D"/>
    <w:multiLevelType w:val="hybridMultilevel"/>
    <w:tmpl w:val="B3125B0C"/>
    <w:lvl w:ilvl="0" w:tplc="3D50B3D4">
      <w:start w:val="1"/>
      <w:numFmt w:val="decimal"/>
      <w:lvlText w:val="%1."/>
      <w:lvlJc w:val="left"/>
      <w:pPr>
        <w:ind w:left="1111" w:hanging="430"/>
      </w:pPr>
      <w:rPr>
        <w:rFonts w:ascii="Georgia" w:eastAsia="Georgia" w:hAnsi="Georgia" w:cs="Georgia" w:hint="default"/>
        <w:b w:val="0"/>
        <w:bCs w:val="0"/>
        <w:i w:val="0"/>
        <w:iCs w:val="0"/>
        <w:spacing w:val="0"/>
        <w:w w:val="100"/>
        <w:sz w:val="22"/>
        <w:szCs w:val="22"/>
        <w:lang w:val="ms" w:eastAsia="en-US" w:bidi="ar-SA"/>
      </w:rPr>
    </w:lvl>
    <w:lvl w:ilvl="1" w:tplc="3BF6DC14">
      <w:numFmt w:val="bullet"/>
      <w:lvlText w:val="•"/>
      <w:lvlJc w:val="left"/>
      <w:pPr>
        <w:ind w:left="1659" w:hanging="430"/>
      </w:pPr>
      <w:rPr>
        <w:rFonts w:hint="default"/>
        <w:lang w:val="ms" w:eastAsia="en-US" w:bidi="ar-SA"/>
      </w:rPr>
    </w:lvl>
    <w:lvl w:ilvl="2" w:tplc="7DA0026A">
      <w:numFmt w:val="bullet"/>
      <w:lvlText w:val="•"/>
      <w:lvlJc w:val="left"/>
      <w:pPr>
        <w:ind w:left="2199" w:hanging="430"/>
      </w:pPr>
      <w:rPr>
        <w:rFonts w:hint="default"/>
        <w:lang w:val="ms" w:eastAsia="en-US" w:bidi="ar-SA"/>
      </w:rPr>
    </w:lvl>
    <w:lvl w:ilvl="3" w:tplc="0024B13E">
      <w:numFmt w:val="bullet"/>
      <w:lvlText w:val="•"/>
      <w:lvlJc w:val="left"/>
      <w:pPr>
        <w:ind w:left="2738" w:hanging="430"/>
      </w:pPr>
      <w:rPr>
        <w:rFonts w:hint="default"/>
        <w:lang w:val="ms" w:eastAsia="en-US" w:bidi="ar-SA"/>
      </w:rPr>
    </w:lvl>
    <w:lvl w:ilvl="4" w:tplc="2524440C">
      <w:numFmt w:val="bullet"/>
      <w:lvlText w:val="•"/>
      <w:lvlJc w:val="left"/>
      <w:pPr>
        <w:ind w:left="3278" w:hanging="430"/>
      </w:pPr>
      <w:rPr>
        <w:rFonts w:hint="default"/>
        <w:lang w:val="ms" w:eastAsia="en-US" w:bidi="ar-SA"/>
      </w:rPr>
    </w:lvl>
    <w:lvl w:ilvl="5" w:tplc="F89E8DCC">
      <w:numFmt w:val="bullet"/>
      <w:lvlText w:val="•"/>
      <w:lvlJc w:val="left"/>
      <w:pPr>
        <w:ind w:left="3817" w:hanging="430"/>
      </w:pPr>
      <w:rPr>
        <w:rFonts w:hint="default"/>
        <w:lang w:val="ms" w:eastAsia="en-US" w:bidi="ar-SA"/>
      </w:rPr>
    </w:lvl>
    <w:lvl w:ilvl="6" w:tplc="5518F208">
      <w:numFmt w:val="bullet"/>
      <w:lvlText w:val="•"/>
      <w:lvlJc w:val="left"/>
      <w:pPr>
        <w:ind w:left="4357" w:hanging="430"/>
      </w:pPr>
      <w:rPr>
        <w:rFonts w:hint="default"/>
        <w:lang w:val="ms" w:eastAsia="en-US" w:bidi="ar-SA"/>
      </w:rPr>
    </w:lvl>
    <w:lvl w:ilvl="7" w:tplc="A8487C0A">
      <w:numFmt w:val="bullet"/>
      <w:lvlText w:val="•"/>
      <w:lvlJc w:val="left"/>
      <w:pPr>
        <w:ind w:left="4896" w:hanging="430"/>
      </w:pPr>
      <w:rPr>
        <w:rFonts w:hint="default"/>
        <w:lang w:val="ms" w:eastAsia="en-US" w:bidi="ar-SA"/>
      </w:rPr>
    </w:lvl>
    <w:lvl w:ilvl="8" w:tplc="E99825EE">
      <w:numFmt w:val="bullet"/>
      <w:lvlText w:val="•"/>
      <w:lvlJc w:val="left"/>
      <w:pPr>
        <w:ind w:left="5436" w:hanging="430"/>
      </w:pPr>
      <w:rPr>
        <w:rFonts w:hint="default"/>
        <w:lang w:val="ms" w:eastAsia="en-US" w:bidi="ar-SA"/>
      </w:rPr>
    </w:lvl>
  </w:abstractNum>
  <w:abstractNum w:abstractNumId="118" w15:restartNumberingAfterBreak="0">
    <w:nsid w:val="54F164FF"/>
    <w:multiLevelType w:val="hybridMultilevel"/>
    <w:tmpl w:val="B95A210C"/>
    <w:lvl w:ilvl="0" w:tplc="38244908">
      <w:start w:val="1"/>
      <w:numFmt w:val="decimal"/>
      <w:lvlText w:val="%1."/>
      <w:lvlJc w:val="left"/>
      <w:pPr>
        <w:ind w:left="1101" w:hanging="420"/>
      </w:pPr>
      <w:rPr>
        <w:rFonts w:ascii="Georgia" w:eastAsia="Georgia" w:hAnsi="Georgia" w:cs="Georgia" w:hint="default"/>
        <w:b w:val="0"/>
        <w:bCs w:val="0"/>
        <w:i w:val="0"/>
        <w:iCs w:val="0"/>
        <w:spacing w:val="0"/>
        <w:w w:val="100"/>
        <w:sz w:val="22"/>
        <w:szCs w:val="22"/>
        <w:lang w:val="ms" w:eastAsia="en-US" w:bidi="ar-SA"/>
      </w:rPr>
    </w:lvl>
    <w:lvl w:ilvl="1" w:tplc="1AEE66E0">
      <w:numFmt w:val="bullet"/>
      <w:lvlText w:val="•"/>
      <w:lvlJc w:val="left"/>
      <w:pPr>
        <w:ind w:left="1641" w:hanging="420"/>
      </w:pPr>
      <w:rPr>
        <w:rFonts w:hint="default"/>
        <w:lang w:val="ms" w:eastAsia="en-US" w:bidi="ar-SA"/>
      </w:rPr>
    </w:lvl>
    <w:lvl w:ilvl="2" w:tplc="F6ACD968">
      <w:numFmt w:val="bullet"/>
      <w:lvlText w:val="•"/>
      <w:lvlJc w:val="left"/>
      <w:pPr>
        <w:ind w:left="2183" w:hanging="420"/>
      </w:pPr>
      <w:rPr>
        <w:rFonts w:hint="default"/>
        <w:lang w:val="ms" w:eastAsia="en-US" w:bidi="ar-SA"/>
      </w:rPr>
    </w:lvl>
    <w:lvl w:ilvl="3" w:tplc="14661450">
      <w:numFmt w:val="bullet"/>
      <w:lvlText w:val="•"/>
      <w:lvlJc w:val="left"/>
      <w:pPr>
        <w:ind w:left="2724" w:hanging="420"/>
      </w:pPr>
      <w:rPr>
        <w:rFonts w:hint="default"/>
        <w:lang w:val="ms" w:eastAsia="en-US" w:bidi="ar-SA"/>
      </w:rPr>
    </w:lvl>
    <w:lvl w:ilvl="4" w:tplc="88188AA4">
      <w:numFmt w:val="bullet"/>
      <w:lvlText w:val="•"/>
      <w:lvlJc w:val="left"/>
      <w:pPr>
        <w:ind w:left="3266" w:hanging="420"/>
      </w:pPr>
      <w:rPr>
        <w:rFonts w:hint="default"/>
        <w:lang w:val="ms" w:eastAsia="en-US" w:bidi="ar-SA"/>
      </w:rPr>
    </w:lvl>
    <w:lvl w:ilvl="5" w:tplc="1B46AFAC">
      <w:numFmt w:val="bullet"/>
      <w:lvlText w:val="•"/>
      <w:lvlJc w:val="left"/>
      <w:pPr>
        <w:ind w:left="3807" w:hanging="420"/>
      </w:pPr>
      <w:rPr>
        <w:rFonts w:hint="default"/>
        <w:lang w:val="ms" w:eastAsia="en-US" w:bidi="ar-SA"/>
      </w:rPr>
    </w:lvl>
    <w:lvl w:ilvl="6" w:tplc="C5F61E58">
      <w:numFmt w:val="bullet"/>
      <w:lvlText w:val="•"/>
      <w:lvlJc w:val="left"/>
      <w:pPr>
        <w:ind w:left="4349" w:hanging="420"/>
      </w:pPr>
      <w:rPr>
        <w:rFonts w:hint="default"/>
        <w:lang w:val="ms" w:eastAsia="en-US" w:bidi="ar-SA"/>
      </w:rPr>
    </w:lvl>
    <w:lvl w:ilvl="7" w:tplc="77B4AC08">
      <w:numFmt w:val="bullet"/>
      <w:lvlText w:val="•"/>
      <w:lvlJc w:val="left"/>
      <w:pPr>
        <w:ind w:left="4890" w:hanging="420"/>
      </w:pPr>
      <w:rPr>
        <w:rFonts w:hint="default"/>
        <w:lang w:val="ms" w:eastAsia="en-US" w:bidi="ar-SA"/>
      </w:rPr>
    </w:lvl>
    <w:lvl w:ilvl="8" w:tplc="24A88EA0">
      <w:numFmt w:val="bullet"/>
      <w:lvlText w:val="•"/>
      <w:lvlJc w:val="left"/>
      <w:pPr>
        <w:ind w:left="5432" w:hanging="420"/>
      </w:pPr>
      <w:rPr>
        <w:rFonts w:hint="default"/>
        <w:lang w:val="ms" w:eastAsia="en-US" w:bidi="ar-SA"/>
      </w:rPr>
    </w:lvl>
  </w:abstractNum>
  <w:abstractNum w:abstractNumId="119" w15:restartNumberingAfterBreak="0">
    <w:nsid w:val="553D5976"/>
    <w:multiLevelType w:val="multilevel"/>
    <w:tmpl w:val="76D2F7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0" w15:restartNumberingAfterBreak="0">
    <w:nsid w:val="55892041"/>
    <w:multiLevelType w:val="multilevel"/>
    <w:tmpl w:val="4C00F2F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1" w15:restartNumberingAfterBreak="0">
    <w:nsid w:val="56844651"/>
    <w:multiLevelType w:val="multilevel"/>
    <w:tmpl w:val="5684465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22" w15:restartNumberingAfterBreak="0">
    <w:nsid w:val="58086C32"/>
    <w:multiLevelType w:val="hybridMultilevel"/>
    <w:tmpl w:val="F830C9FC"/>
    <w:lvl w:ilvl="0" w:tplc="539299B0">
      <w:start w:val="1"/>
      <w:numFmt w:val="decimal"/>
      <w:lvlText w:val="%1)"/>
      <w:lvlJc w:val="left"/>
      <w:pPr>
        <w:ind w:left="1116" w:hanging="436"/>
      </w:pPr>
      <w:rPr>
        <w:rFonts w:ascii="Georgia" w:eastAsia="Georgia" w:hAnsi="Georgia" w:cs="Georgia" w:hint="default"/>
        <w:b w:val="0"/>
        <w:bCs w:val="0"/>
        <w:i w:val="0"/>
        <w:iCs w:val="0"/>
        <w:spacing w:val="0"/>
        <w:w w:val="100"/>
        <w:sz w:val="22"/>
        <w:szCs w:val="22"/>
        <w:lang w:val="ms" w:eastAsia="en-US" w:bidi="ar-SA"/>
      </w:rPr>
    </w:lvl>
    <w:lvl w:ilvl="1" w:tplc="768C74B0">
      <w:numFmt w:val="bullet"/>
      <w:lvlText w:val="•"/>
      <w:lvlJc w:val="left"/>
      <w:pPr>
        <w:ind w:left="1659" w:hanging="436"/>
      </w:pPr>
      <w:rPr>
        <w:rFonts w:hint="default"/>
        <w:lang w:val="ms" w:eastAsia="en-US" w:bidi="ar-SA"/>
      </w:rPr>
    </w:lvl>
    <w:lvl w:ilvl="2" w:tplc="200CC970">
      <w:numFmt w:val="bullet"/>
      <w:lvlText w:val="•"/>
      <w:lvlJc w:val="left"/>
      <w:pPr>
        <w:ind w:left="2199" w:hanging="436"/>
      </w:pPr>
      <w:rPr>
        <w:rFonts w:hint="default"/>
        <w:lang w:val="ms" w:eastAsia="en-US" w:bidi="ar-SA"/>
      </w:rPr>
    </w:lvl>
    <w:lvl w:ilvl="3" w:tplc="49FE24F8">
      <w:numFmt w:val="bullet"/>
      <w:lvlText w:val="•"/>
      <w:lvlJc w:val="left"/>
      <w:pPr>
        <w:ind w:left="2738" w:hanging="436"/>
      </w:pPr>
      <w:rPr>
        <w:rFonts w:hint="default"/>
        <w:lang w:val="ms" w:eastAsia="en-US" w:bidi="ar-SA"/>
      </w:rPr>
    </w:lvl>
    <w:lvl w:ilvl="4" w:tplc="C5025D22">
      <w:numFmt w:val="bullet"/>
      <w:lvlText w:val="•"/>
      <w:lvlJc w:val="left"/>
      <w:pPr>
        <w:ind w:left="3278" w:hanging="436"/>
      </w:pPr>
      <w:rPr>
        <w:rFonts w:hint="default"/>
        <w:lang w:val="ms" w:eastAsia="en-US" w:bidi="ar-SA"/>
      </w:rPr>
    </w:lvl>
    <w:lvl w:ilvl="5" w:tplc="78BE968A">
      <w:numFmt w:val="bullet"/>
      <w:lvlText w:val="•"/>
      <w:lvlJc w:val="left"/>
      <w:pPr>
        <w:ind w:left="3817" w:hanging="436"/>
      </w:pPr>
      <w:rPr>
        <w:rFonts w:hint="default"/>
        <w:lang w:val="ms" w:eastAsia="en-US" w:bidi="ar-SA"/>
      </w:rPr>
    </w:lvl>
    <w:lvl w:ilvl="6" w:tplc="9C48F456">
      <w:numFmt w:val="bullet"/>
      <w:lvlText w:val="•"/>
      <w:lvlJc w:val="left"/>
      <w:pPr>
        <w:ind w:left="4357" w:hanging="436"/>
      </w:pPr>
      <w:rPr>
        <w:rFonts w:hint="default"/>
        <w:lang w:val="ms" w:eastAsia="en-US" w:bidi="ar-SA"/>
      </w:rPr>
    </w:lvl>
    <w:lvl w:ilvl="7" w:tplc="249E14CC">
      <w:numFmt w:val="bullet"/>
      <w:lvlText w:val="•"/>
      <w:lvlJc w:val="left"/>
      <w:pPr>
        <w:ind w:left="4896" w:hanging="436"/>
      </w:pPr>
      <w:rPr>
        <w:rFonts w:hint="default"/>
        <w:lang w:val="ms" w:eastAsia="en-US" w:bidi="ar-SA"/>
      </w:rPr>
    </w:lvl>
    <w:lvl w:ilvl="8" w:tplc="211451E4">
      <w:numFmt w:val="bullet"/>
      <w:lvlText w:val="•"/>
      <w:lvlJc w:val="left"/>
      <w:pPr>
        <w:ind w:left="5436" w:hanging="436"/>
      </w:pPr>
      <w:rPr>
        <w:rFonts w:hint="default"/>
        <w:lang w:val="ms" w:eastAsia="en-US" w:bidi="ar-SA"/>
      </w:rPr>
    </w:lvl>
  </w:abstractNum>
  <w:abstractNum w:abstractNumId="123" w15:restartNumberingAfterBreak="0">
    <w:nsid w:val="58C4312B"/>
    <w:multiLevelType w:val="hybridMultilevel"/>
    <w:tmpl w:val="8ACE9B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4" w15:restartNumberingAfterBreak="0">
    <w:nsid w:val="59CD635A"/>
    <w:multiLevelType w:val="multilevel"/>
    <w:tmpl w:val="A476C2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59E45794"/>
    <w:multiLevelType w:val="multilevel"/>
    <w:tmpl w:val="0944E6E2"/>
    <w:lvl w:ilvl="0">
      <w:start w:val="1"/>
      <w:numFmt w:val="bullet"/>
      <w:lvlText w:val="●"/>
      <w:lvlJc w:val="left"/>
      <w:pPr>
        <w:ind w:left="1084" w:hanging="360"/>
      </w:pPr>
      <w:rPr>
        <w:rFonts w:ascii="Noto Sans Symbols" w:eastAsia="Noto Sans Symbols" w:hAnsi="Noto Sans Symbols" w:cs="Noto Sans Symbols"/>
      </w:rPr>
    </w:lvl>
    <w:lvl w:ilvl="1">
      <w:start w:val="1"/>
      <w:numFmt w:val="bullet"/>
      <w:lvlText w:val="o"/>
      <w:lvlJc w:val="left"/>
      <w:pPr>
        <w:ind w:left="1804" w:hanging="360"/>
      </w:pPr>
      <w:rPr>
        <w:rFonts w:ascii="Courier New" w:eastAsia="Courier New" w:hAnsi="Courier New" w:cs="Courier New"/>
      </w:rPr>
    </w:lvl>
    <w:lvl w:ilvl="2">
      <w:start w:val="1"/>
      <w:numFmt w:val="bullet"/>
      <w:lvlText w:val="▪"/>
      <w:lvlJc w:val="left"/>
      <w:pPr>
        <w:ind w:left="2524" w:hanging="360"/>
      </w:pPr>
      <w:rPr>
        <w:rFonts w:ascii="Noto Sans Symbols" w:eastAsia="Noto Sans Symbols" w:hAnsi="Noto Sans Symbols" w:cs="Noto Sans Symbols"/>
      </w:rPr>
    </w:lvl>
    <w:lvl w:ilvl="3">
      <w:start w:val="1"/>
      <w:numFmt w:val="bullet"/>
      <w:lvlText w:val="●"/>
      <w:lvlJc w:val="left"/>
      <w:pPr>
        <w:ind w:left="3244" w:hanging="360"/>
      </w:pPr>
      <w:rPr>
        <w:rFonts w:ascii="Noto Sans Symbols" w:eastAsia="Noto Sans Symbols" w:hAnsi="Noto Sans Symbols" w:cs="Noto Sans Symbols"/>
      </w:rPr>
    </w:lvl>
    <w:lvl w:ilvl="4">
      <w:start w:val="1"/>
      <w:numFmt w:val="bullet"/>
      <w:lvlText w:val="o"/>
      <w:lvlJc w:val="left"/>
      <w:pPr>
        <w:ind w:left="3964" w:hanging="360"/>
      </w:pPr>
      <w:rPr>
        <w:rFonts w:ascii="Courier New" w:eastAsia="Courier New" w:hAnsi="Courier New" w:cs="Courier New"/>
      </w:rPr>
    </w:lvl>
    <w:lvl w:ilvl="5">
      <w:start w:val="1"/>
      <w:numFmt w:val="bullet"/>
      <w:lvlText w:val="▪"/>
      <w:lvlJc w:val="left"/>
      <w:pPr>
        <w:ind w:left="4684" w:hanging="360"/>
      </w:pPr>
      <w:rPr>
        <w:rFonts w:ascii="Noto Sans Symbols" w:eastAsia="Noto Sans Symbols" w:hAnsi="Noto Sans Symbols" w:cs="Noto Sans Symbols"/>
      </w:rPr>
    </w:lvl>
    <w:lvl w:ilvl="6">
      <w:start w:val="1"/>
      <w:numFmt w:val="bullet"/>
      <w:lvlText w:val="●"/>
      <w:lvlJc w:val="left"/>
      <w:pPr>
        <w:ind w:left="5404" w:hanging="360"/>
      </w:pPr>
      <w:rPr>
        <w:rFonts w:ascii="Noto Sans Symbols" w:eastAsia="Noto Sans Symbols" w:hAnsi="Noto Sans Symbols" w:cs="Noto Sans Symbols"/>
      </w:rPr>
    </w:lvl>
    <w:lvl w:ilvl="7">
      <w:start w:val="1"/>
      <w:numFmt w:val="bullet"/>
      <w:lvlText w:val="o"/>
      <w:lvlJc w:val="left"/>
      <w:pPr>
        <w:ind w:left="6124" w:hanging="360"/>
      </w:pPr>
      <w:rPr>
        <w:rFonts w:ascii="Courier New" w:eastAsia="Courier New" w:hAnsi="Courier New" w:cs="Courier New"/>
      </w:rPr>
    </w:lvl>
    <w:lvl w:ilvl="8">
      <w:start w:val="1"/>
      <w:numFmt w:val="bullet"/>
      <w:lvlText w:val="▪"/>
      <w:lvlJc w:val="left"/>
      <w:pPr>
        <w:ind w:left="6844" w:hanging="360"/>
      </w:pPr>
      <w:rPr>
        <w:rFonts w:ascii="Noto Sans Symbols" w:eastAsia="Noto Sans Symbols" w:hAnsi="Noto Sans Symbols" w:cs="Noto Sans Symbols"/>
      </w:rPr>
    </w:lvl>
  </w:abstractNum>
  <w:abstractNum w:abstractNumId="126" w15:restartNumberingAfterBreak="0">
    <w:nsid w:val="5A5A71C7"/>
    <w:multiLevelType w:val="hybridMultilevel"/>
    <w:tmpl w:val="9A8C5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7" w15:restartNumberingAfterBreak="0">
    <w:nsid w:val="5B981396"/>
    <w:multiLevelType w:val="hybridMultilevel"/>
    <w:tmpl w:val="74A68D18"/>
    <w:lvl w:ilvl="0" w:tplc="7D64E16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8" w15:restartNumberingAfterBreak="0">
    <w:nsid w:val="5D6D6015"/>
    <w:multiLevelType w:val="multilevel"/>
    <w:tmpl w:val="C4B863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5DF95EE7"/>
    <w:multiLevelType w:val="hybridMultilevel"/>
    <w:tmpl w:val="641ABA8E"/>
    <w:lvl w:ilvl="0" w:tplc="B4DAC496">
      <w:start w:val="9"/>
      <w:numFmt w:val="decimalZero"/>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0" w15:restartNumberingAfterBreak="0">
    <w:nsid w:val="5E1A6467"/>
    <w:multiLevelType w:val="multilevel"/>
    <w:tmpl w:val="FB6E67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5E7A395D"/>
    <w:multiLevelType w:val="hybridMultilevel"/>
    <w:tmpl w:val="C706DE82"/>
    <w:lvl w:ilvl="0" w:tplc="D71845D0">
      <w:numFmt w:val="bullet"/>
      <w:lvlText w:val=""/>
      <w:lvlJc w:val="left"/>
      <w:pPr>
        <w:ind w:left="429" w:hanging="285"/>
      </w:pPr>
      <w:rPr>
        <w:rFonts w:ascii="Symbol" w:eastAsia="Symbol" w:hAnsi="Symbol" w:cs="Symbol" w:hint="default"/>
        <w:b w:val="0"/>
        <w:bCs w:val="0"/>
        <w:i w:val="0"/>
        <w:iCs w:val="0"/>
        <w:spacing w:val="0"/>
        <w:w w:val="100"/>
        <w:sz w:val="22"/>
        <w:szCs w:val="22"/>
        <w:lang w:val="ms" w:eastAsia="en-US" w:bidi="ar-SA"/>
      </w:rPr>
    </w:lvl>
    <w:lvl w:ilvl="1" w:tplc="A1F019E6">
      <w:numFmt w:val="bullet"/>
      <w:lvlText w:val="•"/>
      <w:lvlJc w:val="left"/>
      <w:pPr>
        <w:ind w:left="1003" w:hanging="285"/>
      </w:pPr>
      <w:rPr>
        <w:rFonts w:hint="default"/>
        <w:lang w:val="ms" w:eastAsia="en-US" w:bidi="ar-SA"/>
      </w:rPr>
    </w:lvl>
    <w:lvl w:ilvl="2" w:tplc="CAAA840E">
      <w:numFmt w:val="bullet"/>
      <w:lvlText w:val="•"/>
      <w:lvlJc w:val="left"/>
      <w:pPr>
        <w:ind w:left="1587" w:hanging="285"/>
      </w:pPr>
      <w:rPr>
        <w:rFonts w:hint="default"/>
        <w:lang w:val="ms" w:eastAsia="en-US" w:bidi="ar-SA"/>
      </w:rPr>
    </w:lvl>
    <w:lvl w:ilvl="3" w:tplc="74F4370E">
      <w:numFmt w:val="bullet"/>
      <w:lvlText w:val="•"/>
      <w:lvlJc w:val="left"/>
      <w:pPr>
        <w:ind w:left="2171" w:hanging="285"/>
      </w:pPr>
      <w:rPr>
        <w:rFonts w:hint="default"/>
        <w:lang w:val="ms" w:eastAsia="en-US" w:bidi="ar-SA"/>
      </w:rPr>
    </w:lvl>
    <w:lvl w:ilvl="4" w:tplc="880476D2">
      <w:numFmt w:val="bullet"/>
      <w:lvlText w:val="•"/>
      <w:lvlJc w:val="left"/>
      <w:pPr>
        <w:ind w:left="2755" w:hanging="285"/>
      </w:pPr>
      <w:rPr>
        <w:rFonts w:hint="default"/>
        <w:lang w:val="ms" w:eastAsia="en-US" w:bidi="ar-SA"/>
      </w:rPr>
    </w:lvl>
    <w:lvl w:ilvl="5" w:tplc="D2665376">
      <w:numFmt w:val="bullet"/>
      <w:lvlText w:val="•"/>
      <w:lvlJc w:val="left"/>
      <w:pPr>
        <w:ind w:left="3339" w:hanging="285"/>
      </w:pPr>
      <w:rPr>
        <w:rFonts w:hint="default"/>
        <w:lang w:val="ms" w:eastAsia="en-US" w:bidi="ar-SA"/>
      </w:rPr>
    </w:lvl>
    <w:lvl w:ilvl="6" w:tplc="4DC26514">
      <w:numFmt w:val="bullet"/>
      <w:lvlText w:val="•"/>
      <w:lvlJc w:val="left"/>
      <w:pPr>
        <w:ind w:left="3922" w:hanging="285"/>
      </w:pPr>
      <w:rPr>
        <w:rFonts w:hint="default"/>
        <w:lang w:val="ms" w:eastAsia="en-US" w:bidi="ar-SA"/>
      </w:rPr>
    </w:lvl>
    <w:lvl w:ilvl="7" w:tplc="2FD67A7A">
      <w:numFmt w:val="bullet"/>
      <w:lvlText w:val="•"/>
      <w:lvlJc w:val="left"/>
      <w:pPr>
        <w:ind w:left="4506" w:hanging="285"/>
      </w:pPr>
      <w:rPr>
        <w:rFonts w:hint="default"/>
        <w:lang w:val="ms" w:eastAsia="en-US" w:bidi="ar-SA"/>
      </w:rPr>
    </w:lvl>
    <w:lvl w:ilvl="8" w:tplc="27FAE846">
      <w:numFmt w:val="bullet"/>
      <w:lvlText w:val="•"/>
      <w:lvlJc w:val="left"/>
      <w:pPr>
        <w:ind w:left="5090" w:hanging="285"/>
      </w:pPr>
      <w:rPr>
        <w:rFonts w:hint="default"/>
        <w:lang w:val="ms" w:eastAsia="en-US" w:bidi="ar-SA"/>
      </w:rPr>
    </w:lvl>
  </w:abstractNum>
  <w:abstractNum w:abstractNumId="132" w15:restartNumberingAfterBreak="0">
    <w:nsid w:val="5E843554"/>
    <w:multiLevelType w:val="hybridMultilevel"/>
    <w:tmpl w:val="473C14EE"/>
    <w:lvl w:ilvl="0" w:tplc="31888BF6">
      <w:start w:val="1"/>
      <w:numFmt w:val="lowerLetter"/>
      <w:lvlText w:val="%1."/>
      <w:lvlJc w:val="left"/>
      <w:pPr>
        <w:ind w:left="821" w:hanging="360"/>
      </w:pPr>
      <w:rPr>
        <w:rFonts w:ascii="Georgia" w:eastAsia="Georgia" w:hAnsi="Georgia" w:cs="Georgia" w:hint="default"/>
        <w:b w:val="0"/>
        <w:bCs w:val="0"/>
        <w:i w:val="0"/>
        <w:iCs w:val="0"/>
        <w:spacing w:val="-1"/>
        <w:w w:val="100"/>
        <w:sz w:val="22"/>
        <w:szCs w:val="22"/>
        <w:lang w:val="ms" w:eastAsia="en-US" w:bidi="ar-SA"/>
      </w:rPr>
    </w:lvl>
    <w:lvl w:ilvl="1" w:tplc="C804E190">
      <w:numFmt w:val="bullet"/>
      <w:lvlText w:val="•"/>
      <w:lvlJc w:val="left"/>
      <w:pPr>
        <w:ind w:left="1383" w:hanging="360"/>
      </w:pPr>
      <w:rPr>
        <w:rFonts w:hint="default"/>
        <w:lang w:val="ms" w:eastAsia="en-US" w:bidi="ar-SA"/>
      </w:rPr>
    </w:lvl>
    <w:lvl w:ilvl="2" w:tplc="DE308A9C">
      <w:numFmt w:val="bullet"/>
      <w:lvlText w:val="•"/>
      <w:lvlJc w:val="left"/>
      <w:pPr>
        <w:ind w:left="1947" w:hanging="360"/>
      </w:pPr>
      <w:rPr>
        <w:rFonts w:hint="default"/>
        <w:lang w:val="ms" w:eastAsia="en-US" w:bidi="ar-SA"/>
      </w:rPr>
    </w:lvl>
    <w:lvl w:ilvl="3" w:tplc="F5C05F3A">
      <w:numFmt w:val="bullet"/>
      <w:lvlText w:val="•"/>
      <w:lvlJc w:val="left"/>
      <w:pPr>
        <w:ind w:left="2510" w:hanging="360"/>
      </w:pPr>
      <w:rPr>
        <w:rFonts w:hint="default"/>
        <w:lang w:val="ms" w:eastAsia="en-US" w:bidi="ar-SA"/>
      </w:rPr>
    </w:lvl>
    <w:lvl w:ilvl="4" w:tplc="B7604EF2">
      <w:numFmt w:val="bullet"/>
      <w:lvlText w:val="•"/>
      <w:lvlJc w:val="left"/>
      <w:pPr>
        <w:ind w:left="3074" w:hanging="360"/>
      </w:pPr>
      <w:rPr>
        <w:rFonts w:hint="default"/>
        <w:lang w:val="ms" w:eastAsia="en-US" w:bidi="ar-SA"/>
      </w:rPr>
    </w:lvl>
    <w:lvl w:ilvl="5" w:tplc="F66AC806">
      <w:numFmt w:val="bullet"/>
      <w:lvlText w:val="•"/>
      <w:lvlJc w:val="left"/>
      <w:pPr>
        <w:ind w:left="3637" w:hanging="360"/>
      </w:pPr>
      <w:rPr>
        <w:rFonts w:hint="default"/>
        <w:lang w:val="ms" w:eastAsia="en-US" w:bidi="ar-SA"/>
      </w:rPr>
    </w:lvl>
    <w:lvl w:ilvl="6" w:tplc="4BA2FCD6">
      <w:numFmt w:val="bullet"/>
      <w:lvlText w:val="•"/>
      <w:lvlJc w:val="left"/>
      <w:pPr>
        <w:ind w:left="4201" w:hanging="360"/>
      </w:pPr>
      <w:rPr>
        <w:rFonts w:hint="default"/>
        <w:lang w:val="ms" w:eastAsia="en-US" w:bidi="ar-SA"/>
      </w:rPr>
    </w:lvl>
    <w:lvl w:ilvl="7" w:tplc="36606752">
      <w:numFmt w:val="bullet"/>
      <w:lvlText w:val="•"/>
      <w:lvlJc w:val="left"/>
      <w:pPr>
        <w:ind w:left="4764" w:hanging="360"/>
      </w:pPr>
      <w:rPr>
        <w:rFonts w:hint="default"/>
        <w:lang w:val="ms" w:eastAsia="en-US" w:bidi="ar-SA"/>
      </w:rPr>
    </w:lvl>
    <w:lvl w:ilvl="8" w:tplc="39584C16">
      <w:numFmt w:val="bullet"/>
      <w:lvlText w:val="•"/>
      <w:lvlJc w:val="left"/>
      <w:pPr>
        <w:ind w:left="5328" w:hanging="360"/>
      </w:pPr>
      <w:rPr>
        <w:rFonts w:hint="default"/>
        <w:lang w:val="ms" w:eastAsia="en-US" w:bidi="ar-SA"/>
      </w:rPr>
    </w:lvl>
  </w:abstractNum>
  <w:abstractNum w:abstractNumId="133" w15:restartNumberingAfterBreak="0">
    <w:nsid w:val="5F6F02B6"/>
    <w:multiLevelType w:val="hybridMultilevel"/>
    <w:tmpl w:val="447EF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621164BE"/>
    <w:multiLevelType w:val="hybridMultilevel"/>
    <w:tmpl w:val="2954D69C"/>
    <w:lvl w:ilvl="0" w:tplc="0060C98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63A277CD"/>
    <w:multiLevelType w:val="hybridMultilevel"/>
    <w:tmpl w:val="7916C5DA"/>
    <w:numStyleLink w:val="ImportedStyle7"/>
  </w:abstractNum>
  <w:abstractNum w:abstractNumId="136" w15:restartNumberingAfterBreak="0">
    <w:nsid w:val="63C9626A"/>
    <w:multiLevelType w:val="hybridMultilevel"/>
    <w:tmpl w:val="20E2FB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7" w15:restartNumberingAfterBreak="0">
    <w:nsid w:val="65761ACA"/>
    <w:multiLevelType w:val="multilevel"/>
    <w:tmpl w:val="D0AE41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665232A5"/>
    <w:multiLevelType w:val="hybridMultilevel"/>
    <w:tmpl w:val="2A705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66BC06EE"/>
    <w:multiLevelType w:val="hybridMultilevel"/>
    <w:tmpl w:val="F8DCC8AC"/>
    <w:lvl w:ilvl="0" w:tplc="00C85D0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0" w15:restartNumberingAfterBreak="0">
    <w:nsid w:val="66F21AD7"/>
    <w:multiLevelType w:val="hybridMultilevel"/>
    <w:tmpl w:val="731C9B74"/>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1" w15:restartNumberingAfterBreak="0">
    <w:nsid w:val="67421F96"/>
    <w:multiLevelType w:val="hybridMultilevel"/>
    <w:tmpl w:val="EAE63DC8"/>
    <w:lvl w:ilvl="0" w:tplc="8F682BA6">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2" w15:restartNumberingAfterBreak="0">
    <w:nsid w:val="67475719"/>
    <w:multiLevelType w:val="hybridMultilevel"/>
    <w:tmpl w:val="96F0199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3" w15:restartNumberingAfterBreak="0">
    <w:nsid w:val="67AD1DAD"/>
    <w:multiLevelType w:val="hybridMultilevel"/>
    <w:tmpl w:val="6BDC3362"/>
    <w:lvl w:ilvl="0" w:tplc="7DD8277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4" w15:restartNumberingAfterBreak="0">
    <w:nsid w:val="67F3322C"/>
    <w:multiLevelType w:val="hybridMultilevel"/>
    <w:tmpl w:val="34CE3C5A"/>
    <w:lvl w:ilvl="0" w:tplc="0DF2468E">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5" w15:restartNumberingAfterBreak="0">
    <w:nsid w:val="694D7FB1"/>
    <w:multiLevelType w:val="hybridMultilevel"/>
    <w:tmpl w:val="4A564C60"/>
    <w:numStyleLink w:val="ImportedStyle2"/>
  </w:abstractNum>
  <w:abstractNum w:abstractNumId="146" w15:restartNumberingAfterBreak="0">
    <w:nsid w:val="69E40F94"/>
    <w:multiLevelType w:val="hybridMultilevel"/>
    <w:tmpl w:val="D32CB6A8"/>
    <w:lvl w:ilvl="0" w:tplc="C40C760C">
      <w:start w:val="1"/>
      <w:numFmt w:val="decimal"/>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7" w15:restartNumberingAfterBreak="0">
    <w:nsid w:val="6A550ED8"/>
    <w:multiLevelType w:val="hybridMultilevel"/>
    <w:tmpl w:val="4A564C60"/>
    <w:styleLink w:val="ImportedStyle2"/>
    <w:lvl w:ilvl="0" w:tplc="6A98C312">
      <w:start w:val="1"/>
      <w:numFmt w:val="bullet"/>
      <w:lvlText w:val="▪"/>
      <w:lvlJc w:val="left"/>
      <w:pPr>
        <w:tabs>
          <w:tab w:val="num" w:pos="360"/>
          <w:tab w:val="left" w:pos="720"/>
        </w:tabs>
        <w:ind w:left="72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42A8B04C">
      <w:start w:val="1"/>
      <w:numFmt w:val="bullet"/>
      <w:lvlText w:val="o"/>
      <w:lvlJc w:val="left"/>
      <w:pPr>
        <w:tabs>
          <w:tab w:val="left" w:pos="360"/>
          <w:tab w:val="left" w:pos="720"/>
          <w:tab w:val="num" w:pos="1440"/>
        </w:tabs>
        <w:ind w:left="1800" w:hanging="108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2" w:tplc="0A4095CA">
      <w:start w:val="1"/>
      <w:numFmt w:val="bullet"/>
      <w:lvlText w:val="▪"/>
      <w:lvlJc w:val="left"/>
      <w:pPr>
        <w:tabs>
          <w:tab w:val="left" w:pos="360"/>
          <w:tab w:val="left" w:pos="720"/>
          <w:tab w:val="num" w:pos="2160"/>
        </w:tabs>
        <w:ind w:left="2520" w:hanging="10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518A990">
      <w:start w:val="1"/>
      <w:numFmt w:val="bullet"/>
      <w:lvlText w:val="•"/>
      <w:lvlJc w:val="left"/>
      <w:pPr>
        <w:tabs>
          <w:tab w:val="left" w:pos="360"/>
          <w:tab w:val="left" w:pos="720"/>
          <w:tab w:val="num" w:pos="2880"/>
        </w:tabs>
        <w:ind w:left="3240" w:hanging="10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ABAE054">
      <w:start w:val="1"/>
      <w:numFmt w:val="bullet"/>
      <w:lvlText w:val="o"/>
      <w:lvlJc w:val="left"/>
      <w:pPr>
        <w:tabs>
          <w:tab w:val="left" w:pos="360"/>
          <w:tab w:val="left" w:pos="720"/>
          <w:tab w:val="num" w:pos="3600"/>
        </w:tabs>
        <w:ind w:left="3960" w:hanging="108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3F21D02">
      <w:start w:val="1"/>
      <w:numFmt w:val="bullet"/>
      <w:lvlText w:val="▪"/>
      <w:lvlJc w:val="left"/>
      <w:pPr>
        <w:tabs>
          <w:tab w:val="left" w:pos="360"/>
          <w:tab w:val="left" w:pos="720"/>
          <w:tab w:val="num" w:pos="4320"/>
        </w:tabs>
        <w:ind w:left="4680" w:hanging="10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55CC55E">
      <w:start w:val="1"/>
      <w:numFmt w:val="bullet"/>
      <w:lvlText w:val="•"/>
      <w:lvlJc w:val="left"/>
      <w:pPr>
        <w:tabs>
          <w:tab w:val="left" w:pos="360"/>
          <w:tab w:val="left" w:pos="720"/>
          <w:tab w:val="num" w:pos="5040"/>
        </w:tabs>
        <w:ind w:left="5400" w:hanging="10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5F42CE80">
      <w:start w:val="1"/>
      <w:numFmt w:val="bullet"/>
      <w:lvlText w:val="o"/>
      <w:lvlJc w:val="left"/>
      <w:pPr>
        <w:tabs>
          <w:tab w:val="left" w:pos="360"/>
          <w:tab w:val="left" w:pos="720"/>
          <w:tab w:val="num" w:pos="5760"/>
        </w:tabs>
        <w:ind w:left="6120" w:hanging="108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B46C010A">
      <w:start w:val="1"/>
      <w:numFmt w:val="bullet"/>
      <w:lvlText w:val="▪"/>
      <w:lvlJc w:val="left"/>
      <w:pPr>
        <w:tabs>
          <w:tab w:val="left" w:pos="360"/>
          <w:tab w:val="left" w:pos="720"/>
          <w:tab w:val="num" w:pos="6480"/>
        </w:tabs>
        <w:ind w:left="6840" w:hanging="10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8" w15:restartNumberingAfterBreak="0">
    <w:nsid w:val="6B987AD5"/>
    <w:multiLevelType w:val="hybridMultilevel"/>
    <w:tmpl w:val="5DD2DA1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9" w15:restartNumberingAfterBreak="0">
    <w:nsid w:val="6C720D52"/>
    <w:multiLevelType w:val="hybridMultilevel"/>
    <w:tmpl w:val="88D6088A"/>
    <w:styleLink w:val="ImportedStyle8"/>
    <w:lvl w:ilvl="0" w:tplc="DAA456E2">
      <w:start w:val="1"/>
      <w:numFmt w:val="bullet"/>
      <w:lvlText w:val="▪"/>
      <w:lvlJc w:val="left"/>
      <w:pPr>
        <w:ind w:left="2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A4BA122A">
      <w:start w:val="1"/>
      <w:numFmt w:val="bullet"/>
      <w:lvlText w:val="o"/>
      <w:lvlJc w:val="left"/>
      <w:pPr>
        <w:ind w:left="99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2" w:tplc="375E989A">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ED8DB6A">
      <w:start w:val="1"/>
      <w:numFmt w:val="bullet"/>
      <w:lvlText w:val="•"/>
      <w:lvlJc w:val="left"/>
      <w:pPr>
        <w:ind w:left="24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F76A536E">
      <w:start w:val="1"/>
      <w:numFmt w:val="bullet"/>
      <w:lvlText w:val="o"/>
      <w:lvlJc w:val="left"/>
      <w:pPr>
        <w:ind w:left="315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219A7E6E">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1A0F8E4">
      <w:start w:val="1"/>
      <w:numFmt w:val="bullet"/>
      <w:lvlText w:val="•"/>
      <w:lvlJc w:val="left"/>
      <w:pPr>
        <w:ind w:left="45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FB243F76">
      <w:start w:val="1"/>
      <w:numFmt w:val="bullet"/>
      <w:lvlText w:val="o"/>
      <w:lvlJc w:val="left"/>
      <w:pPr>
        <w:ind w:left="531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F2FE908A">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0" w15:restartNumberingAfterBreak="0">
    <w:nsid w:val="6DCD19E8"/>
    <w:multiLevelType w:val="hybridMultilevel"/>
    <w:tmpl w:val="B33EBF3E"/>
    <w:numStyleLink w:val="ImportedStyle1"/>
  </w:abstractNum>
  <w:abstractNum w:abstractNumId="151" w15:restartNumberingAfterBreak="0">
    <w:nsid w:val="6DE5486C"/>
    <w:multiLevelType w:val="hybridMultilevel"/>
    <w:tmpl w:val="CEDA0D20"/>
    <w:lvl w:ilvl="0" w:tplc="96A4B464">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52" w15:restartNumberingAfterBreak="0">
    <w:nsid w:val="6DE66EFF"/>
    <w:multiLevelType w:val="hybridMultilevel"/>
    <w:tmpl w:val="E534B352"/>
    <w:lvl w:ilvl="0" w:tplc="CD68B04E">
      <w:start w:val="1"/>
      <w:numFmt w:val="decimal"/>
      <w:lvlText w:val="%1."/>
      <w:lvlJc w:val="left"/>
      <w:pPr>
        <w:ind w:left="966" w:hanging="285"/>
      </w:pPr>
      <w:rPr>
        <w:rFonts w:ascii="Georgia" w:eastAsia="Georgia" w:hAnsi="Georgia" w:cs="Georgia" w:hint="default"/>
        <w:b w:val="0"/>
        <w:bCs w:val="0"/>
        <w:i w:val="0"/>
        <w:iCs w:val="0"/>
        <w:spacing w:val="0"/>
        <w:w w:val="100"/>
        <w:sz w:val="22"/>
        <w:szCs w:val="22"/>
        <w:lang w:val="ms" w:eastAsia="en-US" w:bidi="ar-SA"/>
      </w:rPr>
    </w:lvl>
    <w:lvl w:ilvl="1" w:tplc="3EF808C6">
      <w:numFmt w:val="bullet"/>
      <w:lvlText w:val="•"/>
      <w:lvlJc w:val="left"/>
      <w:pPr>
        <w:ind w:left="1515" w:hanging="285"/>
      </w:pPr>
      <w:rPr>
        <w:rFonts w:hint="default"/>
        <w:lang w:val="ms" w:eastAsia="en-US" w:bidi="ar-SA"/>
      </w:rPr>
    </w:lvl>
    <w:lvl w:ilvl="2" w:tplc="04EC271E">
      <w:numFmt w:val="bullet"/>
      <w:lvlText w:val="•"/>
      <w:lvlJc w:val="left"/>
      <w:pPr>
        <w:ind w:left="2071" w:hanging="285"/>
      </w:pPr>
      <w:rPr>
        <w:rFonts w:hint="default"/>
        <w:lang w:val="ms" w:eastAsia="en-US" w:bidi="ar-SA"/>
      </w:rPr>
    </w:lvl>
    <w:lvl w:ilvl="3" w:tplc="21B4493A">
      <w:numFmt w:val="bullet"/>
      <w:lvlText w:val="•"/>
      <w:lvlJc w:val="left"/>
      <w:pPr>
        <w:ind w:left="2626" w:hanging="285"/>
      </w:pPr>
      <w:rPr>
        <w:rFonts w:hint="default"/>
        <w:lang w:val="ms" w:eastAsia="en-US" w:bidi="ar-SA"/>
      </w:rPr>
    </w:lvl>
    <w:lvl w:ilvl="4" w:tplc="A0C6392C">
      <w:numFmt w:val="bullet"/>
      <w:lvlText w:val="•"/>
      <w:lvlJc w:val="left"/>
      <w:pPr>
        <w:ind w:left="3182" w:hanging="285"/>
      </w:pPr>
      <w:rPr>
        <w:rFonts w:hint="default"/>
        <w:lang w:val="ms" w:eastAsia="en-US" w:bidi="ar-SA"/>
      </w:rPr>
    </w:lvl>
    <w:lvl w:ilvl="5" w:tplc="9F8AFF48">
      <w:numFmt w:val="bullet"/>
      <w:lvlText w:val="•"/>
      <w:lvlJc w:val="left"/>
      <w:pPr>
        <w:ind w:left="3737" w:hanging="285"/>
      </w:pPr>
      <w:rPr>
        <w:rFonts w:hint="default"/>
        <w:lang w:val="ms" w:eastAsia="en-US" w:bidi="ar-SA"/>
      </w:rPr>
    </w:lvl>
    <w:lvl w:ilvl="6" w:tplc="112288CC">
      <w:numFmt w:val="bullet"/>
      <w:lvlText w:val="•"/>
      <w:lvlJc w:val="left"/>
      <w:pPr>
        <w:ind w:left="4293" w:hanging="285"/>
      </w:pPr>
      <w:rPr>
        <w:rFonts w:hint="default"/>
        <w:lang w:val="ms" w:eastAsia="en-US" w:bidi="ar-SA"/>
      </w:rPr>
    </w:lvl>
    <w:lvl w:ilvl="7" w:tplc="59A47944">
      <w:numFmt w:val="bullet"/>
      <w:lvlText w:val="•"/>
      <w:lvlJc w:val="left"/>
      <w:pPr>
        <w:ind w:left="4848" w:hanging="285"/>
      </w:pPr>
      <w:rPr>
        <w:rFonts w:hint="default"/>
        <w:lang w:val="ms" w:eastAsia="en-US" w:bidi="ar-SA"/>
      </w:rPr>
    </w:lvl>
    <w:lvl w:ilvl="8" w:tplc="951A6F0A">
      <w:numFmt w:val="bullet"/>
      <w:lvlText w:val="•"/>
      <w:lvlJc w:val="left"/>
      <w:pPr>
        <w:ind w:left="5404" w:hanging="285"/>
      </w:pPr>
      <w:rPr>
        <w:rFonts w:hint="default"/>
        <w:lang w:val="ms" w:eastAsia="en-US" w:bidi="ar-SA"/>
      </w:rPr>
    </w:lvl>
  </w:abstractNum>
  <w:abstractNum w:abstractNumId="153" w15:restartNumberingAfterBreak="0">
    <w:nsid w:val="6E382445"/>
    <w:multiLevelType w:val="hybridMultilevel"/>
    <w:tmpl w:val="0E9E424C"/>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4" w15:restartNumberingAfterBreak="0">
    <w:nsid w:val="6E662081"/>
    <w:multiLevelType w:val="multilevel"/>
    <w:tmpl w:val="54327F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5" w15:restartNumberingAfterBreak="0">
    <w:nsid w:val="6EDF34B8"/>
    <w:multiLevelType w:val="hybridMultilevel"/>
    <w:tmpl w:val="33D623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15:restartNumberingAfterBreak="0">
    <w:nsid w:val="6FA67BE8"/>
    <w:multiLevelType w:val="multilevel"/>
    <w:tmpl w:val="EDB6E8C8"/>
    <w:lvl w:ilvl="0">
      <w:start w:val="4"/>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3"/>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2"/>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57" w15:restartNumberingAfterBreak="0">
    <w:nsid w:val="6FA72ABC"/>
    <w:multiLevelType w:val="hybridMultilevel"/>
    <w:tmpl w:val="B4B2A9C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8" w15:restartNumberingAfterBreak="0">
    <w:nsid w:val="701063BD"/>
    <w:multiLevelType w:val="hybridMultilevel"/>
    <w:tmpl w:val="5C826494"/>
    <w:lvl w:ilvl="0" w:tplc="1DBC3180">
      <w:start w:val="2"/>
      <w:numFmt w:val="decimal"/>
      <w:lvlText w:val="%1."/>
      <w:lvlJc w:val="left"/>
      <w:pPr>
        <w:ind w:left="1200" w:hanging="480"/>
      </w:pPr>
      <w:rPr>
        <w:rFonts w:ascii="Georgia" w:hAnsi="Georgia" w:cs="Times New Roman" w:hint="default"/>
        <w:color w:val="000000"/>
        <w:sz w:val="22"/>
        <w:szCs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9" w15:restartNumberingAfterBreak="0">
    <w:nsid w:val="72377191"/>
    <w:multiLevelType w:val="hybridMultilevel"/>
    <w:tmpl w:val="9A8C5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0" w15:restartNumberingAfterBreak="0">
    <w:nsid w:val="724B06E9"/>
    <w:multiLevelType w:val="hybridMultilevel"/>
    <w:tmpl w:val="AB02E9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1" w15:restartNumberingAfterBreak="0">
    <w:nsid w:val="73C926FA"/>
    <w:multiLevelType w:val="hybridMultilevel"/>
    <w:tmpl w:val="A3A0A444"/>
    <w:lvl w:ilvl="0" w:tplc="611E20C8">
      <w:start w:val="2"/>
      <w:numFmt w:val="decimalZero"/>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2" w15:restartNumberingAfterBreak="0">
    <w:nsid w:val="73DE5434"/>
    <w:multiLevelType w:val="hybridMultilevel"/>
    <w:tmpl w:val="189424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3" w15:restartNumberingAfterBreak="0">
    <w:nsid w:val="75115FD3"/>
    <w:multiLevelType w:val="multilevel"/>
    <w:tmpl w:val="75115FD3"/>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4" w15:restartNumberingAfterBreak="0">
    <w:nsid w:val="761D0070"/>
    <w:multiLevelType w:val="hybridMultilevel"/>
    <w:tmpl w:val="48623038"/>
    <w:lvl w:ilvl="0" w:tplc="EE20C35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5" w15:restartNumberingAfterBreak="0">
    <w:nsid w:val="7656144F"/>
    <w:multiLevelType w:val="hybridMultilevel"/>
    <w:tmpl w:val="DB6C70A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66" w15:restartNumberingAfterBreak="0">
    <w:nsid w:val="76E92359"/>
    <w:multiLevelType w:val="hybridMultilevel"/>
    <w:tmpl w:val="88B2B522"/>
    <w:lvl w:ilvl="0" w:tplc="D9C4D500">
      <w:start w:val="2"/>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7" w15:restartNumberingAfterBreak="0">
    <w:nsid w:val="77985456"/>
    <w:multiLevelType w:val="hybridMultilevel"/>
    <w:tmpl w:val="EA10226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8" w15:restartNumberingAfterBreak="0">
    <w:nsid w:val="77F12427"/>
    <w:multiLevelType w:val="hybridMultilevel"/>
    <w:tmpl w:val="523AF976"/>
    <w:lvl w:ilvl="0" w:tplc="5628AE5C">
      <w:start w:val="1"/>
      <w:numFmt w:val="decimal"/>
      <w:lvlText w:val="(%1)"/>
      <w:lvlJc w:val="left"/>
      <w:pPr>
        <w:ind w:left="234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69" w15:restartNumberingAfterBreak="0">
    <w:nsid w:val="78F51B67"/>
    <w:multiLevelType w:val="hybridMultilevel"/>
    <w:tmpl w:val="091CEABA"/>
    <w:lvl w:ilvl="0" w:tplc="648A9E38">
      <w:start w:val="1"/>
      <w:numFmt w:val="lowerLetter"/>
      <w:lvlText w:val="%1."/>
      <w:lvlJc w:val="left"/>
      <w:pPr>
        <w:ind w:left="821" w:hanging="360"/>
      </w:pPr>
      <w:rPr>
        <w:rFonts w:ascii="Georgia" w:eastAsia="Georgia" w:hAnsi="Georgia" w:cs="Georgia" w:hint="default"/>
        <w:b w:val="0"/>
        <w:bCs w:val="0"/>
        <w:i w:val="0"/>
        <w:iCs w:val="0"/>
        <w:spacing w:val="-1"/>
        <w:w w:val="100"/>
        <w:sz w:val="22"/>
        <w:szCs w:val="22"/>
        <w:lang w:val="ms" w:eastAsia="en-US" w:bidi="ar-SA"/>
      </w:rPr>
    </w:lvl>
    <w:lvl w:ilvl="1" w:tplc="7398F49E">
      <w:numFmt w:val="bullet"/>
      <w:lvlText w:val="•"/>
      <w:lvlJc w:val="left"/>
      <w:pPr>
        <w:ind w:left="1383" w:hanging="360"/>
      </w:pPr>
      <w:rPr>
        <w:rFonts w:hint="default"/>
        <w:lang w:val="ms" w:eastAsia="en-US" w:bidi="ar-SA"/>
      </w:rPr>
    </w:lvl>
    <w:lvl w:ilvl="2" w:tplc="F738C840">
      <w:numFmt w:val="bullet"/>
      <w:lvlText w:val="•"/>
      <w:lvlJc w:val="left"/>
      <w:pPr>
        <w:ind w:left="1947" w:hanging="360"/>
      </w:pPr>
      <w:rPr>
        <w:rFonts w:hint="default"/>
        <w:lang w:val="ms" w:eastAsia="en-US" w:bidi="ar-SA"/>
      </w:rPr>
    </w:lvl>
    <w:lvl w:ilvl="3" w:tplc="E27EB0F8">
      <w:numFmt w:val="bullet"/>
      <w:lvlText w:val="•"/>
      <w:lvlJc w:val="left"/>
      <w:pPr>
        <w:ind w:left="2510" w:hanging="360"/>
      </w:pPr>
      <w:rPr>
        <w:rFonts w:hint="default"/>
        <w:lang w:val="ms" w:eastAsia="en-US" w:bidi="ar-SA"/>
      </w:rPr>
    </w:lvl>
    <w:lvl w:ilvl="4" w:tplc="A484F998">
      <w:numFmt w:val="bullet"/>
      <w:lvlText w:val="•"/>
      <w:lvlJc w:val="left"/>
      <w:pPr>
        <w:ind w:left="3074" w:hanging="360"/>
      </w:pPr>
      <w:rPr>
        <w:rFonts w:hint="default"/>
        <w:lang w:val="ms" w:eastAsia="en-US" w:bidi="ar-SA"/>
      </w:rPr>
    </w:lvl>
    <w:lvl w:ilvl="5" w:tplc="EE4C9C52">
      <w:numFmt w:val="bullet"/>
      <w:lvlText w:val="•"/>
      <w:lvlJc w:val="left"/>
      <w:pPr>
        <w:ind w:left="3637" w:hanging="360"/>
      </w:pPr>
      <w:rPr>
        <w:rFonts w:hint="default"/>
        <w:lang w:val="ms" w:eastAsia="en-US" w:bidi="ar-SA"/>
      </w:rPr>
    </w:lvl>
    <w:lvl w:ilvl="6" w:tplc="95C89DCC">
      <w:numFmt w:val="bullet"/>
      <w:lvlText w:val="•"/>
      <w:lvlJc w:val="left"/>
      <w:pPr>
        <w:ind w:left="4201" w:hanging="360"/>
      </w:pPr>
      <w:rPr>
        <w:rFonts w:hint="default"/>
        <w:lang w:val="ms" w:eastAsia="en-US" w:bidi="ar-SA"/>
      </w:rPr>
    </w:lvl>
    <w:lvl w:ilvl="7" w:tplc="41BC24F0">
      <w:numFmt w:val="bullet"/>
      <w:lvlText w:val="•"/>
      <w:lvlJc w:val="left"/>
      <w:pPr>
        <w:ind w:left="4764" w:hanging="360"/>
      </w:pPr>
      <w:rPr>
        <w:rFonts w:hint="default"/>
        <w:lang w:val="ms" w:eastAsia="en-US" w:bidi="ar-SA"/>
      </w:rPr>
    </w:lvl>
    <w:lvl w:ilvl="8" w:tplc="7B6C62C8">
      <w:numFmt w:val="bullet"/>
      <w:lvlText w:val="•"/>
      <w:lvlJc w:val="left"/>
      <w:pPr>
        <w:ind w:left="5328" w:hanging="360"/>
      </w:pPr>
      <w:rPr>
        <w:rFonts w:hint="default"/>
        <w:lang w:val="ms" w:eastAsia="en-US" w:bidi="ar-SA"/>
      </w:rPr>
    </w:lvl>
  </w:abstractNum>
  <w:abstractNum w:abstractNumId="170" w15:restartNumberingAfterBreak="0">
    <w:nsid w:val="79463C75"/>
    <w:multiLevelType w:val="multilevel"/>
    <w:tmpl w:val="1FA456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1" w15:restartNumberingAfterBreak="0">
    <w:nsid w:val="79DF3BC6"/>
    <w:multiLevelType w:val="hybridMultilevel"/>
    <w:tmpl w:val="701EC08C"/>
    <w:lvl w:ilvl="0" w:tplc="04090011">
      <w:start w:val="1"/>
      <w:numFmt w:val="decimal"/>
      <w:lvlText w:val="%1)"/>
      <w:lvlJc w:val="left"/>
      <w:pPr>
        <w:ind w:left="987" w:hanging="42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2" w15:restartNumberingAfterBreak="0">
    <w:nsid w:val="7B095B91"/>
    <w:multiLevelType w:val="hybridMultilevel"/>
    <w:tmpl w:val="24D0851C"/>
    <w:styleLink w:val="ImportedStyle6"/>
    <w:lvl w:ilvl="0" w:tplc="1756A0C4">
      <w:start w:val="1"/>
      <w:numFmt w:val="bullet"/>
      <w:lvlText w:val="▪"/>
      <w:lvlJc w:val="left"/>
      <w:pPr>
        <w:tabs>
          <w:tab w:val="left" w:pos="360"/>
          <w:tab w:val="left" w:pos="900"/>
          <w:tab w:val="left" w:pos="989"/>
          <w:tab w:val="center" w:pos="4680"/>
          <w:tab w:val="right" w:pos="6226"/>
        </w:tabs>
        <w:ind w:left="2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0BFC3460">
      <w:start w:val="1"/>
      <w:numFmt w:val="bullet"/>
      <w:suff w:val="nothing"/>
      <w:lvlText w:val="o"/>
      <w:lvlJc w:val="left"/>
      <w:pPr>
        <w:tabs>
          <w:tab w:val="left" w:pos="360"/>
          <w:tab w:val="left" w:pos="900"/>
          <w:tab w:val="left" w:pos="989"/>
          <w:tab w:val="center" w:pos="4680"/>
          <w:tab w:val="right" w:pos="6226"/>
        </w:tabs>
        <w:ind w:left="900" w:hanging="18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2" w:tplc="AB184B1E">
      <w:start w:val="1"/>
      <w:numFmt w:val="bullet"/>
      <w:lvlText w:val="▪"/>
      <w:lvlJc w:val="left"/>
      <w:pPr>
        <w:tabs>
          <w:tab w:val="left" w:pos="360"/>
          <w:tab w:val="left" w:pos="900"/>
          <w:tab w:val="left" w:pos="989"/>
          <w:tab w:val="center" w:pos="4680"/>
          <w:tab w:val="right" w:pos="6226"/>
        </w:tabs>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DEE423A">
      <w:start w:val="1"/>
      <w:numFmt w:val="bullet"/>
      <w:lvlText w:val="•"/>
      <w:lvlJc w:val="left"/>
      <w:pPr>
        <w:tabs>
          <w:tab w:val="left" w:pos="360"/>
          <w:tab w:val="left" w:pos="900"/>
          <w:tab w:val="left" w:pos="989"/>
          <w:tab w:val="center" w:pos="4680"/>
          <w:tab w:val="right" w:pos="6226"/>
        </w:tabs>
        <w:ind w:left="24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2D766E1E">
      <w:start w:val="1"/>
      <w:numFmt w:val="bullet"/>
      <w:lvlText w:val="o"/>
      <w:lvlJc w:val="left"/>
      <w:pPr>
        <w:tabs>
          <w:tab w:val="left" w:pos="360"/>
          <w:tab w:val="left" w:pos="900"/>
          <w:tab w:val="left" w:pos="989"/>
          <w:tab w:val="center" w:pos="4680"/>
          <w:tab w:val="right" w:pos="6226"/>
        </w:tabs>
        <w:ind w:left="315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DF94C670">
      <w:start w:val="1"/>
      <w:numFmt w:val="bullet"/>
      <w:lvlText w:val="▪"/>
      <w:lvlJc w:val="left"/>
      <w:pPr>
        <w:tabs>
          <w:tab w:val="left" w:pos="360"/>
          <w:tab w:val="left" w:pos="900"/>
          <w:tab w:val="left" w:pos="989"/>
          <w:tab w:val="center" w:pos="4680"/>
          <w:tab w:val="right" w:pos="6226"/>
        </w:tabs>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4242628">
      <w:start w:val="1"/>
      <w:numFmt w:val="bullet"/>
      <w:lvlText w:val="•"/>
      <w:lvlJc w:val="left"/>
      <w:pPr>
        <w:tabs>
          <w:tab w:val="left" w:pos="360"/>
          <w:tab w:val="left" w:pos="900"/>
          <w:tab w:val="left" w:pos="989"/>
          <w:tab w:val="center" w:pos="4680"/>
          <w:tab w:val="right" w:pos="6226"/>
        </w:tabs>
        <w:ind w:left="45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236E7502">
      <w:start w:val="1"/>
      <w:numFmt w:val="bullet"/>
      <w:lvlText w:val="o"/>
      <w:lvlJc w:val="left"/>
      <w:pPr>
        <w:tabs>
          <w:tab w:val="left" w:pos="360"/>
          <w:tab w:val="left" w:pos="900"/>
          <w:tab w:val="left" w:pos="989"/>
          <w:tab w:val="center" w:pos="4680"/>
          <w:tab w:val="right" w:pos="6226"/>
        </w:tabs>
        <w:ind w:left="531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6C9AB2DA">
      <w:start w:val="1"/>
      <w:numFmt w:val="bullet"/>
      <w:lvlText w:val="▪"/>
      <w:lvlJc w:val="left"/>
      <w:pPr>
        <w:tabs>
          <w:tab w:val="left" w:pos="360"/>
          <w:tab w:val="left" w:pos="900"/>
          <w:tab w:val="left" w:pos="989"/>
          <w:tab w:val="center" w:pos="4680"/>
          <w:tab w:val="right" w:pos="6226"/>
        </w:tabs>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73" w15:restartNumberingAfterBreak="0">
    <w:nsid w:val="7C603A92"/>
    <w:multiLevelType w:val="multilevel"/>
    <w:tmpl w:val="8690C71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74" w15:restartNumberingAfterBreak="0">
    <w:nsid w:val="7C8A07AC"/>
    <w:multiLevelType w:val="hybridMultilevel"/>
    <w:tmpl w:val="14D23700"/>
    <w:lvl w:ilvl="0" w:tplc="8840734E">
      <w:start w:val="1"/>
      <w:numFmt w:val="decimal"/>
      <w:lvlText w:val="%1."/>
      <w:lvlJc w:val="left"/>
      <w:pPr>
        <w:ind w:left="935" w:hanging="360"/>
      </w:pPr>
      <w:rPr>
        <w:rFonts w:hint="default"/>
      </w:rPr>
    </w:lvl>
    <w:lvl w:ilvl="1" w:tplc="38090019">
      <w:start w:val="1"/>
      <w:numFmt w:val="lowerLetter"/>
      <w:lvlText w:val="%2."/>
      <w:lvlJc w:val="left"/>
      <w:pPr>
        <w:ind w:left="1655" w:hanging="360"/>
      </w:pPr>
    </w:lvl>
    <w:lvl w:ilvl="2" w:tplc="3809001B" w:tentative="1">
      <w:start w:val="1"/>
      <w:numFmt w:val="lowerRoman"/>
      <w:lvlText w:val="%3."/>
      <w:lvlJc w:val="right"/>
      <w:pPr>
        <w:ind w:left="2375" w:hanging="180"/>
      </w:pPr>
    </w:lvl>
    <w:lvl w:ilvl="3" w:tplc="3809000F" w:tentative="1">
      <w:start w:val="1"/>
      <w:numFmt w:val="decimal"/>
      <w:lvlText w:val="%4."/>
      <w:lvlJc w:val="left"/>
      <w:pPr>
        <w:ind w:left="3095" w:hanging="360"/>
      </w:pPr>
    </w:lvl>
    <w:lvl w:ilvl="4" w:tplc="38090019" w:tentative="1">
      <w:start w:val="1"/>
      <w:numFmt w:val="lowerLetter"/>
      <w:lvlText w:val="%5."/>
      <w:lvlJc w:val="left"/>
      <w:pPr>
        <w:ind w:left="3815" w:hanging="360"/>
      </w:pPr>
    </w:lvl>
    <w:lvl w:ilvl="5" w:tplc="3809001B" w:tentative="1">
      <w:start w:val="1"/>
      <w:numFmt w:val="lowerRoman"/>
      <w:lvlText w:val="%6."/>
      <w:lvlJc w:val="right"/>
      <w:pPr>
        <w:ind w:left="4535" w:hanging="180"/>
      </w:pPr>
    </w:lvl>
    <w:lvl w:ilvl="6" w:tplc="3809000F" w:tentative="1">
      <w:start w:val="1"/>
      <w:numFmt w:val="decimal"/>
      <w:lvlText w:val="%7."/>
      <w:lvlJc w:val="left"/>
      <w:pPr>
        <w:ind w:left="5255" w:hanging="360"/>
      </w:pPr>
    </w:lvl>
    <w:lvl w:ilvl="7" w:tplc="38090019" w:tentative="1">
      <w:start w:val="1"/>
      <w:numFmt w:val="lowerLetter"/>
      <w:lvlText w:val="%8."/>
      <w:lvlJc w:val="left"/>
      <w:pPr>
        <w:ind w:left="5975" w:hanging="360"/>
      </w:pPr>
    </w:lvl>
    <w:lvl w:ilvl="8" w:tplc="3809001B" w:tentative="1">
      <w:start w:val="1"/>
      <w:numFmt w:val="lowerRoman"/>
      <w:lvlText w:val="%9."/>
      <w:lvlJc w:val="right"/>
      <w:pPr>
        <w:ind w:left="6695" w:hanging="180"/>
      </w:pPr>
    </w:lvl>
  </w:abstractNum>
  <w:abstractNum w:abstractNumId="175" w15:restartNumberingAfterBreak="0">
    <w:nsid w:val="7CD37CC3"/>
    <w:multiLevelType w:val="multilevel"/>
    <w:tmpl w:val="4E9E8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6" w15:restartNumberingAfterBreak="0">
    <w:nsid w:val="7DB25B87"/>
    <w:multiLevelType w:val="hybridMultilevel"/>
    <w:tmpl w:val="825A4792"/>
    <w:lvl w:ilvl="0" w:tplc="A37C7BA8">
      <w:start w:val="18"/>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7" w15:restartNumberingAfterBreak="0">
    <w:nsid w:val="7E153A3D"/>
    <w:multiLevelType w:val="multilevel"/>
    <w:tmpl w:val="851E712E"/>
    <w:lvl w:ilvl="0">
      <w:start w:val="5"/>
      <w:numFmt w:val="decimal"/>
      <w:lvlText w:val="%1."/>
      <w:lvlJc w:val="left"/>
      <w:pPr>
        <w:tabs>
          <w:tab w:val="num" w:pos="720"/>
        </w:tabs>
        <w:ind w:left="720" w:hanging="360"/>
      </w:pPr>
      <w:rPr>
        <w:rFonts w:hint="default"/>
      </w:rPr>
    </w:lvl>
    <w:lvl w:ilvl="1">
      <w:start w:val="3"/>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78" w15:restartNumberingAfterBreak="0">
    <w:nsid w:val="7E81009F"/>
    <w:multiLevelType w:val="multilevel"/>
    <w:tmpl w:val="C65AFB10"/>
    <w:lvl w:ilvl="0">
      <w:start w:val="4"/>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3"/>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2"/>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79" w15:restartNumberingAfterBreak="0">
    <w:nsid w:val="7F6E7738"/>
    <w:multiLevelType w:val="hybridMultilevel"/>
    <w:tmpl w:val="11B46BE6"/>
    <w:lvl w:ilvl="0" w:tplc="A404C6E6">
      <w:start w:val="1"/>
      <w:numFmt w:val="upperLetter"/>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80" w15:restartNumberingAfterBreak="0">
    <w:nsid w:val="7F8A28D0"/>
    <w:multiLevelType w:val="hybridMultilevel"/>
    <w:tmpl w:val="D94E187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1" w15:restartNumberingAfterBreak="0">
    <w:nsid w:val="7F9B3FEE"/>
    <w:multiLevelType w:val="hybridMultilevel"/>
    <w:tmpl w:val="4828B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4690431">
    <w:abstractNumId w:val="0"/>
  </w:num>
  <w:num w:numId="2" w16cid:durableId="921531227">
    <w:abstractNumId w:val="132"/>
  </w:num>
  <w:num w:numId="3" w16cid:durableId="867835822">
    <w:abstractNumId w:val="39"/>
  </w:num>
  <w:num w:numId="4" w16cid:durableId="1037051662">
    <w:abstractNumId w:val="148"/>
  </w:num>
  <w:num w:numId="5" w16cid:durableId="57477959">
    <w:abstractNumId w:val="105"/>
  </w:num>
  <w:num w:numId="6" w16cid:durableId="1604193114">
    <w:abstractNumId w:val="123"/>
  </w:num>
  <w:num w:numId="7" w16cid:durableId="1404178080">
    <w:abstractNumId w:val="109"/>
  </w:num>
  <w:num w:numId="8" w16cid:durableId="931401630">
    <w:abstractNumId w:val="94"/>
  </w:num>
  <w:num w:numId="9" w16cid:durableId="531000686">
    <w:abstractNumId w:val="115"/>
  </w:num>
  <w:num w:numId="10" w16cid:durableId="263463255">
    <w:abstractNumId w:val="63"/>
  </w:num>
  <w:num w:numId="11" w16cid:durableId="471215622">
    <w:abstractNumId w:val="133"/>
  </w:num>
  <w:num w:numId="12" w16cid:durableId="248731131">
    <w:abstractNumId w:val="35"/>
  </w:num>
  <w:num w:numId="13" w16cid:durableId="137960017">
    <w:abstractNumId w:val="14"/>
  </w:num>
  <w:num w:numId="14" w16cid:durableId="1817645887">
    <w:abstractNumId w:val="74"/>
  </w:num>
  <w:num w:numId="15" w16cid:durableId="883642517">
    <w:abstractNumId w:val="21"/>
  </w:num>
  <w:num w:numId="16" w16cid:durableId="1877308871">
    <w:abstractNumId w:val="118"/>
  </w:num>
  <w:num w:numId="17" w16cid:durableId="1149790079">
    <w:abstractNumId w:val="117"/>
  </w:num>
  <w:num w:numId="18" w16cid:durableId="58409037">
    <w:abstractNumId w:val="152"/>
  </w:num>
  <w:num w:numId="19" w16cid:durableId="1358853112">
    <w:abstractNumId w:val="29"/>
  </w:num>
  <w:num w:numId="20" w16cid:durableId="1753048034">
    <w:abstractNumId w:val="122"/>
  </w:num>
  <w:num w:numId="21" w16cid:durableId="1738357176">
    <w:abstractNumId w:val="20"/>
  </w:num>
  <w:num w:numId="22" w16cid:durableId="1728795621">
    <w:abstractNumId w:val="24"/>
  </w:num>
  <w:num w:numId="23" w16cid:durableId="1110661566">
    <w:abstractNumId w:val="131"/>
  </w:num>
  <w:num w:numId="24" w16cid:durableId="68309624">
    <w:abstractNumId w:val="70"/>
  </w:num>
  <w:num w:numId="25" w16cid:durableId="1637639307">
    <w:abstractNumId w:val="28"/>
  </w:num>
  <w:num w:numId="26" w16cid:durableId="1100874209">
    <w:abstractNumId w:val="82"/>
  </w:num>
  <w:num w:numId="27" w16cid:durableId="1143737027">
    <w:abstractNumId w:val="119"/>
  </w:num>
  <w:num w:numId="28" w16cid:durableId="154684009">
    <w:abstractNumId w:val="130"/>
  </w:num>
  <w:num w:numId="29" w16cid:durableId="968244141">
    <w:abstractNumId w:val="175"/>
  </w:num>
  <w:num w:numId="30" w16cid:durableId="433091625">
    <w:abstractNumId w:val="25"/>
  </w:num>
  <w:num w:numId="31" w16cid:durableId="376855914">
    <w:abstractNumId w:val="171"/>
  </w:num>
  <w:num w:numId="32" w16cid:durableId="162664648">
    <w:abstractNumId w:val="85"/>
  </w:num>
  <w:num w:numId="33" w16cid:durableId="2041929264">
    <w:abstractNumId w:val="36"/>
  </w:num>
  <w:num w:numId="34" w16cid:durableId="827013512">
    <w:abstractNumId w:val="77"/>
  </w:num>
  <w:num w:numId="35" w16cid:durableId="150144199">
    <w:abstractNumId w:val="6"/>
  </w:num>
  <w:num w:numId="36" w16cid:durableId="1164978322">
    <w:abstractNumId w:val="16"/>
  </w:num>
  <w:num w:numId="37" w16cid:durableId="223879805">
    <w:abstractNumId w:val="62"/>
  </w:num>
  <w:num w:numId="38" w16cid:durableId="2012485886">
    <w:abstractNumId w:val="32"/>
  </w:num>
  <w:num w:numId="39" w16cid:durableId="1615675921">
    <w:abstractNumId w:val="4"/>
  </w:num>
  <w:num w:numId="40" w16cid:durableId="1764296775">
    <w:abstractNumId w:val="127"/>
  </w:num>
  <w:num w:numId="41" w16cid:durableId="808715836">
    <w:abstractNumId w:val="88"/>
  </w:num>
  <w:num w:numId="42" w16cid:durableId="1506940084">
    <w:abstractNumId w:val="134"/>
  </w:num>
  <w:num w:numId="43" w16cid:durableId="1804231252">
    <w:abstractNumId w:val="121"/>
  </w:num>
  <w:num w:numId="44" w16cid:durableId="1587421630">
    <w:abstractNumId w:val="163"/>
  </w:num>
  <w:num w:numId="45" w16cid:durableId="409159755">
    <w:abstractNumId w:val="3"/>
  </w:num>
  <w:num w:numId="46" w16cid:durableId="582036013">
    <w:abstractNumId w:val="107"/>
  </w:num>
  <w:num w:numId="47" w16cid:durableId="1164904663">
    <w:abstractNumId w:val="89"/>
  </w:num>
  <w:num w:numId="48" w16cid:durableId="1760984989">
    <w:abstractNumId w:val="11"/>
  </w:num>
  <w:num w:numId="49" w16cid:durableId="1419709499">
    <w:abstractNumId w:val="164"/>
  </w:num>
  <w:num w:numId="50" w16cid:durableId="1185091137">
    <w:abstractNumId w:val="139"/>
  </w:num>
  <w:num w:numId="51" w16cid:durableId="1982878134">
    <w:abstractNumId w:val="2"/>
  </w:num>
  <w:num w:numId="52" w16cid:durableId="237059413">
    <w:abstractNumId w:val="97"/>
  </w:num>
  <w:num w:numId="53" w16cid:durableId="463619563">
    <w:abstractNumId w:val="150"/>
  </w:num>
  <w:num w:numId="54" w16cid:durableId="192773931">
    <w:abstractNumId w:val="147"/>
  </w:num>
  <w:num w:numId="55" w16cid:durableId="1669089017">
    <w:abstractNumId w:val="145"/>
    <w:lvlOverride w:ilvl="0">
      <w:lvl w:ilvl="0" w:tplc="8D86B02C">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206E8F0E">
        <w:start w:val="1"/>
        <w:numFmt w:val="bullet"/>
        <w:lvlText w:val="o"/>
        <w:lvlJc w:val="left"/>
        <w:pPr>
          <w:tabs>
            <w:tab w:val="left" w:pos="360"/>
          </w:tabs>
          <w:ind w:left="108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B8122966">
        <w:start w:val="1"/>
        <w:numFmt w:val="bullet"/>
        <w:lvlText w:val="▪"/>
        <w:lvlJc w:val="left"/>
        <w:pPr>
          <w:tabs>
            <w:tab w:val="left" w:pos="360"/>
          </w:tabs>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9142FED8">
        <w:start w:val="1"/>
        <w:numFmt w:val="bullet"/>
        <w:lvlText w:val="•"/>
        <w:lvlJc w:val="left"/>
        <w:pPr>
          <w:tabs>
            <w:tab w:val="left" w:pos="360"/>
          </w:tabs>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659A4DF4">
        <w:start w:val="1"/>
        <w:numFmt w:val="bullet"/>
        <w:lvlText w:val="o"/>
        <w:lvlJc w:val="left"/>
        <w:pPr>
          <w:tabs>
            <w:tab w:val="left" w:pos="360"/>
          </w:tabs>
          <w:ind w:left="324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D788176A">
        <w:start w:val="1"/>
        <w:numFmt w:val="bullet"/>
        <w:lvlText w:val="▪"/>
        <w:lvlJc w:val="left"/>
        <w:pPr>
          <w:tabs>
            <w:tab w:val="left" w:pos="360"/>
          </w:tabs>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B1E8BAEC">
        <w:start w:val="1"/>
        <w:numFmt w:val="bullet"/>
        <w:lvlText w:val="•"/>
        <w:lvlJc w:val="left"/>
        <w:pPr>
          <w:tabs>
            <w:tab w:val="left" w:pos="360"/>
          </w:tabs>
          <w:ind w:left="46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A67C80A4">
        <w:start w:val="1"/>
        <w:numFmt w:val="bullet"/>
        <w:lvlText w:val="o"/>
        <w:lvlJc w:val="left"/>
        <w:pPr>
          <w:tabs>
            <w:tab w:val="left" w:pos="360"/>
          </w:tabs>
          <w:ind w:left="54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8892D0B0">
        <w:start w:val="1"/>
        <w:numFmt w:val="bullet"/>
        <w:lvlText w:val="▪"/>
        <w:lvlJc w:val="left"/>
        <w:pPr>
          <w:tabs>
            <w:tab w:val="left" w:pos="360"/>
          </w:tabs>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56" w16cid:durableId="691030808">
    <w:abstractNumId w:val="145"/>
    <w:lvlOverride w:ilvl="0">
      <w:lvl w:ilvl="0" w:tplc="8D86B02C">
        <w:start w:val="1"/>
        <w:numFmt w:val="bullet"/>
        <w:lvlText w:val="▪"/>
        <w:lvlJc w:val="left"/>
        <w:pPr>
          <w:ind w:left="2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206E8F0E">
        <w:start w:val="1"/>
        <w:numFmt w:val="bullet"/>
        <w:lvlText w:val="o"/>
        <w:lvlJc w:val="left"/>
        <w:pPr>
          <w:ind w:left="99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B8122966">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9142FED8">
        <w:start w:val="1"/>
        <w:numFmt w:val="bullet"/>
        <w:lvlText w:val="•"/>
        <w:lvlJc w:val="left"/>
        <w:pPr>
          <w:ind w:left="24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659A4DF4">
        <w:start w:val="1"/>
        <w:numFmt w:val="bullet"/>
        <w:lvlText w:val="o"/>
        <w:lvlJc w:val="left"/>
        <w:pPr>
          <w:ind w:left="315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D788176A">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B1E8BAEC">
        <w:start w:val="1"/>
        <w:numFmt w:val="bullet"/>
        <w:lvlText w:val="•"/>
        <w:lvlJc w:val="left"/>
        <w:pPr>
          <w:ind w:left="45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A67C80A4">
        <w:start w:val="1"/>
        <w:numFmt w:val="bullet"/>
        <w:lvlText w:val="o"/>
        <w:lvlJc w:val="left"/>
        <w:pPr>
          <w:ind w:left="531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8892D0B0">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57" w16cid:durableId="1065837564">
    <w:abstractNumId w:val="100"/>
  </w:num>
  <w:num w:numId="58" w16cid:durableId="1171917747">
    <w:abstractNumId w:val="10"/>
  </w:num>
  <w:num w:numId="59" w16cid:durableId="1133731">
    <w:abstractNumId w:val="10"/>
    <w:lvlOverride w:ilvl="0">
      <w:startOverride w:val="3"/>
      <w:lvl w:ilvl="0" w:tplc="0A2CBE4C">
        <w:start w:val="3"/>
        <w:numFmt w:val="lowerLetter"/>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F7844E8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2070EB6C">
        <w:start w:val="1"/>
        <w:numFmt w:val="lowerRoman"/>
        <w:lvlText w:val="%3."/>
        <w:lvlJc w:val="left"/>
        <w:pPr>
          <w:ind w:left="1800" w:hanging="3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41083776">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760D4E4">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B8B2025E">
        <w:start w:val="1"/>
        <w:numFmt w:val="lowerRoman"/>
        <w:lvlText w:val="%6."/>
        <w:lvlJc w:val="left"/>
        <w:pPr>
          <w:ind w:left="3960" w:hanging="3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5360DD2E">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EE48FE36">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9669BD0">
        <w:start w:val="1"/>
        <w:numFmt w:val="lowerRoman"/>
        <w:lvlText w:val="%9."/>
        <w:lvlJc w:val="left"/>
        <w:pPr>
          <w:ind w:left="6120" w:hanging="30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60" w16cid:durableId="614294597">
    <w:abstractNumId w:val="172"/>
  </w:num>
  <w:num w:numId="61" w16cid:durableId="58017492">
    <w:abstractNumId w:val="65"/>
  </w:num>
  <w:num w:numId="62" w16cid:durableId="23529760">
    <w:abstractNumId w:val="87"/>
  </w:num>
  <w:num w:numId="63" w16cid:durableId="486432919">
    <w:abstractNumId w:val="135"/>
  </w:num>
  <w:num w:numId="64" w16cid:durableId="331370697">
    <w:abstractNumId w:val="149"/>
  </w:num>
  <w:num w:numId="65" w16cid:durableId="481852850">
    <w:abstractNumId w:val="61"/>
  </w:num>
  <w:num w:numId="66" w16cid:durableId="1862013763">
    <w:abstractNumId w:val="37"/>
  </w:num>
  <w:num w:numId="67" w16cid:durableId="1564098351">
    <w:abstractNumId w:val="96"/>
  </w:num>
  <w:num w:numId="68" w16cid:durableId="1292907365">
    <w:abstractNumId w:val="96"/>
    <w:lvlOverride w:ilvl="0">
      <w:lvl w:ilvl="0" w:tplc="7586F14C">
        <w:start w:val="1"/>
        <w:numFmt w:val="bullet"/>
        <w:lvlText w:val="▪"/>
        <w:lvlJc w:val="left"/>
        <w:pPr>
          <w:tabs>
            <w:tab w:val="left" w:pos="1440"/>
          </w:tabs>
          <w:ind w:left="2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83F026F4">
        <w:start w:val="1"/>
        <w:numFmt w:val="bullet"/>
        <w:lvlText w:val="o"/>
        <w:lvlJc w:val="left"/>
        <w:pPr>
          <w:tabs>
            <w:tab w:val="left" w:pos="1440"/>
          </w:tabs>
          <w:ind w:left="99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CBBA36F2">
        <w:start w:val="1"/>
        <w:numFmt w:val="bullet"/>
        <w:lvlText w:val="▪"/>
        <w:lvlJc w:val="left"/>
        <w:pPr>
          <w:tabs>
            <w:tab w:val="left" w:pos="1440"/>
          </w:tabs>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62968EE2">
        <w:start w:val="1"/>
        <w:numFmt w:val="bullet"/>
        <w:lvlText w:val="•"/>
        <w:lvlJc w:val="left"/>
        <w:pPr>
          <w:tabs>
            <w:tab w:val="left" w:pos="1440"/>
          </w:tabs>
          <w:ind w:left="24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0FF45856">
        <w:start w:val="1"/>
        <w:numFmt w:val="bullet"/>
        <w:lvlText w:val="o"/>
        <w:lvlJc w:val="left"/>
        <w:pPr>
          <w:tabs>
            <w:tab w:val="left" w:pos="1440"/>
          </w:tabs>
          <w:ind w:left="315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6C5EED52">
        <w:start w:val="1"/>
        <w:numFmt w:val="bullet"/>
        <w:lvlText w:val="▪"/>
        <w:lvlJc w:val="left"/>
        <w:pPr>
          <w:tabs>
            <w:tab w:val="left" w:pos="1440"/>
          </w:tabs>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F08CF5BE">
        <w:start w:val="1"/>
        <w:numFmt w:val="bullet"/>
        <w:lvlText w:val="•"/>
        <w:lvlJc w:val="left"/>
        <w:pPr>
          <w:tabs>
            <w:tab w:val="left" w:pos="1440"/>
          </w:tabs>
          <w:ind w:left="45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346205C8">
        <w:start w:val="1"/>
        <w:numFmt w:val="bullet"/>
        <w:lvlText w:val="o"/>
        <w:lvlJc w:val="left"/>
        <w:pPr>
          <w:tabs>
            <w:tab w:val="left" w:pos="1440"/>
          </w:tabs>
          <w:ind w:left="5310" w:hanging="27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1D70D7A8">
        <w:start w:val="1"/>
        <w:numFmt w:val="bullet"/>
        <w:lvlText w:val="▪"/>
        <w:lvlJc w:val="left"/>
        <w:pPr>
          <w:tabs>
            <w:tab w:val="left" w:pos="1440"/>
          </w:tabs>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69" w16cid:durableId="1216968668">
    <w:abstractNumId w:val="116"/>
  </w:num>
  <w:num w:numId="70" w16cid:durableId="81992543">
    <w:abstractNumId w:val="101"/>
  </w:num>
  <w:num w:numId="71" w16cid:durableId="1828932199">
    <w:abstractNumId w:val="142"/>
  </w:num>
  <w:num w:numId="72" w16cid:durableId="138621073">
    <w:abstractNumId w:val="168"/>
  </w:num>
  <w:num w:numId="73" w16cid:durableId="210728502">
    <w:abstractNumId w:val="143"/>
  </w:num>
  <w:num w:numId="74" w16cid:durableId="647324479">
    <w:abstractNumId w:val="58"/>
  </w:num>
  <w:num w:numId="75" w16cid:durableId="1905066026">
    <w:abstractNumId w:val="137"/>
  </w:num>
  <w:num w:numId="76" w16cid:durableId="1471900016">
    <w:abstractNumId w:val="154"/>
  </w:num>
  <w:num w:numId="77" w16cid:durableId="209268232">
    <w:abstractNumId w:val="110"/>
  </w:num>
  <w:num w:numId="78" w16cid:durableId="1030305468">
    <w:abstractNumId w:val="124"/>
  </w:num>
  <w:num w:numId="79" w16cid:durableId="2068721879">
    <w:abstractNumId w:val="13"/>
  </w:num>
  <w:num w:numId="80" w16cid:durableId="316568500">
    <w:abstractNumId w:val="34"/>
  </w:num>
  <w:num w:numId="81" w16cid:durableId="1439913614">
    <w:abstractNumId w:val="128"/>
  </w:num>
  <w:num w:numId="82" w16cid:durableId="899290207">
    <w:abstractNumId w:val="47"/>
  </w:num>
  <w:num w:numId="83" w16cid:durableId="913276460">
    <w:abstractNumId w:val="15"/>
  </w:num>
  <w:num w:numId="84" w16cid:durableId="1196503455">
    <w:abstractNumId w:val="113"/>
  </w:num>
  <w:num w:numId="85" w16cid:durableId="133762973">
    <w:abstractNumId w:val="27"/>
  </w:num>
  <w:num w:numId="86" w16cid:durableId="1465268922">
    <w:abstractNumId w:val="75"/>
  </w:num>
  <w:num w:numId="87" w16cid:durableId="1452548793">
    <w:abstractNumId w:val="167"/>
  </w:num>
  <w:num w:numId="88" w16cid:durableId="334384506">
    <w:abstractNumId w:val="71"/>
  </w:num>
  <w:num w:numId="89" w16cid:durableId="1697194770">
    <w:abstractNumId w:val="146"/>
  </w:num>
  <w:num w:numId="90" w16cid:durableId="770395136">
    <w:abstractNumId w:val="160"/>
  </w:num>
  <w:num w:numId="91" w16cid:durableId="1142162844">
    <w:abstractNumId w:val="12"/>
  </w:num>
  <w:num w:numId="92" w16cid:durableId="1136147353">
    <w:abstractNumId w:val="144"/>
  </w:num>
  <w:num w:numId="93" w16cid:durableId="1158423090">
    <w:abstractNumId w:val="73"/>
  </w:num>
  <w:num w:numId="94" w16cid:durableId="1722636074">
    <w:abstractNumId w:val="30"/>
  </w:num>
  <w:num w:numId="95" w16cid:durableId="1018391726">
    <w:abstractNumId w:val="108"/>
  </w:num>
  <w:num w:numId="96" w16cid:durableId="900092488">
    <w:abstractNumId w:val="45"/>
  </w:num>
  <w:num w:numId="97" w16cid:durableId="144593063">
    <w:abstractNumId w:val="173"/>
  </w:num>
  <w:num w:numId="98" w16cid:durableId="1500316812">
    <w:abstractNumId w:val="1"/>
  </w:num>
  <w:num w:numId="99" w16cid:durableId="1907494976">
    <w:abstractNumId w:val="169"/>
  </w:num>
  <w:num w:numId="100" w16cid:durableId="228854942">
    <w:abstractNumId w:val="18"/>
  </w:num>
  <w:num w:numId="101" w16cid:durableId="416290273">
    <w:abstractNumId w:val="162"/>
  </w:num>
  <w:num w:numId="102" w16cid:durableId="1335954418">
    <w:abstractNumId w:val="79"/>
  </w:num>
  <w:num w:numId="103" w16cid:durableId="1046294124">
    <w:abstractNumId w:val="67"/>
  </w:num>
  <w:num w:numId="104" w16cid:durableId="435831628">
    <w:abstractNumId w:val="64"/>
  </w:num>
  <w:num w:numId="105" w16cid:durableId="1050301396">
    <w:abstractNumId w:val="66"/>
  </w:num>
  <w:num w:numId="106" w16cid:durableId="1236207874">
    <w:abstractNumId w:val="68"/>
  </w:num>
  <w:num w:numId="107" w16cid:durableId="1832982183">
    <w:abstractNumId w:val="19"/>
  </w:num>
  <w:num w:numId="108" w16cid:durableId="822359322">
    <w:abstractNumId w:val="7"/>
  </w:num>
  <w:num w:numId="109" w16cid:durableId="192622300">
    <w:abstractNumId w:val="157"/>
  </w:num>
  <w:num w:numId="110" w16cid:durableId="105005717">
    <w:abstractNumId w:val="136"/>
  </w:num>
  <w:num w:numId="111" w16cid:durableId="1120952299">
    <w:abstractNumId w:val="55"/>
  </w:num>
  <w:num w:numId="112" w16cid:durableId="602148816">
    <w:abstractNumId w:val="126"/>
  </w:num>
  <w:num w:numId="113" w16cid:durableId="485439896">
    <w:abstractNumId w:val="170"/>
  </w:num>
  <w:num w:numId="114" w16cid:durableId="1249577735">
    <w:abstractNumId w:val="95"/>
  </w:num>
  <w:num w:numId="115" w16cid:durableId="1299141793">
    <w:abstractNumId w:val="40"/>
  </w:num>
  <w:num w:numId="116" w16cid:durableId="1369185204">
    <w:abstractNumId w:val="93"/>
  </w:num>
  <w:num w:numId="117" w16cid:durableId="1080562468">
    <w:abstractNumId w:val="8"/>
  </w:num>
  <w:num w:numId="118" w16cid:durableId="610280172">
    <w:abstractNumId w:val="48"/>
  </w:num>
  <w:num w:numId="119" w16cid:durableId="1650473271">
    <w:abstractNumId w:val="99"/>
  </w:num>
  <w:num w:numId="120" w16cid:durableId="822818196">
    <w:abstractNumId w:val="22"/>
  </w:num>
  <w:num w:numId="121" w16cid:durableId="1564634427">
    <w:abstractNumId w:val="81"/>
  </w:num>
  <w:num w:numId="122" w16cid:durableId="1253006762">
    <w:abstractNumId w:val="125"/>
  </w:num>
  <w:num w:numId="123" w16cid:durableId="171771810">
    <w:abstractNumId w:val="120"/>
  </w:num>
  <w:num w:numId="124" w16cid:durableId="374742785">
    <w:abstractNumId w:val="84"/>
  </w:num>
  <w:num w:numId="125" w16cid:durableId="2128962637">
    <w:abstractNumId w:val="91"/>
  </w:num>
  <w:num w:numId="126" w16cid:durableId="1510950863">
    <w:abstractNumId w:val="155"/>
  </w:num>
  <w:num w:numId="127" w16cid:durableId="757141587">
    <w:abstractNumId w:val="42"/>
  </w:num>
  <w:num w:numId="128" w16cid:durableId="918100672">
    <w:abstractNumId w:val="56"/>
  </w:num>
  <w:num w:numId="129" w16cid:durableId="217329344">
    <w:abstractNumId w:val="51"/>
  </w:num>
  <w:num w:numId="130" w16cid:durableId="877473544">
    <w:abstractNumId w:val="38"/>
  </w:num>
  <w:num w:numId="131" w16cid:durableId="95713794">
    <w:abstractNumId w:val="17"/>
  </w:num>
  <w:num w:numId="132" w16cid:durableId="274873073">
    <w:abstractNumId w:val="138"/>
  </w:num>
  <w:num w:numId="133" w16cid:durableId="669452522">
    <w:abstractNumId w:val="80"/>
  </w:num>
  <w:num w:numId="134" w16cid:durableId="348796051">
    <w:abstractNumId w:val="57"/>
  </w:num>
  <w:num w:numId="135" w16cid:durableId="287200047">
    <w:abstractNumId w:val="180"/>
  </w:num>
  <w:num w:numId="136" w16cid:durableId="321349677">
    <w:abstractNumId w:val="90"/>
  </w:num>
  <w:num w:numId="137" w16cid:durableId="2034457809">
    <w:abstractNumId w:val="26"/>
  </w:num>
  <w:num w:numId="138" w16cid:durableId="520239962">
    <w:abstractNumId w:val="52"/>
  </w:num>
  <w:num w:numId="139" w16cid:durableId="1712849386">
    <w:abstractNumId w:val="33"/>
  </w:num>
  <w:num w:numId="140" w16cid:durableId="1459880045">
    <w:abstractNumId w:val="23"/>
  </w:num>
  <w:num w:numId="141" w16cid:durableId="1546872951">
    <w:abstractNumId w:val="153"/>
  </w:num>
  <w:num w:numId="142" w16cid:durableId="916866128">
    <w:abstractNumId w:val="177"/>
  </w:num>
  <w:num w:numId="143" w16cid:durableId="1634604833">
    <w:abstractNumId w:val="165"/>
  </w:num>
  <w:num w:numId="144" w16cid:durableId="187255472">
    <w:abstractNumId w:val="112"/>
  </w:num>
  <w:num w:numId="145" w16cid:durableId="2042364920">
    <w:abstractNumId w:val="166"/>
  </w:num>
  <w:num w:numId="146" w16cid:durableId="2050448023">
    <w:abstractNumId w:val="46"/>
  </w:num>
  <w:num w:numId="147" w16cid:durableId="689113561">
    <w:abstractNumId w:val="158"/>
  </w:num>
  <w:num w:numId="148" w16cid:durableId="1171136591">
    <w:abstractNumId w:val="50"/>
  </w:num>
  <w:num w:numId="149" w16cid:durableId="1096949348">
    <w:abstractNumId w:val="102"/>
  </w:num>
  <w:num w:numId="150" w16cid:durableId="1927763836">
    <w:abstractNumId w:val="156"/>
  </w:num>
  <w:num w:numId="151" w16cid:durableId="321078993">
    <w:abstractNumId w:val="178"/>
  </w:num>
  <w:num w:numId="152" w16cid:durableId="1672445552">
    <w:abstractNumId w:val="114"/>
  </w:num>
  <w:num w:numId="153" w16cid:durableId="1919706742">
    <w:abstractNumId w:val="181"/>
  </w:num>
  <w:num w:numId="154" w16cid:durableId="95633613">
    <w:abstractNumId w:val="69"/>
  </w:num>
  <w:num w:numId="155" w16cid:durableId="1140418875">
    <w:abstractNumId w:val="31"/>
  </w:num>
  <w:num w:numId="156" w16cid:durableId="1294680289">
    <w:abstractNumId w:val="78"/>
  </w:num>
  <w:num w:numId="157" w16cid:durableId="761225957">
    <w:abstractNumId w:val="86"/>
  </w:num>
  <w:num w:numId="158" w16cid:durableId="1560898783">
    <w:abstractNumId w:val="59"/>
  </w:num>
  <w:num w:numId="159" w16cid:durableId="817696455">
    <w:abstractNumId w:val="41"/>
  </w:num>
  <w:num w:numId="160" w16cid:durableId="1907687958">
    <w:abstractNumId w:val="140"/>
  </w:num>
  <w:num w:numId="161" w16cid:durableId="1908613579">
    <w:abstractNumId w:val="53"/>
  </w:num>
  <w:num w:numId="162" w16cid:durableId="1243180903">
    <w:abstractNumId w:val="98"/>
  </w:num>
  <w:num w:numId="163" w16cid:durableId="1398743080">
    <w:abstractNumId w:val="111"/>
  </w:num>
  <w:num w:numId="164" w16cid:durableId="1551653016">
    <w:abstractNumId w:val="5"/>
  </w:num>
  <w:num w:numId="165" w16cid:durableId="1678851193">
    <w:abstractNumId w:val="103"/>
  </w:num>
  <w:num w:numId="166" w16cid:durableId="2130466311">
    <w:abstractNumId w:val="104"/>
  </w:num>
  <w:num w:numId="167" w16cid:durableId="145710622">
    <w:abstractNumId w:val="159"/>
  </w:num>
  <w:num w:numId="168" w16cid:durableId="839009493">
    <w:abstractNumId w:val="83"/>
  </w:num>
  <w:num w:numId="169" w16cid:durableId="453253749">
    <w:abstractNumId w:val="60"/>
  </w:num>
  <w:num w:numId="170" w16cid:durableId="1672248537">
    <w:abstractNumId w:val="179"/>
  </w:num>
  <w:num w:numId="171" w16cid:durableId="123741751">
    <w:abstractNumId w:val="106"/>
  </w:num>
  <w:num w:numId="172" w16cid:durableId="720590622">
    <w:abstractNumId w:val="92"/>
  </w:num>
  <w:num w:numId="173" w16cid:durableId="1612590343">
    <w:abstractNumId w:val="43"/>
  </w:num>
  <w:num w:numId="174" w16cid:durableId="1752046813">
    <w:abstractNumId w:val="161"/>
  </w:num>
  <w:num w:numId="175" w16cid:durableId="521866907">
    <w:abstractNumId w:val="54"/>
  </w:num>
  <w:num w:numId="176" w16cid:durableId="1297444488">
    <w:abstractNumId w:val="76"/>
  </w:num>
  <w:num w:numId="177" w16cid:durableId="1357653115">
    <w:abstractNumId w:val="141"/>
  </w:num>
  <w:num w:numId="178" w16cid:durableId="1616868792">
    <w:abstractNumId w:val="44"/>
  </w:num>
  <w:num w:numId="179" w16cid:durableId="958560869">
    <w:abstractNumId w:val="176"/>
  </w:num>
  <w:num w:numId="180" w16cid:durableId="1062409938">
    <w:abstractNumId w:val="9"/>
  </w:num>
  <w:num w:numId="181" w16cid:durableId="524179092">
    <w:abstractNumId w:val="174"/>
  </w:num>
  <w:num w:numId="182" w16cid:durableId="76101903">
    <w:abstractNumId w:val="72"/>
  </w:num>
  <w:num w:numId="183" w16cid:durableId="1511485735">
    <w:abstractNumId w:val="49"/>
  </w:num>
  <w:num w:numId="184" w16cid:durableId="1497916918">
    <w:abstractNumId w:val="129"/>
  </w:num>
  <w:num w:numId="185" w16cid:durableId="482625989">
    <w:abstractNumId w:val="15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0C6"/>
    <w:rsid w:val="00002B4D"/>
    <w:rsid w:val="00007B79"/>
    <w:rsid w:val="000148A4"/>
    <w:rsid w:val="000162BC"/>
    <w:rsid w:val="00026009"/>
    <w:rsid w:val="000278BA"/>
    <w:rsid w:val="00036B4D"/>
    <w:rsid w:val="00037481"/>
    <w:rsid w:val="00040A9F"/>
    <w:rsid w:val="00046F4D"/>
    <w:rsid w:val="00062E07"/>
    <w:rsid w:val="00066482"/>
    <w:rsid w:val="00074148"/>
    <w:rsid w:val="00077DFF"/>
    <w:rsid w:val="00084D7E"/>
    <w:rsid w:val="000A1365"/>
    <w:rsid w:val="000B26AB"/>
    <w:rsid w:val="000B4E75"/>
    <w:rsid w:val="000B77E9"/>
    <w:rsid w:val="000D13E4"/>
    <w:rsid w:val="000D4A5B"/>
    <w:rsid w:val="000E0C22"/>
    <w:rsid w:val="000E133A"/>
    <w:rsid w:val="000F00C6"/>
    <w:rsid w:val="000F3AD4"/>
    <w:rsid w:val="00101A1F"/>
    <w:rsid w:val="001069A1"/>
    <w:rsid w:val="00106B4D"/>
    <w:rsid w:val="00112DD3"/>
    <w:rsid w:val="00132C0A"/>
    <w:rsid w:val="00141D1B"/>
    <w:rsid w:val="0014334D"/>
    <w:rsid w:val="00152F0D"/>
    <w:rsid w:val="001668E5"/>
    <w:rsid w:val="00172CC9"/>
    <w:rsid w:val="0017539D"/>
    <w:rsid w:val="001831EA"/>
    <w:rsid w:val="001A10BD"/>
    <w:rsid w:val="001A357E"/>
    <w:rsid w:val="001A3ABC"/>
    <w:rsid w:val="001A742E"/>
    <w:rsid w:val="001B418F"/>
    <w:rsid w:val="001C4921"/>
    <w:rsid w:val="001D6F59"/>
    <w:rsid w:val="001D7FFB"/>
    <w:rsid w:val="001E4583"/>
    <w:rsid w:val="00200597"/>
    <w:rsid w:val="00205D79"/>
    <w:rsid w:val="00216589"/>
    <w:rsid w:val="0022219C"/>
    <w:rsid w:val="002256AF"/>
    <w:rsid w:val="002264C7"/>
    <w:rsid w:val="0024484F"/>
    <w:rsid w:val="00252D59"/>
    <w:rsid w:val="00252FE4"/>
    <w:rsid w:val="0025727C"/>
    <w:rsid w:val="0026136E"/>
    <w:rsid w:val="00261C60"/>
    <w:rsid w:val="0027414B"/>
    <w:rsid w:val="00282BDD"/>
    <w:rsid w:val="00292D11"/>
    <w:rsid w:val="002931FA"/>
    <w:rsid w:val="002A09B0"/>
    <w:rsid w:val="002A628D"/>
    <w:rsid w:val="002C1C4D"/>
    <w:rsid w:val="002E7907"/>
    <w:rsid w:val="002E7BD0"/>
    <w:rsid w:val="002F0F8F"/>
    <w:rsid w:val="002F1654"/>
    <w:rsid w:val="002F37C6"/>
    <w:rsid w:val="002F42E3"/>
    <w:rsid w:val="002F60DA"/>
    <w:rsid w:val="0030503E"/>
    <w:rsid w:val="00310628"/>
    <w:rsid w:val="00315170"/>
    <w:rsid w:val="00316D8D"/>
    <w:rsid w:val="00317540"/>
    <w:rsid w:val="003179FC"/>
    <w:rsid w:val="00317FC1"/>
    <w:rsid w:val="00323A65"/>
    <w:rsid w:val="00327C73"/>
    <w:rsid w:val="00330864"/>
    <w:rsid w:val="0033378F"/>
    <w:rsid w:val="00333AF9"/>
    <w:rsid w:val="0034321E"/>
    <w:rsid w:val="0035514E"/>
    <w:rsid w:val="00356B71"/>
    <w:rsid w:val="00360BF1"/>
    <w:rsid w:val="0036233B"/>
    <w:rsid w:val="00362A21"/>
    <w:rsid w:val="0037054B"/>
    <w:rsid w:val="00374B55"/>
    <w:rsid w:val="00375426"/>
    <w:rsid w:val="003761A9"/>
    <w:rsid w:val="00381E56"/>
    <w:rsid w:val="00391815"/>
    <w:rsid w:val="00391AB9"/>
    <w:rsid w:val="003A1A45"/>
    <w:rsid w:val="003A6AC6"/>
    <w:rsid w:val="003A6E9B"/>
    <w:rsid w:val="003B477A"/>
    <w:rsid w:val="003B6856"/>
    <w:rsid w:val="003E3B4D"/>
    <w:rsid w:val="003E3F67"/>
    <w:rsid w:val="003E63E4"/>
    <w:rsid w:val="003F4FA8"/>
    <w:rsid w:val="004007D4"/>
    <w:rsid w:val="004206E1"/>
    <w:rsid w:val="00422629"/>
    <w:rsid w:val="00422C72"/>
    <w:rsid w:val="00425946"/>
    <w:rsid w:val="004272A0"/>
    <w:rsid w:val="004303D6"/>
    <w:rsid w:val="004330EB"/>
    <w:rsid w:val="004337D5"/>
    <w:rsid w:val="004457AB"/>
    <w:rsid w:val="0044694D"/>
    <w:rsid w:val="00450A61"/>
    <w:rsid w:val="00452C72"/>
    <w:rsid w:val="004606E7"/>
    <w:rsid w:val="00463D1A"/>
    <w:rsid w:val="00466A0C"/>
    <w:rsid w:val="00467626"/>
    <w:rsid w:val="00474F0B"/>
    <w:rsid w:val="00476E9F"/>
    <w:rsid w:val="00483BAF"/>
    <w:rsid w:val="004A7388"/>
    <w:rsid w:val="004B7CF9"/>
    <w:rsid w:val="004C778D"/>
    <w:rsid w:val="004C7E5E"/>
    <w:rsid w:val="004D2204"/>
    <w:rsid w:val="004D4302"/>
    <w:rsid w:val="004E2D38"/>
    <w:rsid w:val="004E73A2"/>
    <w:rsid w:val="004F6755"/>
    <w:rsid w:val="004F6DB4"/>
    <w:rsid w:val="005054E7"/>
    <w:rsid w:val="00513D4F"/>
    <w:rsid w:val="00515123"/>
    <w:rsid w:val="00516892"/>
    <w:rsid w:val="00517A50"/>
    <w:rsid w:val="005217BF"/>
    <w:rsid w:val="0052314A"/>
    <w:rsid w:val="0052379E"/>
    <w:rsid w:val="00532322"/>
    <w:rsid w:val="0053633A"/>
    <w:rsid w:val="0054288F"/>
    <w:rsid w:val="00550D37"/>
    <w:rsid w:val="0055457F"/>
    <w:rsid w:val="005568D3"/>
    <w:rsid w:val="00557ED1"/>
    <w:rsid w:val="00563253"/>
    <w:rsid w:val="00584ECC"/>
    <w:rsid w:val="0059110A"/>
    <w:rsid w:val="005A455A"/>
    <w:rsid w:val="005B0E55"/>
    <w:rsid w:val="005B1650"/>
    <w:rsid w:val="005B2391"/>
    <w:rsid w:val="005B5A51"/>
    <w:rsid w:val="005B69CD"/>
    <w:rsid w:val="005B75C2"/>
    <w:rsid w:val="005C4DB9"/>
    <w:rsid w:val="005D56FB"/>
    <w:rsid w:val="00604EAB"/>
    <w:rsid w:val="00614BF2"/>
    <w:rsid w:val="00621F05"/>
    <w:rsid w:val="006225AB"/>
    <w:rsid w:val="00632008"/>
    <w:rsid w:val="00635C98"/>
    <w:rsid w:val="006403E8"/>
    <w:rsid w:val="0064438F"/>
    <w:rsid w:val="00675BC0"/>
    <w:rsid w:val="006822C6"/>
    <w:rsid w:val="00691A76"/>
    <w:rsid w:val="0069475C"/>
    <w:rsid w:val="006951DD"/>
    <w:rsid w:val="006A0165"/>
    <w:rsid w:val="006A4686"/>
    <w:rsid w:val="006B1A2A"/>
    <w:rsid w:val="006B2727"/>
    <w:rsid w:val="006B3007"/>
    <w:rsid w:val="006B6D9C"/>
    <w:rsid w:val="006C5E3F"/>
    <w:rsid w:val="006D4ACD"/>
    <w:rsid w:val="00703531"/>
    <w:rsid w:val="00711E01"/>
    <w:rsid w:val="007146D7"/>
    <w:rsid w:val="007210F4"/>
    <w:rsid w:val="00723842"/>
    <w:rsid w:val="00725C61"/>
    <w:rsid w:val="00726DEF"/>
    <w:rsid w:val="00747E72"/>
    <w:rsid w:val="00771A81"/>
    <w:rsid w:val="00772C5F"/>
    <w:rsid w:val="007744F9"/>
    <w:rsid w:val="00785963"/>
    <w:rsid w:val="007A2811"/>
    <w:rsid w:val="007A6342"/>
    <w:rsid w:val="007C7B2F"/>
    <w:rsid w:val="007D692E"/>
    <w:rsid w:val="007F247D"/>
    <w:rsid w:val="007F31FF"/>
    <w:rsid w:val="00800E7F"/>
    <w:rsid w:val="0080163F"/>
    <w:rsid w:val="00802380"/>
    <w:rsid w:val="008102A8"/>
    <w:rsid w:val="00813992"/>
    <w:rsid w:val="0081690D"/>
    <w:rsid w:val="00832E23"/>
    <w:rsid w:val="00834001"/>
    <w:rsid w:val="008431C3"/>
    <w:rsid w:val="00850786"/>
    <w:rsid w:val="008547DB"/>
    <w:rsid w:val="008558F4"/>
    <w:rsid w:val="008575F9"/>
    <w:rsid w:val="00861C68"/>
    <w:rsid w:val="00865729"/>
    <w:rsid w:val="008727CB"/>
    <w:rsid w:val="00884C3B"/>
    <w:rsid w:val="008A3B93"/>
    <w:rsid w:val="008B0E97"/>
    <w:rsid w:val="008B688A"/>
    <w:rsid w:val="008B7CBB"/>
    <w:rsid w:val="008C4E15"/>
    <w:rsid w:val="008D1843"/>
    <w:rsid w:val="008D26DE"/>
    <w:rsid w:val="008D63FF"/>
    <w:rsid w:val="008D7CBA"/>
    <w:rsid w:val="008F268F"/>
    <w:rsid w:val="008F79ED"/>
    <w:rsid w:val="009000DA"/>
    <w:rsid w:val="00903A77"/>
    <w:rsid w:val="00922F0E"/>
    <w:rsid w:val="009254FA"/>
    <w:rsid w:val="0095414C"/>
    <w:rsid w:val="00954F16"/>
    <w:rsid w:val="0096128C"/>
    <w:rsid w:val="00971B80"/>
    <w:rsid w:val="00981542"/>
    <w:rsid w:val="00985186"/>
    <w:rsid w:val="0098785F"/>
    <w:rsid w:val="00994FB1"/>
    <w:rsid w:val="009955F7"/>
    <w:rsid w:val="009A19D1"/>
    <w:rsid w:val="009B61FE"/>
    <w:rsid w:val="009C76D4"/>
    <w:rsid w:val="009D1673"/>
    <w:rsid w:val="009D5EF8"/>
    <w:rsid w:val="009E1EDB"/>
    <w:rsid w:val="009F2D2C"/>
    <w:rsid w:val="00A02931"/>
    <w:rsid w:val="00A1747E"/>
    <w:rsid w:val="00A25B88"/>
    <w:rsid w:val="00A31560"/>
    <w:rsid w:val="00A35F4A"/>
    <w:rsid w:val="00A4537C"/>
    <w:rsid w:val="00A45DA3"/>
    <w:rsid w:val="00A53670"/>
    <w:rsid w:val="00A602A8"/>
    <w:rsid w:val="00A60A69"/>
    <w:rsid w:val="00A774C1"/>
    <w:rsid w:val="00A80334"/>
    <w:rsid w:val="00A8299A"/>
    <w:rsid w:val="00A83B52"/>
    <w:rsid w:val="00A854A1"/>
    <w:rsid w:val="00A96382"/>
    <w:rsid w:val="00AA2379"/>
    <w:rsid w:val="00AA5C1C"/>
    <w:rsid w:val="00AB7D90"/>
    <w:rsid w:val="00AC59F6"/>
    <w:rsid w:val="00AE27F0"/>
    <w:rsid w:val="00AE4F07"/>
    <w:rsid w:val="00AE649D"/>
    <w:rsid w:val="00AF52C7"/>
    <w:rsid w:val="00B014DE"/>
    <w:rsid w:val="00B06EBA"/>
    <w:rsid w:val="00B168EE"/>
    <w:rsid w:val="00B3685C"/>
    <w:rsid w:val="00B36E04"/>
    <w:rsid w:val="00B371E4"/>
    <w:rsid w:val="00B501DA"/>
    <w:rsid w:val="00B559E0"/>
    <w:rsid w:val="00B63627"/>
    <w:rsid w:val="00B71B87"/>
    <w:rsid w:val="00B76B47"/>
    <w:rsid w:val="00B8103A"/>
    <w:rsid w:val="00B86910"/>
    <w:rsid w:val="00B95D3A"/>
    <w:rsid w:val="00B975E7"/>
    <w:rsid w:val="00BA3115"/>
    <w:rsid w:val="00BA7877"/>
    <w:rsid w:val="00BB131C"/>
    <w:rsid w:val="00BC30B9"/>
    <w:rsid w:val="00BF2B47"/>
    <w:rsid w:val="00C017F5"/>
    <w:rsid w:val="00C01937"/>
    <w:rsid w:val="00C11AFA"/>
    <w:rsid w:val="00C134F1"/>
    <w:rsid w:val="00C16794"/>
    <w:rsid w:val="00C1763D"/>
    <w:rsid w:val="00C312C9"/>
    <w:rsid w:val="00C33161"/>
    <w:rsid w:val="00C42AEE"/>
    <w:rsid w:val="00C5202B"/>
    <w:rsid w:val="00C61CD9"/>
    <w:rsid w:val="00C64B27"/>
    <w:rsid w:val="00C656AD"/>
    <w:rsid w:val="00C82356"/>
    <w:rsid w:val="00C827FF"/>
    <w:rsid w:val="00C87183"/>
    <w:rsid w:val="00C90EAE"/>
    <w:rsid w:val="00C97D6A"/>
    <w:rsid w:val="00CA0C4A"/>
    <w:rsid w:val="00CA53B6"/>
    <w:rsid w:val="00CA6080"/>
    <w:rsid w:val="00CA6635"/>
    <w:rsid w:val="00CC46E5"/>
    <w:rsid w:val="00CD2384"/>
    <w:rsid w:val="00CD7A9B"/>
    <w:rsid w:val="00CF170C"/>
    <w:rsid w:val="00D00112"/>
    <w:rsid w:val="00D014D3"/>
    <w:rsid w:val="00D07D77"/>
    <w:rsid w:val="00D11512"/>
    <w:rsid w:val="00D13B91"/>
    <w:rsid w:val="00D13BC5"/>
    <w:rsid w:val="00D16485"/>
    <w:rsid w:val="00D16BD0"/>
    <w:rsid w:val="00D21F36"/>
    <w:rsid w:val="00D22E0E"/>
    <w:rsid w:val="00D31BBB"/>
    <w:rsid w:val="00D33A47"/>
    <w:rsid w:val="00D34B95"/>
    <w:rsid w:val="00D42508"/>
    <w:rsid w:val="00D45AFF"/>
    <w:rsid w:val="00D50FDE"/>
    <w:rsid w:val="00D62A1E"/>
    <w:rsid w:val="00D6713D"/>
    <w:rsid w:val="00D671CC"/>
    <w:rsid w:val="00D74C7B"/>
    <w:rsid w:val="00D753FA"/>
    <w:rsid w:val="00D81C05"/>
    <w:rsid w:val="00D83F8B"/>
    <w:rsid w:val="00D84945"/>
    <w:rsid w:val="00D8686F"/>
    <w:rsid w:val="00DB3EB1"/>
    <w:rsid w:val="00DC4C01"/>
    <w:rsid w:val="00DC52C7"/>
    <w:rsid w:val="00DC5AC5"/>
    <w:rsid w:val="00DD0E0E"/>
    <w:rsid w:val="00DD0F29"/>
    <w:rsid w:val="00DD13AF"/>
    <w:rsid w:val="00DD48D2"/>
    <w:rsid w:val="00DE1D3A"/>
    <w:rsid w:val="00DE20A0"/>
    <w:rsid w:val="00DE4A59"/>
    <w:rsid w:val="00DF2C6F"/>
    <w:rsid w:val="00DF7879"/>
    <w:rsid w:val="00E2467B"/>
    <w:rsid w:val="00E32F9B"/>
    <w:rsid w:val="00E43689"/>
    <w:rsid w:val="00E4416A"/>
    <w:rsid w:val="00E45552"/>
    <w:rsid w:val="00E4613C"/>
    <w:rsid w:val="00E513E0"/>
    <w:rsid w:val="00E72E03"/>
    <w:rsid w:val="00E76335"/>
    <w:rsid w:val="00E77D7A"/>
    <w:rsid w:val="00E81195"/>
    <w:rsid w:val="00E82474"/>
    <w:rsid w:val="00E870CB"/>
    <w:rsid w:val="00E91C89"/>
    <w:rsid w:val="00E97BAE"/>
    <w:rsid w:val="00EA607A"/>
    <w:rsid w:val="00EB3B7E"/>
    <w:rsid w:val="00EC31AF"/>
    <w:rsid w:val="00EC52C0"/>
    <w:rsid w:val="00ED0EE4"/>
    <w:rsid w:val="00EE24C7"/>
    <w:rsid w:val="00EE562C"/>
    <w:rsid w:val="00EE646A"/>
    <w:rsid w:val="00EE7565"/>
    <w:rsid w:val="00F00215"/>
    <w:rsid w:val="00F066D4"/>
    <w:rsid w:val="00F1474C"/>
    <w:rsid w:val="00F14CFA"/>
    <w:rsid w:val="00F14F5F"/>
    <w:rsid w:val="00F17FB2"/>
    <w:rsid w:val="00F26E38"/>
    <w:rsid w:val="00F303B8"/>
    <w:rsid w:val="00F352F8"/>
    <w:rsid w:val="00F373A4"/>
    <w:rsid w:val="00F45A40"/>
    <w:rsid w:val="00F4693F"/>
    <w:rsid w:val="00F53C27"/>
    <w:rsid w:val="00F5497E"/>
    <w:rsid w:val="00F641A7"/>
    <w:rsid w:val="00F73474"/>
    <w:rsid w:val="00F76C3D"/>
    <w:rsid w:val="00F85AB0"/>
    <w:rsid w:val="00F87915"/>
    <w:rsid w:val="00F960E2"/>
    <w:rsid w:val="00F96775"/>
    <w:rsid w:val="00F96A93"/>
    <w:rsid w:val="00FB257C"/>
    <w:rsid w:val="00FB27C9"/>
    <w:rsid w:val="00FD2735"/>
    <w:rsid w:val="00FD4B69"/>
    <w:rsid w:val="00FD4CB8"/>
    <w:rsid w:val="00FD6D41"/>
    <w:rsid w:val="00FE118A"/>
    <w:rsid w:val="00FE522A"/>
    <w:rsid w:val="00FF08F8"/>
    <w:rsid w:val="00FF404F"/>
    <w:rsid w:val="00FF51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ECB1C1"/>
  <w15:docId w15:val="{D9F89F43-2452-46A0-95F5-E858113E2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3FA"/>
    <w:rPr>
      <w:rFonts w:ascii="Georgia" w:eastAsia="Georgia" w:hAnsi="Georgia" w:cs="Georgia"/>
      <w:lang w:val="ms"/>
    </w:rPr>
  </w:style>
  <w:style w:type="paragraph" w:styleId="Judul1">
    <w:name w:val="heading 1"/>
    <w:basedOn w:val="Normal"/>
    <w:link w:val="Judul1KAR"/>
    <w:uiPriority w:val="9"/>
    <w:qFormat/>
    <w:pPr>
      <w:ind w:left="100"/>
      <w:jc w:val="both"/>
      <w:outlineLvl w:val="0"/>
    </w:pPr>
    <w:rPr>
      <w:b/>
      <w:bCs/>
    </w:rPr>
  </w:style>
  <w:style w:type="paragraph" w:styleId="Judul2">
    <w:name w:val="heading 2"/>
    <w:basedOn w:val="Normal"/>
    <w:uiPriority w:val="9"/>
    <w:unhideWhenUsed/>
    <w:qFormat/>
    <w:pPr>
      <w:ind w:left="100"/>
      <w:jc w:val="both"/>
      <w:outlineLvl w:val="1"/>
    </w:pPr>
    <w:rPr>
      <w:b/>
      <w:bCs/>
    </w:rPr>
  </w:style>
  <w:style w:type="paragraph" w:styleId="Judul3">
    <w:name w:val="heading 3"/>
    <w:basedOn w:val="Normal"/>
    <w:next w:val="Normal"/>
    <w:link w:val="Judul3KAR"/>
    <w:uiPriority w:val="9"/>
    <w:semiHidden/>
    <w:unhideWhenUsed/>
    <w:qFormat/>
    <w:rsid w:val="0033086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ksIsi">
    <w:name w:val="Body Text"/>
    <w:basedOn w:val="Normal"/>
    <w:link w:val="TeksIsiKAR"/>
    <w:uiPriority w:val="1"/>
    <w:qFormat/>
    <w:pPr>
      <w:ind w:left="100"/>
      <w:jc w:val="both"/>
    </w:pPr>
  </w:style>
  <w:style w:type="paragraph" w:styleId="Judul">
    <w:name w:val="Title"/>
    <w:basedOn w:val="Normal"/>
    <w:uiPriority w:val="10"/>
    <w:qFormat/>
    <w:pPr>
      <w:ind w:left="3612" w:hanging="9"/>
      <w:jc w:val="center"/>
    </w:pPr>
    <w:rPr>
      <w:rFonts w:ascii="Cooper Black" w:eastAsia="Cooper Black" w:hAnsi="Cooper Black" w:cs="Cooper Black"/>
      <w:sz w:val="28"/>
      <w:szCs w:val="28"/>
    </w:rPr>
  </w:style>
  <w:style w:type="paragraph" w:styleId="DaftarParagraf">
    <w:name w:val="List Paragraph"/>
    <w:aliases w:val="Body of text"/>
    <w:basedOn w:val="Normal"/>
    <w:link w:val="DaftarParagrafKAR"/>
    <w:uiPriority w:val="34"/>
    <w:qFormat/>
    <w:pPr>
      <w:ind w:left="1181" w:hanging="361"/>
      <w:jc w:val="both"/>
    </w:pPr>
  </w:style>
  <w:style w:type="paragraph" w:customStyle="1" w:styleId="TableParagraph">
    <w:name w:val="Table Paragraph"/>
    <w:basedOn w:val="Normal"/>
    <w:uiPriority w:val="1"/>
    <w:qFormat/>
  </w:style>
  <w:style w:type="paragraph" w:styleId="Header">
    <w:name w:val="header"/>
    <w:basedOn w:val="Normal"/>
    <w:link w:val="HeaderKAR"/>
    <w:uiPriority w:val="99"/>
    <w:unhideWhenUsed/>
    <w:rsid w:val="009C76D4"/>
    <w:pPr>
      <w:tabs>
        <w:tab w:val="center" w:pos="4680"/>
        <w:tab w:val="right" w:pos="9360"/>
      </w:tabs>
    </w:pPr>
  </w:style>
  <w:style w:type="character" w:customStyle="1" w:styleId="HeaderKAR">
    <w:name w:val="Header KAR"/>
    <w:basedOn w:val="FontParagrafDefault"/>
    <w:link w:val="Header"/>
    <w:uiPriority w:val="99"/>
    <w:rsid w:val="009C76D4"/>
    <w:rPr>
      <w:rFonts w:ascii="Georgia" w:eastAsia="Georgia" w:hAnsi="Georgia" w:cs="Georgia"/>
      <w:lang w:val="ms"/>
    </w:rPr>
  </w:style>
  <w:style w:type="paragraph" w:styleId="Footer">
    <w:name w:val="footer"/>
    <w:basedOn w:val="Normal"/>
    <w:link w:val="FooterKAR"/>
    <w:uiPriority w:val="99"/>
    <w:unhideWhenUsed/>
    <w:qFormat/>
    <w:rsid w:val="009C76D4"/>
    <w:pPr>
      <w:tabs>
        <w:tab w:val="center" w:pos="4680"/>
        <w:tab w:val="right" w:pos="9360"/>
      </w:tabs>
    </w:pPr>
  </w:style>
  <w:style w:type="character" w:customStyle="1" w:styleId="FooterKAR">
    <w:name w:val="Footer KAR"/>
    <w:basedOn w:val="FontParagrafDefault"/>
    <w:link w:val="Footer"/>
    <w:uiPriority w:val="99"/>
    <w:rsid w:val="009C76D4"/>
    <w:rPr>
      <w:rFonts w:ascii="Georgia" w:eastAsia="Georgia" w:hAnsi="Georgia" w:cs="Georgia"/>
      <w:lang w:val="ms"/>
    </w:rPr>
  </w:style>
  <w:style w:type="character" w:customStyle="1" w:styleId="DaftarParagrafKAR">
    <w:name w:val="Daftar Paragraf KAR"/>
    <w:aliases w:val="Body of text KAR"/>
    <w:link w:val="DaftarParagraf"/>
    <w:uiPriority w:val="34"/>
    <w:qFormat/>
    <w:locked/>
    <w:rsid w:val="000D13E4"/>
    <w:rPr>
      <w:rFonts w:ascii="Georgia" w:eastAsia="Georgia" w:hAnsi="Georgia" w:cs="Georgia"/>
      <w:lang w:val="ms"/>
    </w:rPr>
  </w:style>
  <w:style w:type="paragraph" w:styleId="NormalWeb">
    <w:name w:val="Normal (Web)"/>
    <w:basedOn w:val="Normal"/>
    <w:unhideWhenUsed/>
    <w:rsid w:val="000D13E4"/>
    <w:pPr>
      <w:widowControl/>
      <w:autoSpaceDE/>
      <w:autoSpaceDN/>
      <w:spacing w:before="100" w:beforeAutospacing="1" w:after="100" w:afterAutospacing="1"/>
    </w:pPr>
    <w:rPr>
      <w:rFonts w:ascii="Times New Roman" w:eastAsia="Times New Roman" w:hAnsi="Times New Roman" w:cs="Times New Roman"/>
      <w:sz w:val="24"/>
      <w:szCs w:val="24"/>
      <w:lang w:val="en-ID"/>
    </w:rPr>
  </w:style>
  <w:style w:type="character" w:styleId="ReferensiCatatanKaki">
    <w:name w:val="footnote reference"/>
    <w:uiPriority w:val="99"/>
    <w:unhideWhenUsed/>
    <w:rsid w:val="000F3AD4"/>
    <w:rPr>
      <w:vertAlign w:val="superscript"/>
    </w:rPr>
  </w:style>
  <w:style w:type="character" w:customStyle="1" w:styleId="TeksCatatanKakiKAR">
    <w:name w:val="Teks Catatan Kaki KAR"/>
    <w:link w:val="TeksCatatanKaki"/>
    <w:uiPriority w:val="99"/>
    <w:rsid w:val="000F3AD4"/>
    <w:rPr>
      <w:rFonts w:ascii="Calibri" w:eastAsia="Calibri" w:hAnsi="Calibri" w:cs="Times New Roman"/>
      <w:sz w:val="20"/>
      <w:szCs w:val="20"/>
    </w:rPr>
  </w:style>
  <w:style w:type="paragraph" w:styleId="TeksCatatanKaki">
    <w:name w:val="footnote text"/>
    <w:basedOn w:val="Normal"/>
    <w:link w:val="TeksCatatanKakiKAR"/>
    <w:uiPriority w:val="99"/>
    <w:unhideWhenUsed/>
    <w:rsid w:val="000F3AD4"/>
    <w:pPr>
      <w:widowControl/>
      <w:autoSpaceDE/>
      <w:autoSpaceDN/>
      <w:jc w:val="both"/>
    </w:pPr>
    <w:rPr>
      <w:rFonts w:ascii="Calibri" w:eastAsia="Calibri" w:hAnsi="Calibri" w:cs="Times New Roman"/>
      <w:sz w:val="20"/>
      <w:szCs w:val="20"/>
      <w:lang w:val="en-US"/>
    </w:rPr>
  </w:style>
  <w:style w:type="character" w:customStyle="1" w:styleId="TeksCatatanKakiKAR1">
    <w:name w:val="Teks Catatan Kaki KAR1"/>
    <w:basedOn w:val="FontParagrafDefault"/>
    <w:uiPriority w:val="99"/>
    <w:semiHidden/>
    <w:rsid w:val="000F3AD4"/>
    <w:rPr>
      <w:rFonts w:ascii="Georgia" w:eastAsia="Georgia" w:hAnsi="Georgia" w:cs="Georgia"/>
      <w:sz w:val="20"/>
      <w:szCs w:val="20"/>
      <w:lang w:val="ms"/>
    </w:rPr>
  </w:style>
  <w:style w:type="character" w:customStyle="1" w:styleId="apple-converted-space">
    <w:name w:val="apple-converted-space"/>
    <w:basedOn w:val="FontParagrafDefault"/>
    <w:rsid w:val="002256AF"/>
  </w:style>
  <w:style w:type="character" w:customStyle="1" w:styleId="s4">
    <w:name w:val="s4"/>
    <w:basedOn w:val="FontParagrafDefault"/>
    <w:rsid w:val="002256AF"/>
  </w:style>
  <w:style w:type="character" w:styleId="Hyperlink">
    <w:name w:val="Hyperlink"/>
    <w:basedOn w:val="FontParagrafDefault"/>
    <w:uiPriority w:val="99"/>
    <w:unhideWhenUsed/>
    <w:rsid w:val="001B418F"/>
    <w:rPr>
      <w:color w:val="0000FF" w:themeColor="hyperlink"/>
      <w:u w:val="single"/>
    </w:rPr>
  </w:style>
  <w:style w:type="character" w:customStyle="1" w:styleId="TeksIsiKAR">
    <w:name w:val="Teks Isi KAR"/>
    <w:basedOn w:val="FontParagrafDefault"/>
    <w:link w:val="TeksIsi"/>
    <w:uiPriority w:val="1"/>
    <w:rsid w:val="00D11512"/>
    <w:rPr>
      <w:rFonts w:ascii="Georgia" w:eastAsia="Georgia" w:hAnsi="Georgia" w:cs="Georgia"/>
      <w:lang w:val="ms"/>
    </w:rPr>
  </w:style>
  <w:style w:type="character" w:styleId="Kuat">
    <w:name w:val="Strong"/>
    <w:basedOn w:val="FontParagrafDefault"/>
    <w:uiPriority w:val="22"/>
    <w:qFormat/>
    <w:rsid w:val="008558F4"/>
    <w:rPr>
      <w:b/>
      <w:bCs/>
    </w:rPr>
  </w:style>
  <w:style w:type="paragraph" w:styleId="TidakAdaSpasi">
    <w:name w:val="No Spacing"/>
    <w:link w:val="TidakAdaSpasiKAR"/>
    <w:uiPriority w:val="1"/>
    <w:qFormat/>
    <w:rsid w:val="004F6755"/>
    <w:pPr>
      <w:widowControl/>
      <w:pBdr>
        <w:top w:val="nil"/>
        <w:left w:val="nil"/>
        <w:bottom w:val="nil"/>
        <w:right w:val="nil"/>
        <w:between w:val="nil"/>
        <w:bar w:val="nil"/>
      </w:pBdr>
      <w:autoSpaceDE/>
      <w:autoSpaceDN/>
    </w:pPr>
    <w:rPr>
      <w:rFonts w:ascii="Calibri" w:eastAsia="Arial Unicode MS" w:hAnsi="Calibri" w:cs="Arial Unicode MS"/>
      <w:color w:val="000000"/>
      <w:u w:color="000000"/>
      <w:bdr w:val="nil"/>
      <w:lang w:eastAsia="en-ID"/>
    </w:rPr>
  </w:style>
  <w:style w:type="paragraph" w:customStyle="1" w:styleId="Body">
    <w:name w:val="Body"/>
    <w:rsid w:val="004F6755"/>
    <w:pPr>
      <w:widowControl/>
      <w:pBdr>
        <w:top w:val="nil"/>
        <w:left w:val="nil"/>
        <w:bottom w:val="nil"/>
        <w:right w:val="nil"/>
        <w:between w:val="nil"/>
        <w:bar w:val="nil"/>
      </w:pBdr>
      <w:autoSpaceDE/>
      <w:autoSpaceDN/>
    </w:pPr>
    <w:rPr>
      <w:rFonts w:ascii="Times New Roman" w:eastAsia="Times New Roman" w:hAnsi="Times New Roman" w:cs="Times New Roman"/>
      <w:color w:val="000000"/>
      <w:sz w:val="24"/>
      <w:szCs w:val="24"/>
      <w:u w:color="000000"/>
      <w:bdr w:val="nil"/>
      <w:lang w:val="en-ID" w:eastAsia="en-ID"/>
      <w14:textOutline w14:w="0" w14:cap="flat" w14:cmpd="sng" w14:algn="ctr">
        <w14:noFill/>
        <w14:prstDash w14:val="solid"/>
        <w14:bevel/>
      </w14:textOutline>
    </w:rPr>
  </w:style>
  <w:style w:type="paragraph" w:customStyle="1" w:styleId="Heading">
    <w:name w:val="Heading"/>
    <w:next w:val="Body"/>
    <w:rsid w:val="004F6755"/>
    <w:pPr>
      <w:keepNext/>
      <w:widowControl/>
      <w:pBdr>
        <w:top w:val="nil"/>
        <w:left w:val="nil"/>
        <w:bottom w:val="nil"/>
        <w:right w:val="nil"/>
        <w:between w:val="nil"/>
        <w:bar w:val="nil"/>
      </w:pBdr>
      <w:autoSpaceDE/>
      <w:autoSpaceDN/>
      <w:outlineLvl w:val="0"/>
    </w:pPr>
    <w:rPr>
      <w:rFonts w:ascii="Helvetica Neue" w:eastAsia="Arial Unicode MS" w:hAnsi="Helvetica Neue" w:cs="Arial Unicode MS"/>
      <w:b/>
      <w:bCs/>
      <w:color w:val="000000"/>
      <w:sz w:val="36"/>
      <w:szCs w:val="36"/>
      <w:bdr w:val="nil"/>
      <w:lang w:val="en-ID" w:eastAsia="en-ID"/>
      <w14:textOutline w14:w="0" w14:cap="flat" w14:cmpd="sng" w14:algn="ctr">
        <w14:noFill/>
        <w14:prstDash w14:val="solid"/>
        <w14:bevel/>
      </w14:textOutline>
    </w:rPr>
  </w:style>
  <w:style w:type="numbering" w:customStyle="1" w:styleId="ImportedStyle1">
    <w:name w:val="Imported Style 1"/>
    <w:rsid w:val="004F6755"/>
    <w:pPr>
      <w:numPr>
        <w:numId w:val="52"/>
      </w:numPr>
    </w:pPr>
  </w:style>
  <w:style w:type="numbering" w:customStyle="1" w:styleId="ImportedStyle2">
    <w:name w:val="Imported Style 2"/>
    <w:rsid w:val="004F6755"/>
    <w:pPr>
      <w:numPr>
        <w:numId w:val="54"/>
      </w:numPr>
    </w:pPr>
  </w:style>
  <w:style w:type="numbering" w:customStyle="1" w:styleId="ImportedStyle3">
    <w:name w:val="Imported Style 3"/>
    <w:rsid w:val="004F6755"/>
    <w:pPr>
      <w:numPr>
        <w:numId w:val="57"/>
      </w:numPr>
    </w:pPr>
  </w:style>
  <w:style w:type="numbering" w:customStyle="1" w:styleId="ImportedStyle6">
    <w:name w:val="Imported Style 6"/>
    <w:rsid w:val="004F6755"/>
    <w:pPr>
      <w:numPr>
        <w:numId w:val="60"/>
      </w:numPr>
    </w:pPr>
  </w:style>
  <w:style w:type="numbering" w:customStyle="1" w:styleId="ImportedStyle7">
    <w:name w:val="Imported Style 7"/>
    <w:rsid w:val="004F6755"/>
    <w:pPr>
      <w:numPr>
        <w:numId w:val="62"/>
      </w:numPr>
    </w:pPr>
  </w:style>
  <w:style w:type="numbering" w:customStyle="1" w:styleId="ImportedStyle8">
    <w:name w:val="Imported Style 8"/>
    <w:rsid w:val="004F6755"/>
    <w:pPr>
      <w:numPr>
        <w:numId w:val="64"/>
      </w:numPr>
    </w:pPr>
  </w:style>
  <w:style w:type="numbering" w:customStyle="1" w:styleId="ImportedStyle9">
    <w:name w:val="Imported Style 9"/>
    <w:rsid w:val="004F6755"/>
    <w:pPr>
      <w:numPr>
        <w:numId w:val="66"/>
      </w:numPr>
    </w:pPr>
  </w:style>
  <w:style w:type="character" w:styleId="Penekanan">
    <w:name w:val="Emphasis"/>
    <w:basedOn w:val="FontParagrafDefault"/>
    <w:uiPriority w:val="20"/>
    <w:qFormat/>
    <w:rsid w:val="00584ECC"/>
    <w:rPr>
      <w:i/>
      <w:iCs/>
    </w:rPr>
  </w:style>
  <w:style w:type="character" w:customStyle="1" w:styleId="TidakAdaSpasiKAR">
    <w:name w:val="Tidak Ada Spasi KAR"/>
    <w:link w:val="TidakAdaSpasi"/>
    <w:uiPriority w:val="1"/>
    <w:qFormat/>
    <w:rsid w:val="00584ECC"/>
    <w:rPr>
      <w:rFonts w:ascii="Calibri" w:eastAsia="Arial Unicode MS" w:hAnsi="Calibri" w:cs="Arial Unicode MS"/>
      <w:color w:val="000000"/>
      <w:u w:color="000000"/>
      <w:bdr w:val="nil"/>
      <w:lang w:eastAsia="en-ID"/>
    </w:rPr>
  </w:style>
  <w:style w:type="paragraph" w:customStyle="1" w:styleId="0e-9u">
    <w:name w:val="_0e-9u"/>
    <w:basedOn w:val="Normal"/>
    <w:rsid w:val="00584ECC"/>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character" w:customStyle="1" w:styleId="eia1p">
    <w:name w:val="eia1p"/>
    <w:basedOn w:val="FontParagrafDefault"/>
    <w:rsid w:val="00584ECC"/>
  </w:style>
  <w:style w:type="character" w:customStyle="1" w:styleId="Judul3KAR">
    <w:name w:val="Judul 3 KAR"/>
    <w:basedOn w:val="FontParagrafDefault"/>
    <w:link w:val="Judul3"/>
    <w:uiPriority w:val="9"/>
    <w:semiHidden/>
    <w:rsid w:val="00330864"/>
    <w:rPr>
      <w:rFonts w:asciiTheme="majorHAnsi" w:eastAsiaTheme="majorEastAsia" w:hAnsiTheme="majorHAnsi" w:cstheme="majorBidi"/>
      <w:color w:val="243F60" w:themeColor="accent1" w:themeShade="7F"/>
      <w:sz w:val="24"/>
      <w:szCs w:val="24"/>
      <w:lang w:val="ms"/>
    </w:rPr>
  </w:style>
  <w:style w:type="paragraph" w:customStyle="1" w:styleId="D-Sub2">
    <w:name w:val="D-Sub 2"/>
    <w:autoRedefine/>
    <w:qFormat/>
    <w:rsid w:val="00632008"/>
    <w:pPr>
      <w:widowControl/>
      <w:autoSpaceDE/>
      <w:autoSpaceDN/>
      <w:ind w:right="-40"/>
      <w:contextualSpacing/>
    </w:pPr>
    <w:rPr>
      <w:rFonts w:ascii="Georgia" w:hAnsi="Georgia" w:cs="Times New Roman (Body CS)"/>
      <w:b/>
      <w:noProof/>
      <w:lang w:val="en-ID"/>
    </w:rPr>
  </w:style>
  <w:style w:type="paragraph" w:customStyle="1" w:styleId="Biasa">
    <w:name w:val="Biasa"/>
    <w:autoRedefine/>
    <w:qFormat/>
    <w:rsid w:val="00632008"/>
    <w:pPr>
      <w:widowControl/>
      <w:autoSpaceDE/>
      <w:autoSpaceDN/>
      <w:contextualSpacing/>
    </w:pPr>
    <w:rPr>
      <w:rFonts w:ascii="Cambria" w:hAnsi="Cambria"/>
      <w:sz w:val="24"/>
      <w:lang w:val="id-ID" w:bidi="he-IL"/>
    </w:rPr>
  </w:style>
  <w:style w:type="paragraph" w:customStyle="1" w:styleId="DaftarAcuan">
    <w:name w:val="Daftar Acuan"/>
    <w:autoRedefine/>
    <w:qFormat/>
    <w:rsid w:val="00632008"/>
    <w:pPr>
      <w:widowControl/>
      <w:autoSpaceDE/>
      <w:autoSpaceDN/>
      <w:spacing w:after="480"/>
      <w:ind w:left="720" w:hanging="720"/>
      <w:contextualSpacing/>
    </w:pPr>
    <w:rPr>
      <w:rFonts w:ascii="Cambria" w:hAnsi="Cambria" w:cs="Times New Roman (Body CS)"/>
      <w:sz w:val="24"/>
      <w:lang w:val="id-ID"/>
    </w:rPr>
  </w:style>
  <w:style w:type="paragraph" w:styleId="Bibliografi">
    <w:name w:val="Bibliography"/>
    <w:basedOn w:val="Normal"/>
    <w:next w:val="Normal"/>
    <w:uiPriority w:val="37"/>
    <w:semiHidden/>
    <w:unhideWhenUsed/>
    <w:rsid w:val="00632008"/>
    <w:pPr>
      <w:widowControl/>
      <w:autoSpaceDE/>
      <w:autoSpaceDN/>
      <w:jc w:val="both"/>
    </w:pPr>
    <w:rPr>
      <w:rFonts w:ascii="Calibri" w:eastAsia="Calibri" w:hAnsi="Calibri" w:cs="Times New Roman"/>
      <w:lang w:val="id-ID"/>
    </w:rPr>
  </w:style>
  <w:style w:type="character" w:customStyle="1" w:styleId="oypena">
    <w:name w:val="oypena"/>
    <w:basedOn w:val="FontParagrafDefault"/>
    <w:rsid w:val="00632008"/>
  </w:style>
  <w:style w:type="character" w:customStyle="1" w:styleId="red">
    <w:name w:val="red"/>
    <w:basedOn w:val="FontParagrafDefault"/>
    <w:rsid w:val="00A80334"/>
  </w:style>
  <w:style w:type="character" w:customStyle="1" w:styleId="Judul1KAR">
    <w:name w:val="Judul 1 KAR"/>
    <w:basedOn w:val="FontParagrafDefault"/>
    <w:link w:val="Judul1"/>
    <w:uiPriority w:val="9"/>
    <w:rsid w:val="009254FA"/>
    <w:rPr>
      <w:rFonts w:ascii="Georgia" w:eastAsia="Georgia" w:hAnsi="Georgia" w:cs="Georgia"/>
      <w:b/>
      <w:bCs/>
      <w:lang w:val="ms"/>
    </w:rPr>
  </w:style>
  <w:style w:type="paragraph" w:styleId="TeksBalon">
    <w:name w:val="Balloon Text"/>
    <w:basedOn w:val="Normal"/>
    <w:link w:val="TeksBalonKAR"/>
    <w:uiPriority w:val="99"/>
    <w:semiHidden/>
    <w:unhideWhenUsed/>
    <w:rsid w:val="009254FA"/>
    <w:pPr>
      <w:widowControl/>
      <w:autoSpaceDE/>
      <w:autoSpaceDN/>
    </w:pPr>
    <w:rPr>
      <w:rFonts w:ascii="Tahoma" w:eastAsiaTheme="minorHAnsi" w:hAnsi="Tahoma" w:cs="Tahoma"/>
      <w:sz w:val="16"/>
      <w:szCs w:val="16"/>
      <w:lang w:val="en-US"/>
    </w:rPr>
  </w:style>
  <w:style w:type="character" w:customStyle="1" w:styleId="TeksBalonKAR">
    <w:name w:val="Teks Balon KAR"/>
    <w:basedOn w:val="FontParagrafDefault"/>
    <w:link w:val="TeksBalon"/>
    <w:uiPriority w:val="99"/>
    <w:semiHidden/>
    <w:rsid w:val="009254FA"/>
    <w:rPr>
      <w:rFonts w:ascii="Tahoma" w:hAnsi="Tahoma" w:cs="Tahoma"/>
      <w:sz w:val="16"/>
      <w:szCs w:val="16"/>
    </w:rPr>
  </w:style>
  <w:style w:type="character" w:styleId="HiperlinkyangDiikuti">
    <w:name w:val="FollowedHyperlink"/>
    <w:basedOn w:val="FontParagrafDefault"/>
    <w:uiPriority w:val="99"/>
    <w:semiHidden/>
    <w:unhideWhenUsed/>
    <w:rsid w:val="00261C6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38.jpeg"/><Relationship Id="rId21" Type="http://schemas.openxmlformats.org/officeDocument/2006/relationships/header" Target="header7.xm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footer" Target="footer20.xml"/><Relationship Id="rId68" Type="http://schemas.openxmlformats.org/officeDocument/2006/relationships/footer" Target="footer22.xml"/><Relationship Id="rId84" Type="http://schemas.openxmlformats.org/officeDocument/2006/relationships/image" Target="media/image17.jpeg"/><Relationship Id="rId89" Type="http://schemas.openxmlformats.org/officeDocument/2006/relationships/image" Target="media/image20.jpeg"/><Relationship Id="rId112" Type="http://schemas.openxmlformats.org/officeDocument/2006/relationships/image" Target="media/image33.jpeg"/><Relationship Id="rId16" Type="http://schemas.openxmlformats.org/officeDocument/2006/relationships/footer" Target="footer4.xml"/><Relationship Id="rId107" Type="http://schemas.openxmlformats.org/officeDocument/2006/relationships/image" Target="media/image28.jpeg"/><Relationship Id="rId11" Type="http://schemas.openxmlformats.org/officeDocument/2006/relationships/footer" Target="footer1.xml"/><Relationship Id="rId32" Type="http://schemas.openxmlformats.org/officeDocument/2006/relationships/footer" Target="footer10.xml"/><Relationship Id="rId37" Type="http://schemas.openxmlformats.org/officeDocument/2006/relationships/header" Target="header13.xml"/><Relationship Id="rId53" Type="http://schemas.openxmlformats.org/officeDocument/2006/relationships/header" Target="header16.xml"/><Relationship Id="rId58" Type="http://schemas.openxmlformats.org/officeDocument/2006/relationships/footer" Target="footer17.xml"/><Relationship Id="rId74" Type="http://schemas.openxmlformats.org/officeDocument/2006/relationships/image" Target="media/image16.png"/><Relationship Id="rId79" Type="http://schemas.openxmlformats.org/officeDocument/2006/relationships/header" Target="header27.xml"/><Relationship Id="rId102" Type="http://schemas.openxmlformats.org/officeDocument/2006/relationships/header" Target="header31.xml"/><Relationship Id="rId123" Type="http://schemas.openxmlformats.org/officeDocument/2006/relationships/image" Target="media/image44.jpe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21.png"/><Relationship Id="rId95" Type="http://schemas.openxmlformats.org/officeDocument/2006/relationships/image" Target="media/image24.jpeg"/><Relationship Id="rId19" Type="http://schemas.openxmlformats.org/officeDocument/2006/relationships/footer" Target="footer5.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header" Target="header10.xml"/><Relationship Id="rId35" Type="http://schemas.openxmlformats.org/officeDocument/2006/relationships/footer" Target="footer11.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header" Target="header17.xml"/><Relationship Id="rId64" Type="http://schemas.openxmlformats.org/officeDocument/2006/relationships/hyperlink" Target="https://www.youtube.com/shorts/YjvZB9Rf350" TargetMode="External"/><Relationship Id="rId69" Type="http://schemas.openxmlformats.org/officeDocument/2006/relationships/header" Target="header23.xml"/><Relationship Id="rId77" Type="http://schemas.openxmlformats.org/officeDocument/2006/relationships/footer" Target="footer25.xml"/><Relationship Id="rId100" Type="http://schemas.openxmlformats.org/officeDocument/2006/relationships/footer" Target="footer29.xml"/><Relationship Id="rId105" Type="http://schemas.openxmlformats.org/officeDocument/2006/relationships/footer" Target="footer32.xml"/><Relationship Id="rId113" Type="http://schemas.openxmlformats.org/officeDocument/2006/relationships/image" Target="media/image34.jpeg"/><Relationship Id="rId118" Type="http://schemas.openxmlformats.org/officeDocument/2006/relationships/image" Target="media/image39.jpeg"/><Relationship Id="rId126" Type="http://schemas.openxmlformats.org/officeDocument/2006/relationships/footer" Target="footer33.xml"/><Relationship Id="rId8" Type="http://schemas.openxmlformats.org/officeDocument/2006/relationships/image" Target="media/image1.jpg"/><Relationship Id="rId51" Type="http://schemas.openxmlformats.org/officeDocument/2006/relationships/image" Target="media/image15.png"/><Relationship Id="rId72" Type="http://schemas.openxmlformats.org/officeDocument/2006/relationships/footer" Target="footer24.xml"/><Relationship Id="rId80" Type="http://schemas.openxmlformats.org/officeDocument/2006/relationships/header" Target="header28.xml"/><Relationship Id="rId85" Type="http://schemas.openxmlformats.org/officeDocument/2006/relationships/hyperlink" Target="https://www.youtube.com/live/aEFn3phb2gg?si=RWZKcvIbhOPFH0jJ" TargetMode="External"/><Relationship Id="rId93" Type="http://schemas.openxmlformats.org/officeDocument/2006/relationships/image" Target="media/image23.jpeg"/><Relationship Id="rId98" Type="http://schemas.openxmlformats.org/officeDocument/2006/relationships/header" Target="header29.xml"/><Relationship Id="rId121"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header" Target="header11.xml"/><Relationship Id="rId38" Type="http://schemas.openxmlformats.org/officeDocument/2006/relationships/header" Target="header14.xml"/><Relationship Id="rId46" Type="http://schemas.openxmlformats.org/officeDocument/2006/relationships/image" Target="media/image10.png"/><Relationship Id="rId59" Type="http://schemas.openxmlformats.org/officeDocument/2006/relationships/footer" Target="footer18.xml"/><Relationship Id="rId67" Type="http://schemas.openxmlformats.org/officeDocument/2006/relationships/footer" Target="footer21.xml"/><Relationship Id="rId103" Type="http://schemas.openxmlformats.org/officeDocument/2006/relationships/header" Target="header32.xml"/><Relationship Id="rId108" Type="http://schemas.openxmlformats.org/officeDocument/2006/relationships/image" Target="media/image29.jpeg"/><Relationship Id="rId116" Type="http://schemas.openxmlformats.org/officeDocument/2006/relationships/image" Target="media/image37.jpeg"/><Relationship Id="rId124" Type="http://schemas.openxmlformats.org/officeDocument/2006/relationships/header" Target="header33.xml"/><Relationship Id="rId129"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5.png"/><Relationship Id="rId54" Type="http://schemas.openxmlformats.org/officeDocument/2006/relationships/footer" Target="footer15.xml"/><Relationship Id="rId62" Type="http://schemas.openxmlformats.org/officeDocument/2006/relationships/footer" Target="footer19.xml"/><Relationship Id="rId70" Type="http://schemas.openxmlformats.org/officeDocument/2006/relationships/header" Target="header24.xml"/><Relationship Id="rId75" Type="http://schemas.openxmlformats.org/officeDocument/2006/relationships/header" Target="header25.xml"/><Relationship Id="rId83" Type="http://schemas.openxmlformats.org/officeDocument/2006/relationships/hyperlink" Target="https://www.youtube.com/live/zJBxEmFf8QM?si=UZlJiMwZxzlVYMaH" TargetMode="External"/><Relationship Id="rId88" Type="http://schemas.openxmlformats.org/officeDocument/2006/relationships/hyperlink" Target="https://www.youtube.com/live/85NTdOqPB7g?si=rGDMyYg6km-RWVqx" TargetMode="External"/><Relationship Id="rId91" Type="http://schemas.openxmlformats.org/officeDocument/2006/relationships/hyperlink" Target="https://www.youtube.com/live/jthxuZ1ga4c?si=_uYWMW5K3jFGhuT7" TargetMode="External"/><Relationship Id="rId96" Type="http://schemas.openxmlformats.org/officeDocument/2006/relationships/image" Target="media/image25.jpeg"/><Relationship Id="rId11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yperlink" Target="https://www.youtube.com/watch?v=nKOPF6XtEZw" TargetMode="External"/><Relationship Id="rId36" Type="http://schemas.openxmlformats.org/officeDocument/2006/relationships/footer" Target="footer12.xml"/><Relationship Id="rId49" Type="http://schemas.openxmlformats.org/officeDocument/2006/relationships/image" Target="media/image13.jpeg"/><Relationship Id="rId57" Type="http://schemas.openxmlformats.org/officeDocument/2006/relationships/header" Target="header18.xml"/><Relationship Id="rId106" Type="http://schemas.openxmlformats.org/officeDocument/2006/relationships/image" Target="media/image27.jpeg"/><Relationship Id="rId114" Type="http://schemas.openxmlformats.org/officeDocument/2006/relationships/image" Target="media/image35.jpeg"/><Relationship Id="rId119" Type="http://schemas.openxmlformats.org/officeDocument/2006/relationships/image" Target="media/image40.jpeg"/><Relationship Id="rId127" Type="http://schemas.openxmlformats.org/officeDocument/2006/relationships/footer" Target="footer34.xml"/><Relationship Id="rId10" Type="http://schemas.openxmlformats.org/officeDocument/2006/relationships/header" Target="header2.xml"/><Relationship Id="rId31" Type="http://schemas.openxmlformats.org/officeDocument/2006/relationships/footer" Target="footer9.xml"/><Relationship Id="rId44" Type="http://schemas.openxmlformats.org/officeDocument/2006/relationships/image" Target="media/image8.png"/><Relationship Id="rId52" Type="http://schemas.openxmlformats.org/officeDocument/2006/relationships/header" Target="header15.xml"/><Relationship Id="rId60" Type="http://schemas.openxmlformats.org/officeDocument/2006/relationships/header" Target="header19.xml"/><Relationship Id="rId65" Type="http://schemas.openxmlformats.org/officeDocument/2006/relationships/header" Target="header21.xml"/><Relationship Id="rId73" Type="http://schemas.openxmlformats.org/officeDocument/2006/relationships/hyperlink" Target="https://www.youtube.com/watch?v=inGJFNRyAwQ" TargetMode="External"/><Relationship Id="rId78" Type="http://schemas.openxmlformats.org/officeDocument/2006/relationships/footer" Target="footer26.xml"/><Relationship Id="rId81" Type="http://schemas.openxmlformats.org/officeDocument/2006/relationships/footer" Target="footer27.xml"/><Relationship Id="rId86" Type="http://schemas.openxmlformats.org/officeDocument/2006/relationships/image" Target="media/image18.jpeg"/><Relationship Id="rId94" Type="http://schemas.openxmlformats.org/officeDocument/2006/relationships/hyperlink" Target="https://www.youtube.com/live/REb_vJQgx1Y?si=B1w42-HasGs-vl6T" TargetMode="External"/><Relationship Id="rId99" Type="http://schemas.openxmlformats.org/officeDocument/2006/relationships/header" Target="header30.xml"/><Relationship Id="rId101" Type="http://schemas.openxmlformats.org/officeDocument/2006/relationships/footer" Target="footer30.xml"/><Relationship Id="rId122" Type="http://schemas.openxmlformats.org/officeDocument/2006/relationships/image" Target="media/image43.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footer" Target="footer13.xml"/><Relationship Id="rId109" Type="http://schemas.openxmlformats.org/officeDocument/2006/relationships/image" Target="media/image30.jpeg"/><Relationship Id="rId34" Type="http://schemas.openxmlformats.org/officeDocument/2006/relationships/header" Target="header12.xml"/><Relationship Id="rId50" Type="http://schemas.openxmlformats.org/officeDocument/2006/relationships/image" Target="media/image14.png"/><Relationship Id="rId55" Type="http://schemas.openxmlformats.org/officeDocument/2006/relationships/footer" Target="footer16.xml"/><Relationship Id="rId76" Type="http://schemas.openxmlformats.org/officeDocument/2006/relationships/header" Target="header26.xml"/><Relationship Id="rId97" Type="http://schemas.openxmlformats.org/officeDocument/2006/relationships/image" Target="media/image26.jpeg"/><Relationship Id="rId104" Type="http://schemas.openxmlformats.org/officeDocument/2006/relationships/footer" Target="footer31.xml"/><Relationship Id="rId120" Type="http://schemas.openxmlformats.org/officeDocument/2006/relationships/image" Target="media/image41.jpeg"/><Relationship Id="rId125" Type="http://schemas.openxmlformats.org/officeDocument/2006/relationships/header" Target="header34.xml"/><Relationship Id="rId7" Type="http://schemas.openxmlformats.org/officeDocument/2006/relationships/endnotes" Target="endnotes.xml"/><Relationship Id="rId71" Type="http://schemas.openxmlformats.org/officeDocument/2006/relationships/footer" Target="footer23.xml"/><Relationship Id="rId92" Type="http://schemas.openxmlformats.org/officeDocument/2006/relationships/image" Target="media/image22.jpeg"/><Relationship Id="rId2" Type="http://schemas.openxmlformats.org/officeDocument/2006/relationships/numbering" Target="numbering.xml"/><Relationship Id="rId29" Type="http://schemas.openxmlformats.org/officeDocument/2006/relationships/header" Target="header9.xml"/><Relationship Id="rId24" Type="http://schemas.openxmlformats.org/officeDocument/2006/relationships/footer" Target="footer8.xml"/><Relationship Id="rId40" Type="http://schemas.openxmlformats.org/officeDocument/2006/relationships/footer" Target="footer14.xml"/><Relationship Id="rId45" Type="http://schemas.openxmlformats.org/officeDocument/2006/relationships/image" Target="media/image9.png"/><Relationship Id="rId66" Type="http://schemas.openxmlformats.org/officeDocument/2006/relationships/header" Target="header22.xml"/><Relationship Id="rId87" Type="http://schemas.openxmlformats.org/officeDocument/2006/relationships/image" Target="media/image19.jpeg"/><Relationship Id="rId110" Type="http://schemas.openxmlformats.org/officeDocument/2006/relationships/image" Target="media/image31.jpeg"/><Relationship Id="rId115" Type="http://schemas.openxmlformats.org/officeDocument/2006/relationships/image" Target="media/image36.jpeg"/><Relationship Id="rId61" Type="http://schemas.openxmlformats.org/officeDocument/2006/relationships/header" Target="header20.xml"/><Relationship Id="rId82" Type="http://schemas.openxmlformats.org/officeDocument/2006/relationships/footer" Target="footer28.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10.xml.rels><?xml version="1.0" encoding="UTF-8" standalone="yes"?>
<Relationships xmlns="http://schemas.openxmlformats.org/package/2006/relationships"><Relationship Id="rId1" Type="http://schemas.openxmlformats.org/officeDocument/2006/relationships/image" Target="media/image2.png"/></Relationships>
</file>

<file path=word/_rels/footer13.xml.rels><?xml version="1.0" encoding="UTF-8" standalone="yes"?>
<Relationships xmlns="http://schemas.openxmlformats.org/package/2006/relationships"><Relationship Id="rId1" Type="http://schemas.openxmlformats.org/officeDocument/2006/relationships/image" Target="media/image2.png"/></Relationships>
</file>

<file path=word/_rels/footer14.xml.rels><?xml version="1.0" encoding="UTF-8" standalone="yes"?>
<Relationships xmlns="http://schemas.openxmlformats.org/package/2006/relationships"><Relationship Id="rId1" Type="http://schemas.openxmlformats.org/officeDocument/2006/relationships/image" Target="media/image2.png"/></Relationships>
</file>

<file path=word/_rels/footer17.xml.rels><?xml version="1.0" encoding="UTF-8" standalone="yes"?>
<Relationships xmlns="http://schemas.openxmlformats.org/package/2006/relationships"><Relationship Id="rId1" Type="http://schemas.openxmlformats.org/officeDocument/2006/relationships/image" Target="media/image2.png"/></Relationships>
</file>

<file path=word/_rels/footer18.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21.xml.rels><?xml version="1.0" encoding="UTF-8" standalone="yes"?>
<Relationships xmlns="http://schemas.openxmlformats.org/package/2006/relationships"><Relationship Id="rId1" Type="http://schemas.openxmlformats.org/officeDocument/2006/relationships/image" Target="media/image2.png"/></Relationships>
</file>

<file path=word/_rels/footer22.xml.rels><?xml version="1.0" encoding="UTF-8" standalone="yes"?>
<Relationships xmlns="http://schemas.openxmlformats.org/package/2006/relationships"><Relationship Id="rId1" Type="http://schemas.openxmlformats.org/officeDocument/2006/relationships/image" Target="media/image2.png"/></Relationships>
</file>

<file path=word/_rels/footer25.xml.rels><?xml version="1.0" encoding="UTF-8" standalone="yes"?>
<Relationships xmlns="http://schemas.openxmlformats.org/package/2006/relationships"><Relationship Id="rId1" Type="http://schemas.openxmlformats.org/officeDocument/2006/relationships/image" Target="media/image2.png"/></Relationships>
</file>

<file path=word/_rels/footer26.xml.rels><?xml version="1.0" encoding="UTF-8" standalone="yes"?>
<Relationships xmlns="http://schemas.openxmlformats.org/package/2006/relationships"><Relationship Id="rId1" Type="http://schemas.openxmlformats.org/officeDocument/2006/relationships/image" Target="media/image2.png"/></Relationships>
</file>

<file path=word/_rels/footer29.xml.rels><?xml version="1.0" encoding="UTF-8" standalone="yes"?>
<Relationships xmlns="http://schemas.openxmlformats.org/package/2006/relationships"><Relationship Id="rId1" Type="http://schemas.openxmlformats.org/officeDocument/2006/relationships/image" Target="media/image2.png"/></Relationships>
</file>

<file path=word/_rels/footer30.xml.rels><?xml version="1.0" encoding="UTF-8" standalone="yes"?>
<Relationships xmlns="http://schemas.openxmlformats.org/package/2006/relationships"><Relationship Id="rId1" Type="http://schemas.openxmlformats.org/officeDocument/2006/relationships/image" Target="media/image2.png"/></Relationships>
</file>

<file path=word/_rels/footer33.xml.rels><?xml version="1.0" encoding="UTF-8" standalone="yes"?>
<Relationships xmlns="http://schemas.openxmlformats.org/package/2006/relationships"><Relationship Id="rId1" Type="http://schemas.openxmlformats.org/officeDocument/2006/relationships/image" Target="media/image2.png"/></Relationships>
</file>

<file path=word/_rels/footer34.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_rels/footer9.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id.wikipedia.org/wiki/TikTok" TargetMode="External"/><Relationship Id="rId2" Type="http://schemas.openxmlformats.org/officeDocument/2006/relationships/hyperlink" Target="https://www.youtube.com/watch?v=0K5OO2ybueM" TargetMode="External"/><Relationship Id="rId1" Type="http://schemas.openxmlformats.org/officeDocument/2006/relationships/hyperlink" Target="https://www.dicoding.com/blog/ai-adalah-teknologi-yang-dapat-mempermudah-kehidupan-manusia/" TargetMode="External"/><Relationship Id="rId4" Type="http://schemas.openxmlformats.org/officeDocument/2006/relationships/hyperlink" Target="https://explodingtopics-com.translate.goog/blog/smartphone-usage-stats?_x_tr_sl=en&amp;_x_tr_tl=id&amp;_x_tr_hl=id&amp;_x_tr_pto=wa&amp;_x_tr_hist=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SS22</b:Tag>
    <b:SourceType>Book</b:SourceType>
    <b:Guid>{6CDD5905-470A-4318-B333-B69F4AF4F908}</b:Guid>
    <b:Author>
      <b:Author>
        <b:NameList>
          <b:Person>
            <b:Last>Sugirtharajah</b:Last>
            <b:First>R.S.</b:First>
          </b:Person>
        </b:NameList>
      </b:Author>
    </b:Author>
    <b:Title>Wajah Yesus di Asia</b:Title>
    <b:Year>2022</b:Year>
    <b:City>Jakarta</b:City>
    <b:Publisher>BPK Gunung Mulia</b:Publisher>
    <b:RefOrder>1</b:RefOrder>
  </b:Source>
  <b:Source>
    <b:Tag>Tja19</b:Tag>
    <b:SourceType>JournalArticle</b:SourceType>
    <b:Guid>{706E863C-25D4-4AA4-BE2A-95E06E0444F7}</b:Guid>
    <b:Title>Kebangkitan Yesus: Na;isis Naratif Injil Lukas 23:56-24:12</b:Title>
    <b:Year>2019</b:Year>
    <b:Author>
      <b:Author>
        <b:NameList>
          <b:Person>
            <b:Last>Herianto</b:Last>
            <b:First>Tjatur</b:First>
          </b:Person>
        </b:NameList>
      </b:Author>
    </b:Author>
    <b:JournalName>Melintas Vol. 35, No. 1, 2019</b:JournalName>
    <b:Pages>72</b:Pages>
    <b:RefOrder>2</b:RefOrder>
  </b:Source>
  <b:Source>
    <b:Tag>Wil09</b:Tag>
    <b:SourceType>Book</b:SourceType>
    <b:Guid>{C87D2183-EDDE-4D3B-93FF-FE7C550A5154}</b:Guid>
    <b:Title>Pemahaman Alkitab Setiap Hari: Injil  Matius 11-28</b:Title>
    <b:Year>2009</b:Year>
    <b:Author>
      <b:Author>
        <b:NameList>
          <b:Person>
            <b:Last>Barclay</b:Last>
            <b:First>William</b:First>
          </b:Person>
        </b:NameList>
      </b:Author>
    </b:Author>
    <b:City>Jakarta</b:City>
    <b:Publisher>BPK Gunung Mulia</b:Publisher>
    <b:RefOrder>1</b:RefOrder>
  </b:Source>
  <b:Source>
    <b:Tag>Hir24</b:Tag>
    <b:SourceType>JournalArticle</b:SourceType>
    <b:Guid>{F851355E-8138-46B6-9AA5-26990D6F75B4}</b:Guid>
    <b:Author>
      <b:Author>
        <b:NameList>
          <b:Person>
            <b:Last>Hironimus Resi</b:Last>
            <b:First>Teresia</b:First>
            <b:Middle>Noiman Derung</b:Middle>
          </b:Person>
        </b:NameList>
      </b:Author>
    </b:Author>
    <b:Title>Kebangkitan Yesus Menurut Injil Lukas 24:1-49 dan Implikasinya Bagi Gereja Masa Kini</b:Title>
    <b:Year>2024</b:Year>
    <b:JournalName>JURNAL PENELITIAN PENDIDIKAN AGAMA KATOLIK V O L U M E 0 4 N O M O R 0 1 , M A R E T 2 0 2 4</b:JournalName>
    <b:Pages>37</b:Pages>
    <b:RefOrder>2</b:RefOrder>
  </b:Source>
  <b:Source>
    <b:Tag>Woo05</b:Tag>
    <b:SourceType>Book</b:SourceType>
    <b:Guid>{BF89060C-6661-400A-953D-08B124CAADB7}</b:Guid>
    <b:Title>Yesuslah Jawaban Kumpulan Khotbah</b:Title>
    <b:Year>2005</b:Year>
    <b:Author>
      <b:Author>
        <b:NameList>
          <b:Person>
            <b:Last>Kim</b:Last>
            <b:First>Woo</b:First>
            <b:Middle>Young</b:Middle>
          </b:Person>
        </b:NameList>
      </b:Author>
    </b:Author>
    <b:City>Jakarta</b:City>
    <b:Publisher>BPK Gunung Mulia</b:Publisher>
    <b:RefOrder>3</b:RefOrder>
  </b:Source>
  <b:Source>
    <b:Tag>Har06</b:Tag>
    <b:SourceType>Book</b:SourceType>
    <b:Guid>{B1BAD4D9-4142-4612-BB7A-ABB8EAF69B4E}</b:Guid>
    <b:Author>
      <b:Author>
        <b:NameList>
          <b:Person>
            <b:Last>Hadiwiyono</b:Last>
            <b:First>Harun</b:First>
          </b:Person>
        </b:NameList>
      </b:Author>
    </b:Author>
    <b:Title>Inilah Sahadatku</b:Title>
    <b:Year>2006</b:Year>
    <b:City>Jakarta</b:City>
    <b:Publisher>BPK Gunung Mulia</b:Publisher>
    <b:RefOrder>4</b:RefOrder>
  </b:Source>
  <b:Source>
    <b:Tag>Ber92</b:Tag>
    <b:SourceType>Book</b:SourceType>
    <b:Guid>{BD96922E-DCC4-462C-8A8C-ED6E9885EEE4}</b:Guid>
    <b:Author>
      <b:Author>
        <b:NameList>
          <b:Person>
            <b:Last>Boland</b:Last>
            <b:First>Bernard</b:First>
            <b:Middle>Johan</b:Middle>
          </b:Person>
        </b:NameList>
      </b:Author>
    </b:Author>
    <b:Title>Intisari Iman Kristen</b:Title>
    <b:Year>1992</b:Year>
    <b:City>Jakarta</b:City>
    <b:Publisher>BPK Gunung Mulia</b:Publisher>
    <b:RefOrder>5</b:RefOrder>
  </b:Source>
  <b:Source>
    <b:Tag>Eko112</b:Tag>
    <b:SourceType>Book</b:SourceType>
    <b:Guid>{9B7A880F-084C-4FF8-92C4-720B287B79A5}</b:Guid>
    <b:Author>
      <b:Author>
        <b:NameList>
          <b:Person>
            <b:Last>Riyadi</b:Last>
            <b:First>Eko</b:First>
          </b:Person>
        </b:NameList>
      </b:Author>
    </b:Author>
    <b:Title>Lukas: "Sungguh Orang Ini Adalah Anak Allah" Seri tahsir 4 Injil</b:Title>
    <b:Year>2011</b:Year>
    <b:City>Yogyakarta</b:City>
    <b:Publisher>Kanisius</b:Publisher>
    <b:RefOrder>7</b:RefOrder>
  </b:Source>
  <b:Source>
    <b:Tag>Fer22</b:Tag>
    <b:SourceType>Book</b:SourceType>
    <b:Guid>{9D858B42-0D15-4E7D-BFAC-CC0A12909153}</b:Guid>
    <b:Author>
      <b:Author>
        <b:NameList>
          <b:Person>
            <b:Last>Susanto</b:Last>
            <b:First>Ferry</b:First>
          </b:Person>
        </b:NameList>
      </b:Author>
    </b:Author>
    <b:Title>Injil Lukas: Mengenal Sang Teolog Keselamatan Yesus Kristus</b:Title>
    <b:Year>2022</b:Year>
    <b:City>Jakarta</b:City>
    <b:Publisher>STF Driyarkara</b:Publisher>
    <b:RefOrder>8</b:RefOrder>
  </b:Source>
  <b:Source>
    <b:Tag>Ter19</b:Tag>
    <b:SourceType>Report</b:SourceType>
    <b:Guid>{1139BA71-3737-4A7A-A583-FE649112000A}</b:Guid>
    <b:Title>Minggu Palma</b:Title>
    <b:Year>2019</b:Year>
    <b:City>Cikarang</b:City>
    <b:Publisher>https://parokicikarang.or.id/po-content/uploads/All_Post_Image/19_04_14_main.jpg</b:Publisher>
    <b:Author>
      <b:Author>
        <b:NameList>
          <b:Person>
            <b:Last>Teresa</b:Last>
          </b:Person>
        </b:NameList>
      </b:Author>
    </b:Author>
    <b:RefOrder>9</b:RefOrder>
  </b:Source>
</b:Sources>
</file>

<file path=customXml/itemProps1.xml><?xml version="1.0" encoding="utf-8"?>
<ds:datastoreItem xmlns:ds="http://schemas.openxmlformats.org/officeDocument/2006/customXml" ds:itemID="{B9D73640-87C3-4084-BF80-2C2A2C8C1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464</Pages>
  <Words>95902</Words>
  <Characters>546647</Characters>
  <Application>Microsoft Office Word</Application>
  <DocSecurity>0</DocSecurity>
  <Lines>4555</Lines>
  <Paragraphs>1282</Paragraphs>
  <ScaleCrop>false</ScaleCrop>
  <Company/>
  <LinksUpToDate>false</LinksUpToDate>
  <CharactersWithSpaces>641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i</dc:creator>
  <cp:keywords/>
  <dc:description/>
  <cp:lastModifiedBy>LPPS-PC1</cp:lastModifiedBy>
  <cp:revision>28</cp:revision>
  <cp:lastPrinted>2024-12-30T03:44:00Z</cp:lastPrinted>
  <dcterms:created xsi:type="dcterms:W3CDTF">2024-12-26T04:05:00Z</dcterms:created>
  <dcterms:modified xsi:type="dcterms:W3CDTF">2025-03-27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07T00:00:00Z</vt:filetime>
  </property>
  <property fmtid="{D5CDD505-2E9C-101B-9397-08002B2CF9AE}" pid="3" name="Creator">
    <vt:lpwstr>Microsoft Word</vt:lpwstr>
  </property>
  <property fmtid="{D5CDD505-2E9C-101B-9397-08002B2CF9AE}" pid="4" name="LastSaved">
    <vt:filetime>2024-11-26T00:00:00Z</vt:filetime>
  </property>
</Properties>
</file>